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0F0834" w14:textId="77777777" w:rsidR="003772FF" w:rsidRPr="00D6725A" w:rsidRDefault="003772FF" w:rsidP="00631999">
      <w:pPr>
        <w:jc w:val="left"/>
        <w:rPr>
          <w:rFonts w:cs="Arial"/>
          <w:b/>
          <w:bCs/>
          <w:sz w:val="44"/>
          <w:szCs w:val="44"/>
        </w:rPr>
      </w:pPr>
    </w:p>
    <w:p w14:paraId="11D4FB2A" w14:textId="03BDDA14" w:rsidR="003772FF" w:rsidRPr="00631999" w:rsidRDefault="003772FF" w:rsidP="003772FF">
      <w:pPr>
        <w:jc w:val="center"/>
        <w:rPr>
          <w:rFonts w:cs="Arial"/>
          <w:sz w:val="72"/>
          <w:szCs w:val="72"/>
        </w:rPr>
      </w:pPr>
      <w:r w:rsidRPr="00631999">
        <w:rPr>
          <w:rFonts w:cs="Arial"/>
          <w:sz w:val="72"/>
          <w:szCs w:val="72"/>
        </w:rPr>
        <w:t>Mini</w:t>
      </w:r>
      <w:r w:rsidR="00631999">
        <w:rPr>
          <w:rFonts w:cs="Arial"/>
          <w:sz w:val="72"/>
          <w:szCs w:val="72"/>
        </w:rPr>
        <w:t>-</w:t>
      </w:r>
      <w:r w:rsidRPr="00631999">
        <w:rPr>
          <w:rFonts w:cs="Arial"/>
          <w:sz w:val="72"/>
          <w:szCs w:val="72"/>
        </w:rPr>
        <w:t>Arcade</w:t>
      </w:r>
      <w:r w:rsidR="00631999">
        <w:rPr>
          <w:rFonts w:cs="Arial"/>
          <w:sz w:val="72"/>
          <w:szCs w:val="72"/>
        </w:rPr>
        <w:t>-</w:t>
      </w:r>
      <w:r w:rsidRPr="00631999">
        <w:rPr>
          <w:rFonts w:cs="Arial"/>
          <w:sz w:val="72"/>
          <w:szCs w:val="72"/>
        </w:rPr>
        <w:t>Machine</w:t>
      </w:r>
    </w:p>
    <w:p w14:paraId="4A70EE4A" w14:textId="7D43DC27" w:rsidR="003772FF" w:rsidRPr="00631999" w:rsidRDefault="003772FF" w:rsidP="003772FF">
      <w:pPr>
        <w:jc w:val="center"/>
        <w:rPr>
          <w:rFonts w:cs="Arial"/>
          <w:sz w:val="44"/>
          <w:szCs w:val="44"/>
        </w:rPr>
      </w:pPr>
      <w:r w:rsidRPr="00631999">
        <w:rPr>
          <w:rFonts w:cs="Arial"/>
          <w:sz w:val="48"/>
          <w:szCs w:val="48"/>
        </w:rPr>
        <w:t xml:space="preserve">Seminararbeit </w:t>
      </w:r>
    </w:p>
    <w:p w14:paraId="663FC1C9" w14:textId="485A0145" w:rsidR="003772FF" w:rsidRPr="00631999" w:rsidRDefault="00631999" w:rsidP="003772FF">
      <w:pPr>
        <w:jc w:val="center"/>
        <w:rPr>
          <w:rFonts w:cs="Arial"/>
          <w:sz w:val="36"/>
          <w:szCs w:val="36"/>
        </w:rPr>
      </w:pPr>
      <w:r w:rsidRPr="00631999">
        <w:rPr>
          <w:rFonts w:cs="Arial"/>
          <w:sz w:val="36"/>
          <w:szCs w:val="36"/>
        </w:rPr>
        <w:t xml:space="preserve">von </w:t>
      </w:r>
      <w:r w:rsidR="003772FF" w:rsidRPr="00631999">
        <w:rPr>
          <w:rFonts w:cs="Arial"/>
          <w:sz w:val="36"/>
          <w:szCs w:val="36"/>
        </w:rPr>
        <w:t>Felix Neumann</w:t>
      </w:r>
    </w:p>
    <w:p w14:paraId="4755A75A" w14:textId="6158AEB4" w:rsidR="003772FF" w:rsidRPr="00631999" w:rsidRDefault="003772FF" w:rsidP="003772FF">
      <w:pPr>
        <w:jc w:val="center"/>
        <w:rPr>
          <w:rFonts w:cs="Arial"/>
          <w:sz w:val="36"/>
          <w:szCs w:val="36"/>
        </w:rPr>
      </w:pPr>
      <w:proofErr w:type="spellStart"/>
      <w:r w:rsidRPr="00631999">
        <w:rPr>
          <w:rFonts w:cs="Arial"/>
          <w:sz w:val="36"/>
          <w:szCs w:val="36"/>
        </w:rPr>
        <w:t>Matr</w:t>
      </w:r>
      <w:proofErr w:type="spellEnd"/>
      <w:r w:rsidRPr="00631999">
        <w:rPr>
          <w:rFonts w:cs="Arial"/>
          <w:sz w:val="36"/>
          <w:szCs w:val="36"/>
        </w:rPr>
        <w:t>. Nr. 215892</w:t>
      </w:r>
    </w:p>
    <w:p w14:paraId="572DB314" w14:textId="0844CFA5" w:rsidR="00D6725A" w:rsidRDefault="00D6725A" w:rsidP="003772FF">
      <w:pPr>
        <w:jc w:val="center"/>
        <w:rPr>
          <w:rFonts w:cs="Arial"/>
          <w:sz w:val="32"/>
          <w:szCs w:val="32"/>
        </w:rPr>
      </w:pPr>
      <w:r>
        <w:rPr>
          <w:rFonts w:cs="Arial"/>
          <w:noProof/>
          <w:sz w:val="32"/>
          <w:szCs w:val="32"/>
        </w:rPr>
        <w:drawing>
          <wp:anchor distT="0" distB="0" distL="114300" distR="114300" simplePos="0" relativeHeight="251621376" behindDoc="0" locked="0" layoutInCell="1" allowOverlap="1" wp14:anchorId="52DEB360" wp14:editId="12FBB3D3">
            <wp:simplePos x="0" y="0"/>
            <wp:positionH relativeFrom="margin">
              <wp:align>center</wp:align>
            </wp:positionH>
            <wp:positionV relativeFrom="paragraph">
              <wp:posOffset>996818</wp:posOffset>
            </wp:positionV>
            <wp:extent cx="3086259" cy="4083260"/>
            <wp:effectExtent l="0" t="0" r="0" b="0"/>
            <wp:wrapSquare wrapText="bothSides"/>
            <wp:docPr id="1659883565" name="Grafik 2" descr="Ein Bild, das Box, Design, Im Haus, gelb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883565" name="Grafik 2" descr="Ein Bild, das Box, Design, Im Haus, gelb enthält.&#10;&#10;KI-generierte Inhalte können fehlerhaft sein."/>
                    <pic:cNvPicPr/>
                  </pic:nvPicPr>
                  <pic:blipFill>
                    <a:blip r:embed="rId8">
                      <a:extLst>
                        <a:ext uri="{28A0092B-C50C-407E-A947-70E740481C1C}">
                          <a14:useLocalDpi xmlns:a14="http://schemas.microsoft.com/office/drawing/2010/main" val="0"/>
                        </a:ext>
                      </a:extLst>
                    </a:blip>
                    <a:stretch>
                      <a:fillRect/>
                    </a:stretch>
                  </pic:blipFill>
                  <pic:spPr>
                    <a:xfrm>
                      <a:off x="0" y="0"/>
                      <a:ext cx="3086259" cy="4083260"/>
                    </a:xfrm>
                    <a:prstGeom prst="rect">
                      <a:avLst/>
                    </a:prstGeom>
                  </pic:spPr>
                </pic:pic>
              </a:graphicData>
            </a:graphic>
          </wp:anchor>
        </w:drawing>
      </w:r>
    </w:p>
    <w:p w14:paraId="2D417F4E" w14:textId="77777777" w:rsidR="0076017A" w:rsidRPr="0076017A" w:rsidRDefault="0076017A" w:rsidP="0076017A">
      <w:pPr>
        <w:rPr>
          <w:rFonts w:cs="Arial"/>
          <w:sz w:val="32"/>
          <w:szCs w:val="32"/>
        </w:rPr>
      </w:pPr>
    </w:p>
    <w:p w14:paraId="3A6497A2" w14:textId="77777777" w:rsidR="0076017A" w:rsidRPr="0076017A" w:rsidRDefault="0076017A" w:rsidP="0076017A">
      <w:pPr>
        <w:rPr>
          <w:rFonts w:cs="Arial"/>
          <w:sz w:val="32"/>
          <w:szCs w:val="32"/>
        </w:rPr>
      </w:pPr>
    </w:p>
    <w:p w14:paraId="40945E91" w14:textId="77777777" w:rsidR="0076017A" w:rsidRPr="0076017A" w:rsidRDefault="0076017A" w:rsidP="0076017A">
      <w:pPr>
        <w:rPr>
          <w:rFonts w:cs="Arial"/>
          <w:sz w:val="32"/>
          <w:szCs w:val="32"/>
        </w:rPr>
      </w:pPr>
    </w:p>
    <w:p w14:paraId="7894CB3C" w14:textId="77777777" w:rsidR="0076017A" w:rsidRPr="0076017A" w:rsidRDefault="0076017A" w:rsidP="0076017A">
      <w:pPr>
        <w:rPr>
          <w:rFonts w:cs="Arial"/>
          <w:sz w:val="32"/>
          <w:szCs w:val="32"/>
        </w:rPr>
      </w:pPr>
    </w:p>
    <w:p w14:paraId="2F84F0CA" w14:textId="77777777" w:rsidR="0076017A" w:rsidRPr="0076017A" w:rsidRDefault="0076017A" w:rsidP="0076017A">
      <w:pPr>
        <w:rPr>
          <w:rFonts w:cs="Arial"/>
          <w:sz w:val="32"/>
          <w:szCs w:val="32"/>
        </w:rPr>
      </w:pPr>
    </w:p>
    <w:p w14:paraId="613B39CC" w14:textId="77777777" w:rsidR="0076017A" w:rsidRPr="0076017A" w:rsidRDefault="0076017A" w:rsidP="0076017A">
      <w:pPr>
        <w:rPr>
          <w:rFonts w:cs="Arial"/>
          <w:sz w:val="32"/>
          <w:szCs w:val="32"/>
        </w:rPr>
      </w:pPr>
    </w:p>
    <w:p w14:paraId="04B58D36" w14:textId="77777777" w:rsidR="0076017A" w:rsidRPr="0076017A" w:rsidRDefault="0076017A" w:rsidP="0076017A">
      <w:pPr>
        <w:rPr>
          <w:rFonts w:cs="Arial"/>
          <w:sz w:val="32"/>
          <w:szCs w:val="32"/>
        </w:rPr>
      </w:pPr>
    </w:p>
    <w:p w14:paraId="74E96F75" w14:textId="77777777" w:rsidR="0076017A" w:rsidRPr="0076017A" w:rsidRDefault="0076017A" w:rsidP="0076017A">
      <w:pPr>
        <w:rPr>
          <w:rFonts w:cs="Arial"/>
          <w:sz w:val="32"/>
          <w:szCs w:val="32"/>
        </w:rPr>
      </w:pPr>
    </w:p>
    <w:p w14:paraId="71A1B560" w14:textId="77777777" w:rsidR="0076017A" w:rsidRPr="0076017A" w:rsidRDefault="0076017A" w:rsidP="0076017A">
      <w:pPr>
        <w:rPr>
          <w:rFonts w:cs="Arial"/>
          <w:sz w:val="32"/>
          <w:szCs w:val="32"/>
        </w:rPr>
      </w:pPr>
    </w:p>
    <w:p w14:paraId="29E84977" w14:textId="77777777" w:rsidR="0076017A" w:rsidRPr="0076017A" w:rsidRDefault="0076017A" w:rsidP="0076017A">
      <w:pPr>
        <w:rPr>
          <w:rFonts w:cs="Arial"/>
          <w:sz w:val="32"/>
          <w:szCs w:val="32"/>
        </w:rPr>
      </w:pPr>
    </w:p>
    <w:p w14:paraId="5E0298E4" w14:textId="77777777" w:rsidR="0076017A" w:rsidRPr="0076017A" w:rsidRDefault="0076017A" w:rsidP="0076017A">
      <w:pPr>
        <w:rPr>
          <w:rFonts w:cs="Arial"/>
          <w:sz w:val="32"/>
          <w:szCs w:val="32"/>
        </w:rPr>
      </w:pPr>
    </w:p>
    <w:p w14:paraId="1CF0E5CC" w14:textId="77777777" w:rsidR="0076017A" w:rsidRPr="0076017A" w:rsidRDefault="0076017A" w:rsidP="0076017A">
      <w:pPr>
        <w:rPr>
          <w:rFonts w:cs="Arial"/>
          <w:sz w:val="32"/>
          <w:szCs w:val="32"/>
        </w:rPr>
      </w:pPr>
    </w:p>
    <w:p w14:paraId="5608AABD" w14:textId="77777777" w:rsidR="0076017A" w:rsidRPr="0076017A" w:rsidRDefault="0076017A" w:rsidP="0076017A">
      <w:pPr>
        <w:rPr>
          <w:rFonts w:cs="Arial"/>
          <w:sz w:val="32"/>
          <w:szCs w:val="32"/>
        </w:rPr>
      </w:pPr>
    </w:p>
    <w:p w14:paraId="5D42DDCD" w14:textId="77777777" w:rsidR="0076017A" w:rsidRPr="0076017A" w:rsidRDefault="0076017A" w:rsidP="0076017A">
      <w:pPr>
        <w:rPr>
          <w:rFonts w:cs="Arial"/>
          <w:sz w:val="32"/>
          <w:szCs w:val="32"/>
        </w:rPr>
      </w:pPr>
    </w:p>
    <w:p w14:paraId="6D216822" w14:textId="77777777" w:rsidR="0076017A" w:rsidRDefault="0076017A" w:rsidP="0076017A">
      <w:pPr>
        <w:rPr>
          <w:rFonts w:cs="Arial"/>
          <w:sz w:val="32"/>
          <w:szCs w:val="32"/>
        </w:rPr>
      </w:pPr>
    </w:p>
    <w:p w14:paraId="7875C3D8" w14:textId="7DAAA952" w:rsidR="00F8728D" w:rsidRDefault="0076017A" w:rsidP="00564CA1">
      <w:pPr>
        <w:tabs>
          <w:tab w:val="left" w:pos="6202"/>
        </w:tabs>
        <w:rPr>
          <w:rFonts w:cs="Arial"/>
          <w:sz w:val="32"/>
          <w:szCs w:val="32"/>
        </w:rPr>
        <w:sectPr w:rsidR="00F8728D" w:rsidSect="003772FF">
          <w:headerReference w:type="default" r:id="rId9"/>
          <w:footerReference w:type="default" r:id="rId10"/>
          <w:headerReference w:type="first" r:id="rId11"/>
          <w:footerReference w:type="first" r:id="rId12"/>
          <w:pgSz w:w="11906" w:h="16838"/>
          <w:pgMar w:top="1417" w:right="1417" w:bottom="1134" w:left="1417" w:header="708" w:footer="708" w:gutter="0"/>
          <w:cols w:space="708"/>
          <w:titlePg/>
          <w:docGrid w:linePitch="360"/>
        </w:sectPr>
      </w:pPr>
      <w:r>
        <w:rPr>
          <w:rFonts w:cs="Arial"/>
          <w:sz w:val="32"/>
          <w:szCs w:val="32"/>
        </w:rPr>
        <w:tab/>
      </w:r>
    </w:p>
    <w:p w14:paraId="362D19FA" w14:textId="26CF9AEF" w:rsidR="0076017A" w:rsidRDefault="00A94083" w:rsidP="00BE0AE8">
      <w:pPr>
        <w:tabs>
          <w:tab w:val="left" w:pos="5304"/>
          <w:tab w:val="left" w:pos="6202"/>
        </w:tabs>
        <w:rPr>
          <w:rFonts w:cs="Arial"/>
          <w:sz w:val="32"/>
          <w:szCs w:val="32"/>
        </w:rPr>
      </w:pPr>
      <w:r>
        <w:rPr>
          <w:rFonts w:cs="Arial"/>
          <w:sz w:val="32"/>
          <w:szCs w:val="32"/>
        </w:rPr>
        <w:lastRenderedPageBreak/>
        <w:tab/>
      </w:r>
    </w:p>
    <w:p w14:paraId="10BDCCDB" w14:textId="4AA278BA" w:rsidR="0076017A" w:rsidRPr="005B7541" w:rsidRDefault="0076017A" w:rsidP="005B7541">
      <w:r w:rsidRPr="005B7541">
        <w:t>Abstract</w:t>
      </w:r>
    </w:p>
    <w:p w14:paraId="7A0352DA" w14:textId="24228A2D" w:rsidR="00FC79B2" w:rsidRDefault="00FC79B2">
      <w:pPr>
        <w:rPr>
          <w:rFonts w:cs="Arial"/>
          <w:sz w:val="32"/>
          <w:szCs w:val="32"/>
        </w:rPr>
        <w:sectPr w:rsidR="00FC79B2" w:rsidSect="00CE67A2">
          <w:headerReference w:type="first" r:id="rId13"/>
          <w:footerReference w:type="first" r:id="rId14"/>
          <w:pgSz w:w="11906" w:h="16838"/>
          <w:pgMar w:top="1417" w:right="1417" w:bottom="1134" w:left="1417" w:header="708" w:footer="708" w:gutter="0"/>
          <w:pgNumType w:fmt="upperRoman" w:start="1"/>
          <w:cols w:space="708"/>
          <w:titlePg/>
          <w:docGrid w:linePitch="360"/>
        </w:sectPr>
      </w:pPr>
    </w:p>
    <w:p w14:paraId="439086B3" w14:textId="77777777" w:rsidR="009B029E" w:rsidRDefault="009B029E" w:rsidP="009B029E">
      <w:pPr>
        <w:rPr>
          <w:rFonts w:cs="Arial"/>
          <w:sz w:val="32"/>
          <w:szCs w:val="32"/>
        </w:rPr>
      </w:pPr>
    </w:p>
    <w:sdt>
      <w:sdtPr>
        <w:rPr>
          <w:rFonts w:ascii="Arial" w:eastAsiaTheme="minorHAnsi" w:hAnsi="Arial" w:cstheme="minorBidi"/>
          <w:color w:val="auto"/>
          <w:kern w:val="2"/>
          <w:sz w:val="24"/>
          <w:szCs w:val="22"/>
          <w:lang w:eastAsia="en-US"/>
          <w14:ligatures w14:val="standardContextual"/>
        </w:rPr>
        <w:id w:val="203988109"/>
        <w:docPartObj>
          <w:docPartGallery w:val="Table of Contents"/>
          <w:docPartUnique/>
        </w:docPartObj>
      </w:sdtPr>
      <w:sdtEndPr>
        <w:rPr>
          <w:b/>
          <w:bCs/>
        </w:rPr>
      </w:sdtEndPr>
      <w:sdtContent>
        <w:p w14:paraId="116080FB" w14:textId="4920B031" w:rsidR="009B029E" w:rsidRDefault="009B029E" w:rsidP="00D36A76">
          <w:pPr>
            <w:pStyle w:val="Inhaltsverzeichnisberschrift"/>
          </w:pPr>
          <w:r>
            <w:t>Inhalt</w:t>
          </w:r>
        </w:p>
        <w:p w14:paraId="7DA0F180" w14:textId="247C21D1" w:rsidR="00DB72F8" w:rsidRDefault="009B029E">
          <w:pPr>
            <w:pStyle w:val="Verzeichnis1"/>
            <w:rPr>
              <w:rFonts w:asciiTheme="minorHAnsi" w:eastAsiaTheme="minorEastAsia" w:hAnsiTheme="minorHAnsi"/>
              <w:noProof/>
              <w:szCs w:val="24"/>
              <w:lang w:eastAsia="de-DE"/>
            </w:rPr>
          </w:pPr>
          <w:r>
            <w:fldChar w:fldCharType="begin"/>
          </w:r>
          <w:r>
            <w:instrText xml:space="preserve"> TOC \o "1-3" \h \z \u </w:instrText>
          </w:r>
          <w:r>
            <w:fldChar w:fldCharType="separate"/>
          </w:r>
          <w:hyperlink w:anchor="_Toc221266857" w:history="1">
            <w:r w:rsidR="00DB72F8" w:rsidRPr="003D0E99">
              <w:rPr>
                <w:rStyle w:val="Hyperlink"/>
                <w:noProof/>
              </w:rPr>
              <w:t>2</w:t>
            </w:r>
            <w:r w:rsidR="00DB72F8">
              <w:rPr>
                <w:rFonts w:asciiTheme="minorHAnsi" w:eastAsiaTheme="minorEastAsia" w:hAnsiTheme="minorHAnsi"/>
                <w:noProof/>
                <w:szCs w:val="24"/>
                <w:lang w:eastAsia="de-DE"/>
              </w:rPr>
              <w:tab/>
            </w:r>
            <w:r w:rsidR="00DB72F8" w:rsidRPr="003D0E99">
              <w:rPr>
                <w:rStyle w:val="Hyperlink"/>
                <w:noProof/>
              </w:rPr>
              <w:t>Einleitung</w:t>
            </w:r>
            <w:r w:rsidR="00DB72F8">
              <w:rPr>
                <w:noProof/>
                <w:webHidden/>
              </w:rPr>
              <w:tab/>
            </w:r>
            <w:r w:rsidR="00DB72F8">
              <w:rPr>
                <w:noProof/>
                <w:webHidden/>
              </w:rPr>
              <w:fldChar w:fldCharType="begin"/>
            </w:r>
            <w:r w:rsidR="00DB72F8">
              <w:rPr>
                <w:noProof/>
                <w:webHidden/>
              </w:rPr>
              <w:instrText xml:space="preserve"> PAGEREF _Toc221266857 \h </w:instrText>
            </w:r>
            <w:r w:rsidR="00DB72F8">
              <w:rPr>
                <w:noProof/>
                <w:webHidden/>
              </w:rPr>
            </w:r>
            <w:r w:rsidR="00DB72F8">
              <w:rPr>
                <w:noProof/>
                <w:webHidden/>
              </w:rPr>
              <w:fldChar w:fldCharType="separate"/>
            </w:r>
            <w:r w:rsidR="00DB72F8">
              <w:rPr>
                <w:noProof/>
                <w:webHidden/>
              </w:rPr>
              <w:t>1</w:t>
            </w:r>
            <w:r w:rsidR="00DB72F8">
              <w:rPr>
                <w:noProof/>
                <w:webHidden/>
              </w:rPr>
              <w:fldChar w:fldCharType="end"/>
            </w:r>
          </w:hyperlink>
        </w:p>
        <w:p w14:paraId="225DAB5F" w14:textId="6EF53532" w:rsidR="00DB72F8" w:rsidRDefault="00DB72F8">
          <w:pPr>
            <w:pStyle w:val="Verzeichnis1"/>
            <w:rPr>
              <w:rFonts w:asciiTheme="minorHAnsi" w:eastAsiaTheme="minorEastAsia" w:hAnsiTheme="minorHAnsi"/>
              <w:noProof/>
              <w:szCs w:val="24"/>
              <w:lang w:eastAsia="de-DE"/>
            </w:rPr>
          </w:pPr>
          <w:hyperlink w:anchor="_Toc221266858" w:history="1">
            <w:r w:rsidRPr="003D0E99">
              <w:rPr>
                <w:rStyle w:val="Hyperlink"/>
                <w:noProof/>
              </w:rPr>
              <w:t>3</w:t>
            </w:r>
            <w:r>
              <w:rPr>
                <w:rFonts w:asciiTheme="minorHAnsi" w:eastAsiaTheme="minorEastAsia" w:hAnsiTheme="minorHAnsi"/>
                <w:noProof/>
                <w:szCs w:val="24"/>
                <w:lang w:eastAsia="de-DE"/>
              </w:rPr>
              <w:tab/>
            </w:r>
            <w:r w:rsidRPr="003D0E99">
              <w:rPr>
                <w:rStyle w:val="Hyperlink"/>
                <w:noProof/>
              </w:rPr>
              <w:t>Grundlagen</w:t>
            </w:r>
            <w:r>
              <w:rPr>
                <w:noProof/>
                <w:webHidden/>
              </w:rPr>
              <w:tab/>
            </w:r>
            <w:r>
              <w:rPr>
                <w:noProof/>
                <w:webHidden/>
              </w:rPr>
              <w:fldChar w:fldCharType="begin"/>
            </w:r>
            <w:r>
              <w:rPr>
                <w:noProof/>
                <w:webHidden/>
              </w:rPr>
              <w:instrText xml:space="preserve"> PAGEREF _Toc221266858 \h </w:instrText>
            </w:r>
            <w:r>
              <w:rPr>
                <w:noProof/>
                <w:webHidden/>
              </w:rPr>
            </w:r>
            <w:r>
              <w:rPr>
                <w:noProof/>
                <w:webHidden/>
              </w:rPr>
              <w:fldChar w:fldCharType="separate"/>
            </w:r>
            <w:r>
              <w:rPr>
                <w:noProof/>
                <w:webHidden/>
              </w:rPr>
              <w:t>3</w:t>
            </w:r>
            <w:r>
              <w:rPr>
                <w:noProof/>
                <w:webHidden/>
              </w:rPr>
              <w:fldChar w:fldCharType="end"/>
            </w:r>
          </w:hyperlink>
        </w:p>
        <w:p w14:paraId="7E841654" w14:textId="2B1C8B2D" w:rsidR="00DB72F8" w:rsidRDefault="00DB72F8">
          <w:pPr>
            <w:pStyle w:val="Verzeichnis2"/>
            <w:tabs>
              <w:tab w:val="left" w:pos="960"/>
              <w:tab w:val="right" w:leader="dot" w:pos="9060"/>
            </w:tabs>
            <w:rPr>
              <w:rFonts w:asciiTheme="minorHAnsi" w:eastAsiaTheme="minorEastAsia" w:hAnsiTheme="minorHAnsi"/>
              <w:noProof/>
              <w:szCs w:val="24"/>
              <w:lang w:eastAsia="de-DE"/>
            </w:rPr>
          </w:pPr>
          <w:hyperlink w:anchor="_Toc221266859" w:history="1">
            <w:r w:rsidRPr="003D0E99">
              <w:rPr>
                <w:rStyle w:val="Hyperlink"/>
                <w:noProof/>
              </w:rPr>
              <w:t>3.1</w:t>
            </w:r>
            <w:r>
              <w:rPr>
                <w:rFonts w:asciiTheme="minorHAnsi" w:eastAsiaTheme="minorEastAsia" w:hAnsiTheme="minorHAnsi"/>
                <w:noProof/>
                <w:szCs w:val="24"/>
                <w:lang w:eastAsia="de-DE"/>
              </w:rPr>
              <w:tab/>
            </w:r>
            <w:r w:rsidRPr="003D0E99">
              <w:rPr>
                <w:rStyle w:val="Hyperlink"/>
                <w:noProof/>
              </w:rPr>
              <w:t>Callback-Funktionen</w:t>
            </w:r>
            <w:r>
              <w:rPr>
                <w:noProof/>
                <w:webHidden/>
              </w:rPr>
              <w:tab/>
            </w:r>
            <w:r>
              <w:rPr>
                <w:noProof/>
                <w:webHidden/>
              </w:rPr>
              <w:fldChar w:fldCharType="begin"/>
            </w:r>
            <w:r>
              <w:rPr>
                <w:noProof/>
                <w:webHidden/>
              </w:rPr>
              <w:instrText xml:space="preserve"> PAGEREF _Toc221266859 \h </w:instrText>
            </w:r>
            <w:r>
              <w:rPr>
                <w:noProof/>
                <w:webHidden/>
              </w:rPr>
            </w:r>
            <w:r>
              <w:rPr>
                <w:noProof/>
                <w:webHidden/>
              </w:rPr>
              <w:fldChar w:fldCharType="separate"/>
            </w:r>
            <w:r>
              <w:rPr>
                <w:noProof/>
                <w:webHidden/>
              </w:rPr>
              <w:t>3</w:t>
            </w:r>
            <w:r>
              <w:rPr>
                <w:noProof/>
                <w:webHidden/>
              </w:rPr>
              <w:fldChar w:fldCharType="end"/>
            </w:r>
          </w:hyperlink>
        </w:p>
        <w:p w14:paraId="2C5984E9" w14:textId="759D39BA" w:rsidR="00DB72F8" w:rsidRDefault="00DB72F8">
          <w:pPr>
            <w:pStyle w:val="Verzeichnis2"/>
            <w:tabs>
              <w:tab w:val="left" w:pos="960"/>
              <w:tab w:val="right" w:leader="dot" w:pos="9060"/>
            </w:tabs>
            <w:rPr>
              <w:rFonts w:asciiTheme="minorHAnsi" w:eastAsiaTheme="minorEastAsia" w:hAnsiTheme="minorHAnsi"/>
              <w:noProof/>
              <w:szCs w:val="24"/>
              <w:lang w:eastAsia="de-DE"/>
            </w:rPr>
          </w:pPr>
          <w:hyperlink w:anchor="_Toc221266860" w:history="1">
            <w:r w:rsidRPr="003D0E99">
              <w:rPr>
                <w:rStyle w:val="Hyperlink"/>
                <w:noProof/>
              </w:rPr>
              <w:t>3.2</w:t>
            </w:r>
            <w:r>
              <w:rPr>
                <w:rFonts w:asciiTheme="minorHAnsi" w:eastAsiaTheme="minorEastAsia" w:hAnsiTheme="minorHAnsi"/>
                <w:noProof/>
                <w:szCs w:val="24"/>
                <w:lang w:eastAsia="de-DE"/>
              </w:rPr>
              <w:tab/>
            </w:r>
            <w:r w:rsidRPr="003D0E99">
              <w:rPr>
                <w:rStyle w:val="Hyperlink"/>
                <w:noProof/>
              </w:rPr>
              <w:t>Bresenham-Algorithmus</w:t>
            </w:r>
            <w:r>
              <w:rPr>
                <w:noProof/>
                <w:webHidden/>
              </w:rPr>
              <w:tab/>
            </w:r>
            <w:r>
              <w:rPr>
                <w:noProof/>
                <w:webHidden/>
              </w:rPr>
              <w:fldChar w:fldCharType="begin"/>
            </w:r>
            <w:r>
              <w:rPr>
                <w:noProof/>
                <w:webHidden/>
              </w:rPr>
              <w:instrText xml:space="preserve"> PAGEREF _Toc221266860 \h </w:instrText>
            </w:r>
            <w:r>
              <w:rPr>
                <w:noProof/>
                <w:webHidden/>
              </w:rPr>
            </w:r>
            <w:r>
              <w:rPr>
                <w:noProof/>
                <w:webHidden/>
              </w:rPr>
              <w:fldChar w:fldCharType="separate"/>
            </w:r>
            <w:r>
              <w:rPr>
                <w:noProof/>
                <w:webHidden/>
              </w:rPr>
              <w:t>4</w:t>
            </w:r>
            <w:r>
              <w:rPr>
                <w:noProof/>
                <w:webHidden/>
              </w:rPr>
              <w:fldChar w:fldCharType="end"/>
            </w:r>
          </w:hyperlink>
        </w:p>
        <w:p w14:paraId="014CA3CF" w14:textId="79D2CD99" w:rsidR="00DB72F8" w:rsidRDefault="00DB72F8">
          <w:pPr>
            <w:pStyle w:val="Verzeichnis2"/>
            <w:tabs>
              <w:tab w:val="left" w:pos="960"/>
              <w:tab w:val="right" w:leader="dot" w:pos="9060"/>
            </w:tabs>
            <w:rPr>
              <w:rFonts w:asciiTheme="minorHAnsi" w:eastAsiaTheme="minorEastAsia" w:hAnsiTheme="minorHAnsi"/>
              <w:noProof/>
              <w:szCs w:val="24"/>
              <w:lang w:eastAsia="de-DE"/>
            </w:rPr>
          </w:pPr>
          <w:hyperlink w:anchor="_Toc221266861" w:history="1">
            <w:r w:rsidRPr="003D0E99">
              <w:rPr>
                <w:rStyle w:val="Hyperlink"/>
                <w:noProof/>
              </w:rPr>
              <w:t>3.3</w:t>
            </w:r>
            <w:r>
              <w:rPr>
                <w:rFonts w:asciiTheme="minorHAnsi" w:eastAsiaTheme="minorEastAsia" w:hAnsiTheme="minorHAnsi"/>
                <w:noProof/>
                <w:szCs w:val="24"/>
                <w:lang w:eastAsia="de-DE"/>
              </w:rPr>
              <w:tab/>
            </w:r>
            <w:r w:rsidRPr="003D0E99">
              <w:rPr>
                <w:rStyle w:val="Hyperlink"/>
                <w:noProof/>
              </w:rPr>
              <w:t>Midpoint-Algorithmus</w:t>
            </w:r>
            <w:r>
              <w:rPr>
                <w:noProof/>
                <w:webHidden/>
              </w:rPr>
              <w:tab/>
            </w:r>
            <w:r>
              <w:rPr>
                <w:noProof/>
                <w:webHidden/>
              </w:rPr>
              <w:fldChar w:fldCharType="begin"/>
            </w:r>
            <w:r>
              <w:rPr>
                <w:noProof/>
                <w:webHidden/>
              </w:rPr>
              <w:instrText xml:space="preserve"> PAGEREF _Toc221266861 \h </w:instrText>
            </w:r>
            <w:r>
              <w:rPr>
                <w:noProof/>
                <w:webHidden/>
              </w:rPr>
            </w:r>
            <w:r>
              <w:rPr>
                <w:noProof/>
                <w:webHidden/>
              </w:rPr>
              <w:fldChar w:fldCharType="separate"/>
            </w:r>
            <w:r>
              <w:rPr>
                <w:noProof/>
                <w:webHidden/>
              </w:rPr>
              <w:t>7</w:t>
            </w:r>
            <w:r>
              <w:rPr>
                <w:noProof/>
                <w:webHidden/>
              </w:rPr>
              <w:fldChar w:fldCharType="end"/>
            </w:r>
          </w:hyperlink>
        </w:p>
        <w:p w14:paraId="7434E269" w14:textId="06D1E3BD" w:rsidR="00DB72F8" w:rsidRDefault="00DB72F8">
          <w:pPr>
            <w:pStyle w:val="Verzeichnis2"/>
            <w:tabs>
              <w:tab w:val="left" w:pos="960"/>
              <w:tab w:val="right" w:leader="dot" w:pos="9060"/>
            </w:tabs>
            <w:rPr>
              <w:rFonts w:asciiTheme="minorHAnsi" w:eastAsiaTheme="minorEastAsia" w:hAnsiTheme="minorHAnsi"/>
              <w:noProof/>
              <w:szCs w:val="24"/>
              <w:lang w:eastAsia="de-DE"/>
            </w:rPr>
          </w:pPr>
          <w:hyperlink w:anchor="_Toc221266862" w:history="1">
            <w:r w:rsidRPr="003D0E99">
              <w:rPr>
                <w:rStyle w:val="Hyperlink"/>
                <w:noProof/>
              </w:rPr>
              <w:t>3.4</w:t>
            </w:r>
            <w:r>
              <w:rPr>
                <w:rFonts w:asciiTheme="minorHAnsi" w:eastAsiaTheme="minorEastAsia" w:hAnsiTheme="minorHAnsi"/>
                <w:noProof/>
                <w:szCs w:val="24"/>
                <w:lang w:eastAsia="de-DE"/>
              </w:rPr>
              <w:tab/>
            </w:r>
            <w:r w:rsidRPr="003D0E99">
              <w:rPr>
                <w:rStyle w:val="Hyperlink"/>
                <w:noProof/>
              </w:rPr>
              <w:t>Thin-Film-Transistor Liquid-Crystal Displays</w:t>
            </w:r>
            <w:r>
              <w:rPr>
                <w:noProof/>
                <w:webHidden/>
              </w:rPr>
              <w:tab/>
            </w:r>
            <w:r>
              <w:rPr>
                <w:noProof/>
                <w:webHidden/>
              </w:rPr>
              <w:fldChar w:fldCharType="begin"/>
            </w:r>
            <w:r>
              <w:rPr>
                <w:noProof/>
                <w:webHidden/>
              </w:rPr>
              <w:instrText xml:space="preserve"> PAGEREF _Toc221266862 \h </w:instrText>
            </w:r>
            <w:r>
              <w:rPr>
                <w:noProof/>
                <w:webHidden/>
              </w:rPr>
            </w:r>
            <w:r>
              <w:rPr>
                <w:noProof/>
                <w:webHidden/>
              </w:rPr>
              <w:fldChar w:fldCharType="separate"/>
            </w:r>
            <w:r>
              <w:rPr>
                <w:noProof/>
                <w:webHidden/>
              </w:rPr>
              <w:t>9</w:t>
            </w:r>
            <w:r>
              <w:rPr>
                <w:noProof/>
                <w:webHidden/>
              </w:rPr>
              <w:fldChar w:fldCharType="end"/>
            </w:r>
          </w:hyperlink>
        </w:p>
        <w:p w14:paraId="2BDEC86A" w14:textId="3D450D9E" w:rsidR="00DB72F8" w:rsidRDefault="00DB72F8">
          <w:pPr>
            <w:pStyle w:val="Verzeichnis2"/>
            <w:tabs>
              <w:tab w:val="left" w:pos="960"/>
              <w:tab w:val="right" w:leader="dot" w:pos="9060"/>
            </w:tabs>
            <w:rPr>
              <w:rFonts w:asciiTheme="minorHAnsi" w:eastAsiaTheme="minorEastAsia" w:hAnsiTheme="minorHAnsi"/>
              <w:noProof/>
              <w:szCs w:val="24"/>
              <w:lang w:eastAsia="de-DE"/>
            </w:rPr>
          </w:pPr>
          <w:hyperlink w:anchor="_Toc221266863" w:history="1">
            <w:r w:rsidRPr="003D0E99">
              <w:rPr>
                <w:rStyle w:val="Hyperlink"/>
                <w:noProof/>
              </w:rPr>
              <w:t>3.5</w:t>
            </w:r>
            <w:r>
              <w:rPr>
                <w:rFonts w:asciiTheme="minorHAnsi" w:eastAsiaTheme="minorEastAsia" w:hAnsiTheme="minorHAnsi"/>
                <w:noProof/>
                <w:szCs w:val="24"/>
                <w:lang w:eastAsia="de-DE"/>
              </w:rPr>
              <w:tab/>
            </w:r>
            <w:r w:rsidRPr="003D0E99">
              <w:rPr>
                <w:rStyle w:val="Hyperlink"/>
                <w:noProof/>
              </w:rPr>
              <w:t>Tiefsetzsteller</w:t>
            </w:r>
            <w:r>
              <w:rPr>
                <w:noProof/>
                <w:webHidden/>
              </w:rPr>
              <w:tab/>
            </w:r>
            <w:r>
              <w:rPr>
                <w:noProof/>
                <w:webHidden/>
              </w:rPr>
              <w:fldChar w:fldCharType="begin"/>
            </w:r>
            <w:r>
              <w:rPr>
                <w:noProof/>
                <w:webHidden/>
              </w:rPr>
              <w:instrText xml:space="preserve"> PAGEREF _Toc221266863 \h </w:instrText>
            </w:r>
            <w:r>
              <w:rPr>
                <w:noProof/>
                <w:webHidden/>
              </w:rPr>
            </w:r>
            <w:r>
              <w:rPr>
                <w:noProof/>
                <w:webHidden/>
              </w:rPr>
              <w:fldChar w:fldCharType="separate"/>
            </w:r>
            <w:r>
              <w:rPr>
                <w:noProof/>
                <w:webHidden/>
              </w:rPr>
              <w:t>10</w:t>
            </w:r>
            <w:r>
              <w:rPr>
                <w:noProof/>
                <w:webHidden/>
              </w:rPr>
              <w:fldChar w:fldCharType="end"/>
            </w:r>
          </w:hyperlink>
        </w:p>
        <w:p w14:paraId="1CBB49AD" w14:textId="2D6E87BD" w:rsidR="00DB72F8" w:rsidRDefault="00DB72F8">
          <w:pPr>
            <w:pStyle w:val="Verzeichnis2"/>
            <w:tabs>
              <w:tab w:val="left" w:pos="960"/>
              <w:tab w:val="right" w:leader="dot" w:pos="9060"/>
            </w:tabs>
            <w:rPr>
              <w:rFonts w:asciiTheme="minorHAnsi" w:eastAsiaTheme="minorEastAsia" w:hAnsiTheme="minorHAnsi"/>
              <w:noProof/>
              <w:szCs w:val="24"/>
              <w:lang w:eastAsia="de-DE"/>
            </w:rPr>
          </w:pPr>
          <w:hyperlink w:anchor="_Toc221266864" w:history="1">
            <w:r w:rsidRPr="003D0E99">
              <w:rPr>
                <w:rStyle w:val="Hyperlink"/>
                <w:noProof/>
              </w:rPr>
              <w:t>3.6</w:t>
            </w:r>
            <w:r>
              <w:rPr>
                <w:rFonts w:asciiTheme="minorHAnsi" w:eastAsiaTheme="minorEastAsia" w:hAnsiTheme="minorHAnsi"/>
                <w:noProof/>
                <w:szCs w:val="24"/>
                <w:lang w:eastAsia="de-DE"/>
              </w:rPr>
              <w:tab/>
            </w:r>
            <w:r w:rsidRPr="003D0E99">
              <w:rPr>
                <w:rStyle w:val="Hyperlink"/>
                <w:noProof/>
              </w:rPr>
              <w:t>Low-Drop-Spannungsregler</w:t>
            </w:r>
            <w:r>
              <w:rPr>
                <w:noProof/>
                <w:webHidden/>
              </w:rPr>
              <w:tab/>
            </w:r>
            <w:r>
              <w:rPr>
                <w:noProof/>
                <w:webHidden/>
              </w:rPr>
              <w:fldChar w:fldCharType="begin"/>
            </w:r>
            <w:r>
              <w:rPr>
                <w:noProof/>
                <w:webHidden/>
              </w:rPr>
              <w:instrText xml:space="preserve"> PAGEREF _Toc221266864 \h </w:instrText>
            </w:r>
            <w:r>
              <w:rPr>
                <w:noProof/>
                <w:webHidden/>
              </w:rPr>
            </w:r>
            <w:r>
              <w:rPr>
                <w:noProof/>
                <w:webHidden/>
              </w:rPr>
              <w:fldChar w:fldCharType="separate"/>
            </w:r>
            <w:r>
              <w:rPr>
                <w:noProof/>
                <w:webHidden/>
              </w:rPr>
              <w:t>11</w:t>
            </w:r>
            <w:r>
              <w:rPr>
                <w:noProof/>
                <w:webHidden/>
              </w:rPr>
              <w:fldChar w:fldCharType="end"/>
            </w:r>
          </w:hyperlink>
        </w:p>
        <w:p w14:paraId="58062A0B" w14:textId="0FEB4AE5" w:rsidR="00DB72F8" w:rsidRDefault="00DB72F8">
          <w:pPr>
            <w:pStyle w:val="Verzeichnis1"/>
            <w:rPr>
              <w:rFonts w:asciiTheme="minorHAnsi" w:eastAsiaTheme="minorEastAsia" w:hAnsiTheme="minorHAnsi"/>
              <w:noProof/>
              <w:szCs w:val="24"/>
              <w:lang w:eastAsia="de-DE"/>
            </w:rPr>
          </w:pPr>
          <w:hyperlink w:anchor="_Toc221266865" w:history="1">
            <w:r w:rsidRPr="003D0E99">
              <w:rPr>
                <w:rStyle w:val="Hyperlink"/>
                <w:noProof/>
              </w:rPr>
              <w:t>4</w:t>
            </w:r>
            <w:r>
              <w:rPr>
                <w:rFonts w:asciiTheme="minorHAnsi" w:eastAsiaTheme="minorEastAsia" w:hAnsiTheme="minorHAnsi"/>
                <w:noProof/>
                <w:szCs w:val="24"/>
                <w:lang w:eastAsia="de-DE"/>
              </w:rPr>
              <w:tab/>
            </w:r>
            <w:r w:rsidRPr="003D0E99">
              <w:rPr>
                <w:rStyle w:val="Hyperlink"/>
                <w:noProof/>
              </w:rPr>
              <w:t>Stand der Technik</w:t>
            </w:r>
            <w:r>
              <w:rPr>
                <w:noProof/>
                <w:webHidden/>
              </w:rPr>
              <w:tab/>
            </w:r>
            <w:r>
              <w:rPr>
                <w:noProof/>
                <w:webHidden/>
              </w:rPr>
              <w:fldChar w:fldCharType="begin"/>
            </w:r>
            <w:r>
              <w:rPr>
                <w:noProof/>
                <w:webHidden/>
              </w:rPr>
              <w:instrText xml:space="preserve"> PAGEREF _Toc221266865 \h </w:instrText>
            </w:r>
            <w:r>
              <w:rPr>
                <w:noProof/>
                <w:webHidden/>
              </w:rPr>
            </w:r>
            <w:r>
              <w:rPr>
                <w:noProof/>
                <w:webHidden/>
              </w:rPr>
              <w:fldChar w:fldCharType="separate"/>
            </w:r>
            <w:r>
              <w:rPr>
                <w:noProof/>
                <w:webHidden/>
              </w:rPr>
              <w:t>12</w:t>
            </w:r>
            <w:r>
              <w:rPr>
                <w:noProof/>
                <w:webHidden/>
              </w:rPr>
              <w:fldChar w:fldCharType="end"/>
            </w:r>
          </w:hyperlink>
        </w:p>
        <w:p w14:paraId="7F87CAAC" w14:textId="64CCB647" w:rsidR="00DB72F8" w:rsidRDefault="00DB72F8">
          <w:pPr>
            <w:pStyle w:val="Verzeichnis2"/>
            <w:tabs>
              <w:tab w:val="left" w:pos="960"/>
              <w:tab w:val="right" w:leader="dot" w:pos="9060"/>
            </w:tabs>
            <w:rPr>
              <w:rFonts w:asciiTheme="minorHAnsi" w:eastAsiaTheme="minorEastAsia" w:hAnsiTheme="minorHAnsi"/>
              <w:noProof/>
              <w:szCs w:val="24"/>
              <w:lang w:eastAsia="de-DE"/>
            </w:rPr>
          </w:pPr>
          <w:hyperlink w:anchor="_Toc221266866" w:history="1">
            <w:r w:rsidRPr="003D0E99">
              <w:rPr>
                <w:rStyle w:val="Hyperlink"/>
                <w:noProof/>
              </w:rPr>
              <w:t>4.1</w:t>
            </w:r>
            <w:r>
              <w:rPr>
                <w:rFonts w:asciiTheme="minorHAnsi" w:eastAsiaTheme="minorEastAsia" w:hAnsiTheme="minorHAnsi"/>
                <w:noProof/>
                <w:szCs w:val="24"/>
                <w:lang w:eastAsia="de-DE"/>
              </w:rPr>
              <w:tab/>
            </w:r>
            <w:r w:rsidRPr="003D0E99">
              <w:rPr>
                <w:rStyle w:val="Hyperlink"/>
                <w:noProof/>
              </w:rPr>
              <w:t>Mikrokontroller SAM D21 J18A-A</w:t>
            </w:r>
            <w:r>
              <w:rPr>
                <w:noProof/>
                <w:webHidden/>
              </w:rPr>
              <w:tab/>
            </w:r>
            <w:r>
              <w:rPr>
                <w:noProof/>
                <w:webHidden/>
              </w:rPr>
              <w:fldChar w:fldCharType="begin"/>
            </w:r>
            <w:r>
              <w:rPr>
                <w:noProof/>
                <w:webHidden/>
              </w:rPr>
              <w:instrText xml:space="preserve"> PAGEREF _Toc221266866 \h </w:instrText>
            </w:r>
            <w:r>
              <w:rPr>
                <w:noProof/>
                <w:webHidden/>
              </w:rPr>
            </w:r>
            <w:r>
              <w:rPr>
                <w:noProof/>
                <w:webHidden/>
              </w:rPr>
              <w:fldChar w:fldCharType="separate"/>
            </w:r>
            <w:r>
              <w:rPr>
                <w:noProof/>
                <w:webHidden/>
              </w:rPr>
              <w:t>12</w:t>
            </w:r>
            <w:r>
              <w:rPr>
                <w:noProof/>
                <w:webHidden/>
              </w:rPr>
              <w:fldChar w:fldCharType="end"/>
            </w:r>
          </w:hyperlink>
        </w:p>
        <w:p w14:paraId="17773128" w14:textId="033CE608" w:rsidR="00DB72F8" w:rsidRDefault="00DB72F8">
          <w:pPr>
            <w:pStyle w:val="Verzeichnis2"/>
            <w:tabs>
              <w:tab w:val="left" w:pos="960"/>
              <w:tab w:val="right" w:leader="dot" w:pos="9060"/>
            </w:tabs>
            <w:rPr>
              <w:rFonts w:asciiTheme="minorHAnsi" w:eastAsiaTheme="minorEastAsia" w:hAnsiTheme="minorHAnsi"/>
              <w:noProof/>
              <w:szCs w:val="24"/>
              <w:lang w:eastAsia="de-DE"/>
            </w:rPr>
          </w:pPr>
          <w:hyperlink w:anchor="_Toc221266867" w:history="1">
            <w:r w:rsidRPr="003D0E99">
              <w:rPr>
                <w:rStyle w:val="Hyperlink"/>
                <w:noProof/>
              </w:rPr>
              <w:t>4.2</w:t>
            </w:r>
            <w:r>
              <w:rPr>
                <w:rFonts w:asciiTheme="minorHAnsi" w:eastAsiaTheme="minorEastAsia" w:hAnsiTheme="minorHAnsi"/>
                <w:noProof/>
                <w:szCs w:val="24"/>
                <w:lang w:eastAsia="de-DE"/>
              </w:rPr>
              <w:tab/>
            </w:r>
            <w:r w:rsidRPr="003D0E99">
              <w:rPr>
                <w:rStyle w:val="Hyperlink"/>
                <w:noProof/>
              </w:rPr>
              <w:t>Displaycontroller ST7735S</w:t>
            </w:r>
            <w:r>
              <w:rPr>
                <w:noProof/>
                <w:webHidden/>
              </w:rPr>
              <w:tab/>
            </w:r>
            <w:r>
              <w:rPr>
                <w:noProof/>
                <w:webHidden/>
              </w:rPr>
              <w:fldChar w:fldCharType="begin"/>
            </w:r>
            <w:r>
              <w:rPr>
                <w:noProof/>
                <w:webHidden/>
              </w:rPr>
              <w:instrText xml:space="preserve"> PAGEREF _Toc221266867 \h </w:instrText>
            </w:r>
            <w:r>
              <w:rPr>
                <w:noProof/>
                <w:webHidden/>
              </w:rPr>
            </w:r>
            <w:r>
              <w:rPr>
                <w:noProof/>
                <w:webHidden/>
              </w:rPr>
              <w:fldChar w:fldCharType="separate"/>
            </w:r>
            <w:r>
              <w:rPr>
                <w:noProof/>
                <w:webHidden/>
              </w:rPr>
              <w:t>15</w:t>
            </w:r>
            <w:r>
              <w:rPr>
                <w:noProof/>
                <w:webHidden/>
              </w:rPr>
              <w:fldChar w:fldCharType="end"/>
            </w:r>
          </w:hyperlink>
        </w:p>
        <w:p w14:paraId="52A58AFF" w14:textId="1ADEFA49" w:rsidR="00DB72F8" w:rsidRDefault="00DB72F8">
          <w:pPr>
            <w:pStyle w:val="Verzeichnis1"/>
            <w:rPr>
              <w:rFonts w:asciiTheme="minorHAnsi" w:eastAsiaTheme="minorEastAsia" w:hAnsiTheme="minorHAnsi"/>
              <w:noProof/>
              <w:szCs w:val="24"/>
              <w:lang w:eastAsia="de-DE"/>
            </w:rPr>
          </w:pPr>
          <w:hyperlink w:anchor="_Toc221266868" w:history="1">
            <w:r w:rsidRPr="003D0E99">
              <w:rPr>
                <w:rStyle w:val="Hyperlink"/>
                <w:noProof/>
              </w:rPr>
              <w:t>5</w:t>
            </w:r>
            <w:r>
              <w:rPr>
                <w:rFonts w:asciiTheme="minorHAnsi" w:eastAsiaTheme="minorEastAsia" w:hAnsiTheme="minorHAnsi"/>
                <w:noProof/>
                <w:szCs w:val="24"/>
                <w:lang w:eastAsia="de-DE"/>
              </w:rPr>
              <w:tab/>
            </w:r>
            <w:r w:rsidRPr="003D0E99">
              <w:rPr>
                <w:rStyle w:val="Hyperlink"/>
                <w:noProof/>
              </w:rPr>
              <w:t>Methodik</w:t>
            </w:r>
            <w:r>
              <w:rPr>
                <w:noProof/>
                <w:webHidden/>
              </w:rPr>
              <w:tab/>
            </w:r>
            <w:r>
              <w:rPr>
                <w:noProof/>
                <w:webHidden/>
              </w:rPr>
              <w:fldChar w:fldCharType="begin"/>
            </w:r>
            <w:r>
              <w:rPr>
                <w:noProof/>
                <w:webHidden/>
              </w:rPr>
              <w:instrText xml:space="preserve"> PAGEREF _Toc221266868 \h </w:instrText>
            </w:r>
            <w:r>
              <w:rPr>
                <w:noProof/>
                <w:webHidden/>
              </w:rPr>
            </w:r>
            <w:r>
              <w:rPr>
                <w:noProof/>
                <w:webHidden/>
              </w:rPr>
              <w:fldChar w:fldCharType="separate"/>
            </w:r>
            <w:r>
              <w:rPr>
                <w:noProof/>
                <w:webHidden/>
              </w:rPr>
              <w:t>17</w:t>
            </w:r>
            <w:r>
              <w:rPr>
                <w:noProof/>
                <w:webHidden/>
              </w:rPr>
              <w:fldChar w:fldCharType="end"/>
            </w:r>
          </w:hyperlink>
        </w:p>
        <w:p w14:paraId="33D22CB5" w14:textId="35402B0C" w:rsidR="00DB72F8" w:rsidRDefault="00DB72F8">
          <w:pPr>
            <w:pStyle w:val="Verzeichnis1"/>
            <w:rPr>
              <w:rFonts w:asciiTheme="minorHAnsi" w:eastAsiaTheme="minorEastAsia" w:hAnsiTheme="minorHAnsi"/>
              <w:noProof/>
              <w:szCs w:val="24"/>
              <w:lang w:eastAsia="de-DE"/>
            </w:rPr>
          </w:pPr>
          <w:hyperlink w:anchor="_Toc221266869" w:history="1">
            <w:r w:rsidRPr="003D0E99">
              <w:rPr>
                <w:rStyle w:val="Hyperlink"/>
                <w:noProof/>
              </w:rPr>
              <w:t>6</w:t>
            </w:r>
            <w:r>
              <w:rPr>
                <w:rFonts w:asciiTheme="minorHAnsi" w:eastAsiaTheme="minorEastAsia" w:hAnsiTheme="minorHAnsi"/>
                <w:noProof/>
                <w:szCs w:val="24"/>
                <w:lang w:eastAsia="de-DE"/>
              </w:rPr>
              <w:tab/>
            </w:r>
            <w:r w:rsidRPr="003D0E99">
              <w:rPr>
                <w:rStyle w:val="Hyperlink"/>
                <w:noProof/>
              </w:rPr>
              <w:t>Implementierung Hardware</w:t>
            </w:r>
            <w:r>
              <w:rPr>
                <w:noProof/>
                <w:webHidden/>
              </w:rPr>
              <w:tab/>
            </w:r>
            <w:r>
              <w:rPr>
                <w:noProof/>
                <w:webHidden/>
              </w:rPr>
              <w:fldChar w:fldCharType="begin"/>
            </w:r>
            <w:r>
              <w:rPr>
                <w:noProof/>
                <w:webHidden/>
              </w:rPr>
              <w:instrText xml:space="preserve"> PAGEREF _Toc221266869 \h </w:instrText>
            </w:r>
            <w:r>
              <w:rPr>
                <w:noProof/>
                <w:webHidden/>
              </w:rPr>
            </w:r>
            <w:r>
              <w:rPr>
                <w:noProof/>
                <w:webHidden/>
              </w:rPr>
              <w:fldChar w:fldCharType="separate"/>
            </w:r>
            <w:r>
              <w:rPr>
                <w:noProof/>
                <w:webHidden/>
              </w:rPr>
              <w:t>18</w:t>
            </w:r>
            <w:r>
              <w:rPr>
                <w:noProof/>
                <w:webHidden/>
              </w:rPr>
              <w:fldChar w:fldCharType="end"/>
            </w:r>
          </w:hyperlink>
        </w:p>
        <w:p w14:paraId="2109EDF4" w14:textId="5F511107" w:rsidR="00DB72F8" w:rsidRDefault="00DB72F8">
          <w:pPr>
            <w:pStyle w:val="Verzeichnis2"/>
            <w:tabs>
              <w:tab w:val="left" w:pos="960"/>
              <w:tab w:val="right" w:leader="dot" w:pos="9060"/>
            </w:tabs>
            <w:rPr>
              <w:rFonts w:asciiTheme="minorHAnsi" w:eastAsiaTheme="minorEastAsia" w:hAnsiTheme="minorHAnsi"/>
              <w:noProof/>
              <w:szCs w:val="24"/>
              <w:lang w:eastAsia="de-DE"/>
            </w:rPr>
          </w:pPr>
          <w:hyperlink w:anchor="_Toc221266870" w:history="1">
            <w:r w:rsidRPr="003D0E99">
              <w:rPr>
                <w:rStyle w:val="Hyperlink"/>
                <w:noProof/>
              </w:rPr>
              <w:t>6.1</w:t>
            </w:r>
            <w:r>
              <w:rPr>
                <w:rFonts w:asciiTheme="minorHAnsi" w:eastAsiaTheme="minorEastAsia" w:hAnsiTheme="minorHAnsi"/>
                <w:noProof/>
                <w:szCs w:val="24"/>
                <w:lang w:eastAsia="de-DE"/>
              </w:rPr>
              <w:tab/>
            </w:r>
            <w:r w:rsidRPr="003D0E99">
              <w:rPr>
                <w:rStyle w:val="Hyperlink"/>
                <w:noProof/>
              </w:rPr>
              <w:t>Einleitung Hardware</w:t>
            </w:r>
            <w:r>
              <w:rPr>
                <w:noProof/>
                <w:webHidden/>
              </w:rPr>
              <w:tab/>
            </w:r>
            <w:r>
              <w:rPr>
                <w:noProof/>
                <w:webHidden/>
              </w:rPr>
              <w:fldChar w:fldCharType="begin"/>
            </w:r>
            <w:r>
              <w:rPr>
                <w:noProof/>
                <w:webHidden/>
              </w:rPr>
              <w:instrText xml:space="preserve"> PAGEREF _Toc221266870 \h </w:instrText>
            </w:r>
            <w:r>
              <w:rPr>
                <w:noProof/>
                <w:webHidden/>
              </w:rPr>
            </w:r>
            <w:r>
              <w:rPr>
                <w:noProof/>
                <w:webHidden/>
              </w:rPr>
              <w:fldChar w:fldCharType="separate"/>
            </w:r>
            <w:r>
              <w:rPr>
                <w:noProof/>
                <w:webHidden/>
              </w:rPr>
              <w:t>18</w:t>
            </w:r>
            <w:r>
              <w:rPr>
                <w:noProof/>
                <w:webHidden/>
              </w:rPr>
              <w:fldChar w:fldCharType="end"/>
            </w:r>
          </w:hyperlink>
        </w:p>
        <w:p w14:paraId="14FA6716" w14:textId="5F655DED" w:rsidR="00DB72F8" w:rsidRDefault="00DB72F8">
          <w:pPr>
            <w:pStyle w:val="Verzeichnis2"/>
            <w:tabs>
              <w:tab w:val="left" w:pos="960"/>
              <w:tab w:val="right" w:leader="dot" w:pos="9060"/>
            </w:tabs>
            <w:rPr>
              <w:rFonts w:asciiTheme="minorHAnsi" w:eastAsiaTheme="minorEastAsia" w:hAnsiTheme="minorHAnsi"/>
              <w:noProof/>
              <w:szCs w:val="24"/>
              <w:lang w:eastAsia="de-DE"/>
            </w:rPr>
          </w:pPr>
          <w:hyperlink w:anchor="_Toc221266871" w:history="1">
            <w:r w:rsidRPr="003D0E99">
              <w:rPr>
                <w:rStyle w:val="Hyperlink"/>
                <w:noProof/>
              </w:rPr>
              <w:t>6.2</w:t>
            </w:r>
            <w:r>
              <w:rPr>
                <w:rFonts w:asciiTheme="minorHAnsi" w:eastAsiaTheme="minorEastAsia" w:hAnsiTheme="minorHAnsi"/>
                <w:noProof/>
                <w:szCs w:val="24"/>
                <w:lang w:eastAsia="de-DE"/>
              </w:rPr>
              <w:tab/>
            </w:r>
            <w:r w:rsidRPr="003D0E99">
              <w:rPr>
                <w:rStyle w:val="Hyperlink"/>
                <w:noProof/>
              </w:rPr>
              <w:t>Spannungsversorgung</w:t>
            </w:r>
            <w:r>
              <w:rPr>
                <w:noProof/>
                <w:webHidden/>
              </w:rPr>
              <w:tab/>
            </w:r>
            <w:r>
              <w:rPr>
                <w:noProof/>
                <w:webHidden/>
              </w:rPr>
              <w:fldChar w:fldCharType="begin"/>
            </w:r>
            <w:r>
              <w:rPr>
                <w:noProof/>
                <w:webHidden/>
              </w:rPr>
              <w:instrText xml:space="preserve"> PAGEREF _Toc221266871 \h </w:instrText>
            </w:r>
            <w:r>
              <w:rPr>
                <w:noProof/>
                <w:webHidden/>
              </w:rPr>
            </w:r>
            <w:r>
              <w:rPr>
                <w:noProof/>
                <w:webHidden/>
              </w:rPr>
              <w:fldChar w:fldCharType="separate"/>
            </w:r>
            <w:r>
              <w:rPr>
                <w:noProof/>
                <w:webHidden/>
              </w:rPr>
              <w:t>19</w:t>
            </w:r>
            <w:r>
              <w:rPr>
                <w:noProof/>
                <w:webHidden/>
              </w:rPr>
              <w:fldChar w:fldCharType="end"/>
            </w:r>
          </w:hyperlink>
        </w:p>
        <w:p w14:paraId="6551685E" w14:textId="4B143CBC" w:rsidR="00DB72F8" w:rsidRDefault="00DB72F8">
          <w:pPr>
            <w:pStyle w:val="Verzeichnis3"/>
            <w:tabs>
              <w:tab w:val="left" w:pos="1440"/>
              <w:tab w:val="right" w:leader="dot" w:pos="9060"/>
            </w:tabs>
            <w:rPr>
              <w:rFonts w:asciiTheme="minorHAnsi" w:eastAsiaTheme="minorEastAsia" w:hAnsiTheme="minorHAnsi"/>
              <w:noProof/>
              <w:szCs w:val="24"/>
              <w:lang w:eastAsia="de-DE"/>
            </w:rPr>
          </w:pPr>
          <w:hyperlink w:anchor="_Toc221266872" w:history="1">
            <w:r w:rsidRPr="003D0E99">
              <w:rPr>
                <w:rStyle w:val="Hyperlink"/>
                <w:noProof/>
              </w:rPr>
              <w:t>6.2.1</w:t>
            </w:r>
            <w:r>
              <w:rPr>
                <w:rFonts w:asciiTheme="minorHAnsi" w:eastAsiaTheme="minorEastAsia" w:hAnsiTheme="minorHAnsi"/>
                <w:noProof/>
                <w:szCs w:val="24"/>
                <w:lang w:eastAsia="de-DE"/>
              </w:rPr>
              <w:tab/>
            </w:r>
            <w:r w:rsidRPr="003D0E99">
              <w:rPr>
                <w:rStyle w:val="Hyperlink"/>
                <w:noProof/>
              </w:rPr>
              <w:t>Spannungsquelle</w:t>
            </w:r>
            <w:r>
              <w:rPr>
                <w:noProof/>
                <w:webHidden/>
              </w:rPr>
              <w:tab/>
            </w:r>
            <w:r>
              <w:rPr>
                <w:noProof/>
                <w:webHidden/>
              </w:rPr>
              <w:fldChar w:fldCharType="begin"/>
            </w:r>
            <w:r>
              <w:rPr>
                <w:noProof/>
                <w:webHidden/>
              </w:rPr>
              <w:instrText xml:space="preserve"> PAGEREF _Toc221266872 \h </w:instrText>
            </w:r>
            <w:r>
              <w:rPr>
                <w:noProof/>
                <w:webHidden/>
              </w:rPr>
            </w:r>
            <w:r>
              <w:rPr>
                <w:noProof/>
                <w:webHidden/>
              </w:rPr>
              <w:fldChar w:fldCharType="separate"/>
            </w:r>
            <w:r>
              <w:rPr>
                <w:noProof/>
                <w:webHidden/>
              </w:rPr>
              <w:t>19</w:t>
            </w:r>
            <w:r>
              <w:rPr>
                <w:noProof/>
                <w:webHidden/>
              </w:rPr>
              <w:fldChar w:fldCharType="end"/>
            </w:r>
          </w:hyperlink>
        </w:p>
        <w:p w14:paraId="7F1DD2E2" w14:textId="38B5C73F" w:rsidR="00DB72F8" w:rsidRDefault="00DB72F8">
          <w:pPr>
            <w:pStyle w:val="Verzeichnis3"/>
            <w:tabs>
              <w:tab w:val="left" w:pos="1440"/>
              <w:tab w:val="right" w:leader="dot" w:pos="9060"/>
            </w:tabs>
            <w:rPr>
              <w:rFonts w:asciiTheme="minorHAnsi" w:eastAsiaTheme="minorEastAsia" w:hAnsiTheme="minorHAnsi"/>
              <w:noProof/>
              <w:szCs w:val="24"/>
              <w:lang w:eastAsia="de-DE"/>
            </w:rPr>
          </w:pPr>
          <w:hyperlink w:anchor="_Toc221266873" w:history="1">
            <w:r w:rsidRPr="003D0E99">
              <w:rPr>
                <w:rStyle w:val="Hyperlink"/>
                <w:noProof/>
              </w:rPr>
              <w:t>6.2.2</w:t>
            </w:r>
            <w:r>
              <w:rPr>
                <w:rFonts w:asciiTheme="minorHAnsi" w:eastAsiaTheme="minorEastAsia" w:hAnsiTheme="minorHAnsi"/>
                <w:noProof/>
                <w:szCs w:val="24"/>
                <w:lang w:eastAsia="de-DE"/>
              </w:rPr>
              <w:tab/>
            </w:r>
            <w:r w:rsidRPr="003D0E99">
              <w:rPr>
                <w:rStyle w:val="Hyperlink"/>
                <w:noProof/>
              </w:rPr>
              <w:t>Tiefsetzsteller</w:t>
            </w:r>
            <w:r>
              <w:rPr>
                <w:noProof/>
                <w:webHidden/>
              </w:rPr>
              <w:tab/>
            </w:r>
            <w:r>
              <w:rPr>
                <w:noProof/>
                <w:webHidden/>
              </w:rPr>
              <w:fldChar w:fldCharType="begin"/>
            </w:r>
            <w:r>
              <w:rPr>
                <w:noProof/>
                <w:webHidden/>
              </w:rPr>
              <w:instrText xml:space="preserve"> PAGEREF _Toc221266873 \h </w:instrText>
            </w:r>
            <w:r>
              <w:rPr>
                <w:noProof/>
                <w:webHidden/>
              </w:rPr>
            </w:r>
            <w:r>
              <w:rPr>
                <w:noProof/>
                <w:webHidden/>
              </w:rPr>
              <w:fldChar w:fldCharType="separate"/>
            </w:r>
            <w:r>
              <w:rPr>
                <w:noProof/>
                <w:webHidden/>
              </w:rPr>
              <w:t>20</w:t>
            </w:r>
            <w:r>
              <w:rPr>
                <w:noProof/>
                <w:webHidden/>
              </w:rPr>
              <w:fldChar w:fldCharType="end"/>
            </w:r>
          </w:hyperlink>
        </w:p>
        <w:p w14:paraId="36302828" w14:textId="75660C4A" w:rsidR="00DB72F8" w:rsidRDefault="00DB72F8">
          <w:pPr>
            <w:pStyle w:val="Verzeichnis3"/>
            <w:tabs>
              <w:tab w:val="left" w:pos="1440"/>
              <w:tab w:val="right" w:leader="dot" w:pos="9060"/>
            </w:tabs>
            <w:rPr>
              <w:rFonts w:asciiTheme="minorHAnsi" w:eastAsiaTheme="minorEastAsia" w:hAnsiTheme="minorHAnsi"/>
              <w:noProof/>
              <w:szCs w:val="24"/>
              <w:lang w:eastAsia="de-DE"/>
            </w:rPr>
          </w:pPr>
          <w:hyperlink w:anchor="_Toc221266874" w:history="1">
            <w:r w:rsidRPr="003D0E99">
              <w:rPr>
                <w:rStyle w:val="Hyperlink"/>
                <w:noProof/>
              </w:rPr>
              <w:t>6.2.3</w:t>
            </w:r>
            <w:r>
              <w:rPr>
                <w:rFonts w:asciiTheme="minorHAnsi" w:eastAsiaTheme="minorEastAsia" w:hAnsiTheme="minorHAnsi"/>
                <w:noProof/>
                <w:szCs w:val="24"/>
                <w:lang w:eastAsia="de-DE"/>
              </w:rPr>
              <w:tab/>
            </w:r>
            <w:r w:rsidRPr="003D0E99">
              <w:rPr>
                <w:rStyle w:val="Hyperlink"/>
                <w:noProof/>
              </w:rPr>
              <w:t>Low-Drop-Spannungsregler</w:t>
            </w:r>
            <w:r>
              <w:rPr>
                <w:noProof/>
                <w:webHidden/>
              </w:rPr>
              <w:tab/>
            </w:r>
            <w:r>
              <w:rPr>
                <w:noProof/>
                <w:webHidden/>
              </w:rPr>
              <w:fldChar w:fldCharType="begin"/>
            </w:r>
            <w:r>
              <w:rPr>
                <w:noProof/>
                <w:webHidden/>
              </w:rPr>
              <w:instrText xml:space="preserve"> PAGEREF _Toc221266874 \h </w:instrText>
            </w:r>
            <w:r>
              <w:rPr>
                <w:noProof/>
                <w:webHidden/>
              </w:rPr>
            </w:r>
            <w:r>
              <w:rPr>
                <w:noProof/>
                <w:webHidden/>
              </w:rPr>
              <w:fldChar w:fldCharType="separate"/>
            </w:r>
            <w:r>
              <w:rPr>
                <w:noProof/>
                <w:webHidden/>
              </w:rPr>
              <w:t>21</w:t>
            </w:r>
            <w:r>
              <w:rPr>
                <w:noProof/>
                <w:webHidden/>
              </w:rPr>
              <w:fldChar w:fldCharType="end"/>
            </w:r>
          </w:hyperlink>
        </w:p>
        <w:p w14:paraId="70814A57" w14:textId="7E7AE1A2" w:rsidR="00DB72F8" w:rsidRDefault="00DB72F8">
          <w:pPr>
            <w:pStyle w:val="Verzeichnis1"/>
            <w:rPr>
              <w:rFonts w:asciiTheme="minorHAnsi" w:eastAsiaTheme="minorEastAsia" w:hAnsiTheme="minorHAnsi"/>
              <w:noProof/>
              <w:szCs w:val="24"/>
              <w:lang w:eastAsia="de-DE"/>
            </w:rPr>
          </w:pPr>
          <w:hyperlink w:anchor="_Toc221266875" w:history="1">
            <w:r w:rsidRPr="003D0E99">
              <w:rPr>
                <w:rStyle w:val="Hyperlink"/>
                <w:noProof/>
              </w:rPr>
              <w:t>7</w:t>
            </w:r>
            <w:r>
              <w:rPr>
                <w:rFonts w:asciiTheme="minorHAnsi" w:eastAsiaTheme="minorEastAsia" w:hAnsiTheme="minorHAnsi"/>
                <w:noProof/>
                <w:szCs w:val="24"/>
                <w:lang w:eastAsia="de-DE"/>
              </w:rPr>
              <w:tab/>
            </w:r>
            <w:r w:rsidRPr="003D0E99">
              <w:rPr>
                <w:rStyle w:val="Hyperlink"/>
                <w:noProof/>
              </w:rPr>
              <w:t>Implementierung Software</w:t>
            </w:r>
            <w:r>
              <w:rPr>
                <w:noProof/>
                <w:webHidden/>
              </w:rPr>
              <w:tab/>
            </w:r>
            <w:r>
              <w:rPr>
                <w:noProof/>
                <w:webHidden/>
              </w:rPr>
              <w:fldChar w:fldCharType="begin"/>
            </w:r>
            <w:r>
              <w:rPr>
                <w:noProof/>
                <w:webHidden/>
              </w:rPr>
              <w:instrText xml:space="preserve"> PAGEREF _Toc221266875 \h </w:instrText>
            </w:r>
            <w:r>
              <w:rPr>
                <w:noProof/>
                <w:webHidden/>
              </w:rPr>
            </w:r>
            <w:r>
              <w:rPr>
                <w:noProof/>
                <w:webHidden/>
              </w:rPr>
              <w:fldChar w:fldCharType="separate"/>
            </w:r>
            <w:r>
              <w:rPr>
                <w:noProof/>
                <w:webHidden/>
              </w:rPr>
              <w:t>23</w:t>
            </w:r>
            <w:r>
              <w:rPr>
                <w:noProof/>
                <w:webHidden/>
              </w:rPr>
              <w:fldChar w:fldCharType="end"/>
            </w:r>
          </w:hyperlink>
        </w:p>
        <w:p w14:paraId="2B0DD435" w14:textId="636299EF" w:rsidR="00DB72F8" w:rsidRDefault="00DB72F8">
          <w:pPr>
            <w:pStyle w:val="Verzeichnis2"/>
            <w:tabs>
              <w:tab w:val="left" w:pos="960"/>
              <w:tab w:val="right" w:leader="dot" w:pos="9060"/>
            </w:tabs>
            <w:rPr>
              <w:rFonts w:asciiTheme="minorHAnsi" w:eastAsiaTheme="minorEastAsia" w:hAnsiTheme="minorHAnsi"/>
              <w:noProof/>
              <w:szCs w:val="24"/>
              <w:lang w:eastAsia="de-DE"/>
            </w:rPr>
          </w:pPr>
          <w:hyperlink w:anchor="_Toc221266876" w:history="1">
            <w:r w:rsidRPr="003D0E99">
              <w:rPr>
                <w:rStyle w:val="Hyperlink"/>
                <w:noProof/>
              </w:rPr>
              <w:t>7.1</w:t>
            </w:r>
            <w:r>
              <w:rPr>
                <w:rFonts w:asciiTheme="minorHAnsi" w:eastAsiaTheme="minorEastAsia" w:hAnsiTheme="minorHAnsi"/>
                <w:noProof/>
                <w:szCs w:val="24"/>
                <w:lang w:eastAsia="de-DE"/>
              </w:rPr>
              <w:tab/>
            </w:r>
            <w:r w:rsidRPr="003D0E99">
              <w:rPr>
                <w:rStyle w:val="Hyperlink"/>
                <w:noProof/>
              </w:rPr>
              <w:t>Einleitung Software</w:t>
            </w:r>
            <w:r>
              <w:rPr>
                <w:noProof/>
                <w:webHidden/>
              </w:rPr>
              <w:tab/>
            </w:r>
            <w:r>
              <w:rPr>
                <w:noProof/>
                <w:webHidden/>
              </w:rPr>
              <w:fldChar w:fldCharType="begin"/>
            </w:r>
            <w:r>
              <w:rPr>
                <w:noProof/>
                <w:webHidden/>
              </w:rPr>
              <w:instrText xml:space="preserve"> PAGEREF _Toc221266876 \h </w:instrText>
            </w:r>
            <w:r>
              <w:rPr>
                <w:noProof/>
                <w:webHidden/>
              </w:rPr>
            </w:r>
            <w:r>
              <w:rPr>
                <w:noProof/>
                <w:webHidden/>
              </w:rPr>
              <w:fldChar w:fldCharType="separate"/>
            </w:r>
            <w:r>
              <w:rPr>
                <w:noProof/>
                <w:webHidden/>
              </w:rPr>
              <w:t>23</w:t>
            </w:r>
            <w:r>
              <w:rPr>
                <w:noProof/>
                <w:webHidden/>
              </w:rPr>
              <w:fldChar w:fldCharType="end"/>
            </w:r>
          </w:hyperlink>
        </w:p>
        <w:p w14:paraId="4C92BE9C" w14:textId="340C9947" w:rsidR="00DB72F8" w:rsidRDefault="00DB72F8">
          <w:pPr>
            <w:pStyle w:val="Verzeichnis2"/>
            <w:tabs>
              <w:tab w:val="left" w:pos="960"/>
              <w:tab w:val="right" w:leader="dot" w:pos="9060"/>
            </w:tabs>
            <w:rPr>
              <w:rFonts w:asciiTheme="minorHAnsi" w:eastAsiaTheme="minorEastAsia" w:hAnsiTheme="minorHAnsi"/>
              <w:noProof/>
              <w:szCs w:val="24"/>
              <w:lang w:eastAsia="de-DE"/>
            </w:rPr>
          </w:pPr>
          <w:hyperlink w:anchor="_Toc221266877" w:history="1">
            <w:r w:rsidRPr="003D0E99">
              <w:rPr>
                <w:rStyle w:val="Hyperlink"/>
                <w:noProof/>
              </w:rPr>
              <w:t>7.2</w:t>
            </w:r>
            <w:r>
              <w:rPr>
                <w:rFonts w:asciiTheme="minorHAnsi" w:eastAsiaTheme="minorEastAsia" w:hAnsiTheme="minorHAnsi"/>
                <w:noProof/>
                <w:szCs w:val="24"/>
                <w:lang w:eastAsia="de-DE"/>
              </w:rPr>
              <w:tab/>
            </w:r>
            <w:r w:rsidRPr="003D0E99">
              <w:rPr>
                <w:rStyle w:val="Hyperlink"/>
                <w:noProof/>
              </w:rPr>
              <w:t>Displaytreiber</w:t>
            </w:r>
            <w:r>
              <w:rPr>
                <w:noProof/>
                <w:webHidden/>
              </w:rPr>
              <w:tab/>
            </w:r>
            <w:r>
              <w:rPr>
                <w:noProof/>
                <w:webHidden/>
              </w:rPr>
              <w:fldChar w:fldCharType="begin"/>
            </w:r>
            <w:r>
              <w:rPr>
                <w:noProof/>
                <w:webHidden/>
              </w:rPr>
              <w:instrText xml:space="preserve"> PAGEREF _Toc221266877 \h </w:instrText>
            </w:r>
            <w:r>
              <w:rPr>
                <w:noProof/>
                <w:webHidden/>
              </w:rPr>
            </w:r>
            <w:r>
              <w:rPr>
                <w:noProof/>
                <w:webHidden/>
              </w:rPr>
              <w:fldChar w:fldCharType="separate"/>
            </w:r>
            <w:r>
              <w:rPr>
                <w:noProof/>
                <w:webHidden/>
              </w:rPr>
              <w:t>23</w:t>
            </w:r>
            <w:r>
              <w:rPr>
                <w:noProof/>
                <w:webHidden/>
              </w:rPr>
              <w:fldChar w:fldCharType="end"/>
            </w:r>
          </w:hyperlink>
        </w:p>
        <w:p w14:paraId="34A739D8" w14:textId="40260D42" w:rsidR="00DB72F8" w:rsidRDefault="00DB72F8">
          <w:pPr>
            <w:pStyle w:val="Verzeichnis3"/>
            <w:tabs>
              <w:tab w:val="left" w:pos="1440"/>
              <w:tab w:val="right" w:leader="dot" w:pos="9060"/>
            </w:tabs>
            <w:rPr>
              <w:rFonts w:asciiTheme="minorHAnsi" w:eastAsiaTheme="minorEastAsia" w:hAnsiTheme="minorHAnsi"/>
              <w:noProof/>
              <w:szCs w:val="24"/>
              <w:lang w:eastAsia="de-DE"/>
            </w:rPr>
          </w:pPr>
          <w:hyperlink w:anchor="_Toc221266878" w:history="1">
            <w:r w:rsidRPr="003D0E99">
              <w:rPr>
                <w:rStyle w:val="Hyperlink"/>
                <w:noProof/>
              </w:rPr>
              <w:t>7.2.1</w:t>
            </w:r>
            <w:r>
              <w:rPr>
                <w:rFonts w:asciiTheme="minorHAnsi" w:eastAsiaTheme="minorEastAsia" w:hAnsiTheme="minorHAnsi"/>
                <w:noProof/>
                <w:szCs w:val="24"/>
                <w:lang w:eastAsia="de-DE"/>
              </w:rPr>
              <w:tab/>
            </w:r>
            <w:r w:rsidRPr="003D0E99">
              <w:rPr>
                <w:rStyle w:val="Hyperlink"/>
                <w:noProof/>
              </w:rPr>
              <w:t>Initialisierung</w:t>
            </w:r>
            <w:r>
              <w:rPr>
                <w:noProof/>
                <w:webHidden/>
              </w:rPr>
              <w:tab/>
            </w:r>
            <w:r>
              <w:rPr>
                <w:noProof/>
                <w:webHidden/>
              </w:rPr>
              <w:fldChar w:fldCharType="begin"/>
            </w:r>
            <w:r>
              <w:rPr>
                <w:noProof/>
                <w:webHidden/>
              </w:rPr>
              <w:instrText xml:space="preserve"> PAGEREF _Toc221266878 \h </w:instrText>
            </w:r>
            <w:r>
              <w:rPr>
                <w:noProof/>
                <w:webHidden/>
              </w:rPr>
            </w:r>
            <w:r>
              <w:rPr>
                <w:noProof/>
                <w:webHidden/>
              </w:rPr>
              <w:fldChar w:fldCharType="separate"/>
            </w:r>
            <w:r>
              <w:rPr>
                <w:noProof/>
                <w:webHidden/>
              </w:rPr>
              <w:t>23</w:t>
            </w:r>
            <w:r>
              <w:rPr>
                <w:noProof/>
                <w:webHidden/>
              </w:rPr>
              <w:fldChar w:fldCharType="end"/>
            </w:r>
          </w:hyperlink>
        </w:p>
        <w:p w14:paraId="0E62DEC6" w14:textId="7A6927EE" w:rsidR="00DB72F8" w:rsidRDefault="00DB72F8">
          <w:pPr>
            <w:pStyle w:val="Verzeichnis3"/>
            <w:tabs>
              <w:tab w:val="left" w:pos="1440"/>
              <w:tab w:val="right" w:leader="dot" w:pos="9060"/>
            </w:tabs>
            <w:rPr>
              <w:rFonts w:asciiTheme="minorHAnsi" w:eastAsiaTheme="minorEastAsia" w:hAnsiTheme="minorHAnsi"/>
              <w:noProof/>
              <w:szCs w:val="24"/>
              <w:lang w:eastAsia="de-DE"/>
            </w:rPr>
          </w:pPr>
          <w:hyperlink w:anchor="_Toc221266879" w:history="1">
            <w:r w:rsidRPr="003D0E99">
              <w:rPr>
                <w:rStyle w:val="Hyperlink"/>
                <w:noProof/>
              </w:rPr>
              <w:t>7.2.2</w:t>
            </w:r>
            <w:r>
              <w:rPr>
                <w:rFonts w:asciiTheme="minorHAnsi" w:eastAsiaTheme="minorEastAsia" w:hAnsiTheme="minorHAnsi"/>
                <w:noProof/>
                <w:szCs w:val="24"/>
                <w:lang w:eastAsia="de-DE"/>
              </w:rPr>
              <w:tab/>
            </w:r>
            <w:r w:rsidRPr="003D0E99">
              <w:rPr>
                <w:rStyle w:val="Hyperlink"/>
                <w:noProof/>
              </w:rPr>
              <w:t>Controller Befehle</w:t>
            </w:r>
            <w:r>
              <w:rPr>
                <w:noProof/>
                <w:webHidden/>
              </w:rPr>
              <w:tab/>
            </w:r>
            <w:r>
              <w:rPr>
                <w:noProof/>
                <w:webHidden/>
              </w:rPr>
              <w:fldChar w:fldCharType="begin"/>
            </w:r>
            <w:r>
              <w:rPr>
                <w:noProof/>
                <w:webHidden/>
              </w:rPr>
              <w:instrText xml:space="preserve"> PAGEREF _Toc221266879 \h </w:instrText>
            </w:r>
            <w:r>
              <w:rPr>
                <w:noProof/>
                <w:webHidden/>
              </w:rPr>
            </w:r>
            <w:r>
              <w:rPr>
                <w:noProof/>
                <w:webHidden/>
              </w:rPr>
              <w:fldChar w:fldCharType="separate"/>
            </w:r>
            <w:r>
              <w:rPr>
                <w:noProof/>
                <w:webHidden/>
              </w:rPr>
              <w:t>25</w:t>
            </w:r>
            <w:r>
              <w:rPr>
                <w:noProof/>
                <w:webHidden/>
              </w:rPr>
              <w:fldChar w:fldCharType="end"/>
            </w:r>
          </w:hyperlink>
        </w:p>
        <w:p w14:paraId="02091A77" w14:textId="0DDD7BC0" w:rsidR="00DB72F8" w:rsidRDefault="00DB72F8">
          <w:pPr>
            <w:pStyle w:val="Verzeichnis3"/>
            <w:tabs>
              <w:tab w:val="left" w:pos="1440"/>
              <w:tab w:val="right" w:leader="dot" w:pos="9060"/>
            </w:tabs>
            <w:rPr>
              <w:rFonts w:asciiTheme="minorHAnsi" w:eastAsiaTheme="minorEastAsia" w:hAnsiTheme="minorHAnsi"/>
              <w:noProof/>
              <w:szCs w:val="24"/>
              <w:lang w:eastAsia="de-DE"/>
            </w:rPr>
          </w:pPr>
          <w:hyperlink w:anchor="_Toc221266880" w:history="1">
            <w:r w:rsidRPr="003D0E99">
              <w:rPr>
                <w:rStyle w:val="Hyperlink"/>
                <w:noProof/>
              </w:rPr>
              <w:t>7.2.3</w:t>
            </w:r>
            <w:r>
              <w:rPr>
                <w:rFonts w:asciiTheme="minorHAnsi" w:eastAsiaTheme="minorEastAsia" w:hAnsiTheme="minorHAnsi"/>
                <w:noProof/>
                <w:szCs w:val="24"/>
                <w:lang w:eastAsia="de-DE"/>
              </w:rPr>
              <w:tab/>
            </w:r>
            <w:r w:rsidRPr="003D0E99">
              <w:rPr>
                <w:rStyle w:val="Hyperlink"/>
                <w:noProof/>
              </w:rPr>
              <w:t>Datenaustausch</w:t>
            </w:r>
            <w:r>
              <w:rPr>
                <w:noProof/>
                <w:webHidden/>
              </w:rPr>
              <w:tab/>
            </w:r>
            <w:r>
              <w:rPr>
                <w:noProof/>
                <w:webHidden/>
              </w:rPr>
              <w:fldChar w:fldCharType="begin"/>
            </w:r>
            <w:r>
              <w:rPr>
                <w:noProof/>
                <w:webHidden/>
              </w:rPr>
              <w:instrText xml:space="preserve"> PAGEREF _Toc221266880 \h </w:instrText>
            </w:r>
            <w:r>
              <w:rPr>
                <w:noProof/>
                <w:webHidden/>
              </w:rPr>
            </w:r>
            <w:r>
              <w:rPr>
                <w:noProof/>
                <w:webHidden/>
              </w:rPr>
              <w:fldChar w:fldCharType="separate"/>
            </w:r>
            <w:r>
              <w:rPr>
                <w:noProof/>
                <w:webHidden/>
              </w:rPr>
              <w:t>25</w:t>
            </w:r>
            <w:r>
              <w:rPr>
                <w:noProof/>
                <w:webHidden/>
              </w:rPr>
              <w:fldChar w:fldCharType="end"/>
            </w:r>
          </w:hyperlink>
        </w:p>
        <w:p w14:paraId="3248F41D" w14:textId="4D91A214" w:rsidR="00DB72F8" w:rsidRDefault="00DB72F8">
          <w:pPr>
            <w:pStyle w:val="Verzeichnis3"/>
            <w:tabs>
              <w:tab w:val="left" w:pos="1440"/>
              <w:tab w:val="right" w:leader="dot" w:pos="9060"/>
            </w:tabs>
            <w:rPr>
              <w:rFonts w:asciiTheme="minorHAnsi" w:eastAsiaTheme="minorEastAsia" w:hAnsiTheme="minorHAnsi"/>
              <w:noProof/>
              <w:szCs w:val="24"/>
              <w:lang w:eastAsia="de-DE"/>
            </w:rPr>
          </w:pPr>
          <w:hyperlink w:anchor="_Toc221266881" w:history="1">
            <w:r w:rsidRPr="003D0E99">
              <w:rPr>
                <w:rStyle w:val="Hyperlink"/>
                <w:noProof/>
              </w:rPr>
              <w:t>7.2.4</w:t>
            </w:r>
            <w:r>
              <w:rPr>
                <w:rFonts w:asciiTheme="minorHAnsi" w:eastAsiaTheme="minorEastAsia" w:hAnsiTheme="minorHAnsi"/>
                <w:noProof/>
                <w:szCs w:val="24"/>
                <w:lang w:eastAsia="de-DE"/>
              </w:rPr>
              <w:tab/>
            </w:r>
            <w:r w:rsidRPr="003D0E99">
              <w:rPr>
                <w:rStyle w:val="Hyperlink"/>
                <w:noProof/>
              </w:rPr>
              <w:t>Bilddaten</w:t>
            </w:r>
            <w:r>
              <w:rPr>
                <w:noProof/>
                <w:webHidden/>
              </w:rPr>
              <w:tab/>
            </w:r>
            <w:r>
              <w:rPr>
                <w:noProof/>
                <w:webHidden/>
              </w:rPr>
              <w:fldChar w:fldCharType="begin"/>
            </w:r>
            <w:r>
              <w:rPr>
                <w:noProof/>
                <w:webHidden/>
              </w:rPr>
              <w:instrText xml:space="preserve"> PAGEREF _Toc221266881 \h </w:instrText>
            </w:r>
            <w:r>
              <w:rPr>
                <w:noProof/>
                <w:webHidden/>
              </w:rPr>
            </w:r>
            <w:r>
              <w:rPr>
                <w:noProof/>
                <w:webHidden/>
              </w:rPr>
              <w:fldChar w:fldCharType="separate"/>
            </w:r>
            <w:r>
              <w:rPr>
                <w:noProof/>
                <w:webHidden/>
              </w:rPr>
              <w:t>26</w:t>
            </w:r>
            <w:r>
              <w:rPr>
                <w:noProof/>
                <w:webHidden/>
              </w:rPr>
              <w:fldChar w:fldCharType="end"/>
            </w:r>
          </w:hyperlink>
        </w:p>
        <w:p w14:paraId="33C9CECF" w14:textId="12C75252" w:rsidR="00DB72F8" w:rsidRDefault="00DB72F8">
          <w:pPr>
            <w:pStyle w:val="Verzeichnis3"/>
            <w:tabs>
              <w:tab w:val="left" w:pos="1440"/>
              <w:tab w:val="right" w:leader="dot" w:pos="9060"/>
            </w:tabs>
            <w:rPr>
              <w:rFonts w:asciiTheme="minorHAnsi" w:eastAsiaTheme="minorEastAsia" w:hAnsiTheme="minorHAnsi"/>
              <w:noProof/>
              <w:szCs w:val="24"/>
              <w:lang w:eastAsia="de-DE"/>
            </w:rPr>
          </w:pPr>
          <w:hyperlink w:anchor="_Toc221266882" w:history="1">
            <w:r w:rsidRPr="003D0E99">
              <w:rPr>
                <w:rStyle w:val="Hyperlink"/>
                <w:noProof/>
              </w:rPr>
              <w:t>7.2.5</w:t>
            </w:r>
            <w:r>
              <w:rPr>
                <w:rFonts w:asciiTheme="minorHAnsi" w:eastAsiaTheme="minorEastAsia" w:hAnsiTheme="minorHAnsi"/>
                <w:noProof/>
                <w:szCs w:val="24"/>
                <w:lang w:eastAsia="de-DE"/>
              </w:rPr>
              <w:tab/>
            </w:r>
            <w:r w:rsidRPr="003D0E99">
              <w:rPr>
                <w:rStyle w:val="Hyperlink"/>
                <w:noProof/>
              </w:rPr>
              <w:t>Bildwiederholrate</w:t>
            </w:r>
            <w:r>
              <w:rPr>
                <w:noProof/>
                <w:webHidden/>
              </w:rPr>
              <w:tab/>
            </w:r>
            <w:r>
              <w:rPr>
                <w:noProof/>
                <w:webHidden/>
              </w:rPr>
              <w:fldChar w:fldCharType="begin"/>
            </w:r>
            <w:r>
              <w:rPr>
                <w:noProof/>
                <w:webHidden/>
              </w:rPr>
              <w:instrText xml:space="preserve"> PAGEREF _Toc221266882 \h </w:instrText>
            </w:r>
            <w:r>
              <w:rPr>
                <w:noProof/>
                <w:webHidden/>
              </w:rPr>
            </w:r>
            <w:r>
              <w:rPr>
                <w:noProof/>
                <w:webHidden/>
              </w:rPr>
              <w:fldChar w:fldCharType="separate"/>
            </w:r>
            <w:r>
              <w:rPr>
                <w:noProof/>
                <w:webHidden/>
              </w:rPr>
              <w:t>27</w:t>
            </w:r>
            <w:r>
              <w:rPr>
                <w:noProof/>
                <w:webHidden/>
              </w:rPr>
              <w:fldChar w:fldCharType="end"/>
            </w:r>
          </w:hyperlink>
        </w:p>
        <w:p w14:paraId="600FB69C" w14:textId="3F884D6F" w:rsidR="00DB72F8" w:rsidRDefault="00DB72F8">
          <w:pPr>
            <w:pStyle w:val="Verzeichnis2"/>
            <w:tabs>
              <w:tab w:val="left" w:pos="960"/>
              <w:tab w:val="right" w:leader="dot" w:pos="9060"/>
            </w:tabs>
            <w:rPr>
              <w:rFonts w:asciiTheme="minorHAnsi" w:eastAsiaTheme="minorEastAsia" w:hAnsiTheme="minorHAnsi"/>
              <w:noProof/>
              <w:szCs w:val="24"/>
              <w:lang w:eastAsia="de-DE"/>
            </w:rPr>
          </w:pPr>
          <w:hyperlink w:anchor="_Toc221266883" w:history="1">
            <w:r w:rsidRPr="003D0E99">
              <w:rPr>
                <w:rStyle w:val="Hyperlink"/>
                <w:noProof/>
              </w:rPr>
              <w:t>7.3</w:t>
            </w:r>
            <w:r>
              <w:rPr>
                <w:rFonts w:asciiTheme="minorHAnsi" w:eastAsiaTheme="minorEastAsia" w:hAnsiTheme="minorHAnsi"/>
                <w:noProof/>
                <w:szCs w:val="24"/>
                <w:lang w:eastAsia="de-DE"/>
              </w:rPr>
              <w:tab/>
            </w:r>
            <w:r w:rsidRPr="003D0E99">
              <w:rPr>
                <w:rStyle w:val="Hyperlink"/>
                <w:noProof/>
              </w:rPr>
              <w:t>Grafik-Library</w:t>
            </w:r>
            <w:r>
              <w:rPr>
                <w:noProof/>
                <w:webHidden/>
              </w:rPr>
              <w:tab/>
            </w:r>
            <w:r>
              <w:rPr>
                <w:noProof/>
                <w:webHidden/>
              </w:rPr>
              <w:fldChar w:fldCharType="begin"/>
            </w:r>
            <w:r>
              <w:rPr>
                <w:noProof/>
                <w:webHidden/>
              </w:rPr>
              <w:instrText xml:space="preserve"> PAGEREF _Toc221266883 \h </w:instrText>
            </w:r>
            <w:r>
              <w:rPr>
                <w:noProof/>
                <w:webHidden/>
              </w:rPr>
            </w:r>
            <w:r>
              <w:rPr>
                <w:noProof/>
                <w:webHidden/>
              </w:rPr>
              <w:fldChar w:fldCharType="separate"/>
            </w:r>
            <w:r>
              <w:rPr>
                <w:noProof/>
                <w:webHidden/>
              </w:rPr>
              <w:t>29</w:t>
            </w:r>
            <w:r>
              <w:rPr>
                <w:noProof/>
                <w:webHidden/>
              </w:rPr>
              <w:fldChar w:fldCharType="end"/>
            </w:r>
          </w:hyperlink>
        </w:p>
        <w:p w14:paraId="55DD6F96" w14:textId="47ECA203" w:rsidR="00DB72F8" w:rsidRDefault="00DB72F8">
          <w:pPr>
            <w:pStyle w:val="Verzeichnis1"/>
            <w:rPr>
              <w:rFonts w:asciiTheme="minorHAnsi" w:eastAsiaTheme="minorEastAsia" w:hAnsiTheme="minorHAnsi"/>
              <w:noProof/>
              <w:szCs w:val="24"/>
              <w:lang w:eastAsia="de-DE"/>
            </w:rPr>
          </w:pPr>
          <w:hyperlink w:anchor="_Toc221266884" w:history="1">
            <w:r w:rsidRPr="003D0E99">
              <w:rPr>
                <w:rStyle w:val="Hyperlink"/>
                <w:noProof/>
              </w:rPr>
              <w:t>8</w:t>
            </w:r>
            <w:r>
              <w:rPr>
                <w:rFonts w:asciiTheme="minorHAnsi" w:eastAsiaTheme="minorEastAsia" w:hAnsiTheme="minorHAnsi"/>
                <w:noProof/>
                <w:szCs w:val="24"/>
                <w:lang w:eastAsia="de-DE"/>
              </w:rPr>
              <w:tab/>
            </w:r>
            <w:r w:rsidRPr="003D0E99">
              <w:rPr>
                <w:rStyle w:val="Hyperlink"/>
                <w:noProof/>
              </w:rPr>
              <w:t>Literaturverzeichnis</w:t>
            </w:r>
            <w:r>
              <w:rPr>
                <w:noProof/>
                <w:webHidden/>
              </w:rPr>
              <w:tab/>
            </w:r>
            <w:r>
              <w:rPr>
                <w:noProof/>
                <w:webHidden/>
              </w:rPr>
              <w:fldChar w:fldCharType="begin"/>
            </w:r>
            <w:r>
              <w:rPr>
                <w:noProof/>
                <w:webHidden/>
              </w:rPr>
              <w:instrText xml:space="preserve"> PAGEREF _Toc221266884 \h </w:instrText>
            </w:r>
            <w:r>
              <w:rPr>
                <w:noProof/>
                <w:webHidden/>
              </w:rPr>
            </w:r>
            <w:r>
              <w:rPr>
                <w:noProof/>
                <w:webHidden/>
              </w:rPr>
              <w:fldChar w:fldCharType="separate"/>
            </w:r>
            <w:r>
              <w:rPr>
                <w:noProof/>
                <w:webHidden/>
              </w:rPr>
              <w:t>30</w:t>
            </w:r>
            <w:r>
              <w:rPr>
                <w:noProof/>
                <w:webHidden/>
              </w:rPr>
              <w:fldChar w:fldCharType="end"/>
            </w:r>
          </w:hyperlink>
        </w:p>
        <w:p w14:paraId="3E40C7BE" w14:textId="2B0EC36E" w:rsidR="009B029E" w:rsidRDefault="009B029E">
          <w:r>
            <w:rPr>
              <w:b/>
              <w:bCs/>
            </w:rPr>
            <w:fldChar w:fldCharType="end"/>
          </w:r>
        </w:p>
      </w:sdtContent>
    </w:sdt>
    <w:p w14:paraId="1DB2DBFB" w14:textId="68F283F8" w:rsidR="009B029E" w:rsidRPr="009B029E" w:rsidRDefault="009B029E" w:rsidP="009B029E">
      <w:pPr>
        <w:rPr>
          <w:rFonts w:cs="Arial"/>
          <w:sz w:val="32"/>
          <w:szCs w:val="32"/>
        </w:rPr>
        <w:sectPr w:rsidR="009B029E" w:rsidRPr="009B029E" w:rsidSect="00FC79B2">
          <w:pgSz w:w="11906" w:h="16838" w:code="9"/>
          <w:pgMar w:top="1701" w:right="1418" w:bottom="1418" w:left="1418" w:header="709" w:footer="709" w:gutter="0"/>
          <w:pgNumType w:fmt="upperRoman"/>
          <w:cols w:space="708"/>
          <w:titlePg/>
          <w:docGrid w:linePitch="360"/>
        </w:sectPr>
      </w:pPr>
    </w:p>
    <w:p w14:paraId="2C57231E" w14:textId="410A47AC" w:rsidR="0076017A" w:rsidRDefault="00A94083" w:rsidP="00D36A76">
      <w:pPr>
        <w:pStyle w:val="berschrift1"/>
      </w:pPr>
      <w:bookmarkStart w:id="0" w:name="_Toc217900624"/>
      <w:bookmarkStart w:id="1" w:name="_Toc221266857"/>
      <w:r>
        <w:lastRenderedPageBreak/>
        <w:t>Einleitung</w:t>
      </w:r>
      <w:bookmarkEnd w:id="0"/>
      <w:bookmarkEnd w:id="1"/>
    </w:p>
    <w:p w14:paraId="5A01AB09" w14:textId="77777777" w:rsidR="00967974" w:rsidRDefault="00967974" w:rsidP="00967974"/>
    <w:p w14:paraId="09C0C6A9" w14:textId="77777777" w:rsidR="00967974" w:rsidRPr="00967974" w:rsidRDefault="00967974" w:rsidP="00967974"/>
    <w:p w14:paraId="53F2A396" w14:textId="77777777" w:rsidR="00967974" w:rsidRPr="00967974" w:rsidRDefault="00967974" w:rsidP="00967974"/>
    <w:p w14:paraId="5D34B994" w14:textId="77777777" w:rsidR="00967974" w:rsidRPr="00967974" w:rsidRDefault="00967974" w:rsidP="00967974"/>
    <w:p w14:paraId="4BC23967" w14:textId="77777777" w:rsidR="00967974" w:rsidRPr="00967974" w:rsidRDefault="00967974" w:rsidP="00967974"/>
    <w:p w14:paraId="0EC11066" w14:textId="77777777" w:rsidR="00967974" w:rsidRPr="00967974" w:rsidRDefault="00967974" w:rsidP="00967974"/>
    <w:p w14:paraId="2DCDE467" w14:textId="77777777" w:rsidR="00967974" w:rsidRPr="00967974" w:rsidRDefault="00967974" w:rsidP="00967974"/>
    <w:p w14:paraId="3888DD2C" w14:textId="77777777" w:rsidR="00967974" w:rsidRPr="00967974" w:rsidRDefault="00967974" w:rsidP="00967974"/>
    <w:p w14:paraId="21D56E0A" w14:textId="77777777" w:rsidR="00967974" w:rsidRPr="00967974" w:rsidRDefault="00967974" w:rsidP="00967974"/>
    <w:p w14:paraId="4149D530" w14:textId="77777777" w:rsidR="00967974" w:rsidRPr="00967974" w:rsidRDefault="00967974" w:rsidP="00967974"/>
    <w:p w14:paraId="194687F8" w14:textId="77777777" w:rsidR="00967974" w:rsidRPr="00967974" w:rsidRDefault="00967974" w:rsidP="00967974"/>
    <w:p w14:paraId="0A014DB6" w14:textId="77777777" w:rsidR="00967974" w:rsidRPr="00967974" w:rsidRDefault="00967974" w:rsidP="00967974"/>
    <w:p w14:paraId="2938DD04" w14:textId="77777777" w:rsidR="00967974" w:rsidRPr="00967974" w:rsidRDefault="00967974" w:rsidP="00967974"/>
    <w:p w14:paraId="280F6F9D" w14:textId="77777777" w:rsidR="00967974" w:rsidRPr="00967974" w:rsidRDefault="00967974" w:rsidP="00967974"/>
    <w:p w14:paraId="02F960A0" w14:textId="77777777" w:rsidR="00967974" w:rsidRPr="00967974" w:rsidRDefault="00967974" w:rsidP="00967974"/>
    <w:p w14:paraId="7CA88968" w14:textId="77777777" w:rsidR="00967974" w:rsidRPr="00967974" w:rsidRDefault="00967974" w:rsidP="00967974"/>
    <w:p w14:paraId="37002929" w14:textId="77777777" w:rsidR="00967974" w:rsidRPr="00967974" w:rsidRDefault="00967974" w:rsidP="00967974"/>
    <w:p w14:paraId="24DB2F7C" w14:textId="77777777" w:rsidR="00967974" w:rsidRPr="00967974" w:rsidRDefault="00967974" w:rsidP="00967974"/>
    <w:p w14:paraId="6D0754B4" w14:textId="77777777" w:rsidR="00967974" w:rsidRPr="00967974" w:rsidRDefault="00967974" w:rsidP="00967974"/>
    <w:p w14:paraId="143C4662" w14:textId="77777777" w:rsidR="00967974" w:rsidRPr="00967974" w:rsidRDefault="00967974" w:rsidP="00967974"/>
    <w:p w14:paraId="24CC3A60" w14:textId="77777777" w:rsidR="00967974" w:rsidRPr="00967974" w:rsidRDefault="00967974" w:rsidP="00967974"/>
    <w:p w14:paraId="6CF318C0" w14:textId="77777777" w:rsidR="00967974" w:rsidRPr="00967974" w:rsidRDefault="00967974" w:rsidP="00967974"/>
    <w:p w14:paraId="14AE13F2" w14:textId="77777777" w:rsidR="00967974" w:rsidRPr="00967974" w:rsidRDefault="00967974" w:rsidP="00967974"/>
    <w:p w14:paraId="2E1E15AF" w14:textId="77777777" w:rsidR="00967974" w:rsidRPr="00967974" w:rsidRDefault="00967974" w:rsidP="00967974"/>
    <w:p w14:paraId="57B980C9" w14:textId="77777777" w:rsidR="00967974" w:rsidRPr="00967974" w:rsidRDefault="00967974" w:rsidP="00967974"/>
    <w:p w14:paraId="32E13201" w14:textId="77777777" w:rsidR="00967974" w:rsidRPr="00967974" w:rsidRDefault="00967974" w:rsidP="00967974"/>
    <w:p w14:paraId="5C68D984" w14:textId="77777777" w:rsidR="00967974" w:rsidRDefault="00967974" w:rsidP="00967974"/>
    <w:p w14:paraId="0A56D571" w14:textId="5CF6A80A" w:rsidR="00967974" w:rsidRDefault="00967974" w:rsidP="00967974">
      <w:r>
        <w:br w:type="page"/>
      </w:r>
    </w:p>
    <w:p w14:paraId="7DBE5677" w14:textId="77777777" w:rsidR="00967974" w:rsidRPr="00967974" w:rsidRDefault="00967974" w:rsidP="00967974"/>
    <w:p w14:paraId="705D57D5" w14:textId="77777777" w:rsidR="00967974" w:rsidRPr="00967974" w:rsidRDefault="00967974" w:rsidP="00967974"/>
    <w:p w14:paraId="308777B4" w14:textId="77777777" w:rsidR="00967974" w:rsidRPr="00967974" w:rsidRDefault="00967974" w:rsidP="00967974"/>
    <w:p w14:paraId="45060269" w14:textId="77777777" w:rsidR="00967974" w:rsidRPr="00967974" w:rsidRDefault="00967974" w:rsidP="00967974"/>
    <w:p w14:paraId="53B31365" w14:textId="77777777" w:rsidR="00967974" w:rsidRPr="00967974" w:rsidRDefault="00967974" w:rsidP="00967974"/>
    <w:p w14:paraId="39511C2B" w14:textId="77777777" w:rsidR="00967974" w:rsidRPr="00967974" w:rsidRDefault="00967974" w:rsidP="00967974"/>
    <w:p w14:paraId="13C6253E" w14:textId="77777777" w:rsidR="00967974" w:rsidRPr="00967974" w:rsidRDefault="00967974" w:rsidP="00967974"/>
    <w:p w14:paraId="20E72192" w14:textId="77777777" w:rsidR="00967974" w:rsidRPr="00967974" w:rsidRDefault="00967974" w:rsidP="00967974"/>
    <w:p w14:paraId="32D9EB78" w14:textId="77777777" w:rsidR="00967974" w:rsidRPr="00967974" w:rsidRDefault="00967974" w:rsidP="00967974"/>
    <w:p w14:paraId="2A3FFDC3" w14:textId="77777777" w:rsidR="00967974" w:rsidRPr="00967974" w:rsidRDefault="00967974" w:rsidP="00967974"/>
    <w:p w14:paraId="61733E4D" w14:textId="77777777" w:rsidR="00967974" w:rsidRPr="00967974" w:rsidRDefault="00967974" w:rsidP="00967974"/>
    <w:p w14:paraId="6D49133B" w14:textId="77777777" w:rsidR="00967974" w:rsidRPr="00967974" w:rsidRDefault="00967974" w:rsidP="00967974"/>
    <w:p w14:paraId="1BADA443" w14:textId="77777777" w:rsidR="00967974" w:rsidRPr="00967974" w:rsidRDefault="00967974" w:rsidP="00967974"/>
    <w:p w14:paraId="1CDAE59B" w14:textId="77777777" w:rsidR="00967974" w:rsidRPr="00967974" w:rsidRDefault="00967974" w:rsidP="00967974"/>
    <w:p w14:paraId="6F459DC9" w14:textId="77777777" w:rsidR="00967974" w:rsidRPr="00967974" w:rsidRDefault="00967974" w:rsidP="00967974"/>
    <w:p w14:paraId="4452B6D1" w14:textId="77777777" w:rsidR="00967974" w:rsidRPr="00967974" w:rsidRDefault="00967974" w:rsidP="00967974"/>
    <w:p w14:paraId="0A5679D1" w14:textId="77777777" w:rsidR="00967974" w:rsidRPr="00967974" w:rsidRDefault="00967974" w:rsidP="00967974"/>
    <w:p w14:paraId="3D37C86E" w14:textId="77777777" w:rsidR="00967974" w:rsidRPr="00967974" w:rsidRDefault="00967974" w:rsidP="00967974"/>
    <w:p w14:paraId="453EE628" w14:textId="77777777" w:rsidR="00967974" w:rsidRPr="00967974" w:rsidRDefault="00967974" w:rsidP="00967974"/>
    <w:p w14:paraId="23EF4ACD" w14:textId="77777777" w:rsidR="00967974" w:rsidRPr="00967974" w:rsidRDefault="00967974" w:rsidP="00967974"/>
    <w:p w14:paraId="03170C8C" w14:textId="77777777" w:rsidR="00967974" w:rsidRPr="00967974" w:rsidRDefault="00967974" w:rsidP="00967974"/>
    <w:p w14:paraId="5B26F687" w14:textId="77777777" w:rsidR="00967974" w:rsidRPr="00967974" w:rsidRDefault="00967974" w:rsidP="00967974"/>
    <w:p w14:paraId="3FE7082F" w14:textId="77777777" w:rsidR="00967974" w:rsidRPr="00967974" w:rsidRDefault="00967974" w:rsidP="00967974"/>
    <w:p w14:paraId="1CBCB10F" w14:textId="77777777" w:rsidR="00967974" w:rsidRPr="00967974" w:rsidRDefault="00967974" w:rsidP="00967974"/>
    <w:p w14:paraId="15051CC8" w14:textId="77777777" w:rsidR="00967974" w:rsidRPr="00967974" w:rsidRDefault="00967974" w:rsidP="00967974"/>
    <w:p w14:paraId="7B9DECF1" w14:textId="77777777" w:rsidR="00967974" w:rsidRPr="00967974" w:rsidRDefault="00967974" w:rsidP="00967974"/>
    <w:p w14:paraId="7D8A23B3" w14:textId="77777777" w:rsidR="00967974" w:rsidRPr="00967974" w:rsidRDefault="00967974" w:rsidP="00967974"/>
    <w:p w14:paraId="0990E930" w14:textId="77777777" w:rsidR="00967974" w:rsidRDefault="00967974" w:rsidP="00967974"/>
    <w:p w14:paraId="3B94C19A" w14:textId="102BC33E" w:rsidR="00967974" w:rsidRDefault="00967974" w:rsidP="00967974">
      <w:pPr>
        <w:tabs>
          <w:tab w:val="left" w:pos="1640"/>
        </w:tabs>
      </w:pPr>
      <w:r>
        <w:tab/>
      </w:r>
    </w:p>
    <w:p w14:paraId="40E99974" w14:textId="1013003D" w:rsidR="004C776A" w:rsidRDefault="00967974" w:rsidP="00D36A76">
      <w:pPr>
        <w:pStyle w:val="berschrift1"/>
      </w:pPr>
      <w:r>
        <w:br w:type="page"/>
      </w:r>
      <w:bookmarkStart w:id="2" w:name="_Toc221266858"/>
      <w:r w:rsidR="004C776A">
        <w:lastRenderedPageBreak/>
        <w:t>Grundlagen</w:t>
      </w:r>
      <w:bookmarkEnd w:id="2"/>
    </w:p>
    <w:p w14:paraId="79EDE75A" w14:textId="2FD32F2B" w:rsidR="004C776A" w:rsidRPr="00987333" w:rsidRDefault="00422366" w:rsidP="00987333">
      <w:pPr>
        <w:pStyle w:val="berschrift2"/>
      </w:pPr>
      <w:bookmarkStart w:id="3" w:name="_Toc221266859"/>
      <w:r w:rsidRPr="00987333">
        <w:t>Callback</w:t>
      </w:r>
      <w:r w:rsidR="00056D9E" w:rsidRPr="00987333">
        <w:t>-</w:t>
      </w:r>
      <w:r w:rsidRPr="00987333">
        <w:t>Funktionen</w:t>
      </w:r>
      <w:bookmarkEnd w:id="3"/>
    </w:p>
    <w:p w14:paraId="17E1F332" w14:textId="7FD7A17F" w:rsidR="00422366" w:rsidRDefault="001C5FDC" w:rsidP="00422366">
      <w:pPr>
        <w:rPr>
          <w:rFonts w:cs="Arial"/>
          <w:szCs w:val="24"/>
        </w:rPr>
      </w:pPr>
      <w:r>
        <w:rPr>
          <w:rFonts w:cs="Arial"/>
          <w:szCs w:val="24"/>
        </w:rPr>
        <w:t>Callback Funktionen</w:t>
      </w:r>
      <w:r w:rsidR="00A30D29">
        <w:rPr>
          <w:rFonts w:cs="Arial"/>
          <w:szCs w:val="24"/>
        </w:rPr>
        <w:t xml:space="preserve"> </w:t>
      </w:r>
      <w:r>
        <w:rPr>
          <w:rFonts w:cs="Arial"/>
          <w:szCs w:val="24"/>
        </w:rPr>
        <w:t>zu Deutsch Rückruffunktionen bezeichnen in der Informatik Funktionen</w:t>
      </w:r>
      <w:r w:rsidR="00A30D29">
        <w:rPr>
          <w:rFonts w:cs="Arial"/>
          <w:szCs w:val="24"/>
        </w:rPr>
        <w:t>,</w:t>
      </w:r>
      <w:r>
        <w:rPr>
          <w:rFonts w:cs="Arial"/>
          <w:szCs w:val="24"/>
        </w:rPr>
        <w:t xml:space="preserve"> die anderen Funktionen als Parameter übergeben werden. Die Callback Funktion wird </w:t>
      </w:r>
      <w:r w:rsidR="0056509A">
        <w:rPr>
          <w:rFonts w:cs="Arial"/>
          <w:szCs w:val="24"/>
        </w:rPr>
        <w:t xml:space="preserve">durch eine Referenz übergeben und </w:t>
      </w:r>
      <w:r w:rsidR="008438C3">
        <w:rPr>
          <w:rFonts w:cs="Arial"/>
          <w:szCs w:val="24"/>
        </w:rPr>
        <w:t>unter definierte</w:t>
      </w:r>
      <w:r w:rsidR="00A30D29">
        <w:rPr>
          <w:rFonts w:cs="Arial"/>
          <w:szCs w:val="24"/>
        </w:rPr>
        <w:t>r</w:t>
      </w:r>
      <w:r w:rsidR="008438C3">
        <w:rPr>
          <w:rFonts w:cs="Arial"/>
          <w:szCs w:val="24"/>
        </w:rPr>
        <w:t xml:space="preserve"> Bedingung mit definierten Argument</w:t>
      </w:r>
      <w:r w:rsidR="00257062">
        <w:rPr>
          <w:rFonts w:cs="Arial"/>
          <w:szCs w:val="24"/>
        </w:rPr>
        <w:t>en</w:t>
      </w:r>
      <w:r w:rsidR="008438C3">
        <w:rPr>
          <w:rFonts w:cs="Arial"/>
          <w:szCs w:val="24"/>
        </w:rPr>
        <w:t xml:space="preserve"> aufgerufen.</w:t>
      </w:r>
      <w:r w:rsidR="006921F3">
        <w:rPr>
          <w:rFonts w:cs="Arial"/>
          <w:szCs w:val="24"/>
        </w:rPr>
        <w:t xml:space="preserve"> </w:t>
      </w:r>
      <w:r w:rsidR="004511C3">
        <w:rPr>
          <w:rFonts w:cs="Arial"/>
          <w:szCs w:val="24"/>
        </w:rPr>
        <w:fldChar w:fldCharType="begin"/>
      </w:r>
      <w:r w:rsidR="004511C3">
        <w:rPr>
          <w:rFonts w:cs="Arial"/>
          <w:szCs w:val="24"/>
        </w:rPr>
        <w:instrText xml:space="preserve"> ADDIN ZOTERO_ITEM CSL_CITATION {"citationID":"yBPOfBgn","properties":{"formattedCitation":"[1]","plainCitation":"[1]","noteIndex":0},"citationItems":[{"id":1,"uris":["http://zotero.org/users/local/VRi3dGyu/items/RDD8CJ8Q"],"itemData":{"id":1,"type":"entry-encyclopedia","abstract":"Eine Rückruffunktion (englisch Callback) bezeichnet in der Informatik eine Funktion, die einer anderen Funktion, meist einer vorgefertigten Bibliotheks- oder Betriebssystemfunktion, als Parameter übergeben und von dieser unter definierten Bedingungen mit definierten Argumenten aufgerufen wird. Dieses Vorgehen folgt dem Entwurfsmuster der Inversion of Control.\nMeistens erlaubt die vorgefertigte Funktion die Übergabe eines sog. Benutzerparameters lpParameter, der von ihr (neben anderen Argumenten) zur Rückruffunktion durchgereicht wird, damit letztere im Kontext des ursprünglichen Aufrufers Daten sowohl abgreifen wie ablegen kann.","container-title":"Wikipedia","language":"de","license":"Creative Commons Attribution-ShareAlike License","note":"Page Version ID: 257131550","source":"Wikipedia","title":"Rückruffunktion","URL":"https://de.wikipedia.org/w/index.php?title=R%C3%BCckruffunktion&amp;oldid=257131550","accessed":{"date-parts":[["2025",12,29]]},"issued":{"date-parts":[["2025",6,18]]}}}],"schema":"https://github.com/citation-style-language/schema/raw/master/csl-citation.json"} </w:instrText>
      </w:r>
      <w:r w:rsidR="004511C3">
        <w:rPr>
          <w:rFonts w:cs="Arial"/>
          <w:szCs w:val="24"/>
        </w:rPr>
        <w:fldChar w:fldCharType="separate"/>
      </w:r>
      <w:r w:rsidR="004511C3" w:rsidRPr="004511C3">
        <w:rPr>
          <w:rFonts w:cs="Arial"/>
        </w:rPr>
        <w:t>[1]</w:t>
      </w:r>
      <w:r w:rsidR="004511C3">
        <w:rPr>
          <w:rFonts w:cs="Arial"/>
          <w:szCs w:val="24"/>
        </w:rPr>
        <w:fldChar w:fldCharType="end"/>
      </w:r>
      <w:r w:rsidR="008438C3">
        <w:rPr>
          <w:rFonts w:cs="Arial"/>
          <w:szCs w:val="24"/>
        </w:rPr>
        <w:t xml:space="preserve"> </w:t>
      </w:r>
      <w:r w:rsidR="0056509A">
        <w:rPr>
          <w:rFonts w:cs="Arial"/>
          <w:szCs w:val="24"/>
        </w:rPr>
        <w:t>I</w:t>
      </w:r>
      <w:r w:rsidR="00CA53F2">
        <w:rPr>
          <w:rFonts w:cs="Arial"/>
          <w:szCs w:val="24"/>
        </w:rPr>
        <w:t xml:space="preserve">n der Programmiersprache C </w:t>
      </w:r>
      <w:r w:rsidR="00E96080">
        <w:rPr>
          <w:rFonts w:cs="Arial"/>
          <w:szCs w:val="24"/>
        </w:rPr>
        <w:t>ist diese Referenz ein Funktionszeiger</w:t>
      </w:r>
      <w:r w:rsidR="00CA53F2">
        <w:rPr>
          <w:rFonts w:cs="Arial"/>
          <w:szCs w:val="24"/>
        </w:rPr>
        <w:t>.</w:t>
      </w:r>
      <w:r w:rsidR="006921F3">
        <w:rPr>
          <w:rFonts w:cs="Arial"/>
          <w:szCs w:val="24"/>
        </w:rPr>
        <w:t xml:space="preserve"> </w:t>
      </w:r>
      <w:r w:rsidR="00D9415B">
        <w:rPr>
          <w:rFonts w:cs="Arial"/>
          <w:szCs w:val="24"/>
        </w:rPr>
        <w:fldChar w:fldCharType="begin"/>
      </w:r>
      <w:r w:rsidR="00D9415B">
        <w:rPr>
          <w:rFonts w:cs="Arial"/>
          <w:szCs w:val="24"/>
        </w:rPr>
        <w:instrText xml:space="preserve"> ADDIN ZOTERO_ITEM CSL_CITATION {"citationID":"udfETscA","properties":{"formattedCitation":"[2]","plainCitation":"[2]","noteIndex":0},"citationItems":[{"id":3,"uris":["http://zotero.org/users/local/VRi3dGyu/items/5ZLLEILF"],"itemData":{"id":3,"type":"webpage","abstract":"Your All-in-One Learning Portal: GeeksforGeeks is a comprehensive educational platform that empowers learners across domains-spanning computer science and programming, school education, upskilling, commerce, software tools, competitive exams, and more.","container-title":"GeeksforGeeks","language":"en-US","note":"section: C/C++ Puzzles","title":"Callbacks in C","URL":"https://www.geeksforgeeks.org/c/callbacks-in-c/","accessed":{"date-parts":[["2025",12,29]]},"issued":{"literal":"01:33:06+00:00"}}}],"schema":"https://github.com/citation-style-language/schema/raw/master/csl-citation.json"} </w:instrText>
      </w:r>
      <w:r w:rsidR="00D9415B">
        <w:rPr>
          <w:rFonts w:cs="Arial"/>
          <w:szCs w:val="24"/>
        </w:rPr>
        <w:fldChar w:fldCharType="separate"/>
      </w:r>
      <w:r w:rsidR="00D9415B" w:rsidRPr="00D9415B">
        <w:rPr>
          <w:rFonts w:cs="Arial"/>
        </w:rPr>
        <w:t>[2]</w:t>
      </w:r>
      <w:r w:rsidR="00D9415B">
        <w:rPr>
          <w:rFonts w:cs="Arial"/>
          <w:szCs w:val="24"/>
        </w:rPr>
        <w:fldChar w:fldCharType="end"/>
      </w:r>
    </w:p>
    <w:p w14:paraId="2D26BD7B" w14:textId="32058B84" w:rsidR="00D47870" w:rsidRDefault="00E95DAF" w:rsidP="00422366">
      <w:pPr>
        <w:rPr>
          <w:rFonts w:cs="Arial"/>
          <w:szCs w:val="24"/>
        </w:rPr>
      </w:pPr>
      <w:r>
        <w:rPr>
          <w:rFonts w:cs="Arial"/>
          <w:szCs w:val="24"/>
        </w:rPr>
        <w:t xml:space="preserve">Callback Funktionen eignen sich besonders für die ereignisorientierte Programmierung. Dabei wird das Programm nicht </w:t>
      </w:r>
      <w:r w:rsidR="00257062">
        <w:rPr>
          <w:rFonts w:cs="Arial"/>
          <w:szCs w:val="24"/>
        </w:rPr>
        <w:t>rein sequenziell</w:t>
      </w:r>
      <w:r>
        <w:rPr>
          <w:rFonts w:cs="Arial"/>
          <w:szCs w:val="24"/>
        </w:rPr>
        <w:t xml:space="preserve"> durchlaufen, sondern Ereignisbehandlungsroutinen im englischen Eventhandler, werden ausgeführt, </w:t>
      </w:r>
      <w:r w:rsidR="00257062">
        <w:rPr>
          <w:rFonts w:cs="Arial"/>
          <w:szCs w:val="24"/>
        </w:rPr>
        <w:t>sobald</w:t>
      </w:r>
      <w:r>
        <w:rPr>
          <w:rFonts w:cs="Arial"/>
          <w:szCs w:val="24"/>
        </w:rPr>
        <w:t xml:space="preserve"> ein bestimmtes Ereignis auftritt.</w:t>
      </w:r>
      <w:r w:rsidR="00257062">
        <w:rPr>
          <w:rFonts w:cs="Arial"/>
          <w:szCs w:val="24"/>
        </w:rPr>
        <w:t xml:space="preserve"> </w:t>
      </w:r>
      <w:r w:rsidR="0056509A">
        <w:rPr>
          <w:rFonts w:cs="Arial"/>
          <w:szCs w:val="24"/>
        </w:rPr>
        <w:t xml:space="preserve">Die ereignisorientierte Programmierung </w:t>
      </w:r>
      <w:r w:rsidR="00DE017B">
        <w:rPr>
          <w:rFonts w:cs="Arial"/>
          <w:szCs w:val="24"/>
        </w:rPr>
        <w:t>ist vor allem dann sinnvoll, wenn</w:t>
      </w:r>
      <w:r w:rsidR="0056509A">
        <w:rPr>
          <w:rFonts w:cs="Arial"/>
          <w:szCs w:val="24"/>
        </w:rPr>
        <w:t xml:space="preserve"> Ereignisse spontan auftreten können, </w:t>
      </w:r>
      <w:r w:rsidR="00DE017B">
        <w:rPr>
          <w:rFonts w:cs="Arial"/>
          <w:szCs w:val="24"/>
        </w:rPr>
        <w:t>wie z.</w:t>
      </w:r>
      <w:r w:rsidR="00A30D29">
        <w:rPr>
          <w:rFonts w:cs="Arial"/>
          <w:szCs w:val="24"/>
        </w:rPr>
        <w:t xml:space="preserve"> </w:t>
      </w:r>
      <w:r w:rsidR="00DE017B">
        <w:rPr>
          <w:rFonts w:cs="Arial"/>
          <w:szCs w:val="24"/>
        </w:rPr>
        <w:t>B.</w:t>
      </w:r>
      <w:r w:rsidR="0056509A">
        <w:rPr>
          <w:rFonts w:cs="Arial"/>
          <w:szCs w:val="24"/>
        </w:rPr>
        <w:t xml:space="preserve"> </w:t>
      </w:r>
      <w:proofErr w:type="spellStart"/>
      <w:r w:rsidR="0056509A">
        <w:rPr>
          <w:rFonts w:cs="Arial"/>
          <w:szCs w:val="24"/>
        </w:rPr>
        <w:t>Timer</w:t>
      </w:r>
      <w:proofErr w:type="spellEnd"/>
      <w:r w:rsidR="0056509A">
        <w:rPr>
          <w:rFonts w:cs="Arial"/>
          <w:szCs w:val="24"/>
        </w:rPr>
        <w:t xml:space="preserve">-Abläufe oder das Drücken eines Tasters. </w:t>
      </w:r>
      <w:r w:rsidR="00257062">
        <w:rPr>
          <w:rFonts w:cs="Arial"/>
          <w:szCs w:val="24"/>
        </w:rPr>
        <w:t>Seit 1960 wird dieses Konzept technisch durch Hardware-</w:t>
      </w:r>
      <w:r w:rsidR="00A30D29">
        <w:rPr>
          <w:rFonts w:cs="Arial"/>
          <w:szCs w:val="24"/>
        </w:rPr>
        <w:t>i</w:t>
      </w:r>
      <w:r w:rsidR="00257062">
        <w:rPr>
          <w:rFonts w:cs="Arial"/>
          <w:szCs w:val="24"/>
        </w:rPr>
        <w:t>nterrupts und Callback Funktionen realisiert.</w:t>
      </w:r>
      <w:r w:rsidR="009D3D20">
        <w:rPr>
          <w:rFonts w:cs="Arial"/>
          <w:szCs w:val="24"/>
        </w:rPr>
        <w:t xml:space="preserve"> </w:t>
      </w:r>
      <w:r w:rsidR="009D3D20">
        <w:rPr>
          <w:rFonts w:cs="Arial"/>
          <w:szCs w:val="24"/>
        </w:rPr>
        <w:fldChar w:fldCharType="begin"/>
      </w:r>
      <w:r w:rsidR="009D3D20">
        <w:rPr>
          <w:rFonts w:cs="Arial"/>
          <w:szCs w:val="24"/>
        </w:rPr>
        <w:instrText xml:space="preserve"> ADDIN ZOTERO_ITEM CSL_CITATION {"citationID":"23XE1qva","properties":{"formattedCitation":"[3]","plainCitation":"[3]","noteIndex":0},"citationItems":[{"id":5,"uris":["http://zotero.org/users/local/VRi3dGyu/items/IUEKBNIS"],"itemData":{"id":5,"type":"entry-encyclopedia","abstract":"Ein Ereignis (englisch event) dient in der Softwaretechnik – bei Entwicklung nach dem ereignisorientierten Programmierparadigma – zur Steuerung des Programmflusses. Das Programm wird nicht linear durchlaufen, sondern es werden spezielle Ereignisbehandlungsroutinen (engl. listener, observer, event handler) immer dann ausgeführt, wenn ein bestimmtes Ereignis auftritt. Ereignisorientierte Programmierung gehört zu den parallelen Programmiertechniken, hat also deren Vor- und Nachteile.","container-title":"Wikipedia","language":"de","license":"Creative Commons Attribution-ShareAlike License","note":"Page Version ID: 244033128","source":"Wikipedia","title":"Ereignis (Programmierung)","URL":"https://de.wikipedia.org/w/index.php?title=Ereignis_(Programmierung)&amp;oldid=244033128","accessed":{"date-parts":[["2025",12,29]]},"issued":{"date-parts":[["2024",4,14]]}}}],"schema":"https://github.com/citation-style-language/schema/raw/master/csl-citation.json"} </w:instrText>
      </w:r>
      <w:r w:rsidR="009D3D20">
        <w:rPr>
          <w:rFonts w:cs="Arial"/>
          <w:szCs w:val="24"/>
        </w:rPr>
        <w:fldChar w:fldCharType="separate"/>
      </w:r>
      <w:r w:rsidR="009D3D20" w:rsidRPr="009D3D20">
        <w:rPr>
          <w:rFonts w:cs="Arial"/>
        </w:rPr>
        <w:t>[3]</w:t>
      </w:r>
      <w:r w:rsidR="009D3D20">
        <w:rPr>
          <w:rFonts w:cs="Arial"/>
          <w:szCs w:val="24"/>
        </w:rPr>
        <w:fldChar w:fldCharType="end"/>
      </w:r>
    </w:p>
    <w:p w14:paraId="05DF2352" w14:textId="54C4707D" w:rsidR="000C234B" w:rsidRDefault="0056509A" w:rsidP="00422366">
      <w:pPr>
        <w:rPr>
          <w:rFonts w:cs="Arial"/>
          <w:szCs w:val="24"/>
        </w:rPr>
      </w:pPr>
      <w:r>
        <w:rPr>
          <w:rFonts w:cs="Arial"/>
          <w:szCs w:val="24"/>
        </w:rPr>
        <w:t xml:space="preserve">Grundsätzlich unterscheidet man zwischen </w:t>
      </w:r>
      <w:r w:rsidR="00DE017B">
        <w:rPr>
          <w:rFonts w:cs="Arial"/>
          <w:szCs w:val="24"/>
        </w:rPr>
        <w:t>synchronen und asynchronen Rückruf.</w:t>
      </w:r>
      <w:r w:rsidR="000C234B">
        <w:rPr>
          <w:rFonts w:cs="Arial"/>
          <w:szCs w:val="24"/>
        </w:rPr>
        <w:t xml:space="preserve"> Bei synchronen Callback wird die Rückruffunktion im selben Ablauf aufgerufen</w:t>
      </w:r>
      <w:r w:rsidR="00A30D29">
        <w:rPr>
          <w:rFonts w:cs="Arial"/>
          <w:szCs w:val="24"/>
        </w:rPr>
        <w:t>, siehe</w:t>
      </w:r>
      <w:r w:rsidR="004D7B45">
        <w:rPr>
          <w:rFonts w:cs="Arial"/>
          <w:szCs w:val="24"/>
        </w:rPr>
        <w:t xml:space="preserve"> </w:t>
      </w:r>
      <w:r w:rsidR="004D7B45">
        <w:rPr>
          <w:rFonts w:cs="Arial"/>
          <w:szCs w:val="24"/>
        </w:rPr>
        <w:fldChar w:fldCharType="begin"/>
      </w:r>
      <w:r w:rsidR="004D7B45">
        <w:rPr>
          <w:rFonts w:cs="Arial"/>
          <w:szCs w:val="24"/>
        </w:rPr>
        <w:instrText xml:space="preserve"> REF _Ref218094069 \h </w:instrText>
      </w:r>
      <w:r w:rsidR="004D7B45">
        <w:rPr>
          <w:rFonts w:cs="Arial"/>
          <w:szCs w:val="24"/>
        </w:rPr>
      </w:r>
      <w:r w:rsidR="004D7B45">
        <w:rPr>
          <w:rFonts w:cs="Arial"/>
          <w:szCs w:val="24"/>
        </w:rPr>
        <w:fldChar w:fldCharType="separate"/>
      </w:r>
      <w:r w:rsidR="004D7B45">
        <w:t xml:space="preserve">Abbildung </w:t>
      </w:r>
      <w:r w:rsidR="004D7B45">
        <w:rPr>
          <w:noProof/>
        </w:rPr>
        <w:t>1</w:t>
      </w:r>
      <w:r w:rsidR="004D7B45">
        <w:rPr>
          <w:rFonts w:cs="Arial"/>
          <w:szCs w:val="24"/>
        </w:rPr>
        <w:fldChar w:fldCharType="end"/>
      </w:r>
      <w:r w:rsidR="000C234B">
        <w:rPr>
          <w:rFonts w:cs="Arial"/>
          <w:szCs w:val="24"/>
        </w:rPr>
        <w:t>. Dadurch wird der Programmablauf blockiert, bis die Callback Funktion vollständig ausgeführt wurde. Bei asynchronem Rückruf ist es möglich</w:t>
      </w:r>
      <w:r w:rsidR="00A30D29">
        <w:rPr>
          <w:rFonts w:cs="Arial"/>
          <w:szCs w:val="24"/>
        </w:rPr>
        <w:t>, dass</w:t>
      </w:r>
      <w:r w:rsidR="000C234B">
        <w:rPr>
          <w:rFonts w:cs="Arial"/>
          <w:szCs w:val="24"/>
        </w:rPr>
        <w:t xml:space="preserve"> die Callback Funktion zu einem späteren Zeitpunkt aus einem anderen Thread aufgerufen wird. </w:t>
      </w:r>
      <w:r w:rsidR="00A30D29">
        <w:rPr>
          <w:rFonts w:cs="Arial"/>
          <w:szCs w:val="24"/>
        </w:rPr>
        <w:fldChar w:fldCharType="begin"/>
      </w:r>
      <w:r w:rsidR="00A30D29">
        <w:rPr>
          <w:rFonts w:cs="Arial"/>
          <w:szCs w:val="24"/>
        </w:rPr>
        <w:instrText xml:space="preserve"> ADDIN ZOTERO_ITEM CSL_CITATION {"citationID":"1K8NwWdP","properties":{"formattedCitation":"[1]","plainCitation":"[1]","noteIndex":0},"citationItems":[{"id":1,"uris":["http://zotero.org/users/local/VRi3dGyu/items/RDD8CJ8Q"],"itemData":{"id":1,"type":"entry-encyclopedia","abstract":"Eine Rückruffunktion (englisch Callback) bezeichnet in der Informatik eine Funktion, die einer anderen Funktion, meist einer vorgefertigten Bibliotheks- oder Betriebssystemfunktion, als Parameter übergeben und von dieser unter definierten Bedingungen mit definierten Argumenten aufgerufen wird. Dieses Vorgehen folgt dem Entwurfsmuster der Inversion of Control.\nMeistens erlaubt die vorgefertigte Funktion die Übergabe eines sog. Benutzerparameters lpParameter, der von ihr (neben anderen Argumenten) zur Rückruffunktion durchgereicht wird, damit letztere im Kontext des ursprünglichen Aufrufers Daten sowohl abgreifen wie ablegen kann.","container-title":"Wikipedia","language":"de","license":"Creative Commons Attribution-ShareAlike License","note":"Page Version ID: 257131550","source":"Wikipedia","title":"Rückruffunktion","URL":"https://de.wikipedia.org/w/index.php?title=R%C3%BCckruffunktion&amp;oldid=257131550","accessed":{"date-parts":[["2025",12,29]]},"issued":{"date-parts":[["2025",6,18]]}}}],"schema":"https://github.com/citation-style-language/schema/raw/master/csl-citation.json"} </w:instrText>
      </w:r>
      <w:r w:rsidR="00A30D29">
        <w:rPr>
          <w:rFonts w:cs="Arial"/>
          <w:szCs w:val="24"/>
        </w:rPr>
        <w:fldChar w:fldCharType="separate"/>
      </w:r>
      <w:r w:rsidR="00A30D29" w:rsidRPr="00A30D29">
        <w:rPr>
          <w:rFonts w:cs="Arial"/>
        </w:rPr>
        <w:t>[1]</w:t>
      </w:r>
      <w:r w:rsidR="00A30D29">
        <w:rPr>
          <w:rFonts w:cs="Arial"/>
          <w:szCs w:val="24"/>
        </w:rPr>
        <w:fldChar w:fldCharType="end"/>
      </w:r>
    </w:p>
    <w:p w14:paraId="0242028D" w14:textId="44975BBA" w:rsidR="009D3D20" w:rsidRDefault="000C234B" w:rsidP="00422366">
      <w:pPr>
        <w:rPr>
          <w:rFonts w:cs="Arial"/>
          <w:szCs w:val="24"/>
        </w:rPr>
      </w:pPr>
      <w:r>
        <w:rPr>
          <w:noProof/>
        </w:rPr>
        <mc:AlternateContent>
          <mc:Choice Requires="wps">
            <w:drawing>
              <wp:anchor distT="0" distB="0" distL="114300" distR="114300" simplePos="0" relativeHeight="251624448" behindDoc="0" locked="0" layoutInCell="1" allowOverlap="1" wp14:anchorId="7DA6C99B" wp14:editId="577FA8C0">
                <wp:simplePos x="0" y="0"/>
                <wp:positionH relativeFrom="column">
                  <wp:posOffset>403225</wp:posOffset>
                </wp:positionH>
                <wp:positionV relativeFrom="paragraph">
                  <wp:posOffset>3247390</wp:posOffset>
                </wp:positionV>
                <wp:extent cx="4945380" cy="635"/>
                <wp:effectExtent l="0" t="0" r="0" b="0"/>
                <wp:wrapSquare wrapText="bothSides"/>
                <wp:docPr id="2037173997" name="Textfeld 1"/>
                <wp:cNvGraphicFramePr/>
                <a:graphic xmlns:a="http://schemas.openxmlformats.org/drawingml/2006/main">
                  <a:graphicData uri="http://schemas.microsoft.com/office/word/2010/wordprocessingShape">
                    <wps:wsp>
                      <wps:cNvSpPr txBox="1"/>
                      <wps:spPr>
                        <a:xfrm>
                          <a:off x="0" y="0"/>
                          <a:ext cx="4945380" cy="635"/>
                        </a:xfrm>
                        <a:prstGeom prst="rect">
                          <a:avLst/>
                        </a:prstGeom>
                        <a:solidFill>
                          <a:prstClr val="white"/>
                        </a:solidFill>
                        <a:ln>
                          <a:noFill/>
                        </a:ln>
                      </wps:spPr>
                      <wps:txbx>
                        <w:txbxContent>
                          <w:p w14:paraId="33683B04" w14:textId="345E5FA1" w:rsidR="000C234B" w:rsidRPr="003D69A8" w:rsidRDefault="000C234B" w:rsidP="00A30D29">
                            <w:pPr>
                              <w:pStyle w:val="Beschriftung"/>
                              <w:jc w:val="center"/>
                              <w:rPr>
                                <w:rFonts w:cs="Arial"/>
                                <w:noProof/>
                              </w:rPr>
                            </w:pPr>
                            <w:bookmarkStart w:id="4" w:name="_Ref218094069"/>
                            <w:bookmarkStart w:id="5" w:name="_Ref217987986"/>
                            <w:r>
                              <w:t xml:space="preserve">Abbildung </w:t>
                            </w:r>
                            <w:r w:rsidR="00C36B01">
                              <w:fldChar w:fldCharType="begin"/>
                            </w:r>
                            <w:r w:rsidR="00C36B01">
                              <w:instrText xml:space="preserve"> SEQ Abbildung \* ARABIC </w:instrText>
                            </w:r>
                            <w:r w:rsidR="00C36B01">
                              <w:fldChar w:fldCharType="separate"/>
                            </w:r>
                            <w:r w:rsidR="00715971">
                              <w:rPr>
                                <w:noProof/>
                              </w:rPr>
                              <w:t>1</w:t>
                            </w:r>
                            <w:r w:rsidR="00C36B01">
                              <w:rPr>
                                <w:noProof/>
                              </w:rPr>
                              <w:fldChar w:fldCharType="end"/>
                            </w:r>
                            <w:bookmarkEnd w:id="4"/>
                            <w:r>
                              <w:t xml:space="preserve"> Synchroner Rückruf</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A6C99B" id="_x0000_t202" coordsize="21600,21600" o:spt="202" path="m,l,21600r21600,l21600,xe">
                <v:stroke joinstyle="miter"/>
                <v:path gradientshapeok="t" o:connecttype="rect"/>
              </v:shapetype>
              <v:shape id="Textfeld 1" o:spid="_x0000_s1026" type="#_x0000_t202" style="position:absolute;left:0;text-align:left;margin-left:31.75pt;margin-top:255.7pt;width:389.4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mJ0FgIAADgEAAAOAAAAZHJzL2Uyb0RvYy54bWysU01v2zAMvQ/YfxB0X5z0C60Rp8hSZBgQ&#10;tAXSoWdFlmMBsqhRSuzs14+S7Wbrdhp2kWmRehTfe5rfd41hR4Vegy34bDLlTFkJpbb7gn97WX+6&#10;5cwHYUthwKqCn5Tn94uPH+aty9UF1GBKhYxArM9bV/A6BJdnmZe1aoSfgFOWkhVgIwL94j4rUbSE&#10;3pjsYjq9yVrA0iFI5T3tPvRJvkj4VaVkeKoqrwIzBae7hbRiWndxzRZzke9RuFrL4RriH27RCG2p&#10;6RvUgwiCHVD/AdVoieChChMJTQZVpaVKM9A0s+m7aba1cCrNQuR490aT/3+w8vG4dc/IQvcZOhIw&#10;EtI6n3vajPN0FTbxSzdllCcKT2+0qS4wSZtXd1fXl7eUkpS7ubyOGNn5qEMfvihoWAwKjqRJokoc&#10;Nz70pWNJ7OTB6HKtjYk/MbEyyI6C9GtrHdQA/luVsbHWQjzVA8ad7DxHjEK364bhdlCeaGaE3g7e&#10;ybWmRhvhw7NA0p9mIU+HJ1oqA23BYYg4qwF//G0/1pMslOWsJT8V3H8/CFScma+WBIvmGwMcg90Y&#10;2EOzAhpxRq/FyRTSAQxmDCuE5pWsvoxdKCWspF4FD2O4Cr2r6alItVymIrKYE2Fjt05G6JHQl+5V&#10;oBvkCKTiI4xOE/k7VfrapItbHgJRnCSLhPYsDjyTPZPow1OK/v/1P1WdH/ziJwAAAP//AwBQSwME&#10;FAAGAAgAAAAhAIKTCaHhAAAACgEAAA8AAABkcnMvZG93bnJldi54bWxMjz1PwzAQhnck/oN1SCyI&#10;Omk+VKVxqqqCAZaK0KWbG1+TQHyObKcN/x7DAuPdPXrvecvNrAd2Qet6QwLiRQQMqTGqp1bA4f35&#10;cQXMeUlKDoZQwBc62FS3N6UslLnSG15q37IQQq6QAjrvx4Jz13SopVuYESnczsZq6cNoW66svIZw&#10;PfBlFOVcy57Ch06OuOuw+awnLWCfHvfdw3R+et2miX05TLv8o62FuL+bt2tgHmf/B8OPflCHKjid&#10;zETKsUFAnmSBFJDFcQosAKt0mQA7/W4y4FXJ/1eovgEAAP//AwBQSwECLQAUAAYACAAAACEAtoM4&#10;kv4AAADhAQAAEwAAAAAAAAAAAAAAAAAAAAAAW0NvbnRlbnRfVHlwZXNdLnhtbFBLAQItABQABgAI&#10;AAAAIQA4/SH/1gAAAJQBAAALAAAAAAAAAAAAAAAAAC8BAABfcmVscy8ucmVsc1BLAQItABQABgAI&#10;AAAAIQAismJ0FgIAADgEAAAOAAAAAAAAAAAAAAAAAC4CAABkcnMvZTJvRG9jLnhtbFBLAQItABQA&#10;BgAIAAAAIQCCkwmh4QAAAAoBAAAPAAAAAAAAAAAAAAAAAHAEAABkcnMvZG93bnJldi54bWxQSwUG&#10;AAAAAAQABADzAAAAfgUAAAAA&#10;" stroked="f">
                <v:textbox style="mso-fit-shape-to-text:t" inset="0,0,0,0">
                  <w:txbxContent>
                    <w:p w14:paraId="33683B04" w14:textId="345E5FA1" w:rsidR="000C234B" w:rsidRPr="003D69A8" w:rsidRDefault="000C234B" w:rsidP="00A30D29">
                      <w:pPr>
                        <w:pStyle w:val="Beschriftung"/>
                        <w:jc w:val="center"/>
                        <w:rPr>
                          <w:rFonts w:cs="Arial"/>
                          <w:noProof/>
                        </w:rPr>
                      </w:pPr>
                      <w:bookmarkStart w:id="6" w:name="_Ref218094069"/>
                      <w:bookmarkStart w:id="7" w:name="_Ref217987986"/>
                      <w:r>
                        <w:t xml:space="preserve">Abbildung </w:t>
                      </w:r>
                      <w:r w:rsidR="00C36B01">
                        <w:fldChar w:fldCharType="begin"/>
                      </w:r>
                      <w:r w:rsidR="00C36B01">
                        <w:instrText xml:space="preserve"> SEQ Abbildung \* ARABIC </w:instrText>
                      </w:r>
                      <w:r w:rsidR="00C36B01">
                        <w:fldChar w:fldCharType="separate"/>
                      </w:r>
                      <w:r w:rsidR="00715971">
                        <w:rPr>
                          <w:noProof/>
                        </w:rPr>
                        <w:t>1</w:t>
                      </w:r>
                      <w:r w:rsidR="00C36B01">
                        <w:rPr>
                          <w:noProof/>
                        </w:rPr>
                        <w:fldChar w:fldCharType="end"/>
                      </w:r>
                      <w:bookmarkEnd w:id="6"/>
                      <w:r>
                        <w:t xml:space="preserve"> Synchroner Rückruf</w:t>
                      </w:r>
                      <w:bookmarkEnd w:id="7"/>
                    </w:p>
                  </w:txbxContent>
                </v:textbox>
                <w10:wrap type="square"/>
              </v:shape>
            </w:pict>
          </mc:Fallback>
        </mc:AlternateContent>
      </w:r>
      <w:r>
        <w:rPr>
          <w:rFonts w:cs="Arial"/>
          <w:noProof/>
          <w:szCs w:val="24"/>
        </w:rPr>
        <w:drawing>
          <wp:anchor distT="0" distB="0" distL="114300" distR="114300" simplePos="0" relativeHeight="251622400" behindDoc="0" locked="0" layoutInCell="1" allowOverlap="1" wp14:anchorId="68A04CCD" wp14:editId="5D2E6258">
            <wp:simplePos x="0" y="0"/>
            <wp:positionH relativeFrom="margin">
              <wp:align>center</wp:align>
            </wp:positionH>
            <wp:positionV relativeFrom="paragraph">
              <wp:posOffset>13178</wp:posOffset>
            </wp:positionV>
            <wp:extent cx="4945380" cy="3177540"/>
            <wp:effectExtent l="0" t="0" r="7620" b="3810"/>
            <wp:wrapTopAndBottom/>
            <wp:docPr id="1804716539" name="Grafik 1" descr="Ein Bild, das Text, Screenshot, Reihe,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716539" name="Grafik 1" descr="Ein Bild, das Text, Screenshot, Reihe, Schrift enthält.&#10;&#10;KI-generierte Inhalte können fehlerhaft sein."/>
                    <pic:cNvPicPr/>
                  </pic:nvPicPr>
                  <pic:blipFill>
                    <a:blip r:embed="rId15">
                      <a:extLst>
                        <a:ext uri="{28A0092B-C50C-407E-A947-70E740481C1C}">
                          <a14:useLocalDpi xmlns:a14="http://schemas.microsoft.com/office/drawing/2010/main" val="0"/>
                        </a:ext>
                      </a:extLst>
                    </a:blip>
                    <a:stretch>
                      <a:fillRect/>
                    </a:stretch>
                  </pic:blipFill>
                  <pic:spPr>
                    <a:xfrm>
                      <a:off x="0" y="0"/>
                      <a:ext cx="4945380" cy="3177540"/>
                    </a:xfrm>
                    <a:prstGeom prst="rect">
                      <a:avLst/>
                    </a:prstGeom>
                  </pic:spPr>
                </pic:pic>
              </a:graphicData>
            </a:graphic>
            <wp14:sizeRelH relativeFrom="margin">
              <wp14:pctWidth>0</wp14:pctWidth>
            </wp14:sizeRelH>
            <wp14:sizeRelV relativeFrom="margin">
              <wp14:pctHeight>0</wp14:pctHeight>
            </wp14:sizeRelV>
          </wp:anchor>
        </w:drawing>
      </w:r>
    </w:p>
    <w:p w14:paraId="0161689B" w14:textId="191C8E81" w:rsidR="000C234B" w:rsidRDefault="000C234B" w:rsidP="00422366">
      <w:pPr>
        <w:rPr>
          <w:rFonts w:cs="Arial"/>
          <w:szCs w:val="24"/>
        </w:rPr>
      </w:pPr>
    </w:p>
    <w:p w14:paraId="06C6F70E" w14:textId="27D8BC88" w:rsidR="000C234B" w:rsidRDefault="000C234B" w:rsidP="00422366">
      <w:pPr>
        <w:rPr>
          <w:rFonts w:cs="Arial"/>
          <w:szCs w:val="24"/>
        </w:rPr>
      </w:pPr>
    </w:p>
    <w:p w14:paraId="02AC93CA" w14:textId="74DDF975" w:rsidR="000C234B" w:rsidRDefault="000C234B" w:rsidP="00422366">
      <w:pPr>
        <w:rPr>
          <w:rFonts w:cs="Arial"/>
          <w:szCs w:val="24"/>
        </w:rPr>
      </w:pPr>
    </w:p>
    <w:p w14:paraId="7093DDD8" w14:textId="29E2E6CD" w:rsidR="00CA72A6" w:rsidRPr="0049485D" w:rsidRDefault="000C234B" w:rsidP="00A73F5E">
      <w:pPr>
        <w:pStyle w:val="berschrift2"/>
      </w:pPr>
      <w:r>
        <w:br w:type="page"/>
      </w:r>
      <w:bookmarkStart w:id="8" w:name="_Toc221266860"/>
      <w:proofErr w:type="spellStart"/>
      <w:r w:rsidR="008F4CF3" w:rsidRPr="0049485D">
        <w:lastRenderedPageBreak/>
        <w:t>Bresenham</w:t>
      </w:r>
      <w:proofErr w:type="spellEnd"/>
      <w:r w:rsidR="008F4CF3" w:rsidRPr="0049485D">
        <w:t>-Algorithmus</w:t>
      </w:r>
      <w:bookmarkEnd w:id="8"/>
    </w:p>
    <w:p w14:paraId="24947578" w14:textId="244BDA04" w:rsidR="000C234B" w:rsidRDefault="008F4CF3" w:rsidP="008877C3">
      <w:r>
        <w:t xml:space="preserve">Der </w:t>
      </w:r>
      <w:proofErr w:type="spellStart"/>
      <w:r>
        <w:t>Bresenham</w:t>
      </w:r>
      <w:proofErr w:type="spellEnd"/>
      <w:r>
        <w:t>-Algorithmus wurde 1962 von dem Programmierer Jack Bresenham</w:t>
      </w:r>
      <w:r w:rsidR="00FD2C41">
        <w:t xml:space="preserve"> zur Steuerung von Digitalplottern </w:t>
      </w:r>
      <w:r w:rsidR="00D31C89">
        <w:t>entwickelt. E</w:t>
      </w:r>
      <w:r w:rsidR="00127531">
        <w:t>r</w:t>
      </w:r>
      <w:r w:rsidR="00D31C89">
        <w:t xml:space="preserve"> ist ein Algorithmus aus der Computergrafik zum Zeichnen von Linien auf einer </w:t>
      </w:r>
      <w:r w:rsidR="0066190B">
        <w:t>Raster</w:t>
      </w:r>
      <w:r w:rsidR="00D31C89">
        <w:t>anzeige.</w:t>
      </w:r>
      <w:r>
        <w:t xml:space="preserve"> </w:t>
      </w:r>
      <w:r w:rsidR="00A80426">
        <w:t xml:space="preserve">Das Besondere an dem Algorithmus ist das er die Rundungsfehler, die bei der </w:t>
      </w:r>
      <w:proofErr w:type="spellStart"/>
      <w:r w:rsidR="00A80426" w:rsidRPr="00A80426">
        <w:t>Diskretisierung</w:t>
      </w:r>
      <w:proofErr w:type="spellEnd"/>
      <w:r w:rsidR="00A80426">
        <w:t xml:space="preserve"> von kontinuierlichen Koordinaten entstehen, minimiert </w:t>
      </w:r>
      <w:r w:rsidR="004F78D6">
        <w:t xml:space="preserve">und dabei ohne Multiplikation, Division </w:t>
      </w:r>
      <w:r w:rsidR="00470157">
        <w:t>oder</w:t>
      </w:r>
      <w:r w:rsidR="004F78D6">
        <w:t xml:space="preserve"> Gleitkommazahlen auskommt.</w:t>
      </w:r>
      <w:r w:rsidR="00E47CBF">
        <w:t xml:space="preserve"> </w:t>
      </w:r>
      <w:r w:rsidR="004F78D6" w:rsidRPr="004F78D6">
        <w:t>[4]</w:t>
      </w:r>
    </w:p>
    <w:p w14:paraId="35CB924D" w14:textId="14F72E48" w:rsidR="00DD0B1E" w:rsidRDefault="000E0440" w:rsidP="008877C3">
      <w:r>
        <w:t>Die einfachste Methode eine Linie zwischen einem Startpunkt (</w:t>
      </w:r>
      <w:proofErr w:type="spellStart"/>
      <w:r>
        <w:t>x</w:t>
      </w:r>
      <w:r>
        <w:rPr>
          <w:vertAlign w:val="subscript"/>
        </w:rPr>
        <w:t>a</w:t>
      </w:r>
      <w:proofErr w:type="spellEnd"/>
      <w:r>
        <w:rPr>
          <w:vertAlign w:val="subscript"/>
        </w:rPr>
        <w:t xml:space="preserve"> </w:t>
      </w:r>
      <w:r>
        <w:t xml:space="preserve">| </w:t>
      </w:r>
      <w:proofErr w:type="spellStart"/>
      <w:r>
        <w:t>y</w:t>
      </w:r>
      <w:r>
        <w:rPr>
          <w:vertAlign w:val="subscript"/>
        </w:rPr>
        <w:t>a</w:t>
      </w:r>
      <w:proofErr w:type="spellEnd"/>
      <w:r>
        <w:t>) und einem Endpunkt (</w:t>
      </w:r>
      <w:proofErr w:type="spellStart"/>
      <w:r>
        <w:t>x</w:t>
      </w:r>
      <w:r>
        <w:rPr>
          <w:vertAlign w:val="subscript"/>
        </w:rPr>
        <w:t>e</w:t>
      </w:r>
      <w:proofErr w:type="spellEnd"/>
      <w:r>
        <w:rPr>
          <w:vertAlign w:val="subscript"/>
        </w:rPr>
        <w:t xml:space="preserve"> </w:t>
      </w:r>
      <w:r>
        <w:t xml:space="preserve">| </w:t>
      </w:r>
      <w:proofErr w:type="spellStart"/>
      <w:r>
        <w:t>y</w:t>
      </w:r>
      <w:r>
        <w:rPr>
          <w:vertAlign w:val="subscript"/>
        </w:rPr>
        <w:t>e</w:t>
      </w:r>
      <w:proofErr w:type="spellEnd"/>
      <w:r>
        <w:t>) zu rastern ist die direkte Umsetzung der Geradengleichung.</w:t>
      </w:r>
    </w:p>
    <w:p w14:paraId="768D135F" w14:textId="5A98C1F7" w:rsidR="000E0440" w:rsidRPr="000E0440" w:rsidRDefault="000E0440" w:rsidP="000E0440">
      <w:pPr>
        <w:keepNext/>
        <w:jc w:val="center"/>
        <w:rPr>
          <w:rFonts w:eastAsiaTheme="minorEastAsia" w:cs="Arial"/>
          <w:szCs w:val="24"/>
          <w:vertAlign w:val="subscript"/>
        </w:rPr>
      </w:pPr>
      <m:oMath>
        <m:r>
          <w:rPr>
            <w:rFonts w:ascii="Cambria Math" w:hAnsi="Cambria Math" w:cs="Arial"/>
            <w:szCs w:val="24"/>
          </w:rPr>
          <m:t>y=  m</m:t>
        </m:r>
        <m:r>
          <m:rPr>
            <m:sty m:val="p"/>
          </m:rPr>
          <w:rPr>
            <w:rFonts w:ascii="Cambria Math" w:hAnsi="Cambria Math" w:cs="Arial"/>
            <w:szCs w:val="24"/>
          </w:rPr>
          <m:t xml:space="preserve">⋅ </m:t>
        </m:r>
      </m:oMath>
      <w:r>
        <w:rPr>
          <w:rFonts w:eastAsiaTheme="minorEastAsia" w:cs="Arial"/>
          <w:szCs w:val="24"/>
        </w:rPr>
        <w:t xml:space="preserve">(x – </w:t>
      </w:r>
      <w:proofErr w:type="spellStart"/>
      <w:r>
        <w:rPr>
          <w:rFonts w:eastAsiaTheme="minorEastAsia" w:cs="Arial"/>
          <w:szCs w:val="24"/>
        </w:rPr>
        <w:t>x</w:t>
      </w:r>
      <w:r>
        <w:rPr>
          <w:rFonts w:eastAsiaTheme="minorEastAsia" w:cs="Arial"/>
          <w:szCs w:val="24"/>
          <w:vertAlign w:val="subscript"/>
        </w:rPr>
        <w:t>a</w:t>
      </w:r>
      <w:proofErr w:type="spellEnd"/>
      <w:r>
        <w:rPr>
          <w:rFonts w:eastAsiaTheme="minorEastAsia" w:cs="Arial"/>
          <w:szCs w:val="24"/>
        </w:rPr>
        <w:t xml:space="preserve">) + </w:t>
      </w:r>
      <w:proofErr w:type="spellStart"/>
      <w:r>
        <w:rPr>
          <w:rFonts w:eastAsiaTheme="minorEastAsia" w:cs="Arial"/>
          <w:szCs w:val="24"/>
        </w:rPr>
        <w:t>y</w:t>
      </w:r>
      <w:r>
        <w:rPr>
          <w:rFonts w:eastAsiaTheme="minorEastAsia" w:cs="Arial"/>
          <w:szCs w:val="24"/>
          <w:vertAlign w:val="subscript"/>
        </w:rPr>
        <w:t>a</w:t>
      </w:r>
      <w:proofErr w:type="spellEnd"/>
    </w:p>
    <w:p w14:paraId="67FDE0EA" w14:textId="74E68724" w:rsidR="000E0440" w:rsidRPr="000E0440" w:rsidRDefault="000E0440" w:rsidP="000E0440">
      <w:pPr>
        <w:pStyle w:val="Beschriftung"/>
        <w:jc w:val="center"/>
        <w:rPr>
          <w:rFonts w:eastAsiaTheme="minorEastAsia" w:cs="Arial"/>
          <w:i w:val="0"/>
          <w:szCs w:val="24"/>
        </w:rPr>
      </w:pPr>
      <w:bookmarkStart w:id="9" w:name="_Ref218094012"/>
      <w:bookmarkStart w:id="10" w:name="_Ref218093057"/>
      <w:r>
        <w:t xml:space="preserve">Gleichung </w:t>
      </w:r>
      <w:r w:rsidR="007618CA">
        <w:fldChar w:fldCharType="begin"/>
      </w:r>
      <w:r w:rsidR="007618CA">
        <w:instrText xml:space="preserve"> SEQ Gleichung \* ARABIC </w:instrText>
      </w:r>
      <w:r w:rsidR="007618CA">
        <w:fldChar w:fldCharType="separate"/>
      </w:r>
      <w:r w:rsidR="007618CA">
        <w:rPr>
          <w:noProof/>
        </w:rPr>
        <w:t>1</w:t>
      </w:r>
      <w:r w:rsidR="007618CA">
        <w:fldChar w:fldCharType="end"/>
      </w:r>
      <w:bookmarkEnd w:id="9"/>
      <w:r>
        <w:t xml:space="preserve"> Geradengleichung</w:t>
      </w:r>
      <w:bookmarkEnd w:id="10"/>
    </w:p>
    <w:p w14:paraId="2C874598" w14:textId="45E85CF8" w:rsidR="00127531" w:rsidRDefault="00127531" w:rsidP="008877C3">
      <w:r w:rsidRPr="00127531">
        <w:t xml:space="preserve">Die Linie wird gezeichnet, indem eine Schleife von </w:t>
      </w:r>
      <w:proofErr w:type="spellStart"/>
      <w:r w:rsidRPr="00127531">
        <w:t>x</w:t>
      </w:r>
      <w:r>
        <w:rPr>
          <w:vertAlign w:val="subscript"/>
        </w:rPr>
        <w:t>a</w:t>
      </w:r>
      <w:proofErr w:type="spellEnd"/>
      <w:r w:rsidRPr="00127531">
        <w:t xml:space="preserve"> bis </w:t>
      </w:r>
      <w:proofErr w:type="spellStart"/>
      <w:r w:rsidRPr="00127531">
        <w:t>x</w:t>
      </w:r>
      <w:r>
        <w:rPr>
          <w:vertAlign w:val="subscript"/>
        </w:rPr>
        <w:t>e</w:t>
      </w:r>
      <w:proofErr w:type="spellEnd"/>
      <w:r w:rsidRPr="00127531">
        <w:t xml:space="preserve"> läuft und für jede X-Koordinate nach Gleichung 1 die entsprechende Y-Koordinate berechnet und auf eine Ganzzahl rundet. Diese Methode ist unnötig langsam und komplex, da sie in jedem Schleifendurchgang eine Multiplikation durchführt. [4]</w:t>
      </w:r>
    </w:p>
    <w:p w14:paraId="7CBDD2AF" w14:textId="5B4CCDFD" w:rsidR="0066190B" w:rsidRDefault="0066190B" w:rsidP="0066190B">
      <w:pPr>
        <w:keepNext/>
      </w:pPr>
      <w:r>
        <w:rPr>
          <w:noProof/>
        </w:rPr>
        <w:drawing>
          <wp:anchor distT="0" distB="0" distL="114300" distR="114300" simplePos="0" relativeHeight="251628544" behindDoc="0" locked="0" layoutInCell="1" allowOverlap="1" wp14:anchorId="45CA48CC" wp14:editId="54EED406">
            <wp:simplePos x="0" y="0"/>
            <wp:positionH relativeFrom="column">
              <wp:posOffset>1270</wp:posOffset>
            </wp:positionH>
            <wp:positionV relativeFrom="paragraph">
              <wp:posOffset>-2540</wp:posOffset>
            </wp:positionV>
            <wp:extent cx="5759450" cy="3826510"/>
            <wp:effectExtent l="0" t="0" r="0" b="2540"/>
            <wp:wrapTopAndBottom/>
            <wp:docPr id="1827629340" name="Grafik 6" descr="Ein Bild, das Reihe, Diagramm, Zahl,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629340" name="Grafik 6" descr="Ein Bild, das Reihe, Diagramm, Zahl, Text enthält.&#10;&#10;KI-generierte Inhalte können fehlerhaft sein."/>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3826510"/>
                    </a:xfrm>
                    <a:prstGeom prst="rect">
                      <a:avLst/>
                    </a:prstGeom>
                  </pic:spPr>
                </pic:pic>
              </a:graphicData>
            </a:graphic>
          </wp:anchor>
        </w:drawing>
      </w:r>
    </w:p>
    <w:p w14:paraId="26ACEF59" w14:textId="2F16172A" w:rsidR="00470157" w:rsidRPr="000E0440" w:rsidRDefault="0066190B" w:rsidP="0066190B">
      <w:pPr>
        <w:pStyle w:val="Beschriftung"/>
        <w:jc w:val="center"/>
      </w:pPr>
      <w:bookmarkStart w:id="11" w:name="_Ref220506322"/>
      <w:r>
        <w:t xml:space="preserve">Abbildung </w:t>
      </w:r>
      <w:r w:rsidR="00C36B01">
        <w:fldChar w:fldCharType="begin"/>
      </w:r>
      <w:r w:rsidR="00C36B01">
        <w:instrText xml:space="preserve"> SEQ Abbildung \* ARABIC </w:instrText>
      </w:r>
      <w:r w:rsidR="00C36B01">
        <w:fldChar w:fldCharType="separate"/>
      </w:r>
      <w:r w:rsidR="00715971">
        <w:rPr>
          <w:noProof/>
        </w:rPr>
        <w:t>2</w:t>
      </w:r>
      <w:r w:rsidR="00C36B01">
        <w:rPr>
          <w:noProof/>
        </w:rPr>
        <w:fldChar w:fldCharType="end"/>
      </w:r>
      <w:bookmarkEnd w:id="11"/>
      <w:r>
        <w:t xml:space="preserve"> Naive Linien-Rasterung</w:t>
      </w:r>
    </w:p>
    <w:p w14:paraId="4CFBA768" w14:textId="77777777" w:rsidR="00967974" w:rsidRDefault="00967974" w:rsidP="000C234B">
      <w:pPr>
        <w:jc w:val="left"/>
        <w:rPr>
          <w:rFonts w:cs="Arial"/>
          <w:szCs w:val="24"/>
        </w:rPr>
      </w:pPr>
    </w:p>
    <w:p w14:paraId="050C6AEF" w14:textId="53DCCF42" w:rsidR="007D01AC" w:rsidRPr="00972CCE" w:rsidRDefault="0066190B" w:rsidP="008877C3">
      <w:r>
        <w:rPr>
          <w:rFonts w:cs="Arial"/>
          <w:szCs w:val="24"/>
        </w:rPr>
        <w:br w:type="page"/>
      </w:r>
      <w:r w:rsidR="00FD2C41">
        <w:lastRenderedPageBreak/>
        <w:t xml:space="preserve">Die grundlegende Idee des </w:t>
      </w:r>
      <w:proofErr w:type="spellStart"/>
      <w:r w:rsidR="00FD2C41">
        <w:t>Bresenham</w:t>
      </w:r>
      <w:proofErr w:type="spellEnd"/>
      <w:r w:rsidR="00FD2C41">
        <w:t xml:space="preserve"> Algorithmus ist es</w:t>
      </w:r>
      <w:r w:rsidR="00127531">
        <w:t>,</w:t>
      </w:r>
      <w:r w:rsidR="00FD2C41">
        <w:t xml:space="preserve"> in jedem </w:t>
      </w:r>
      <w:r w:rsidR="003F312F">
        <w:t>Schritt</w:t>
      </w:r>
      <w:r w:rsidR="00060D08">
        <w:t xml:space="preserve"> zu </w:t>
      </w:r>
      <w:r w:rsidR="003F312F">
        <w:t>prüfen,</w:t>
      </w:r>
      <w:r w:rsidR="006D3A34">
        <w:t xml:space="preserve"> ob </w:t>
      </w:r>
      <w:r w:rsidR="003F312F">
        <w:t xml:space="preserve">sich </w:t>
      </w:r>
      <w:r w:rsidR="006D3A34">
        <w:t xml:space="preserve">für den nächsten Pixel die Y-Koordinate </w:t>
      </w:r>
      <w:r w:rsidR="00972CCE">
        <w:t>ver</w:t>
      </w:r>
      <w:r w:rsidR="003F312F">
        <w:t>ändert</w:t>
      </w:r>
      <w:r w:rsidR="006D3A34">
        <w:t>. Dazu wird der Mittelpu</w:t>
      </w:r>
      <w:r w:rsidR="00D2452F">
        <w:t>nkt zwischen den beiden möglichen nächsten Pixel</w:t>
      </w:r>
      <w:r w:rsidR="003F312F">
        <w:t>positionen</w:t>
      </w:r>
      <w:r w:rsidR="00D2452F">
        <w:t xml:space="preserve"> mit der idealen Geraden verglichen, si</w:t>
      </w:r>
      <w:r w:rsidR="00972CCE">
        <w:t xml:space="preserve">ehe </w:t>
      </w:r>
      <w:r w:rsidR="00972CCE">
        <w:fldChar w:fldCharType="begin"/>
      </w:r>
      <w:r w:rsidR="00972CCE">
        <w:instrText xml:space="preserve"> REF _Ref218107103 \h </w:instrText>
      </w:r>
      <w:r w:rsidR="008877C3">
        <w:instrText xml:space="preserve"> \* MERGEFORMAT </w:instrText>
      </w:r>
      <w:r w:rsidR="00972CCE">
        <w:fldChar w:fldCharType="separate"/>
      </w:r>
      <w:r w:rsidR="00972CCE">
        <w:t xml:space="preserve">Abbildung </w:t>
      </w:r>
      <w:r w:rsidR="00972CCE">
        <w:rPr>
          <w:noProof/>
        </w:rPr>
        <w:t>3</w:t>
      </w:r>
      <w:r w:rsidR="00972CCE">
        <w:fldChar w:fldCharType="end"/>
      </w:r>
      <w:r w:rsidR="00D2452F">
        <w:t>. Befindet sich der Mittelpunkt über der idealen Linie</w:t>
      </w:r>
      <w:r w:rsidR="00127531">
        <w:t>,</w:t>
      </w:r>
      <w:r w:rsidR="00D2452F">
        <w:t xml:space="preserve"> kann die aktuelle Y-Koordinate beibehalten werden, liegt der Mittelpunkt unter der Linie</w:t>
      </w:r>
      <w:r w:rsidR="00127531">
        <w:t>,</w:t>
      </w:r>
      <w:r w:rsidR="00D2452F">
        <w:t xml:space="preserve"> muss die Y-Koordinate inkrementiert werden. </w:t>
      </w:r>
      <w:r w:rsidR="00D2452F">
        <w:fldChar w:fldCharType="begin"/>
      </w:r>
      <w:r w:rsidR="00D2452F">
        <w:instrText xml:space="preserve"> ADDIN ZOTERO_ITEM CSL_CITATION {"citationID":"yL9PSsNI","properties":{"formattedCitation":"[4]","plainCitation":"[4]","noteIndex":0},"citationItems":[{"id":15,"uris":["http://zotero.org/users/local/VRi3dGyu/items/8IGSDWLW"],"itemData":{"id":15,"type":"entry-encyclopedia","abstract":"Die Rasterung von Linien ist eine elementare Aufgabe der Computergrafik, bei der eine Linie auf das Punktraster einer Rastergrafik oder eines Raster-Grafikgeräts gezeichnet (gerastert) wird. Dazu werden diejenigen Punkte oder Pixel eingefärbt, die die ideale Strecke möglichst gut annähern.\nGrundlegende Algorithmen rastern Linien nur einfarbig. Eine bessere Darstellung mit mehreren Farbabstufungen ergibt sich bei fortgeschrittenen Verfahren, die Antialiasing (Kantenglättung) unterstützen.\nDa in der Computergrafik auch komplexere geometrische Figuren wie Polygone und beliebige Kurven häufig aus Liniensegmenten zusammengesetzt werden, bildet das Rastern von Linien gleichzeitig die Ausgangsbasis für deren Rasterung. Eine weitere Anwendung, bei der oft besonders viele Linien gezeichnet werden müssen, ist die Darstellung von Drahtgittermodellen.","container-title":"Wikipedia","language":"de","license":"Creative Commons Attribution-ShareAlike License","note":"Page Version ID: 244319003","source":"Wikipedia","title":"Rasterung von Linien","URL":"https://de.wikipedia.org/w/index.php?title=Rasterung_von_Linien&amp;oldid=244319003#Einfache_Methoden","accessed":{"date-parts":[["2025",12,31]]},"issued":{"date-parts":[["2024",4,23]]}}}],"schema":"https://github.com/citation-style-language/schema/raw/master/csl-citation.json"} </w:instrText>
      </w:r>
      <w:r w:rsidR="00D2452F">
        <w:fldChar w:fldCharType="separate"/>
      </w:r>
      <w:r w:rsidR="00D2452F" w:rsidRPr="00D2452F">
        <w:rPr>
          <w:rFonts w:cs="Arial"/>
        </w:rPr>
        <w:t>[4]</w:t>
      </w:r>
      <w:r w:rsidR="00D2452F">
        <w:fldChar w:fldCharType="end"/>
      </w:r>
    </w:p>
    <w:p w14:paraId="064DD2B4" w14:textId="77777777" w:rsidR="00972CCE" w:rsidRDefault="00972CCE" w:rsidP="00972CCE">
      <w:pPr>
        <w:keepNext/>
        <w:jc w:val="center"/>
      </w:pPr>
      <w:r>
        <w:rPr>
          <w:noProof/>
        </w:rPr>
        <w:drawing>
          <wp:anchor distT="0" distB="0" distL="114300" distR="114300" simplePos="0" relativeHeight="251629568" behindDoc="0" locked="0" layoutInCell="1" allowOverlap="1" wp14:anchorId="3E022D6D" wp14:editId="6948DA32">
            <wp:simplePos x="0" y="0"/>
            <wp:positionH relativeFrom="column">
              <wp:posOffset>1112520</wp:posOffset>
            </wp:positionH>
            <wp:positionV relativeFrom="paragraph">
              <wp:posOffset>1270</wp:posOffset>
            </wp:positionV>
            <wp:extent cx="3539490" cy="2824480"/>
            <wp:effectExtent l="0" t="0" r="3810" b="0"/>
            <wp:wrapTopAndBottom/>
            <wp:docPr id="196840210" name="Grafik 7" descr="Ein Bild, das Reihe, Diagramm, Schrif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40210" name="Grafik 7" descr="Ein Bild, das Reihe, Diagramm, Schrift, Screenshot enthält.&#10;&#10;KI-generierte Inhalte können fehlerhaft sein."/>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39490" cy="2824480"/>
                    </a:xfrm>
                    <a:prstGeom prst="rect">
                      <a:avLst/>
                    </a:prstGeom>
                  </pic:spPr>
                </pic:pic>
              </a:graphicData>
            </a:graphic>
          </wp:anchor>
        </w:drawing>
      </w:r>
    </w:p>
    <w:p w14:paraId="325275E6" w14:textId="1871D9A8" w:rsidR="007D01AC" w:rsidRPr="007D01AC" w:rsidRDefault="00972CCE" w:rsidP="00127531">
      <w:pPr>
        <w:pStyle w:val="Beschriftung"/>
        <w:jc w:val="center"/>
      </w:pPr>
      <w:bookmarkStart w:id="12" w:name="_Ref218107103"/>
      <w:r>
        <w:t xml:space="preserve">Abbildung </w:t>
      </w:r>
      <w:r w:rsidR="00C36B01">
        <w:fldChar w:fldCharType="begin"/>
      </w:r>
      <w:r w:rsidR="00C36B01">
        <w:instrText xml:space="preserve"> SEQ Abbildung \* ARABIC </w:instrText>
      </w:r>
      <w:r w:rsidR="00C36B01">
        <w:fldChar w:fldCharType="separate"/>
      </w:r>
      <w:r w:rsidR="00715971">
        <w:rPr>
          <w:noProof/>
        </w:rPr>
        <w:t>3</w:t>
      </w:r>
      <w:r w:rsidR="00C36B01">
        <w:rPr>
          <w:noProof/>
        </w:rPr>
        <w:fldChar w:fldCharType="end"/>
      </w:r>
      <w:bookmarkEnd w:id="12"/>
      <w:r>
        <w:t xml:space="preserve"> Wahl des nächsten Pixels</w:t>
      </w:r>
    </w:p>
    <w:p w14:paraId="15696B1F" w14:textId="760FCC8A" w:rsidR="00D2452F" w:rsidRDefault="007D01AC" w:rsidP="008877C3">
      <w:r>
        <w:t xml:space="preserve">Um zu prüfen, ob der Mittelpunkt oberhalb oder unterhalb der idealen Geraden liegt, wird die Geradengleichung in die folgende Form gebracht, siehe </w:t>
      </w:r>
      <w:r>
        <w:fldChar w:fldCharType="begin"/>
      </w:r>
      <w:r>
        <w:instrText xml:space="preserve"> REF _Ref218429095 \h  \* MERGEFORMAT </w:instrText>
      </w:r>
      <w:r>
        <w:fldChar w:fldCharType="separate"/>
      </w:r>
      <w:r>
        <w:t xml:space="preserve">Gleichung </w:t>
      </w:r>
      <w:r>
        <w:rPr>
          <w:noProof/>
        </w:rPr>
        <w:t>2</w:t>
      </w:r>
      <w:r>
        <w:fldChar w:fldCharType="end"/>
      </w:r>
      <w:r>
        <w:t xml:space="preserve">. Dabei ergibt die Gleichung </w:t>
      </w:r>
      <w:r w:rsidR="00546FA6">
        <w:t>Null</w:t>
      </w:r>
      <w:r>
        <w:t xml:space="preserve"> für Punkte</w:t>
      </w:r>
      <w:r w:rsidR="00546FA6">
        <w:t>,</w:t>
      </w:r>
      <w:r>
        <w:t xml:space="preserve"> die exakt auf der Linie liegen, negative Werte für Punkte oberhalb der Linie und positive Werte für Punkte unterhalb der Linie. </w:t>
      </w:r>
    </w:p>
    <w:p w14:paraId="6646B92A" w14:textId="77777777" w:rsidR="007D01AC" w:rsidRDefault="007D01AC" w:rsidP="007D01AC">
      <w:pPr>
        <w:keepNext/>
        <w:jc w:val="left"/>
      </w:pPr>
      <m:oMathPara>
        <m:oMath>
          <m:r>
            <w:rPr>
              <w:rFonts w:ascii="Cambria Math" w:hAnsi="Cambria Math"/>
            </w:rPr>
            <m:t>F</m:t>
          </m:r>
          <m:d>
            <m:dPr>
              <m:ctrlPr>
                <w:rPr>
                  <w:rFonts w:ascii="Cambria Math" w:hAnsi="Cambria Math"/>
                  <w:i/>
                </w:rPr>
              </m:ctrlPr>
            </m:dPr>
            <m:e>
              <m:r>
                <w:rPr>
                  <w:rFonts w:ascii="Cambria Math" w:hAnsi="Cambria Math"/>
                </w:rPr>
                <m:t>x,y</m:t>
              </m:r>
            </m:e>
          </m:d>
          <m:r>
            <w:rPr>
              <w:rFonts w:ascii="Cambria Math" w:hAnsi="Cambria Math"/>
            </w:rPr>
            <m:t>=∆y</m:t>
          </m:r>
          <m:r>
            <m:rPr>
              <m:sty m:val="p"/>
            </m:rPr>
            <w:rPr>
              <w:rFonts w:ascii="Cambria Math" w:hAnsi="Cambria Math"/>
            </w:rPr>
            <m:t>⋅</m:t>
          </m:r>
          <m:r>
            <w:rPr>
              <w:rFonts w:ascii="Cambria Math" w:hAnsi="Cambria Math"/>
            </w:rPr>
            <m:t>x - ∆x</m:t>
          </m:r>
          <m:r>
            <m:rPr>
              <m:sty m:val="p"/>
            </m:rPr>
            <w:rPr>
              <w:rFonts w:ascii="Cambria Math" w:hAnsi="Cambria Math"/>
            </w:rPr>
            <m:t>⋅</m:t>
          </m:r>
          <m:r>
            <w:rPr>
              <w:rFonts w:ascii="Cambria Math" w:hAnsi="Cambria Math"/>
            </w:rPr>
            <m:t>y + c = 0</m:t>
          </m:r>
        </m:oMath>
      </m:oMathPara>
    </w:p>
    <w:p w14:paraId="105E18E9" w14:textId="21967B92" w:rsidR="007D01AC" w:rsidRPr="007D01AC" w:rsidRDefault="007D01AC" w:rsidP="007D01AC">
      <w:pPr>
        <w:pStyle w:val="Beschriftung"/>
        <w:jc w:val="center"/>
        <w:rPr>
          <w:rFonts w:eastAsiaTheme="minorEastAsia"/>
          <w:i w:val="0"/>
        </w:rPr>
      </w:pPr>
      <w:bookmarkStart w:id="13" w:name="_Ref218429095"/>
      <w:r>
        <w:t xml:space="preserve">Gleichung </w:t>
      </w:r>
      <w:r w:rsidR="007618CA">
        <w:fldChar w:fldCharType="begin"/>
      </w:r>
      <w:r w:rsidR="007618CA">
        <w:instrText xml:space="preserve"> SEQ Gleichung \* ARABIC </w:instrText>
      </w:r>
      <w:r w:rsidR="007618CA">
        <w:fldChar w:fldCharType="separate"/>
      </w:r>
      <w:r w:rsidR="007618CA">
        <w:rPr>
          <w:noProof/>
        </w:rPr>
        <w:t>2</w:t>
      </w:r>
      <w:r w:rsidR="007618CA">
        <w:fldChar w:fldCharType="end"/>
      </w:r>
      <w:bookmarkEnd w:id="13"/>
    </w:p>
    <w:p w14:paraId="7FB5E86F" w14:textId="30FAAF6C" w:rsidR="009711E5" w:rsidRPr="009711E5" w:rsidRDefault="009711E5" w:rsidP="008877C3">
      <w:r>
        <w:t>Setz</w:t>
      </w:r>
      <w:r w:rsidR="00F37F87">
        <w:t>t</w:t>
      </w:r>
      <w:r>
        <w:t xml:space="preserve"> man die Koordinaten des Mittelpunktes in </w:t>
      </w:r>
      <w:r>
        <w:fldChar w:fldCharType="begin"/>
      </w:r>
      <w:r>
        <w:instrText xml:space="preserve"> REF _Ref218429095 \h </w:instrText>
      </w:r>
      <w:r w:rsidR="008877C3">
        <w:instrText xml:space="preserve"> \* MERGEFORMAT </w:instrText>
      </w:r>
      <w:r>
        <w:fldChar w:fldCharType="separate"/>
      </w:r>
      <w:r>
        <w:t xml:space="preserve">Gleichung </w:t>
      </w:r>
      <w:r>
        <w:rPr>
          <w:noProof/>
        </w:rPr>
        <w:t>2</w:t>
      </w:r>
      <w:r>
        <w:fldChar w:fldCharType="end"/>
      </w:r>
      <w:r>
        <w:t xml:space="preserve"> </w:t>
      </w:r>
      <w:r w:rsidR="00F37F87">
        <w:t xml:space="preserve">ein </w:t>
      </w:r>
      <w:r>
        <w:t>und</w:t>
      </w:r>
      <w:r w:rsidR="00A92F77">
        <w:t xml:space="preserve"> weißt</w:t>
      </w:r>
      <w:r>
        <w:t xml:space="preserve"> den Wert einer </w:t>
      </w:r>
      <w:r w:rsidR="00F37F87">
        <w:t>K</w:t>
      </w:r>
      <w:r>
        <w:t>ontrollvariable d</w:t>
      </w:r>
      <w:r>
        <w:rPr>
          <w:vertAlign w:val="subscript"/>
        </w:rPr>
        <w:t>i</w:t>
      </w:r>
      <w:r>
        <w:t xml:space="preserve"> zu</w:t>
      </w:r>
      <w:r w:rsidR="00F37F87">
        <w:t>,</w:t>
      </w:r>
      <w:r>
        <w:t xml:space="preserve"> </w:t>
      </w:r>
      <w:r w:rsidR="00F37F87">
        <w:t xml:space="preserve">so </w:t>
      </w:r>
      <w:r>
        <w:t xml:space="preserve">erhält man </w:t>
      </w:r>
      <w:r>
        <w:fldChar w:fldCharType="begin"/>
      </w:r>
      <w:r>
        <w:instrText xml:space="preserve"> REF _Ref218429871 \h </w:instrText>
      </w:r>
      <w:r w:rsidR="008877C3">
        <w:instrText xml:space="preserve"> \* MERGEFORMAT </w:instrText>
      </w:r>
      <w:r>
        <w:fldChar w:fldCharType="separate"/>
      </w:r>
      <w:r>
        <w:t xml:space="preserve">Gleichung </w:t>
      </w:r>
      <w:r>
        <w:rPr>
          <w:noProof/>
        </w:rPr>
        <w:t>3</w:t>
      </w:r>
      <w:r>
        <w:fldChar w:fldCharType="end"/>
      </w:r>
      <w:r>
        <w:t xml:space="preserve">. </w:t>
      </w:r>
      <w:r w:rsidR="00A92F77">
        <w:t>A</w:t>
      </w:r>
      <w:r>
        <w:t>nhand des Vorzeichens der Kontrollvariable d</w:t>
      </w:r>
      <w:r>
        <w:rPr>
          <w:vertAlign w:val="subscript"/>
        </w:rPr>
        <w:t>i</w:t>
      </w:r>
      <w:r>
        <w:t xml:space="preserve"> </w:t>
      </w:r>
      <w:r w:rsidR="00A92F77">
        <w:t xml:space="preserve">lässt sich dann </w:t>
      </w:r>
      <w:r>
        <w:t>entscheiden</w:t>
      </w:r>
      <w:r w:rsidR="00F37F87">
        <w:t>,</w:t>
      </w:r>
      <w:r>
        <w:t xml:space="preserve"> ob für den nächsten Pixel die Y-Koordinate </w:t>
      </w:r>
      <w:r w:rsidR="00A92F77">
        <w:t>inkrementiert w</w:t>
      </w:r>
      <w:r w:rsidR="00F37F87">
        <w:t>erden soll</w:t>
      </w:r>
      <w:r w:rsidR="00A92F77">
        <w:t xml:space="preserve"> oder nicht.</w:t>
      </w:r>
    </w:p>
    <w:p w14:paraId="2B453AB6" w14:textId="77777777" w:rsidR="009711E5" w:rsidRDefault="00000000" w:rsidP="009711E5">
      <w:pPr>
        <w:keepNext/>
        <w:jc w:val="center"/>
      </w:pPr>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F(</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1, </m:t>
          </m:r>
          <m:sSub>
            <m:sSubPr>
              <m:ctrlPr>
                <w:rPr>
                  <w:rFonts w:ascii="Cambria Math" w:hAnsi="Cambria Math"/>
                  <w:i/>
                </w:rPr>
              </m:ctrlPr>
            </m:sSubPr>
            <m:e>
              <m:r>
                <w:rPr>
                  <w:rFonts w:ascii="Cambria Math" w:hAnsi="Cambria Math"/>
                </w:rPr>
                <m:t xml:space="preserve"> y</m:t>
              </m:r>
            </m:e>
            <m:sub>
              <m:r>
                <w:rPr>
                  <w:rFonts w:ascii="Cambria Math" w:hAnsi="Cambria Math"/>
                </w:rPr>
                <m:t>i</m:t>
              </m:r>
            </m:sub>
          </m:sSub>
          <m:r>
            <w:rPr>
              <w:rFonts w:ascii="Cambria Math" w:hAnsi="Cambria Math"/>
            </w:rPr>
            <m:t xml:space="preserve">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 = ∆y</m:t>
          </m:r>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1) - ∆x</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 c  </m:t>
          </m:r>
        </m:oMath>
      </m:oMathPara>
    </w:p>
    <w:p w14:paraId="19EA17A9" w14:textId="35BBB042" w:rsidR="009711E5" w:rsidRDefault="009711E5" w:rsidP="009711E5">
      <w:pPr>
        <w:pStyle w:val="Beschriftung"/>
        <w:jc w:val="center"/>
      </w:pPr>
      <w:bookmarkStart w:id="14" w:name="_Ref218429871"/>
      <w:r>
        <w:t xml:space="preserve">Gleichung </w:t>
      </w:r>
      <w:r w:rsidR="007618CA">
        <w:fldChar w:fldCharType="begin"/>
      </w:r>
      <w:r w:rsidR="007618CA">
        <w:instrText xml:space="preserve"> SEQ Gleichung \* ARABIC </w:instrText>
      </w:r>
      <w:r w:rsidR="007618CA">
        <w:fldChar w:fldCharType="separate"/>
      </w:r>
      <w:r w:rsidR="007618CA">
        <w:rPr>
          <w:noProof/>
        </w:rPr>
        <w:t>3</w:t>
      </w:r>
      <w:r w:rsidR="007618CA">
        <w:fldChar w:fldCharType="end"/>
      </w:r>
      <w:bookmarkEnd w:id="14"/>
    </w:p>
    <w:p w14:paraId="01B40F24" w14:textId="77777777" w:rsidR="00E50A17" w:rsidRDefault="00E50A17">
      <w:pPr>
        <w:jc w:val="left"/>
      </w:pPr>
      <w:r>
        <w:br w:type="page"/>
      </w:r>
    </w:p>
    <w:p w14:paraId="10C92735" w14:textId="3EED2B54" w:rsidR="00A92F77" w:rsidRDefault="00A92F77" w:rsidP="008877C3">
      <w:r>
        <w:lastRenderedPageBreak/>
        <w:t>Die Kontrollvariable d</w:t>
      </w:r>
      <w:r>
        <w:rPr>
          <w:vertAlign w:val="subscript"/>
        </w:rPr>
        <w:t>i</w:t>
      </w:r>
      <w:r>
        <w:t xml:space="preserve"> wird im </w:t>
      </w:r>
      <w:proofErr w:type="spellStart"/>
      <w:r>
        <w:t>Bresenham</w:t>
      </w:r>
      <w:proofErr w:type="spellEnd"/>
      <w:r>
        <w:t>-Algorithmus inkrementell berechnet. Die Änderung der Kontrollvariable zwischen zwei aufeinanderfolgenden Schritten hängt davon ab, ob d</w:t>
      </w:r>
      <w:r w:rsidR="00F37F87">
        <w:t>ie</w:t>
      </w:r>
      <w:r>
        <w:t xml:space="preserve"> </w:t>
      </w:r>
      <w:r w:rsidR="00F37F87">
        <w:t>Y-Koordinate</w:t>
      </w:r>
      <w:r>
        <w:t xml:space="preserve"> inkrementiert wurde oder nicht. Für die beiden Fälle ergeben sich die folgenden Differenzen für die Kontrollvariable, siehe </w:t>
      </w:r>
      <w:r w:rsidR="00A52038">
        <w:fldChar w:fldCharType="begin"/>
      </w:r>
      <w:r w:rsidR="00A52038">
        <w:instrText xml:space="preserve"> REF _Ref218436438 \h </w:instrText>
      </w:r>
      <w:r w:rsidR="008877C3">
        <w:instrText xml:space="preserve"> \* MERGEFORMAT </w:instrText>
      </w:r>
      <w:r w:rsidR="00A52038">
        <w:fldChar w:fldCharType="separate"/>
      </w:r>
      <w:r w:rsidR="00A52038">
        <w:t xml:space="preserve">Gleichung </w:t>
      </w:r>
      <w:r w:rsidR="00A52038">
        <w:rPr>
          <w:noProof/>
        </w:rPr>
        <w:t>4</w:t>
      </w:r>
      <w:r w:rsidR="00A52038">
        <w:fldChar w:fldCharType="end"/>
      </w:r>
      <w:r w:rsidR="00A52038">
        <w:t xml:space="preserve"> und </w:t>
      </w:r>
      <w:r w:rsidR="00A52038">
        <w:br/>
      </w:r>
      <w:r w:rsidR="00A52038">
        <w:fldChar w:fldCharType="begin"/>
      </w:r>
      <w:r w:rsidR="00A52038">
        <w:instrText xml:space="preserve"> REF _Ref218436448 \h </w:instrText>
      </w:r>
      <w:r w:rsidR="008877C3">
        <w:instrText xml:space="preserve"> \* MERGEFORMAT </w:instrText>
      </w:r>
      <w:r w:rsidR="00A52038">
        <w:fldChar w:fldCharType="separate"/>
      </w:r>
      <w:r w:rsidR="00A52038">
        <w:t xml:space="preserve">Gleichung </w:t>
      </w:r>
      <w:r w:rsidR="00A52038">
        <w:rPr>
          <w:noProof/>
        </w:rPr>
        <w:t>5</w:t>
      </w:r>
      <w:r w:rsidR="00A52038">
        <w:fldChar w:fldCharType="end"/>
      </w:r>
      <w:r w:rsidR="00A52038">
        <w:t>.</w:t>
      </w:r>
    </w:p>
    <w:p w14:paraId="004AE823" w14:textId="323D52D2" w:rsidR="00A52038" w:rsidRDefault="00000000" w:rsidP="00A52038">
      <w:pPr>
        <w:keepNext/>
        <w:jc w:val="center"/>
      </w:pPr>
      <m:oMathPara>
        <m:oMath>
          <m:sSub>
            <m:sSubPr>
              <m:ctrlPr>
                <w:rPr>
                  <w:rFonts w:ascii="Cambria Math" w:hAnsi="Cambria Math"/>
                  <w:i/>
                  <w:sz w:val="22"/>
                  <w:szCs w:val="20"/>
                </w:rPr>
              </m:ctrlPr>
            </m:sSubPr>
            <m:e>
              <m:r>
                <w:rPr>
                  <w:rFonts w:ascii="Cambria Math" w:hAnsi="Cambria Math"/>
                  <w:sz w:val="22"/>
                  <w:szCs w:val="20"/>
                </w:rPr>
                <m:t>d</m:t>
              </m:r>
            </m:e>
            <m:sub>
              <m:r>
                <w:rPr>
                  <w:rFonts w:ascii="Cambria Math" w:hAnsi="Cambria Math"/>
                  <w:sz w:val="22"/>
                  <w:szCs w:val="20"/>
                </w:rPr>
                <m:t>i+1</m:t>
              </m:r>
            </m:sub>
          </m:sSub>
          <m:r>
            <w:rPr>
              <w:rFonts w:ascii="Cambria Math" w:hAnsi="Cambria Math"/>
              <w:sz w:val="22"/>
              <w:szCs w:val="20"/>
            </w:rPr>
            <m:t xml:space="preserve"> - </m:t>
          </m:r>
          <m:sSub>
            <m:sSubPr>
              <m:ctrlPr>
                <w:rPr>
                  <w:rFonts w:ascii="Cambria Math" w:hAnsi="Cambria Math"/>
                  <w:i/>
                  <w:sz w:val="22"/>
                  <w:szCs w:val="20"/>
                </w:rPr>
              </m:ctrlPr>
            </m:sSubPr>
            <m:e>
              <m:r>
                <w:rPr>
                  <w:rFonts w:ascii="Cambria Math" w:hAnsi="Cambria Math"/>
                  <w:sz w:val="22"/>
                  <w:szCs w:val="20"/>
                </w:rPr>
                <m:t>d</m:t>
              </m:r>
            </m:e>
            <m:sub>
              <m:r>
                <w:rPr>
                  <w:rFonts w:ascii="Cambria Math" w:hAnsi="Cambria Math"/>
                  <w:sz w:val="22"/>
                  <w:szCs w:val="20"/>
                </w:rPr>
                <m:t>i</m:t>
              </m:r>
            </m:sub>
          </m:sSub>
          <m:r>
            <w:rPr>
              <w:rFonts w:ascii="Cambria Math" w:hAnsi="Cambria Math"/>
              <w:sz w:val="22"/>
              <w:szCs w:val="20"/>
            </w:rPr>
            <m:t xml:space="preserve"> =  </m:t>
          </m:r>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2, </m:t>
          </m:r>
          <m:sSub>
            <m:sSubPr>
              <m:ctrlPr>
                <w:rPr>
                  <w:rFonts w:ascii="Cambria Math" w:hAnsi="Cambria Math"/>
                  <w:i/>
                </w:rPr>
              </m:ctrlPr>
            </m:sSubPr>
            <m:e>
              <m:r>
                <w:rPr>
                  <w:rFonts w:ascii="Cambria Math" w:hAnsi="Cambria Math"/>
                </w:rPr>
                <m:t xml:space="preserve"> y</m:t>
              </m:r>
            </m:e>
            <m:sub>
              <m:r>
                <w:rPr>
                  <w:rFonts w:ascii="Cambria Math" w:hAnsi="Cambria Math"/>
                </w:rPr>
                <m:t>i</m:t>
              </m:r>
            </m:sub>
          </m:sSub>
          <m:r>
            <w:rPr>
              <w:rFonts w:ascii="Cambria Math" w:hAnsi="Cambria Math"/>
            </w:rPr>
            <m:t xml:space="preserve">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r>
            <w:rPr>
              <w:rFonts w:ascii="Cambria Math" w:eastAsiaTheme="minorEastAsia" w:hAnsi="Cambria Math"/>
            </w:rPr>
            <m:t xml:space="preserve"> - </m:t>
          </m:r>
          <m:sSub>
            <m:sSubPr>
              <m:ctrlPr>
                <w:rPr>
                  <w:rFonts w:ascii="Cambria Math" w:hAnsi="Cambria Math"/>
                  <w:i/>
                  <w:sz w:val="22"/>
                  <w:szCs w:val="20"/>
                </w:rPr>
              </m:ctrlPr>
            </m:sSubPr>
            <m:e>
              <m:r>
                <w:rPr>
                  <w:rFonts w:ascii="Cambria Math" w:hAnsi="Cambria Math"/>
                  <w:sz w:val="22"/>
                  <w:szCs w:val="20"/>
                </w:rPr>
                <m:t>d</m:t>
              </m:r>
            </m:e>
            <m:sub>
              <m:r>
                <w:rPr>
                  <w:rFonts w:ascii="Cambria Math" w:hAnsi="Cambria Math"/>
                  <w:sz w:val="22"/>
                  <w:szCs w:val="20"/>
                </w:rPr>
                <m:t>i</m:t>
              </m:r>
            </m:sub>
          </m:sSub>
          <m:r>
            <w:rPr>
              <w:rFonts w:ascii="Cambria Math" w:hAnsi="Cambria Math"/>
              <w:sz w:val="22"/>
              <w:szCs w:val="20"/>
            </w:rPr>
            <m:t xml:space="preserve"> = ∆y</m:t>
          </m:r>
        </m:oMath>
      </m:oMathPara>
    </w:p>
    <w:p w14:paraId="54B838D7" w14:textId="18D3F65D" w:rsidR="00A52038" w:rsidRDefault="00A52038" w:rsidP="00A52038">
      <w:pPr>
        <w:pStyle w:val="Beschriftung"/>
        <w:jc w:val="center"/>
      </w:pPr>
      <w:bookmarkStart w:id="15" w:name="_Ref218436438"/>
      <w:r>
        <w:t xml:space="preserve">Gleichung </w:t>
      </w:r>
      <w:r w:rsidR="007618CA">
        <w:fldChar w:fldCharType="begin"/>
      </w:r>
      <w:r w:rsidR="007618CA">
        <w:instrText xml:space="preserve"> SEQ Gleichung \* ARABIC </w:instrText>
      </w:r>
      <w:r w:rsidR="007618CA">
        <w:fldChar w:fldCharType="separate"/>
      </w:r>
      <w:r w:rsidR="007618CA">
        <w:rPr>
          <w:noProof/>
        </w:rPr>
        <w:t>4</w:t>
      </w:r>
      <w:r w:rsidR="007618CA">
        <w:fldChar w:fldCharType="end"/>
      </w:r>
      <w:bookmarkEnd w:id="15"/>
      <w:r>
        <w:t xml:space="preserve"> Differenz ohne inkrementierte Y-Koordinate</w:t>
      </w:r>
    </w:p>
    <w:p w14:paraId="6007925B" w14:textId="3E250791" w:rsidR="00A52038" w:rsidRDefault="00000000" w:rsidP="00A52038">
      <w:pPr>
        <w:keepNext/>
        <w:jc w:val="center"/>
      </w:pPr>
      <m:oMathPara>
        <m:oMath>
          <m:sSub>
            <m:sSubPr>
              <m:ctrlPr>
                <w:rPr>
                  <w:rFonts w:ascii="Cambria Math" w:hAnsi="Cambria Math"/>
                  <w:i/>
                  <w:sz w:val="22"/>
                  <w:szCs w:val="20"/>
                </w:rPr>
              </m:ctrlPr>
            </m:sSubPr>
            <m:e>
              <m:r>
                <w:rPr>
                  <w:rFonts w:ascii="Cambria Math" w:hAnsi="Cambria Math"/>
                  <w:sz w:val="22"/>
                  <w:szCs w:val="20"/>
                </w:rPr>
                <m:t>d</m:t>
              </m:r>
            </m:e>
            <m:sub>
              <m:r>
                <w:rPr>
                  <w:rFonts w:ascii="Cambria Math" w:hAnsi="Cambria Math"/>
                  <w:sz w:val="22"/>
                  <w:szCs w:val="20"/>
                </w:rPr>
                <m:t>i+1</m:t>
              </m:r>
            </m:sub>
          </m:sSub>
          <m:r>
            <w:rPr>
              <w:rFonts w:ascii="Cambria Math" w:hAnsi="Cambria Math"/>
              <w:sz w:val="22"/>
              <w:szCs w:val="20"/>
            </w:rPr>
            <m:t xml:space="preserve"> - </m:t>
          </m:r>
          <m:sSub>
            <m:sSubPr>
              <m:ctrlPr>
                <w:rPr>
                  <w:rFonts w:ascii="Cambria Math" w:hAnsi="Cambria Math"/>
                  <w:i/>
                  <w:sz w:val="22"/>
                  <w:szCs w:val="20"/>
                </w:rPr>
              </m:ctrlPr>
            </m:sSubPr>
            <m:e>
              <m:r>
                <w:rPr>
                  <w:rFonts w:ascii="Cambria Math" w:hAnsi="Cambria Math"/>
                  <w:sz w:val="22"/>
                  <w:szCs w:val="20"/>
                </w:rPr>
                <m:t>d</m:t>
              </m:r>
            </m:e>
            <m:sub>
              <m:r>
                <w:rPr>
                  <w:rFonts w:ascii="Cambria Math" w:hAnsi="Cambria Math"/>
                  <w:sz w:val="22"/>
                  <w:szCs w:val="20"/>
                </w:rPr>
                <m:t>i</m:t>
              </m:r>
            </m:sub>
          </m:sSub>
          <m:r>
            <w:rPr>
              <w:rFonts w:ascii="Cambria Math" w:hAnsi="Cambria Math"/>
              <w:sz w:val="22"/>
              <w:szCs w:val="20"/>
            </w:rPr>
            <m:t xml:space="preserve"> =  </m:t>
          </m:r>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2, </m:t>
          </m:r>
          <m:sSub>
            <m:sSubPr>
              <m:ctrlPr>
                <w:rPr>
                  <w:rFonts w:ascii="Cambria Math" w:hAnsi="Cambria Math"/>
                  <w:i/>
                </w:rPr>
              </m:ctrlPr>
            </m:sSubPr>
            <m:e>
              <m:r>
                <w:rPr>
                  <w:rFonts w:ascii="Cambria Math" w:hAnsi="Cambria Math"/>
                </w:rPr>
                <m:t xml:space="preserve"> y</m:t>
              </m:r>
            </m:e>
            <m:sub>
              <m:r>
                <w:rPr>
                  <w:rFonts w:ascii="Cambria Math" w:hAnsi="Cambria Math"/>
                </w:rPr>
                <m:t>i</m:t>
              </m:r>
            </m:sub>
          </m:sSub>
          <m:r>
            <w:rPr>
              <w:rFonts w:ascii="Cambria Math" w:hAnsi="Cambria Math"/>
            </w:rPr>
            <m:t xml:space="preserve"> + </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 xml:space="preserve"> )</m:t>
          </m:r>
          <m:r>
            <w:rPr>
              <w:rFonts w:ascii="Cambria Math" w:eastAsiaTheme="minorEastAsia" w:hAnsi="Cambria Math"/>
            </w:rPr>
            <m:t xml:space="preserve"> - </m:t>
          </m:r>
          <m:sSub>
            <m:sSubPr>
              <m:ctrlPr>
                <w:rPr>
                  <w:rFonts w:ascii="Cambria Math" w:hAnsi="Cambria Math"/>
                  <w:i/>
                  <w:sz w:val="22"/>
                  <w:szCs w:val="20"/>
                </w:rPr>
              </m:ctrlPr>
            </m:sSubPr>
            <m:e>
              <m:r>
                <w:rPr>
                  <w:rFonts w:ascii="Cambria Math" w:hAnsi="Cambria Math"/>
                  <w:sz w:val="22"/>
                  <w:szCs w:val="20"/>
                </w:rPr>
                <m:t>d</m:t>
              </m:r>
            </m:e>
            <m:sub>
              <m:r>
                <w:rPr>
                  <w:rFonts w:ascii="Cambria Math" w:hAnsi="Cambria Math"/>
                  <w:sz w:val="22"/>
                  <w:szCs w:val="20"/>
                </w:rPr>
                <m:t>i</m:t>
              </m:r>
            </m:sub>
          </m:sSub>
          <m:r>
            <w:rPr>
              <w:rFonts w:ascii="Cambria Math" w:hAnsi="Cambria Math"/>
              <w:sz w:val="22"/>
              <w:szCs w:val="20"/>
            </w:rPr>
            <m:t xml:space="preserve"> = ∆y - ∆x</m:t>
          </m:r>
        </m:oMath>
      </m:oMathPara>
    </w:p>
    <w:p w14:paraId="4F86CE76" w14:textId="7A9C5BD4" w:rsidR="00A52038" w:rsidRDefault="00A52038" w:rsidP="00A52038">
      <w:pPr>
        <w:pStyle w:val="Beschriftung"/>
        <w:jc w:val="center"/>
      </w:pPr>
      <w:bookmarkStart w:id="16" w:name="_Ref218436448"/>
      <w:r>
        <w:t xml:space="preserve">Gleichung </w:t>
      </w:r>
      <w:r w:rsidR="007618CA">
        <w:fldChar w:fldCharType="begin"/>
      </w:r>
      <w:r w:rsidR="007618CA">
        <w:instrText xml:space="preserve"> SEQ Gleichung \* ARABIC </w:instrText>
      </w:r>
      <w:r w:rsidR="007618CA">
        <w:fldChar w:fldCharType="separate"/>
      </w:r>
      <w:r w:rsidR="007618CA">
        <w:rPr>
          <w:noProof/>
        </w:rPr>
        <w:t>5</w:t>
      </w:r>
      <w:r w:rsidR="007618CA">
        <w:fldChar w:fldCharType="end"/>
      </w:r>
      <w:bookmarkEnd w:id="16"/>
      <w:r>
        <w:t xml:space="preserve"> Differenz bei inkrementierte Y-Koordinate</w:t>
      </w:r>
    </w:p>
    <w:p w14:paraId="3505982F" w14:textId="72A5C3F9" w:rsidR="001800E7" w:rsidRDefault="001800E7" w:rsidP="008877C3">
      <w:pPr>
        <w:rPr>
          <w:rFonts w:eastAsiaTheme="minorEastAsia"/>
        </w:rPr>
      </w:pPr>
      <w:r>
        <w:t xml:space="preserve">Der Anfangswert der Kontrollvariable lässt sich nach dem gleichen Vorgehen berechnen. Dabei ergibt der Term </w:t>
      </w:r>
      <m:oMath>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 xml:space="preserve"> - ∆x</m:t>
        </m:r>
        <m:r>
          <m:rPr>
            <m:sty m:val="p"/>
          </m:rPr>
          <w:rPr>
            <w:rFonts w:ascii="Cambria Math" w:hAnsi="Cambria Math"/>
          </w:rPr>
          <m:t>⋅</m:t>
        </m:r>
        <m:sSub>
          <m:sSubPr>
            <m:ctrlPr>
              <w:rPr>
                <w:rFonts w:ascii="Cambria Math" w:hAnsi="Cambria Math"/>
                <w:i/>
              </w:rPr>
            </m:ctrlPr>
          </m:sSubPr>
          <m:e>
            <m:r>
              <w:rPr>
                <w:rFonts w:ascii="Cambria Math" w:hAnsi="Cambria Math"/>
              </w:rPr>
              <m:t xml:space="preserve">y </m:t>
            </m:r>
          </m:e>
          <m:sub>
            <m:r>
              <w:rPr>
                <w:rFonts w:ascii="Cambria Math" w:hAnsi="Cambria Math"/>
              </w:rPr>
              <m:t>a</m:t>
            </m:r>
          </m:sub>
        </m:sSub>
        <m:r>
          <w:rPr>
            <w:rFonts w:ascii="Cambria Math" w:hAnsi="Cambria Math"/>
          </w:rPr>
          <m:t>+ c</m:t>
        </m:r>
      </m:oMath>
      <w:r>
        <w:rPr>
          <w:rFonts w:eastAsiaTheme="minorEastAsia"/>
        </w:rPr>
        <w:t xml:space="preserve"> </w:t>
      </w:r>
      <w:r w:rsidR="002A7EEE">
        <w:rPr>
          <w:rFonts w:eastAsiaTheme="minorEastAsia"/>
        </w:rPr>
        <w:t xml:space="preserve"> Null</w:t>
      </w:r>
      <w:r>
        <w:rPr>
          <w:rFonts w:eastAsiaTheme="minorEastAsia"/>
        </w:rPr>
        <w:t>, da der Anfangspunkt (</w:t>
      </w:r>
      <w:proofErr w:type="spellStart"/>
      <w:r>
        <w:rPr>
          <w:rFonts w:eastAsiaTheme="minorEastAsia"/>
        </w:rPr>
        <w:t>x</w:t>
      </w:r>
      <w:r>
        <w:rPr>
          <w:rFonts w:eastAsiaTheme="minorEastAsia"/>
          <w:vertAlign w:val="subscript"/>
        </w:rPr>
        <w:t>a</w:t>
      </w:r>
      <w:proofErr w:type="spellEnd"/>
      <w:r>
        <w:rPr>
          <w:rFonts w:eastAsiaTheme="minorEastAsia"/>
        </w:rPr>
        <w:t xml:space="preserve">, </w:t>
      </w:r>
      <w:proofErr w:type="spellStart"/>
      <w:r>
        <w:rPr>
          <w:rFonts w:eastAsiaTheme="minorEastAsia"/>
        </w:rPr>
        <w:t>y</w:t>
      </w:r>
      <w:r>
        <w:rPr>
          <w:rFonts w:eastAsiaTheme="minorEastAsia"/>
          <w:vertAlign w:val="subscript"/>
        </w:rPr>
        <w:t>a</w:t>
      </w:r>
      <w:proofErr w:type="spellEnd"/>
      <w:r>
        <w:rPr>
          <w:rFonts w:eastAsiaTheme="minorEastAsia"/>
        </w:rPr>
        <w:t>) genau auf der Linie liegt.</w:t>
      </w:r>
    </w:p>
    <w:p w14:paraId="3103FB74" w14:textId="77777777" w:rsidR="001800E7" w:rsidRDefault="00000000" w:rsidP="001800E7">
      <w:pPr>
        <w:keepNext/>
        <w:jc w:val="center"/>
      </w:pPr>
      <m:oMathPara>
        <m:oMath>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 xml:space="preserve"> = F(</m:t>
          </m:r>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 xml:space="preserve"> + 1, </m:t>
          </m:r>
          <m:sSub>
            <m:sSubPr>
              <m:ctrlPr>
                <w:rPr>
                  <w:rFonts w:ascii="Cambria Math" w:hAnsi="Cambria Math"/>
                  <w:i/>
                </w:rPr>
              </m:ctrlPr>
            </m:sSubPr>
            <m:e>
              <m:r>
                <w:rPr>
                  <w:rFonts w:ascii="Cambria Math" w:hAnsi="Cambria Math"/>
                </w:rPr>
                <m:t xml:space="preserve"> y</m:t>
              </m:r>
            </m:e>
            <m:sub>
              <m:r>
                <w:rPr>
                  <w:rFonts w:ascii="Cambria Math" w:hAnsi="Cambria Math"/>
                </w:rPr>
                <m:t>a</m:t>
              </m:r>
            </m:sub>
          </m:sSub>
          <m:r>
            <w:rPr>
              <w:rFonts w:ascii="Cambria Math" w:hAnsi="Cambria Math"/>
            </w:rPr>
            <m:t xml:space="preserve">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 = ∆y</m:t>
          </m:r>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 xml:space="preserve"> - ∆x</m:t>
          </m:r>
          <m:r>
            <m:rPr>
              <m:sty m:val="p"/>
            </m:rPr>
            <w:rPr>
              <w:rFonts w:ascii="Cambria Math" w:hAnsi="Cambria Math"/>
            </w:rPr>
            <m:t>⋅</m:t>
          </m:r>
          <m:sSub>
            <m:sSubPr>
              <m:ctrlPr>
                <w:rPr>
                  <w:rFonts w:ascii="Cambria Math" w:hAnsi="Cambria Math"/>
                  <w:i/>
                </w:rPr>
              </m:ctrlPr>
            </m:sSubPr>
            <m:e>
              <m:r>
                <w:rPr>
                  <w:rFonts w:ascii="Cambria Math" w:hAnsi="Cambria Math"/>
                </w:rPr>
                <m:t xml:space="preserve">y </m:t>
              </m:r>
            </m:e>
            <m:sub>
              <m:r>
                <w:rPr>
                  <w:rFonts w:ascii="Cambria Math" w:hAnsi="Cambria Math"/>
                </w:rPr>
                <m:t>a</m:t>
              </m:r>
            </m:sub>
          </m:sSub>
          <m:r>
            <w:rPr>
              <w:rFonts w:ascii="Cambria Math" w:hAnsi="Cambria Math"/>
            </w:rPr>
            <m:t xml:space="preserve">+ c + ∆y - </m:t>
          </m:r>
          <m:f>
            <m:fPr>
              <m:ctrlPr>
                <w:rPr>
                  <w:rFonts w:ascii="Cambria Math" w:hAnsi="Cambria Math"/>
                  <w:i/>
                </w:rPr>
              </m:ctrlPr>
            </m:fPr>
            <m:num>
              <m:r>
                <w:rPr>
                  <w:rFonts w:ascii="Cambria Math" w:hAnsi="Cambria Math"/>
                </w:rPr>
                <m:t>∆x</m:t>
              </m:r>
            </m:num>
            <m:den>
              <m:r>
                <w:rPr>
                  <w:rFonts w:ascii="Cambria Math" w:hAnsi="Cambria Math"/>
                </w:rPr>
                <m:t>2</m:t>
              </m:r>
            </m:den>
          </m:f>
          <m:r>
            <w:rPr>
              <w:rFonts w:ascii="Cambria Math" w:hAnsi="Cambria Math"/>
            </w:rPr>
            <m:t xml:space="preserve"> = ∆y - </m:t>
          </m:r>
          <m:f>
            <m:fPr>
              <m:ctrlPr>
                <w:rPr>
                  <w:rFonts w:ascii="Cambria Math" w:hAnsi="Cambria Math"/>
                  <w:i/>
                </w:rPr>
              </m:ctrlPr>
            </m:fPr>
            <m:num>
              <m:r>
                <w:rPr>
                  <w:rFonts w:ascii="Cambria Math" w:hAnsi="Cambria Math"/>
                </w:rPr>
                <m:t>∆x</m:t>
              </m:r>
            </m:num>
            <m:den>
              <m:r>
                <w:rPr>
                  <w:rFonts w:ascii="Cambria Math" w:hAnsi="Cambria Math"/>
                </w:rPr>
                <m:t>2</m:t>
              </m:r>
            </m:den>
          </m:f>
          <m:r>
            <w:rPr>
              <w:rFonts w:ascii="Cambria Math" w:hAnsi="Cambria Math"/>
            </w:rPr>
            <m:t xml:space="preserve"> </m:t>
          </m:r>
        </m:oMath>
      </m:oMathPara>
    </w:p>
    <w:p w14:paraId="00D26DAE" w14:textId="39A35FEC" w:rsidR="001800E7" w:rsidRDefault="001800E7" w:rsidP="001800E7">
      <w:pPr>
        <w:pStyle w:val="Beschriftung"/>
        <w:jc w:val="center"/>
      </w:pPr>
      <w:r>
        <w:t xml:space="preserve">Gleichung </w:t>
      </w:r>
      <w:r w:rsidR="007618CA">
        <w:fldChar w:fldCharType="begin"/>
      </w:r>
      <w:r w:rsidR="007618CA">
        <w:instrText xml:space="preserve"> SEQ Gleichung \* ARABIC </w:instrText>
      </w:r>
      <w:r w:rsidR="007618CA">
        <w:fldChar w:fldCharType="separate"/>
      </w:r>
      <w:r w:rsidR="007618CA">
        <w:rPr>
          <w:noProof/>
        </w:rPr>
        <w:t>6</w:t>
      </w:r>
      <w:r w:rsidR="007618CA">
        <w:fldChar w:fldCharType="end"/>
      </w:r>
      <w:r>
        <w:t xml:space="preserve"> Anfangswert der Kontrollvariable</w:t>
      </w:r>
    </w:p>
    <w:p w14:paraId="7318AA37" w14:textId="5F0C9D73" w:rsidR="0039643B" w:rsidRPr="008877C3" w:rsidRDefault="0039643B" w:rsidP="0039643B">
      <w:pPr>
        <w:keepNext/>
      </w:pPr>
      <w:r>
        <w:rPr>
          <w:noProof/>
        </w:rPr>
        <mc:AlternateContent>
          <mc:Choice Requires="wps">
            <w:drawing>
              <wp:anchor distT="0" distB="0" distL="114300" distR="114300" simplePos="0" relativeHeight="251627520" behindDoc="0" locked="0" layoutInCell="1" allowOverlap="1" wp14:anchorId="34A9EFCE" wp14:editId="75944A2F">
                <wp:simplePos x="0" y="0"/>
                <wp:positionH relativeFrom="margin">
                  <wp:align>center</wp:align>
                </wp:positionH>
                <wp:positionV relativeFrom="paragraph">
                  <wp:posOffset>3300488</wp:posOffset>
                </wp:positionV>
                <wp:extent cx="2895600" cy="635"/>
                <wp:effectExtent l="0" t="0" r="0" b="8255"/>
                <wp:wrapTopAndBottom/>
                <wp:docPr id="1389811496" name="Textfeld 1"/>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57B1B29C" w14:textId="626A0CAB" w:rsidR="00D90BF5" w:rsidRPr="003B7151" w:rsidRDefault="00D90BF5" w:rsidP="00D90BF5">
                            <w:pPr>
                              <w:pStyle w:val="Beschriftung"/>
                              <w:jc w:val="center"/>
                              <w:rPr>
                                <w:noProof/>
                                <w:szCs w:val="22"/>
                              </w:rPr>
                            </w:pPr>
                            <w:bookmarkStart w:id="17" w:name="_Ref218438013"/>
                            <w:r>
                              <w:t xml:space="preserve">Abbildung </w:t>
                            </w:r>
                            <w:r w:rsidR="00C36B01">
                              <w:fldChar w:fldCharType="begin"/>
                            </w:r>
                            <w:r w:rsidR="00C36B01">
                              <w:instrText xml:space="preserve"> SEQ Abbildung \* ARABIC </w:instrText>
                            </w:r>
                            <w:r w:rsidR="00C36B01">
                              <w:fldChar w:fldCharType="separate"/>
                            </w:r>
                            <w:r w:rsidR="00715971">
                              <w:rPr>
                                <w:noProof/>
                              </w:rPr>
                              <w:t>4</w:t>
                            </w:r>
                            <w:r w:rsidR="00C36B01">
                              <w:rPr>
                                <w:noProof/>
                              </w:rPr>
                              <w:fldChar w:fldCharType="end"/>
                            </w:r>
                            <w:bookmarkEnd w:id="17"/>
                            <w:r>
                              <w:t xml:space="preserve"> Pseudocode </w:t>
                            </w:r>
                            <w:proofErr w:type="spellStart"/>
                            <w:r>
                              <w:t>Bresenham</w:t>
                            </w:r>
                            <w:proofErr w:type="spellEnd"/>
                            <w:r>
                              <w:t>-Algorithmu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A9EFCE" id="_x0000_s1027" type="#_x0000_t202" style="position:absolute;left:0;text-align:left;margin-left:0;margin-top:259.9pt;width:228pt;height:.05pt;z-index:25162752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740GAIAAD8EAAAOAAAAZHJzL2Uyb0RvYy54bWysU8Fu2zAMvQ/YPwi6L04yNOiMOEWWIsOA&#10;oC2QFj0rshwLkEWNUmJnXz9KjpOu22nYRaZJihTfe5zfdY1hR4Vegy34ZDTmTFkJpbb7gr88rz/d&#10;cuaDsKUwYFXBT8rzu8XHD/PW5WoKNZhSIaMi1uetK3gdgsuzzMtaNcKPwClLwQqwEYF+cZ+VKFqq&#10;3phsOh7PshawdAhSeU/e+z7IF6l+VSkZHqvKq8BMweltIZ2Yzl08s8Vc5HsUrtby/AzxD69ohLbU&#10;9FLqXgTBDqj/KNVoieChCiMJTQZVpaVKM9A0k/G7aba1cCrNQuB4d4HJ/7+y8uG4dU/IQvcVOiIw&#10;AtI6n3tyxnm6Cpv4pZcyihOEpwtsqgtMknN6++VmNqaQpNjs802skV2vOvThm4KGRaPgSJwkqMRx&#10;40OfOqTETh6MLtfamPgTAyuD7CiIv7bWQZ2L/5ZlbMy1EG/1BaMnu84RrdDtOqbLNzPuoDzR6Ai9&#10;KryTa039NsKHJ4EkAxqJpB0e6agMtAWHs8VZDfjzb/6YT+xQlLOWZFVw/+MgUHFmvlviLWpwMHAw&#10;doNhD80KaNIJLY2TyaQLGMxgVgjNKyl+GbtQSFhJvQoeBnMVenHTxki1XKYkUpoTYWO3TsbSA67P&#10;3atAd2YlEJkPMAhO5O/I6XMTPW55CIR0Yi7i2qN4hptUmrg/b1Rcg7f/Keu694tfAAAA//8DAFBL&#10;AwQUAAYACAAAACEACn/VvN4AAAAIAQAADwAAAGRycy9kb3ducmV2LnhtbEyPwU7DMBBE70j8g7VI&#10;XBB1CmlEQ5yqquAAl4rQCzc33saBeB3FThv+nqUXOO7MaHZesZpcJ444hNaTgvksAYFUe9NSo2D3&#10;/nz7ACJETUZ3nlDBNwZYlZcXhc6NP9EbHqvYCC6hkGsFNsY+lzLUFp0OM98jsXfwg9ORz6GRZtAn&#10;LnedvEuSTDrdEn+wuseNxfqrGp2CbfqxtTfj4el1nd4PL7txk302lVLXV9P6EUTEKf6F4Xc+T4eS&#10;N+39SCaITgGDRAWL+ZIB2E4XGSv7s7IEWRbyP0D5AwAA//8DAFBLAQItABQABgAIAAAAIQC2gziS&#10;/gAAAOEBAAATAAAAAAAAAAAAAAAAAAAAAABbQ29udGVudF9UeXBlc10ueG1sUEsBAi0AFAAGAAgA&#10;AAAhADj9If/WAAAAlAEAAAsAAAAAAAAAAAAAAAAALwEAAF9yZWxzLy5yZWxzUEsBAi0AFAAGAAgA&#10;AAAhAMQzvjQYAgAAPwQAAA4AAAAAAAAAAAAAAAAALgIAAGRycy9lMm9Eb2MueG1sUEsBAi0AFAAG&#10;AAgAAAAhAAp/1bzeAAAACAEAAA8AAAAAAAAAAAAAAAAAcgQAAGRycy9kb3ducmV2LnhtbFBLBQYA&#10;AAAABAAEAPMAAAB9BQAAAAA=&#10;" stroked="f">
                <v:textbox style="mso-fit-shape-to-text:t" inset="0,0,0,0">
                  <w:txbxContent>
                    <w:p w14:paraId="57B1B29C" w14:textId="626A0CAB" w:rsidR="00D90BF5" w:rsidRPr="003B7151" w:rsidRDefault="00D90BF5" w:rsidP="00D90BF5">
                      <w:pPr>
                        <w:pStyle w:val="Beschriftung"/>
                        <w:jc w:val="center"/>
                        <w:rPr>
                          <w:noProof/>
                          <w:szCs w:val="22"/>
                        </w:rPr>
                      </w:pPr>
                      <w:bookmarkStart w:id="18" w:name="_Ref218438013"/>
                      <w:r>
                        <w:t xml:space="preserve">Abbildung </w:t>
                      </w:r>
                      <w:r w:rsidR="00C36B01">
                        <w:fldChar w:fldCharType="begin"/>
                      </w:r>
                      <w:r w:rsidR="00C36B01">
                        <w:instrText xml:space="preserve"> SEQ Abbildung \* ARABIC </w:instrText>
                      </w:r>
                      <w:r w:rsidR="00C36B01">
                        <w:fldChar w:fldCharType="separate"/>
                      </w:r>
                      <w:r w:rsidR="00715971">
                        <w:rPr>
                          <w:noProof/>
                        </w:rPr>
                        <w:t>4</w:t>
                      </w:r>
                      <w:r w:rsidR="00C36B01">
                        <w:rPr>
                          <w:noProof/>
                        </w:rPr>
                        <w:fldChar w:fldCharType="end"/>
                      </w:r>
                      <w:bookmarkEnd w:id="18"/>
                      <w:r>
                        <w:t xml:space="preserve"> Pseudocode </w:t>
                      </w:r>
                      <w:proofErr w:type="spellStart"/>
                      <w:r>
                        <w:t>Bresenham</w:t>
                      </w:r>
                      <w:proofErr w:type="spellEnd"/>
                      <w:r>
                        <w:t>-Algorithmus</w:t>
                      </w:r>
                    </w:p>
                  </w:txbxContent>
                </v:textbox>
                <w10:wrap type="topAndBottom" anchorx="margin"/>
              </v:shape>
            </w:pict>
          </mc:Fallback>
        </mc:AlternateContent>
      </w:r>
      <w:r w:rsidR="00D90BF5">
        <w:rPr>
          <w:rFonts w:eastAsiaTheme="minorEastAsia"/>
          <w:noProof/>
        </w:rPr>
        <w:drawing>
          <wp:anchor distT="0" distB="0" distL="114300" distR="114300" simplePos="0" relativeHeight="251625472" behindDoc="0" locked="0" layoutInCell="1" allowOverlap="1" wp14:anchorId="0491233F" wp14:editId="5779C556">
            <wp:simplePos x="0" y="0"/>
            <wp:positionH relativeFrom="margin">
              <wp:align>center</wp:align>
            </wp:positionH>
            <wp:positionV relativeFrom="paragraph">
              <wp:posOffset>1117806</wp:posOffset>
            </wp:positionV>
            <wp:extent cx="1568450" cy="2082800"/>
            <wp:effectExtent l="0" t="0" r="0" b="0"/>
            <wp:wrapTopAndBottom/>
            <wp:docPr id="14132048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20485" name="Grafik 141320485"/>
                    <pic:cNvPicPr/>
                  </pic:nvPicPr>
                  <pic:blipFill>
                    <a:blip r:embed="rId18">
                      <a:extLst>
                        <a:ext uri="{28A0092B-C50C-407E-A947-70E740481C1C}">
                          <a14:useLocalDpi xmlns:a14="http://schemas.microsoft.com/office/drawing/2010/main" val="0"/>
                        </a:ext>
                      </a:extLst>
                    </a:blip>
                    <a:stretch>
                      <a:fillRect/>
                    </a:stretch>
                  </pic:blipFill>
                  <pic:spPr>
                    <a:xfrm>
                      <a:off x="0" y="0"/>
                      <a:ext cx="1568450" cy="2082800"/>
                    </a:xfrm>
                    <a:prstGeom prst="rect">
                      <a:avLst/>
                    </a:prstGeom>
                  </pic:spPr>
                </pic:pic>
              </a:graphicData>
            </a:graphic>
          </wp:anchor>
        </w:drawing>
      </w:r>
      <w:r w:rsidR="001800E7">
        <w:rPr>
          <w:rFonts w:eastAsiaTheme="minorEastAsia"/>
        </w:rPr>
        <w:t>U</w:t>
      </w:r>
      <w:r w:rsidR="001800E7" w:rsidRPr="008877C3">
        <w:t xml:space="preserve">m die Division durch </w:t>
      </w:r>
      <w:r w:rsidR="008877C3" w:rsidRPr="008877C3">
        <w:t>Z</w:t>
      </w:r>
      <w:r w:rsidR="001800E7" w:rsidRPr="008877C3">
        <w:t xml:space="preserve">wei im Anfangswert der Kontrollvariable zu vermeiden, werden alle Gleichungen mit Faktor </w:t>
      </w:r>
      <w:r w:rsidR="008877C3" w:rsidRPr="008877C3">
        <w:t>Z</w:t>
      </w:r>
      <w:r w:rsidR="001800E7" w:rsidRPr="008877C3">
        <w:t>wei erweitert. Das ändert nicht</w:t>
      </w:r>
      <w:r w:rsidR="002A7EEE" w:rsidRPr="008877C3">
        <w:t>s</w:t>
      </w:r>
      <w:r w:rsidR="001800E7" w:rsidRPr="008877C3">
        <w:t xml:space="preserve"> an der Funktion des Algorithmus, da das Vorzeichen </w:t>
      </w:r>
      <w:r w:rsidR="008877C3" w:rsidRPr="008877C3">
        <w:t xml:space="preserve">der Kontrollvariable </w:t>
      </w:r>
      <w:r w:rsidR="001800E7" w:rsidRPr="008877C3">
        <w:t xml:space="preserve">erhalten bleibt.  Für eine Linie mit einer Steigung zwischen 0 und 1 lässt sich der </w:t>
      </w:r>
      <w:proofErr w:type="spellStart"/>
      <w:r w:rsidR="001800E7" w:rsidRPr="008877C3">
        <w:t>Bresenham</w:t>
      </w:r>
      <w:proofErr w:type="spellEnd"/>
      <w:r w:rsidR="001800E7" w:rsidRPr="008877C3">
        <w:t>-Algorithmus mit dem folgende</w:t>
      </w:r>
      <w:r w:rsidR="008877C3" w:rsidRPr="008877C3">
        <w:t>n</w:t>
      </w:r>
      <w:r w:rsidR="001800E7" w:rsidRPr="008877C3">
        <w:t xml:space="preserve"> Pseudo-Code ausdrücken, siehe </w:t>
      </w:r>
      <w:r w:rsidR="00D90BF5" w:rsidRPr="008877C3">
        <w:fldChar w:fldCharType="begin"/>
      </w:r>
      <w:r w:rsidR="00D90BF5" w:rsidRPr="008877C3">
        <w:instrText xml:space="preserve"> REF _Ref218438013 \h </w:instrText>
      </w:r>
      <w:r w:rsidR="008877C3">
        <w:instrText xml:space="preserve"> \* MERGEFORMAT </w:instrText>
      </w:r>
      <w:r w:rsidR="00D90BF5" w:rsidRPr="008877C3">
        <w:fldChar w:fldCharType="separate"/>
      </w:r>
      <w:r w:rsidR="00D90BF5" w:rsidRPr="008877C3">
        <w:t>Abbildung 4</w:t>
      </w:r>
      <w:r w:rsidR="00D90BF5" w:rsidRPr="008877C3">
        <w:fldChar w:fldCharType="end"/>
      </w:r>
      <w:r w:rsidR="00D90BF5" w:rsidRPr="008877C3">
        <w:t xml:space="preserve">. </w:t>
      </w:r>
      <w:r w:rsidR="00D90BF5" w:rsidRPr="008877C3">
        <w:fldChar w:fldCharType="begin"/>
      </w:r>
      <w:r w:rsidR="00D90BF5" w:rsidRPr="008877C3">
        <w:instrText xml:space="preserve"> ADDIN ZOTERO_ITEM CSL_CITATION {"citationID":"nSedYZ9x","properties":{"formattedCitation":"[4]","plainCitation":"[4]","noteIndex":0},"citationItems":[{"id":15,"uris":["http://zotero.org/users/local/VRi3dGyu/items/8IGSDWLW"],"itemData":{"id":15,"type":"entry-encyclopedia","abstract":"Die Rasterung von Linien ist eine elementare Aufgabe der Computergrafik, bei der eine Linie auf das Punktraster einer Rastergrafik oder eines Raster-Grafikgeräts gezeichnet (gerastert) wird. Dazu werden diejenigen Punkte oder Pixel eingefärbt, die die ideale Strecke möglichst gut annähern.\nGrundlegende Algorithmen rastern Linien nur einfarbig. Eine bessere Darstellung mit mehreren Farbabstufungen ergibt sich bei fortgeschrittenen Verfahren, die Antialiasing (Kantenglättung) unterstützen.\nDa in der Computergrafik auch komplexere geometrische Figuren wie Polygone und beliebige Kurven häufig aus Liniensegmenten zusammengesetzt werden, bildet das Rastern von Linien gleichzeitig die Ausgangsbasis für deren Rasterung. Eine weitere Anwendung, bei der oft besonders viele Linien gezeichnet werden müssen, ist die Darstellung von Drahtgittermodellen.","container-title":"Wikipedia","language":"de","license":"Creative Commons Attribution-ShareAlike License","note":"Page Version ID: 244319003","source":"Wikipedia","title":"Rasterung von Linien","URL":"https://de.wikipedia.org/w/index.php?title=Rasterung_von_Linien&amp;oldid=244319003#Einfache_Methoden","accessed":{"date-parts":[["2025",12,31]]},"issued":{"date-parts":[["2024",4,23]]}}}],"schema":"https://github.com/citation-style-language/schema/raw/master/csl-citation.json"} </w:instrText>
      </w:r>
      <w:r w:rsidR="00D90BF5" w:rsidRPr="008877C3">
        <w:fldChar w:fldCharType="separate"/>
      </w:r>
      <w:r w:rsidR="00D90BF5" w:rsidRPr="008877C3">
        <w:t>[4]</w:t>
      </w:r>
      <w:r w:rsidR="00D90BF5" w:rsidRPr="008877C3">
        <w:fldChar w:fldCharType="end"/>
      </w:r>
    </w:p>
    <w:p w14:paraId="57B2F76B" w14:textId="6199F2F4" w:rsidR="00E10799" w:rsidRDefault="00E10799" w:rsidP="008877C3">
      <w:r>
        <w:t xml:space="preserve">Der hier </w:t>
      </w:r>
      <w:r w:rsidR="008877C3">
        <w:t>e</w:t>
      </w:r>
      <w:r>
        <w:t>rklärte Algorithmus beschränkt sich auf die Rasterung von Linien mit einer Steigung zwischen 0 und 1</w:t>
      </w:r>
      <w:r w:rsidR="009D57FC">
        <w:t>, was einem Winkel von 0° bis 45° zur Horizontalen entspricht</w:t>
      </w:r>
      <w:r>
        <w:t xml:space="preserve">. Der Algorithmus lässt sich durch </w:t>
      </w:r>
      <w:r w:rsidR="009D57FC">
        <w:t xml:space="preserve">Nutzung von </w:t>
      </w:r>
      <w:r>
        <w:t xml:space="preserve">Symmetrieeigenschaften auch auf andere Linien anpassen. </w:t>
      </w:r>
      <w:r>
        <w:fldChar w:fldCharType="begin"/>
      </w:r>
      <w:r>
        <w:instrText xml:space="preserve"> ADDIN ZOTERO_ITEM CSL_CITATION {"citationID":"9TykpvnR","properties":{"formattedCitation":"[4]","plainCitation":"[4]","noteIndex":0},"citationItems":[{"id":15,"uris":["http://zotero.org/users/local/VRi3dGyu/items/8IGSDWLW"],"itemData":{"id":15,"type":"entry-encyclopedia","abstract":"Die Rasterung von Linien ist eine elementare Aufgabe der Computergrafik, bei der eine Linie auf das Punktraster einer Rastergrafik oder eines Raster-Grafikgeräts gezeichnet (gerastert) wird. Dazu werden diejenigen Punkte oder Pixel eingefärbt, die die ideale Strecke möglichst gut annähern.\nGrundlegende Algorithmen rastern Linien nur einfarbig. Eine bessere Darstellung mit mehreren Farbabstufungen ergibt sich bei fortgeschrittenen Verfahren, die Antialiasing (Kantenglättung) unterstützen.\nDa in der Computergrafik auch komplexere geometrische Figuren wie Polygone und beliebige Kurven häufig aus Liniensegmenten zusammengesetzt werden, bildet das Rastern von Linien gleichzeitig die Ausgangsbasis für deren Rasterung. Eine weitere Anwendung, bei der oft besonders viele Linien gezeichnet werden müssen, ist die Darstellung von Drahtgittermodellen.","container-title":"Wikipedia","language":"de","license":"Creative Commons Attribution-ShareAlike License","note":"Page Version ID: 244319003","source":"Wikipedia","title":"Rasterung von Linien","URL":"https://de.wikipedia.org/w/index.php?title=Rasterung_von_Linien&amp;oldid=244319003#Einfache_Methoden","accessed":{"date-parts":[["2025",12,31]]},"issued":{"date-parts":[["2024",4,23]]}}}],"schema":"https://github.com/citation-style-language/schema/raw/master/csl-citation.json"} </w:instrText>
      </w:r>
      <w:r>
        <w:fldChar w:fldCharType="separate"/>
      </w:r>
      <w:r w:rsidRPr="00E10799">
        <w:rPr>
          <w:rFonts w:cs="Arial"/>
        </w:rPr>
        <w:t>[4]</w:t>
      </w:r>
      <w:r>
        <w:fldChar w:fldCharType="end"/>
      </w:r>
      <w:r>
        <w:t xml:space="preserve"> </w:t>
      </w:r>
    </w:p>
    <w:p w14:paraId="02BAE4AC" w14:textId="77777777" w:rsidR="00E10799" w:rsidRDefault="00E10799">
      <w:pPr>
        <w:jc w:val="left"/>
      </w:pPr>
      <w:r>
        <w:br w:type="page"/>
      </w:r>
    </w:p>
    <w:p w14:paraId="710B200D" w14:textId="32564DAD" w:rsidR="001C466D" w:rsidRPr="007D01AC" w:rsidRDefault="00014791" w:rsidP="00A73F5E">
      <w:pPr>
        <w:pStyle w:val="berschrift2"/>
        <w:rPr>
          <w:rFonts w:eastAsiaTheme="minorEastAsia"/>
        </w:rPr>
      </w:pPr>
      <w:bookmarkStart w:id="19" w:name="_Toc221266861"/>
      <w:proofErr w:type="spellStart"/>
      <w:r>
        <w:lastRenderedPageBreak/>
        <w:t>Midpoint</w:t>
      </w:r>
      <w:proofErr w:type="spellEnd"/>
      <w:r>
        <w:t>-Algorithmus</w:t>
      </w:r>
      <w:bookmarkEnd w:id="19"/>
    </w:p>
    <w:p w14:paraId="242EE7AE" w14:textId="227774B7" w:rsidR="00470157" w:rsidRDefault="00B07F9F" w:rsidP="00DB5529">
      <w:r>
        <w:t xml:space="preserve">Der </w:t>
      </w:r>
      <w:proofErr w:type="spellStart"/>
      <w:r>
        <w:t>Midpoint</w:t>
      </w:r>
      <w:proofErr w:type="spellEnd"/>
      <w:r w:rsidR="00DB5529">
        <w:t>-</w:t>
      </w:r>
      <w:r>
        <w:t>Algorithmus ist eine Variante de</w:t>
      </w:r>
      <w:r w:rsidR="00DB5529">
        <w:t>s</w:t>
      </w:r>
      <w:r>
        <w:t xml:space="preserve"> </w:t>
      </w:r>
      <w:proofErr w:type="spellStart"/>
      <w:r>
        <w:t>Bresenham</w:t>
      </w:r>
      <w:proofErr w:type="spellEnd"/>
      <w:r>
        <w:t xml:space="preserve">-Algorithmus zur Rasterung von Kreisen. </w:t>
      </w:r>
      <w:r>
        <w:fldChar w:fldCharType="begin"/>
      </w:r>
      <w:r>
        <w:instrText xml:space="preserve"> ADDIN ZOTERO_ITEM CSL_CITATION {"citationID":"wV1HStHg","properties":{"formattedCitation":"[5]","plainCitation":"[5]","noteIndex":0},"citationItems":[{"id":13,"uris":["http://zotero.org/users/local/VRi3dGyu/items/ZMAEPCPG"],"itemData":{"id":13,"type":"entry-encyclopedia","abstract":"Der Bresenham-Algorithmus ist ein Algorithmus in der Computergrafik zum Zeichnen (Rastern) von Geraden oder Kreisen auf Rasteranzeigen. Zum Thema Rasterung von Linien gibt es einen eigenen Übersichtsartikel, hier wird mehr die konkrete Implementierung erläutert.\nDer Algorithmus wurde 1962 von Jack Bresenham, damals Programmierer bei IBM, entwickelt. Das Besondere an seinem Algorithmus ist, dass er Rundungsfehler, die durch die Diskretisierung von kontinuierlichen Koordinaten entstehen, minimiert, und gleichzeitig einfach implementierbar ist, mit der Addition von ganzen Zahlen als komplexeste Operation, und somit ohne Multiplikation, Division und Gleitkommazahlen auskommt.\nDurch eine geringfügige Erweiterung lässt sich der ursprüngliche Algorithmus, der für die Rasterung von Linien entworfen wurde, auch für die Rasterung von Kreisen verwenden. Sogar die Quadratterme, die beim Kreis vorkommen, lassen sich rekursiv ohne jede Multiplikation aus dem jeweils vorhergehenden Term ableiten nach \n  \n    \n      \n        (\n        n\n        +\n        1\n        \n          )\n          \n            2\n          \n        \n        =\n        \n          n\n          \n            2\n          \n        \n        +\n        2\n        </w:instrText>
      </w:r>
      <w:r>
        <w:rPr>
          <w:rFonts w:ascii="Cambria Math" w:hAnsi="Cambria Math" w:cs="Cambria Math"/>
        </w:rPr>
        <w:instrText>⋅</w:instrText>
      </w:r>
      <w:r>
        <w:instrText xml:space="preserve">\n        n\n        +\n        1\n      \n    \n    {\\displaystyle (n+1)^{2}=n^{2}+2\\cdot n+1}\n  \n, wobei der Term \n  \n    \n      \n        2\n        </w:instrText>
      </w:r>
      <w:r>
        <w:rPr>
          <w:rFonts w:ascii="Cambria Math" w:hAnsi="Cambria Math" w:cs="Cambria Math"/>
        </w:rPr>
        <w:instrText>⋅</w:instrText>
      </w:r>
      <w:r>
        <w:instrText>\n        n\n      \n    \n    {\\displaystyle 2\\cdot n}\n  \n nicht als Multiplikation z</w:instrText>
      </w:r>
      <w:r>
        <w:rPr>
          <w:rFonts w:cs="Arial"/>
        </w:rPr>
        <w:instrText>ä</w:instrText>
      </w:r>
      <w:r>
        <w:instrText xml:space="preserve">hlt, da er in Hardware bzw. auf Assemblerebene als einfache Shift-Operation implementiert wird und der Term \n  \n    \n      \n        \n          n\n          \n            2\n          \n        \n      \n    \n    {\\displaystyle n^{2}}\n  \n im Endeffekt ganz vermieden werden kann.\nAuf heutiger Grafikhardware kommt der Bresenham-Algorithmus nicht mehr zum Einsatz, da er weder vektorisier- noch parallelisierbar ist, auf heutigen frei programmierbaren Shaderarchitekturen liegt nicht mehr das Augenmerk auf Vermeidung von Multiplikationen, Divisionen und Gleitkommaarithmetik, sondern auf die optimale Ausnutzung dieser Gleitkommavektorprozessoren.\nWeiterhin haben sich die Anforderungen geändert: nichtganzzahlige Koordinaten, Antialiasing und dickere Linien sind Standard.\nHauptaugenmerk liegt auf 3D-Performance, 2D fällt dabei nebenbei mit ab.\nDer Name Bresenham wird heute zudem für eine ganze „Familie“ von Algorithmen verwendet, die eigentlich von Anderen später entwickelt wurden, jedoch in der Nachfolge von Bresenham und mit einem verwandten Ansatz (siehe Einzelnachweise unten).","container-title":"Wikipedia","language":"de","license":"Creative Commons Attribution-ShareAlike License","note":"Page Version ID: 258677015","source":"Wikipedia","title":"Bresenham-Algorithmus","URL":"https://de.wikipedia.org/w/index.php?title=Bresenham-Algorithmus&amp;oldid=258677015","accessed":{"date-parts":[["2025",12,31]]},"issued":{"date-parts":[["2025",8,7]]}}}],"schema":"https://github.com/citation-style-language/schema/raw/master/csl-citation.json"} </w:instrText>
      </w:r>
      <w:r>
        <w:fldChar w:fldCharType="separate"/>
      </w:r>
      <w:r w:rsidRPr="00B07F9F">
        <w:rPr>
          <w:rFonts w:cs="Arial"/>
        </w:rPr>
        <w:t>[5]</w:t>
      </w:r>
      <w:r>
        <w:fldChar w:fldCharType="end"/>
      </w:r>
      <w:r w:rsidR="00C1320F">
        <w:t xml:space="preserve"> Die Grundlage für den Algorithmus ist die implizite Kreisgleichung, siehe</w:t>
      </w:r>
      <w:r w:rsidR="009D1169">
        <w:t xml:space="preserve"> </w:t>
      </w:r>
      <w:r w:rsidR="009D1169">
        <w:fldChar w:fldCharType="begin"/>
      </w:r>
      <w:r w:rsidR="009D1169">
        <w:instrText xml:space="preserve"> REF _Ref218706372 \h </w:instrText>
      </w:r>
      <w:r w:rsidR="00DB5529">
        <w:instrText xml:space="preserve"> \* MERGEFORMAT </w:instrText>
      </w:r>
      <w:r w:rsidR="009D1169">
        <w:fldChar w:fldCharType="separate"/>
      </w:r>
      <w:r w:rsidR="009D1169">
        <w:t xml:space="preserve">Gleichung </w:t>
      </w:r>
      <w:r w:rsidR="009D1169">
        <w:rPr>
          <w:noProof/>
        </w:rPr>
        <w:t>7</w:t>
      </w:r>
      <w:r w:rsidR="009D1169">
        <w:fldChar w:fldCharType="end"/>
      </w:r>
      <w:r w:rsidR="009D1169">
        <w:t>.</w:t>
      </w:r>
      <w:r w:rsidR="007A7E39">
        <w:t xml:space="preserve"> Setzt man die Koordinaten eines Punktes in </w:t>
      </w:r>
      <w:r w:rsidR="007A7E39">
        <w:fldChar w:fldCharType="begin"/>
      </w:r>
      <w:r w:rsidR="007A7E39">
        <w:instrText xml:space="preserve"> REF _Ref218706372 \h </w:instrText>
      </w:r>
      <w:r w:rsidR="00DB5529">
        <w:instrText xml:space="preserve"> \* MERGEFORMAT </w:instrText>
      </w:r>
      <w:r w:rsidR="007A7E39">
        <w:fldChar w:fldCharType="separate"/>
      </w:r>
      <w:r w:rsidR="007A7E39">
        <w:t xml:space="preserve">Gleichung </w:t>
      </w:r>
      <w:r w:rsidR="007A7E39">
        <w:rPr>
          <w:noProof/>
        </w:rPr>
        <w:t>7</w:t>
      </w:r>
      <w:r w:rsidR="007A7E39">
        <w:fldChar w:fldCharType="end"/>
      </w:r>
      <w:r w:rsidR="00DB5529">
        <w:t xml:space="preserve">, </w:t>
      </w:r>
      <w:r w:rsidR="007A7E39">
        <w:t>ergibt der Funktionswert Null</w:t>
      </w:r>
      <w:r w:rsidR="00DB5529">
        <w:t>,</w:t>
      </w:r>
      <w:r w:rsidR="007A7E39">
        <w:t xml:space="preserve"> wenn der Punkt auf dem Kreis liegt, einen negativen </w:t>
      </w:r>
      <w:r w:rsidR="00440CD4">
        <w:t>Wert</w:t>
      </w:r>
      <w:r w:rsidR="00DB5529">
        <w:t>,</w:t>
      </w:r>
      <w:r w:rsidR="007A7E39">
        <w:t xml:space="preserve"> wenn der Punkt innerhalb des Kreises liegt und einen positiven</w:t>
      </w:r>
      <w:r w:rsidR="00DB5529">
        <w:t>,</w:t>
      </w:r>
      <w:r w:rsidR="007A7E39">
        <w:t xml:space="preserve"> wenn der Punkt außerhalb des Kreises liegt. </w:t>
      </w:r>
    </w:p>
    <w:p w14:paraId="24FCF76F" w14:textId="0882E32D" w:rsidR="00C1320F" w:rsidRDefault="00C1320F" w:rsidP="009D1169">
      <w:pPr>
        <w:keepNext/>
        <w:jc w:val="left"/>
      </w:pPr>
      <m:oMathPara>
        <m:oMath>
          <m:r>
            <w:rPr>
              <w:rFonts w:ascii="Cambria Math" w:hAnsi="Cambria Math"/>
            </w:rPr>
            <m:t>F</m:t>
          </m:r>
          <m:d>
            <m:dPr>
              <m:ctrlPr>
                <w:rPr>
                  <w:rFonts w:ascii="Cambria Math" w:hAnsi="Cambria Math"/>
                  <w:i/>
                </w:rPr>
              </m:ctrlPr>
            </m:dPr>
            <m:e>
              <m:r>
                <w:rPr>
                  <w:rFonts w:ascii="Cambria Math" w:hAnsi="Cambria Math"/>
                </w:rPr>
                <m:t>x,y</m:t>
              </m:r>
            </m:e>
          </m:d>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 xml:space="preserve"> - </m:t>
          </m:r>
          <m:sSup>
            <m:sSupPr>
              <m:ctrlPr>
                <w:rPr>
                  <w:rFonts w:ascii="Cambria Math" w:hAnsi="Cambria Math"/>
                  <w:i/>
                </w:rPr>
              </m:ctrlPr>
            </m:sSupPr>
            <m:e>
              <m:r>
                <w:rPr>
                  <w:rFonts w:ascii="Cambria Math" w:hAnsi="Cambria Math"/>
                </w:rPr>
                <m:t>r</m:t>
              </m:r>
            </m:e>
            <m:sup>
              <m:r>
                <w:rPr>
                  <w:rFonts w:ascii="Cambria Math" w:hAnsi="Cambria Math"/>
                </w:rPr>
                <m:t>2</m:t>
              </m:r>
            </m:sup>
          </m:sSup>
        </m:oMath>
      </m:oMathPara>
    </w:p>
    <w:p w14:paraId="007DEFE9" w14:textId="221F98C6" w:rsidR="00D01D14" w:rsidRDefault="009D1169" w:rsidP="00D01D14">
      <w:pPr>
        <w:pStyle w:val="Beschriftung"/>
        <w:jc w:val="center"/>
      </w:pPr>
      <w:bookmarkStart w:id="20" w:name="_Ref218706372"/>
      <w:r>
        <w:t xml:space="preserve">Gleichung </w:t>
      </w:r>
      <w:r w:rsidR="007618CA">
        <w:fldChar w:fldCharType="begin"/>
      </w:r>
      <w:r w:rsidR="007618CA">
        <w:instrText xml:space="preserve"> SEQ Gleichung \* ARABIC </w:instrText>
      </w:r>
      <w:r w:rsidR="007618CA">
        <w:fldChar w:fldCharType="separate"/>
      </w:r>
      <w:r w:rsidR="007618CA">
        <w:rPr>
          <w:noProof/>
        </w:rPr>
        <w:t>7</w:t>
      </w:r>
      <w:r w:rsidR="007618CA">
        <w:fldChar w:fldCharType="end"/>
      </w:r>
      <w:bookmarkEnd w:id="20"/>
      <w:r>
        <w:t xml:space="preserve"> Implizite Kreisgleichung</w:t>
      </w:r>
    </w:p>
    <w:p w14:paraId="243AD49A" w14:textId="3FC05201" w:rsidR="00D01D14" w:rsidRPr="00D01D14" w:rsidRDefault="00440CD4" w:rsidP="00DB5529">
      <w:r>
        <w:rPr>
          <w:noProof/>
        </w:rPr>
        <mc:AlternateContent>
          <mc:Choice Requires="wps">
            <w:drawing>
              <wp:anchor distT="0" distB="0" distL="114300" distR="114300" simplePos="0" relativeHeight="251632640" behindDoc="0" locked="0" layoutInCell="1" allowOverlap="1" wp14:anchorId="452EEA71" wp14:editId="12D39570">
                <wp:simplePos x="0" y="0"/>
                <wp:positionH relativeFrom="column">
                  <wp:posOffset>1348105</wp:posOffset>
                </wp:positionH>
                <wp:positionV relativeFrom="paragraph">
                  <wp:posOffset>3463925</wp:posOffset>
                </wp:positionV>
                <wp:extent cx="3100705" cy="635"/>
                <wp:effectExtent l="0" t="0" r="0" b="0"/>
                <wp:wrapTopAndBottom/>
                <wp:docPr id="1117569785" name="Textfeld 1"/>
                <wp:cNvGraphicFramePr/>
                <a:graphic xmlns:a="http://schemas.openxmlformats.org/drawingml/2006/main">
                  <a:graphicData uri="http://schemas.microsoft.com/office/word/2010/wordprocessingShape">
                    <wps:wsp>
                      <wps:cNvSpPr txBox="1"/>
                      <wps:spPr>
                        <a:xfrm>
                          <a:off x="0" y="0"/>
                          <a:ext cx="3100705" cy="635"/>
                        </a:xfrm>
                        <a:prstGeom prst="rect">
                          <a:avLst/>
                        </a:prstGeom>
                        <a:solidFill>
                          <a:prstClr val="white"/>
                        </a:solidFill>
                        <a:ln>
                          <a:noFill/>
                        </a:ln>
                      </wps:spPr>
                      <wps:txbx>
                        <w:txbxContent>
                          <w:p w14:paraId="69DB277A" w14:textId="1F2F82C6" w:rsidR="00440CD4" w:rsidRPr="009B3A71" w:rsidRDefault="00440CD4" w:rsidP="00440CD4">
                            <w:pPr>
                              <w:pStyle w:val="Beschriftung"/>
                              <w:jc w:val="center"/>
                              <w:rPr>
                                <w:rFonts w:cs="Arial"/>
                                <w:noProof/>
                              </w:rPr>
                            </w:pPr>
                            <w:bookmarkStart w:id="21" w:name="_Ref218710779"/>
                            <w:r>
                              <w:t xml:space="preserve">Abbildung </w:t>
                            </w:r>
                            <w:r w:rsidR="00C36B01">
                              <w:fldChar w:fldCharType="begin"/>
                            </w:r>
                            <w:r w:rsidR="00C36B01">
                              <w:instrText xml:space="preserve"> SEQ Abbildung \* ARABIC </w:instrText>
                            </w:r>
                            <w:r w:rsidR="00C36B01">
                              <w:fldChar w:fldCharType="separate"/>
                            </w:r>
                            <w:r w:rsidR="00715971">
                              <w:rPr>
                                <w:noProof/>
                              </w:rPr>
                              <w:t>5</w:t>
                            </w:r>
                            <w:r w:rsidR="00C36B01">
                              <w:rPr>
                                <w:noProof/>
                              </w:rPr>
                              <w:fldChar w:fldCharType="end"/>
                            </w:r>
                            <w:bookmarkEnd w:id="21"/>
                            <w:r>
                              <w:t xml:space="preserve"> Wahl des Pix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2EEA71" id="_x0000_s1028" type="#_x0000_t202" style="position:absolute;left:0;text-align:left;margin-left:106.15pt;margin-top:272.75pt;width:244.15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PJGgIAAD8EAAAOAAAAZHJzL2Uyb0RvYy54bWysU8Fu2zAMvQ/YPwi6L3ZStBuMOEWWIsOA&#10;oC2QDj0rshwLkEWNUmJnXz9KjpOt22nYRaZJihTfe5zf961hR4Vegy35dJJzpqyEStt9yb+9rD98&#10;4swHYSthwKqSn5Tn94v37+adK9QMGjCVQkZFrC86V/ImBFdkmZeNaoWfgFOWgjVgKwL94j6rUHRU&#10;vTXZLM/vsg6wcghSeU/ehyHIF6l+XSsZnuraq8BMyeltIZ2Yzl08s8VcFHsUrtHy/AzxD69ohbbU&#10;9FLqQQTBDqj/KNVqieChDhMJbQZ1raVKM9A00/zNNNtGOJVmIXC8u8Dk/19Z+Xjcumdkof8MPREY&#10;AemcLzw54zx9jW380ksZxQnC0wU21QcmyXkzzfOP+S1nkmJ3N7exRna96tCHLwpaFo2SI3GSoBLH&#10;jQ9D6pgSO3kwulprY+JPDKwMsqMg/rpGB3Uu/luWsTHXQrw1FIye7DpHtEK/65muSj4bZ9xBdaLR&#10;EQZVeCfXmvpthA/PAkkGNC1JOzzRURvoSg5ni7MG8Mff/DGf2KEoZx3JquT++0Gg4sx8tcRb1OBo&#10;4GjsRsMe2hXQpFNaGieTSRcwmNGsEdpXUvwydqGQsJJ6lTyM5ioM4qaNkWq5TEmkNCfCxm6djKVH&#10;XF/6V4HuzEogMh9hFJwo3pAz5CZ63PIQCOnEXMR1QPEMN6k0cX/eqLgGv/6nrOveL34CAAD//wMA&#10;UEsDBBQABgAIAAAAIQB60VF/4QAAAAsBAAAPAAAAZHJzL2Rvd25yZXYueG1sTI+xTsMwEIZ3JN7B&#10;OiQWRJ2mSUAhTlVVMMBSEbqwufE1DsTnyHba8PYYFhjv7tP/f1etZzOwEzrfWxKwXCTAkFqreuoE&#10;7N+ebu+B+SBJycESCvhCD+v68qKSpbJnesVTEzoWQ8iXUoAOYSw5961GI/3CjkjxdrTOyBBH13Hl&#10;5DmGm4GnSVJwI3uKDVqOuNXYfjaTEbDL3nf6Zjo+vmyylXveT9vio2uEuL6aNw/AAs7hD4Yf/agO&#10;dXQ62ImUZ4OAdJmuIiogz/IcWCTuYh+ww++mAF5X/P8P9TcAAAD//wMAUEsBAi0AFAAGAAgAAAAh&#10;ALaDOJL+AAAA4QEAABMAAAAAAAAAAAAAAAAAAAAAAFtDb250ZW50X1R5cGVzXS54bWxQSwECLQAU&#10;AAYACAAAACEAOP0h/9YAAACUAQAACwAAAAAAAAAAAAAAAAAvAQAAX3JlbHMvLnJlbHNQSwECLQAU&#10;AAYACAAAACEAj/vDyRoCAAA/BAAADgAAAAAAAAAAAAAAAAAuAgAAZHJzL2Uyb0RvYy54bWxQSwEC&#10;LQAUAAYACAAAACEAetFRf+EAAAALAQAADwAAAAAAAAAAAAAAAAB0BAAAZHJzL2Rvd25yZXYueG1s&#10;UEsFBgAAAAAEAAQA8wAAAIIFAAAAAA==&#10;" stroked="f">
                <v:textbox style="mso-fit-shape-to-text:t" inset="0,0,0,0">
                  <w:txbxContent>
                    <w:p w14:paraId="69DB277A" w14:textId="1F2F82C6" w:rsidR="00440CD4" w:rsidRPr="009B3A71" w:rsidRDefault="00440CD4" w:rsidP="00440CD4">
                      <w:pPr>
                        <w:pStyle w:val="Beschriftung"/>
                        <w:jc w:val="center"/>
                        <w:rPr>
                          <w:rFonts w:cs="Arial"/>
                          <w:noProof/>
                        </w:rPr>
                      </w:pPr>
                      <w:bookmarkStart w:id="22" w:name="_Ref218710779"/>
                      <w:r>
                        <w:t xml:space="preserve">Abbildung </w:t>
                      </w:r>
                      <w:r w:rsidR="00C36B01">
                        <w:fldChar w:fldCharType="begin"/>
                      </w:r>
                      <w:r w:rsidR="00C36B01">
                        <w:instrText xml:space="preserve"> SEQ Abbildung \* ARABIC </w:instrText>
                      </w:r>
                      <w:r w:rsidR="00C36B01">
                        <w:fldChar w:fldCharType="separate"/>
                      </w:r>
                      <w:r w:rsidR="00715971">
                        <w:rPr>
                          <w:noProof/>
                        </w:rPr>
                        <w:t>5</w:t>
                      </w:r>
                      <w:r w:rsidR="00C36B01">
                        <w:rPr>
                          <w:noProof/>
                        </w:rPr>
                        <w:fldChar w:fldCharType="end"/>
                      </w:r>
                      <w:bookmarkEnd w:id="22"/>
                      <w:r>
                        <w:t xml:space="preserve"> Wahl des Pixels</w:t>
                      </w:r>
                    </w:p>
                  </w:txbxContent>
                </v:textbox>
                <w10:wrap type="topAndBottom"/>
              </v:shape>
            </w:pict>
          </mc:Fallback>
        </mc:AlternateContent>
      </w:r>
      <w:r>
        <w:rPr>
          <w:rFonts w:cs="Arial"/>
          <w:noProof/>
          <w:szCs w:val="24"/>
        </w:rPr>
        <w:drawing>
          <wp:anchor distT="0" distB="0" distL="114300" distR="114300" simplePos="0" relativeHeight="251630592" behindDoc="0" locked="0" layoutInCell="1" allowOverlap="1" wp14:anchorId="3F1FC253" wp14:editId="2AE79F36">
            <wp:simplePos x="0" y="0"/>
            <wp:positionH relativeFrom="margin">
              <wp:posOffset>1348292</wp:posOffset>
            </wp:positionH>
            <wp:positionV relativeFrom="paragraph">
              <wp:posOffset>857565</wp:posOffset>
            </wp:positionV>
            <wp:extent cx="3100705" cy="2549525"/>
            <wp:effectExtent l="0" t="0" r="4445" b="3175"/>
            <wp:wrapTopAndBottom/>
            <wp:docPr id="786946618" name="Grafik 3" descr="Ein Bild, das Reihe, Diagramm, Kreis, parall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946618" name="Grafik 3" descr="Ein Bild, das Reihe, Diagramm, Kreis, parallel enthält.&#10;&#10;KI-generierte Inhalte können fehlerhaft sein."/>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00705" cy="2549525"/>
                    </a:xfrm>
                    <a:prstGeom prst="rect">
                      <a:avLst/>
                    </a:prstGeom>
                  </pic:spPr>
                </pic:pic>
              </a:graphicData>
            </a:graphic>
            <wp14:sizeRelH relativeFrom="margin">
              <wp14:pctWidth>0</wp14:pctWidth>
            </wp14:sizeRelH>
            <wp14:sizeRelV relativeFrom="margin">
              <wp14:pctHeight>0</wp14:pctHeight>
            </wp14:sizeRelV>
          </wp:anchor>
        </w:drawing>
      </w:r>
      <w:r w:rsidR="00D01D14">
        <w:t xml:space="preserve">Der </w:t>
      </w:r>
      <w:proofErr w:type="spellStart"/>
      <w:r w:rsidR="00D01D14">
        <w:t>Midpoint</w:t>
      </w:r>
      <w:proofErr w:type="spellEnd"/>
      <w:r w:rsidR="00D01D14">
        <w:t xml:space="preserve">-Algorithmus startet bei der größten Y-Koordinate. Wie beim </w:t>
      </w:r>
      <w:proofErr w:type="spellStart"/>
      <w:r w:rsidR="00D01D14">
        <w:t>Bresenham</w:t>
      </w:r>
      <w:proofErr w:type="spellEnd"/>
      <w:r w:rsidR="00DB5529">
        <w:t>-</w:t>
      </w:r>
      <w:r w:rsidR="00D01D14">
        <w:t xml:space="preserve">Algorithmus wird in jedem Schritt zwischen den nächsten </w:t>
      </w:r>
      <w:r w:rsidR="00B63543">
        <w:t>beiden möglichen Pixelpositionen entschieden</w:t>
      </w:r>
      <w:r>
        <w:t xml:space="preserve">, dazu wird </w:t>
      </w:r>
      <w:r w:rsidR="00DB5529">
        <w:t>der Mittelpunkt</w:t>
      </w:r>
      <w:r>
        <w:t xml:space="preserve"> zwischen den beiden Pixelpositionen betrachtet, siehe </w:t>
      </w:r>
      <w:r>
        <w:fldChar w:fldCharType="begin"/>
      </w:r>
      <w:r>
        <w:instrText xml:space="preserve"> REF _Ref218710779 \h </w:instrText>
      </w:r>
      <w:r w:rsidR="00DB5529">
        <w:instrText xml:space="preserve"> \* MERGEFORMAT </w:instrText>
      </w:r>
      <w:r>
        <w:fldChar w:fldCharType="separate"/>
      </w:r>
      <w:r>
        <w:t xml:space="preserve">Abbildung </w:t>
      </w:r>
      <w:r>
        <w:rPr>
          <w:noProof/>
        </w:rPr>
        <w:t>5</w:t>
      </w:r>
      <w:r>
        <w:fldChar w:fldCharType="end"/>
      </w:r>
      <w:r>
        <w:t>.</w:t>
      </w:r>
    </w:p>
    <w:p w14:paraId="541711B4" w14:textId="0A167BFF" w:rsidR="00470157" w:rsidRDefault="00440CD4" w:rsidP="00DB5529">
      <w:r>
        <w:t xml:space="preserve">Die Koordinaten des Mittelpunktes werden in </w:t>
      </w:r>
      <w:r>
        <w:fldChar w:fldCharType="begin"/>
      </w:r>
      <w:r>
        <w:instrText xml:space="preserve"> REF _Ref218706372 \h </w:instrText>
      </w:r>
      <w:r w:rsidR="00DB5529">
        <w:instrText xml:space="preserve"> \* MERGEFORMAT </w:instrText>
      </w:r>
      <w:r>
        <w:fldChar w:fldCharType="separate"/>
      </w:r>
      <w:r>
        <w:t xml:space="preserve">Gleichung </w:t>
      </w:r>
      <w:r>
        <w:rPr>
          <w:noProof/>
        </w:rPr>
        <w:t>7</w:t>
      </w:r>
      <w:r>
        <w:fldChar w:fldCharType="end"/>
      </w:r>
      <w:r>
        <w:t xml:space="preserve"> eingesetzt und einer Kontrollvariable d</w:t>
      </w:r>
      <w:r>
        <w:rPr>
          <w:sz w:val="14"/>
          <w:szCs w:val="12"/>
        </w:rPr>
        <w:t>i</w:t>
      </w:r>
      <w:r>
        <w:rPr>
          <w:sz w:val="20"/>
          <w:szCs w:val="18"/>
        </w:rPr>
        <w:t xml:space="preserve"> </w:t>
      </w:r>
      <w:r w:rsidRPr="00DB5529">
        <w:t>zugewiesen</w:t>
      </w:r>
      <w:r>
        <w:t xml:space="preserve">. Ist die Kontrollvariable positiv wird die Y-Koordinate dekrementiert, ansonsten wird die aktuelle Y-Koordinate beibehalten. Die Kontrollvariable wird, wie beim </w:t>
      </w:r>
      <w:proofErr w:type="spellStart"/>
      <w:r>
        <w:t>Bresenham</w:t>
      </w:r>
      <w:proofErr w:type="spellEnd"/>
      <w:r>
        <w:t>-Algorithmus inkrementell berechnet. Die Änderung der Kontrollvariable hängt dabei davon ab, ob die Y-Koordinate dekrementiert wurde oder nicht, siehe</w:t>
      </w:r>
      <w:r w:rsidR="00214BDA">
        <w:t xml:space="preserve"> </w:t>
      </w:r>
      <w:r w:rsidR="00214BDA">
        <w:fldChar w:fldCharType="begin"/>
      </w:r>
      <w:r w:rsidR="00214BDA">
        <w:instrText xml:space="preserve"> REF _Ref218711943 \h </w:instrText>
      </w:r>
      <w:r w:rsidR="00DB5529">
        <w:instrText xml:space="preserve"> \* MERGEFORMAT </w:instrText>
      </w:r>
      <w:r w:rsidR="00214BDA">
        <w:fldChar w:fldCharType="separate"/>
      </w:r>
      <w:r w:rsidR="00214BDA">
        <w:t xml:space="preserve">Gleichung </w:t>
      </w:r>
      <w:r w:rsidR="00214BDA">
        <w:rPr>
          <w:noProof/>
        </w:rPr>
        <w:t>8</w:t>
      </w:r>
      <w:r w:rsidR="00214BDA">
        <w:fldChar w:fldCharType="end"/>
      </w:r>
      <w:r w:rsidR="00214BDA">
        <w:t xml:space="preserve"> und </w:t>
      </w:r>
      <w:r w:rsidR="00214BDA">
        <w:fldChar w:fldCharType="begin"/>
      </w:r>
      <w:r w:rsidR="00214BDA">
        <w:instrText xml:space="preserve"> REF _Ref218711951 \h </w:instrText>
      </w:r>
      <w:r w:rsidR="00DB5529">
        <w:instrText xml:space="preserve"> \* MERGEFORMAT </w:instrText>
      </w:r>
      <w:r w:rsidR="00214BDA">
        <w:fldChar w:fldCharType="separate"/>
      </w:r>
      <w:r w:rsidR="00214BDA">
        <w:t xml:space="preserve">Gleichung </w:t>
      </w:r>
      <w:r w:rsidR="00214BDA">
        <w:rPr>
          <w:noProof/>
        </w:rPr>
        <w:t>9</w:t>
      </w:r>
      <w:r w:rsidR="00214BDA">
        <w:fldChar w:fldCharType="end"/>
      </w:r>
      <w:r w:rsidR="00214BDA">
        <w:t xml:space="preserve">. </w:t>
      </w:r>
    </w:p>
    <w:p w14:paraId="1A0A0075" w14:textId="77777777" w:rsidR="00214BDA" w:rsidRDefault="00000000" w:rsidP="00214BDA">
      <w:pPr>
        <w:keepNext/>
        <w:jc w:val="center"/>
      </w:pPr>
      <m:oMathPara>
        <m:oMath>
          <m:sSub>
            <m:sSubPr>
              <m:ctrlPr>
                <w:rPr>
                  <w:rFonts w:ascii="Cambria Math" w:hAnsi="Cambria Math"/>
                  <w:i/>
                  <w:sz w:val="22"/>
                  <w:szCs w:val="20"/>
                </w:rPr>
              </m:ctrlPr>
            </m:sSubPr>
            <m:e>
              <m:r>
                <w:rPr>
                  <w:rFonts w:ascii="Cambria Math" w:hAnsi="Cambria Math"/>
                  <w:sz w:val="22"/>
                  <w:szCs w:val="20"/>
                </w:rPr>
                <m:t>d</m:t>
              </m:r>
            </m:e>
            <m:sub>
              <m:r>
                <w:rPr>
                  <w:rFonts w:ascii="Cambria Math" w:hAnsi="Cambria Math"/>
                  <w:sz w:val="22"/>
                  <w:szCs w:val="20"/>
                </w:rPr>
                <m:t>i+1</m:t>
              </m:r>
            </m:sub>
          </m:sSub>
          <m:r>
            <w:rPr>
              <w:rFonts w:ascii="Cambria Math" w:hAnsi="Cambria Math"/>
              <w:sz w:val="22"/>
              <w:szCs w:val="20"/>
            </w:rPr>
            <m:t xml:space="preserve"> - </m:t>
          </m:r>
          <m:sSub>
            <m:sSubPr>
              <m:ctrlPr>
                <w:rPr>
                  <w:rFonts w:ascii="Cambria Math" w:hAnsi="Cambria Math"/>
                  <w:i/>
                  <w:sz w:val="22"/>
                  <w:szCs w:val="20"/>
                </w:rPr>
              </m:ctrlPr>
            </m:sSubPr>
            <m:e>
              <m:r>
                <w:rPr>
                  <w:rFonts w:ascii="Cambria Math" w:hAnsi="Cambria Math"/>
                  <w:sz w:val="22"/>
                  <w:szCs w:val="20"/>
                </w:rPr>
                <m:t>d</m:t>
              </m:r>
            </m:e>
            <m:sub>
              <m:r>
                <w:rPr>
                  <w:rFonts w:ascii="Cambria Math" w:hAnsi="Cambria Math"/>
                  <w:sz w:val="22"/>
                  <w:szCs w:val="20"/>
                </w:rPr>
                <m:t>i</m:t>
              </m:r>
            </m:sub>
          </m:sSub>
          <m:r>
            <w:rPr>
              <w:rFonts w:ascii="Cambria Math" w:hAnsi="Cambria Math"/>
              <w:sz w:val="22"/>
              <w:szCs w:val="20"/>
            </w:rPr>
            <m:t xml:space="preserve"> =  </m:t>
          </m:r>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2, </m:t>
          </m:r>
          <m:sSub>
            <m:sSubPr>
              <m:ctrlPr>
                <w:rPr>
                  <w:rFonts w:ascii="Cambria Math" w:hAnsi="Cambria Math"/>
                  <w:i/>
                </w:rPr>
              </m:ctrlPr>
            </m:sSubPr>
            <m:e>
              <m:r>
                <w:rPr>
                  <w:rFonts w:ascii="Cambria Math" w:hAnsi="Cambria Math"/>
                </w:rPr>
                <m:t xml:space="preserve"> y</m:t>
              </m:r>
            </m:e>
            <m:sub>
              <m:r>
                <w:rPr>
                  <w:rFonts w:ascii="Cambria Math" w:hAnsi="Cambria Math"/>
                </w:rPr>
                <m:t>i</m:t>
              </m:r>
            </m:sub>
          </m:sSub>
          <m:r>
            <w:rPr>
              <w:rFonts w:ascii="Cambria Math" w:hAnsi="Cambria Math"/>
            </w:rPr>
            <m:t xml:space="preserve">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r>
            <w:rPr>
              <w:rFonts w:ascii="Cambria Math" w:eastAsiaTheme="minorEastAsia" w:hAnsi="Cambria Math"/>
            </w:rPr>
            <m:t xml:space="preserve">- </m:t>
          </m:r>
          <m:sSub>
            <m:sSubPr>
              <m:ctrlPr>
                <w:rPr>
                  <w:rFonts w:ascii="Cambria Math" w:hAnsi="Cambria Math"/>
                  <w:i/>
                  <w:sz w:val="22"/>
                  <w:szCs w:val="20"/>
                </w:rPr>
              </m:ctrlPr>
            </m:sSubPr>
            <m:e>
              <m:r>
                <w:rPr>
                  <w:rFonts w:ascii="Cambria Math" w:hAnsi="Cambria Math"/>
                  <w:sz w:val="22"/>
                  <w:szCs w:val="20"/>
                </w:rPr>
                <m:t>d</m:t>
              </m:r>
            </m:e>
            <m:sub>
              <m:r>
                <w:rPr>
                  <w:rFonts w:ascii="Cambria Math" w:hAnsi="Cambria Math"/>
                  <w:sz w:val="22"/>
                  <w:szCs w:val="20"/>
                </w:rPr>
                <m:t>i</m:t>
              </m:r>
            </m:sub>
          </m:sSub>
          <m:r>
            <w:rPr>
              <w:rFonts w:ascii="Cambria Math" w:hAnsi="Cambria Math"/>
              <w:sz w:val="22"/>
              <w:szCs w:val="20"/>
            </w:rPr>
            <m:t xml:space="preserve"> = 2</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3</m:t>
          </m:r>
        </m:oMath>
      </m:oMathPara>
    </w:p>
    <w:p w14:paraId="27646436" w14:textId="2A1411C0" w:rsidR="00214BDA" w:rsidRDefault="00214BDA" w:rsidP="00214BDA">
      <w:pPr>
        <w:pStyle w:val="Beschriftung"/>
        <w:jc w:val="center"/>
        <w:rPr>
          <w:rFonts w:cs="Arial"/>
          <w:szCs w:val="24"/>
        </w:rPr>
      </w:pPr>
      <w:bookmarkStart w:id="23" w:name="_Ref218711943"/>
      <w:r>
        <w:t xml:space="preserve">Gleichung </w:t>
      </w:r>
      <w:r w:rsidR="007618CA">
        <w:fldChar w:fldCharType="begin"/>
      </w:r>
      <w:r w:rsidR="007618CA">
        <w:instrText xml:space="preserve"> SEQ Gleichung \* ARABIC </w:instrText>
      </w:r>
      <w:r w:rsidR="007618CA">
        <w:fldChar w:fldCharType="separate"/>
      </w:r>
      <w:r w:rsidR="007618CA">
        <w:rPr>
          <w:noProof/>
        </w:rPr>
        <w:t>8</w:t>
      </w:r>
      <w:r w:rsidR="007618CA">
        <w:fldChar w:fldCharType="end"/>
      </w:r>
      <w:bookmarkEnd w:id="23"/>
      <w:r>
        <w:t xml:space="preserve"> Differenz bei gleicher Y-Koordinate</w:t>
      </w:r>
    </w:p>
    <w:p w14:paraId="5AADF8F9" w14:textId="77777777" w:rsidR="00214BDA" w:rsidRDefault="00000000" w:rsidP="00214BDA">
      <w:pPr>
        <w:keepNext/>
        <w:jc w:val="center"/>
      </w:pPr>
      <m:oMathPara>
        <m:oMath>
          <m:sSub>
            <m:sSubPr>
              <m:ctrlPr>
                <w:rPr>
                  <w:rFonts w:ascii="Cambria Math" w:hAnsi="Cambria Math"/>
                  <w:i/>
                  <w:sz w:val="22"/>
                  <w:szCs w:val="20"/>
                </w:rPr>
              </m:ctrlPr>
            </m:sSubPr>
            <m:e>
              <m:r>
                <w:rPr>
                  <w:rFonts w:ascii="Cambria Math" w:hAnsi="Cambria Math"/>
                  <w:sz w:val="22"/>
                  <w:szCs w:val="20"/>
                </w:rPr>
                <m:t>d</m:t>
              </m:r>
            </m:e>
            <m:sub>
              <m:r>
                <w:rPr>
                  <w:rFonts w:ascii="Cambria Math" w:hAnsi="Cambria Math"/>
                  <w:sz w:val="22"/>
                  <w:szCs w:val="20"/>
                </w:rPr>
                <m:t>i+1</m:t>
              </m:r>
            </m:sub>
          </m:sSub>
          <m:r>
            <w:rPr>
              <w:rFonts w:ascii="Cambria Math" w:hAnsi="Cambria Math"/>
              <w:sz w:val="22"/>
              <w:szCs w:val="20"/>
            </w:rPr>
            <m:t xml:space="preserve"> - </m:t>
          </m:r>
          <m:sSub>
            <m:sSubPr>
              <m:ctrlPr>
                <w:rPr>
                  <w:rFonts w:ascii="Cambria Math" w:hAnsi="Cambria Math"/>
                  <w:i/>
                  <w:sz w:val="22"/>
                  <w:szCs w:val="20"/>
                </w:rPr>
              </m:ctrlPr>
            </m:sSubPr>
            <m:e>
              <m:r>
                <w:rPr>
                  <w:rFonts w:ascii="Cambria Math" w:hAnsi="Cambria Math"/>
                  <w:sz w:val="22"/>
                  <w:szCs w:val="20"/>
                </w:rPr>
                <m:t>d</m:t>
              </m:r>
            </m:e>
            <m:sub>
              <m:r>
                <w:rPr>
                  <w:rFonts w:ascii="Cambria Math" w:hAnsi="Cambria Math"/>
                  <w:sz w:val="22"/>
                  <w:szCs w:val="20"/>
                </w:rPr>
                <m:t>i</m:t>
              </m:r>
            </m:sub>
          </m:sSub>
          <m:r>
            <w:rPr>
              <w:rFonts w:ascii="Cambria Math" w:hAnsi="Cambria Math"/>
              <w:sz w:val="22"/>
              <w:szCs w:val="20"/>
            </w:rPr>
            <m:t xml:space="preserve"> =  </m:t>
          </m:r>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2, </m:t>
          </m:r>
          <m:sSub>
            <m:sSubPr>
              <m:ctrlPr>
                <w:rPr>
                  <w:rFonts w:ascii="Cambria Math" w:hAnsi="Cambria Math"/>
                  <w:i/>
                </w:rPr>
              </m:ctrlPr>
            </m:sSubPr>
            <m:e>
              <m:r>
                <w:rPr>
                  <w:rFonts w:ascii="Cambria Math" w:hAnsi="Cambria Math"/>
                </w:rPr>
                <m:t xml:space="preserve"> y</m:t>
              </m:r>
            </m:e>
            <m:sub>
              <m:r>
                <w:rPr>
                  <w:rFonts w:ascii="Cambria Math" w:hAnsi="Cambria Math"/>
                </w:rPr>
                <m:t>i</m:t>
              </m:r>
            </m:sub>
          </m:sSub>
          <m:r>
            <w:rPr>
              <w:rFonts w:ascii="Cambria Math" w:hAnsi="Cambria Math"/>
            </w:rPr>
            <m:t xml:space="preserve"> - </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 xml:space="preserve"> )</m:t>
          </m:r>
          <m:r>
            <w:rPr>
              <w:rFonts w:ascii="Cambria Math" w:eastAsiaTheme="minorEastAsia" w:hAnsi="Cambria Math"/>
            </w:rPr>
            <m:t xml:space="preserve">- </m:t>
          </m:r>
          <m:sSub>
            <m:sSubPr>
              <m:ctrlPr>
                <w:rPr>
                  <w:rFonts w:ascii="Cambria Math" w:hAnsi="Cambria Math"/>
                  <w:i/>
                  <w:sz w:val="22"/>
                  <w:szCs w:val="20"/>
                </w:rPr>
              </m:ctrlPr>
            </m:sSubPr>
            <m:e>
              <m:r>
                <w:rPr>
                  <w:rFonts w:ascii="Cambria Math" w:hAnsi="Cambria Math"/>
                  <w:sz w:val="22"/>
                  <w:szCs w:val="20"/>
                </w:rPr>
                <m:t>d</m:t>
              </m:r>
            </m:e>
            <m:sub>
              <m:r>
                <w:rPr>
                  <w:rFonts w:ascii="Cambria Math" w:hAnsi="Cambria Math"/>
                  <w:sz w:val="22"/>
                  <w:szCs w:val="20"/>
                </w:rPr>
                <m:t>i</m:t>
              </m:r>
            </m:sub>
          </m:sSub>
          <m:r>
            <w:rPr>
              <w:rFonts w:ascii="Cambria Math" w:hAnsi="Cambria Math"/>
              <w:sz w:val="22"/>
              <w:szCs w:val="20"/>
            </w:rPr>
            <m:t xml:space="preserve"> = 2</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2y</m:t>
              </m:r>
            </m:e>
            <m:sub>
              <m:r>
                <w:rPr>
                  <w:rFonts w:ascii="Cambria Math" w:hAnsi="Cambria Math"/>
                </w:rPr>
                <m:t>i</m:t>
              </m:r>
            </m:sub>
          </m:sSub>
          <m:r>
            <w:rPr>
              <w:rFonts w:ascii="Cambria Math" w:hAnsi="Cambria Math"/>
            </w:rPr>
            <m:t>+ 5</m:t>
          </m:r>
        </m:oMath>
      </m:oMathPara>
    </w:p>
    <w:p w14:paraId="0418F749" w14:textId="5CC7B592" w:rsidR="00ED4D02" w:rsidRDefault="00214BDA" w:rsidP="00214BDA">
      <w:pPr>
        <w:pStyle w:val="Beschriftung"/>
        <w:jc w:val="center"/>
      </w:pPr>
      <w:bookmarkStart w:id="24" w:name="_Ref218711951"/>
      <w:r>
        <w:t xml:space="preserve">Gleichung </w:t>
      </w:r>
      <w:r w:rsidR="007618CA">
        <w:fldChar w:fldCharType="begin"/>
      </w:r>
      <w:r w:rsidR="007618CA">
        <w:instrText xml:space="preserve"> SEQ Gleichung \* ARABIC </w:instrText>
      </w:r>
      <w:r w:rsidR="007618CA">
        <w:fldChar w:fldCharType="separate"/>
      </w:r>
      <w:r w:rsidR="007618CA">
        <w:rPr>
          <w:noProof/>
        </w:rPr>
        <w:t>9</w:t>
      </w:r>
      <w:r w:rsidR="007618CA">
        <w:fldChar w:fldCharType="end"/>
      </w:r>
      <w:bookmarkEnd w:id="24"/>
      <w:r>
        <w:t xml:space="preserve"> Differenz bei dekrementierter Y-Koordinate</w:t>
      </w:r>
    </w:p>
    <w:p w14:paraId="3C16C3C9" w14:textId="77777777" w:rsidR="00ED4D02" w:rsidRDefault="00ED4D02">
      <w:pPr>
        <w:jc w:val="left"/>
        <w:rPr>
          <w:i/>
          <w:iCs/>
          <w:color w:val="0E2841" w:themeColor="text2"/>
          <w:sz w:val="18"/>
          <w:szCs w:val="18"/>
        </w:rPr>
      </w:pPr>
      <w:r>
        <w:br w:type="page"/>
      </w:r>
    </w:p>
    <w:p w14:paraId="082251BE" w14:textId="0FABD467" w:rsidR="00214BDA" w:rsidRDefault="00383FD8" w:rsidP="002E4169">
      <w:pPr>
        <w:rPr>
          <w:sz w:val="22"/>
          <w:szCs w:val="20"/>
        </w:rPr>
      </w:pPr>
      <w:r>
        <w:lastRenderedPageBreak/>
        <w:t xml:space="preserve">Der Anfangswert der Kontrollvariable beträgt </w:t>
      </w:r>
      <m:oMath>
        <m:sSub>
          <m:sSubPr>
            <m:ctrlPr>
              <w:rPr>
                <w:rFonts w:ascii="Cambria Math" w:hAnsi="Cambria Math"/>
                <w:i/>
                <w:sz w:val="22"/>
                <w:szCs w:val="20"/>
              </w:rPr>
            </m:ctrlPr>
          </m:sSubPr>
          <m:e>
            <m:r>
              <w:rPr>
                <w:rFonts w:ascii="Cambria Math" w:hAnsi="Cambria Math"/>
                <w:sz w:val="22"/>
                <w:szCs w:val="20"/>
              </w:rPr>
              <m:t>d</m:t>
            </m:r>
          </m:e>
          <m:sub>
            <m:r>
              <w:rPr>
                <w:rFonts w:ascii="Cambria Math" w:hAnsi="Cambria Math"/>
                <w:sz w:val="22"/>
                <w:szCs w:val="20"/>
              </w:rPr>
              <m:t>0</m:t>
            </m:r>
          </m:sub>
        </m:sSub>
        <m:r>
          <w:rPr>
            <w:rFonts w:ascii="Cambria Math" w:hAnsi="Cambria Math"/>
            <w:sz w:val="22"/>
            <w:szCs w:val="20"/>
          </w:rPr>
          <m:t>=</m:t>
        </m:r>
        <m:f>
          <m:fPr>
            <m:ctrlPr>
              <w:rPr>
                <w:rFonts w:ascii="Cambria Math" w:hAnsi="Cambria Math"/>
                <w:i/>
              </w:rPr>
            </m:ctrlPr>
          </m:fPr>
          <m:num>
            <m:r>
              <w:rPr>
                <w:rFonts w:ascii="Cambria Math" w:hAnsi="Cambria Math"/>
              </w:rPr>
              <m:t>5</m:t>
            </m:r>
          </m:num>
          <m:den>
            <m:r>
              <w:rPr>
                <w:rFonts w:ascii="Cambria Math" w:hAnsi="Cambria Math"/>
              </w:rPr>
              <m:t>4</m:t>
            </m:r>
          </m:den>
        </m:f>
        <m:r>
          <w:rPr>
            <w:rFonts w:ascii="Cambria Math" w:hAnsi="Cambria Math"/>
          </w:rPr>
          <m:t xml:space="preserve"> - r</m:t>
        </m:r>
      </m:oMath>
      <w:r w:rsidR="00AA17F0">
        <w:t xml:space="preserve">, der Bruch lässt sich vermeiden, indem man </w:t>
      </w:r>
      <m:oMath>
        <m:f>
          <m:fPr>
            <m:ctrlPr>
              <w:rPr>
                <w:rFonts w:ascii="Cambria Math" w:hAnsi="Cambria Math"/>
                <w:i/>
              </w:rPr>
            </m:ctrlPr>
          </m:fPr>
          <m:num>
            <m:r>
              <w:rPr>
                <w:rFonts w:ascii="Cambria Math" w:hAnsi="Cambria Math"/>
              </w:rPr>
              <m:t>1</m:t>
            </m:r>
          </m:num>
          <m:den>
            <m:r>
              <w:rPr>
                <w:rFonts w:ascii="Cambria Math" w:hAnsi="Cambria Math"/>
              </w:rPr>
              <m:t>4</m:t>
            </m:r>
          </m:den>
        </m:f>
      </m:oMath>
      <w:r w:rsidR="00AA17F0">
        <w:t xml:space="preserve"> von der Kontrollvariabel abzieht. Dadurch ergibt sich für den Anfangswert </w:t>
      </w:r>
      <m:oMath>
        <m:sSub>
          <m:sSubPr>
            <m:ctrlPr>
              <w:rPr>
                <w:rFonts w:ascii="Cambria Math" w:hAnsi="Cambria Math"/>
                <w:i/>
                <w:sz w:val="22"/>
                <w:szCs w:val="20"/>
              </w:rPr>
            </m:ctrlPr>
          </m:sSubPr>
          <m:e>
            <m:r>
              <w:rPr>
                <w:rFonts w:ascii="Cambria Math" w:hAnsi="Cambria Math"/>
                <w:sz w:val="22"/>
                <w:szCs w:val="20"/>
              </w:rPr>
              <m:t>d</m:t>
            </m:r>
          </m:e>
          <m:sub>
            <m:r>
              <w:rPr>
                <w:rFonts w:ascii="Cambria Math" w:hAnsi="Cambria Math"/>
                <w:sz w:val="22"/>
                <w:szCs w:val="20"/>
              </w:rPr>
              <m:t>0</m:t>
            </m:r>
          </m:sub>
        </m:sSub>
        <m:r>
          <w:rPr>
            <w:rFonts w:ascii="Cambria Math" w:hAnsi="Cambria Math"/>
            <w:sz w:val="22"/>
            <w:szCs w:val="20"/>
          </w:rPr>
          <m:t>= 1 - r</m:t>
        </m:r>
      </m:oMath>
      <w:r w:rsidR="00AA17F0">
        <w:rPr>
          <w:sz w:val="22"/>
          <w:szCs w:val="20"/>
        </w:rPr>
        <w:t xml:space="preserve"> und der Vergleich für die Wahl des nächsten Pixels ändert sich</w:t>
      </w:r>
      <w:r w:rsidR="00AA17F0">
        <w:rPr>
          <w:sz w:val="22"/>
          <w:szCs w:val="20"/>
        </w:rPr>
        <w:br/>
        <w:t xml:space="preserve"> zu </w:t>
      </w:r>
      <m:oMath>
        <m:sSub>
          <m:sSubPr>
            <m:ctrlPr>
              <w:rPr>
                <w:rFonts w:ascii="Cambria Math" w:hAnsi="Cambria Math"/>
                <w:i/>
                <w:sz w:val="22"/>
                <w:szCs w:val="20"/>
              </w:rPr>
            </m:ctrlPr>
          </m:sSubPr>
          <m:e>
            <m:r>
              <w:rPr>
                <w:rFonts w:ascii="Cambria Math" w:hAnsi="Cambria Math"/>
                <w:sz w:val="22"/>
                <w:szCs w:val="20"/>
              </w:rPr>
              <m:t>d</m:t>
            </m:r>
          </m:e>
          <m:sub>
            <m:r>
              <w:rPr>
                <w:rFonts w:ascii="Cambria Math" w:hAnsi="Cambria Math"/>
                <w:sz w:val="22"/>
                <w:szCs w:val="20"/>
              </w:rPr>
              <m:t>i</m:t>
            </m:r>
          </m:sub>
        </m:sSub>
        <m:r>
          <w:rPr>
            <w:rFonts w:ascii="Cambria Math" w:hAnsi="Cambria Math"/>
            <w:sz w:val="22"/>
            <w:szCs w:val="20"/>
          </w:rPr>
          <m:t xml:space="preserve"> &lt; - </m:t>
        </m:r>
        <m:f>
          <m:fPr>
            <m:ctrlPr>
              <w:rPr>
                <w:rFonts w:ascii="Cambria Math" w:hAnsi="Cambria Math"/>
                <w:i/>
                <w:sz w:val="22"/>
                <w:szCs w:val="20"/>
              </w:rPr>
            </m:ctrlPr>
          </m:fPr>
          <m:num>
            <m:r>
              <w:rPr>
                <w:rFonts w:ascii="Cambria Math" w:hAnsi="Cambria Math"/>
                <w:sz w:val="22"/>
                <w:szCs w:val="20"/>
              </w:rPr>
              <m:t>1</m:t>
            </m:r>
          </m:num>
          <m:den>
            <m:r>
              <w:rPr>
                <w:rFonts w:ascii="Cambria Math" w:hAnsi="Cambria Math"/>
                <w:sz w:val="22"/>
                <w:szCs w:val="20"/>
              </w:rPr>
              <m:t>4</m:t>
            </m:r>
          </m:den>
        </m:f>
      </m:oMath>
      <w:r w:rsidR="00BA6B68">
        <w:rPr>
          <w:sz w:val="22"/>
          <w:szCs w:val="20"/>
        </w:rPr>
        <w:t xml:space="preserve"> </w:t>
      </w:r>
      <w:r w:rsidR="000A5CC7">
        <w:rPr>
          <w:sz w:val="22"/>
          <w:szCs w:val="20"/>
        </w:rPr>
        <w:t xml:space="preserve">. Die Änderung des Vergleichs kann vernachlässigt werden und zu </w:t>
      </w:r>
      <m:oMath>
        <m:sSub>
          <m:sSubPr>
            <m:ctrlPr>
              <w:rPr>
                <w:rFonts w:ascii="Cambria Math" w:hAnsi="Cambria Math"/>
                <w:i/>
                <w:sz w:val="22"/>
                <w:szCs w:val="20"/>
              </w:rPr>
            </m:ctrlPr>
          </m:sSubPr>
          <m:e>
            <m:r>
              <w:rPr>
                <w:rFonts w:ascii="Cambria Math" w:hAnsi="Cambria Math"/>
                <w:sz w:val="22"/>
                <w:szCs w:val="20"/>
              </w:rPr>
              <m:t>d</m:t>
            </m:r>
          </m:e>
          <m:sub>
            <m:r>
              <w:rPr>
                <w:rFonts w:ascii="Cambria Math" w:hAnsi="Cambria Math"/>
                <w:sz w:val="22"/>
                <w:szCs w:val="20"/>
              </w:rPr>
              <m:t>i</m:t>
            </m:r>
          </m:sub>
        </m:sSub>
        <m:r>
          <w:rPr>
            <w:rFonts w:ascii="Cambria Math" w:hAnsi="Cambria Math"/>
            <w:sz w:val="22"/>
            <w:szCs w:val="20"/>
          </w:rPr>
          <m:t xml:space="preserve"> &lt; 0</m:t>
        </m:r>
      </m:oMath>
      <w:r w:rsidR="000A5CC7">
        <w:rPr>
          <w:sz w:val="22"/>
          <w:szCs w:val="20"/>
        </w:rPr>
        <w:t xml:space="preserve"> gerundet werden. </w:t>
      </w:r>
      <w:r w:rsidR="00313EBD">
        <w:rPr>
          <w:sz w:val="22"/>
          <w:szCs w:val="20"/>
        </w:rPr>
        <w:fldChar w:fldCharType="begin"/>
      </w:r>
      <w:r w:rsidR="00313EBD">
        <w:rPr>
          <w:sz w:val="22"/>
          <w:szCs w:val="20"/>
        </w:rPr>
        <w:instrText xml:space="preserve"> ADDIN ZOTERO_ITEM CSL_CITATION {"citationID":"L8aks8HR","properties":{"formattedCitation":"[6]","plainCitation":"[6]","noteIndex":0},"citationItems":[{"id":24,"uris":["http://zotero.org/users/local/VRi3dGyu/items/IYG3JCEB"],"itemData":{"id":24,"type":"entry-encyclopedia","abstract":"Unter der Rasterung von Kreisen versteht man in der Computergrafik das Zeichnen (Rastern) eines Kreises auf dem Punktraster einer Rastergrafik oder eines Raster-Grafikgeräts durch Einfärben entsprechender Pixel. Es gibt hierfür sowohl Algorithmen zur einfarbigen Rasterung als auch zum Antialiasing.","container-title":"Wikipedia","language":"de","license":"Creative Commons Attribution-ShareAlike License","note":"Page Version ID: 262671255","source":"Wikipedia","title":"Rasterung von Kreisen","URL":"https://de.wikipedia.org/w/index.php?title=Rasterung_von_Kreisen&amp;oldid=262671255#Midpoint-Algorithmus","accessed":{"date-parts":[["2026",1,7]]},"issued":{"date-parts":[["2025",12,23]]}}}],"schema":"https://github.com/citation-style-language/schema/raw/master/csl-citation.json"} </w:instrText>
      </w:r>
      <w:r w:rsidR="00313EBD">
        <w:rPr>
          <w:sz w:val="22"/>
          <w:szCs w:val="20"/>
        </w:rPr>
        <w:fldChar w:fldCharType="separate"/>
      </w:r>
      <w:r w:rsidR="00313EBD" w:rsidRPr="00313EBD">
        <w:rPr>
          <w:rFonts w:cs="Arial"/>
          <w:sz w:val="22"/>
        </w:rPr>
        <w:t>[6]</w:t>
      </w:r>
      <w:r w:rsidR="00313EBD">
        <w:rPr>
          <w:sz w:val="22"/>
          <w:szCs w:val="20"/>
        </w:rPr>
        <w:fldChar w:fldCharType="end"/>
      </w:r>
      <w:r w:rsidR="00313EBD">
        <w:rPr>
          <w:sz w:val="22"/>
          <w:szCs w:val="20"/>
        </w:rPr>
        <w:t xml:space="preserve"> </w:t>
      </w:r>
      <w:r w:rsidR="000A5CC7">
        <w:rPr>
          <w:sz w:val="22"/>
          <w:szCs w:val="20"/>
        </w:rPr>
        <w:t>Mit dem eben beschriebenen Vorgehen wird nur ein Achtelkreis berechnet</w:t>
      </w:r>
      <w:r w:rsidR="002E4169">
        <w:rPr>
          <w:sz w:val="22"/>
          <w:szCs w:val="20"/>
        </w:rPr>
        <w:t>.</w:t>
      </w:r>
      <w:r w:rsidR="000A5CC7">
        <w:rPr>
          <w:sz w:val="22"/>
          <w:szCs w:val="20"/>
        </w:rPr>
        <w:t xml:space="preserve"> </w:t>
      </w:r>
      <w:r w:rsidR="002E4169">
        <w:rPr>
          <w:sz w:val="22"/>
          <w:szCs w:val="20"/>
        </w:rPr>
        <w:t>D</w:t>
      </w:r>
      <w:r w:rsidR="000A5CC7">
        <w:rPr>
          <w:sz w:val="22"/>
          <w:szCs w:val="20"/>
        </w:rPr>
        <w:t>er Rest des Kreises wird einfach durch eine Spiegelung</w:t>
      </w:r>
      <w:r w:rsidR="002E4169">
        <w:rPr>
          <w:sz w:val="22"/>
          <w:szCs w:val="20"/>
        </w:rPr>
        <w:t xml:space="preserve"> auf die restlichen Oktanten</w:t>
      </w:r>
      <w:r w:rsidR="000A5CC7">
        <w:rPr>
          <w:sz w:val="22"/>
          <w:szCs w:val="20"/>
        </w:rPr>
        <w:t xml:space="preserve"> gezeichnet</w:t>
      </w:r>
      <w:r w:rsidR="00313EBD">
        <w:rPr>
          <w:sz w:val="22"/>
          <w:szCs w:val="20"/>
        </w:rPr>
        <w:t xml:space="preserve">, siehe </w:t>
      </w:r>
      <w:r w:rsidR="00313EBD">
        <w:rPr>
          <w:sz w:val="22"/>
          <w:szCs w:val="20"/>
        </w:rPr>
        <w:fldChar w:fldCharType="begin"/>
      </w:r>
      <w:r w:rsidR="00313EBD">
        <w:rPr>
          <w:sz w:val="22"/>
          <w:szCs w:val="20"/>
        </w:rPr>
        <w:instrText xml:space="preserve"> REF _Ref218877788 \h </w:instrText>
      </w:r>
      <w:r w:rsidR="002E4169">
        <w:rPr>
          <w:sz w:val="22"/>
          <w:szCs w:val="20"/>
        </w:rPr>
        <w:instrText xml:space="preserve"> \* MERGEFORMAT </w:instrText>
      </w:r>
      <w:r w:rsidR="00313EBD">
        <w:rPr>
          <w:sz w:val="22"/>
          <w:szCs w:val="20"/>
        </w:rPr>
      </w:r>
      <w:r w:rsidR="00313EBD">
        <w:rPr>
          <w:sz w:val="22"/>
          <w:szCs w:val="20"/>
        </w:rPr>
        <w:fldChar w:fldCharType="separate"/>
      </w:r>
      <w:r w:rsidR="00313EBD">
        <w:t xml:space="preserve">Abbildung </w:t>
      </w:r>
      <w:r w:rsidR="00313EBD">
        <w:rPr>
          <w:noProof/>
        </w:rPr>
        <w:t>6</w:t>
      </w:r>
      <w:r w:rsidR="00313EBD">
        <w:rPr>
          <w:sz w:val="22"/>
          <w:szCs w:val="20"/>
        </w:rPr>
        <w:fldChar w:fldCharType="end"/>
      </w:r>
      <w:r w:rsidR="00313EBD">
        <w:rPr>
          <w:sz w:val="22"/>
          <w:szCs w:val="20"/>
        </w:rPr>
        <w:t>.</w:t>
      </w:r>
    </w:p>
    <w:p w14:paraId="32B41D60" w14:textId="03483579" w:rsidR="00313EBD" w:rsidRPr="00ED4D02" w:rsidRDefault="00313EBD" w:rsidP="00313EBD">
      <w:pPr>
        <w:jc w:val="center"/>
      </w:pPr>
      <w:r>
        <w:rPr>
          <w:noProof/>
        </w:rPr>
        <mc:AlternateContent>
          <mc:Choice Requires="wps">
            <w:drawing>
              <wp:anchor distT="0" distB="0" distL="114300" distR="114300" simplePos="0" relativeHeight="251635712" behindDoc="0" locked="0" layoutInCell="1" allowOverlap="1" wp14:anchorId="04381F34" wp14:editId="00B35F02">
                <wp:simplePos x="0" y="0"/>
                <wp:positionH relativeFrom="column">
                  <wp:posOffset>1598295</wp:posOffset>
                </wp:positionH>
                <wp:positionV relativeFrom="paragraph">
                  <wp:posOffset>2599690</wp:posOffset>
                </wp:positionV>
                <wp:extent cx="2571115" cy="635"/>
                <wp:effectExtent l="0" t="0" r="0" b="0"/>
                <wp:wrapTopAndBottom/>
                <wp:docPr id="2130691373" name="Textfeld 1"/>
                <wp:cNvGraphicFramePr/>
                <a:graphic xmlns:a="http://schemas.openxmlformats.org/drawingml/2006/main">
                  <a:graphicData uri="http://schemas.microsoft.com/office/word/2010/wordprocessingShape">
                    <wps:wsp>
                      <wps:cNvSpPr txBox="1"/>
                      <wps:spPr>
                        <a:xfrm>
                          <a:off x="0" y="0"/>
                          <a:ext cx="2571115" cy="635"/>
                        </a:xfrm>
                        <a:prstGeom prst="rect">
                          <a:avLst/>
                        </a:prstGeom>
                        <a:solidFill>
                          <a:prstClr val="white"/>
                        </a:solidFill>
                        <a:ln>
                          <a:noFill/>
                        </a:ln>
                      </wps:spPr>
                      <wps:txbx>
                        <w:txbxContent>
                          <w:p w14:paraId="4C4D1D78" w14:textId="301030A4" w:rsidR="00313EBD" w:rsidRPr="002C4F4A" w:rsidRDefault="00313EBD" w:rsidP="00313EBD">
                            <w:pPr>
                              <w:pStyle w:val="Beschriftung"/>
                              <w:rPr>
                                <w:noProof/>
                                <w:szCs w:val="22"/>
                              </w:rPr>
                            </w:pPr>
                            <w:bookmarkStart w:id="25" w:name="_Ref218877788"/>
                            <w:r>
                              <w:t xml:space="preserve">Abbildung </w:t>
                            </w:r>
                            <w:r w:rsidR="00C36B01">
                              <w:fldChar w:fldCharType="begin"/>
                            </w:r>
                            <w:r w:rsidR="00C36B01">
                              <w:instrText xml:space="preserve"> SEQ Abbildung \* ARABIC </w:instrText>
                            </w:r>
                            <w:r w:rsidR="00C36B01">
                              <w:fldChar w:fldCharType="separate"/>
                            </w:r>
                            <w:r w:rsidR="00715971">
                              <w:rPr>
                                <w:noProof/>
                              </w:rPr>
                              <w:t>6</w:t>
                            </w:r>
                            <w:r w:rsidR="00C36B01">
                              <w:rPr>
                                <w:noProof/>
                              </w:rPr>
                              <w:fldChar w:fldCharType="end"/>
                            </w:r>
                            <w:bookmarkEnd w:id="25"/>
                            <w:r>
                              <w:t xml:space="preserve"> Spiegelung eines berechneten Pix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381F34" id="_x0000_s1029" type="#_x0000_t202" style="position:absolute;left:0;text-align:left;margin-left:125.85pt;margin-top:204.7pt;width:202.45pt;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Ej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nni4+z2WzBmaTY7c0i1siuVx368EVBw6JRcCROElTi&#10;vPOhTx1TYicPRpdbbUz8iYGNQXYWxF9b66CG4r9lGRtzLcRbfcHoya5zRCt0h47psuA344wHKF9p&#10;dIReFd7JraZ+O+HDk0CSAU1L0g6PdFQG2oLDYHFWA/74mz/mEzsU5awlWRXcfz8JVJyZr5Z4ixoc&#10;DRyNw2jYU7MBmnRGS+NkMukCBjOaFULzQopfxy4UElZSr4KH0dyEXty0MVKt1ymJlOZE2Nm9k7H0&#10;iOtz9yLQDawEIvMBRsGJ/A05fW6ix61PgZBOzEVcexQHuEmliftho+Ia/Pqfsq57v/oJAAD//wMA&#10;UEsDBBQABgAIAAAAIQCRMa4T4QAAAAsBAAAPAAAAZHJzL2Rvd25yZXYueG1sTI+xTsMwEIZ3JN7B&#10;OiQWRJ2WxIUQp6oqGGCpSLuwufE1DsTnKHba8PYYFhjv7tN/31+sJtuxEw6+dSRhPkuAIdVOt9RI&#10;2O+eb++B+aBIq84RSvhCD6vy8qJQuXZnesNTFRoWQ8jnSoIJoc8597VBq/zM9UjxdnSDVSGOQ8P1&#10;oM4x3HZ8kSSCW9VS/GBUjxuD9Wc1Wgnb9H1rbsbj0+s6vRte9uNGfDSVlNdX0/oRWMAp/MHwox/V&#10;oYxOBzeS9qyTsMjmy4hKSJOHFFgkRCYEsMPvJgNeFvx/h/IbAAD//wMAUEsBAi0AFAAGAAgAAAAh&#10;ALaDOJL+AAAA4QEAABMAAAAAAAAAAAAAAAAAAAAAAFtDb250ZW50X1R5cGVzXS54bWxQSwECLQAU&#10;AAYACAAAACEAOP0h/9YAAACUAQAACwAAAAAAAAAAAAAAAAAvAQAAX3JlbHMvLnJlbHNQSwECLQAU&#10;AAYACAAAACEAnmBI9RoCAAA/BAAADgAAAAAAAAAAAAAAAAAuAgAAZHJzL2Uyb0RvYy54bWxQSwEC&#10;LQAUAAYACAAAACEAkTGuE+EAAAALAQAADwAAAAAAAAAAAAAAAAB0BAAAZHJzL2Rvd25yZXYueG1s&#10;UEsFBgAAAAAEAAQA8wAAAIIFAAAAAA==&#10;" stroked="f">
                <v:textbox style="mso-fit-shape-to-text:t" inset="0,0,0,0">
                  <w:txbxContent>
                    <w:p w14:paraId="4C4D1D78" w14:textId="301030A4" w:rsidR="00313EBD" w:rsidRPr="002C4F4A" w:rsidRDefault="00313EBD" w:rsidP="00313EBD">
                      <w:pPr>
                        <w:pStyle w:val="Beschriftung"/>
                        <w:rPr>
                          <w:noProof/>
                          <w:szCs w:val="22"/>
                        </w:rPr>
                      </w:pPr>
                      <w:bookmarkStart w:id="26" w:name="_Ref218877788"/>
                      <w:r>
                        <w:t xml:space="preserve">Abbildung </w:t>
                      </w:r>
                      <w:r w:rsidR="00C36B01">
                        <w:fldChar w:fldCharType="begin"/>
                      </w:r>
                      <w:r w:rsidR="00C36B01">
                        <w:instrText xml:space="preserve"> SEQ Abbildung \* ARABIC </w:instrText>
                      </w:r>
                      <w:r w:rsidR="00C36B01">
                        <w:fldChar w:fldCharType="separate"/>
                      </w:r>
                      <w:r w:rsidR="00715971">
                        <w:rPr>
                          <w:noProof/>
                        </w:rPr>
                        <w:t>6</w:t>
                      </w:r>
                      <w:r w:rsidR="00C36B01">
                        <w:rPr>
                          <w:noProof/>
                        </w:rPr>
                        <w:fldChar w:fldCharType="end"/>
                      </w:r>
                      <w:bookmarkEnd w:id="26"/>
                      <w:r>
                        <w:t xml:space="preserve"> Spiegelung eines berechneten Pixels</w:t>
                      </w:r>
                    </w:p>
                  </w:txbxContent>
                </v:textbox>
                <w10:wrap type="topAndBottom"/>
              </v:shape>
            </w:pict>
          </mc:Fallback>
        </mc:AlternateContent>
      </w:r>
      <w:r>
        <w:rPr>
          <w:noProof/>
        </w:rPr>
        <w:drawing>
          <wp:anchor distT="0" distB="0" distL="114300" distR="114300" simplePos="0" relativeHeight="251633664" behindDoc="0" locked="0" layoutInCell="1" allowOverlap="1" wp14:anchorId="3A7164D4" wp14:editId="5A18B3B7">
            <wp:simplePos x="0" y="0"/>
            <wp:positionH relativeFrom="column">
              <wp:posOffset>1598326</wp:posOffset>
            </wp:positionH>
            <wp:positionV relativeFrom="paragraph">
              <wp:posOffset>-604</wp:posOffset>
            </wp:positionV>
            <wp:extent cx="2571184" cy="2543120"/>
            <wp:effectExtent l="0" t="0" r="635" b="0"/>
            <wp:wrapTopAndBottom/>
            <wp:docPr id="814294958" name="Grafik 4" descr="Ein Bild, das Reihe, Diagramm, Kreis,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294958" name="Grafik 4" descr="Ein Bild, das Reihe, Diagramm, Kreis, Text enthält.&#10;&#10;KI-generierte Inhalte können fehlerhaft sein."/>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71184" cy="2543120"/>
                    </a:xfrm>
                    <a:prstGeom prst="rect">
                      <a:avLst/>
                    </a:prstGeom>
                  </pic:spPr>
                </pic:pic>
              </a:graphicData>
            </a:graphic>
          </wp:anchor>
        </w:drawing>
      </w:r>
    </w:p>
    <w:p w14:paraId="47A8EF22" w14:textId="77777777" w:rsidR="00440CD4" w:rsidRDefault="00440CD4" w:rsidP="00470157">
      <w:pPr>
        <w:rPr>
          <w:rFonts w:cs="Arial"/>
          <w:szCs w:val="24"/>
        </w:rPr>
      </w:pPr>
    </w:p>
    <w:p w14:paraId="7F645536" w14:textId="32E339D2" w:rsidR="005508B2" w:rsidRDefault="009D1169" w:rsidP="005508B2">
      <w:pPr>
        <w:pStyle w:val="berschrift2"/>
      </w:pPr>
      <w:r>
        <w:br w:type="page"/>
      </w:r>
      <w:bookmarkStart w:id="27" w:name="_Toc221266862"/>
      <w:proofErr w:type="spellStart"/>
      <w:r w:rsidR="008009A3">
        <w:lastRenderedPageBreak/>
        <w:t>Thin</w:t>
      </w:r>
      <w:proofErr w:type="spellEnd"/>
      <w:r w:rsidR="008009A3">
        <w:t>-Film-Transistor Liquid</w:t>
      </w:r>
      <w:r w:rsidR="002D76BC">
        <w:t>-</w:t>
      </w:r>
      <w:r w:rsidR="005508B2">
        <w:t>Crystal Displays</w:t>
      </w:r>
      <w:bookmarkEnd w:id="27"/>
    </w:p>
    <w:p w14:paraId="2AC5EB0D" w14:textId="3F481BAA" w:rsidR="002D76BC" w:rsidRDefault="008009A3" w:rsidP="003B2FC2">
      <w:proofErr w:type="spellStart"/>
      <w:r>
        <w:t>Thin</w:t>
      </w:r>
      <w:proofErr w:type="spellEnd"/>
      <w:r>
        <w:t>-Film-Transistor Liquid-Crystal</w:t>
      </w:r>
      <w:r w:rsidR="002D76BC">
        <w:t xml:space="preserve"> </w:t>
      </w:r>
      <w:r>
        <w:t>Display</w:t>
      </w:r>
      <w:r w:rsidR="002D76BC">
        <w:t>s</w:t>
      </w:r>
      <w:r>
        <w:t xml:space="preserve"> kurz </w:t>
      </w:r>
      <w:r w:rsidRPr="00371A30">
        <w:t>TFT-LCDs</w:t>
      </w:r>
      <w:r>
        <w:t>,</w:t>
      </w:r>
      <w:r w:rsidRPr="00371A30">
        <w:t xml:space="preserve"> sind </w:t>
      </w:r>
      <w:r w:rsidR="002D76BC" w:rsidRPr="00371A30">
        <w:t>Flüssigkeitskristallbildschirme,</w:t>
      </w:r>
      <w:r w:rsidRPr="00371A30">
        <w:t xml:space="preserve"> die über Dünn</w:t>
      </w:r>
      <w:r>
        <w:t>schichtt</w:t>
      </w:r>
      <w:r w:rsidRPr="00371A30">
        <w:t>ransistoren angesteuert werden.</w:t>
      </w:r>
      <w:r>
        <w:t xml:space="preserve"> </w:t>
      </w:r>
      <w:r>
        <w:fldChar w:fldCharType="begin"/>
      </w:r>
      <w:r>
        <w:instrText xml:space="preserve"> ADDIN ZOTERO_ITEM CSL_CITATION {"citationID":"dP1ZbN8B","properties":{"formattedCitation":"[7]","plainCitation":"[7]","noteIndex":0},"citationItems":[{"id":30,"uris":["http://zotero.org/users/local/VRi3dGyu/items/ZRPN6KVE"],"itemData":{"id":30,"type":"entry-encyclopedia","abstract":"A thin-film-transistor liquid-crystal display (TFT LCD) is a type of liquid-crystal display that uses thin-film transistor technology to improve image qualities such as addressability and contrast. A TFT LCD is an active matrix LCD, in contrast to passive matrix LCDs or simple, direct-driven (i.e. with segments directly connected to electronics outside the LCD) LCDs with a few segments.\nTFT LCDs are used in television sets, computer monitors, mobile phones, video game systems, personal digital assistants, navigation systems, projectors, and dashboards in some automobiles and in medium to high end motorcycles.","container-title":"Wikipedia","language":"en","license":"Creative Commons Attribution-ShareAlike License","note":"Page Version ID: 1332044184","source":"Wikipedia","title":"TFT LCD","URL":"https://en.wikipedia.org/w/index.php?title=TFT_LCD&amp;oldid=1332044184","accessed":{"date-parts":[["2026",1,14]]},"issued":{"date-parts":[["2026",1,9]]}}}],"schema":"https://github.com/citation-style-language/schema/raw/master/csl-citation.json"} </w:instrText>
      </w:r>
      <w:r>
        <w:fldChar w:fldCharType="separate"/>
      </w:r>
      <w:r w:rsidRPr="008009A3">
        <w:rPr>
          <w:rFonts w:cs="Arial"/>
        </w:rPr>
        <w:t>[7]</w:t>
      </w:r>
      <w:r>
        <w:fldChar w:fldCharType="end"/>
      </w:r>
      <w:r w:rsidRPr="00371A30">
        <w:t xml:space="preserve"> Flüssigkeitskristalle habe</w:t>
      </w:r>
      <w:r w:rsidR="003B2FC2">
        <w:t>n</w:t>
      </w:r>
      <w:r w:rsidRPr="00371A30">
        <w:t xml:space="preserve"> die Eigenschaft</w:t>
      </w:r>
      <w:r w:rsidR="003B2FC2">
        <w:t>,</w:t>
      </w:r>
      <w:r w:rsidRPr="00371A30">
        <w:t xml:space="preserve"> das</w:t>
      </w:r>
      <w:r w:rsidR="003B2FC2">
        <w:t>s</w:t>
      </w:r>
      <w:r w:rsidRPr="00371A30">
        <w:t xml:space="preserve"> sie ihre Durchlässigkeit für polarisiertes Licht ändern, wenn eine elektrische Spannung </w:t>
      </w:r>
      <w:r>
        <w:t xml:space="preserve">an </w:t>
      </w:r>
      <w:r w:rsidR="003B2FC2">
        <w:t>i</w:t>
      </w:r>
      <w:r>
        <w:t xml:space="preserve">hnen </w:t>
      </w:r>
      <w:r w:rsidRPr="00371A30">
        <w:t xml:space="preserve">angelegt wird. </w:t>
      </w:r>
      <w:r>
        <w:t>Das polarisierte Licht wird mit Polarisationsfiltern erzeugt, welche das einfallende Umgebungslicht oder eine Hintergrundbeleuchtung filtern. Damit das Display beliebige Inhalte anzeigen</w:t>
      </w:r>
      <w:r w:rsidR="003B2FC2">
        <w:t xml:space="preserve"> </w:t>
      </w:r>
      <w:r>
        <w:t xml:space="preserve">kann werden die Segmente in gleichmäßigen Rastern angeordnet. </w:t>
      </w:r>
      <w:r>
        <w:fldChar w:fldCharType="begin"/>
      </w:r>
      <w:r>
        <w:instrText xml:space="preserve"> ADDIN ZOTERO_ITEM CSL_CITATION {"citationID":"AfwUsjCf","properties":{"formattedCitation":"[8]","plainCitation":"[8]","noteIndex":0},"citationItems":[{"id":32,"uris":["http://zotero.org/users/local/VRi3dGyu/items/WACMLAZG"],"itemData":{"id":32,"type":"entry-encyclopedia","abstract":"Eine Flüssigkristallanzeige oder ein Flüssigkristallbildschirm (englisch liquid-crystal display, kurz: LCD oder LC-Display) ist eine Anzeige oder ein Bildschirm (engl. display), dessen Funktion darauf beruht, dass Flüssigkristalle die Polarisationsrichtung von Licht beeinflussen, wenn ein bestimmtes Maß an elektrischer Spannung angelegt wird.\nLCDs bestehen aus Segmenten, die unabhängig voneinander ihre Transparenz ändern können. Dazu wird mit elektrischer Spannung in jedem Segment die Ausrichtung der Flüssigkristalle gesteuert. Damit ändert sich die Durchlässigkeit für polarisiertes Licht. Polarisiertes Licht wird mittels Polarisationsfiltern erzeugt, welche entweder einfallendes Umgebungslicht bei reflektierenden Anzeigen oder Licht einer Hintergrundbeleuchtung bei Anzeigen im Transmissionsmodus filtern. Soll ein Display beliebige Inhalte darstellen können, sind die Segmente in einem gleichmäßigen Raster angeordnet (siehe Pixel). Bei Geräten, die nur bestimmte Zeichen darstellen sollen, haben die Segmente oft eine speziell darauf abgestimmte Form, so bei der Sieben-Segment-Anzeige zur Darstellung von Zahlen (siehe auch Matrixanzeige). Eine Weiterentwicklung ist das Aktiv-Matrix-Display, das zur Ansteuerung eine Matrix von Dünnschichttransistoren (engl. thin-film transistor, TFT) enthält. Bei Flachbildschirmen dominiert diese Technik seit etwa 2005.\nIn der Werbung wird seit etwa 2009 häufig von LED-Fernsehern gesprochen. Dabei handelt es sich oft um Flüssigkristallbildschirme (LCDs) zur Bilddarstellung, bei denen zur Hintergrundbeleuchtung LEDs eingesetzt werden (LED-Backlight). Bildschirme mit organischen Leuchtdioden (OLEDs) als Anzeigeelemente anstelle von LCDs sind für großflächige Fernsehgeräte seit Mitte der 2010er Jahre erhältlich.\nLCDs finden Verwendung an vielen elektronischen Geräten, etwa in der Unterhaltungselektronik, an Messgeräten, Mobiltelefonen, Digitaluhren und Taschenrechnern. Auch bestimmte Head-up-Displays und Videoprojektoren arbeiten mit dieser Technik.","container-title":"Wikipedia","language":"de","license":"Creative Commons Attribution-ShareAlike License","note":"Page Version ID: 261891663","source":"Wikipedia","title":"Flüssigkristallanzeige","URL":"https://de.wikipedia.org/w/index.php?title=Fl%C3%BCssigkristallanzeige&amp;oldid=261891663","accessed":{"date-parts":[["2026",1,14]]},"issued":{"date-parts":[["2025",11,26]]}}}],"schema":"https://github.com/citation-style-language/schema/raw/master/csl-citation.json"} </w:instrText>
      </w:r>
      <w:r>
        <w:fldChar w:fldCharType="separate"/>
      </w:r>
      <w:r w:rsidRPr="008009A3">
        <w:rPr>
          <w:rFonts w:cs="Arial"/>
        </w:rPr>
        <w:t>[8]</w:t>
      </w:r>
      <w:r>
        <w:fldChar w:fldCharType="end"/>
      </w:r>
      <w:r>
        <w:t xml:space="preserve"> </w:t>
      </w:r>
    </w:p>
    <w:p w14:paraId="0AF6556E" w14:textId="57E16F51" w:rsidR="002E4169" w:rsidRPr="009871FC" w:rsidRDefault="003B2FC2" w:rsidP="003B2FC2">
      <w:pPr>
        <w:rPr>
          <w:color w:val="EE0000"/>
        </w:rPr>
      </w:pPr>
      <w:r>
        <w:rPr>
          <w:noProof/>
        </w:rPr>
        <mc:AlternateContent>
          <mc:Choice Requires="wpg">
            <w:drawing>
              <wp:anchor distT="0" distB="0" distL="114300" distR="114300" simplePos="0" relativeHeight="251652096" behindDoc="0" locked="0" layoutInCell="1" allowOverlap="1" wp14:anchorId="1E3CB5BB" wp14:editId="0B05C9AC">
                <wp:simplePos x="0" y="0"/>
                <wp:positionH relativeFrom="margin">
                  <wp:align>center</wp:align>
                </wp:positionH>
                <wp:positionV relativeFrom="paragraph">
                  <wp:posOffset>1597610</wp:posOffset>
                </wp:positionV>
                <wp:extent cx="2903855" cy="3408680"/>
                <wp:effectExtent l="0" t="0" r="0" b="1270"/>
                <wp:wrapTopAndBottom/>
                <wp:docPr id="1950961763" name="Gruppieren 8"/>
                <wp:cNvGraphicFramePr/>
                <a:graphic xmlns:a="http://schemas.openxmlformats.org/drawingml/2006/main">
                  <a:graphicData uri="http://schemas.microsoft.com/office/word/2010/wordprocessingGroup">
                    <wpg:wgp>
                      <wpg:cNvGrpSpPr/>
                      <wpg:grpSpPr>
                        <a:xfrm>
                          <a:off x="0" y="0"/>
                          <a:ext cx="2903855" cy="3408680"/>
                          <a:chOff x="-313563" y="393683"/>
                          <a:chExt cx="2305051" cy="2620645"/>
                        </a:xfrm>
                      </wpg:grpSpPr>
                      <pic:pic xmlns:pic="http://schemas.openxmlformats.org/drawingml/2006/picture">
                        <pic:nvPicPr>
                          <pic:cNvPr id="223745154" name="Grafik 7" descr="Ein Bild, das Symmetrie, Quadrat, Rechteck, parallel enthält.&#10;&#10;KI-generierte Inhalte können fehlerhaft sein."/>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313563" y="393683"/>
                            <a:ext cx="2305050" cy="2305050"/>
                          </a:xfrm>
                          <a:prstGeom prst="rect">
                            <a:avLst/>
                          </a:prstGeom>
                        </pic:spPr>
                      </pic:pic>
                      <wps:wsp>
                        <wps:cNvPr id="1984544862" name="Textfeld 1"/>
                        <wps:cNvSpPr txBox="1"/>
                        <wps:spPr>
                          <a:xfrm>
                            <a:off x="-313562" y="2755883"/>
                            <a:ext cx="2305050" cy="258445"/>
                          </a:xfrm>
                          <a:prstGeom prst="rect">
                            <a:avLst/>
                          </a:prstGeom>
                          <a:solidFill>
                            <a:prstClr val="white"/>
                          </a:solidFill>
                          <a:ln>
                            <a:noFill/>
                          </a:ln>
                        </wps:spPr>
                        <wps:txbx>
                          <w:txbxContent>
                            <w:p w14:paraId="34C95D30" w14:textId="6647F470" w:rsidR="002D76BC" w:rsidRPr="00922F13" w:rsidRDefault="002D76BC" w:rsidP="002D76BC">
                              <w:pPr>
                                <w:pStyle w:val="Beschriftung"/>
                                <w:jc w:val="center"/>
                                <w:rPr>
                                  <w:noProof/>
                                  <w:szCs w:val="22"/>
                                </w:rPr>
                              </w:pPr>
                              <w:bookmarkStart w:id="28" w:name="_Ref219289694"/>
                              <w:r>
                                <w:t xml:space="preserve">Abbildung </w:t>
                              </w:r>
                              <w:r w:rsidR="00C36B01">
                                <w:fldChar w:fldCharType="begin"/>
                              </w:r>
                              <w:r w:rsidR="00C36B01">
                                <w:instrText xml:space="preserve"> SEQ Abbildung \* ARABIC </w:instrText>
                              </w:r>
                              <w:r w:rsidR="00C36B01">
                                <w:fldChar w:fldCharType="separate"/>
                              </w:r>
                              <w:r w:rsidR="00715971">
                                <w:rPr>
                                  <w:noProof/>
                                </w:rPr>
                                <w:t>7</w:t>
                              </w:r>
                              <w:r w:rsidR="00C36B01">
                                <w:rPr>
                                  <w:noProof/>
                                </w:rPr>
                                <w:fldChar w:fldCharType="end"/>
                              </w:r>
                              <w:bookmarkEnd w:id="28"/>
                              <w:r>
                                <w:t xml:space="preserve"> Pixel Anordnung in einem LC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3CB5BB" id="Gruppieren 8" o:spid="_x0000_s1030" style="position:absolute;left:0;text-align:left;margin-left:0;margin-top:125.8pt;width:228.65pt;height:268.4pt;z-index:251652096;mso-position-horizontal:center;mso-position-horizontal-relative:margin;mso-width-relative:margin;mso-height-relative:margin" coordorigin="-3135,3936" coordsize="23050,26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eqQo1AMAAHMIAAAOAAAAZHJzL2Uyb0RvYy54bWycVtty2zYQfe9M/wHD&#10;zvTJFnWjLKuWM4odezz1JErtTp4hEBQxBgEUgG79nn5DfyA/lgOQlCLbvSQPpha3xdmzZxe+eLOt&#10;JFlz64RW06TX6SaEK6ZzoZbT5PfHm9NxQpynKqdSKz5Ndtwlby5//OFiYya8r0stc24JnCg32Zhp&#10;UnpvJmnqWMkr6jracIXFQtuKegztMs0t3cB7JdN+tztKN9rmxmrGncPsdb2YXEb/RcGZ/1AUjnsi&#10;pwmw+fi18bsI3/Tygk6WlppSsAYG/Q4UFRUKl+5dXVNPycqKF64qwax2uvAdpqtUF4VgPMaAaHrd&#10;Z9HcWr0yMZblZLM0e5pA7TOevtste7++tebBzC2Y2JgluIijEMu2sFX4BUqyjZTt9pTxrScMk/3z&#10;7mCcZQlhWBsMu+PRuCGVlWA+nDsd9AbZaJCQsON8MBoPatZZ+a51Muhm3axXO+mP+t3RMAt70hZD&#10;eoTMCDbBX0MHrBd0/LdscMqvLE8aJ9X/8lFR+7Qyp8icoV4shBR+F1WIHAVQaj0XbG7rAZidWyJy&#10;cNQfnA2zXjZMiKIViuDW0kI8kbOE5NwxqPGdUOStkPkJyakjD7uq4t4KfkI+rij07k/Ib5yVnrOn&#10;E2KopVJyiTrz5ee/pO/8/NN29kv8/Hp3uuSK46j1nNypkkr8Pn3+WymuSMFLyW1JC08cF6oTKA6w&#10;A9IaNw283mv25IjSVyVVSz5zBkWE0o4JOd6ehuFR0AspzI2QMsgm2A29CPGZYF/JUF0M15qtKoRW&#10;V7flEkxr5UphXELshFcLDkrtXR4B0YnzlntWhgsLXAyefK2c/UJEeQAWMDvo/RWF/5NS92KPOkUb&#10;CWLvN4OvdQr+rPO3XFckGMAJOBAHndD1vWuAtVug7wOWaGIYihCd0LXMYfSCu28q9oeSGg4Iwe1B&#10;kr3z8TAbDsejfqvJRwRZcJmTyGuzO/QF4rdvNcp4P/+v5MFf4OYsy8Ztnb/OXjYePivybyQPqddS&#10;5K3aAqtX0pI1RafflMLzpoMc7ZIqJEPpcKpOXJhBe3GNJoLlt4ttLNxhcBFmFjrfgQmrkVKk3xl2&#10;I3DfPXV+jnKMk3gE/Qd8Cqk300Q3VkJKbf98bT7sR2qxmpANHqBp4v5Y0dCS5J1C0sNr1Rq2NRat&#10;oVbVlUakaJpAE00csF62ZmF19Qlv4yzcgiWqGO6aJr41rzxGWMDbyvhsFu26s92rB4N+2IvCDbw+&#10;bj9RaxpJe+TzvW5l9ULZ9d6a5dnK60JE2R9YbOiGxKMVXzZYR0/n1+O46/C/wuUXAAAA//8DAFBL&#10;AwQKAAAAAAAAACEAG4zzdioRAAAqEQAAFAAAAGRycy9tZWRpYS9pbWFnZTEucG5niVBORw0KGgoA&#10;AAANSUhEUgAAAfQAAAH0CAQAAABh3xcBAAAABGdBTUEAALGPC/xhBQAAACBjSFJNAAB6JgAAgIQA&#10;APoAAACA6AAAdTAAAOpgAAA6mAAAF3CculE8AAAAAmJLR0QA/4ePzL8AAAAHdElNRQfoBhIHEzQG&#10;h/pZAAAQMklEQVR42u3dfZCcBWHH8d9zd8mFEEJCSAgkGBANiAYMmMHwloCIVOVFo2AVS31vZ6qt&#10;KC0OlSyIL62j6KA4paK1VigqDIg6oB0BeUfeVF6CQIDMECQY3iQhJJd7+gdH5jYuuz57l41ZPh//&#10;YZ975nbm5/O93b3c7SUtnLFzrTxtURgFtS/VHrLCyJ32llp5+qvtUEWPCUDogNABoQNCB4QOCB0Q&#10;OiB0EDogdEDogNABoQNCB6rry5uan3De1GPz69fmGVON3KO7TBnXam9au2WfffKTAzLTElVCv6z5&#10;CQ8nWfKvhhoNSzMurfamtSXZJw/8hx2qhT6h+QmLZmbJke+565Imp5yUY3KAKVub9/m+Y/Kqpqc8&#10;lJNzvqWaO/qI/PDYeV+7u8kp5yb5gKWGh76q+QkvXz2Q8c81PWttBlt9FpKkb13KFkuVec6WrUxY&#10;U2bas013GkjsOJxvxoHQAaEDQgeEDggdEDogdEDoIHRA6IDQAaEDHddX7fTT3pOxiy/L1+oO7p61&#10;hqzqy1s9/e/5Uu2NOaLu8ETLVHXaJ8o7aytzct3BefmlZUYQenlYxueavD0X5I8bDl6fhwxZ1dP9&#10;+Yd8L3Pzuvxs2OH/zr22qXhNHlv8NLfnmHxr2MHLc4NlRhD6BqfkfuONil/nQ0YYBQN29BodPKJv&#10;OledVR7ZzeOt2O3Y9Z25p2unrbupq59+/9chtc7c05WXZ/cuHnLpwkM3Q+jltMzq5stzatGxEPq6&#10;e8meKR27qxldveRaT93Ba3RA6MAWreVr9P6+gZQfrh32/K1ivr/ZMgK7ZLvaN14YNvG3RtpTTC0z&#10;eGrt8Q2r7p7brTLC0AeKpJhc7jR0c3z5nNHaNrbo3bDkmGRwjEnavWqLqeW4oezHlP0mGXHo69cl&#10;+bfahc/fqn07443Wtt+Ve9WOHlpyUp7oeSAHGaW68pGk+OjiO4eWvLH4jU28RgeEDkIHhA4IHRA6&#10;0Cnt/lLLN7N62K2n8m5Ttmm//KTu9nfyfaO0dSXX73hH/sUobYde3Fz258k/eSupww1Z2dpc1Lsy&#10;V6b+F12Py3WmqegXuStLc3bdsfnZxjAjCH3x15MkH607eHz2MWRVtdVZlOTejR6/97dM5SU/1eCa&#10;/FwOtIzX6CB0QOiA0AGhA5vB6Lw55OTG7/J+3VTfRK7sxLz/Tw8u6r3AMtXMa3xNPjp1B6G36aZ8&#10;rPEHdnxf9nXFVfKFTGt0eMq2+axxKvhRHm78ga1Pfmn+C/tohP67/K7xB3Y9WOgV/aDx4XN2GhB6&#10;FTe82J9kmvD3L8038PIaHYQOCB0QOiB0QOiA0AGhA0IHoQNCB4QOCB0QOiB0QOiA0EHogNABoQNC&#10;B4QOCB0QOiB0ELoJQOiA0AGhA0IHhA4IHRA6IHQQOiB0QOiA0AGhA0IHhA4IHYQOCB0QOiB0QOiA&#10;0AGhA0IHoQNCB4QOCB0QOiB0QOiA0AGhg9ABoQNCB4QOCB0QOiB0QOggdEDogNABoQNCB4QOCB0Q&#10;OggdEDqwxevbpJ/9hqK3m8dbMNipeyqfLS7s6uvwto7d08+KJd07Y7l8s4S+8Myc6WvpaDjoibzD&#10;CqNyTZ7oqTsgdEDogNABoQNCB4QOCB2EDggdEDogdEDogNABoQNCB4QOQgeEDggd+MvSl4XNTzh3&#10;2oI88OqsNNXIPbbz5HGt9qa12+fsncvmZaol/nxFSiN0ypuyp7fFHQWz8+6cnRWGqPSIPrn5CYtm&#10;vPKOp084+0dNTjkxR2eBKVvb94wxR2dO01Puyym5wFLNveXwXHDU/G82e3/2c5J82FLDQ3+y+Qlz&#10;txnIVquanrUm61t9FpJk7HMZbLFUmdW2bGXSqjIv+2PTndYmdhzON+NA6IDQAaEDQgeEDggdEDog&#10;dBA6IHRA6IDQgY7rq3b6acdl7OKfbfRL1Xtm0JBV1cbls/lq7Q15Y93hbSxTecmPFXcvfjyfqDs4&#10;P9daZgSP6OUR5VszMX+dcRnY8L/f5MeGrGxcTsxOmZeDhi05kO/nftNU9J7sn5k5rm7Hq3O1YUbw&#10;iL7BSS7IUXJb/sYIo2DAjl6jg0f0TeeqM8s3d/N4K/Y8dn1n7unaaeu6+qlo+d1DzujMPV15aWZ3&#10;747FAwuO2Ayhlzt186jJ1KJjIfR195I9O3Tsrnbt5iXLwlN38BodEDqwRWv5Gr2/byDl+2sHD93c&#10;r3jGaO0qZmVy7asvDJsUM2zSjt7tBzL4qdoLfz1oVjk7t1tlhKEPFEmxYzn0yF9MLNcbrW3jyjEb&#10;vhU0Jin7TdKO9WOTzMqUF1bNeJuMOPT165J8tnbh87dq3zZq+8p7Mqf2V0NLTsoTWZoDrdKG5UnP&#10;351659CSNxYez71GB4QOQgeEDggdEDrQMe3+UsvZWTXs1tP5W1O2aV4uqrv9vVxolLau5Pod78yn&#10;jdJ26MXtZX+eyn/WHXxFDjZkVVuvW/Xj3idyzUb/D7wtt9imoqvLe/Jgzt3oy+f2hhlB6Iuf/wHO&#10;D9cdPD5fMWRVJ63KkUnuyXl1h/e1TFW1Tza4Jj/nR5G8RgehA0IHhA4IHdgsRufNISfl7kaHr99x&#10;voWr+scc/6cHF/VdYJlqXtf4mnx0xg5Cb9PNOanxB6a9N3NdcZV8KQ2vw8kTUzNOBT/JY40/MP4T&#10;L80/ezUaoS/JksYf2O31Qq/ovMaHv7nTgNCruPbF/vbaNh/IS/INvLxGB6EDQgeEDggdEDogdEDo&#10;gNBB6IDQAaEDQgeEDggdEDogdBA6IHRA6IDQAaEDQgeEDggdhG4CEDogdEDogNABoQNCB4QOCB2E&#10;DggdEDogdEDogNABoQNCB6EDQgeEDggdEDogdEDogNBB6IDQAaEDQgeEDggdEDogdEDoIHRA6IDQ&#10;AaEDQgeEDggdEDoIHRA6IHRA6IDQAaEDQgeEDkIHhA5s8fo26We/OVt183gLBzv29XhNLu3q6/C3&#10;nbqj4opyaffOWDy8WUJf+MV80dfS0bD/4znKCqNhwUc9dQeEDggdEDogdEDogNABoYPQAaEDQgeE&#10;DggdEDogdEDogNBB6IDQAaEDf1n68qHmJ5y53f65/43ZzlQjd9NeUya02pvWfjRnr1z1juxviT/T&#10;Y1lZpLQDdLsir2l+wtzp83/+8ImX/LzJKedkbuaZsrUPfnLC4V85vOkpv8kPc7qlmnv7wbt8/da3&#10;XXlfk1MuS3KEpYY8mzV9uaP5OYueGsgOyy5pdtYzKVt9FpJk5sqsa7FUmcdt2cres8oceu+VdzY5&#10;ZV1ix+F8Mw6EDggdEDogdEDogNABoQNCB6EDQgeEDggd6Li+aqfXvpj+2jm5uO7gjmasrjYpP+35&#10;+Knvy2G+8I5wyfMHbz59eT5Td3BGHrbMCELPMUV/Ls1uWZE1G479IcsNWdW6bcfMH5yTA7NL3SW5&#10;LL+1TUVH9kzP9dkty4YdeyQ3GWYkob/gXbnCeKPiD5llhFFhR6/RwSP6JnPVTeWcbh5vxbbHru3M&#10;PV23x9rbuvo6/OXCN3Xmjq56uOzmNzp9auH0zRB6OT3juvnqnNq550NbdfeSxfRO3VM5Jf1dPGSv&#10;p+7gNTogdGCL1vI1em//QAa/UPvnoZszy/VGa/uV6L7l9NqNQzf6k7zSJm2ZnQyeX3t26NZWxaxc&#10;b5QRht7TmxQ7ZsrQzbHFOqO1q9w2fRvi7kmKbWzSjvUTepJZGXrIKYru/kZlh0JftzopTlh84fO3&#10;avd29fcsN7VfZLva0I91nDJrzIPlrTnYKNX13lqmZ/9Th/6AQ+2Z3GMTr9EBoYPQAaEDQgeEDnRK&#10;u7/U8r/D3ngiWZ1XmbJN2+ehutvn5VNGaUv9jktziEnaDr24uxyXR3L/RpfqzoasatKzq1Zmea7Z&#10;6Ic9Xp7X2aai+8ol+e1G1+SMbGuYEYS++KgkySvqDn4jHzFkVSetyPZJfrrR4VWWqar22iTJ+XUH&#10;r8uelvEaHYQOCB0QOiB0YDMYnTeHLLK60eEbxr3ewlUd2mjLRT3nW6aabRtfkyvGThN6my7Lro0/&#10;MGWBtwSo6PzMbHR44sTMN06lHZ9u/IGtDnvxd0oVenOX5JLGH3jlMj9KU9EHGx/+9ty1txqngrNy&#10;VuMPbLPmpRm61+ggdEDogNABoQNCB4QOCB0QOggdEDogdEDogNABoQNCB4QOQgeEDggdEDogdEDo&#10;gNABoYPQTQBCB4QOCB0QOiB0QOiA0AGhg9ABoQNCB4QOCB0QOiB0QOggdEDogNABoQNCB4QOCB0Q&#10;OggdEDogdEDogNABoQNCB4QOCB2EDggdEDogdEDogNABoQNCB6EDQgeEDggdEDogdEDogNBB6IDQ&#10;gS1e3yb97EvK8d083sKBTt1T+XS5spuXLO7u2F0tLad18Y4rN0voCw/3lXR0HHB/trfCqFyTe3rq&#10;DggdEDogdEDogNABoQNCB6EDQgeEDggdEDogdEDogNABoYPQAaEDQgf+svTl3c1POGvKAVl6UPpN&#10;NXJX7TFx61Z709qFc1+Rm9+SvS3xZ/pDnihS2gG6XZF5zU/YY4eDLl128uW/aPagn9fmIFO2dtw/&#10;TTj03KOannJjLs7nLdXcYQfu+uXb3/WrpU1OuTjJMZYasiqr+vKr5uccv/NAZt53ebOzns5gq89C&#10;krzq91nbYqkyK2zZykHTyux8x6/ubHLK2sSOw/lmHAgdEDogdEDogNABoQNCB4QOQgeEDggdEDrQ&#10;cX3VTj/tc+XY2rdyYd3Bnc1YXW1SLl5/0mdOyBt84R2Zxd/pveXUR3J63cEZedgyIwi9fGfRn8uz&#10;R1bmuQ0Hn8pyQ1a1btsxC3r3zsLMzu+HHV6eu2xTTbFo8GW5PnvUXYWP5TbLjCD0Dd6ZK4w3Kh7L&#10;DCOMCjt6jQ4e0TeZK6/PXt083orJx67tzD1dPXt9Vz8VLa5Y8NbO3NOVyzKli3d8csGMzRB6ZmR8&#10;N1+eUzv2fKh36/VdvWQHv6E7rZvf0bgc46k7eI0OCB3YorV8jd7bP5DBM2ofH7o5sxwwWtvmZofa&#10;NUP/3Z9kN5O09Up0t2Twu7XVz98qxmXnXG+VEYbe05sUs7LT0M2xRWG0tk3JmMwZulh7imSySdp6&#10;GjppMJmd9RuelW5tkxGHvm51Urx38dAPvdbu9VfYRuD/Mqk26/n/PGXWmAdzcw40ShuP6LckPfud&#10;OvQHHGrPZIlNvEYHhA5CB4QOCB0QOtAp7f5Sy/9kzbBbq1/412Eq2z73190+L582Slvu3+jW4SZp&#10;O/Ti3nJcHslDSXo3HNwuEwxZ1fg1654sHs2NmTBsyeRleb1tKnow9+WuPFS34/Ru/mXUDoS++M1J&#10;kl3qDn4jHzFkVac8mslJLt3o8CrLVFV7zdBzzOGuy56W8RodhA4IHRA6IHRgMxidN4cs8kyjwzeO&#10;38/CVR3SaMtFPedbppqJja/Jx8ZOFXqbfp7dG39g8vyMc8VV8sPG74c6YULmGaeCH9T9QNcw/QfX&#10;/Xu70Cu4KBc1/sDsZf4uW0UnND78nblrbzVOBWfmzBd5oF/z0gzda3QQOiB0YIvw/xiv4ch14qFU&#10;AAAAJXRFWHRkYXRlOmNyZWF0ZQAyMDI0LTA2LTE4VDA3OjE5OjUyKzAwOjAwpsNH8gAAACV0RVh0&#10;ZGF0ZTptb2RpZnkAMjAyNC0wNi0xOFQwNzoxOTo1MiswMDowMNee/04AAAAASUVORK5CYIJQSwME&#10;FAAGAAgAAAAhABuCebfgAAAACAEAAA8AAABkcnMvZG93bnJldi54bWxMj0FLw0AUhO+C/2F5gje7&#10;Sdu0IWZTSlFPRbAVxNtr9jUJzb4N2W2S/nvXkx6HGWa+yTeTacVAvWssK4hnEQji0uqGKwWfx9en&#10;FITzyBpby6TgRg42xf1djpm2I3/QcPCVCCXsMlRQe99lUrqyJoNuZjvi4J1tb9AH2VdS9ziGctPK&#10;eRStpMGGw0KNHe1qKi+Hq1HwNuK4XcQvw/5y3t2+j8n71z4mpR4fpu0zCE+T/wvDL35AhyIwneyV&#10;tROtgnDEK5gn8QpEsJfJegHipGCdpkuQRS7/H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B56pCjUAwAAcwgAAA4AAAAAAAAAAAAAAAAAOgIAAGRycy9lMm9E&#10;b2MueG1sUEsBAi0ACgAAAAAAAAAhABuM83YqEQAAKhEAABQAAAAAAAAAAAAAAAAAOgYAAGRycy9t&#10;ZWRpYS9pbWFnZTEucG5nUEsBAi0AFAAGAAgAAAAhABuCebfgAAAACAEAAA8AAAAAAAAAAAAAAAAA&#10;lhcAAGRycy9kb3ducmV2LnhtbFBLAQItABQABgAIAAAAIQCqJg6+vAAAACEBAAAZAAAAAAAAAAAA&#10;AAAAAKMYAABkcnMvX3JlbHMvZTJvRG9jLnhtbC5yZWxzUEsFBgAAAAAGAAYAfAEAAJYZ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7" o:spid="_x0000_s1031" type="#_x0000_t75" alt="Ein Bild, das Symmetrie, Quadrat, Rechteck, parallel enthält.&#10;&#10;KI-generierte Inhalte können fehlerhaft sein." style="position:absolute;left:-3135;top:3936;width:23049;height:23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iHygAAAOIAAAAPAAAAZHJzL2Rvd25yZXYueG1sRI9Ba8JA&#10;FITvgv9heUJvujE1VlJXUUmhh17UHtrbI/uaRLNvY3abpP++Wyh4HGbmG2a9HUwtOmpdZVnBfBaB&#10;IM6trrhQ8H5+ma5AOI+ssbZMCn7IwXYzHq0x1bbnI3UnX4gAYZeigtL7JpXS5SUZdDPbEAfvy7YG&#10;fZBtIXWLfYCbWsZRtJQGKw4LJTZ0KCm/nr6Ngtvn6mzp7UKNxKTL+o+ssvtMqYfJsHsG4Wnw9/B/&#10;+1UriOPHp0UyTxbwdyncAbn5BQAA//8DAFBLAQItABQABgAIAAAAIQDb4fbL7gAAAIUBAAATAAAA&#10;AAAAAAAAAAAAAAAAAABbQ29udGVudF9UeXBlc10ueG1sUEsBAi0AFAAGAAgAAAAhAFr0LFu/AAAA&#10;FQEAAAsAAAAAAAAAAAAAAAAAHwEAAF9yZWxzLy5yZWxzUEsBAi0AFAAGAAgAAAAhAL9viIfKAAAA&#10;4gAAAA8AAAAAAAAAAAAAAAAABwIAAGRycy9kb3ducmV2LnhtbFBLBQYAAAAAAwADALcAAAD+AgAA&#10;AAA=&#10;">
                  <v:imagedata r:id="rId22" o:title="Ein Bild, das Symmetrie, Quadrat, Rechteck, parallel enthält.&#10;&#10;KI-generierte Inhalte können fehlerhaft sein"/>
                </v:shape>
                <v:shape id="_x0000_s1032" type="#_x0000_t202" style="position:absolute;left:-3135;top:27558;width:23049;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LdjyQAAAOMAAAAPAAAAZHJzL2Rvd25yZXYueG1sRE/NasJA&#10;EL4XfIdlhF5K3RjSEKOrWG2hh/agFc9DdpqEZmfD7mri23cLhR7n+5/VZjSduJLzrWUF81kCgriy&#10;uuVawenz9bEA4QOyxs4yKbiRh816crfCUtuBD3Q9hlrEEPYlKmhC6EspfdWQQT+zPXHkvqwzGOLp&#10;aqkdDjHcdDJNklwabDk2NNjTrqHq+3gxCvK9uwwH3j3sTy/v+NHX6fn5dlbqfjpulyACjeFf/Od+&#10;03H+osiesqzIU/j9KQIg1z8AAAD//wMAUEsBAi0AFAAGAAgAAAAhANvh9svuAAAAhQEAABMAAAAA&#10;AAAAAAAAAAAAAAAAAFtDb250ZW50X1R5cGVzXS54bWxQSwECLQAUAAYACAAAACEAWvQsW78AAAAV&#10;AQAACwAAAAAAAAAAAAAAAAAfAQAAX3JlbHMvLnJlbHNQSwECLQAUAAYACAAAACEADly3Y8kAAADj&#10;AAAADwAAAAAAAAAAAAAAAAAHAgAAZHJzL2Rvd25yZXYueG1sUEsFBgAAAAADAAMAtwAAAP0CAAAA&#10;AA==&#10;" stroked="f">
                  <v:textbox inset="0,0,0,0">
                    <w:txbxContent>
                      <w:p w14:paraId="34C95D30" w14:textId="6647F470" w:rsidR="002D76BC" w:rsidRPr="00922F13" w:rsidRDefault="002D76BC" w:rsidP="002D76BC">
                        <w:pPr>
                          <w:pStyle w:val="Beschriftung"/>
                          <w:jc w:val="center"/>
                          <w:rPr>
                            <w:noProof/>
                            <w:szCs w:val="22"/>
                          </w:rPr>
                        </w:pPr>
                        <w:bookmarkStart w:id="29" w:name="_Ref219289694"/>
                        <w:r>
                          <w:t xml:space="preserve">Abbildung </w:t>
                        </w:r>
                        <w:r w:rsidR="00C36B01">
                          <w:fldChar w:fldCharType="begin"/>
                        </w:r>
                        <w:r w:rsidR="00C36B01">
                          <w:instrText xml:space="preserve"> SEQ Abbildung \* ARABIC </w:instrText>
                        </w:r>
                        <w:r w:rsidR="00C36B01">
                          <w:fldChar w:fldCharType="separate"/>
                        </w:r>
                        <w:r w:rsidR="00715971">
                          <w:rPr>
                            <w:noProof/>
                          </w:rPr>
                          <w:t>7</w:t>
                        </w:r>
                        <w:r w:rsidR="00C36B01">
                          <w:rPr>
                            <w:noProof/>
                          </w:rPr>
                          <w:fldChar w:fldCharType="end"/>
                        </w:r>
                        <w:bookmarkEnd w:id="29"/>
                        <w:r>
                          <w:t xml:space="preserve"> Pixel Anordnung in einem LCD</w:t>
                        </w:r>
                      </w:p>
                    </w:txbxContent>
                  </v:textbox>
                </v:shape>
                <w10:wrap type="topAndBottom" anchorx="margin"/>
              </v:group>
            </w:pict>
          </mc:Fallback>
        </mc:AlternateContent>
      </w:r>
      <w:r w:rsidR="008009A3">
        <w:t xml:space="preserve">Jeder </w:t>
      </w:r>
      <w:r w:rsidR="008009A3" w:rsidRPr="00371A30">
        <w:t xml:space="preserve">Pixel eines </w:t>
      </w:r>
      <w:r w:rsidR="002D76BC">
        <w:t>Farbd</w:t>
      </w:r>
      <w:r w:rsidR="008009A3" w:rsidRPr="00371A30">
        <w:t xml:space="preserve">isplays besteht aus drei Flüssigkeitskristallen. </w:t>
      </w:r>
      <w:r w:rsidR="008009A3">
        <w:t xml:space="preserve">Um die </w:t>
      </w:r>
      <w:r w:rsidR="002D76BC">
        <w:t xml:space="preserve">Anzahl an Anschlüssen in einem Display zu reduzieren, werden die Flüssigkeitskristalle in Reihen und Spalten angeordnet, siehe </w:t>
      </w:r>
      <w:r w:rsidR="002D76BC">
        <w:fldChar w:fldCharType="begin"/>
      </w:r>
      <w:r w:rsidR="002D76BC">
        <w:instrText xml:space="preserve"> REF _Ref219289694 \h </w:instrText>
      </w:r>
      <w:r>
        <w:instrText xml:space="preserve"> \* MERGEFORMAT </w:instrText>
      </w:r>
      <w:r w:rsidR="002D76BC">
        <w:fldChar w:fldCharType="separate"/>
      </w:r>
      <w:r w:rsidR="002D76BC">
        <w:t xml:space="preserve">Abbildung </w:t>
      </w:r>
      <w:r w:rsidR="002D76BC">
        <w:rPr>
          <w:noProof/>
        </w:rPr>
        <w:t>7</w:t>
      </w:r>
      <w:r w:rsidR="002D76BC">
        <w:fldChar w:fldCharType="end"/>
      </w:r>
      <w:r w:rsidR="002D76BC">
        <w:t>. Jeder Flüssigkeitskristall wird durch einen Transistor angesteuert. In einer Reihe oder Spalte sind die Anschlüsse der Transistoren elektrisch miteinander verbunden. Da der Transistor Strom nur in eine Richtung durchlässt</w:t>
      </w:r>
      <w:r>
        <w:t>,</w:t>
      </w:r>
      <w:r w:rsidR="002D76BC">
        <w:t xml:space="preserve"> wird verhindert</w:t>
      </w:r>
      <w:r>
        <w:t>,</w:t>
      </w:r>
      <w:r w:rsidR="002D76BC">
        <w:t xml:space="preserve"> das</w:t>
      </w:r>
      <w:r>
        <w:t>s</w:t>
      </w:r>
      <w:r w:rsidR="002D76BC">
        <w:t xml:space="preserve"> sich die Spannung an den Flüssigkeitskristallen entlädt, bevor das Display wieder aktualisiert wird.</w:t>
      </w:r>
      <w:r w:rsidR="009871FC">
        <w:t xml:space="preserve"> </w:t>
      </w:r>
      <w:r w:rsidR="009871FC">
        <w:rPr>
          <w:color w:val="EE0000"/>
        </w:rPr>
        <w:t>Nochmal überarbeiten ggf.</w:t>
      </w:r>
    </w:p>
    <w:p w14:paraId="6FF7D83A" w14:textId="0F3C480F" w:rsidR="002D76BC" w:rsidRDefault="002D76BC" w:rsidP="008009A3"/>
    <w:p w14:paraId="0A992B93" w14:textId="13CAD944" w:rsidR="002D76BC" w:rsidRDefault="002D76BC" w:rsidP="002D76BC">
      <w:pPr>
        <w:jc w:val="left"/>
      </w:pPr>
      <w:r>
        <w:br w:type="page"/>
      </w:r>
    </w:p>
    <w:p w14:paraId="029034F9" w14:textId="0B7252C0" w:rsidR="009D36C9" w:rsidRDefault="009F0AB0" w:rsidP="00A73F5E">
      <w:pPr>
        <w:pStyle w:val="berschrift2"/>
      </w:pPr>
      <w:bookmarkStart w:id="30" w:name="_Toc221266863"/>
      <w:r>
        <w:lastRenderedPageBreak/>
        <w:t>Tiefsetzsteller</w:t>
      </w:r>
      <w:bookmarkEnd w:id="30"/>
    </w:p>
    <w:p w14:paraId="6BC39477" w14:textId="317E1D92" w:rsidR="007F7FDF" w:rsidRDefault="009F0AB0" w:rsidP="0049485D">
      <w:r>
        <w:t xml:space="preserve">Ein Tiefsetzsteller, im </w:t>
      </w:r>
      <w:r w:rsidR="00814A32">
        <w:t>E</w:t>
      </w:r>
      <w:r>
        <w:t xml:space="preserve">nglischen </w:t>
      </w:r>
      <w:proofErr w:type="spellStart"/>
      <w:r w:rsidR="00814A32">
        <w:t>S</w:t>
      </w:r>
      <w:r>
        <w:t>tep</w:t>
      </w:r>
      <w:proofErr w:type="spellEnd"/>
      <w:r>
        <w:t>-</w:t>
      </w:r>
      <w:r w:rsidR="00814A32">
        <w:t>D</w:t>
      </w:r>
      <w:r>
        <w:t xml:space="preserve">own </w:t>
      </w:r>
      <w:r w:rsidR="00814A32">
        <w:t>C</w:t>
      </w:r>
      <w:r w:rsidR="00D03BE3">
        <w:t xml:space="preserve">onverter </w:t>
      </w:r>
      <w:r>
        <w:t>genannt</w:t>
      </w:r>
      <w:r w:rsidR="00814A32">
        <w:t>,</w:t>
      </w:r>
      <w:r>
        <w:t xml:space="preserve"> ist ein </w:t>
      </w:r>
      <w:r w:rsidR="00814A32">
        <w:t>geschalteter</w:t>
      </w:r>
      <w:r w:rsidR="00814A32">
        <w:br/>
      </w:r>
      <w:r>
        <w:t xml:space="preserve">Gleichspannungswandler </w:t>
      </w:r>
      <w:r w:rsidR="007F7FDF">
        <w:t>der</w:t>
      </w:r>
      <w:r>
        <w:t xml:space="preserve"> die </w:t>
      </w:r>
      <w:r w:rsidR="00814A32">
        <w:t>Eingangsspannung U</w:t>
      </w:r>
      <w:r w:rsidR="00814A32">
        <w:rPr>
          <w:vertAlign w:val="subscript"/>
        </w:rPr>
        <w:t>E</w:t>
      </w:r>
      <w:r w:rsidR="00814A32">
        <w:t xml:space="preserve"> in eine niedrigere </w:t>
      </w:r>
      <w:r>
        <w:t>Ausgangsspannung</w:t>
      </w:r>
      <w:r w:rsidR="00D9646E">
        <w:t xml:space="preserve"> </w:t>
      </w:r>
      <w:r w:rsidR="0049485D">
        <w:t>U</w:t>
      </w:r>
      <w:r w:rsidR="0049485D">
        <w:rPr>
          <w:vertAlign w:val="subscript"/>
        </w:rPr>
        <w:t>A</w:t>
      </w:r>
      <w:r w:rsidR="0049485D">
        <w:t xml:space="preserve"> wandelt</w:t>
      </w:r>
      <w:r w:rsidR="00814A32">
        <w:t>.</w:t>
      </w:r>
    </w:p>
    <w:p w14:paraId="2B35ABB2" w14:textId="112E1DD5" w:rsidR="00D03BE3" w:rsidRDefault="00381769" w:rsidP="000801A0">
      <w:r>
        <w:t xml:space="preserve">In </w:t>
      </w:r>
      <w:r>
        <w:fldChar w:fldCharType="begin"/>
      </w:r>
      <w:r>
        <w:instrText xml:space="preserve"> REF _Ref219132444 \h </w:instrText>
      </w:r>
      <w:r w:rsidR="000801A0">
        <w:instrText xml:space="preserve"> \* MERGEFORMAT </w:instrText>
      </w:r>
      <w:r>
        <w:fldChar w:fldCharType="separate"/>
      </w:r>
      <w:r>
        <w:t xml:space="preserve">Abbildung </w:t>
      </w:r>
      <w:r>
        <w:rPr>
          <w:noProof/>
        </w:rPr>
        <w:t>7</w:t>
      </w:r>
      <w:r>
        <w:fldChar w:fldCharType="end"/>
      </w:r>
      <w:r>
        <w:t xml:space="preserve"> ist der </w:t>
      </w:r>
      <w:r w:rsidR="00D03BE3">
        <w:t xml:space="preserve">grundlegende </w:t>
      </w:r>
      <w:r>
        <w:t>Aufbau eines Tiefsetzstellers zu sehen. Der Schalter S wird meist durch einen Transistor realisiert, der einige Hundert, bis mehrere Millionen Mal in der Sekunde schaltet. Die Höhe der Ausgangsspannung kann über die Einschaltzeit und Ausschaltzeit des Transistors eingestellt werden.</w:t>
      </w:r>
      <w:r w:rsidR="00590FA6">
        <w:t xml:space="preserve"> Durch einen geschlossenen Regelkreis wird die Ausgangsspannung auf einem gewünschten Wert gehalten.</w:t>
      </w:r>
    </w:p>
    <w:p w14:paraId="0D57DC55" w14:textId="65F2526D" w:rsidR="002E4169" w:rsidRDefault="00EE3296" w:rsidP="000801A0">
      <w:r>
        <w:rPr>
          <w:noProof/>
        </w:rPr>
        <mc:AlternateContent>
          <mc:Choice Requires="wpg">
            <w:drawing>
              <wp:anchor distT="0" distB="0" distL="114300" distR="114300" simplePos="0" relativeHeight="251639808" behindDoc="0" locked="0" layoutInCell="1" allowOverlap="1" wp14:anchorId="1C511144" wp14:editId="7C5075F0">
                <wp:simplePos x="0" y="0"/>
                <wp:positionH relativeFrom="column">
                  <wp:posOffset>1515066</wp:posOffset>
                </wp:positionH>
                <wp:positionV relativeFrom="paragraph">
                  <wp:posOffset>1258999</wp:posOffset>
                </wp:positionV>
                <wp:extent cx="2730500" cy="1711960"/>
                <wp:effectExtent l="0" t="0" r="0" b="2540"/>
                <wp:wrapTopAndBottom/>
                <wp:docPr id="900322878" name="Gruppieren 9"/>
                <wp:cNvGraphicFramePr/>
                <a:graphic xmlns:a="http://schemas.openxmlformats.org/drawingml/2006/main">
                  <a:graphicData uri="http://schemas.microsoft.com/office/word/2010/wordprocessingGroup">
                    <wpg:wgp>
                      <wpg:cNvGrpSpPr/>
                      <wpg:grpSpPr>
                        <a:xfrm>
                          <a:off x="0" y="0"/>
                          <a:ext cx="2730500" cy="1711960"/>
                          <a:chOff x="0" y="0"/>
                          <a:chExt cx="2730500" cy="1711960"/>
                        </a:xfrm>
                      </wpg:grpSpPr>
                      <pic:pic xmlns:pic="http://schemas.openxmlformats.org/drawingml/2006/picture">
                        <pic:nvPicPr>
                          <pic:cNvPr id="1678303122" name="Grafik 5" descr="Ein Bild, das Astronomisches Objekt, Schwarz, Dunkelheit, Raum enthält.&#10;&#10;KI-generierte Inhalte können fehlerhaft sein."/>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730500" cy="1397635"/>
                          </a:xfrm>
                          <a:prstGeom prst="rect">
                            <a:avLst/>
                          </a:prstGeom>
                        </pic:spPr>
                      </pic:pic>
                      <wps:wsp>
                        <wps:cNvPr id="2068339718" name="Textfeld 1"/>
                        <wps:cNvSpPr txBox="1"/>
                        <wps:spPr>
                          <a:xfrm>
                            <a:off x="0" y="1453515"/>
                            <a:ext cx="2730500" cy="258445"/>
                          </a:xfrm>
                          <a:prstGeom prst="rect">
                            <a:avLst/>
                          </a:prstGeom>
                          <a:solidFill>
                            <a:prstClr val="white"/>
                          </a:solidFill>
                          <a:ln>
                            <a:noFill/>
                          </a:ln>
                        </wps:spPr>
                        <wps:txbx>
                          <w:txbxContent>
                            <w:p w14:paraId="19557BCD" w14:textId="2871911B" w:rsidR="00381769" w:rsidRPr="00C300E2" w:rsidRDefault="00381769" w:rsidP="00381769">
                              <w:pPr>
                                <w:pStyle w:val="Beschriftung"/>
                                <w:jc w:val="center"/>
                                <w:rPr>
                                  <w:noProof/>
                                  <w:szCs w:val="22"/>
                                </w:rPr>
                              </w:pPr>
                              <w:bookmarkStart w:id="31" w:name="_Ref219132444"/>
                              <w:r>
                                <w:t xml:space="preserve">Abbildung </w:t>
                              </w:r>
                              <w:r w:rsidR="00C36B01">
                                <w:fldChar w:fldCharType="begin"/>
                              </w:r>
                              <w:r w:rsidR="00C36B01">
                                <w:instrText xml:space="preserve"> SEQ Abbildung \* ARABIC </w:instrText>
                              </w:r>
                              <w:r w:rsidR="00C36B01">
                                <w:fldChar w:fldCharType="separate"/>
                              </w:r>
                              <w:r w:rsidR="00715971">
                                <w:rPr>
                                  <w:noProof/>
                                </w:rPr>
                                <w:t>8</w:t>
                              </w:r>
                              <w:r w:rsidR="00C36B01">
                                <w:rPr>
                                  <w:noProof/>
                                </w:rPr>
                                <w:fldChar w:fldCharType="end"/>
                              </w:r>
                              <w:bookmarkEnd w:id="31"/>
                              <w:r>
                                <w:t xml:space="preserve"> Schaltungsschema Tiefsetzstell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511144" id="Gruppieren 9" o:spid="_x0000_s1033" style="position:absolute;left:0;text-align:left;margin-left:119.3pt;margin-top:99.15pt;width:215pt;height:134.8pt;z-index:251639808" coordsize="27305,17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waxtuQMAAGIIAAAOAAAAZHJzL2Uyb0RvYy54bWykVt1u2zYUvh+wdyA0&#10;YFeJZdmxk3pxCjdpgmBBYzQpek1TlMWZIjmStpw+z55hL9AX20dKSuo4aLfswtTh3+F3vvPx0Kdv&#10;t5UkG26d0GqaZL1+QrhiOhdqOU0+3V8eniTEeapyKrXi0+SBu+Tt2c8/ndZmwge61DLnlsCJcpPa&#10;TJPSezNJU8dKXlHX04YrTBbaVtSja5dpbmkN75VMB/3+OK21zY3VjDuH0YtmMjmL/ouCM39bFI57&#10;IqcJsPnY2tguQpuendLJ0lJTCtbCoK9AUVGhcOijqwvqKVlbseeqEsxqpwvfY7pKdVEIxmMMiCbr&#10;P4vmyuq1ibEsJ/XSPNIEap/x9Gq37MPmypo7M7dgojZLcBF7IZZtYavwBUqyjZQ9PFLGt54wDA6O&#10;h/1RH8wyzGXHWfZm3JLKSjC/t4+V73+wM+0OTnfgGMEm+LUcwNrj4MdawS6/tjxpnVT/ykdF7Wpt&#10;DpEuQ71YCCn8Q5QeEhNAqc1csLltOqBzbonIwcX4+GTYH2aDQUIUrSD9K0sLsSKjhOTcMWjwvVDk&#10;nZD5AcmpIzPnrVa6EkH7jtwu/uArf0DuWFlT++WAXKzVisuSCwx+pOsK98yXX/+SvvfrL9vZb7H5&#10;/fpwyRW3glvPybUqqcR39fVvpbgiBS8ltyUtPHFcqF4Qf4gggG5CoIHiG81Wjih9XlK15DNncIkQ&#10;T1id7i6P3Z34F1KYSyFlkE2wW6YR7DPBvpCs5jJcaLauEFpzuy2XIF0rVwrjEmInvFpwsGuv8wiI&#10;TsAa96wMBxY4+CPABqDfTESUT8BCCA56f53Ch2+Ox8NR5KLTKUizzl9xXZFgABwwQBx0Qjc3rkXT&#10;LWk5bABEZMATbh7Kn+voQm+PsP90w+9KajggBLdPkhz0xydDBJChJjeSvMc1LrjMSSSzXR2KAfHb&#10;dxrX+3H8u4xlR6PhKIus0MmLlWEwOjk6+l+0IaFairwTV+DzXFqyoSjsdSk8b3Oys0qqkAalw65G&#10;FWEEhcW1EgiW3y628cpGfGFkofMHcGA1konS5gy7FDjvhjo/pxbvAwbx5vlbNIXU9TTRrZWQUtsv&#10;L42H9UgqZhNS472ZJu7PNQ3FSF4rpDs8Tp1hO2PRGWpdnWtEmkU00cQG62VnFlZXn/EUzsIpmKKK&#10;4axp4jvz3KOHCTyljM9m0W5q2o26M6iEWZRs4PV++5la04rZI58fdCeoPU03awPLzszWHkxHwT+x&#10;2NINcUcrPmSwdl7Kb/tx1dNfg7N/AAAA//8DAFBLAwQKAAAAAAAAACEAYKuPAoAOAACADgAAFAAA&#10;AGRycy9tZWRpYS9pbWFnZTEucG5niVBORw0KGgoAAAANSUhEUgAAAPoAAACACAQAAACIXLwRAAAA&#10;BGdBTUEAALGPC/xhBQAAACBjSFJNAAB6JgAAgIQAAPoAAACA6AAAdTAAAOpgAAA6mAAAF3CculE8&#10;AAAAAmJLR0QA/4ePzL8AAAAHdElNRQfoBxgGFiQ1WL2bAAANiElEQVR42u2deXBUVRbGf+nsG1uA&#10;gEjYwgAhrAGZEcqNQcSFQQSxphRcZkZFUFFBZhygCDMKpaCMiqIoIJARMSCIKDjsilGgQEC2BAiB&#10;AElIgGxk6c6dP/LyeN3p7nQ/Qr/u9P1Sqer7+i23z/fOuecu51yQkJCQkJCQkJCQkJCQ8FIEShG4&#10;iCU05teG8VOCJJsuYhBnGspPMUk2/Q+SdD+Ed5j3YEbQHchiOyckKf5AemN20oJNVHE/s2gjSfEH&#10;0p+jFV0pAKC9pMQ/2vT2ZCmUQ6akxD9I/4Ek5jOQcEmH/yCAyZxFUMYG+nhtLTPI4Dvl72FfF7i3&#10;1COBQbxIHImc8kpJPUETjW3aLXW1vtASCy9IMfhDm37N2hRjwSxJ8Ycu2zxCWEcmzZlKFZskKf6A&#10;wawii3LOsY4BUhwSEg3YezcWsUQCpZS7fEUJFVJsvo3ViHr+myW9d/+zd0J6796OYi7VcUYIkVJM&#10;Es5ekKZyHkHCy+C9q2GjPOwfBzGYOwjjrHqkD8Noy2ksSrk7D9ObXAqVclOGk0SR2jQEM4TbCSZb&#10;vlZ6xD+GNDZ49Jk9Oa743duIBZqwTilncxsQxAKqEAgqmATAWIoQCCy8QxCQxEnlik00lyS6g2a8&#10;ShYCQREtPPbUNuQgyCKVywj2EMH3CIpZwzEERSTyFoIKVrERgWAcw6lC8DPfYUYwl/bkIzjFagoR&#10;/EiwpNI1dGEBxQgEWUyhqQefvAzBLqKAOM4i2IHgEt2BENYhOIAZC/cBMAVBHlkI5gDwAGYspCHY&#10;SgTQiRwE4yWddWMQX2BGINjDWA/rSUvMWOimlMYoRrpmijeWEgSCFWqffj8CQbra3V2MQFBJJ6X8&#10;BIIjvktFOyLsHo8OfjfibPiFkOXE6rpvZ9aQzUGmEUwoYzmgtI5fM1BxL19mP+dZTw837MST3Eeo&#10;jtqMQ7BDLQWTj6BCs2RiJQLBELX8IgLBdM0LW92S1yCcIgRdXJLvWB4k2s363ha+K/Ry5EHGOnGC&#10;2+onfRV/sHM0OOxQfNknYoW4pTw0V4cZ7kwRXzGaCZxlP3kIBAXM1lT0E/KYxChSKHNxAdUrip04&#10;SGu36/M2gtc15fUI9mrKExFUEaWWb0EgGKx5TcqtXgLYguCROp/7GFcRCDJJcKO295ss4y2rRbII&#10;qzTNcHDOXXzm3FN2H09Fxe8ObQKMDund5OiCqg8AiCQeyHIwttWS1up309nMCAC+5QjBZPAeiyhR&#10;z01iLP3ZD3zJYj5gCtCRaCCX83bv3ok5yoByIstIdvF3dCcDAfQFqxCLdCBDUz4B5FKsljPUo9Wo&#10;5DSdbe5wJ3dyUdG6Agcu60eEKfr+OROc1LMDBVypKYQtmRowIwAepG/Q8Gks5EL9Gfb2pJBCFptI&#10;YZpN137pkxah4N8i3P3JiKuahYU7WFpr5Hs8+9XPQ6is98kQe3+jNM+fjuAjTflWBMetFKUKQTPN&#10;kZ8RPKApz9bc+Vx91/W4IvsqEVHBvbWYSyaFzZwkhRRHgSOONP0iHwKtWcNvXLb+ypJ3zlIzUXMB&#10;c5GyVj2cm4EcdejC9r2O4QJFANyk8QRakFJrcqKAFgQqQyKtuEom0IYI4JKiPbZoomkayq0IcoY4&#10;TijPvsxOzfG1DOFzTXkfqWzXlM3MtdHfj7nCLk05ldtVZzTAQZ0j6XhNpBx2Us+bKFTtTIAp8QKd&#10;ASimLJD8WmevphF9uYcPoc4ZBTfa9AEmy5dCCCF+EiGVjHH7rq+RTWeqlz4X2nE5mpPHvzABcaTz&#10;pgt3jCZT1QRf6SwFsUet8xuuXxa6Nqk8XwhRLsZawk4RoqdNd45kuts7bJpkMncr7VNqsoS+q+Ou&#10;waRylR0cpZDRds8YRgEZbKOEjQ76D7aIZw+CMl7woWUhrdmIwMxMt7qosWEHI8sHXm1RFppDPwfn&#10;9OWfzm6hV0TduJsQtrJH5/WD+T0X2eAw0L8VDxDLHja6PDM9jA2k2bVM3otEDpLNzW7biOEkksna&#10;a+6dv2IYgp98rM6JCM0Ej8cgV874ISTpknQJSbqEJF1Cki7hd6T30kw2SngeQ+jledLb09OrhBCE&#10;fyU97ak/KVPDMe+9ga7SANxY0oUUnqEQRpDubRGvJ8GIIU0DESA1vQBsZ/6lpjd0Tfc/BBhBuoR0&#10;5CSkeTcC/hVMpFv+vpuUYAKPW5WbAb1qreQZoMaceiPaAjGef6x+0o027zeRZEfTk3zK2Qy9Dusk&#10;jCDdaIG+T6qmFMM6QoFlzLc6y0LDhR+a92yr4P95hHKadjzEZHJ85jecBCNqa0v6E7QEMkgF+jEY&#10;+IWtXu+9t+JpYBwzuZ1XmOwzpFcp//Vh3p+lEXCIb4BBDAS2k+bqzdJ5Tf38PCMdnncvU71GePMQ&#10;bAHuQlCiM5LWCCQidO/29rxVKFZ1JM2zamkGd7iu6eF0YJ9a6sZagx25VvwHgDLOsI3NdvWiWs9n&#10;AlvY7hW6HszjPEQcefzKey6HWV2fpscSo2Guq41v47SfnkAgB9VSO7IMduSiGM1F9nKOLnxFmt1A&#10;5ClEsFWJNksGxhus62F8y+vsZjrvEc7+GzbqaS3/HghNRFwjZ/MQtpregyuauaoqr2i5V/AjAO3Z&#10;xnJNXLitnuMluj6N/vQjHYBVLNDI8Hb+XGtsoSkLba5/zUHIo3P0IFMNHg1xI8stMJcfNEMHHzo5&#10;8x7+7gEBxiOU7BRQnTOii4P2vAZGt+sm8pjn4LtnXQpG7ujScybYxAEuZp36uadVkoU6NT1BYyJ6&#10;sw/4HXFK+QzHDO6n7wV6W9XCWs+9QdfjaO5w9+U0G+c3kn5U1ArGKtBl3hM0vaxq5sK5j1R7ttqW&#10;9AhNxoUxTAYymMvX7CSCB5ltsKHPAZsMLdr2vAbJbGY8bxnUX48G8hx8t0/jatU3wjXMjeQxYASz&#10;yLORjV3Sv2Ein3KI1rzEAc4DVVSQwxGwaWmEIVqEVRh+bT03XtfzweHWoX242wVNX+jSYhBb+W/g&#10;UVaSThz/YD1FQFfmMM4e6bVbpL/wNTtJ0VQvlb/RUcmTeA1DNf15T7XpL2O28t9t23PvaNdP8akH&#10;2vTnbNJBBDOR9exkGYMAaMFEGpOrSZDkUNOrWMSiWmd14pLbia/qH0OZwRJNqiH7em68rr/F2yxX&#10;X8ZHWKlq5WGrXDbQjFGUqBnqalCo66mVvIs2RcQYCunPKUbqy0qRyp+AKFpZHb3bY5q+hS/4jhNU&#10;sNAqpbYjPTda1wN4HzOr+AfJ/ESuE4f3ekbkxteR+GUeSSQxkc11a7pjFDPRJjeKJ7z3fMXfreBj&#10;dpJr1Z4/A+xTOy5N6EYRh9Tvs2nDZF4xgHTBcyxjJL3IZzHLb5j3E+BUWY6yF/iNZDrY7mlZN+kJ&#10;7KUHXQmwmfn1jCN3ScnAam8cLhx4yenVz/CmQT58muuTHbpfLceIZDClhFJOd95mCCutE5XUTfph&#10;h+mujJxPDyOe/1kdiaEPV2rtgTqYFBoqHMu/RB3l22uV+9Jt8+5dKGO4zZFhbOCwDKp0BSYdV5gM&#10;66dLXFNTj66GFSxX9CkAaMTLNJZM6ET1HhLuIZRUZSVgANCKKe7H6uohfReb2Mgf6c5ssrhVZjPT&#10;jRAdDWwJZ9jNCvozgIVkEuOZdYCNlN1Lqv9u8xIBDkNY5Wf1BejLI9dF2U2memuBOE+Ydyhkmfp5&#10;nyY9voRncEwz4LLG6TKXeiQdFqif5ksODMD7xsh/OwJBjpKmXpp3T5p3COSUst+Nh7x3ra5/QJnX&#10;CDABiPcTTbcok2LvePaxwZyjzGYKxlhMQ+icn/I9TYdYyjnnINu7y119d1HJx7Srz/1DJNxCDl9y&#10;RO/GpPqHYT+ipZS9gZivbKPiUdKzvWwj2f3AUT8i/Rf9lzac9CNmGnaMaj1C5pyRpEtI0iUk6RKS&#10;dAlJukTDJr1pyJKw/JCi8LV6ZnNvEDoBMS7u1+gt6ABEWG3V6wqGRRwILI84yXhPLk0NDUtPLFsp&#10;1oo7y4MLaOEV4puuLCxIv57t4j2Mvyo7Rp93a4+GUSbzlKpNYq6IrAiao+/Bet6VibFvpodGAxb6&#10;Vf76jagO1YmiK3DKzj6/Nx7xzFd/yQ/OY7O9BjF8qkYSHKsVKWj96/Kv7Y8c8t+ZjaYGAHzP0CoR&#10;p2dcNMChsbwWF3WQV7VfBX72+KOLlOveYBZXZSPpUaSrM8hRlSUjWW/z9TzN/hZP2w+acjT2nq0J&#10;ny+2/spy4XRlzaReFuZLSpKASDoAZw3JuR6jbCkOUMoBn+AuWrNjtdnpcoh2XFInjU2m/mcCqkm/&#10;zNUgO/E7CzR+TW79VbevybxUCCHEZhFkZoQXCDCSdHWp4JM+orCB7FLrPMP1y0JW9ig/L4QoEaPM&#10;Ycc9mALZ9HRQRdvSzqUmS5C3tJ9x7ERQwlM+ZKdjWMw5jjLZrZXrMWFpoZW9SqPLw7Lo4dkKt+cp&#10;niHBi0Toi1tp6+1mD2USI32seypJ98XBGW9Ef9C4RhJ+QXoerifjkqQ3EJwGL1vAJUmXkKRLSNIl&#10;JOkSNxS+unXmizxqc6Qx8RTzG0U2x4fLGaGGgrkuJdwUCCKlsBqKeXfdQsmESLJNl/DdPHJLXR5n&#10;L5ckS0hISEhISEhISEhISEhISEh4Ef4PYMHjnzZeruEAAAAldEVYdGRhdGU6Y3JlYXRlADIwMjQt&#10;MDctMjRUMDY6MjI6MzYrMDA6MDALLSYBAAAAJXRFWHRkYXRlOm1vZGlmeQAyMDI0LTA3LTI0VDA2&#10;OjIyOjM2KzAwOjAwenCevQAAAABJRU5ErkJgglBLAwQUAAYACAAAACEAKYkzXuEAAAALAQAADwAA&#10;AGRycy9kb3ducmV2LnhtbEyPwU7DMAyG70i8Q2QkbiztCqHrmk7TBJwmJDYktJvXeG21JqmarO3e&#10;nuwER/v/9Ptzvpp0ywbqXWONhHgWASNTWtWYSsL3/v0pBeY8GoWtNSThSg5Wxf1djpmyo/miYecr&#10;FkqMy1BC7X2Xce7KmjS6me3IhOxke40+jH3FVY9jKNctn0eR4BobEy7U2NGmpvK8u2gJHyOO6yR+&#10;G7bn0+Z62L98/mxjkvLxYVovgXma/B8MN/2gDkVwOtqLUY61EuZJKgIagkWaAAuEELfNUcKzeF0A&#10;L3L+/4fiF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BTBrG25&#10;AwAAYggAAA4AAAAAAAAAAAAAAAAAOgIAAGRycy9lMm9Eb2MueG1sUEsBAi0ACgAAAAAAAAAhAGCr&#10;jwKADgAAgA4AABQAAAAAAAAAAAAAAAAAHwYAAGRycy9tZWRpYS9pbWFnZTEucG5nUEsBAi0AFAAG&#10;AAgAAAAhACmJM17hAAAACwEAAA8AAAAAAAAAAAAAAAAA0RQAAGRycy9kb3ducmV2LnhtbFBLAQIt&#10;ABQABgAIAAAAIQCqJg6+vAAAACEBAAAZAAAAAAAAAAAAAAAAAN8VAABkcnMvX3JlbHMvZTJvRG9j&#10;LnhtbC5yZWxzUEsFBgAAAAAGAAYAfAEAANIWAAAAAA==&#10;">
                <v:shape id="Grafik 5" o:spid="_x0000_s1034" type="#_x0000_t75" alt="Ein Bild, das Astronomisches Objekt, Schwarz, Dunkelheit, Raum enthält.&#10;&#10;KI-generierte Inhalte können fehlerhaft sein." style="position:absolute;width:27305;height:13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fEGyAAAAOMAAAAPAAAAZHJzL2Rvd25yZXYueG1sRE9fa8Iw&#10;EH8f+B3CDfY2Eyu4rjOKcwzGYIKdvp/NrS1rLiXJtPrpl8HAx/v9v/lysJ04kg+tYw2TsQJBXDnT&#10;cq1h9/l6n4MIEdlg55g0nCnAcjG6mWNh3Im3dCxjLVIIhwI1NDH2hZShashiGLueOHFfzluM6fS1&#10;NB5PKdx2MlNqJi22nBoa7GndUPVd/lgNKn/+UJdN+VgO6/P74bB/8aa9aH13O6yeQEQa4lX8734z&#10;af7sIZ+q6STL4O+nBIBc/AIAAP//AwBQSwECLQAUAAYACAAAACEA2+H2y+4AAACFAQAAEwAAAAAA&#10;AAAAAAAAAAAAAAAAW0NvbnRlbnRfVHlwZXNdLnhtbFBLAQItABQABgAIAAAAIQBa9CxbvwAAABUB&#10;AAALAAAAAAAAAAAAAAAAAB8BAABfcmVscy8ucmVsc1BLAQItABQABgAIAAAAIQADIfEGyAAAAOMA&#10;AAAPAAAAAAAAAAAAAAAAAAcCAABkcnMvZG93bnJldi54bWxQSwUGAAAAAAMAAwC3AAAA/AIAAAAA&#10;">
                  <v:imagedata r:id="rId24" o:title="Ein Bild, das Astronomisches Objekt, Schwarz, Dunkelheit, Raum enthält.&#10;&#10;KI-generierte Inhalte können fehlerhaft sein"/>
                </v:shape>
                <v:shape id="_x0000_s1035" type="#_x0000_t202" style="position:absolute;top:14535;width:27305;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9yIygAAAOMAAAAPAAAAZHJzL2Rvd25yZXYueG1sRE/PT8Iw&#10;FL6b+D80z8SLkQ5GJk4KIUQT9UIcXLi9rI91ur4ubQfzv7cHE45fvt/L9Wg7cSYfWscKppMMBHHt&#10;dMuNgsP+7XEBIkRkjZ1jUvBLAdar25slltpd+IvOVWxECuFQogITY19KGWpDFsPE9cSJOzlvMSbo&#10;G6k9XlK47eQsywppseXUYLCnraH6pxqsgt38uDMPw+n1czPP/cdh2BbfTaXU/d24eQERaYxX8b/7&#10;XSuYZcUiz5+fpml0+pT+gFz9AQAA//8DAFBLAQItABQABgAIAAAAIQDb4fbL7gAAAIUBAAATAAAA&#10;AAAAAAAAAAAAAAAAAABbQ29udGVudF9UeXBlc10ueG1sUEsBAi0AFAAGAAgAAAAhAFr0LFu/AAAA&#10;FQEAAAsAAAAAAAAAAAAAAAAAHwEAAF9yZWxzLy5yZWxzUEsBAi0AFAAGAAgAAAAhAA+L3IjKAAAA&#10;4wAAAA8AAAAAAAAAAAAAAAAABwIAAGRycy9kb3ducmV2LnhtbFBLBQYAAAAAAwADALcAAAD+AgAA&#10;AAA=&#10;" stroked="f">
                  <v:textbox style="mso-fit-shape-to-text:t" inset="0,0,0,0">
                    <w:txbxContent>
                      <w:p w14:paraId="19557BCD" w14:textId="2871911B" w:rsidR="00381769" w:rsidRPr="00C300E2" w:rsidRDefault="00381769" w:rsidP="00381769">
                        <w:pPr>
                          <w:pStyle w:val="Beschriftung"/>
                          <w:jc w:val="center"/>
                          <w:rPr>
                            <w:noProof/>
                            <w:szCs w:val="22"/>
                          </w:rPr>
                        </w:pPr>
                        <w:bookmarkStart w:id="32" w:name="_Ref219132444"/>
                        <w:r>
                          <w:t xml:space="preserve">Abbildung </w:t>
                        </w:r>
                        <w:r w:rsidR="00C36B01">
                          <w:fldChar w:fldCharType="begin"/>
                        </w:r>
                        <w:r w:rsidR="00C36B01">
                          <w:instrText xml:space="preserve"> SEQ Abbildung \* ARABIC </w:instrText>
                        </w:r>
                        <w:r w:rsidR="00C36B01">
                          <w:fldChar w:fldCharType="separate"/>
                        </w:r>
                        <w:r w:rsidR="00715971">
                          <w:rPr>
                            <w:noProof/>
                          </w:rPr>
                          <w:t>8</w:t>
                        </w:r>
                        <w:r w:rsidR="00C36B01">
                          <w:rPr>
                            <w:noProof/>
                          </w:rPr>
                          <w:fldChar w:fldCharType="end"/>
                        </w:r>
                        <w:bookmarkEnd w:id="32"/>
                        <w:r>
                          <w:t xml:space="preserve"> Schaltungsschema Tiefsetzsteller</w:t>
                        </w:r>
                      </w:p>
                    </w:txbxContent>
                  </v:textbox>
                </v:shape>
                <w10:wrap type="topAndBottom"/>
              </v:group>
            </w:pict>
          </mc:Fallback>
        </mc:AlternateContent>
      </w:r>
      <w:r w:rsidR="00D03BE3">
        <w:t xml:space="preserve">Die Spule L und der Kondensator C </w:t>
      </w:r>
      <w:r w:rsidR="00814A32">
        <w:t>v</w:t>
      </w:r>
      <w:r w:rsidR="00D03BE3">
        <w:t>ersorgen während der Ausschaltzeit T</w:t>
      </w:r>
      <w:r w:rsidR="00D03BE3">
        <w:rPr>
          <w:vertAlign w:val="subscript"/>
        </w:rPr>
        <w:t>E</w:t>
      </w:r>
      <w:r w:rsidR="00D03BE3">
        <w:t xml:space="preserve"> den Verbraucher mit Energie. </w:t>
      </w:r>
      <w:r w:rsidR="00590FA6">
        <w:t>Während der Einschaltzeit T</w:t>
      </w:r>
      <w:r w:rsidR="00590FA6">
        <w:rPr>
          <w:vertAlign w:val="subscript"/>
        </w:rPr>
        <w:t>E</w:t>
      </w:r>
      <w:r w:rsidR="00590FA6">
        <w:t xml:space="preserve"> sperrt, die Diode D und der Strom fließt über die Spule L. In der Ausschaltphase T</w:t>
      </w:r>
      <w:r w:rsidR="00590FA6">
        <w:rPr>
          <w:vertAlign w:val="subscript"/>
        </w:rPr>
        <w:t>A</w:t>
      </w:r>
      <w:r w:rsidR="00590FA6">
        <w:t xml:space="preserve"> wird die im Magnetfeld der Spule gespeicherte Energie abgebaut</w:t>
      </w:r>
      <w:r w:rsidR="00D03BE3">
        <w:t>. Der Laststrom fließt über die Spule zum Verbraucher und über die Diode zurück zur Spule</w:t>
      </w:r>
      <w:r w:rsidR="005F75E3">
        <w:t>. Durch den Kondensator wird die Ausgangsspannung U</w:t>
      </w:r>
      <w:r w:rsidR="005F75E3">
        <w:rPr>
          <w:vertAlign w:val="subscript"/>
        </w:rPr>
        <w:t>A</w:t>
      </w:r>
      <w:r w:rsidR="005F75E3">
        <w:t xml:space="preserve"> gestützt. </w:t>
      </w:r>
    </w:p>
    <w:p w14:paraId="256AE34B" w14:textId="55885B61" w:rsidR="005F75E3" w:rsidRDefault="005F75E3" w:rsidP="000801A0">
      <w:r>
        <w:t>Beim Tiefsetzsteller unterscheidet man grund</w:t>
      </w:r>
      <w:r w:rsidR="00566F99">
        <w:t>sätzlich</w:t>
      </w:r>
      <w:r>
        <w:t xml:space="preserve"> zwischen zwei Betriebsarten. Beim nicht</w:t>
      </w:r>
      <w:r w:rsidR="00566F99">
        <w:t xml:space="preserve"> </w:t>
      </w:r>
      <w:proofErr w:type="spellStart"/>
      <w:r>
        <w:t>lückenden</w:t>
      </w:r>
      <w:proofErr w:type="spellEnd"/>
      <w:r>
        <w:t xml:space="preserve"> Betrieb, im </w:t>
      </w:r>
      <w:r w:rsidR="00566F99">
        <w:t>E</w:t>
      </w:r>
      <w:r>
        <w:t xml:space="preserve">nglischen </w:t>
      </w:r>
      <w:proofErr w:type="spellStart"/>
      <w:r>
        <w:t>Continuous</w:t>
      </w:r>
      <w:proofErr w:type="spellEnd"/>
      <w:r>
        <w:t xml:space="preserve"> Current Mode</w:t>
      </w:r>
      <w:r w:rsidR="00566F99">
        <w:t>,</w:t>
      </w:r>
      <w:r>
        <w:t xml:space="preserve"> fließt jederzeit Strom durch die Spule. Die Einschaltzeit beginnt wieder, bevor die Energie im Magnetfeld der Spule vollständig abgebaut wurde. Im </w:t>
      </w:r>
      <w:proofErr w:type="spellStart"/>
      <w:r>
        <w:t>lückenden</w:t>
      </w:r>
      <w:proofErr w:type="spellEnd"/>
      <w:r>
        <w:t xml:space="preserve"> Betrieb, im </w:t>
      </w:r>
      <w:r w:rsidR="00566F99">
        <w:t>E</w:t>
      </w:r>
      <w:r>
        <w:t xml:space="preserve">nglischen </w:t>
      </w:r>
      <w:r w:rsidR="00BA2EA1">
        <w:br/>
      </w:r>
      <w:proofErr w:type="spellStart"/>
      <w:r>
        <w:t>Discontinuous</w:t>
      </w:r>
      <w:proofErr w:type="spellEnd"/>
      <w:r>
        <w:t xml:space="preserve"> Current Mode, gibt es eine dritte </w:t>
      </w:r>
      <w:r w:rsidR="000801A0">
        <w:t>Phase,</w:t>
      </w:r>
      <w:r>
        <w:t xml:space="preserve"> in der kein Strom durch die Spule fließt und die angeschlossene Last ausschließlich vom Kondensator gestützt wird. </w:t>
      </w:r>
    </w:p>
    <w:p w14:paraId="702F7C77" w14:textId="06EC79D2" w:rsidR="0049485D" w:rsidRDefault="005F75E3" w:rsidP="000801A0">
      <w:r>
        <w:t>Beim Tiefsetzsteller treten Verluste in der Spule, dem Transistor und der Freilaufdiode auf. In der Spule treten ohmsche Verluste durch den Wicklungswiderstand sowie magnetische Verluste auf. Der Transistor hat im eingeschalteten Zustand einen Spannungsabfall sowie Schaltverluste</w:t>
      </w:r>
      <w:r w:rsidR="000801A0">
        <w:t>. An der Diode fallen je na</w:t>
      </w:r>
      <w:r w:rsidR="00566F99">
        <w:t>ch</w:t>
      </w:r>
      <w:r w:rsidR="000801A0">
        <w:t xml:space="preserve"> Bauart 0,4 bis 1 Volt ab. Die Verluste der Diode lassen sich reduzieren, </w:t>
      </w:r>
      <w:r w:rsidR="00566F99">
        <w:t>indem</w:t>
      </w:r>
      <w:r w:rsidR="000801A0">
        <w:t xml:space="preserve"> man sie durch einen Transistor ersetzt. Wird die Diode durch einen Transistor mit der zugehörigen Steuerlogik ersetzt</w:t>
      </w:r>
      <w:r w:rsidR="00566F99">
        <w:t>,</w:t>
      </w:r>
      <w:r w:rsidR="000801A0">
        <w:t xml:space="preserve"> erhält man einen Synchronwandler. </w:t>
      </w:r>
      <w:r w:rsidR="007D31F2">
        <w:fldChar w:fldCharType="begin"/>
      </w:r>
      <w:r w:rsidR="008009A3">
        <w:instrText xml:space="preserve"> ADDIN ZOTERO_ITEM CSL_CITATION {"citationID":"EVDjfVOc","properties":{"formattedCitation":"[9]","plainCitation":"[9]","noteIndex":0},"citationItems":[{"id":26,"uris":["http://zotero.org/users/local/VRi3dGyu/items/JXKFNF9J"],"itemData":{"id":26,"type":"entry-encyclopedia","abstract":"Der Abwärtswandler, auch Tiefsetzsteller, Abwärtsregler, englisch step-down converter oder buck converter, ist in der Elektronik eine Form von schaltendem Gleichspannungswandler. Die Ausgangsspannung UA ist stets kleiner gleich dem Betrag der Eingangsspannung UE.","container-title":"Wikipedia","language":"de","license":"Creative Commons Attribution-ShareAlike License","note":"Page Version ID: 251613339","source":"Wikipedia","title":"Abwärtswandler","URL":"https://de.wikipedia.org/w/index.php?title=Abw%C3%A4rtswandler&amp;oldid=251613339","accessed":{"date-parts":[["2026",1,9]]},"issued":{"date-parts":[["2024",12,27]]}}}],"schema":"https://github.com/citation-style-language/schema/raw/master/csl-citation.json"} </w:instrText>
      </w:r>
      <w:r w:rsidR="007D31F2">
        <w:fldChar w:fldCharType="separate"/>
      </w:r>
      <w:r w:rsidR="008009A3" w:rsidRPr="008009A3">
        <w:rPr>
          <w:rFonts w:cs="Arial"/>
        </w:rPr>
        <w:t>[9]</w:t>
      </w:r>
      <w:r w:rsidR="007D31F2">
        <w:fldChar w:fldCharType="end"/>
      </w:r>
    </w:p>
    <w:p w14:paraId="718CAF11" w14:textId="60756942" w:rsidR="002E4169" w:rsidRDefault="0049485D" w:rsidP="005B7541">
      <w:pPr>
        <w:pStyle w:val="berschrift2"/>
      </w:pPr>
      <w:r>
        <w:br w:type="page"/>
      </w:r>
      <w:bookmarkStart w:id="33" w:name="_Toc221266864"/>
      <w:r w:rsidR="002075A2">
        <w:lastRenderedPageBreak/>
        <w:t>Low-</w:t>
      </w:r>
      <w:r w:rsidR="005B7541">
        <w:t>Drop-Spannungsregler</w:t>
      </w:r>
      <w:bookmarkEnd w:id="33"/>
    </w:p>
    <w:p w14:paraId="7F62BC62" w14:textId="75951235" w:rsidR="000E0896" w:rsidRDefault="000E0896" w:rsidP="00845082">
      <w:r>
        <w:rPr>
          <w:noProof/>
        </w:rPr>
        <mc:AlternateContent>
          <mc:Choice Requires="wpg">
            <w:drawing>
              <wp:anchor distT="0" distB="0" distL="114300" distR="114300" simplePos="0" relativeHeight="251648000" behindDoc="0" locked="0" layoutInCell="1" allowOverlap="1" wp14:anchorId="5803FEC6" wp14:editId="35C96A75">
                <wp:simplePos x="0" y="0"/>
                <wp:positionH relativeFrom="column">
                  <wp:posOffset>477520</wp:posOffset>
                </wp:positionH>
                <wp:positionV relativeFrom="paragraph">
                  <wp:posOffset>1493520</wp:posOffset>
                </wp:positionV>
                <wp:extent cx="4804410" cy="2550795"/>
                <wp:effectExtent l="0" t="0" r="0" b="1905"/>
                <wp:wrapTopAndBottom/>
                <wp:docPr id="1791351632" name="Gruppieren 10"/>
                <wp:cNvGraphicFramePr/>
                <a:graphic xmlns:a="http://schemas.openxmlformats.org/drawingml/2006/main">
                  <a:graphicData uri="http://schemas.microsoft.com/office/word/2010/wordprocessingGroup">
                    <wpg:wgp>
                      <wpg:cNvGrpSpPr/>
                      <wpg:grpSpPr>
                        <a:xfrm>
                          <a:off x="0" y="0"/>
                          <a:ext cx="4804410" cy="2550795"/>
                          <a:chOff x="0" y="0"/>
                          <a:chExt cx="4804410" cy="2550795"/>
                        </a:xfrm>
                      </wpg:grpSpPr>
                      <pic:pic xmlns:pic="http://schemas.openxmlformats.org/drawingml/2006/picture">
                        <pic:nvPicPr>
                          <pic:cNvPr id="453365845" name="Grafik 7" descr="Ein Bild, das Diagramm, Reihe, technische Zeichnung, Plan enthält.&#10;&#10;KI-generierte Inhalte können fehlerhaft sein."/>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804410" cy="2235835"/>
                          </a:xfrm>
                          <a:prstGeom prst="rect">
                            <a:avLst/>
                          </a:prstGeom>
                        </pic:spPr>
                      </pic:pic>
                      <wps:wsp>
                        <wps:cNvPr id="1115208497" name="Textfeld 1"/>
                        <wps:cNvSpPr txBox="1"/>
                        <wps:spPr>
                          <a:xfrm>
                            <a:off x="0" y="2292350"/>
                            <a:ext cx="4804410" cy="258445"/>
                          </a:xfrm>
                          <a:prstGeom prst="rect">
                            <a:avLst/>
                          </a:prstGeom>
                          <a:solidFill>
                            <a:prstClr val="white"/>
                          </a:solidFill>
                          <a:ln>
                            <a:noFill/>
                          </a:ln>
                        </wps:spPr>
                        <wps:txbx>
                          <w:txbxContent>
                            <w:p w14:paraId="36A9CBC7" w14:textId="00A2FAB3" w:rsidR="000E0896" w:rsidRPr="00FE0CE5" w:rsidRDefault="000E0896" w:rsidP="000E0896">
                              <w:pPr>
                                <w:pStyle w:val="Beschriftung"/>
                                <w:jc w:val="center"/>
                                <w:rPr>
                                  <w:noProof/>
                                  <w:szCs w:val="22"/>
                                </w:rPr>
                              </w:pPr>
                              <w:r>
                                <w:t xml:space="preserve">Abbildung </w:t>
                              </w:r>
                              <w:r w:rsidR="00C36B01">
                                <w:fldChar w:fldCharType="begin"/>
                              </w:r>
                              <w:r w:rsidR="00C36B01">
                                <w:instrText xml:space="preserve"> SEQ Abbildung \* ARABIC </w:instrText>
                              </w:r>
                              <w:r w:rsidR="00C36B01">
                                <w:fldChar w:fldCharType="separate"/>
                              </w:r>
                              <w:r w:rsidR="00715971">
                                <w:rPr>
                                  <w:noProof/>
                                </w:rPr>
                                <w:t>9</w:t>
                              </w:r>
                              <w:r w:rsidR="00C36B01">
                                <w:rPr>
                                  <w:noProof/>
                                </w:rPr>
                                <w:fldChar w:fldCharType="end"/>
                              </w:r>
                              <w:r>
                                <w:t xml:space="preserve"> Aufbau eines LD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803FEC6" id="Gruppieren 10" o:spid="_x0000_s1036" style="position:absolute;left:0;text-align:left;margin-left:37.6pt;margin-top:117.6pt;width:378.3pt;height:200.85pt;z-index:251648000" coordsize="48044,255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HSFuQMAAFwIAAAOAAAAZHJzL2Uyb0RvYy54bWycVttu2zgQfV+g/0Bo&#10;gT4llu3YqePGKdykCYINWqNJUaBvNEVZRCiSS9KWst+z37A/0B/rISU5ddzddvMQeXgbnjlzZpjT&#10;N3UpyYZbJ7SaJYNePyFcMZ0JtZoln+4uDycJcZ6qjEqt+Cx54C55c/bit9PKTPlQF1pm3BI4UW5a&#10;mVlSeG+maepYwUvqetpwhcVc25J6DO0qzSyt4L2U6bDfP04rbTNjNePOYfaiWUzOov8858x/yHPH&#10;PZGzBNh8/Nr4XYZvenZKpytLTSFYC4M+A0VJhcKlW1cX1FOytmLPVSmY1U7nvsd0meo8F4zHGBDN&#10;oP8kmiur1ybGsppWK7OlCdQ+4enZbtn7zZU1t2ZhwURlVuAijkIsdW7L8AuUpI6UPWwp47UnDJOj&#10;SX80GoBZhrXheNx/dTJuSGUFmN87x4p3PzmZdhenO3CMYFP8tRzA2uPg51rBKb+2PGmdlL/ko6T2&#10;fm0OkS5DvVgKKfxDlB4SE0CpzUKwhW0GoHNhichAzPjo6Hg8GY0TomgJ5V9Zmot78iohGXcMEnwn&#10;FHkrZHZAMurIhaCQYVkekI9cFPyAeM4KJUIhkC9cwF6r1QFZSKpQYb74+rf0vZe/1/PX8fPH9eGK&#10;K24Ft56Ta1VQid/7r/8oxRXJeSG5LWjuieNC9UKGAvYAtwFPA7k3mt07ovR5QdWKz51B+aCow+50&#10;d3sc7kS+lMJcCimDYILdcow4n0j1B2lqyuBCs3WJ0Jq6tlyCbq1cIYxLiJ3ycsnBq73OIiA6dd5y&#10;z4pwYY6LPwJsAPrdQkT5CCyE4KD052l7eDSeHEVtbxUK0qzzV1yXJBgABwyQBZ3SzY1r0XRbWg4b&#10;ABEZ8ISaQ+NzHV0Y7RH2v2r7tqCGA0Jw+yjGwWAwHvYnoxOor1HjHQo45zIjkcx2d2gDxNdvNQp7&#10;O/+fjA2HJ+ClbaP/0hMmIxRBk5muo3Sc/BJtSKiWIuvEFc6eS0s2FC29KoTnrfOdXVKFNCgdTjV3&#10;hxm0FNdKIFi+XtaxWI+DizCz1NkDOLAayURTc4ZdCtx3Q51fUIuXAZN47fwHfHKpq1miWyshhbZ/&#10;/Wg+7EdSsZqQCi/NLHF/rmloQ/JaId3hWeoM2xnLzlDr8lwj0kFEE00csF52Zm51+RmP4DzcgiWq&#10;GO6aJb4zzz1GWMAjyvh8Hu2mm92oW4MeOIiSDbze1Z+pNW1WPPL5XneC2tN0szew7Mx87cF0FPwj&#10;iy3dEHe04hMGa+eN/H4cdz3+U3D2DQAA//8DAFBLAwQKAAAAAAAAACEAPO4mvrskAAC7JAAAFAAA&#10;AGRycy9tZWRpYS9pbWFnZTEucG5niVBORw0KGgoAAAANSUhEUgAAAfQAAADkCAAAAABLHIl5AAAA&#10;BGdBTUEAALGPC/xhBQAAACBjSFJNAAB6JgAAgIQAAPoAAACA6AAAdTAAAOpgAAA6mAAAF3CculE8&#10;AAAAAmJLR0QA/4ePzL8AAAAHdElNRQfpCAkSHR6qJsLAAAAjw0lEQVR42u1dd1wURxt+rtB7kSYg&#10;AjZsCCq2WLAbRaM5NBbUxM/eYhJLEqPGWKKJLUYTo8ZC1HjGAlgTlViwgSUKImJDEEGQKuXgbr4/&#10;rnAcC96de5V9fj9lb3Z2dmaenZn3nXnnHRYBg/oGNlMFDOlGizyREpHK3lAEFgkY0g0TxPG5ErG2&#10;fIJnEdIf+34V/x10hCHdcBG7V4lIFo2lV84uxloRXGMtmPB2a1Pgtp9N6Y38bo4AULrFI8C7QUX8&#10;y4BmAG6/6IAKD5Ar2SHu4ice3mvDAqyH41ZTKyDJraUQEF7L6QkAFbHl3W3xqsLhn8atmJaut+CM&#10;Pwo86CpKDVyzv8UpADh86+q2+xi6+nS33cDM4Qf7jtoGQf+FMYGnAAAb3js+IQpI6oMF24Hc4ILN&#10;q1HZf1bUgFdAdrvNB5on4q+FfX5LNorBzlixdgghi8eSYYsIiXITiPCUjF5DCBES8lsfkmCdTUoa&#10;LiG/9BIRfnNCCMm2iCfCLiPJDWfyRzAhW0LJwmlkd9My8pR7gMyaQciSEWQr95JRVI3Rdu8Y902O&#10;U+RvuPQ18H7evUBpcPbpJ0kFuNalASy6A+cEi5D3QGAKJLoEg90/CQA+mHG/ReRUAIgfZIZGLYFz&#10;/guRcg9o1ZUZ0ykxaXJHvSiZa98/25JeKDQH2KYyfe3smHkdrZ+i1BKANVDmEwz0YQMosQBgJZbl&#10;RkV+nDgCAEpcxNFKWwQh2BJwYwQ5alwZrkSkJzkdNF60CesSI9hodaMlHgiaAgBbCOyZMB+pQJMt&#10;hIUUD7RM5kli+z/Nt8d9yZNjLMItAcDvElDxEGjF5dVn6V3Elvsj5FT9X/2KkKp4BCwAELFYVY/u&#10;ttU86YNnpMYBS6dU2q1aZEMANP+zTeMmh0JeHgAGLvjf0Lj7PTGj/bSeBbmLADQNHT3lfmx7AECI&#10;2ZZDAICJaxd34LOBLweQwAzbifpCWrKLI0VowYsWGpDeU7uscHWaJkD5EA+Pnrm426Gh4xg86OTh&#10;JG7b9zt7eu0BAAhmurmOL8WmT/t7ucZM9bX/Bige5+4yS4jFi3t7N9iBLWtX+h3QdNWYrJvfGBhy&#10;+N6FZUuABXaYF/5XzhfjowtPRIB72edk+xFsNExwP3W/EwDgr77RVjFhcJsNYO2ULkCPfnCLr4z5&#10;5OcWCLlceTwzGO30pL1/fIYq9OIYTUjvyVhOclv+RMh1UWX/lST8B1L5hExcRoRPCCFE2Ox3kmzz&#10;kAQcJ8sHlpb3W0a+N7tLNnF+Ig9Mn5GZYyuK2/9CPrNNIufNSsioH/VAiO22y0Cl7877qUKj2yn7&#10;vGp6+iw4Tj4OdHh5xyMdbXefZfug7f5T8AGAmxmtE4r9zwHA/t6JdzueAbq0Qh9MQVOvp9jf+05y&#10;x9PAgBboyX2u+8YydM32cc+Hw3CRs33FBQAlh1ZsKwTw76o/lF8vVWlM59oBblm4MsWz6cPWWOQ9&#10;T7S5xxz3rz7d1BdAJut7wN8dAF6euAZ0ApwBro0JwK2syOWfANoBLgBMKnVfZ7OvPuqy2cZwOU/t&#10;MdxzCu9b7L7Z9vjvV7Bp7ZyEv000Qnpltgsee2DO5JmYVwbW2LF/DH1lEh5+ZGiOJeBBIk0l8dwn&#10;faQgMJg4fxaqVzOAvXsbtgC+bMwajG7yP69pwHi7QstvDofi83OamYZdVZrxUzhQILpzEPg3H00r&#10;cTEX/iAAgvzm5JZczgeAj7+9U/HodnXZY9GDigdJsp/OCaQSDNTHrR6Al0880lZEjMabjKL3gE6a&#10;mXt39G/VfdpY/Pin17cbnHEpqNH0P01uhHiPj7QCwIrJbeW7RABPS8wdz3P94DHsXQATHwBeFlje&#10;e6D76JdwdALgY4pZjzwi6wc7RZpJtkIEgJilBdt9tYulaqfNUsFc6kFgqf5X8qs7FIGm3dgAkJlI&#10;cc9ZPEOb9ILinr8PACCuhKLigu2VyU5xk0z6y9hl9qgI53V41iL10nf/4WbwiwYNjvbAVydv6mxG&#10;Tsd4HdeYgnQhGwCKqAiQzNDmUt1rINZqM6lIL6EiXXDvRYAvgNsNGwA5GW3JzjcJ8LfTwJjevdgr&#10;colH8ON5DjcagLts9OScO8o/rYJ6+KiFAeiwySt1+PJL7g7NTcYLCLH/hRDyqzPZ2IDt6xtL92vO&#10;phGSu/OnBELI/fU7is6XEnJ13ZHiM8o+b3RLq7okvdhlfCW55/RdFelkh70e1hFjDUsjLmav5KDl&#10;xN+NZcEl+yGVfNSeBQAvnlDJR83EawO5FPf83ACA3KiAU3PDpbjksaLlVKqNB4CAdVULT4ZNuvA+&#10;hQmxZTALAF5RCcWNxaQ/TaOQgWzdAED4oLTQm3bSnQK0VXXPTiiSzikXsYFSawnnxYZOuvuk2u+1&#10;bVv7vQF1vHocTtKvxToP1VbV1VR2gwTxHYG4FoBNPoDbANiVBkw6AyXQseeUnV5/HdwDBO8c7Hb8&#10;iDngXRwVCut3Hkl+ogr9yBsA0vdRTLWYzDIBgCsXZCENxzKkawSsI3M6l3tuHQX8OL4t6fXbYqDH&#10;OF7l0SHv3KmUhdXU9Vke4j6YR0W6ePGljas04G4O09I1BPvdO4vtAMD3okBogVEAZ88OoTkNKXs2&#10;qO0Op3HtT1n5Sq8yGNI1B460RZoqNDp9AqOn10MoS/rTfQZSoMzfGVLpIr0gy0AKVPiSIVUp0ssH&#10;3mBqor6RLirhMDWhzzDztKQzOS4AWPzL1Kteg/sJ/S29pP0lPA9J+dC91QrG75BxQrK9SL57TyhA&#10;2fX+vQ5NXrKXqR+jROAAxe5djMkz0PV0bARTQcYIa2tqla0TAI9cpn7qgYhQdWkHgFUvK6HoeHa7&#10;9+hMMO10Ze+mBkF6vcXVkWnAiL0WtCW4fXYpuN8uoi+HlQdGWNBYYBYBUGwT8/7DpglBwOSsYwAO&#10;X6/5cXDLaoQ9S5tUY8v24XVu/ophWedsB7JrkSlFdDPIMSlT8YnynYUA0CGUrjdlRooA4EM/+lgy&#10;L69ZUYLb1tvV9HpGCCFFiCEpSCCE/C+MEPIXlfT3KeXT/yrYWabofHxovkhbbwpYoD0xbCk1uz5K&#10;G8CW5ihaw5ofDIL7wcYApswHcEv53JxS+H22Hun5RTk6z0KG0jETohSldy7PHdY8BwDBXQGMcVI6&#10;LUWHF371h3M836HzLCi/11okeosg1/xJSo2w9OR4xaA/1gNmiuMcgI+nVw8r6A1026Ctesi6Ga/q&#10;I5/HAsCaULqyUDwyC4DVn/T5ohKcOVjTzm5ADtTcYE8pvdsE14z3uEZYbRP2bgoxcwHYBWuL9Ad3&#10;VH5VdOd7wJov6MtDXNticK60pi/BN2cCappLqW+Ro1vLmVK9MA237gEglMYEfb0Bq9bQW+iW9Aun&#10;mFmCeke6SMQwUO9IN2jknDR20n0NxTGPV3/VnxGq9absu4ZKurJz7zZtDKRAlkEqPlB+mn8QgNEd&#10;1EID6UaK8tP86AIAwCuG9HrGOGA1gCFdrRkEgdiBVlkewLLX94JXnKxi3LRX0EJTRnpXB9scHR2H&#10;AVjn6Og4Vu8LbuLnJ5smFTw3rVdbJJQlnbzdhdxEq6rr6TorEFHW113LpckJCyULREnLmnVY84Qh&#10;XQH3376kZD+qSsHT3Qj55Gfl4watSr23ROwmBfELfFsuTWFIrzYEVrw9zkzZ1VTdzfkok9H63t7p&#10;ZCews+TC4mNDqoKgVaky3uMX+NYD3mltktKRfKSTgdWCmVlVPZSUCPUufxZdadWGaNXTwz/P0rEY&#10;p47kd4N/6KnkmhXC+9BbH5tmH+gt6aYfrwKADh0Mh/JE/j6ZW8QA3lh/Y+3RqzlBoXdGbur3IgAz&#10;mDaudwgJ0hjp3p3iAIuRTBvXO7BMNSXIAWEA2pobQi1UPHsmM2E29fV1Rj0CzaS3BxBkEAU3GfT7&#10;y+MTHAAAgpjxrkP25OvzSKTPpLMAqKBdcDS+yPecxWKxPTpOlp4ZtNG06hRF00G/v7o420XKu3O3&#10;jfq6vlq+qlDn0nvWpykAsgAsWgMgaJ01UD4/johX2XaeBtDoRx8Aa/+qBCoBXGwPwGG54oFCvbSg&#10;EnsPQE7Sb3ti+gAomsSv3mY43bqt/Yd/LA8AhJcvz+/HC6P6ZpOf6nbltbKinN6OQzncXif3Q3Hb&#10;4mJCyEaFsCGEkFjF+tf+yQ5pGEwIIdvQihCS1NxsOz6s+UyltL0D4HTdkE3Iw2m3CSGkZFmvPjtE&#10;hKxsRvGmxO9rzUQAYEvrkRFLs2sGugONlE4hO+ldT3YoovitTJjurNz/532vAEgoiB1GOcp4eXtJ&#10;r4UZGRk42nnbUwAYHTmq37w1taTpGmhAslty3Lt278se3JPrJTkdPgcw9dwFedfmTVcDGBBxUH43&#10;r9sG3RXaIU0IjB1il13z1rND/OvS4vjweB2An786EAYAt47ebgu7z2daUSbp1M9QpXe1SA/4j6IK&#10;zlIkvnu3nhQzI9nHEWJnGwqC3mF+nJRx72G8riwAeD+0hRAAzvq0BYZNvdwPAJ71H/eVkahsxm8j&#10;V5GHwtvfCFZAmTYuuZb8TfUD4GL7HAAy+/T+EgzpNOBleSONv+O0I4BWUYOVauMKcok9ADi8BJDb&#10;N2QLiyG9mh55841UDnrqLvVoadLa8W3P3SrSPOnNJ+Dhjr41OK/455SslZv2HRRCxahNAQCUcwFu&#10;ePEu49kMRAvpRSH3qYKtY4P1oIT+CyC6s2lcO8UZuYkTXx/ln60AAMGOHU7DeKE19v66/gdA9NoV&#10;SGySvW260ZCu7OfLriviOUrOUbxHFwWiyCh7g2gKxVZJx49PZu0eLF6JyN0xwDUiWmGbS8tbpUB8&#10;eRDge3j9vASFx9O2GTvpLcbUcbO1GXW4Lhq630SKwK6jblAbdjpERGfuHChu4nl7w9wnnZY3sXvf&#10;ZgMq1wa2AUxYUz4YWaDwTecbe/fOrWsZyvfiMYmO/uwA0Lm7lHMeTZksOzxa+a+Y0g/T2uiFQ2tx&#10;v+U4cWJ+FP+MAABe79jhMJjXX7oMabU7fFuJiWRz6q/tP+EbiShHjyAns5U5dwDotYLmPJ6fbjP6&#10;HZNouPDrBbWf82E/jF0oPcEsL4rl0A247gcAA9PirEIsgIlhgO2FDIEZQzoFRAAK6E0yc8FeqG9/&#10;Zb9abOf6mSkpsQRgvbqZYpTCKP5p6XqG3VBeXzO5kcnhfQCAm5v0P73BY36O2vPaNJOeAiCRzgSF&#10;Py9+p1VFG4mHP3OJHyFLBY9/JWf5h6Xqpl0Yr59htOXHfH4CUHNxQzekuwFoQGN6t6Ze12Ddybdx&#10;+zBJGzcYxiXVrUHSS182Vqo3BdCEtuLlf/WLyk5pBM+VdGAo38bthxhaGwcAx7Z/aJb0h+fmar2A&#10;0dPTVX/o6eGFSsWr+HWvzB2q2aSxbQ1DBEtfdzhTeu29cLirZvV0onWnryl9wtIBOPyq2klSymbU&#10;5NObD1dKpunKfwhs9vUdQyDdc3N67Ax38XXa9IahW7M0Sbq2Uba07VkA4CVP1tg7/BfdfLpBstCS&#10;siKw8ZxL+so1q+r0BXaPzekXZ4sPVBaen+7RbWOm5gS5shiFfPSwBoCcq9VCXwwBuDHmvVkAkEK1&#10;89dDbCx7JRcA0pxrVc2TAaDJz301W5uN5sxJ5fPF/fzTTZua8nh62c9bjpbfHcju1m39Rb64nxdd&#10;vvxZd56K/byypNv7K2z254q7UVLd+3yFOYBSSYcsovIPIDGFFJYCQIOGtarmACzmL9KCdOW/aNGz&#10;o5JV1pQVK3zCeN30j3VF4Zjdo8emOP6hF+L2fn5mZ164u0pjIJ04C+DLd0xD+KstACA0WfybA3RQ&#10;2zBSOQiiqtzkcfudV+4hLRpGUiNvh6cs146TXtQZ916M3A/9s5yRqOYeq7R3WFhcT+kyCzeU94Fh&#10;7LOWrRcAkF8vqAUtW2pucuadUfDNz0IA3OnLbbX30i8qDI3xY/y/pYw7DuX1UdELuJ6RLlHNg7dq&#10;dbezKQBO73rCuL6RnjrzNADYL52AAlhoz7NbQCxwJlSfic7wYKnVq+s96WWrvy8DAN5ml6YPgY2z&#10;tagGU1lHqwRhoYKKQvLkA6xN3in10u0zxb1QxhdHZSqR95owNQ9r0x/S5VXzzUVAIAwIe6e9UQgp&#10;qmYVavrdO50WIoJEMW64r/Qf/hHximraKIvevOHWBjwjlxkRmgzAYsndvgD6jRgxQu8PfpI3o5n/&#10;pu64gi9LaXqrxZA9L6XnMZbGjHcffUSplFPP6R3pom3N9wJA6K2lhmOc4iNnVv3WNU5HGiUUq5GH&#10;Xkl5L94/3EUZ3jOf6Fv3rgPVvBqSATxT2YrTIqDq+sC31TbJCR6JfKuNt3YLOAByzg+2AEBO3HQO&#10;dwJQePBFq2Hyze7RTQDwDlGC95Gyfr54/35JP592/UMAEB5JajjSGkD2oZxO/fRzRi5/NgcAuLML&#10;qO9rfEZuHgCYJWh8Bu2qNzIIIcJwx5GB7k8IeebZZpTzB0K5GFtZvr6+vp8qt1WZCA5VzciZhmeQ&#10;E04cQggp69Hwo6bNcwm5bd8p3GaWOO6F7XIP6p70KHHOg6/XFkG1EUjts1Y7aprzLdbzkUEIiTFN&#10;IZW9wgmJ6FpBHlsckifdTOn96Qp76rOI6BvbORxCCNnqlE1KA+YR0osnItdY12qSrusxPXVAWDoA&#10;+w3XOtQuumoF14s0/ILKE+EAgKNdm4Az4Vip6GgEF41DD0IYfg3AkU+VT6ri9CSX9zaJRxTTgTtf&#10;XZrjAhb3ck9x+oMbwHz0QeTFTmChY+s/9U1lk1PNdS5YcE00/IJZEBs6JXYBEFyeZl7YDkBQNAh/&#10;ZAhw/9R6JRk/xz/yWtqr9+YNc5BcL0YqAODeQADB6aWJJAhA8EM9I125VXO2CFbNq4XkvLatVVx2&#10;46gqkQkSRQAwTFVPaKRQvQmdPAcAjsh0gAMAp2o2ECI+gJA6vBgKr/APSGVGTifeRxSN5bUk/Tw4&#10;AHC8q1ekK7tqzgIClLeJTTui8gG7kROEQKOfVH3sYfRn6nUpLABslHPAAsCqtn+uciGADbWTnj4j&#10;RjbaeW8ZRLnjxkSSPpcifR2TLtr+RSEAhG5pRmu63qrP3o49sR/Yp7I5caWca6yY2fnV2uMbYllt&#10;tLBcXrXFzjUPwGs4uiFf2i5loovpo7rf6Xks5wT/pPjFaYM9h1Ntq3fNB/AaDqXIdwFeO+oP6ZpT&#10;zdXYb+aImoeCq4YZaYoh1Tef5E3/SDZ6+NwDcJfTwtL2bjBwtxXE5kRKniLjHBGRcYh/RQQA6Zs2&#10;eX3I66RQ4sZ3Adx1djNh3+0N3O2oL9OwBXM6XAfAnX0/AkYBy7dFMK+y6f3g3wzgj1Br9tD9BNl/&#10;hwH4DyiJUvplDedcStvQVczc8/VdGs27Us0C+IPoIggPhMHpvX1AckKYnrR03ayaaxJ7FlXr3hPL&#10;wAms9lF8XdXbDwrtMvzu1YvAso6hgcdajgXwY6bDCV9VrJkbzpkj6+efr19frZ+fuCNkwJW0Q8Da&#10;nq98Dg7pqxeky1bNZ3KMhXN0+Kfaz5ZJsKKQJxuutgXAOrLnVvftPkDjW7teLhhvBmD9i6KfG/8D&#10;dPpO+Vc6R0QcnyrZDZK+aVPYL+5ouRIAzGJ3Jg+d6Ap0uLW34IdRLD2Yhi1dIh7ceFnKpqnaNKwa&#10;eNkDQLzKj9FmGFmBw2p4jLy3pEqPDViS/JYUqs3Iabula9ygvfBmT5XiZx3mXxACyNZlR6HypOMd&#10;Pl+2qaAdj6eis3rtkq4Fg/bMKz1VZxyAu+GMJe/GuJZJ15RqribkGAd3TKDuMsJ9baV85ET+n8my&#10;Xp33kVo1qUXSdb1qXh2ClStlPoXMvl6o0+loh7dF4LAlwn/65JNV01Db1R0itaan65tqbro0c/dg&#10;CdXli90joiv1uEM3/8JeMiN3QnZOKNL6qXtOqLZIj261SQggOG6jrb7UpFNEdNrmHuIKyNkb1mj2&#10;RZH+sl6lDS5NvrlIMownLWvW/vvH+kq6EqvmOoH7jNh0Ke8vfurupc+8V6Hdyocy3hMW+inFe+O2&#10;WtbTVVfNtWsulSPr5wHncVEV2tbT1UNVPw8ELHmgyqNaaOnn2y0rA9DkzEEX/Ww5ThHRKdJdqzl7&#10;w1rEGoTi1nJpcozURi5pWbNhKvgm0IDUuvO0/K+K53kAYPH156b6Wn1lf/OPSTeomPfhfWBjGOp6&#10;9MTX0oWWhh/yOrN1RnomgJcUi4R6oppToPQUP1q6DGoxiDfYSh8zSa50rEnUmCK1GKef9FqqjNXG&#10;g2H8HVDyd5Oa3vnK1GOcftKHdb7Gsaq2riN8IwTIBv6GD5lenV7Y5sLmZGd1hDK6x/S4GiGiyE9f&#10;Axk8PevhK1b8KDNuMV38qRptnKPjlWFTwLGrspETUj7Spp7OjkgcBwDn2i0t103tXA0PDw+ftVrs&#10;MKx068CAzp/Ew2Tp1SUtJBEEizsuTVY52aaTDKhbKCnRnJ5eC86Lq9f/tE70dD4sHBy4wNBSQuK8&#10;EMDrw+WK95Xc+bqq9wlckUJbefXvBEYd7HDpeWe1OYDU/uFZOvnOF71+LbgSfOwHwM0lJvHg3xc5&#10;M4QA0GZ5soz32181bbfyIeoDtDT3brLgXn8A4DffKNRNQVmdfsdRoHH8+wA6hWalSsLbLE++J+3n&#10;b3/VtKWkny8UL8GV3UkU68K5NzIAYMwvDOkqwO9UlCeA/Lkdr+uoqM1ZubJra5jIz20l3e4jm9tq&#10;ERwL4Vf2JwDgX99u7QPTACxxH+AzlQD3XzCkq4Qh92ZzANzsPKVQJ0V9QGTey4VXXOUPhEtcOkJq&#10;2MjuuiGqZ3b/s6YAUMobk//K5WMgZvU/uQkHtjPdu+qw23gjBIBoW/O3nt2VdYX2t6dNxzTp9fp0&#10;mSUuuTLPu9WyR1LG0y7NaYg9TucqACCm4BuO9TdnU7FrUHe0Gfur+Ik3v4kdRpfeN1TStWsx0i4u&#10;cl4ukDl+15bmdUY8NV9dic+xKUXg7guVLx5brJeeHnVzceDnYsav8g89l37+nXkfSlzVfibZJpMQ&#10;aAN0NrnlHz8bQPdtIjaA8mHl4uPKnka3YEhXTmnvNz+SAOeDNGUb2WAERWBpHvIrj/WS/Eoe4HrM&#10;HEAiP/JRTcZRtTMqqwEArmOm+MKlIscFEI7NOS/ez0IMtaFrf1uT255zLQCULmt1RnsvnRoff4y1&#10;WMLS476mZ71RsULWq8NsSdqlORQOqSvNAcAyX3xhiXyANTH5H3tmTKdfaV80efKuosmTJ8fS+dZO&#10;EZd3AgCe9BKd9QNMFu6bLfWSXv7dyI1Udu8NCgAg3xYuhQDyYQMc2BvgBIZ0tZT2AXUp7UUFBSWi&#10;goICAa1v/d5u/isAab0FfzcDAE63jemnJ4kZFF6e6zlw52vFRzyeAcgr8IPHUwBPrV0Bx/NRWw1f&#10;fCe6QZQXACDoGvXtXS40bmvi41tCCFmDTwh55uuWVG1LkZR3ACYDduTKZiqPEkIS8ICQSLMcMj+I&#10;EBL2PiHtFpMt5je1bi5lkNOwFEr7Xa0r7XOa7byMyY/LB/v5+fn5jZQIsv1+y7oo6ecrTn3i0k2+&#10;nw8a9NGR3Z9Nc8LMR1NPLzopPgZqWlh4AdO9q6u0xyurtKuEl3trBLn28QUA0829/0LLPsG+vr6+&#10;vr5VVh2cbhvTT0ts5ISX53oOjAXQuwEA7O/85cbpawCvs+nTr0d1A0J8gW0tIw2cdJYOFQ9R5Lxc&#10;AOhVU2l/ntS/SqsUosEH1e5mPBn4Q63zbodVdyQnO8MFQKOhVC49qJAUM7+2Wy2TYEtnd/Dmh+k1&#10;LWc8MtHoqbIpXEz5RGd6urJKu5eX3LcBvFI8nz7Jcy5duZA/09Cfx2sH44dunQcqpbRT9kVx9GTg&#10;2cZu/gslnDeafTFlpX5ybupuSWdyunYI3PPOuqVlQGr/wb80rO27pNp10ooOxtXq1XUBE3pPJNS5&#10;F2iTBR/OPAUgplVt7khYQJsj8gEnZyrh2edtqPg5Utarm84aY+y9OoulT6QDfiejZzwH8ufu2dqx&#10;lihmvtWkcVo+tomO/L8lRnuCHdlqnoZiMGjbSG/GdN0p7YBdRPTL3YPFAmT+3jC3iScERky6jZe+&#10;ka4xpf0tsI+IzpLynrfrfdeIaAHqA/TlDJfAuN1OADLHhyZr93OrV+1dz0gHO+LeOBaA80HaNo+3&#10;j4h+ubs7pO3dbeJlvWOpcn+pUZKuo5V2MdaskJlnOQwL1z8/luUpxUZKutxK+5B0rb533qoUscWz&#10;w8QTL3cONEY5vjxPX0mXrbTHtNaqefy/ajFubW9ApMcf1VvSAb+TUV7Qtnl8EwBhKrdx78kGRLpI&#10;pMek60RpdwbwzUDjnp2BXpOuK6W9HoGtj5nSldLOkK4XSrvO9rQzpOtEaT/fAkCZDpR2hnTdocfN&#10;pWKlXainGXx9hiGddpgv+U8NN8eefbSVv5e3GdI1oT+fifKiCLaX/KOElRqTqGkAaF1nyQZKNV47&#10;BcBrIyQdGHKXwpym51B0DqfzLekAMuhM8A2geU/iAokrOaMjHXY/xXdSDOMeLYmj1YG4LwBvOhO0&#10;BUw0XjXmahuN6TvpQODl3TW2DFrQrCoAoNUpnJO8h3ZNwaaOQa5ucPWedLAj+tY5NXfzwCv/Rfr/&#10;8TKCnEqoHJUjvjjfPrrm3VMhJwX35IrBzOYYBelcz61vAAC77napeXeHw/U/9lf9fLyZIdUYSMeY&#10;N1EAUHp0AIVDgCetqo3wFQKGVKMgvV+D/QAQUzgGGVNe3RrV6TIQE9494grwfM3D1ClTihgijY50&#10;7sjTuQAO2A7B622R3XP9HfF1mLDHk+583HxUH0Q4ixA7WuvTIAo9ZvOhKcg/McoCwJdH+wM3Vq5c&#10;CFHojGFDh15s9KvxN80B9a+lI8TvAHCkbCwAjOoPYD97FsD+6FU801crBxMTg2vprNEr0j33e/QE&#10;gI4A8IDdA0A+Mhk6lUPHdgZHOsYs/3PcubkcQDLVVW4ttkoMZOhUskc3MzzSm7Xn2wnHVv32io0w&#10;Z5g07jEdGH2D31KuWQ8VbmW4M3rSR7HOjJH7OXTI55P/iFw+qJ6wJFhNqzm4gXTvcA+/NhoATH1t&#10;AIB1+IfffzdtzAPg6Wb8pFeUl9dH0rFPMrhLfPhyFy6U3GAMJ5VBTm4zAySdbgivv5FdPwdwvWqH&#10;n6+vUim4tK72s/BWhez6DVD5j+wXp7UzXbl+/V+VRU45UFb1Em5bh7oevJ/CkA5Rn9jqAdPl5Jzf&#10;PlYmCeeB8r8yOlSfMyiRM+q0vdSanlyndMqr9jtL7iXO13yVTaa+Gh88jK3jg1DnsJboOuaJCg/Q&#10;lOtDeXV04IfBkF43vNzruBmiRoLtOTQnSIWOdbi6Y3c0PkGOZljG7a0a0/EoO0BuGct/vDqknz9T&#10;NaYL71a2qdoEy+lKl2rZ5/S/VWN6xV1W6yr6uKHdGdLfBp/FNCf43ntayHXfvnSkwhgU1kMYXUtn&#10;q/IZb16lsBGlcaTyx249/7uGkF85Obr6zjtW973WdJewdMLZ6t5y2f13mtVv0n0jlI+bO1dxc2Te&#10;138p/XRRTo2gmN8VQ47umkl3CQ8cVAzZN2hM/e7eOe4qfPE1t6G82zYKipU/C9pLaK5UECPI1QK7&#10;yHUKc9pe379Tgv2XHFfwTt81gvZch986pxDS7wOGdOUxYgS96bGWLtVCX7aGkd4ZMNK76ri/KRcA&#10;u83ndPkUO3mgFIDp+x9pMtd/HS0HYD5iKEM6UJHho9oDlX3FW9P/LF5JTw4SB4s1qj+c+2qumJd5&#10;YuEh8poaThiMrnt/ourixpsXkouHNOXgkYjmBKmQKhEYSSozpgNE1YPm7OayJH9pykHfzuK/LcI1&#10;WMxhbcV/gwcz3bs6WLewGADc6dKoLS5lVADgeNLn54AFxeU1u4R0IQCuJ5shXS24uNCbHtuL7hxa&#10;jqyxXZfTiJHejRzN6f0qmQqtF3BwZlp6vUOrVkxLr98wvpYurDILZnWyAoCCeAo1zlx8tOozKmXa&#10;Tdws7ryiGl09AUB0SYBchnR9gWWjKrNUtsAKAMpeUhzRK/G7V0RlxCqZj82huucJABBllQGNtFeq&#10;LFc6U2MRMNB7lK6Z6cRI7/UMIogYlY2Bqnh0gSG93uHFQ4b0+g2GdEZPZ6Cn2FJN3fycBQCx/1LN&#10;I4wEAOx6RqlqMiqb4UBYnUJzDwBAcTZFVHtH8RyDor8SyTMM6cyYzoAhnQFDOgOGdAYM6QwY0hkw&#10;pDNgSGfAkM6AIZ2B5vF/FNitKiW7PzwAAAAldEVYdGRhdGU6Y3JlYXRlADIwMjUtMDgtMDlUMTg6&#10;Mjk6MzArMDA6MDB+NSWaAAAAJXRFWHRkYXRlOm1vZGlmeQAyMDI1LTA4LTA5VDE4OjI5OjMwKzAw&#10;OjAwD2idJgAAAABJRU5ErkJgglBLAwQUAAYACAAAACEAUgdjIOEAAAAKAQAADwAAAGRycy9kb3du&#10;cmV2LnhtbEyPTWvCQBCG74X+h2UKvdXNB6YaMxGRticpqIXS25qMSTA7G7JrEv9911N7m2Ee3nne&#10;bD3pVgzU28YwQjgLQBAXpmy4Qvg6vr8sQFinuFStYUK4kYV1/viQqbQ0I+9pOLhK+BC2qUKonetS&#10;KW1Rk1Z2ZjpifzubXivn176SZa9GH65bGQVBIrVq2H+oVUfbmorL4aoRPkY1buLwbdhdztvbz3H+&#10;+b0LCfH5adqsQDia3B8Md32vDrl3Opkrl1a0CK/zyJMIUXwfPLCIQ9/lhJDEyRJknsn/FfJ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BFQdIW5AwAAXAgAAA4A&#10;AAAAAAAAAAAAAAAAOgIAAGRycy9lMm9Eb2MueG1sUEsBAi0ACgAAAAAAAAAhADzuJr67JAAAuyQA&#10;ABQAAAAAAAAAAAAAAAAAHwYAAGRycy9tZWRpYS9pbWFnZTEucG5nUEsBAi0AFAAGAAgAAAAhAFIH&#10;YyDhAAAACgEAAA8AAAAAAAAAAAAAAAAADCsAAGRycy9kb3ducmV2LnhtbFBLAQItABQABgAIAAAA&#10;IQCqJg6+vAAAACEBAAAZAAAAAAAAAAAAAAAAABosAABkcnMvX3JlbHMvZTJvRG9jLnhtbC5yZWxz&#10;UEsFBgAAAAAGAAYAfAEAAA0tAAAAAA==&#10;">
                <v:shape id="Grafik 7" o:spid="_x0000_s1037" type="#_x0000_t75" alt="Ein Bild, das Diagramm, Reihe, technische Zeichnung, Plan enthält.&#10;&#10;KI-generierte Inhalte können fehlerhaft sein." style="position:absolute;width:48044;height:223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fluygAAAOIAAAAPAAAAZHJzL2Rvd25yZXYueG1sRI9BS8NA&#10;FITvgv9heYI3u9E2McZsi4ii0JOx4PWRfSYh2bdxd5um/fWuUPA4zMw3TLmZzSAmcr6zrOB2kYAg&#10;rq3uuFGw+3y9yUH4gKxxsEwKjuRhs768KLHQ9sAfNFWhERHCvkAFbQhjIaWvWzLoF3Ykjt63dQZD&#10;lK6R2uEhws0g75IkkwY7jgstjvTcUt1Xe6PA8bTf6tOL2/7cvz30u+arzjNW6vpqfnoEEWgO/+Fz&#10;+10rWKXLZZbmqxT+LsU7INe/AAAA//8DAFBLAQItABQABgAIAAAAIQDb4fbL7gAAAIUBAAATAAAA&#10;AAAAAAAAAAAAAAAAAABbQ29udGVudF9UeXBlc10ueG1sUEsBAi0AFAAGAAgAAAAhAFr0LFu/AAAA&#10;FQEAAAsAAAAAAAAAAAAAAAAAHwEAAF9yZWxzLy5yZWxzUEsBAi0AFAAGAAgAAAAhAN0Z+W7KAAAA&#10;4gAAAA8AAAAAAAAAAAAAAAAABwIAAGRycy9kb3ducmV2LnhtbFBLBQYAAAAAAwADALcAAAD+AgAA&#10;AAA=&#10;">
                  <v:imagedata r:id="rId26" o:title="Ein Bild, das Diagramm, Reihe, technische Zeichnung, Plan enthält.&#10;&#10;KI-generierte Inhalte können fehlerhaft sein"/>
                </v:shape>
                <v:shape id="_x0000_s1038" type="#_x0000_t202" style="position:absolute;top:22923;width:48044;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1NsygAAAOMAAAAPAAAAZHJzL2Rvd25yZXYueG1sRE9PS8Mw&#10;FL8LfofwBC/i0s66zbpsjKGgXoZ1l90ezVtTbV5Kkm712xtB8Ph+/99yPdpOnMiH1rGCfJKBIK6d&#10;brlRsP94vl2ACBFZY+eYFHxTgPXq8mKJpXZnfqdTFRuRQjiUqMDE2JdShtqQxTBxPXHijs5bjOn0&#10;jdQezyncdnKaZTNpseXUYLCnraH6qxqsgl1x2Jmb4fj0tinu/Ot+2M4+m0qp66tx8wgi0hj/xX/u&#10;F53m5/n9NFsUD3P4/SkBIFc/AAAA//8DAFBLAQItABQABgAIAAAAIQDb4fbL7gAAAIUBAAATAAAA&#10;AAAAAAAAAAAAAAAAAABbQ29udGVudF9UeXBlc10ueG1sUEsBAi0AFAAGAAgAAAAhAFr0LFu/AAAA&#10;FQEAAAsAAAAAAAAAAAAAAAAAHwEAAF9yZWxzLy5yZWxzUEsBAi0AFAAGAAgAAAAhAJS7U2zKAAAA&#10;4wAAAA8AAAAAAAAAAAAAAAAABwIAAGRycy9kb3ducmV2LnhtbFBLBQYAAAAAAwADALcAAAD+AgAA&#10;AAA=&#10;" stroked="f">
                  <v:textbox style="mso-fit-shape-to-text:t" inset="0,0,0,0">
                    <w:txbxContent>
                      <w:p w14:paraId="36A9CBC7" w14:textId="00A2FAB3" w:rsidR="000E0896" w:rsidRPr="00FE0CE5" w:rsidRDefault="000E0896" w:rsidP="000E0896">
                        <w:pPr>
                          <w:pStyle w:val="Beschriftung"/>
                          <w:jc w:val="center"/>
                          <w:rPr>
                            <w:noProof/>
                            <w:szCs w:val="22"/>
                          </w:rPr>
                        </w:pPr>
                        <w:r>
                          <w:t xml:space="preserve">Abbildung </w:t>
                        </w:r>
                        <w:r w:rsidR="00C36B01">
                          <w:fldChar w:fldCharType="begin"/>
                        </w:r>
                        <w:r w:rsidR="00C36B01">
                          <w:instrText xml:space="preserve"> SEQ Abbildung \* ARABIC </w:instrText>
                        </w:r>
                        <w:r w:rsidR="00C36B01">
                          <w:fldChar w:fldCharType="separate"/>
                        </w:r>
                        <w:r w:rsidR="00715971">
                          <w:rPr>
                            <w:noProof/>
                          </w:rPr>
                          <w:t>9</w:t>
                        </w:r>
                        <w:r w:rsidR="00C36B01">
                          <w:rPr>
                            <w:noProof/>
                          </w:rPr>
                          <w:fldChar w:fldCharType="end"/>
                        </w:r>
                        <w:r>
                          <w:t xml:space="preserve"> Aufbau eines LDOs</w:t>
                        </w:r>
                      </w:p>
                    </w:txbxContent>
                  </v:textbox>
                </v:shape>
                <w10:wrap type="topAndBottom"/>
              </v:group>
            </w:pict>
          </mc:Fallback>
        </mc:AlternateContent>
      </w:r>
      <w:r w:rsidR="005B7541">
        <w:t xml:space="preserve">Ein Low-Drop Spannungsregler, abgekürzt LDO </w:t>
      </w:r>
      <w:r w:rsidR="00BA2EA1">
        <w:t>(</w:t>
      </w:r>
      <w:r w:rsidR="005508B2">
        <w:t>L</w:t>
      </w:r>
      <w:r w:rsidR="005B7541">
        <w:t xml:space="preserve">ow </w:t>
      </w:r>
      <w:r w:rsidR="005508B2">
        <w:t>Dropout</w:t>
      </w:r>
      <w:r w:rsidR="005B7541">
        <w:t xml:space="preserve"> </w:t>
      </w:r>
      <w:r w:rsidR="005508B2">
        <w:t>R</w:t>
      </w:r>
      <w:r w:rsidR="005B7541">
        <w:t>egulator</w:t>
      </w:r>
      <w:r w:rsidR="00BA2EA1">
        <w:t>)</w:t>
      </w:r>
      <w:r w:rsidR="005B7541">
        <w:t>, ist ein linearer Spannungsregler</w:t>
      </w:r>
      <w:r w:rsidR="00BA2EA1">
        <w:t>,</w:t>
      </w:r>
      <w:r w:rsidR="005B7541">
        <w:t xml:space="preserve"> der Eingangsspannungen regeln </w:t>
      </w:r>
      <w:r w:rsidR="005208E6">
        <w:t>kann,</w:t>
      </w:r>
      <w:r w:rsidR="005B7541">
        <w:t xml:space="preserve"> die sehr nah an der Ausgangsspannung liegen. Die Vorteile gegenüber geschaltete</w:t>
      </w:r>
      <w:r w:rsidR="00BA2EA1">
        <w:t>n</w:t>
      </w:r>
      <w:r w:rsidR="005B7541">
        <w:t xml:space="preserve"> Gleichspannungsregler</w:t>
      </w:r>
      <w:r w:rsidR="00BA2EA1">
        <w:t>n</w:t>
      </w:r>
      <w:r w:rsidR="005B7541">
        <w:t xml:space="preserve"> sind ein simpleres Design, eine </w:t>
      </w:r>
      <w:r w:rsidR="00BA2EA1">
        <w:t>kleinere</w:t>
      </w:r>
      <w:r w:rsidR="005B7541">
        <w:t xml:space="preserve"> Bauform </w:t>
      </w:r>
      <w:r w:rsidR="00BA2EA1">
        <w:t>und</w:t>
      </w:r>
      <w:r w:rsidR="005B7541">
        <w:t xml:space="preserve"> </w:t>
      </w:r>
      <w:r>
        <w:t xml:space="preserve">keine zusätzlichen Störsignale durch die hohen Schaltfrequenzen. </w:t>
      </w:r>
      <w:r w:rsidR="005B7541">
        <w:t>Der große Nachteil ist</w:t>
      </w:r>
      <w:r w:rsidR="00BA2EA1">
        <w:t>,</w:t>
      </w:r>
      <w:r w:rsidR="005B7541">
        <w:t xml:space="preserve"> das</w:t>
      </w:r>
      <w:r w:rsidR="00BA2EA1">
        <w:t>s</w:t>
      </w:r>
      <w:r w:rsidR="005B7541">
        <w:t xml:space="preserve"> bei Linearen </w:t>
      </w:r>
      <w:r w:rsidR="00BF0949">
        <w:t>Spannungsreglern viel Abwärme entsteht.</w:t>
      </w:r>
      <w:r>
        <w:t xml:space="preserve"> </w:t>
      </w:r>
      <w:r w:rsidR="00FF2FE2">
        <w:t xml:space="preserve">LDOs bestehen grundlegend aus einem </w:t>
      </w:r>
      <w:r w:rsidR="00BA2EA1">
        <w:br/>
      </w:r>
      <w:r w:rsidR="00FF2FE2">
        <w:t>Leistungs-Feldeffekttransistor und einem Differenzverstärker</w:t>
      </w:r>
      <w:r w:rsidR="0022390F">
        <w:t xml:space="preserve">, siehe </w:t>
      </w:r>
      <w:r w:rsidR="0022390F">
        <w:fldChar w:fldCharType="begin"/>
      </w:r>
      <w:r w:rsidR="0022390F">
        <w:instrText xml:space="preserve"> REF _Ref219207304 \h </w:instrText>
      </w:r>
      <w:r w:rsidR="00DF4583">
        <w:instrText xml:space="preserve"> \* MERGEFORMAT </w:instrText>
      </w:r>
      <w:r w:rsidR="0022390F">
        <w:fldChar w:fldCharType="separate"/>
      </w:r>
      <w:r w:rsidR="0022390F">
        <w:t xml:space="preserve">Abbildung </w:t>
      </w:r>
      <w:r w:rsidR="0022390F">
        <w:rPr>
          <w:noProof/>
        </w:rPr>
        <w:t>8</w:t>
      </w:r>
      <w:r w:rsidR="0022390F">
        <w:fldChar w:fldCharType="end"/>
      </w:r>
      <w:r w:rsidR="0022390F">
        <w:t>.</w:t>
      </w:r>
    </w:p>
    <w:p w14:paraId="3A0C5256" w14:textId="6CA7250F" w:rsidR="00CE1A54" w:rsidRDefault="00221CF7" w:rsidP="00845082">
      <w:r>
        <w:t>Am invertierenden Eingang des Operationsverstärkers liegt ein Teil der Ausgangsspannung an</w:t>
      </w:r>
      <w:r w:rsidR="00BA2EA1">
        <w:t>,</w:t>
      </w:r>
      <w:r>
        <w:t xml:space="preserve"> die über den Spannungsteiler R1, R2 eingestellt wird</w:t>
      </w:r>
      <w:r w:rsidR="00845082">
        <w:t xml:space="preserve">, </w:t>
      </w:r>
      <w:r w:rsidR="000E0896">
        <w:br/>
      </w:r>
      <w:r w:rsidR="00845082">
        <w:t xml:space="preserve">siehe </w:t>
      </w:r>
      <w:r w:rsidR="00845082">
        <w:fldChar w:fldCharType="begin"/>
      </w:r>
      <w:r w:rsidR="00845082">
        <w:instrText xml:space="preserve"> REF _Ref219211355 \h </w:instrText>
      </w:r>
      <w:r w:rsidR="00845082">
        <w:fldChar w:fldCharType="separate"/>
      </w:r>
      <w:r w:rsidR="00845082">
        <w:t xml:space="preserve">Gleichung </w:t>
      </w:r>
      <w:r w:rsidR="00845082">
        <w:rPr>
          <w:noProof/>
        </w:rPr>
        <w:t>10</w:t>
      </w:r>
      <w:r w:rsidR="00845082">
        <w:fldChar w:fldCharType="end"/>
      </w:r>
      <w:r w:rsidR="00845082">
        <w:t>.</w:t>
      </w:r>
    </w:p>
    <w:p w14:paraId="6DA1D9DB" w14:textId="77777777" w:rsidR="00EE3296" w:rsidRDefault="00000000" w:rsidP="00EE3296">
      <w:pPr>
        <w:keepNext/>
      </w:pPr>
      <m:oMathPara>
        <m:oMath>
          <m:sSub>
            <m:sSubPr>
              <m:ctrlPr>
                <w:rPr>
                  <w:rFonts w:ascii="Cambria Math" w:hAnsi="Cambria Math"/>
                  <w:i/>
                </w:rPr>
              </m:ctrlPr>
            </m:sSubPr>
            <m:e>
              <m:r>
                <w:rPr>
                  <w:rFonts w:ascii="Cambria Math" w:hAnsi="Cambria Math"/>
                </w:rPr>
                <m:t>V</m:t>
              </m:r>
            </m:e>
            <m:sub>
              <m:r>
                <w:rPr>
                  <w:rFonts w:ascii="Cambria Math" w:hAnsi="Cambria Math"/>
                </w:rPr>
                <m:t>-</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ctrlPr>
                <w:rPr>
                  <w:rFonts w:ascii="Cambria Math" w:hAnsi="Cambria Math"/>
                  <w:i/>
                </w:rPr>
              </m:ctrlPr>
            </m:den>
          </m:f>
          <m:sSub>
            <m:sSubPr>
              <m:ctrlPr>
                <w:rPr>
                  <w:rFonts w:ascii="Cambria Math" w:hAnsi="Cambria Math"/>
                  <w:i/>
                </w:rPr>
              </m:ctrlPr>
            </m:sSubPr>
            <m:e>
              <m:r>
                <w:rPr>
                  <w:rFonts w:ascii="Cambria Math" w:hAnsi="Cambria Math"/>
                </w:rPr>
                <m:t>V</m:t>
              </m:r>
            </m:e>
            <m:sub>
              <m:r>
                <w:rPr>
                  <w:rFonts w:ascii="Cambria Math" w:hAnsi="Cambria Math"/>
                </w:rPr>
                <m:t>out</m:t>
              </m:r>
            </m:sub>
          </m:sSub>
        </m:oMath>
      </m:oMathPara>
    </w:p>
    <w:p w14:paraId="4D1C6890" w14:textId="54917172" w:rsidR="00EE3296" w:rsidRDefault="00EE3296" w:rsidP="00EE3296">
      <w:pPr>
        <w:pStyle w:val="Beschriftung"/>
        <w:jc w:val="center"/>
      </w:pPr>
      <w:bookmarkStart w:id="34" w:name="_Ref219211355"/>
      <w:r>
        <w:t xml:space="preserve">Gleichung </w:t>
      </w:r>
      <w:r w:rsidR="007618CA">
        <w:fldChar w:fldCharType="begin"/>
      </w:r>
      <w:r w:rsidR="007618CA">
        <w:instrText xml:space="preserve"> SEQ Gleichung \* ARABIC </w:instrText>
      </w:r>
      <w:r w:rsidR="007618CA">
        <w:fldChar w:fldCharType="separate"/>
      </w:r>
      <w:r w:rsidR="007618CA">
        <w:rPr>
          <w:noProof/>
        </w:rPr>
        <w:t>10</w:t>
      </w:r>
      <w:r w:rsidR="007618CA">
        <w:fldChar w:fldCharType="end"/>
      </w:r>
      <w:bookmarkEnd w:id="34"/>
      <w:r>
        <w:t xml:space="preserve"> Spannung am invertierenden Eingang</w:t>
      </w:r>
    </w:p>
    <w:p w14:paraId="483DCA5E" w14:textId="4BE29F45" w:rsidR="00EE3296" w:rsidRDefault="00845082" w:rsidP="00EE3296">
      <w:r>
        <w:t>Am nichtinvertierenden Eingang</w:t>
      </w:r>
      <w:r w:rsidR="00EE3296">
        <w:t xml:space="preserve"> </w:t>
      </w:r>
      <w:r>
        <w:t xml:space="preserve">liegt </w:t>
      </w:r>
      <w:r w:rsidR="00EE3296">
        <w:t>eine feste Referenzspannung</w:t>
      </w:r>
      <w:r w:rsidR="00BA2EA1">
        <w:t xml:space="preserve"> </w:t>
      </w:r>
      <w:proofErr w:type="spellStart"/>
      <w:r w:rsidR="00BA2EA1">
        <w:t>V</w:t>
      </w:r>
      <w:r w:rsidR="00BA2EA1">
        <w:rPr>
          <w:vertAlign w:val="subscript"/>
        </w:rPr>
        <w:t>ref</w:t>
      </w:r>
      <w:proofErr w:type="spellEnd"/>
      <w:r w:rsidR="00EE3296">
        <w:t xml:space="preserve"> </w:t>
      </w:r>
      <w:r>
        <w:t>an</w:t>
      </w:r>
      <w:r w:rsidR="00EE3296">
        <w:t>.</w:t>
      </w:r>
      <w:r>
        <w:t xml:space="preserve"> Der Ausgang des Operationsverstärkers ist mit dem Gate</w:t>
      </w:r>
      <w:r w:rsidR="000E0896">
        <w:t>-Anschluss</w:t>
      </w:r>
      <w:r>
        <w:t xml:space="preserve"> des Feldeffekttransistors verbunden. </w:t>
      </w:r>
      <w:r w:rsidR="00B1707E">
        <w:t xml:space="preserve">Steigt die Ausgangsspannung zu hoch und damit auch die Teilspannung am invertierenden </w:t>
      </w:r>
      <w:r w:rsidR="000E0896">
        <w:t>Eingang</w:t>
      </w:r>
      <w:r w:rsidR="00BA2EA1">
        <w:t>,</w:t>
      </w:r>
      <w:r w:rsidR="000E0896">
        <w:t xml:space="preserve"> </w:t>
      </w:r>
      <w:r w:rsidR="00B1707E">
        <w:t xml:space="preserve">verändert der Operationsverstärker seine Ausgangsspannung </w:t>
      </w:r>
      <w:proofErr w:type="spellStart"/>
      <w:r w:rsidR="00BA2EA1">
        <w:t>V</w:t>
      </w:r>
      <w:r w:rsidR="00BA2EA1">
        <w:rPr>
          <w:vertAlign w:val="subscript"/>
        </w:rPr>
        <w:t>out</w:t>
      </w:r>
      <w:proofErr w:type="spellEnd"/>
      <w:r w:rsidR="00BA2EA1">
        <w:t xml:space="preserve">, </w:t>
      </w:r>
      <w:r w:rsidR="00B1707E">
        <w:t>um die Teilspannung V</w:t>
      </w:r>
      <w:r w:rsidR="00B1707E">
        <w:rPr>
          <w:vertAlign w:val="subscript"/>
        </w:rPr>
        <w:t>-</w:t>
      </w:r>
      <w:r w:rsidR="00B1707E">
        <w:t xml:space="preserve"> an die Referenzspannung </w:t>
      </w:r>
      <w:proofErr w:type="spellStart"/>
      <w:r w:rsidR="00B1707E">
        <w:t>V</w:t>
      </w:r>
      <w:r w:rsidR="00B1707E">
        <w:rPr>
          <w:vertAlign w:val="subscript"/>
        </w:rPr>
        <w:t>ref</w:t>
      </w:r>
      <w:proofErr w:type="spellEnd"/>
      <w:r w:rsidR="00B1707E">
        <w:t xml:space="preserve"> anzugleichen. </w:t>
      </w:r>
      <w:r w:rsidR="00F370D0">
        <w:t xml:space="preserve">Für </w:t>
      </w:r>
      <w:r w:rsidR="006A547A">
        <w:t>die Spannung</w:t>
      </w:r>
      <w:r w:rsidR="00F370D0">
        <w:t xml:space="preserve"> am Gate-Anschluss des Transistors gilt </w:t>
      </w:r>
      <w:r w:rsidR="000E0896">
        <w:fldChar w:fldCharType="begin"/>
      </w:r>
      <w:r w:rsidR="000E0896">
        <w:instrText xml:space="preserve"> REF _Ref219226448 \h </w:instrText>
      </w:r>
      <w:r w:rsidR="000E0896">
        <w:fldChar w:fldCharType="separate"/>
      </w:r>
      <w:r w:rsidR="000E0896">
        <w:t xml:space="preserve">Gleichung </w:t>
      </w:r>
      <w:r w:rsidR="000E0896">
        <w:rPr>
          <w:noProof/>
        </w:rPr>
        <w:t>11</w:t>
      </w:r>
      <w:r w:rsidR="000E0896">
        <w:fldChar w:fldCharType="end"/>
      </w:r>
      <w:r w:rsidR="000E0896">
        <w:t>.</w:t>
      </w:r>
    </w:p>
    <w:p w14:paraId="3F8401B9" w14:textId="77777777" w:rsidR="000E0896" w:rsidRDefault="00000000" w:rsidP="000E0896">
      <w:pPr>
        <w:keepNext/>
      </w:pPr>
      <m:oMathPara>
        <m:oMath>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m:t>
          </m:r>
          <m:d>
            <m:dPr>
              <m:ctrlPr>
                <w:rPr>
                  <w:rFonts w:ascii="Cambria Math" w:hAnsi="Cambria Math"/>
                </w:rPr>
              </m:ctrlPr>
            </m:dPr>
            <m:e>
              <m:r>
                <w:rPr>
                  <w:rFonts w:ascii="Cambria Math" w:hAnsi="Cambria Math"/>
                </w:rPr>
                <m:t>1+</m:t>
              </m:r>
              <m:f>
                <m:fPr>
                  <m:ctrlPr>
                    <w:rPr>
                      <w:rFonts w:ascii="Cambria Math" w:hAnsi="Cambria Math"/>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ctrlPr>
                    <w:rPr>
                      <w:rFonts w:ascii="Cambria Math" w:hAnsi="Cambria Math"/>
                      <w:i/>
                    </w:rPr>
                  </m:ctrlPr>
                </m:den>
              </m:f>
              <m:ctrlPr>
                <w:rPr>
                  <w:rFonts w:ascii="Cambria Math" w:hAnsi="Cambria Math"/>
                  <w:i/>
                </w:rPr>
              </m:ctrlPr>
            </m:e>
          </m:d>
          <m:sSub>
            <m:sSubPr>
              <m:ctrlPr>
                <w:rPr>
                  <w:rFonts w:ascii="Cambria Math" w:hAnsi="Cambria Math"/>
                  <w:i/>
                </w:rPr>
              </m:ctrlPr>
            </m:sSubPr>
            <m:e>
              <m:r>
                <w:rPr>
                  <w:rFonts w:ascii="Cambria Math" w:hAnsi="Cambria Math"/>
                </w:rPr>
                <m:t>V</m:t>
              </m:r>
            </m:e>
            <m:sub>
              <m:r>
                <w:rPr>
                  <w:rFonts w:ascii="Cambria Math" w:hAnsi="Cambria Math"/>
                </w:rPr>
                <m:t>ref</m:t>
              </m:r>
            </m:sub>
          </m:sSub>
        </m:oMath>
      </m:oMathPara>
    </w:p>
    <w:p w14:paraId="3203B6EF" w14:textId="286B1B00" w:rsidR="00B91B57" w:rsidRPr="00B91B57" w:rsidRDefault="000E0896" w:rsidP="000E0896">
      <w:pPr>
        <w:pStyle w:val="Beschriftung"/>
        <w:jc w:val="center"/>
        <w:rPr>
          <w:rFonts w:eastAsiaTheme="minorEastAsia"/>
          <w:i w:val="0"/>
        </w:rPr>
      </w:pPr>
      <w:bookmarkStart w:id="35" w:name="_Ref219226448"/>
      <w:r>
        <w:t xml:space="preserve">Gleichung </w:t>
      </w:r>
      <w:r w:rsidR="007618CA">
        <w:fldChar w:fldCharType="begin"/>
      </w:r>
      <w:r w:rsidR="007618CA">
        <w:instrText xml:space="preserve"> SEQ Gleichung \* ARABIC </w:instrText>
      </w:r>
      <w:r w:rsidR="007618CA">
        <w:fldChar w:fldCharType="separate"/>
      </w:r>
      <w:r w:rsidR="007618CA">
        <w:rPr>
          <w:noProof/>
        </w:rPr>
        <w:t>11</w:t>
      </w:r>
      <w:r w:rsidR="007618CA">
        <w:fldChar w:fldCharType="end"/>
      </w:r>
      <w:bookmarkEnd w:id="35"/>
      <w:r>
        <w:t xml:space="preserve"> Spannung am Gate-Anschluss des Transistors</w:t>
      </w:r>
    </w:p>
    <w:p w14:paraId="6BCDCFBC" w14:textId="76A0CDB5" w:rsidR="009D1169" w:rsidRPr="006A547A" w:rsidRDefault="00DF4583" w:rsidP="006A547A">
      <w:r>
        <w:t>Die minimal Spannungsdifferenz zwischen Eingangs- und Ausgangsspannung</w:t>
      </w:r>
      <w:r w:rsidR="006A547A">
        <w:t xml:space="preserve"> des LDOs</w:t>
      </w:r>
      <w:r>
        <w:t xml:space="preserve"> wird als </w:t>
      </w:r>
      <w:r w:rsidR="008F0E80">
        <w:t>Dropout</w:t>
      </w:r>
      <w:r>
        <w:t xml:space="preserve"> </w:t>
      </w:r>
      <w:r w:rsidR="005508B2">
        <w:t>Spannung</w:t>
      </w:r>
      <w:r>
        <w:t xml:space="preserve"> V</w:t>
      </w:r>
      <w:r>
        <w:rPr>
          <w:vertAlign w:val="subscript"/>
        </w:rPr>
        <w:t xml:space="preserve">DO </w:t>
      </w:r>
      <w:r>
        <w:t xml:space="preserve">bezeichnet. Sie ist notwendig damit der LDO die Ausgangsspannung regulieren kann. Die </w:t>
      </w:r>
      <w:r w:rsidR="008F0E80">
        <w:t xml:space="preserve">minimal </w:t>
      </w:r>
      <w:r>
        <w:t xml:space="preserve">Spannungsdifferenz </w:t>
      </w:r>
      <w:r w:rsidR="008F0E80">
        <w:t>ist dabei durch</w:t>
      </w:r>
      <w:r>
        <w:t xml:space="preserve"> die Sättigungsspannung des Feldeffekt</w:t>
      </w:r>
      <w:r w:rsidR="008F0E80">
        <w:t>t</w:t>
      </w:r>
      <w:r>
        <w:t>ransistors</w:t>
      </w:r>
      <w:r w:rsidR="008F0E80">
        <w:t xml:space="preserve"> begrenzt.</w:t>
      </w:r>
      <w:r w:rsidR="006A547A">
        <w:t xml:space="preserve"> </w:t>
      </w:r>
      <w:r w:rsidR="006A547A">
        <w:fldChar w:fldCharType="begin"/>
      </w:r>
      <w:r w:rsidR="008009A3">
        <w:instrText xml:space="preserve"> ADDIN ZOTERO_ITEM CSL_CITATION {"citationID":"nc3NQtbf","properties":{"formattedCitation":"[10]","plainCitation":"[10]","noteIndex":0},"citationItems":[{"id":28,"uris":["http://zotero.org/users/local/VRi3dGyu/items/M6VAPGK7"],"itemData":{"id":28,"type":"entry-encyclopedia","abstract":"A low-dropout regulator (LDO regulator) is a type of a DC linear voltage regulator circuit that can operate even when the supply voltage is very close to the output voltage.\nThe advantages of an LDO regulator over other DC-to-DC voltage regulators include: the absence of switching noise (in contrast to switching regulators); smaller device size (as neither large inductors nor transformers are needed); and greater design simplicity (usually consists of a reference, an amplifier, and a pass element). The disadvantage is that linear DC regulators must dissipate heat in order to operate.","container-title":"Wikipedia","language":"en","license":"Creative Commons Attribution-ShareAlike License","note":"Page Version ID: 1323761443","source":"Wikipedia","title":"Low-dropout regulator","URL":"https://en.wikipedia.org/w/index.php?title=Low-dropout_regulator&amp;oldid=1323761443","accessed":{"date-parts":[["2026",1,13]]},"issued":{"date-parts":[["2025",11,23]]}}}],"schema":"https://github.com/citation-style-language/schema/raw/master/csl-citation.json"} </w:instrText>
      </w:r>
      <w:r w:rsidR="006A547A">
        <w:fldChar w:fldCharType="separate"/>
      </w:r>
      <w:r w:rsidR="008009A3" w:rsidRPr="008009A3">
        <w:rPr>
          <w:rFonts w:cs="Arial"/>
        </w:rPr>
        <w:t>[10]</w:t>
      </w:r>
      <w:r w:rsidR="006A547A">
        <w:fldChar w:fldCharType="end"/>
      </w:r>
      <w:r w:rsidR="006A547A">
        <w:t xml:space="preserve"> </w:t>
      </w:r>
    </w:p>
    <w:p w14:paraId="1AB79715" w14:textId="10C5028A" w:rsidR="00967974" w:rsidRDefault="00967974" w:rsidP="00D36A76">
      <w:pPr>
        <w:pStyle w:val="berschrift1"/>
      </w:pPr>
      <w:bookmarkStart w:id="36" w:name="_Toc217900625"/>
      <w:bookmarkStart w:id="37" w:name="_Toc221266865"/>
      <w:r>
        <w:lastRenderedPageBreak/>
        <w:t>Stand der Technik</w:t>
      </w:r>
      <w:bookmarkEnd w:id="36"/>
      <w:bookmarkEnd w:id="37"/>
    </w:p>
    <w:p w14:paraId="26B56D8D" w14:textId="6BA3084D" w:rsidR="005508B2" w:rsidRPr="005508B2" w:rsidRDefault="005508B2" w:rsidP="005508B2">
      <w:pPr>
        <w:pStyle w:val="berschrift2"/>
      </w:pPr>
      <w:bookmarkStart w:id="38" w:name="_Toc221266866"/>
      <w:r>
        <w:t>Mikrokontroller SAM</w:t>
      </w:r>
      <w:r w:rsidR="003B2FC2">
        <w:t xml:space="preserve"> </w:t>
      </w:r>
      <w:r>
        <w:t>D21</w:t>
      </w:r>
      <w:r w:rsidR="003B2FC2">
        <w:t xml:space="preserve"> </w:t>
      </w:r>
      <w:r>
        <w:t>J18A-A</w:t>
      </w:r>
      <w:bookmarkEnd w:id="38"/>
    </w:p>
    <w:p w14:paraId="501871F3" w14:textId="57031837" w:rsidR="00F86D98" w:rsidRPr="00F86D98" w:rsidRDefault="003B2FC2" w:rsidP="00F86D98">
      <w:pPr>
        <w:rPr>
          <w:rFonts w:cs="Arial"/>
          <w:szCs w:val="24"/>
        </w:rPr>
      </w:pPr>
      <w:r>
        <w:rPr>
          <w:rFonts w:cs="Arial"/>
          <w:szCs w:val="24"/>
        </w:rPr>
        <w:t>Der SAM D21 J18A-A ist ein Mikrokontroller von dem amerikanischen Halbleiterhersteller Microchip Technology mit einem 32-</w:t>
      </w:r>
      <w:r w:rsidR="00FD7C1C">
        <w:rPr>
          <w:rFonts w:cs="Arial"/>
          <w:szCs w:val="24"/>
        </w:rPr>
        <w:t>B</w:t>
      </w:r>
      <w:r>
        <w:rPr>
          <w:rFonts w:cs="Arial"/>
          <w:szCs w:val="24"/>
        </w:rPr>
        <w:t>it ARM-Cortex-M0+ Prozessor, 64 konfigurierbaren Pins, einem 256 KB Flash Speicher und 32 KB flüchtigem Speicher. Der SAM</w:t>
      </w:r>
      <w:r w:rsidR="00FD7C1C">
        <w:rPr>
          <w:rFonts w:cs="Arial"/>
          <w:szCs w:val="24"/>
        </w:rPr>
        <w:t xml:space="preserve"> </w:t>
      </w:r>
      <w:r>
        <w:rPr>
          <w:rFonts w:cs="Arial"/>
          <w:szCs w:val="24"/>
        </w:rPr>
        <w:t xml:space="preserve">D21 arbeitet mit einer maximalen Taktrate von 48 MHz und erreicht laut Hersteller eine Leistung von bis zu 2,46 </w:t>
      </w:r>
      <m:oMath>
        <m:f>
          <m:fPr>
            <m:ctrlPr>
              <w:rPr>
                <w:rFonts w:ascii="Cambria Math" w:hAnsi="Cambria Math" w:cs="Arial"/>
                <w:i/>
                <w:szCs w:val="24"/>
              </w:rPr>
            </m:ctrlPr>
          </m:fPr>
          <m:num>
            <m:r>
              <w:rPr>
                <w:rFonts w:ascii="Cambria Math" w:hAnsi="Cambria Math" w:cs="Arial"/>
                <w:szCs w:val="24"/>
              </w:rPr>
              <m:t>Core Mark</m:t>
            </m:r>
          </m:num>
          <m:den>
            <m:r>
              <w:rPr>
                <w:rFonts w:ascii="Cambria Math" w:hAnsi="Cambria Math" w:cs="Arial"/>
                <w:szCs w:val="24"/>
              </w:rPr>
              <m:t>MHz</m:t>
            </m:r>
          </m:den>
        </m:f>
      </m:oMath>
      <w:r>
        <w:rPr>
          <w:rFonts w:eastAsiaTheme="minorEastAsia" w:cs="Arial"/>
          <w:szCs w:val="24"/>
        </w:rPr>
        <w:t>. Der SAM D21 bietet eine Vielzahl an Funktionen, verschiedene serielle Schnittstelle</w:t>
      </w:r>
      <w:r w:rsidR="00FD7C1C">
        <w:rPr>
          <w:rFonts w:eastAsiaTheme="minorEastAsia" w:cs="Arial"/>
          <w:szCs w:val="24"/>
        </w:rPr>
        <w:t>n</w:t>
      </w:r>
      <w:r>
        <w:rPr>
          <w:rFonts w:eastAsiaTheme="minorEastAsia" w:cs="Arial"/>
          <w:szCs w:val="24"/>
        </w:rPr>
        <w:t xml:space="preserve">, </w:t>
      </w:r>
      <w:proofErr w:type="spellStart"/>
      <w:r>
        <w:rPr>
          <w:rFonts w:eastAsiaTheme="minorEastAsia" w:cs="Arial"/>
          <w:szCs w:val="24"/>
        </w:rPr>
        <w:t>Timer</w:t>
      </w:r>
      <w:proofErr w:type="spellEnd"/>
      <w:r>
        <w:rPr>
          <w:rFonts w:eastAsiaTheme="minorEastAsia" w:cs="Arial"/>
          <w:szCs w:val="24"/>
        </w:rPr>
        <w:t>-Counter und programmierbare I/O Pins. Im Folgenden werden die Funktionen des SAM D21, welche für die Umsetzung der Projektarbeit besonders relevant waren</w:t>
      </w:r>
      <w:r w:rsidR="00FD7C1C">
        <w:rPr>
          <w:rFonts w:eastAsiaTheme="minorEastAsia" w:cs="Arial"/>
          <w:szCs w:val="24"/>
        </w:rPr>
        <w:t>,</w:t>
      </w:r>
      <w:r>
        <w:rPr>
          <w:rFonts w:eastAsiaTheme="minorEastAsia" w:cs="Arial"/>
          <w:szCs w:val="24"/>
        </w:rPr>
        <w:t xml:space="preserve"> genauer beschrieben. </w:t>
      </w:r>
      <w:r w:rsidR="0017728C">
        <w:rPr>
          <w:rFonts w:eastAsiaTheme="minorEastAsia" w:cs="Arial"/>
          <w:szCs w:val="24"/>
        </w:rPr>
        <w:fldChar w:fldCharType="begin"/>
      </w:r>
      <w:r w:rsidR="0017728C">
        <w:rPr>
          <w:rFonts w:eastAsiaTheme="minorEastAsia" w:cs="Arial"/>
          <w:szCs w:val="24"/>
        </w:rPr>
        <w:instrText xml:space="preserve"> ADDIN ZOTERO_ITEM CSL_CITATION {"citationID":"g1T46lOd","properties":{"formattedCitation":"[11, S. 13]","plainCitation":"[11, S. 13]","noteIndex":0},"citationItems":[{"id":69,"uris":["http://zotero.org/users/local/VRi3dGyu/items/YXAJQI3A"],"itemData":{"id":69,"type":"document","genre":"Datenblatt","title":"SAM D21/DA1 Family","URL":"https://www.mouser.de/datasheet/3/282/1/SAM-D21-DA1-Family-Data-Sheet-DS40001882H.pdf","author":[{"family":"Microchip","given":""}]},"locator":"13","label":"page"}],"schema":"https://github.com/citation-style-language/schema/raw/master/csl-citation.json"} </w:instrText>
      </w:r>
      <w:r w:rsidR="0017728C">
        <w:rPr>
          <w:rFonts w:eastAsiaTheme="minorEastAsia" w:cs="Arial"/>
          <w:szCs w:val="24"/>
        </w:rPr>
        <w:fldChar w:fldCharType="separate"/>
      </w:r>
      <w:r w:rsidR="0017728C" w:rsidRPr="0017728C">
        <w:rPr>
          <w:rFonts w:cs="Arial"/>
        </w:rPr>
        <w:t>[11, S. 13]</w:t>
      </w:r>
      <w:r w:rsidR="0017728C">
        <w:rPr>
          <w:rFonts w:eastAsiaTheme="minorEastAsia" w:cs="Arial"/>
          <w:szCs w:val="24"/>
        </w:rPr>
        <w:fldChar w:fldCharType="end"/>
      </w:r>
    </w:p>
    <w:p w14:paraId="0CB4DAA8" w14:textId="572E6261" w:rsidR="00F86D98" w:rsidRDefault="00713BAB" w:rsidP="00F86D98">
      <w:pPr>
        <w:rPr>
          <w:rFonts w:cs="Arial"/>
          <w:szCs w:val="24"/>
        </w:rPr>
      </w:pPr>
      <w:r>
        <w:rPr>
          <w:rFonts w:cs="Arial"/>
          <w:noProof/>
          <w:szCs w:val="24"/>
        </w:rPr>
        <w:drawing>
          <wp:anchor distT="0" distB="0" distL="114300" distR="114300" simplePos="0" relativeHeight="251653120" behindDoc="0" locked="0" layoutInCell="1" allowOverlap="1" wp14:anchorId="18051761" wp14:editId="781683AD">
            <wp:simplePos x="0" y="0"/>
            <wp:positionH relativeFrom="margin">
              <wp:align>center</wp:align>
            </wp:positionH>
            <wp:positionV relativeFrom="paragraph">
              <wp:posOffset>1043305</wp:posOffset>
            </wp:positionV>
            <wp:extent cx="4298950" cy="2680327"/>
            <wp:effectExtent l="0" t="0" r="6350" b="6350"/>
            <wp:wrapTopAndBottom/>
            <wp:docPr id="909115845" name="Grafik 8" descr="Ein Bild, das Text, Screenshot, Diagramm, Pla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115845" name="Grafik 8" descr="Ein Bild, das Text, Screenshot, Diagramm, Plan enthält.&#10;&#10;KI-generierte Inhalte können fehlerhaft sein."/>
                    <pic:cNvPicPr/>
                  </pic:nvPicPr>
                  <pic:blipFill>
                    <a:blip r:embed="rId27">
                      <a:extLst>
                        <a:ext uri="{28A0092B-C50C-407E-A947-70E740481C1C}">
                          <a14:useLocalDpi xmlns:a14="http://schemas.microsoft.com/office/drawing/2010/main" val="0"/>
                        </a:ext>
                      </a:extLst>
                    </a:blip>
                    <a:stretch>
                      <a:fillRect/>
                    </a:stretch>
                  </pic:blipFill>
                  <pic:spPr>
                    <a:xfrm>
                      <a:off x="0" y="0"/>
                      <a:ext cx="4298950" cy="2680327"/>
                    </a:xfrm>
                    <a:prstGeom prst="rect">
                      <a:avLst/>
                    </a:prstGeom>
                  </pic:spPr>
                </pic:pic>
              </a:graphicData>
            </a:graphic>
          </wp:anchor>
        </w:drawing>
      </w:r>
      <w:r w:rsidR="003B2FC2">
        <w:rPr>
          <w:rFonts w:cs="Arial"/>
          <w:szCs w:val="24"/>
        </w:rPr>
        <w:t xml:space="preserve">Der I/O Pin Controller kontrolliert die I/O Pins des SAM D21. Die I/O Pins sind in </w:t>
      </w:r>
      <w:r w:rsidR="003B2FC2">
        <w:rPr>
          <w:rFonts w:cs="Arial"/>
          <w:szCs w:val="24"/>
        </w:rPr>
        <w:br/>
        <w:t xml:space="preserve">PORT-Gruppen </w:t>
      </w:r>
      <w:r w:rsidR="00BA632E">
        <w:rPr>
          <w:rFonts w:cs="Arial"/>
          <w:szCs w:val="24"/>
        </w:rPr>
        <w:t xml:space="preserve">mit bis zu 32 Pins </w:t>
      </w:r>
      <w:r w:rsidR="003B2FC2">
        <w:rPr>
          <w:rFonts w:cs="Arial"/>
          <w:szCs w:val="24"/>
        </w:rPr>
        <w:t>aufgeteilt und können einzeln oder in der Gruppe angesteuert werden.</w:t>
      </w:r>
      <w:r w:rsidR="009C652D">
        <w:rPr>
          <w:rFonts w:cs="Arial"/>
          <w:szCs w:val="24"/>
        </w:rPr>
        <w:t xml:space="preserve"> Jeder Pin kann direkt als Ein- oder Ausgang genutzt werden oder einem Peripheriemodul zugewiesen werden.</w:t>
      </w:r>
      <w:r w:rsidR="003B2FC2">
        <w:rPr>
          <w:rFonts w:cs="Arial"/>
          <w:szCs w:val="24"/>
        </w:rPr>
        <w:t xml:space="preserve"> </w:t>
      </w:r>
      <w:r>
        <w:rPr>
          <w:rFonts w:cs="Arial"/>
          <w:szCs w:val="24"/>
        </w:rPr>
        <w:t xml:space="preserve">Die Peripheriemodule werden den Pins durch softwaregesteuertes Multiplexen zugewiesen. </w:t>
      </w:r>
      <w:r w:rsidR="0017728C">
        <w:rPr>
          <w:rFonts w:cs="Arial"/>
          <w:szCs w:val="24"/>
        </w:rPr>
        <w:fldChar w:fldCharType="begin"/>
      </w:r>
      <w:r w:rsidR="0017728C">
        <w:rPr>
          <w:rFonts w:cs="Arial"/>
          <w:szCs w:val="24"/>
        </w:rPr>
        <w:instrText xml:space="preserve"> ADDIN ZOTERO_ITEM CSL_CITATION {"citationID":"V93j3dev","properties":{"formattedCitation":"[11, S. 363]","plainCitation":"[11, S. 363]","noteIndex":0},"citationItems":[{"id":69,"uris":["http://zotero.org/users/local/VRi3dGyu/items/YXAJQI3A"],"itemData":{"id":69,"type":"document","genre":"Datenblatt","title":"SAM D21/DA1 Family","URL":"https://www.mouser.de/datasheet/3/282/1/SAM-D21-DA1-Family-Data-Sheet-DS40001882H.pdf","author":[{"family":"Microchip","given":""}]},"locator":"363","label":"page"}],"schema":"https://github.com/citation-style-language/schema/raw/master/csl-citation.json"} </w:instrText>
      </w:r>
      <w:r w:rsidR="0017728C">
        <w:rPr>
          <w:rFonts w:cs="Arial"/>
          <w:szCs w:val="24"/>
        </w:rPr>
        <w:fldChar w:fldCharType="separate"/>
      </w:r>
      <w:r w:rsidR="0017728C" w:rsidRPr="0017728C">
        <w:rPr>
          <w:rFonts w:cs="Arial"/>
        </w:rPr>
        <w:t>[11, S. 363]</w:t>
      </w:r>
      <w:r w:rsidR="0017728C">
        <w:rPr>
          <w:rFonts w:cs="Arial"/>
          <w:szCs w:val="24"/>
        </w:rPr>
        <w:fldChar w:fldCharType="end"/>
      </w:r>
    </w:p>
    <w:p w14:paraId="4A52D7D4" w14:textId="738306BA" w:rsidR="00713BAB" w:rsidRDefault="00713BAB" w:rsidP="00713BAB">
      <w:pPr>
        <w:keepNext/>
        <w:jc w:val="center"/>
      </w:pPr>
    </w:p>
    <w:p w14:paraId="171F971A" w14:textId="65B540BC" w:rsidR="00713BAB" w:rsidRDefault="00713BAB" w:rsidP="00713BAB">
      <w:pPr>
        <w:pStyle w:val="Beschriftung"/>
        <w:jc w:val="center"/>
        <w:rPr>
          <w:rFonts w:cs="Arial"/>
          <w:szCs w:val="24"/>
        </w:rPr>
      </w:pPr>
      <w:r>
        <w:t xml:space="preserve">Abbildung </w:t>
      </w:r>
      <w:r w:rsidR="00C36B01">
        <w:fldChar w:fldCharType="begin"/>
      </w:r>
      <w:r w:rsidR="00C36B01">
        <w:instrText xml:space="preserve"> SEQ Abbildung \* ARABIC </w:instrText>
      </w:r>
      <w:r w:rsidR="00C36B01">
        <w:fldChar w:fldCharType="separate"/>
      </w:r>
      <w:r w:rsidR="00715971">
        <w:rPr>
          <w:noProof/>
        </w:rPr>
        <w:t>10</w:t>
      </w:r>
      <w:r w:rsidR="00C36B01">
        <w:rPr>
          <w:noProof/>
        </w:rPr>
        <w:fldChar w:fldCharType="end"/>
      </w:r>
      <w:r>
        <w:t xml:space="preserve"> Blockdiagramm einer PORT-Gruppe</w:t>
      </w:r>
    </w:p>
    <w:p w14:paraId="1167E7E6" w14:textId="21609A34" w:rsidR="007C483D" w:rsidRDefault="00116BC3" w:rsidP="00B93AA3">
      <w:pPr>
        <w:rPr>
          <w:rFonts w:cs="Arial"/>
          <w:szCs w:val="24"/>
        </w:rPr>
      </w:pPr>
      <w:r>
        <w:rPr>
          <w:rFonts w:cs="Arial"/>
          <w:szCs w:val="24"/>
        </w:rPr>
        <w:t xml:space="preserve">Jeder Pin in einer PORT-Gruppe wird einem Bit im Data </w:t>
      </w:r>
      <w:proofErr w:type="spellStart"/>
      <w:r>
        <w:rPr>
          <w:rFonts w:cs="Arial"/>
          <w:szCs w:val="24"/>
        </w:rPr>
        <w:t>Direction</w:t>
      </w:r>
      <w:proofErr w:type="spellEnd"/>
      <w:r>
        <w:rPr>
          <w:rFonts w:cs="Arial"/>
          <w:szCs w:val="24"/>
        </w:rPr>
        <w:t xml:space="preserve"> (DIR) und Data Output (OUT) Register zugewiesen. Im </w:t>
      </w:r>
      <w:r w:rsidR="00C82DE1">
        <w:rPr>
          <w:rFonts w:cs="Arial"/>
          <w:szCs w:val="24"/>
        </w:rPr>
        <w:t xml:space="preserve">Data </w:t>
      </w:r>
      <w:proofErr w:type="spellStart"/>
      <w:r w:rsidR="00C82DE1">
        <w:rPr>
          <w:rFonts w:cs="Arial"/>
          <w:szCs w:val="24"/>
        </w:rPr>
        <w:t>Direction</w:t>
      </w:r>
      <w:proofErr w:type="spellEnd"/>
      <w:r w:rsidR="00C82DE1">
        <w:rPr>
          <w:rFonts w:cs="Arial"/>
          <w:szCs w:val="24"/>
        </w:rPr>
        <w:t xml:space="preserve"> </w:t>
      </w:r>
      <w:r>
        <w:rPr>
          <w:rFonts w:cs="Arial"/>
          <w:szCs w:val="24"/>
        </w:rPr>
        <w:t xml:space="preserve">Register wird konfiguriert, ob ein Pin als Ein- oder Ausgang genutzt wird. Ist das entsprechende Bit auf 1 gesetzte wird der Pin als Ausgang genutzt. Der Ausgangpegel des Pins </w:t>
      </w:r>
      <w:r w:rsidR="00C82DE1">
        <w:rPr>
          <w:rFonts w:cs="Arial"/>
          <w:szCs w:val="24"/>
        </w:rPr>
        <w:t>wird durch das Data Output Register festgelegt. Wird das entsprechende Bit auf 1 gesetzt</w:t>
      </w:r>
      <w:r w:rsidR="00FD7C1C">
        <w:rPr>
          <w:rFonts w:cs="Arial"/>
          <w:szCs w:val="24"/>
        </w:rPr>
        <w:t>,</w:t>
      </w:r>
      <w:r w:rsidR="00C82DE1">
        <w:rPr>
          <w:rFonts w:cs="Arial"/>
          <w:szCs w:val="24"/>
        </w:rPr>
        <w:t xml:space="preserve"> ist der Ausgangspegel des Pins Logisch-High. </w:t>
      </w:r>
      <w:r w:rsidR="009C652D">
        <w:rPr>
          <w:rFonts w:cs="Arial"/>
          <w:szCs w:val="24"/>
        </w:rPr>
        <w:fldChar w:fldCharType="begin"/>
      </w:r>
      <w:r w:rsidR="0017728C">
        <w:rPr>
          <w:rFonts w:cs="Arial"/>
          <w:szCs w:val="24"/>
        </w:rPr>
        <w:instrText xml:space="preserve"> ADDIN ZOTERO_ITEM CSL_CITATION {"citationID":"7jDsHJU3","properties":{"formattedCitation":"[11, S. 367]","plainCitation":"[11, S. 367]","noteIndex":0},"citationItems":[{"id":69,"uris":["http://zotero.org/users/local/VRi3dGyu/items/YXAJQI3A"],"itemData":{"id":69,"type":"document","genre":"Datenblatt","title":"SAM D21/DA1 Family","URL":"https://www.mouser.de/datasheet/3/282/1/SAM-D21-DA1-Family-Data-Sheet-DS40001882H.pdf","author":[{"family":"Microchip","given":""}]},"locator":"367","label":"page"}],"schema":"https://github.com/citation-style-language/schema/raw/master/csl-citation.json"} </w:instrText>
      </w:r>
      <w:r w:rsidR="009C652D">
        <w:rPr>
          <w:rFonts w:cs="Arial"/>
          <w:szCs w:val="24"/>
        </w:rPr>
        <w:fldChar w:fldCharType="separate"/>
      </w:r>
      <w:r w:rsidR="0017728C" w:rsidRPr="0017728C">
        <w:rPr>
          <w:rFonts w:cs="Arial"/>
          <w:szCs w:val="24"/>
        </w:rPr>
        <w:t>[11, S. 367]</w:t>
      </w:r>
      <w:r w:rsidR="009C652D">
        <w:rPr>
          <w:rFonts w:cs="Arial"/>
          <w:szCs w:val="24"/>
        </w:rPr>
        <w:fldChar w:fldCharType="end"/>
      </w:r>
      <w:r w:rsidR="0017728C">
        <w:rPr>
          <w:rFonts w:cs="Arial"/>
          <w:szCs w:val="24"/>
        </w:rPr>
        <w:t xml:space="preserve"> </w:t>
      </w:r>
      <w:r w:rsidR="00713BAB">
        <w:rPr>
          <w:rFonts w:cs="Arial"/>
          <w:szCs w:val="24"/>
        </w:rPr>
        <w:t xml:space="preserve">  Über das Pin </w:t>
      </w:r>
      <w:proofErr w:type="spellStart"/>
      <w:r w:rsidR="00713BAB">
        <w:rPr>
          <w:rFonts w:cs="Arial"/>
          <w:szCs w:val="24"/>
        </w:rPr>
        <w:t>Configuration</w:t>
      </w:r>
      <w:proofErr w:type="spellEnd"/>
      <w:r w:rsidR="00713BAB">
        <w:rPr>
          <w:rFonts w:cs="Arial"/>
          <w:szCs w:val="24"/>
        </w:rPr>
        <w:t xml:space="preserve"> Register (PINCFG) lassen sich zusätzliche Pin-Konfigurationen einstellen. </w:t>
      </w:r>
      <w:r w:rsidR="007C483D">
        <w:rPr>
          <w:rFonts w:cs="Arial"/>
          <w:szCs w:val="24"/>
        </w:rPr>
        <w:t>Wird das PULLEN Bit auf 1 gesetzt</w:t>
      </w:r>
      <w:r w:rsidR="00FD7C1C">
        <w:rPr>
          <w:rFonts w:cs="Arial"/>
          <w:szCs w:val="24"/>
        </w:rPr>
        <w:t>,</w:t>
      </w:r>
      <w:r w:rsidR="007C483D">
        <w:rPr>
          <w:rFonts w:cs="Arial"/>
          <w:szCs w:val="24"/>
        </w:rPr>
        <w:t xml:space="preserve"> lässt sich ein Eingang </w:t>
      </w:r>
      <w:r w:rsidR="00B93AA3">
        <w:rPr>
          <w:rFonts w:cs="Arial"/>
          <w:szCs w:val="24"/>
        </w:rPr>
        <w:t xml:space="preserve">über das Data Output Register </w:t>
      </w:r>
      <w:r w:rsidR="007C483D">
        <w:rPr>
          <w:rFonts w:cs="Arial"/>
          <w:szCs w:val="24"/>
        </w:rPr>
        <w:t xml:space="preserve">als Pull-Up oder Pull-Down konfigurieren. </w:t>
      </w:r>
      <w:r w:rsidR="0017728C">
        <w:rPr>
          <w:rFonts w:cs="Arial"/>
          <w:szCs w:val="24"/>
        </w:rPr>
        <w:fldChar w:fldCharType="begin"/>
      </w:r>
      <w:r w:rsidR="0017728C">
        <w:rPr>
          <w:rFonts w:cs="Arial"/>
          <w:szCs w:val="24"/>
        </w:rPr>
        <w:instrText xml:space="preserve"> ADDIN ZOTERO_ITEM CSL_CITATION {"citationID":"kAebmIQt","properties":{"formattedCitation":"[11, S. 368]","plainCitation":"[11, S. 368]","noteIndex":0},"citationItems":[{"id":69,"uris":["http://zotero.org/users/local/VRi3dGyu/items/YXAJQI3A"],"itemData":{"id":69,"type":"document","genre":"Datenblatt","title":"SAM D21/DA1 Family","URL":"https://www.mouser.de/datasheet/3/282/1/SAM-D21-DA1-Family-Data-Sheet-DS40001882H.pdf","author":[{"family":"Microchip","given":""}]},"locator":"368","label":"page"}],"schema":"https://github.com/citation-style-language/schema/raw/master/csl-citation.json"} </w:instrText>
      </w:r>
      <w:r w:rsidR="0017728C">
        <w:rPr>
          <w:rFonts w:cs="Arial"/>
          <w:szCs w:val="24"/>
        </w:rPr>
        <w:fldChar w:fldCharType="separate"/>
      </w:r>
      <w:r w:rsidR="0017728C" w:rsidRPr="0017728C">
        <w:rPr>
          <w:rFonts w:cs="Arial"/>
        </w:rPr>
        <w:t>[11, S. 368]</w:t>
      </w:r>
      <w:r w:rsidR="0017728C">
        <w:rPr>
          <w:rFonts w:cs="Arial"/>
          <w:szCs w:val="24"/>
        </w:rPr>
        <w:fldChar w:fldCharType="end"/>
      </w:r>
    </w:p>
    <w:p w14:paraId="4DF271DB" w14:textId="5563381D" w:rsidR="009C652D" w:rsidRPr="00132B72" w:rsidRDefault="00132B72" w:rsidP="00F86D98">
      <w:pPr>
        <w:rPr>
          <w:rFonts w:cs="Arial"/>
          <w:szCs w:val="24"/>
        </w:rPr>
      </w:pPr>
      <w:r>
        <w:rPr>
          <w:rFonts w:cs="Arial"/>
          <w:szCs w:val="24"/>
        </w:rPr>
        <w:lastRenderedPageBreak/>
        <w:t>Die seriellen Kommunikations-Schnittstellen (SERCOM) des SAMD21 können als I</w:t>
      </w:r>
      <w:r>
        <w:rPr>
          <w:rFonts w:cs="Arial"/>
          <w:szCs w:val="24"/>
          <w:vertAlign w:val="superscript"/>
        </w:rPr>
        <w:t>2</w:t>
      </w:r>
      <w:r>
        <w:rPr>
          <w:rFonts w:cs="Arial"/>
          <w:szCs w:val="24"/>
        </w:rPr>
        <w:t xml:space="preserve">C, SPI oder USART Schnittstelle konfiguriert werden. Die SERCOM-Schnittstelle besteht aus einem Sender und Empfänger, einem Baudratengenerator und einer Adressabgleichfunktion. Sie kann einen internen oder externen Taktgeber verwenden. </w:t>
      </w:r>
      <w:r>
        <w:rPr>
          <w:rFonts w:cs="Arial"/>
          <w:szCs w:val="24"/>
        </w:rPr>
        <w:br/>
      </w:r>
      <w:r w:rsidR="0017728C">
        <w:rPr>
          <w:rFonts w:cs="Arial"/>
          <w:szCs w:val="24"/>
        </w:rPr>
        <w:fldChar w:fldCharType="begin"/>
      </w:r>
      <w:r w:rsidR="0017728C">
        <w:rPr>
          <w:rFonts w:cs="Arial"/>
          <w:szCs w:val="24"/>
        </w:rPr>
        <w:instrText xml:space="preserve"> ADDIN ZOTERO_ITEM CSL_CITATION {"citationID":"1If2crQl","properties":{"formattedCitation":"[11, S. 408]","plainCitation":"[11, S. 408]","noteIndex":0},"citationItems":[{"id":69,"uris":["http://zotero.org/users/local/VRi3dGyu/items/YXAJQI3A"],"itemData":{"id":69,"type":"document","genre":"Datenblatt","title":"SAM D21/DA1 Family","URL":"https://www.mouser.de/datasheet/3/282/1/SAM-D21-DA1-Family-Data-Sheet-DS40001882H.pdf","author":[{"family":"Microchip","given":""}]},"locator":"408","label":"page"}],"schema":"https://github.com/citation-style-language/schema/raw/master/csl-citation.json"} </w:instrText>
      </w:r>
      <w:r w:rsidR="0017728C">
        <w:rPr>
          <w:rFonts w:cs="Arial"/>
          <w:szCs w:val="24"/>
        </w:rPr>
        <w:fldChar w:fldCharType="separate"/>
      </w:r>
      <w:r w:rsidR="0017728C" w:rsidRPr="0017728C">
        <w:rPr>
          <w:rFonts w:cs="Arial"/>
        </w:rPr>
        <w:t>[11, S. 408]</w:t>
      </w:r>
      <w:r w:rsidR="0017728C">
        <w:rPr>
          <w:rFonts w:cs="Arial"/>
          <w:szCs w:val="24"/>
        </w:rPr>
        <w:fldChar w:fldCharType="end"/>
      </w:r>
    </w:p>
    <w:p w14:paraId="3BFCD7EF" w14:textId="25C54C8D" w:rsidR="00F86D98" w:rsidRDefault="00C82002" w:rsidP="00F86D98">
      <w:pPr>
        <w:rPr>
          <w:rFonts w:cs="Arial"/>
          <w:szCs w:val="24"/>
        </w:rPr>
      </w:pPr>
      <w:r w:rsidRPr="00C82002">
        <w:rPr>
          <w:rFonts w:cs="Arial"/>
          <w:noProof/>
          <w:szCs w:val="24"/>
        </w:rPr>
        <w:drawing>
          <wp:anchor distT="0" distB="0" distL="114300" distR="114300" simplePos="0" relativeHeight="251654144" behindDoc="0" locked="0" layoutInCell="1" allowOverlap="1" wp14:anchorId="08CB8751" wp14:editId="12C68CE5">
            <wp:simplePos x="0" y="0"/>
            <wp:positionH relativeFrom="margin">
              <wp:align>right</wp:align>
            </wp:positionH>
            <wp:positionV relativeFrom="paragraph">
              <wp:posOffset>1479550</wp:posOffset>
            </wp:positionV>
            <wp:extent cx="5759450" cy="1443990"/>
            <wp:effectExtent l="0" t="0" r="0" b="3810"/>
            <wp:wrapTopAndBottom/>
            <wp:docPr id="1548253167" name="Grafik 1" descr="Ein Bild, das Text, Screenshot, Diagramm,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253167" name="Grafik 1" descr="Ein Bild, das Text, Screenshot, Diagramm, Reihe enthält.&#10;&#10;KI-generierte Inhalte können fehlerhaft sein."/>
                    <pic:cNvPicPr/>
                  </pic:nvPicPr>
                  <pic:blipFill>
                    <a:blip r:embed="rId28">
                      <a:extLst>
                        <a:ext uri="{28A0092B-C50C-407E-A947-70E740481C1C}">
                          <a14:useLocalDpi xmlns:a14="http://schemas.microsoft.com/office/drawing/2010/main" val="0"/>
                        </a:ext>
                      </a:extLst>
                    </a:blip>
                    <a:stretch>
                      <a:fillRect/>
                    </a:stretch>
                  </pic:blipFill>
                  <pic:spPr>
                    <a:xfrm>
                      <a:off x="0" y="0"/>
                      <a:ext cx="5759450" cy="1443990"/>
                    </a:xfrm>
                    <a:prstGeom prst="rect">
                      <a:avLst/>
                    </a:prstGeom>
                  </pic:spPr>
                </pic:pic>
              </a:graphicData>
            </a:graphic>
          </wp:anchor>
        </w:drawing>
      </w:r>
      <w:r w:rsidR="00132B72">
        <w:rPr>
          <w:rFonts w:cs="Arial"/>
          <w:szCs w:val="24"/>
        </w:rPr>
        <w:t xml:space="preserve">Serial </w:t>
      </w:r>
      <w:proofErr w:type="spellStart"/>
      <w:r w:rsidR="00132B72">
        <w:rPr>
          <w:rFonts w:cs="Arial"/>
          <w:szCs w:val="24"/>
        </w:rPr>
        <w:t>Peripheral</w:t>
      </w:r>
      <w:proofErr w:type="spellEnd"/>
      <w:r w:rsidR="00132B72">
        <w:rPr>
          <w:rFonts w:cs="Arial"/>
          <w:szCs w:val="24"/>
        </w:rPr>
        <w:t xml:space="preserve"> Interface, kurz SPI</w:t>
      </w:r>
      <w:r w:rsidR="00FD7C1C">
        <w:rPr>
          <w:rFonts w:cs="Arial"/>
          <w:szCs w:val="24"/>
        </w:rPr>
        <w:t>,</w:t>
      </w:r>
      <w:r w:rsidR="00132B72">
        <w:rPr>
          <w:rFonts w:cs="Arial"/>
          <w:szCs w:val="24"/>
        </w:rPr>
        <w:t xml:space="preserve"> </w:t>
      </w:r>
      <w:r w:rsidR="00895AD4">
        <w:rPr>
          <w:rFonts w:cs="Arial"/>
          <w:szCs w:val="24"/>
        </w:rPr>
        <w:t xml:space="preserve">ist eine der </w:t>
      </w:r>
      <w:r w:rsidR="00132307">
        <w:rPr>
          <w:rFonts w:cs="Arial"/>
          <w:szCs w:val="24"/>
        </w:rPr>
        <w:t xml:space="preserve">verfügbaren </w:t>
      </w:r>
      <w:r w:rsidR="00895AD4">
        <w:rPr>
          <w:rFonts w:cs="Arial"/>
          <w:szCs w:val="24"/>
        </w:rPr>
        <w:t xml:space="preserve">seriellen Schnittstellen. </w:t>
      </w:r>
      <w:r w:rsidR="00132307">
        <w:rPr>
          <w:rFonts w:cs="Arial"/>
          <w:szCs w:val="24"/>
        </w:rPr>
        <w:t xml:space="preserve">Die SPI-Schnittstelle kann </w:t>
      </w:r>
      <w:r w:rsidR="008A08D6">
        <w:rPr>
          <w:rFonts w:cs="Arial"/>
          <w:szCs w:val="24"/>
        </w:rPr>
        <w:t xml:space="preserve">als </w:t>
      </w:r>
      <w:r w:rsidR="00132307">
        <w:rPr>
          <w:rFonts w:cs="Arial"/>
          <w:szCs w:val="24"/>
        </w:rPr>
        <w:t>Master oder Slave</w:t>
      </w:r>
      <w:r w:rsidR="008A08D6">
        <w:rPr>
          <w:rFonts w:cs="Arial"/>
          <w:szCs w:val="24"/>
        </w:rPr>
        <w:t xml:space="preserve"> </w:t>
      </w:r>
      <w:r w:rsidR="00132307">
        <w:rPr>
          <w:rFonts w:cs="Arial"/>
          <w:szCs w:val="24"/>
        </w:rPr>
        <w:t xml:space="preserve">betrieben werden. </w:t>
      </w:r>
      <w:r w:rsidR="008A08D6">
        <w:rPr>
          <w:rFonts w:cs="Arial"/>
          <w:szCs w:val="24"/>
        </w:rPr>
        <w:t xml:space="preserve">Beide Modi bestehen aus einem Schieberegister, einem Sendepuffer und einem zweistufigen Empfangspuffer. Zusätzlich dazu nutzt die Schnittstelle im Mastermode </w:t>
      </w:r>
      <w:r w:rsidR="003D27CF">
        <w:rPr>
          <w:rFonts w:cs="Arial"/>
          <w:szCs w:val="24"/>
        </w:rPr>
        <w:t xml:space="preserve">noch </w:t>
      </w:r>
      <w:r w:rsidR="008A08D6">
        <w:rPr>
          <w:rFonts w:cs="Arial"/>
          <w:szCs w:val="24"/>
        </w:rPr>
        <w:t>den Baudraten-Generator für die Clock.</w:t>
      </w:r>
      <w:r>
        <w:rPr>
          <w:rFonts w:cs="Arial"/>
          <w:szCs w:val="24"/>
        </w:rPr>
        <w:t xml:space="preserve"> </w:t>
      </w:r>
      <w:r w:rsidR="00B93AA3">
        <w:rPr>
          <w:rFonts w:cs="Arial"/>
          <w:szCs w:val="24"/>
        </w:rPr>
        <w:t>Im Slave-Mod</w:t>
      </w:r>
      <w:r w:rsidR="00FD7C1C">
        <w:rPr>
          <w:rFonts w:cs="Arial"/>
          <w:szCs w:val="24"/>
        </w:rPr>
        <w:t>us</w:t>
      </w:r>
      <w:r w:rsidR="00B93AA3">
        <w:rPr>
          <w:rFonts w:cs="Arial"/>
          <w:szCs w:val="24"/>
        </w:rPr>
        <w:t xml:space="preserve"> wird noch zusätzlich der Adressabgleich genutzt. </w:t>
      </w:r>
      <w:r w:rsidR="003D27CF">
        <w:rPr>
          <w:rFonts w:cs="Arial"/>
          <w:szCs w:val="24"/>
        </w:rPr>
        <w:t>In</w:t>
      </w:r>
      <w:r>
        <w:rPr>
          <w:rFonts w:cs="Arial"/>
          <w:szCs w:val="24"/>
        </w:rPr>
        <w:t xml:space="preserve"> </w:t>
      </w:r>
      <w:r>
        <w:rPr>
          <w:rFonts w:cs="Arial"/>
          <w:szCs w:val="24"/>
        </w:rPr>
        <w:fldChar w:fldCharType="begin"/>
      </w:r>
      <w:r>
        <w:rPr>
          <w:rFonts w:cs="Arial"/>
          <w:szCs w:val="24"/>
        </w:rPr>
        <w:instrText xml:space="preserve"> REF _Ref220506338 \h </w:instrText>
      </w:r>
      <w:r>
        <w:rPr>
          <w:rFonts w:cs="Arial"/>
          <w:szCs w:val="24"/>
        </w:rPr>
      </w:r>
      <w:r>
        <w:rPr>
          <w:rFonts w:cs="Arial"/>
          <w:szCs w:val="24"/>
        </w:rPr>
        <w:fldChar w:fldCharType="separate"/>
      </w:r>
      <w:r>
        <w:t xml:space="preserve">Abbildung </w:t>
      </w:r>
      <w:r>
        <w:rPr>
          <w:noProof/>
        </w:rPr>
        <w:t>11</w:t>
      </w:r>
      <w:r>
        <w:rPr>
          <w:rFonts w:cs="Arial"/>
          <w:szCs w:val="24"/>
        </w:rPr>
        <w:fldChar w:fldCharType="end"/>
      </w:r>
      <w:r>
        <w:rPr>
          <w:rFonts w:cs="Arial"/>
          <w:szCs w:val="24"/>
        </w:rPr>
        <w:t xml:space="preserve"> </w:t>
      </w:r>
      <w:r w:rsidR="003D27CF">
        <w:rPr>
          <w:rFonts w:cs="Arial"/>
          <w:szCs w:val="24"/>
        </w:rPr>
        <w:t>is</w:t>
      </w:r>
      <w:r>
        <w:rPr>
          <w:rFonts w:cs="Arial"/>
          <w:szCs w:val="24"/>
        </w:rPr>
        <w:t xml:space="preserve">t die Kommunikation zwischen Master und Slave als Blockdiagramm dargestellt. </w:t>
      </w:r>
      <w:r w:rsidR="0017728C">
        <w:rPr>
          <w:rFonts w:cs="Arial"/>
          <w:szCs w:val="24"/>
        </w:rPr>
        <w:fldChar w:fldCharType="begin"/>
      </w:r>
      <w:r w:rsidR="0017728C">
        <w:rPr>
          <w:rFonts w:cs="Arial"/>
          <w:szCs w:val="24"/>
        </w:rPr>
        <w:instrText xml:space="preserve"> ADDIN ZOTERO_ITEM CSL_CITATION {"citationID":"PJNkiiu9","properties":{"formattedCitation":"[11, S. 448]","plainCitation":"[11, S. 448]","noteIndex":0},"citationItems":[{"id":69,"uris":["http://zotero.org/users/local/VRi3dGyu/items/YXAJQI3A"],"itemData":{"id":69,"type":"document","genre":"Datenblatt","title":"SAM D21/DA1 Family","URL":"https://www.mouser.de/datasheet/3/282/1/SAM-D21-DA1-Family-Data-Sheet-DS40001882H.pdf","author":[{"family":"Microchip","given":""}]},"locator":"448","label":"page"}],"schema":"https://github.com/citation-style-language/schema/raw/master/csl-citation.json"} </w:instrText>
      </w:r>
      <w:r w:rsidR="0017728C">
        <w:rPr>
          <w:rFonts w:cs="Arial"/>
          <w:szCs w:val="24"/>
        </w:rPr>
        <w:fldChar w:fldCharType="separate"/>
      </w:r>
      <w:r w:rsidR="0017728C" w:rsidRPr="0017728C">
        <w:rPr>
          <w:rFonts w:cs="Arial"/>
        </w:rPr>
        <w:t>[11, S. 448]</w:t>
      </w:r>
      <w:r w:rsidR="0017728C">
        <w:rPr>
          <w:rFonts w:cs="Arial"/>
          <w:szCs w:val="24"/>
        </w:rPr>
        <w:fldChar w:fldCharType="end"/>
      </w:r>
    </w:p>
    <w:p w14:paraId="778D7CD7" w14:textId="22129A82" w:rsidR="00C82002" w:rsidRDefault="00C82002" w:rsidP="00C82002">
      <w:pPr>
        <w:keepNext/>
      </w:pPr>
    </w:p>
    <w:p w14:paraId="4E1C2249" w14:textId="66B8A5B6" w:rsidR="00C82002" w:rsidRPr="00F86D98" w:rsidRDefault="00C82002" w:rsidP="00C82002">
      <w:pPr>
        <w:pStyle w:val="Beschriftung"/>
        <w:jc w:val="center"/>
        <w:rPr>
          <w:rFonts w:cs="Arial"/>
          <w:szCs w:val="24"/>
        </w:rPr>
      </w:pPr>
      <w:bookmarkStart w:id="39" w:name="_Ref220506338"/>
      <w:r>
        <w:t xml:space="preserve">Abbildung </w:t>
      </w:r>
      <w:r w:rsidR="00C36B01">
        <w:fldChar w:fldCharType="begin"/>
      </w:r>
      <w:r w:rsidR="00C36B01">
        <w:instrText xml:space="preserve"> SEQ Abbildung \* ARABIC </w:instrText>
      </w:r>
      <w:r w:rsidR="00C36B01">
        <w:fldChar w:fldCharType="separate"/>
      </w:r>
      <w:r w:rsidR="00715971">
        <w:rPr>
          <w:noProof/>
        </w:rPr>
        <w:t>11</w:t>
      </w:r>
      <w:r w:rsidR="00C36B01">
        <w:rPr>
          <w:noProof/>
        </w:rPr>
        <w:fldChar w:fldCharType="end"/>
      </w:r>
      <w:bookmarkEnd w:id="39"/>
      <w:r>
        <w:t xml:space="preserve"> Blockdiagramm Kommunikation zwischen SPI Master und Slave</w:t>
      </w:r>
    </w:p>
    <w:p w14:paraId="2F5D6F24" w14:textId="48BB3D05" w:rsidR="00B93AA3" w:rsidRPr="00F86D98" w:rsidRDefault="007A4AB9" w:rsidP="00B93AA3">
      <w:pPr>
        <w:rPr>
          <w:rFonts w:cs="Arial"/>
          <w:szCs w:val="24"/>
        </w:rPr>
      </w:pPr>
      <w:r>
        <w:rPr>
          <w:rFonts w:cs="Arial"/>
          <w:noProof/>
          <w:szCs w:val="24"/>
        </w:rPr>
        <mc:AlternateContent>
          <mc:Choice Requires="wpg">
            <w:drawing>
              <wp:anchor distT="0" distB="0" distL="114300" distR="114300" simplePos="0" relativeHeight="251658240" behindDoc="0" locked="0" layoutInCell="1" allowOverlap="1" wp14:anchorId="22A6915D" wp14:editId="6617E935">
                <wp:simplePos x="0" y="0"/>
                <wp:positionH relativeFrom="margin">
                  <wp:align>right</wp:align>
                </wp:positionH>
                <wp:positionV relativeFrom="paragraph">
                  <wp:posOffset>1412875</wp:posOffset>
                </wp:positionV>
                <wp:extent cx="5759450" cy="1344295"/>
                <wp:effectExtent l="0" t="0" r="0" b="8255"/>
                <wp:wrapTopAndBottom/>
                <wp:docPr id="275662712" name="Gruppieren 10"/>
                <wp:cNvGraphicFramePr/>
                <a:graphic xmlns:a="http://schemas.openxmlformats.org/drawingml/2006/main">
                  <a:graphicData uri="http://schemas.microsoft.com/office/word/2010/wordprocessingGroup">
                    <wpg:wgp>
                      <wpg:cNvGrpSpPr/>
                      <wpg:grpSpPr>
                        <a:xfrm>
                          <a:off x="0" y="0"/>
                          <a:ext cx="5759450" cy="1344295"/>
                          <a:chOff x="0" y="0"/>
                          <a:chExt cx="5759450" cy="1344295"/>
                        </a:xfrm>
                      </wpg:grpSpPr>
                      <pic:pic xmlns:pic="http://schemas.openxmlformats.org/drawingml/2006/picture">
                        <pic:nvPicPr>
                          <pic:cNvPr id="167082540" name="Grafik 1" descr="Ein Bild, das Text, Screenshot, Schrift, Zahl enthält.&#10;&#10;KI-generierte Inhalte können fehlerhaft sein."/>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59450" cy="1077595"/>
                          </a:xfrm>
                          <a:prstGeom prst="rect">
                            <a:avLst/>
                          </a:prstGeom>
                        </pic:spPr>
                      </pic:pic>
                      <wps:wsp>
                        <wps:cNvPr id="674189381" name="Textfeld 1"/>
                        <wps:cNvSpPr txBox="1"/>
                        <wps:spPr>
                          <a:xfrm>
                            <a:off x="0" y="1085850"/>
                            <a:ext cx="5759450" cy="258445"/>
                          </a:xfrm>
                          <a:prstGeom prst="rect">
                            <a:avLst/>
                          </a:prstGeom>
                          <a:solidFill>
                            <a:prstClr val="white"/>
                          </a:solidFill>
                          <a:ln>
                            <a:noFill/>
                          </a:ln>
                        </wps:spPr>
                        <wps:txbx>
                          <w:txbxContent>
                            <w:p w14:paraId="17A02FF7" w14:textId="36C09183" w:rsidR="00B93AA3" w:rsidRPr="008F6FB4" w:rsidRDefault="00B93AA3" w:rsidP="00B93AA3">
                              <w:pPr>
                                <w:pStyle w:val="Beschriftung"/>
                                <w:jc w:val="center"/>
                                <w:rPr>
                                  <w:rFonts w:cs="Arial"/>
                                </w:rPr>
                              </w:pPr>
                              <w:bookmarkStart w:id="40" w:name="_Ref220508150"/>
                              <w:r>
                                <w:rPr>
                                  <w:rFonts w:cs="Arial"/>
                                </w:rPr>
                                <w:t xml:space="preserve">Tabelle </w:t>
                              </w:r>
                              <w:r>
                                <w:rPr>
                                  <w:rFonts w:cs="Arial"/>
                                </w:rPr>
                                <w:fldChar w:fldCharType="begin"/>
                              </w:r>
                              <w:r>
                                <w:rPr>
                                  <w:rFonts w:cs="Arial"/>
                                </w:rPr>
                                <w:instrText xml:space="preserve"> SEQ Tabelle \* ARABIC </w:instrText>
                              </w:r>
                              <w:r>
                                <w:rPr>
                                  <w:rFonts w:cs="Arial"/>
                                </w:rPr>
                                <w:fldChar w:fldCharType="separate"/>
                              </w:r>
                              <w:r>
                                <w:rPr>
                                  <w:rFonts w:cs="Arial"/>
                                  <w:noProof/>
                                </w:rPr>
                                <w:t>1</w:t>
                              </w:r>
                              <w:r>
                                <w:rPr>
                                  <w:rFonts w:cs="Arial"/>
                                </w:rPr>
                                <w:fldChar w:fldCharType="end"/>
                              </w:r>
                              <w:bookmarkEnd w:id="40"/>
                              <w:r>
                                <w:t xml:space="preserve"> SPI-Mod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A6915D" id="_x0000_s1039" style="position:absolute;left:0;text-align:left;margin-left:402.3pt;margin-top:111.25pt;width:453.5pt;height:105.85pt;z-index:251658240;mso-position-horizontal:right;mso-position-horizontal-relative:margin" coordsize="57594,134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r4iOqQMAAE8IAAAOAAAAZHJzL2Uyb0RvYy54bWykVt1u2zYUvh+wdyA0&#10;YFeNZbt27GhxCjdpgmBBaywZCuyOpiiLCEVyJG0pe549w16gL7aPlOQ0cbBu2YWpw7/D73znO6RP&#10;3zWVJDtundBqkYwGw4RwxXQu1GaR/Hp3eTRPiPNU5VRqxRfJA3fJu7PvvzutTcbHutQy55bAiXJZ&#10;bRZJ6b3J0tSxklfUDbThCpOFthX16NpNmltaw3sl0/FweJzW2ubGasadw+hFO5mcRf9FwZn/VBSO&#10;eyIXCbD52NrYrkObnp3SbGOpKQXrYNBXoKioUDh07+qCekq2Vhy4qgSz2unCD5iuUl0UgvEYA6IZ&#10;DZ9Fc2X11sRYNlm9MXuaQO0znl7tln3cXVlza1YWTNRmAy5iL8TSFLYKX6AkTaTsYU8ZbzxhGJzO&#10;pieTKZhlmBu9nUzGJ9OWVFaC+YN9rPzwjZ1pf3D6BI4RLMOv4wDWAQff1gp2+a3lSeek+lc+Kmrv&#10;t+YI6TLUi7WQwj9E6SExAZTarQRb2bYDOleWiBxcHM+G8/F0AmoUraD8K0sLcU9GCcm5Y5DgB6HI&#10;eyHzNySnjtyB0TfkllnOlSt1tEsrChi/0VKiqnz55U/pBz/+0Cx/is3P10cbrrgV3HpOrlVJJb73&#10;X/5SiitS8FJyW9LCE8eFGoSsBLwBYguYBkJvNLt3ROnzkqoNXzqDkgH6sDp9ujx2n0S7lsJcCimD&#10;SILd8YrYnsnzhdS00r/QbFshtLaWLZegWCN+YVxCbMarNQeX9jqPgGjmvOWeleHAAgf/ArAB6FcT&#10;EeUjsBCCg7pfp+fhDPKOet6rEqRZ56+4rkgwAA4YIAWa0d2N69D0SzoOWwARGfCEOsNl53q60Dsg&#10;7D/V821JDQeE4PZRgMezyWh+8nYOwbUCDAoruMwhwVjrcXGofOKb9xq1vB//R8JGw/l0joqHD5q9&#10;eA2Mp/PJ5H+xhnxqKfJeW4HOc2nJjuIWr0vheZTns1VSBURKh12tKMIIbhHXKSBYvlk3sT5nPQlr&#10;nT+AA6uRSxSrM+xS4Lwb6vyKWjwGGMQD5z+hKaSuF4nurISU2v7x0nhYj5xiNiE1HpdF4n7f0nDz&#10;yGuFbMOl7w3bG+veUNvqXCNSZA5oookN1sveLKyuPuPdW4ZTMEUVw1mLxPfmuUcPE3g3GV8uo91e&#10;YDfq1uDaG0XFBl7vms/Umk7LHvn8qHs9HUi6XRtYdma59WA66j3w2rLY0Q1tRyu+WrCePItf9+Oq&#10;x/8BZ38DAAD//wMAUEsDBAoAAAAAAAAAIQAPPPZOsIMAALCDAAAUAAAAZHJzL21lZGlhL2ltYWdl&#10;MS5wbmeJUE5HDQoaCgAAAA1JSERSAAAEaAAAANMIBgAAAN3IJZUAACAASURBVHhe7L0PbBXnlf/9&#10;pU3tbFMw3QVnFxrT5IcTksVQqSbdBEwl7EoLRkkDbBoThQhIeTFZEDiRMKlS40YJRkpsRFqMkgBv&#10;iMA0P3D+/DD0XWxWjU2qxM42YDakmJcEJ1SvMbs1ZtnF7h/eMzN35s69d649c+/ce+fOfC3tSg0z&#10;85zzOc89M/Od5zlnzFtv/58bt3zj6+AfCbhB4D//4w8YN24sbrrpJjcux2uQQFwCN27cwH/+4Q8Y&#10;Pz4PX/3qV0mKBNJG4L+uXgW+8hV845Zb0jYmByIBEiCBbCSgPBeOHfcNfO1rX8tG82kzCZAACaSF&#10;wF/kvWbwyhUsfuiHGNNy5Fc33tj7f6dlYA7ifwIPP7IUfxy+jream/3vLD3MKIExY8bggR8uwn9e&#10;7kd7+3sZtYWDB4vA/7W6EjfE5Vd2NgbLcXpLAiRAAg4J/KhCeS4cRvOhgw7P5OEkQAIkEBwC998/&#10;GxNv/Vs8vGQRBZrghD09nlKgSQ9njgJQoOEsyBQBCjSZIs9xSYAEso0ABZpsixjtJQESyAQBCjSZ&#10;oB6QMSnQBCTQHnCTAo0HghBQEyjQBDTwdJsESMAxAQo0jpHxBBIggQASoEATwKCny2UKNOkizXEo&#10;0HAOZIoABZpMkee4JEAC2UaAAk22RYz2kgAJZIIABZpMUA/ImBRoAhJoD7hJgcYDQQioCRRoAhp4&#10;uk0CJOCYAAUax8h4AgmQQAAJUKAJYNDT5TIFmnSR5jgUaDgHMkWAAk2myHNcEiCBbCNAgSbbIkZ7&#10;SYAEMkGAAk0mqAdkTAo0AQm0B9ykQOOBIATUBAo0AQ083SYBEnBMgAKNY2Q8gQRIIIAEKNAEMOjp&#10;cpkCTbpIcxwKNJwDmSJAgSZT5DkuCZBAthGgQJNtEaO9JEACmSBAgSYT1AMyJgWagATaA25SoPFA&#10;EAJqAgWagAaebpMACTgmQIHGMTKeQAIkEEACFGgCGPR0uUyBJl2kOQ4FGs6BTBGgQJMp8hyXBEgg&#10;2whQoMm2iNFeEiCBTBCgQJMJ6gEZkwJNQALtATcp0HggCAE1gQJNQANPt0mABBwToEDjGBlPIAES&#10;CCABxwLNY1uasODbkaQGOrejsv43UfgewM9er0Bhjvk/f44jFZvwRopAm237/EgFNqVqoBTZ77fL&#10;OhdoJmHGA4uxpGwmpuTdgpzQ3BkevoYrFz5B59EDeOM3v4/C9Bi2NC1A1JSMOGb4mnL+b9C0axdi&#10;Tg8dOWnGfDzw4HwUT83DLfrAGMbwtSs413UU77x7FKeih8Z9qGpch1njtYtwzmVuBicm0CQw3x7b&#10;gqboBBg523BN5syF3zRh167fIDxlzHNlAJ3bKxGTMpXrmK//+RFUxEtieTLvd5rn/UW0Vj+NXRcy&#10;F4OgjmxXoLmvqhHrwskifmw9BNL6nmrOuSPM5Uz4MervM9IouznbHDvr551MOMsxSSD7CNgSaO6r&#10;QuO6WQg9Wtlw0v08FC9fO/3vNoxP+SERNo86mn2WfOcaFSYPIIGECbgi0OBiK6qf3oWId4P5z+L1&#10;ZfcgQp8BBZqEI5WFJzoSaCaVYm31Mtw/MXLGRLs9cHIvXqo7inPGP4wu0BiHDnSisboe710xX3US&#10;StdWY9n9E6PmaszIOLn3JdQdDY8MCjSemZWOBZpE55uDF8CBzkZU178Hbbq5K9BMWfki6somR/Dv&#10;f38L1r18yjMxCYohFGjiiI2ZmAAOfp+KeRRoMhEkjhlkAhRo0h99CjTpZ84RSSBZAu4INIrwslpW&#10;xphefK0TAgWaZAOWTefbFmjy5qKqrtJYiTKaj/3vvyQvol2hwxwINHLGcE8T1v303dBLcx7mVtWh&#10;Uv+qPdrAsqLm8yPPycosXaThCppRkaXpAEcCTTLzzdEL4DB6mtbhp+8qidFNgWYKVr5Yhyh9Bhh4&#10;Hy9Vvgz9l5Em9IEfhgINBZrA/wgIgARsEqBAYxOUi4dRoHERJi9FAmki4JJAo7yIPC4vIrrVM7B2&#10;+yZZDRHtBQWaNMXVE8PYFWgibx7D6D/ZioMH2/DeOdkgMmkq5pYuUbc9GYtrhnvwzrqf4oAqCJoF&#10;muj5lYcpxd/H4mWLMUs/Wc5tevynUKdq9DLaa5/j14cO4ej7Xbgg1540dS5KlzyAspmTw6trlPNl&#10;bPWdmytoPDHPFCOcCDRJzbeRtiDlTUHx9xdj2eJZxlxVBMHH1cTookAzYy22b7ofanrt/xyff/3b&#10;+PYtyv+4hpOvPYG6Ns+EJRCGBE+g8XBY7W4RdOgCtzg5BMbDSSAOAVsCjcW5XvkNZuNW1VSx4xYn&#10;/sxJIHUEkhNoBuTlQKp/fFs2il472Ygn6t7TLDXqI8jLdv9/Y+JEfSdprECTd/cDWFZRhplTJkrt&#10;D+Vkqfsx8Ht0Hd2Lve+eCa10iAQw6b6VWL1sLgrHa9thhgd68N7enRh+4CWjPk700mVlnJUrH8DM&#10;yVLbRD1pGAO/78LRvXvx7pmIPS+pox2wK9sSaPIewc+2PxiqVRS9QiUMLG9uNepWTsG1MyfR1noU&#10;73ddCM2NkQSa0PlTVuLFujJoG0L0OZgn5T52huspWW5/0s6fKg/9z0rdEX3zVXgrCVfQeGVK2xZo&#10;kp1vNl4AI7YfGXVk3BNoitc24qn7tZx6sbUaRyc+iydmqgqN5OHXJA9ToUnnvEy9QDMJ961cjWVz&#10;p2B8qD7W8LV+nIupc6R5rdwfly0uxt1y3w2X0xrGtSvn8JumXdhlUYjL2T01Xg0a03+XfLr9ud/g&#10;npUVuG9q+N4+0PMe9u60qAWWdzceWLkSD4gYrj4HDA/g8653savrbjyl16JQrllZj+hqdxGxtvH7&#10;HGluRD8nDF+7iJPv7kLX1HXGSsuYGjQJ2e4spumczxyLBFJJIDUCTWTu2fvrW/DA/HskXyq5pB+d&#10;u9ZBdhs7yo1Oa83EFW7MHwLleWD13itYtkzqHcqLk/Yucg0XT0qu2/Uuol9FYvKRvHN1Kfno7qeM&#10;emZ2amIlK9A4uz9osych26NzqY33wVTOVV6bBDJJIEmBphPv98/E/Uol4P73sWXdy1ArIDzwM7xe&#10;USjJ53O8//4tuN9YShMp0Ex95GeofrAQ2qtF7N+1nndQ99MDpnojsS/L4bOuSXHOW3BL6GJmgWaq&#10;1MN5SurhWBcck4JYjdWSvCnSuD0RbQk0xlyR0e08gMcYmahAYy5iPYxP9q7Dc0fjzYGoLSVGzSUK&#10;NG7PmUSvZ1ugSXa+2XgBTK1AY55zocLAk0wFFSNWlyVKk+c5IZBSgSavGCufXSvb2axrcw3LA/9z&#10;Ukha33SZN7cKdZUjFdeMvd9FC9Cj31NtCDQisAzIHTf0DSUSZ3SeH2HL4fDAADA+9CJj5/5g4/cZ&#10;L7bx2Ym4dQ3ybKHFIOKFKBHbHcbUyVzksSTgdQIpF2jk4+uwKNNGxgzdE4/OdJYbUyLQSD4bkHxm&#10;9S4y/Pk7+OmmA0Ytz5HykZYWLfJRnOAnI9A4vz+IOBP3PiQfxuPZPnU+nn1qGe6JUxk6sqaf12c5&#10;7SOB5AkkLdDs7ZqEZWoxhHAXkfnPvo5l90jyUB6o3p+IdUbXE5NAM1VWNTynr2oYxsVf70T9Tvk2&#10;NkNWulRWGD/SyIch82oLufwnTdi+/V38fvxcVKxdie+bHmINgWbKI9jyswfxbTWXDeCTpu3Y/u7v&#10;MemBdVhXERJtrp3Ea0/Ugd+dk59Q5ivYEWjMN47wdhAndowk0EzC1PuK8UCFeYvTJ9j7+HM4GrG9&#10;6XO8I93FDowwbMRLt7FNigKNk0il8li7Ak3S822kF0DZjndf8QOoMG9x+mQvHn/uqLgeOVdssbDq&#10;4lRaLblqpiZqG0JhMdY2PgVtUY1sN31H6t5o+//4lwYCqRRoIubrxV9jZ/1OWUFyH1ZXrTbud8oq&#10;qqfV9l0zsFq2Fn9f3fs2INvd6tDYJisNJ83AyrVPoUy7Cap1uLRtd/IXsaLM5j01YlupueNHVD0w&#10;5cv1oUbsir7fyhz9ZO/jIohrJhSv3S4rwkL7oYcv4tc766E8Cty3ugqrv2/aXupUoBkt9hG/L/Nv&#10;SBgZrGfIyp5KVJjeGszPJInY7iymoznBfyeB7CKQcoFGTX+foGn7drz7+/GYe08e3pN84jQ3pkSg&#10;UWyTrfStu16WlYyS49ZKjrtfz3HmToySj7bLPd1Ii9a5X3XVsotu5JxwUoMm6XcuJGL7FDyy5Wd4&#10;MHSPMt7tJj2Adev090Fu4c6uXzqtTZZA0gLN9qYcEVS0F4bPj6yWAqr3GK2Hh5WXk8/nmtrShgWa&#10;0mpZiq8vy5fjnpKnNeOVongtGp+6X1OZTV+EI16SowtiRmxjCXdnmCEPf5tCWS56+b8hJPGlJtl5&#10;ZHm+U4HGzo0mdiBnRYKNMcwCjeMHf30eU6BJycRJ4KKJCDQJzTdHRYLNL6/uCDTmvBl+MVdecsPb&#10;niy76iXAlKfYI5A6gca8yi+qjbr5fmejOHSezNud+ocSkzCRyD01su5XfIGm/9fPYt1OfW1P5CpE&#10;7Vkhunh2tLiYh0d+th0PKit0tTcRZ1ucRgufWaAxC58xq9BKUS21nUKPK6YXIvNv2q7t7sV0NPf4&#10;7yTgRQLpEGjM98bRGMTLjakRaKJXa8uqkddl1Yia4kSAaJQackqlCPPzaXQ+ihbVUyjQJHR/SMR2&#10;c1296A/mpo7Aw7KrYp3squDnp9FmNf/dDwSSE2iU/ZSb/ojqJlmhomop8mXu4BSjgKX6EIZqC4Fm&#10;rjzwVIYeeCK/pmlQzUWGwwWIw4KKlWoc/QBYIQ+A8ii5pSluXRr5R8M2VUzSP+n5IbIe8MFrAs2w&#10;bMPb9ezLWpttCjQemCHumeA9gUbqb72/C8++bNVm26bfMStobL7cmVYz2hyJhyVBIGUCzYg5ymKr&#10;m7KIxviTAul3z8TM+2finqmFmPptqQOj/5tpXiVyT7Un0JheNkLjmu/FhjgaXR8sqhukfFZF04PK&#10;04X8pVCgsd6WGKZpySkR25OKaRKTlKeSgEcIpF6gMYvGVk7by42pEWiiO95af+SLzker5WXGLEo8&#10;Iu814bS4HZX1I1bmksfdRqNmzWjTwPzhKpH7Q0K2j7g11fQRdji0An40J/jvJOADAkkLNBWbToY7&#10;NskDVHjLUz/e37IOL99jesAyCrSaVz1EfRm0eJjTi7JGii36F7hwFGLFGAdfra22E/ggwJl0walA&#10;A9mDWyF7cJ39jbKCRvYjX/vjFVyILqjpcIuTeSWWsqpL6wTFFTTOYpW6oxMRaBKab6OsoBmWgn9/&#10;vHLBohhr8kWC86Rm13ap2WVdjSSS7YC0oq80WtGnjjuvDKRMoLG9Wsv0QiL1TR5btwzfv8ckyEQH&#10;yXSvc35PVS5mowaNbLHq3B7ZfttSoDHnYfly2ihbjUOtBjSrkxHSHdzTzS8wEQ0PQuwsazgkYnsi&#10;MeWPjAR8RCD1Ak20CBKC5zA3pkygke308u1YzyzGjgPlP+ilGRLKRyPMkURr0CRyf0jEdvsCUmo7&#10;AfvoZ0ZXfEDABYHmDYRV1gHp2jReujYJGV3pjHoRPqImp+QFGqsljMkKNNEqtQ/im1EX7Ag0EV9I&#10;E6oFZKNIsCUFqU0UWvk1et2OqbJ/+blQbQe5mFEQmwJNRieYaXC7Ak3S8y3hIqTJCjRRXcdGA29j&#10;28tol+C/2yOQeYFGX60yVRaFPisrRnUJ75p0YT+Hnt+8L52+5uO5sm9rDsURaOzdU5ULpEigsfo6&#10;mgGBxmo17agCjV3bbQs0sSuQ7M1GHkUC3iaQFoEmQgRReDjPjV4RaGznoxQLNHbvDxE1tix2Jljl&#10;UkcCTfQqS29Pd1pHAgkTcEWgidjDqZuibn+SZXmWAk1iW5zmSt2aSqOdrKmttzqm1RanyJea6Nbb&#10;CVPjibYI2BJoIpaJx2+zDaWo9LP3IefcSbT++ii63juH36tWJCrQRLfZlkLRz0mhaO2iEX/RVezD&#10;qxMo0NiaCGk4yLZAk+x8y5RAE1Vja3SkLKg3OiN3jkiZQDNXCkKH6rvZ2t4TsfdfvjQ+Jx9DQiVg&#10;4tVZcH5Pjc658WrQ2FxBk8g2oZHCluDvM5pP9Mca17Y4OY2pO1OUVyEBzxDIiECTQG7MpECT0Dah&#10;FAg0idwfErE93v3JM5OWhpBABggkJdAYym6ECKN5oW9LiliibGxxUjpxv46KUPG/azaLBEf8iKO/&#10;EEd0hbJTJDhe0cIMRMGnQ9oSaJAnK7Bekq5feoUE6ejVeQgHDv0aXRdk1610xplbugQPlM1EuEmX&#10;eVtcogKNQDcXhlRiIB1EOg8dwrtdv8E5EWomTZ2L0iVLUDZzoqllo3R8+ql0fFLrPVCg8crUtS3Q&#10;JDvfEnwBjJwrI+yRj3P90R56tDhE5jTW1UrP7EyZQIMRag6ZCica4o157kTVazELDOYVNIncU11d&#10;QRORQ+0W2h0hron+PkcsbCmFPF+SQp6hW1S4RoPLRYKtYpqeKcxRSCBtBDIi0CSQGzMp0KSySLCT&#10;5ggJ3R9cLhJs79knbdOXA5FA2ggkJdCEf+jmB0n1TTfcRtNyBY0cIp2atkunJq2LXPw22/1SS2Gd&#10;XkshT8bZXgGjqYPRZrsUy55aJi3pwtUZwm22ZeVFnd7OW2mzrbT9vIC8iDbbUnjqKWm9zNLgrk48&#10;ewKNDJk3F1V1lZiltu0a/S/yBpOEQCMv63Or6lBpd2CZp58feU6KT+udSRzUOBK3uIJr9NgmeoR9&#10;gSbJ+ZboC2DEi6hTgcZcNF3vlmedrKLbwb+z7qdgx+1EZ5W98xISaEa7dGgbkrlrl9L6edfLTXjv&#10;j/dgrbTZvj+kWF9sfVbabEtOirjXKve67dj+7hXcs3ItVsr2JnORYGOFSCL3VDe3OKmPAhlqsy1j&#10;h+8l8VrDzsBjq9dhQaFBL6KtbSK2O4rpaPOE/04CWUYgIwJNArkxowJNQq2q408E+1uItGsYz6oJ&#10;3R8Sa7O98sU6lE3WxlfabDfuehcXZHxzm+1P9j6F5/iilmW/eJqbKAGXBJrIL7fy88Y7sgdUK/ca&#10;/wV6qhS9rJail+FHn0g3rklLtTppqaa/Div/mje3CnWVs7QW3BF/AxgYGI/xoX8wvwxHb1GJPq+z&#10;sRr1amsf/rlJwLZAoww6dT6qRWSbOYpIc+0TmRPPmedEMgKNMvAklK6twrL7J49SfHUAJ/e+hLqj&#10;5tlIgcbN+ZLMtRwJNMnMt0wINCJmN4qYrf004hRA1OFFbYUKtzNOhi7PHYlAKgWa0cTrYRFynpOt&#10;xFpWiq6zYLZ6WOTlHC3HRdVLcX5PdbEGjWLPCAL9wOef42vfDolLbndxkqEjxP6p4tezC2CU8DHw&#10;DcuzBeTZQvsAFHFOIraP8kEiMqb87ZGAvwhkRKBJIDdmVqAZ+V3n88+/hm9/W3tzsrMiJmGBRk3P&#10;zt+5Rjonru1x8682/wc6G1Fdr3fF9Ndvgt6QgBUBlwQawLxXMVxEVRly5BfovLtLUbHkQRRPla4T&#10;2tMjhgd+j66je7H33TOW/e4n3bcSq5fNRaH6wKQcfwHv7d2J4QdeittSWzlnZcV9mDrxltCLuHT3&#10;uXgGrQcacaCL4kwqfh6OBBrVgEm477FHMH/WPZhixEkiLJ1xrlz4BJ1HD+CN30QXiUlWoNE8V+fh&#10;g/MxU+bheG0ianPrmnSA+qQTRw+8gZiho7Y4jcaQK2hGI5T4vzsWaBKdbxkQaIrXNuKp+w3lWavt&#10;FRdVlFh+sRXVT+9CRAfmxDHzTAsCKRVotOSEB5Ytw/ziSRifo+Wm4eEB6Ux3EHt3tkV8wIDeqUS/&#10;n0oXu4Hfd+Ho3qOYuPK50BfKa7LCNfJLpLN7qssCjepjZPep4Wv9OPfrvdh+bi7q1oU+yKRaoFFR&#10;P4CVKx/AzMnac8LwtYs4+e4udE1dZ6y0jHkhSsR2JzHlr44EfEQgMwKNKcfYzI2ZFmi0tPgY1i37&#10;Pu6R52HlefRa/zn8eu92nJtbZ7TNTrVAo9jh7P6gTdaEbJ90n+TfCtxnvA9qOfhM6wE0Huga4bnH&#10;Rz8QukICIQKOBRqSIwG7BJwLNHavzONIIJJAYgINKZJA8gTsCjTJjxTAKzzwM7xeEWot76BttidI&#10;ZbPtngBII/xIIFGBxo8sEvXJXMMz2z78ZbPticaL55FAIgQo0CRCjefYIkCBxhYmHuQCAQo0LkDk&#10;JRIiQIEmIWyhk6K2iQ5IN726RrRJgfi8KXOxbO1KU62daqm146W1YNlsezIx47kkkDgBCjQ22EU1&#10;Xhk4+RrqGttw4UoepsxdhrUr7w81zTA3zLBx3XQcks22p4MPxyABmwQo0NgExcOcE6BA45wZz0iM&#10;AAWaxLjxrOQJUKBJjuHINeJC15btTY3V9fBaqbhstj25qPFsEkiMAAUaO9xGqicWPt+bdVmy2XY7&#10;seExJJAeAhRo0sM5kKNQoAlk2DPiNAWajGDnoEKAAk2y0yAPd5dWYMmDxZiSd0uoFp12zeFrA/j9&#10;yaPYu/ddnPFkqbhstj3ZuPF8EnBOgAKNTWZSp6q0YgkeLJ6CvFv02plqVsQ1qdN5coQ6nTZHSN1h&#10;2Wx76qjwyiTgiAAFGke4eLATAhRonNDisckQoECTDD2emwwBCjTJ0OO5JEACQSJAgSZI0aavJEAC&#10;iRKgQJMoOZ43KgEKNKMi4gEuEaBA4xJIXsYxAQo0jpHxBBIggYASoEAT0MDTbRIgAUcEKNA4wsWD&#10;nRCgQOOEFo9NhgAFmmTo8dxkCFCgSYYezyUBEggSAQo0QYo2fSUBEkiUAAWaRMnxvFEJUKAZFREP&#10;cIkABRqXQPIyjglQoHGMjCeQAAkElAAFmoAGnm6TAAk4IkCBxhEuHuyEAAUaJ7R4bDIEKNAkQ4/n&#10;JkOAAk0y9HguCZBAkAhQoAlStOkrCZBAogQo0CRKjueNSoACzaiIeIBLBCjQuASSl3FMgAKNY2Q8&#10;gQRIIKAEKNAENPB0mwRIwBEBCjSOcPFgJwQo0DihxWOTIUCBJhl6PDcZAhRokqHHc0mABIJEgAJN&#10;kKJNX0mABBIlQIEmUXI8b1QCFGhGRcQDXCJAgcYlkLyMYwIUaBwj4wkkQAIBJUCBJqCBp9skQAKO&#10;CFCgcYSLBzshQIHGCS0emwwBCjTJ0OO5yRCgQJMMPZ5LAiQQJAIUaIIUbfpKAiSQKIEIgebd/9Ny&#10;Y+AP/5notXgeCUQQyL356xg39hvo779EMiSQYgJjcFNODsZ+Yyz+8J+XUzwWL08CYQJ53/xrfGXM&#10;GJl3/0EsJEACJEACIxDQngvHynNhHzmRAAmQAAnEIfA3fzMBg1f/Cw//0yKMafrlmzeAMYRFAi4Q&#10;uIEbN8ZgzBiZUpxTLvDkJUYkcENJXZK7ON04UdJOQHKd5DjeOdMOngOSAAlkEwH1/sx8mU0ho60k&#10;QAKZIiAJU96j/2nJQxjTcuRXN0rm3J8pSziuzwj8S+txFE2/B3/3t3/rM8/ojtcI3BCB5siv/gWz&#10;7/sHjB+f5zXzaI+PCfzbbz/GV2+6CTOLpvvYS7pGAiRAAskTONZ2HH9/zz2Y9Hd8LkyeJq9AAiTg&#10;VwKDg1fRfuJ9PLxEVtBQoPFrmDPj17G2f8XMGdORP3FiZgzgqIEhoAs0c+6/D3l54wLjNx3NPIGT&#10;p7pVgWb6PXdn3hhaQAIkQAIeJtB6/F/lw9103JrP50IPh4mmkQAJZJgABZoMB8DPw1Og8XN0veUb&#10;BRpvxSNI1lCgCVK06SsJkEAyBCjQJEOP55IACQSFAAWaoEQ6A35SoMkA9IAOSYEmoIH3gNsUaDwQ&#10;BJpAAiSQFQQo0GRFmGgkCZBAhglQoMlwAPw8PAUaP0fXW75RoPFWPIJkDQWaIEWbvpIACSRDgAJN&#10;MvR4LgmQQFAIUKAJSqQz4CcFmgxAD+iQFGgCGngPuE2BxgNBoAkkQAJZQYACTVaEiUaSAAlkmAAF&#10;mgwHwM/DU6Dxc3S95RsFGm/FI0jWUKAJUrTpKwmQQDIEKNAkQ4/nkgAJBIUABZqgRDoDflKgyQD0&#10;gA5JgSaggfeA2xRoPBAEmkACJJAVBCjQZEWYaCQJkECGCVCgyXAA/Dw8BRo/R9dbvlGg8VY8gmQN&#10;BZogRZu+kgAJJEOAAk0y9HguCZBAUAhQoAlKpDPgJwWaDEAP6JAUaAIaeA+4TYHGA0GgCSRAAllB&#10;gAJNVoSJRpIACWSYAAWaDAfAz8NToPFzdL3lGwUab8UjSNZQoAlStOkrCZBAMgQo0CRDj+eSAAkE&#10;hUDCAk3fsXpUVm9Ba8+Qyio3vwgLa/djz6NTgsKOfo5CwJFAc/0s9lUuR83hblxSp1QuCss2Ydvu&#10;KpSMJ2oSGJmAY4GG841TyiUCdgWasxuno7ixd+RRc/NQWLQYVTvr8OidN5uOPYhF41agtaASXae3&#10;4k6Htutjl+0eRPMShyfz8IQJHFw0DitaAXJPGCFP9BkBuwKN/tsZ3f0y7B5shvO0dhYbpxejsbcA&#10;lV2nsVVNqlb/LbncO7r9WXDE9U7UL9iFO4/vxMIsMJcmkoAfCCQk0AwcXIRCeeoYkpfoguIyFN18&#10;Fh0dPbgiRAoqO3B66ww/sKEPSRKwL9CckhvlHLlRyoAi9M2ZVYDr3S3oUv53rtx8e+TmS5EmyWj4&#10;+3RnAg3nm79nQ3q9cyzQSI4rlxwX83elF52dukAtLw0d8tJg3EqTe0mgQJPeOaGPRoEmM9w5qncJ&#10;OBZoRLTOM2vVMa6VofGLPQkIBxRo7M2Ss6gRIauhN1EhzN4oPIoESCCSgHOBZmAX5hVsQBeKsLn7&#10;BKr0BTN9+7BoeiVah8xqNHEHmYBdgaZ99VSU77+E/PL96GpaCE2LuY7OjcUoFdUmt2w3euSzLzWa&#10;IM+mkX13ItBwvnEeuUnAsUAj+Www7jKWPuxbNB2VrbKMsHAzuj+qAtekuhmt9F6LAk16eXM07xNw&#10;KtCkbvWZXYHG+0xTa6HOiQJNajnz6iSQpECjf4kraUubuwAAIABJREFUqOySlTKRC60Hdi1AwYYO&#10;5C4+hP49PyDrgBOwJ9CEvgzDKvl3Yv3UUuy+JGJgj4iBtwYcKN2PS8C+QMP5xmnkLgF3BRqxra8e&#10;sxVxRvkIwrznbrDSfDUKNGkGzuE8T4ACjedDFGUgBZpsixjt9QcBhyto+lA/u1BWzuRhacsX2FkS&#10;BUFfXZO3FC1f7ET0P/sDGb2wS8CWQHNsOSaKoDdU3IDe4ytjVsm0r75NVtdcQXFDL46v5Boau+yD&#10;dpxtgYbzLWhTI+X+ui7QQBcRzatR42xx6juG+spqNLTLFmOtHBxyC6Qe3JptaFgzy8inVluctP8G&#10;qb/QhZWdy1FR3Yoe9SK5stN0IWr370FsSbk+HKuvRPUWOVavFVa+DU17clGdn3iNHD1IWm27BrT3&#10;XJEt1Ko3KBBb1mxrwJpZ0fk/ZEtDe8ju8PGb9jRG1PAx+7qkdSlW10Ta39z0qKxUuoB9y5eG66Dl&#10;FqJ8W5PU1bsT+g6L8HU6sPDwClQKh14VWT6KFtZiT+OjMJcOii/QXMfZgzXCcXe4jl9eIcrqIsdL&#10;+eTlACSQZgIpF2hC9eW2tJ5Fr5EUpbZXyQbUNVbhB8aHPrsraCxy79mNmK4lT3St7MTyimr5HWs5&#10;a6R6nDG1OwvLsa1pD3Kr86VWVZK7D3S/pY6jmpMUWySnlCytRcPWhTErMa+fPYgaqSO6u7VHy7VK&#10;/bOyOsnlphwm5SzGKUW0Iv5CH1P1f7NcEWr1ISz035TjG4awfGkNDnVf0uwsLMOmukZUhYOT5lnJ&#10;4UjAewQcCjSHUTFOxBdIvZDBI3g0xp9jWD5xMQ4Nxft37wGgRakjYEegOVsjLwkivuRL7aJzFrWL&#10;+upny0r/7rj/njrreeVsImBXoOF8y6aoZoetrgs0hyswcWkLhnLlXtq/B9paVIuXhAH5b4UiisjT&#10;dX7RHMwqyJPVN2fR2qU9cJtXssYXaK6juBjo6pItpuo1gN7ODmjPzVHbmHEKNd+dg4Ye5eIFKC4r&#10;ws29nehQDi4oQEFvL3oTLGKsjBaubSdix5xZ0NxpRZeqBOVi8aF+hBfmxtaRypMqeL2dnWK7cnwB&#10;Nkjhz9rQIl/N/ysoKBT/5EVK8/U6ulu6oJU6q8Tis43Y3xsa+3q3cOxVOc6R+9OR0McB7TrXMafs&#10;ZnS0yvbbgmKUFd2Msx0dIhLJwXnl2N3dZNRMsxZoBnB4eTGWHlIgh+r43dqH7laxRQbklt7s+N3T&#10;ysQIpFSgMeVE7bepqDF9OCu/LS2NlGN/TxMWqlpv8gLNdS154lKodqIkIC0fKtlTnltPGDUggFM1&#10;35VcoibPUO1OqTnWITXHJFcVFEjujChW7JRtOB8afptrmhXJiswT4e2yA4eXo3jpIRlbSeUap75u&#10;ybVaAgrXfezcgYr6w5KbOiQ3SW4sl7wsn96rmtZgVqICjdQtLZOxWpXrKXlecm2LWnBSdvXKDoyP&#10;alnD1Gn0ebw/CTgUaEbaHhAv4fkTHL0anYAtgSbU2cRqy5w6wog3gdFt4BHBIGBboOF8C8aESKOX&#10;rgk0A3041VqD5Sv2Q3mML9gg24h1hcFCoIm7ulBdyVqNnvzF2H1upyrwxBdolAdj+XLb1oWts/R1&#10;IgPYt6BQihQPSdH/8FZmowuViDAd0klKf4y+3rkRxaWNqtAhJyTUZQpox+rb5OXpilKM8jjMiyUH&#10;ds1DQXUP8hfvxrmdmlx1of678gLUYylmnJLf+BypXZYnItcXoWW+4Q5aUb5eqMd35eVF4Y2CFWjr&#10;2gYdw8C+BSiUDwdDyr/Ly43yqhe+Tq68bHWJcGMU4TNqB5mFMSuBxhCickXs6joC4xIigOnF8qNf&#10;7tI4nTkUCaSUQCoFmsMVE2V1v5K3opuVhHNaeDV28gKNmj0r29C1dZaxys7IG+ZcGFpx06vkWnPx&#10;d+mOtLG4VGuQofyb0U3KWQjUHCn3i3zJeecitjZIXp1aLh/Ni1HbcRxrlHRliFjROUxEpFDulORq&#10;EnTibHFKVKBRXZUP/R2yyyK0KDJ8D4n+KOCMA48mAT8RcCbQnK2RZX2yFSVfHtDOhR/QwkCsEp6f&#10;cNEXJwTsCDSHK8bJDVW+UjYO4kjskiwKNE6AB/hYuwIN51uAJ0mKXHcs0IxqRz6KNzfhSFX4od9q&#10;BY328p8rW0D7IbXVR/wbUaCxWqIe8/CtCyjKFuePws0BQqOaxZtE2oAb/ilfuPvlC/eI3lzAjnlz&#10;UNOVhxVWLzQWLw6GfTG+6s8siN1Gq2/ZNr1oGdeZI89BR6K25MrxC6SBQoepnlqsQHMB9d9VagtF&#10;rswx3NUFI9ku1nZOxKJR5woPIIHsIuBUoBnRuwhB+JiIEStw6NIsWeEf23Y7tn6mGwKNVe3E2A/Z&#10;upiurAb/yLSqRvXNLN4kKNDovllePwqgLm6Lwhybw2Sbp5afZMtV2zlsUxOQ2wKN+dph4zrXT0Xp&#10;bllPZFHfNLtmOK0lAXcIUKBxhyOvYkGAAg2nRboIUKBJF2mOE03AsUAT1WY7vLS8AEsbm1G35E6L&#10;jnWxW5z6dsj2z+puMUdqB5QvxcoVj2JpyQyMt2hJO5JAE7lSx1Bc1BoLvbqgoX+cibdC5tRGTJ3T&#10;iEsJr6Dpww6pb6e5I7Vflq7EikeXomTGeOPLtPXMu46BPtnadKoV3d2dOHy4XbYYhOrxmMSY+M0N&#10;RvqoFMtcv471B4UB7JqnbK0K1+iLEWiMLpjxtoHLKpqp8m+XIrdo8VdHAn4h4FigGanNduEGtB2v&#10;QmS7EoXUAPr6LuFsu2x57GzF4Y5OdHZrWxbDAoALAo3S0fZ0bdT40YKG3qY63gqZ8G8+0RU0aJda&#10;juVSy1Hxr3gFVqxZjMVlJZgSU7ZRz1HxP4qe2jhVPpiKUGKs4HRZoIn3gb99NW6TTq5X4tSj9Mv8&#10;px8kYJeAM4HGKF4Yr90aV9DYBR+E4+wINCN1BVMZcYtTEKZK0j7aFWg435JGzQtEEXAs0FisWLkg&#10;HRCLZf+9LM6PXAJvjGVVJHgAByuKsaJFq3mg/+UWFuPRlVuxSYoE6/UwRxJoLNvY6l91dVulLs44&#10;Zalj3Bbh+7BgnKysTVigUd6pDqJCXi4i3clFYfGjWLl1kxQJNrfxG0D7xkVY3ij1HyK9R0G+1JlR&#10;6tBYCDSxviYi0FyXGJ2DRck0uV0pq5qUoQehdFKPEWh0rqEaPlaNCXs7W9QaQKlrL8yfMAlkjoBT&#10;gcbZ70AKfVeUY32LJsaEk2Ie8m++jktSNNhVgcYyH0YLGnrtzvhtqvctGCc5JfEtToqfp2pmo7Sh&#10;O8JvpWBx2eINqK1dEipertum176ymAdSR6dFS0AYVJKY2ytoRMgftFour+fGZO4hmZvWHJkEXCfg&#10;UKDRiwDHSzQsEux6hLL4gnYEGr0IcLxljSwSnMUTII2m2xVoON/SGJSADOWGQKOgal89VbYryYOx&#10;uUjjiAKN9o/XB07h8JYG7Gg9HCqoGzrJVCsmaYFmVKHcBYFG8wYDpw5jS8MOtB4OFfY03AnXlTi2&#10;fKIUDZZXsNBqm8ULy1ByZz5uvVU+GY+wxckdgUZp3nIaW2M/29sXaGz8Npy9mNq4IA8hAQ8QSJ1A&#10;I9tzZis1TMRJKXy7YsVKlJeVYYZUG79VlhWmZIuTLYFmtNqdkJpfyQs0amgHLqB9fwO27DssK4Yu&#10;hcUa454S3tI56lRIlUATT+SnQDNqSHhAsAg4FGj0Ntv51l+Q+uoxu1CKS8WtURMsuEH31o5AA73t&#10;cRxVXX8Qj1ujJuiQ6b9KwK5Aw/nGCeM2AbcEGrVQrhR0VDQaKYiC3uPmGidx2mzHODOAUwc3o7Jy&#10;N7pFv9A7ECUt0Iz28Jz0Fqc4URHx6eDmSlTuVr4MS1HdXimqC6UIsmwtQDHqpKDwmuhl/CkXaHrj&#10;rG7Rn49sbHHiM5LbP0NeL0sIpEyg0bfI5EkB2i+kAG0Uj8wJNKPtLHBhi5Nl7K/jQvtuVC+vVlcl&#10;5q9ow7lthaFtmHHe4Syv4/IWp3grZPR3AW5xypJfMs1MNQGHAk24i4FVMaoBWaZdIMu0zV0MUu0A&#10;r+9dArYEGn3bnGVxyE6sn1qK3ZeUomUnUGW1Hty77tOyNBKwLdBwvqUxKsEYyj2BRnjpD6nSirVs&#10;d49sk9HVh2iBph3rpy/Fvt5CVaQwdz1SqBt1BEIFF5MWaKCvjrUuEmwUnkx0eXr7ekxfug+9hXVR&#10;wpTqjVGXRV25go1afZw4Y+mdXFK3xUnaa0uthP7oysx6kWBTe/TYIsH6y441x2D8YuhlkAmkTKAZ&#10;cZVfuDh3+rc4KWldW/FnWcTX6CSX6BanPuxaUIzNnVIwvvkcIpo4KRNNutGNk65Wej50UlBYm6dx&#10;BBpdtDd1uTPmtS6WmQqmG4XgYZ379CLBSne+E3zYD3KKoO8hAo4FGulvidlKC7bovfJ9+7BoeqX0&#10;tk80yTAmfiNgT6AJ37xyZeljj+x51V5JrqNzYzFKpf9g5H/3GyX64wYB+wIN55sbvHmNMAFXBRop&#10;bqm3uJYvHTjUv0dtk23VxcloKStfRruk3Ua4NrDerjlXXgr6sUcukLxAE75GbnEduo6vgd5gWtQg&#10;TJcVkMm12ZY6DRPly7c8P6yQlt/bjJbfqtqkXV/nYRTaja3X07dvEaZXtmpL+1NWg0ZrTb60pUNe&#10;hnQBrc9os23ermvZZjvUEldpSd7WtdVo663e9fSW5UoL7tOyWogfJZhqfEYgZQKNLgrIb6ex5wge&#10;NVbWhZ8lFZSZEGiMTk25suqvK9TuWo2rnqtVyxJus60L5LmSJ09LfZdw2gjfTwzhw5w/JdduNeda&#10;o+230oL7NI6oCUgXaKI+lBpd60ZqHW4uh6Fv9ZJdvNJBqku64On3kHDek+N7pANXTHFjn/0I6A4J&#10;2CDgXKBRfq7SPWK2tFsYkq98BcVlKLr5LDo6pHOCmvzC+8RtjM9DfEzArkCDAfk6WywvI8rSfilq&#10;NmdWAa53t6BLeQ62rMfgY2h0LSECTgQazreEEPOkOATcFWhkEOMBWtKhFOY9p34StdjiJEV1FxWu&#10;kI8i4byZhz50t3ahV/6bWdh2Q6CJeJnQi9z2daNVEvVQbi5yh4YwFPE1VX8gt/fiMSBfwAulwq7m&#10;zhzMktoR0K8fsaJoAIcrCkUgUY7Ui11KJ6fODrW4buHScmB/C3os2mO7U4NGPhqIv0Pir2bndYM5&#10;pKtMx0e1mBGaK1YCjdJh5mBFkRR3Vp6YlCLIZbhT3oP6zrYaNYQKZSXyR7X6VfjTIwH/EEiZQCNC&#10;Qs30YtkGqbDKR9GcWSjI0/NhHuYsLkL3oQ5ciamtYs5PVtuRLHJvdBH1iPBYrzg5tXG6dEdSH2q1&#10;96Zbddskd+ZK7hyKFED0nB2/MLt5UJPQYxQgD+dERQzuOL3VyEsDBytQtKJFfWdTisqXaQlIcnmP&#10;Jm7HyWO5hXPk2DKsaapSt5AZtcCMd8FedHZ045I8t5cVtcr1LAQa/V4RsvNmKUrcoSRu6UZYLltZ&#10;m6jO+OfHTk+SIpCQQKOM2HesHpXVW9Dao9VKV6qFL6zdjz2PGt/VkjKMJ2c/AdsCjeLq9bPYV7kc&#10;NYcluatTSh5cyzZh2265EVBNz/7JkGIPHAk0nG8pjkawLu+6QCP4ztZMlzI02kqNDbKtp/bOODVo&#10;+o6hvrIaDe2h1tJK5iyQe/GabWiQLk566nRHoFHiegGH1y/H+n3SPUnVR+RFaGEt9m84hXJllUtE&#10;AUhnAk34uaIB7T1XQgUu5WWmaCHWbGuQLk7mG0Efjm2skNo0ITvkfpEvx1Vtq5PjzmL1bVLL54ry&#10;sqZt/7LyX5uliXRxkho0jT2oPGUaP7cQZZvq0Fj1A9PXa4suTsZP4zrO7qvE8i2H0a2oadpTVMhX&#10;xQcunQlWFgmOt6kTaELPkcsrpItTSGhQnyNXYFNdLZbk79NqVxk1alxos22rSHA4thcOr8fy9fvQ&#10;pSVPNWfV7t+AU+Wy6qc3svmKM4Em/Ay9RZ6h9ZSSK0XUS5bWomHrwvCKx5A518/uQ+XyLTgcaj+u&#10;ZqDQvaPO1AFQPfzCPlSUr0eLemFz/Rrpple/Auu3tEJ7FQw/t/etUDraWQg0ysrB5hmor5DrqSeF&#10;OOxpxKN3hteBBucXQU9JwJpAwgINgZLAaAQcCTSjXYz/TgIjEHAs0JAmCbhEwK5A49Jw3rxMqP5D&#10;nqz4+SKiCILS3WkLiuJ0PfKmM/Gtii/0ZJsntJcEMkPArkCTGesyMWpIyLYobqzWEuupC7W7zoRt&#10;bo5pt9C9m2PyWiSQvQQo0GRv7DxvOQUaz4fINwZSoPFNKLPOkWAINNrX5t1XylDX3RxZlNhUt0Cv&#10;eaMFUVaJ1JSieMedaJFaOtFdVbIu0GIwBZpsjBpt9hKBIAo0at7YfQVldd1ojqjobqq1uPgQ+pWC&#10;Yfpfn9Tlmr0UvVVSNHeNH1bUUaDx0u+QtnifAAUa78coay2kQJO1ocs6wynQZF3IfGNwMAQa87ar&#10;cN0Uc92C/MX70bVnobGtSmkbvn56NdDYgm0+2adKgcY3P1s6kiECQRRoRKmWznMNaiF1o+aL1As7&#10;K/XC1F0++Yuxv2sPFpp2cSpdcYtbFst2oHAx3QyFzKVhKdC4BJKXCQgBCjQBCXQm3KRAkwnqwRyT&#10;Ak0w4+4Fr4Mi0KgrYg7WoHrL/ogaMXmFJVgq9Vdql9xp6iTlhci4bwMFGveZ8orBIhBIgUZCfP3s&#10;QdRI3c795nphao2YTairXQL/l1+hQBOsXzq9TZYABZpkCfL8uAQo0HBypIsABZp0keY40QSCI9Aw&#10;9iRAAiSQHIGgCjTJUePZJEACQSNAgSZoEU+jvxRo0gg74ENRoAn4BMig+xRoMgifQ5MACWQVAQo0&#10;WRUuGksCJJAhAhRoMgQ+CMNSoAlClL3hIwUab8QhiFZQoAli1OkzCZBAIgQo0CRCjeeQAAkEjQAF&#10;mqBFPI3+UqBJI+yAD0WBJuATIIPuU6DJIHwOTQIkkFUEKNBkVbhoLAmQQIYIUKDJEPggDEuBJghR&#10;9oaPFGi8EYcgWkGBJohRp88kQAKJEKBAkwg1nkMCJBA0AhRoghbxNPpLgSaNsAM+FAWagE+ADLpP&#10;gSaD8Dk0CZBAVhGgQJNV4aKxJEACGSJAgSZD4IMwLAWaIETZGz5SoPFGHIJoBQWaIEadPpMACSRC&#10;gAJNItR4DgmQQNAIUKAJWsTT6C8FmjTCDvhQFGgCPgEy6D4FmgzC59AkQAJZRYACTVaFi8aSAAlk&#10;iAAFmgyBD8KwFGiCEGVv+EiBxhtxCKIVFGiCGHX6TAIkkAgBCjSJUOM5JEACQSNAgSZoEU+jv//S&#10;ehwziv4ef3vrrWkclUMFkYAm0Pw/uP8f/gHf/Ob4ICKgzxki8NFvP8ZNN92EmUXTM2QBhyUBEiCB&#10;7CBwrO04pv/93+Pv/pbPhdkRMVpJAiSQCQIRAk3TL9+8AYzJhB0c03cEbuDGjTEYM0amFOeU76Lr&#10;PYdC84zTzXuh8b1Fkuskx/HO6ftA00ESIIEkCMh3FPWZkPkyCYg8lQRIIBAE1NcZ+X8/engxxjS/&#10;9e6NgtsmB8JxOplaAsqKhv/3s8/x19/8pvwfVzSkljav/uc//wXnP/8ck+Sr3C233EIgJJA2Al98&#10;+SXwla/gtkmT0jYmByIBEiCBbCPA58JsixjtJQESyBSBoaFh9Mrz5cNLFmHMO+8evjHtrsJM2cJx&#10;fUbg1OlPMKXgW8gbN85nntEdrxFQHvx+e7Ib0+4sxNe//ldeM4/2+JjAhd4v8JWvfhW3TaZA4+Mw&#10;0zUSIAEXCHT/+ye47Vvfwvg8Phe6gJOXIAES8CmB//mf6zjzu7MUaHwa34y6RYEmo/gDNTgFmkCF&#10;21POUqDxVDhoDAmQgIcJUKDxcHBoGgmQgGcIUKDxTCj8ZwgFGv/F1KseUaDxamT8bxcFGv/HmB6S&#10;AAm4Q4ACjTsceRUSIAF/E6BA4+/4ZtQ7CjQZxR+owSnQBCrcnnKWAo2nwkFjSIAEPEyAAo2Hg0PT&#10;SIAEPEOAAo1nQuE/QyjQ+C+mXvWIAo1XI+N/uyjQ+D/G9JAESMAdAhRo3OHIq5AACfibAAUaf8c3&#10;o95RoMko/kANToEmUOH2lLMUaDwVDhpDAiTgYQIUaDwcHJpGAiTgGQIUaDwTCv8ZQoHGfzH1qkcU&#10;aLwaGf/bRYHG/zGmhyRAAu4QoEDjDkdehQRIwN8EKND4O74Z9Y4CTUbxB2pwCjSBCrennKVA46lw&#10;0BgSIAEPE6BA4+Hg0DQSIAHPEKBA45lQ+M8QCjT+i6lXPaJA49XI+N8uCjT+jzE9JAEScIcABRp3&#10;OPIqJEAC/iZAgcbf8c2odxRoMoo/UINToAlUuD3lLAUaT4WDxpAACXiYAAUaDweHppEACXiGgCsC&#10;zWDzY5i96SIeOXocP7nDM77RkAwTcCTQDJ1Hc/UGvNT6KS4PK4bn4PaStaitX4XvjcuwIxze8wSS&#10;E2jO4Pl5P8TeO+rxu9fKPe8rDfQWAbsCzfnn52H+3osjG58zFrffXY5Vdc9g0R25pmNb8MRdVWif&#10;vAxHj/8ETm+z+tgl9b9DUKf40Mev4LEDd+DNujJvTSBaQwIBImBXoGl54i5UtdsBU4L6370G53fu&#10;83Lfn4+9FydjmfHuYvXfksu9djzgMRYEzj+PefP34mKC9zwyJYFsJ5C8QHNGfkQ/lB8RzEku27HQ&#10;fjcI2BdoQi/IyrvLhGm4d+ZkDH3ahpPK/86Rm+8JuflSpHEjJL69RuICzSBanpgtD4KiCpZQoPHt&#10;BEmhY44FGslxpZLjYv6uXsTJj3WBWu6nb8sHj7v1o5J7SQi8QHP+RXnYfxUX+RtP4S+BlyaB0Qk4&#10;FmhEtB5r1qpjhihBXVcDnMuuFGhGj1YGj6BAk0H4HNoLBJISaAY/qMHDyw7gM9UTCjReCKiXbLAr&#10;0HxQPRvL3rqMCaW/wNEdZdC0mCF8/Px8/Ei+OOfIQ/UJ+exLjcZL0fWWLYkJNF+i6bEfYvOHVzVn&#10;+PLmraBmiTWOBZoR51k/mp+Yh02KYHj7U2j71Sp8K0s4eNpM/WGfv3FPh4nG+Z+AU4Emdav+7Ao0&#10;/o+JJz2kQOPJsNCo9BFITKBRtqNseAKb2pQlDqJu51zF1WEKNOkLW3aMZE+gCX0ZhtUy1Y9RM/tH&#10;OHB5Gp7qeAerJmaH37Qy/QScCjT97z2PJ6v24qSizYwdi5yrVzHMl7f0B84HI7or0AiQ/lfw4JyX&#10;8CmY91ybHhRoXEPJC5FAMgQo0CRDL0DnUqAJULDpqhWBhAQaY2/o2Jl46rU3MPnnM2SLAAUaTrFI&#10;ArYEmvc2oOjHRzA8czM636yIWSXzQXWxrK65ipmbO/FmBdfQcI5ZE3Ak0Og3frnU5AW/wC9XfYAf&#10;Kds0KdBweiVAwHWBBrpobb6nxtni1P8eXtn0Al754DP5SKIZnzN5Gsoer0Xt498x8qnVFiftv0Hq&#10;LxxFxccbsOaFdnymXiRHdpqW4alfNGBRzPKdfrz3yia88LIcq9cKK63FjoZcvDAj8Ro5Ovb+917B&#10;phdewQefiWCqeYPJYsvjtbV4/DvR+X8I51teFFsOoF0zBjljb0fJMzvQsOgO6LsiLGtZhH7r+r9Z&#10;fqVveQJ3KUUwTHkhzOxtlLVWYZNwuKgim4BpZU+hoW4RIkoHJTCfeAoJ+JlAygWaUD3Dn7efx0Uj&#10;KUptr++twjNbVmGu8aHP7goai9wbeoaQ5ImjFR9jw5oXJAdpOStHtrCWPfULyUGxax+1/PZyOF/d&#10;XoraHQ3IfcGFdyjdb6njqOakUD783kNPY/NPymJWYsbm2tC9458bUGfKnzD7Wt6OJ6tfjLT/tR3q&#10;feLL5g148qVWfKoWkZQakup9wZwPQxyVfLp5CBuefAlHPr2s2Xl7CdY+swWrwsGBPq5VDZqh8y14&#10;UTgeaP9Mu08otdtKnokaz8+/IvoWBAKJCTRr5uGt72zGllVzoeQ67SGHAk0QJowTH+0INOdflJeE&#10;Vy9iwrK3cSJccMEYpv+VBzHnpU/j/rsTe3isfwk4E2hexMNrpKj5jjqtECu/rvt3YqTBM9cFmtY1&#10;KHqyDcM5C/BqdwPmqj5YvCQMyn+bLaKIPKFOmHYvZk4eC1w+j/aT2kNrzoJX0d2gnR1foBnCzJnA&#10;yZOyxVS9BnDx5IfykK2cJSt42mTlovGecQYv/uMP8aqypzlnMmaWTEPuxZP4UDl48mRMvngxqYKO&#10;gyKIzBZBZBgidtw7E5o77Tipii85WPBqN0LuyP8eROuG+XjyiGKoiDgzSzBtwmV82n5SfTkxb4v9&#10;+PU1eEVeWto/vIhhvf6PvKztEAErMYFmCPeW5OLDdtl+O3kmSqbl4vyHH4q4JaaMLUX98R2smZaG&#10;3x2HyE4CKRVoTDlR+21OEEiXcV7ygpZGSvGLEztQpmq9yQs0Q1ryxOVQ7URJnlo+VLLnU214J5w8&#10;cebFf8QPteSp5atcqTn2odQck/IQkydL7owoVuw0tuE6jobf5ppm02S77Dvh7bJnRJz/oVqwPpxr&#10;r4rtH4vtCqbJPz6K40+HStGHno8GJ98uNwf5EGBRJ3JZ+XnsfUue49V7yJCRh3GvfHh9Q//wGrqH&#10;ie8lZ9rlvhUae+hTtKkFJ2VX74/fxq+eDhVei7OCZrB1A+Y/eUS4KbchLcaXP5X7hJb4WbPS6dTh&#10;8Z4lkJBAE+0NBRrPxjejhtkSaEKdTSbLl4jjVi3ALL5iZtQpDu5JAo4EmmgPKNB4MqbZYpRrAs1g&#10;P860v4QNVW+pdd0iHpItBJq4qwsHm/DwrBdwfkK5PKzWqQJPfIFGeTCWjyu/PIqffEdfczKI5sdm&#10;Y9OHwzDnZaMLlXTVeFs6Sen1i4c+fh7zf6Q0ClAulViXKeADVBcvw1tXZ2Jz55swL5YcbHoYs144&#10;jwnlUousThOcDDEn515sPvoGKkwiktqRTYxSw0IIAAAgAElEQVSJeEGK8xtPTKBRq9fLu8dRvGEM&#10;HK4dZBbGsmUO004SSBeBVAo0rWuK8GSbkrfeludJo8K6kjGMnBZejZ28QKNmz2W/xNGffMdYsad1&#10;tf0Qw+ZcaKzajSr+PvQxnp//IzVfJVPHU82Rm09iwkN7JUd+zxRKyauzl6FlaCaefvtNPK7kyS9f&#10;wT+WvoTPrMQMvenL2Iewt6sO6pXMK44jfP0Sr/xjKV5Si5BOxiNyD6nV7yGDzXhs9iZ8OGzepquv&#10;DFUOl+u/LdcPLYoM30NMHwWsBBpDgIvOv4AhOkWJUema1xyHBNwmQIHGbaK8nkHAjkDTuuYuuaEC&#10;9275Hd5YZAGPAg1nlA0CFGhsQOIhKSHgWKAZ1YoJmClL5N9YFX7ot1pBo4kLOSj9RTektvqIfyMK&#10;NFZb+2Lyri6g3C6ran5lWlWjDWsWbxJpA274p3zh7pYv3CN6E34xuFe2vr4RvfVVfwGZ8Ah+eaIW&#10;3zG/ZET5mrBAE/FlOGSsCGOPzdqMDy3rqY0adB5AAoEg4FSgGRFKhCD8nogRVWi5/B3UWbTd1nNU&#10;WHR2Q6Cxqp0YW1dRF9Nvl1U1vzKtqgklT62ddBKNVnTfLK8fBfDL1x/GD188iXGPWH0UtagJaQg0&#10;sb4aeT+mRMEgmh6ehc0nLbbpyqqdR355QsScSMM+rpmNHx2Q9UT6x1oLgebLV/4RpYoiZJV/od8X&#10;rK8fiB8XnfQVAQo0vgqnt5yhQOOtePjZGgo0fo6ut31zLNBEtdkOL8+ejIfqXsMz5XdYdKyL3eLU&#10;/7ps/3zhU4Ej++9LH0LFI4vw0PfuxjiLlrQjCTSRK3VCrKNXnOhtquOtkJEvr7OljtPlhFfQ9OP1&#10;B+dAc+d2lD5UgUcWPYTv3T3O+DJtzAJ1hdBmnMS92PK7NxCr68ty/9myiubyZPz46HGoK/VdXkFj&#10;/UFBfykZi4f2diHiQ7a3pzCtI4G0EXAs0IzUZvuOVXjzzVUIbcYx+TCI/n7Z2vThx/j043a0fqhs&#10;35EtjnKEqwLN5B/j6PGno8bXhR9d0DiPF+fNx6txtzCF89UyyVdWC8lHDc4HUstxmdRyVPyb+Qge&#10;eXwBFpR8D98apWzjkKzaHLx4Bu1nPsXJ1lZ88OGZUB0ykxgzQrHeWNErbGnszorQPWyCrMA8EV6B&#10;aZzxQTWKl72Fq7rYEzOunl/jf9A98/xs2bolIo95i9ao8HgACXiTAAUab8bFF1bZEWhGSvAqBK6g&#10;8cVcSLUTFGhSTZjXj0fAsUBjsWLly6bHMH+zLItXvqK+LQ/p5tX5WiLEE3dFF+EdRMua+ahq02oe&#10;6H85t8/Eoopn8M9SY0WvhzmSQGNZIDda0JC6OHcpSx3jFtKWJe13yZL2hAUasV6Wr6+ZX4VId6TY&#10;5MxFqHjmn6VIcMgb3bZQHRylykT038WTbWodHcM3VwWaIYnRCYsY6fX4TOPyZ0MCJBBBwKlA46zN&#10;9pdoXrMMNdJhNlQnVxtbRJ4JuUO4LEWDXRVoLPNhtEDTijV3PYm2EVbWNT92l2wpTa6O55kXH8TD&#10;r34a4bdSsLhkwSo8/XR5RPHywQ+exxNKF8vIW4fUdJFselGpQ2Mh0Fj4mpBAc+8W/M5quXy0IBMj&#10;0Ohc9ZpjlokfbVrix+9eK+cvjwSymgAFmqwOn7eNtyPQ6EWA49WgYZFgb8fYK9ZRoPFKJIJnhxsC&#10;jULtg+rZ0rFOHi4tCx3G6eIk5w0NnkHry6/g9fbWUEHdUAxMtWKSFmhGFcpdEGhUs4cweKYVL7/y&#10;OtpbQ4U9DXdCdSVMNRFGm22pEWiUzlfWX7pH3DI1mrH8dxIIAIHUCTSyxeVBqYmirMKT4rGPPPII&#10;SktKcPfkcZgoywpTssXJlkBjsW0oKs5uCDTqJQe/xAdvvYqfN7caBX81gcpUPFfvnKqvvCwvQ8m9&#10;d2DCxImycnOELU5uCTTxxBPbAo2NHwkFGhuQeIjXCVCg8XqEstg+OwIN9JtFHFX9vQ1F+PGR4fg1&#10;arKYD013jwAFGvdY8krOCLgl0KiFcqWgo6LRIGZPf3yBJtLaQZxpeQnV1QfwqXxC1mu0JC3QjLDM&#10;XR0/6S1OcZiL+NTyUjWqDyhfhqUgcKcUBEZoi1O8pfJWl3J1Bc3F8MqciLH65QVxjrwgcouTs18Q&#10;jw4SgZQJNPoWGXOBWxPYzAk0VrVuzBF3YYuT5QQawpcfHMALVS+oqxInPPJLnKi9I1QbRm4xz3Ti&#10;zcej90ClQaCJt8pSfxcYdYvThLgrGIP0O6Kv/idAgcb/Mc6Yh7YEGl2xtywO+TFqZv8IBy6bK8Fn&#10;zB0O7GECFGg8HByfm+aeQCOgjK+bOSICnMBr5foDdLRA8wFq5j2J5ot34JmorkeaXhLaix8quJi0&#10;QIP3sKHoxzgybF0k2CjemOgWpw9qMO/JZly84xl0vqm3ZdUnTvQLjP7CY22L5XSLI9DoXKY91SEt&#10;cfUNYdoV9MKe5uXy+vE5pb9Ad3RlZr1IcER7dJ9PfrpHAg4JpEygGXGVX7iwePq3OClpXfvQaFnE&#10;Vy9qnnCR4H40PTYfL32ci7LXTsTWvpKuUndJVyktj92N56Uezt549XBkK2uRbGVN6RYnWOdtvUiw&#10;kYstPgo4KYbscFrycBLwHAEKNJ4LiX8MsifQhG9eOXIDOSH7RrVXkiF8/Px8/Ej6D0b+d//woSfu&#10;EaBA4x5LXskZAVcFGlM7WES86MeuoDFaysqX0aPSEiNcG1gEDbXVdA4WvNqNBulMnbxAE75Gzsxn&#10;cPTNxxHubP085kmB4OTabEudhiKp0zAc1a5VU5u065t46G1llbbevzz6ExgdwpU7h972W2nBfVxW&#10;3Ci6i/6wLy1YO95ZZdTmGZTaP7Ok9o9ynbitw03L5Y2uJfIy9dDet+VlSBfQwm22423XdTareDQJ&#10;+JNAygQafQWN/O63nJDi4cbikPCzpEI0EwKNkX9yZuKZo6F212p49VytWhZ36+RoM0EXyHNkJfpx&#10;qe8SlprD7cU14SPXWEET04q8vxlPzNuEdrV4Twpr0MjVc6QL09E3Kox7SDhnm7ZiWbbZ1gvECytp&#10;6/2TyMQfalmutOA+Lt39IgX30Rjy30nAawQo0HgtIj6yx65Ag0H5Ojtfvs4qS/ulqNm9Mydj6NM2&#10;nFSe+C3rMfgIEl1xhQAFGlcw8iIJEHBXoBEDjC5Fkg4f2osTajsgiy1OUlT3CWkrqz5Qh/LmWFzG&#10;p+0ncVH+m1nYdkOgiXiZ0Av0Xv4U7ZKoh3NykDM8jOEIAURfLm/vxWNQvoDPrmpXi1xOmHYvZk4e&#10;C+jXR/SKIqVA8jwpkHxVuUlIIeES3CH1LS+fbzfq8Nz+47fxq6f1asu6LXLsvXJsyePYsUrhqq8M&#10;Ui4zGTNLpiH34kl8KIUmc5T6Fe1yPQuBJkf8HRZ/NTuHDOa4/cd4+1dPI6bGcwLziqeQgB8JpEyg&#10;gd4tSaE2AdPunYnJY/V8OBb3LrgbZ458iKvG79mFNtu2atBoUTzz/DzpMKQ+1EqJnBJMm6DbJrkz&#10;R3LncORKcUMMtlVPxST0GMXTr+LiyQ/VYulmAXpQVsnMVlfJKClvJkqmTcDVUM7D7Q+hFG+h7TNT&#10;zo6z+lDxKaEiwfq9IirfKt0IS+uPY4e+ajTOttrBljWYV9UGNfNLQfwSLfHLfegzrUAyc7Af00Yg&#10;faJAE8iwp8dp2wKNYs7QeTRXb8BLrZ/isppl5UG6ZC1q61fB+EiZHrM5ShYSoECThUHzicmuCzTK&#10;g++L8zD/VeVhXm8VHacGTf97eGXTC3jlg88gDUrUv5zJ01D2eC1qpYuT/hHZHYFGufqXaK2pQk3z&#10;SS1P58iLUNlT+MWqM1imrHKJeJlwJtAoV+9/7xVseuEVfPDZ1VA3EnmZmVaGx2trpYtTdL2EIZxv&#10;rsaGn7fiU0WR0rwPHf9MuOtT6F++bF6DZTVtqngFc/2awQ/wSlUNXm4PPeDn3I6StbWoX3UZVUrn&#10;LAuBpmRLB5adeRKbDugclHOewZZVc01fr30ywekGCbhIIHUCTeg5csMa6eIU+i2rz5GPYO0zT6N8&#10;QjMenrUZJ40aNekVaNTs2VqDqppm6Z6kJk8ReMvw1C9W4cwyZcWjadWKcg8QQWe+IujYEmhCvssz&#10;9M/lGVpPhzljb8f3Hnoam39SFl7xqObZ5/HkpgMhO5Q0LveMVbV4Ru4Z56uLpVj9VSmDJjVqKiTn&#10;ui3QKKseZavVK2tqRAgycWiow6I7wutAjXEtts0OnW9G9YafozXUOt1831N84NoZF3+wvFTGCLgi&#10;0GTMeg7saQKOBBpPe0LjvE4gKYHG687RPk8TsCvQeNqJZI0L1X8YKyt+utQVP/qf0t3p55gWp+tR&#10;ssOm+3wroSvdNnA8EshmAnYFmmz20ZntISHborixWkvss2d80jLabqF7Z/R4NAn4lQAFGr9G1gN+&#10;UaDxQBACYgIFmoAE2oNuBkOg0b42HxgswTPHX4PyYdX4G/rY2Puv17zR/k1WuLz4MOa/fgf2djfA&#10;LNt4MIy2TKJAYwsTDyKBuASCKNCoeePAIEqeOY7XIpNnuNbiglfRrRQM0//6pS7XD5/ExVVSO+Zx&#10;P6wJoUDDtEACTghQoHFCi8c6IkCBxhEuHpwEAQo0ScDjqUkRCIZAY952Fa75Yt77P2HBL3C0oczY&#10;VqW0Da+Z9wKw5Q3U+mSfKgWapH4qPJkEEESBRpRqzJv/qlpI3aibIvXCzku9MHWXz4QF+MXRBpSZ&#10;hG+lgPn8tgWyHShcTDe7pw8FmuyOH61PNwEKNOkmHqDxKNAEKNgZdpUCTYYDEODhgyLQqCtiWl7E&#10;Cy+/FVEjZuzt38NDUn/l6fI7TJ2k/DkhKND4M670Kn0EAinQCN6h8y148YWX8Za5XphaI2Ytnnm6&#10;HObyK+mLRjpHokCTTtocK/sJUKDJ/hh61gMKNJ4Nje8Mo0Dju5BmjUPBEWiyJiQ0lARIwKMEgirQ&#10;eDQcNIsESMCjBCjQeDQwfjCLAo0fopgdPlCgyY44+dFKCjR+jCp9IgESSAUBCjSpoMprkgAJ+I0A&#10;BRq/RdRD/lCg8VAwfG4KBRqfB9jD7lGg8XBwaBoJkICnCFCg8VQ4aAwJkIBHCVCg8Whg/GAWBRo/&#10;RDE7fKBAkx1x8qOVFGj8GFX6RAIkkAoCFGhSQZXXJAES8BsBCjR+i6iH/KFA46Fg+NwUCjQ+D7CH&#10;3aNA4+Hg0DQSIAFPEaBA46lw0BgSIAGPEqBA49HA+MEsCjR+iGJ2+ECBJjvi5EcrKdD4Mar0iQRI&#10;IBUEKNCkgiqvSQIk4DcCFGj8FlEP+UOBxkPB8LkpFGh8HmAPu0eBxsPBoWkkQAKeIkCBxlPhoDEk&#10;QAIeJUCBxqOB8YNZFGj8EMXs8IECTXbEyY9WUqDxY1TpEwmQQCoIUKBJBVVekwRIwG8EKND4LaIe&#10;8ocCjYeC4XNTKND4PMAedo8CjYeDQ9NIgAQ8RYACjafCQWNIgAQ8SoACjUcD4wezKND4IYrZ4QMF&#10;muyIkx+tpEDjx6jSJxIggVQQoECTCqq8JgmQgN8IRAg0B948eGPcuLF+85H+ZIDAX/5yA4ODV/G1&#10;r30Vt9xySwYs4JBBIvDnP/8Z//Vf15CTk4u/+qvcILlOXzNMYHBwEDcwBuPHjcuwJRyeBEiABLxL&#10;QH0uvHoFX73pa/jGLV/3rqG0jARIgAQyTOCPf/wTrv33NSx56CGMeefdwzdmFE3PsEkc3g8E/vKX&#10;v6Dzo9/iW5MnYfKkv/ODS/TBwwT+9Kc/oevffovC//W/8Dd/89cetpSm+Y2A8kX4K1/5Cv7+7ml+&#10;c43+kAAJkIBrBJTnwq5/+zdMmjQZ3+JzoWtceSESIAH/Efjv//5vnDr973h4ySKMaTnyqxslc+73&#10;n5f0KCMEjrX9K2bOmI78iRMzMj4HDQ4BZYvTkV/9C+bcfx/y8riSITiRz7ynJ091yxfhmzD9nrsz&#10;bwwtIAESIAEPE2g9/q8omj4dt+bzudDDYaJpJEACGSag7EJpP/E+BZoMx8GXw1Og8WVYPekUBRpP&#10;hiUQRlGgCUSY6SQJkIALBCjQuACRlyABEvA9AQo0vg9x5hykQJM59kEbmQJN0CLuHX8p0HgnFrSE&#10;BEjA2wQo0Hg7PrSOBEjAGwQo0HgjDr60ggKNL8PqSaco0HgyLIEwigJNIMJMJ0mABFwgQIHGBYi8&#10;BAmQgO8JUKDxfYgz5yAFmsyxD9rIFGiCFnHv+EuBxjuxoCUkQALeJkCBxtvxoXUkQALeIECBxhtx&#10;8KUVFGh8GVZPOkWBxpNhCYRRFGgCEWY6SQIk4AIBCjQuQOQlSIAEfE+AAo3vQ5w5BynQZI590Eam&#10;QBO0iHvHXwo03okFLSEBEvA2AQo03o4PrSMBEvAGAQo03oiDL62gQOPLsHrSKQo0ngxLIIyiQBOI&#10;MNNJEiABFwhQoHEBIi9BAiTgewIUaHwf4sw5SIEmc+yDNjIFmqBF3Dv+UqDxTixoCQmQgLcJUKDx&#10;dnxoHQmQgDcIUKDxRhx8aQUFGl+G1ZNOUaDxZFgCYRQFmkCEmU6SAAm4QIACjQsQeQkSIAHfE0hQ&#10;oLmOs/sqsXzLYXT3DmmQcgtQtHAT9jQ+ijtv9j03OmiDQOICzSlsnD4HjXfuxmDzEhsj8ZCgE3As&#10;0Fw/i32Vy1FzuBuX1BSWi8KyTdi2uwol44NOk/47IWBboDm4CONWtNq6dNnuQSSS+g4uGgdlCPP5&#10;8f9bASq7TmPrnbZM4kFJEzgr97ViNPaSe9IoeYGsJWBPoNF/KyO7mZtXiKLFVdhZF/XecXYjphc3&#10;orcssWdILWcG+3fad3g5Ks9uQnMVbxBZ+2Oj4VlNIAGBZgAHFxVK8lLeavJRNGcWCvL60N3aBVWr&#10;ySvH7u4mLOFLTlZPDDeMT0ygMc2vBG+ubtjOa2QXAWcCTUgA7FVSWBHmzCrA9e4WdCn/O7cMu3ua&#10;mb+yK/wZtda5QJOLvLyRv2KUNX6BPQudu0WBxjmz9J1BgSZ9rDmSVwk4FWjyi8oht+iYvyu9nejs&#10;vgT1+0pBJTpOb8UM/SgKNMmF/3AFxi1tEaxdOE0FPzmWPJsEEiTgWKAZ2LUABRs61ITY1rUVs4zn&#10;zD7sWzQdlSLc5C4+hP49P0jQJJ7mFwLOBZoL2LVgDjZ0XNEQUKDxy1RIuR9OBJr21VNRvv8S8sv3&#10;o6tpITQt+To6NxajtLFXNJrd6JHlC9SYUx42XwzgWKBJYV6zK9D4AnzWOUGBJutCRoNdJ+BUoBlx&#10;NWHfPiyaXgnle3Hh5m58VDXFdXsDecHQak8KNIGMPp32CAGHAs0Ads0rwIauXHnB6Ye820T+DezC&#10;vIIN6MpdjEP9e0CJxiNRzpAZTgSavmMbUbGiEV2KNpOXh9wrVzCUwheZDCHhsCkiYF+gOYhF41ag&#10;FbJSZlBWykTY04n1U0ux+1IRNvecQNWtKTKWl/UVAQo0vgpnCp2hQJNCuLx0lhBwVaARn/vqZ6vi&#10;DIo2o+dEFXjbdmEiUKBxASIvQQLJEXAo0LRj/fSl2NdbhG2DR/BozNgjvfwkZyjPzj4CtgUafTmq&#10;uFiweD/aNrSjdE7i+4ezjxQtTpaAbYHm2HJMlBV+Q8UN6D2+MmaVTPvq20R8voLihl4cX8k1NMnG&#10;JQjnp16g6cOx+kpUN7Sj50qo5pvUTCooWohNexrxqKnom90VNLE1FkL3bkUUb8zDxooN2C17/rTy&#10;TIUo27QNu6tKYn4v18/uQ+XyGhwObTXIzS/GisYmPNpaijmyGi3RWjravLGqdZeHwpKlqG3YioVR&#10;H8s1W7ag9WwvdExKjYqSDXVorPqB6cXN7OvNWL9oPfaZ7d/TjK1SiGqgvR4r1sv1ehQKucgvXoHG&#10;pq34gekNUOOoiL0NGFq+FDWHpKaVwSx63BEEmr5O7Khej3pTTawCGa8harwg/J7oo78JuC3QSM0F&#10;rbaXrOrvkm1OasWUOFuc+o7Vo7K6Ae098gFQxazl0TXbGrBmVvh+b1WDJvxbb0Texgps2B0q6zBS&#10;/broWne5+SiWD5FNj7a68IzrLD+KlIXOHdVYXy+1Q7XCe1I6VPJ1QxO2GknNuvaPtpIGI9bQOrtx&#10;Oool55tX3TjLj/6e9/SOBJwScCjQjHL5C/X4rqJicwWN0zj48nj7Ak0N5lX0YmVT6GUjyf3DvoRJ&#10;p0YkYFegOVsjDxEivuRXduDcVmPHunFt/WtcvH9nGEggmkBqBZrYekl5uILezs7QQ7ayovU0akN1&#10;HJMWaAqLUdzbhS4UoLisCLf2daM1JNREb10eOFiBohUtYo1SymmO1Im4HqpFJy89BTejt/dKUgLN&#10;KXngV0QepQGBakuE37LKrVtWuYVEmgF5SSuUlzTZYI2C4jIUKSJK31mxvUd9EcuV7Yw9xnbGkEBT&#10;UIjC3h55XtGuf/PZDnTIi5u86WFp5Z041Ki89BWjrEh86ewQ3oqjK9B2bhtmhSaBxluOKRNOss/C&#10;4NAiL2/KMYUb0PFRbag2RhyB5lQ9ZpduRrda1k+riSUDokMdUAqVdkgh59hUxR8iCWQlAbcFmsMV&#10;E7G0Jaq0gsUzZDhH6LUzlRTRiq6QALv4UD/0ygzxBZpCFBf3oqtLSQ1KnjHV34x+7xk4iIqiFWjR&#10;EmSo1p2MJ8U6cwsKcHOvCMlJrBJ3kh+BU6ifXSo501Q7VDJUZ4cmKBfI89BpNcn04eD69Tgk95cW&#10;yT+5BXMk/+Xh1sXbsG3JlQQFGrv5MSunM40mgZQRcFGgGcC+BYXyMMEaNCmLVpZd2LZAE+0XBZos&#10;i3TmzbUt0Fh85YmwXv8al8SDU+Zp0IJ0EkilQHOh/ruycr/Hsi6S/oCeJ8Ucv9hZorqctECjiBll&#10;jTjd/Gh4xckp6YiirGg0bwuUl49FhbJVcChXRJge6Tilf30O16JT7El4BY2+XTp/KVrO7YTmnfan&#10;1pA6NITi2g4cX6MoNIdRMVGOG7IQMwb2YUGhFBAdKkZD73Foi+L0lb6xvuove8qX9TmNp3HkUX25&#10;jC6U5SL2RU65pog6LR3YqbeAu96JjcWl0rFJ2XnRjROqkmQl0IS/WBdIHDskjjpJ44WSH7zS+XPm&#10;WCkm4JZAM9B3Cq01y7Fif4/6+zML1bEraNqx+rZy7L9izgOaowO75qGgugf5i3fj3E6tMEN8gUZN&#10;kGg83QwjNYj4oXYdld96ON+Fm11E17Tr27cI0ysVMVlNkIl1KnWUH5UFRdrqFhRInuyQfBpOMkYe&#10;N+c1fVVSZA2akbdoxl9BYzc/pnji8fIkkGUEXBNowmouu6Bk2RxImbkUaFKGlheOImBXoDlcMU5e&#10;pCAvX4Py8mWBkQIN55ZDAo4FmhGvb27tegE75s1BTVceVli1w7aYq8kLNFatZWMfzNWXmg1d6sqU&#10;/uhidIZ4k4RAo4v0hbKy5KMqjFj689hqTF1xCJdmNVq87Fi9VOgCjYWvOtM8eZH5IloY0rY/WrUw&#10;z1/RhnPb9HU1oQB3rsfU0t24ZGy9sLBFuqVMlIQ0FLUyR58iumA0R1b9HeGWS4e/TB7uRQJOBZpR&#10;fZBtlZubjqAq3LHEYotT6DefKyJNfxNGa5A3kkBjVTg3Rpww6nFajedCp1In+dEQsPOxou0cotMU&#10;9Bw0R7Z9Hwlt+7asQZO4QGMvP44aaR5AAoEi4IpAc0qKdJXKV6IhLscN1OQZzVkKNKMR4r+7RYAC&#10;jVskeR2nBJwLNCO12S7EhrbjqAptWQrbch0DfbK16VQrurs7cfhwu2yB6dFqrZi+wiYv0MgLxWDs&#10;C0z0C4sudMZbIbNvwThZTZuEQIN2LJ9YDlkoo24zWrFiDRYvLkPJlFHqQg30oe/SWbR3dqOz9TA6&#10;lK1gsqVA3SpkiFwj1MobQaDVX8JiBZp88fWcxTak6K/2sS84es2ruFsq9y3AOAWkCGGDMV0ZnM5U&#10;Hk8CmSfgVKCJbLMd3lKUK6tBGpvrsOROi5wQswq7DztmF6JaaglD6lKVL12JFY8uRcmM8TAa0ZrQ&#10;jCTQlO8fjG2QEi1ohNpUx10ho/+uE11B4yQ/tq/GbZI/ruTLSsJzplbkhr+yynCc/BtMud9VgcZu&#10;fsz83KQFJOAlAkkKNAOy3HiOPDsou63lAaitC1vNKraXPKUtaSdAgSbtyAM7oF2BxmoZbgQ0rqAJ&#10;7BxK1HHHAo2jh3K5x25chOWNXVrxWeNPaq3kS6kSpdijmwKNudBm3BeWs6iZrmwVsFpto510auNU&#10;WaV2KfEtTupFaqQ2S4NWm0X/kyKbRWWLsaG2Vl7MTK9WF/ahonw9WlQxxnR4Xj5uvn5JhCwLgcbK&#10;14QEGtneYNk0IVqQiRVodEEtr6gMcwpyY6fgFalt0yHFmuPEJdE5y/NIIFMEnAo0sSLwBexaUIwN&#10;Uk5BKQzcIdVrY0o0WW2TV2rCSOHtlohEmovC4kexcusmKRIcrv4dX6CJk/OiBA291l3cNtWybXSq&#10;bBu95OheEBUxu/nRWBVYhLI5BbJ5M/rvitQO60CvOUe6KtDYzY+ZmpEclwS8SSAJgUZJknMkSUoF&#10;rFwp2NcmBftYyM6bUc6QVRRoMgQ+gMPaFWj0IsDxHpxYJDiAkydJl1Mp0BxbPlFqnsiLSOir7+KF&#10;sorkznzceqt8NU7FFiebAs1GEWgaUy3QqHEZwIX2/WjYsg+HZVVMqPmI/HdT7RtpTjBbmhMoH8eV&#10;zkcrVpZL0d4ZKMi7FeNvHmGLk2sCjdLFqRlLYuaRfYFm1ClIgWZURDwgOwgkL9AofsrqtKmy4kPE&#10;lugaLyqFuHUMZSXiqcPY0rADrYe7oNYHDv2FC+WOVIPGpkAzWq07NwQau/lRv0+MOj1Mvrkq0NjN&#10;j6MayANIIFAEEhRoTqHmu3PQoNTmyl+M/V17sJAdaQM1cew4S4HGDiUe4wYBuwIN9Dbb8vVq0KII&#10;jf5CHLdGjRvG8hq+IpAygUavY4Bi1HOPc3sAACAASURBVEmB2zXR99iMCTTWxYjNQU1+i5P1FLl+&#10;oR27q5ejWvkMHqrbcn21VhvGXCw5fHY6BJp4K4mOyTatxbJNSy9MGn+LE/ONr1ICnRmBgDsCjaLR&#10;SO0p2bqjLIhROjMeN9dosttoYuAUDm6uROVupUSDvNP0HlELiSe7gsZKPI9AkvQWJ/v5cZa+xSnO&#10;M4/llVwVaOzmR/5sSIAEzAQSEGhMbT+lO0Lbia3griZOKisCFGg4L9JFwLZAo3dwsSwW2In1U0ux&#10;+5KsCOyRFYHhFc/pcoPjZCGBlAk0+ktGnNUTRsehtG9xkmasUneuUOrOWRYJNopSJl6Dpm/XAhRv&#10;7pTrN0tnFXMPJ2WC6DUTtC+zUFtdxxlLVtd8V1bX9FjVoHFtBY100xYWH+k9v/U5rBcJVsY/USVd&#10;sSzEotCLkDXHLPwx0GQSGIWAawKNjGOsMJTOSrt7ZBWbLmJHCzTt6zF96T70Ftah93ioEK5hp7zT&#10;TJVtOJfCQkLSAk2frOpTCpzHKUpslbudTBwn+XHJiM88cUa1FGh04Sqyk512hQHsmqd00lJ2nXVJ&#10;y26tiJq+hdNefnRCgMeSgP8JOBZojG5N8fZ++p8ZPbRJgAKNTVA8LGkC9gWa8ENd5NLo6+jcWIxS&#10;aUVpuWQ6aQt5Ab8SSJlAY6ygiW0fHa9Va9JFgm1tcVKex/U221HtpeVB/eCiQhFMtL0DCbfZ1oWV&#10;XHlxOn3E1NJWhpavz4VSOHcoJHycDa2gyZUvxD2yKs5YaGRqdW1ZJNhFgQZiZ0OXfH3X200ZY5vb&#10;kFut5tG3ashx0ta7Ody7V+jpLcvF+hXNOL0tWqjy6y+KfvmZgJsCjSQDLJAPxUo5mtzFh9C/R2uT&#10;HbvF6TAqJkpnNqmzskJqZW4zf1WW7UbTJXf0mtrZJy3QmPJggXRp6xCROdzZehEKRVFOqs22g/yo&#10;fGdqXz1VVhlekmebRpxuflTE4vCffi+RJIPm09ugZhldODYzlf/cuX4qSncr19mNnuYlhk/m+5GV&#10;QGMvP/p51tM3EnBOwJlAIw+MCwo2SLVv+cvNQ55V+XPtsQyNX8i2J+f28AwfEaBA46NgetwVJwIN&#10;BmTrQbFsPVDWRucXYc6sAlzvbkGXUus8+kucx/2meZknkDKBRh7yD1cUSlt45VFeigIXl6HoVunk&#10;1NmBbpm7hUvLgf0t6DEJDWkTaMSiAXmI11808ovmQH5GIdtykZs7hKGhqC+t+ldteT6wrtkSGUvj&#10;Y5DhO3Clt1O6Vyk/XJNodbYG04ulRaxyeuj3nNcnxXXlBz2UNweLi7pxSGrlhcWiUBcn1wSasL9q&#10;jG7uRWeH1MsRc/LKd6O7SX+RidOmVop9flda3Co7xnPF/lkCMu+KXEOvuZNXjt3dTeHVAZmf8rSA&#10;BBIm4KpAo+ShXfNQoCzdQL7kynNQF9xZbHGKzVd5ooGG8oS5ppWcnrxAoyZILCpcAVWrDuUlSZBq&#10;/srNzZX8OGQtKrmdH9VImcpSKIXWZ82SGl3KvUS63KmFvfJQLtu8mvQlSEauzkdx+SzMWFyHbUtE&#10;fTbV+wo/O7XKs5P08C2bg+tSbPjmmBU0dvNjwlOKJ5KALwk4E2j01nGjorD3ADbqZXhAVhOgQJPV&#10;4csq4x0JNIpn189iX+Vy1BzWC49KN4eyTdi2uwolrKeVVbHPtLGpE2gUz/pwbGOF1EiQLk7qJ9dc&#10;eS5eiKptddJ15CxW3yaFMq/oNU6sa8PEF21sdjaK88KiWDPQuQOVq2vQEqq2mVtYhk3bdqOgQb5U&#10;t0bVHnAo0MiPFGf3VWL5lsOhVtmK+3koLFmK2oatWKivVlF/zvuwvEK6OOlVP3MLUbZiE+pqlyB/&#10;n/YCF65R47ZAo3SwbMaM+gqsb+lRv4wrQsvC2j1ofPROUxvfOAKNGuZjqK+sRkN7qHW66mohSpZq&#10;PpgbVmV6vnN8EkiGgNsCjagxoa5yYpV8QO46XYs749Sg6TtWj8rqBrT3XNFWsCjir+TTNdsaJJ+G&#10;b/yuCDRagsSOytWoCeUFKHlp0zbsLmiQBSutEduBDFHJpkDjJD9q8ZJ7SX0lqhva0XMlVB05lE83&#10;1UV1xZOPAxHdA831a6Rj3vKlNTgsQlM41+3Hnlk7RChvBGIEGrv5MZlZxXNJwH8EnAk0/vOfHqWQ&#10;QMICTQpt4qX9ScCxQONPDPQqAwRsCzQZsC0zQ+pCRFg4MuxQu5f0oM6y61FmrE1mVKsXuWSux3NJ&#10;wO8E7Ak0/qZwNtTlKaa4MfOjvwNP70jAAQEKNA5g8VBnBCjQOOPFoxMnQIEmcXY8MzkCgRRo1BoF&#10;7VILphkfbY2sjWLUI1BaX0tx3PBClz7ZsjUbS3urpGjumog6CMlFIHNnU6DJHHuOnJ0EgiHQaKv0&#10;2qU+TvNHW7W6Lvpf3z4sml4pW5+kGUG3NCMwEiTzY3bOaFpNAqkhQIEmNVx5VSFAgYbTIF0EKNCk&#10;izTHiSYQSIFmQIpuFipFN011U2CqaZArLx9t8vIxw0RLqWFX3ILFsh3IKKab5dOJAk2WB5Dmp51A&#10;MAQaU/0wo+aLVkOrU90alIuizW04YU6QzI9pn4sckAS8TIACjZejk+W2UaDJ8gBmkfkUaLIoWD4z&#10;NZACjRLDPqmvUL0eO6SOk9SI1P5yC1C0cA221a3BrAC0qadA47MfM91JOYFgCDRqgkTnjmqs32Gq&#10;oWXUvFFqiPk/QTI/pvznxAF8TIACjY+Dm2nXKNBkOgLBGZ8CTXBi7TVPAyvQeC0QtIcESMDzBIIj&#10;0Hg+FDSQBEjAwwQo0Hg4ONluGgWabI9g9thPgSZ7YuU3SynQ+C2i9IcESCBVBCjQpIosr0sCJOAn&#10;AhRo/BRNj/lCgcZjAfGxORRofBxcj7tGgcbjAaJ5JEACniFAgcYzoaAhJEACHiZAgcbDwcl20yjQ&#10;ZHsEs8d+CjTZEyu/WUqBxm8RpT8kQAKpIkCBJlVkeV0SIAE/EaBA46doeswXCjQeC4iPzaFA4+Pg&#10;etw1CjQeDxDNIwES8AwBCjSeCQUNIQES8DABCjQeDk62m0aBJtsjmD32U6DJnlj5zVIKNH6LKP0h&#10;ARJIFQEKNKkiy+uSAAn4iQAFGj9F02O+UKDxWEB8bA4FGh8H1+OuUaDxeIBoHgmQgGcIUKDxTCho&#10;CAmQgIcJUKDxcHCy3TQKNNkeweyxnwJN9sTKb5ZSoPFbROkPCZBAqghQoEkVWV6XBEjATwQo0Pgp&#10;mh7zhQKNxwLiY3Mo0Pg4uB53jQKNxwNE80iABDxDgAKNZ0JBQ0iABDxMgAKNh4OT7aZRoMn2CGaP&#10;/RRosidWfrOUAo3fIkp/SIAEUkWAAk2qyPK6JEACfiIQIdD88n833xg/fpyf/KMvGSLwl7/cwB/+&#10;MICc3Jsw9htjM2QFhw0KgT//6U+4MngVN998M77+9b8Kitv00wME/vCHP+AGxuCvvzneA9bQBBIg&#10;ARLwJgHlQ4qSL2/6Wg7Gjf2GN42kVSRAAiTgAQLKe83A4CAeXrwYY/73wbduTJz4Nx4wiyZkOwHl&#10;Rvz/9V1SX5bzxlH0y/Z4et3+P/35z+jvvyxi4DfwjW/c4nVzaZ+PCFzq7wfGjEH+hAk+8oqukAAJ&#10;kIC7BIznwr+S58I8Phe6S5dXIwES8BOBP/7xT7j8H/+Bf1q8CGPeeffwjWl3FfrJP/qSQQKnTn+C&#10;KQXfokCTwRgEZWjlwe+3J7sx7c5CrqAJStA94ueF3i/wla9+FbdNnuQRi2gGCZAACXiTQPe/f4Lb&#10;vvUtjKdA480A0SoSIAFPEPif/7mOM787i4eXUKDxRED8ZAQFGj9F09u+UKDxdnz8bB0FGj9Hl76R&#10;AAm4SYACjZs0eS0SIAG/EqBA49fIesAvCjQeCEJATKBAE5BAe9BNCjQeDApNIgES8CQBCjSeDAuN&#10;IgES8BgBCjQeC4ifzKFA46doetsXCjTejo+fraNA4+fo0jcSIAE3CVCgcZMmr0UCJOBXAhRo/BpZ&#10;D/hFgcYDQQiICRRoAhJoD7pJgcaDQaFJJEACniRAgcaTYaFRJEACHiNAgcZjAfGTORRo/BRNb/tC&#10;gcbb8fGzdRRo/Bxd+kYCJOAmAQo0btLktUiABPxKgAKNXyPrAb8o0HggCAExgQJNQALtQTcp0Hgw&#10;KDSJBEjAkwQo0HgyLDSKBEjAYwQo0HgsIH4yhwKNn6LpbV8o0Hg7Pn62jgKNn6NL30iABNwkQIHG&#10;TZq8FgmQgF8JUKDxa2Q94BcFGg8EISAmUKAJSKA96CYFGg8GhSaRAAl4kgAFGk+GhUaRAAl4jAAF&#10;Go8FxE/mUKDxUzS97QsFGm/Hx8/WUaDxc3TpGwmQgJsEKNC4SZPXIgES8CuBBAWafrz3yia88HI7&#10;PhtW0ORg7O0lWFtXh8e/M86vrOiXQwKJCzRn8Py8H2LvHfX43WvlDkfl4UEkkJxAw/kWxDnjls+2&#10;BZqWJ3BXVbutYUvqf4dEUl/LE3dBGcJ8fvz/NhnLjh7HT+6wZZLPDupH64ZNOL/2NawKpP8+Cyfd&#10;yRoC9gSa8/IMOB97L47sVs7Y23F3+SrUPbMId+Sajj3/PObN34uLJYk9Q2o5M8j5MRPTSY85uWeC&#10;Psf0HoEEBJrQy4ySOHMmY2bJNEy4/CnaT17EsAg1JfUn5MGSIo33Qp1+ixITaAbR8sRsuTmK8pfg&#10;zTX9nnLETBNIXKDhfMt07LJ9fOcCjXzQGGt+m4glUFLXhYYy52Qo0Nhj1rrmLjzZxhcBe7R4FAm4&#10;R8CpQDNhWilmTo4d/+rFk/j408vy3iF/k5fh7eM/wd36YRRo3AtY2q5EgSZtqDlQVhBwLNCcf34e&#10;5ousnXPvFhx/YxEm6m6eEcX6/2/vioHayLLt2a1dsYm8M7typE1wYjlwyYGNA40mAAIDgYH6hXFg&#10;SDABrANsAoEDIAAcAA7GOBAk4MA29UvGAWMHQABDIDwBKgfgBBK0NVMi2C8iXH/r//u61VJLamG1&#10;1EJP3Zdoasrqd++5r2+/d95957YTY40GjH96hfvM0dTEBKikkeYJmmO8ftCO8d1T1SwmaCoZHls9&#10;uzSChuebrSZBlZwxTdBUMK8VS9BUCSpphuUTcmlCwYY4DAGzBM251YSJCPoaRyDO8+qfbOBj/z8c&#10;hqad3GWCxk7RZF/KR8AkQZOgDXQLZvcuoeN9fmn01tB1PPz5K/zjn7DCDE350anxJ5ghaBJbkxh8&#10;vIyY4GbcbrhOT/G1ghuZGoeWzc9BwCxBw/ONp5BVCDBBYxWSF/ccJmguDmseiRHQI2ApQUMPToTv&#10;4ofZA8D3BL+8788cGjPsNYYAEzQ1FjA2t8IImCRozrdmfzKA9uUTqjb8gE1nXmyvcLhq6/FFEzRa&#10;OSq5522dx9v+KO6JaiwmaGor4FW01hRBw/OtipGy39CVJ2hSmm/hKI5OlYJ++nPB62vGP58/Q6dO&#10;fKHYCpp8gmINfVcfY1vk3Gk3JgfH8Ua5tiyGqkfw0QTm+m8jtzD27DCC0NAs1lNXDVweP7qn59G5&#10;fY/WAvEsLRzzkT/DYSSEoRfrOIin/Ha5UX+7A8PjT9Gce1ie2MPS1BjC6wc4SWnjef3dGJ9/ih+1&#10;Ul/du5+xR7vqdP4GQase1q9vVByDmPsyjrOhQcz+TGOnMRvFdP+PvGE0H3j+hY0RsJqgoTvxqrYX&#10;XXP6QNecFEmpAlecElthjEyFET2iA0BdHu2dmMjSzzQicDPv+jTck4MYfxODmpZcqA8+wsRcP27n&#10;J0hEQkOY1XKSywN/9zTmO7ctWOOazI9nh4otL7YPEde+I0o+7cfodH8mR5JHel/rxvowFknlVMX+&#10;OSw+pW9BMorw4zH8tH2kYKnl/qfpZKt/TjH58bz8m8De0hTGwvQtUJM7KWzQt2Z8HvrxbPzasGsO&#10;RMBCgkZ7uVxoXfiM5z86EE12OQuB4gmaGXQNxNH9MrXZKPP+MIfBeQiYI2h4vjlvhlTO48oSNDrN&#10;N48PDSTG4MYp4rG91ELVi4ck9DucErotm6Cp98NP2g4x5OrL0YK4dQGfdR/25NoAGh9vkDWAx9dA&#10;OhFnONgWmxYij7x1iMdPyyJo9uk6tSB50lp3WX778GTjPdI3GvbDuNs1iwOxdk/hRCBhl4gj2rmh&#10;Z5UqfoVARWINY2Nr2IttEH5kZ0MQPvdltNEGre1yqQSNH8HgPrbpnkUahw3CQUy5+odY/Tic0cao&#10;3DTkJzMCNYGA1QTN+sB10pMiBUx9fjJYQyaJyAkQkUNvKXwNfnjdwMnhNmJKp5PsfUthgqYefn8c&#10;sRhlFT/lDs9JKueJR7Ri4fNzpLc+yTUMND7Ghpogldx9dkDjEavj8npRF4/jtIxDSFP5kWzpCxAB&#10;T64KYiPo85BRJzikfK2634T5nZdoThFMmv/19XEcHVGeFL7WHWJ390jJ996OHlxZW8Z26jtRl861&#10;HnS/3cHEDXUqqs8pNj8Wyr/7CN/twqya3NXYUXaN7apkuLdnlQoC0upDNfEOsJGMQDEIWELQJI+3&#10;8NPgIJbFC+Qbxcb7XvBN0GLgt/e/KZqgyYWBCRp7T4wKeGeKoOH5VoEIOPeRlSRojsN30DR7BBct&#10;5HeorZP+gFZboLs7lvHrs9u6BXEpXZxSFTRirR4kfblFI305USmyCKWvXnrBn9sYIIFIXyNGxE6A&#10;/krtRoXka3TdGkfM04HlnWdQvVP/oqEAetbO4B9exUqvWGlkOr54CYtVwkLDKb0py9k8GV9xKpWg&#10;EVZ50bG8imfaEfrZHiZb7ildaHykjfGetTGcmyDY8ywErCJokgkiRWeH8PjdkfL+6Ynq/AqaKEI3&#10;e/Du1E8amStZGpnJ1124NXUITxvl2GcqvVKYoFESJKY3F9GZEeBUu47Su57Jd5nmA7m5OxHpQ+OI&#10;IIqUBFlap1JT+RHQSKx8MiOJyIMARnazpSk0oj/P1/UBXB/cUCtmcnRIte+RnihLP6eo/Gicf7XK&#10;RWKFsLxK34JMck+RTlwUwCnGngiUR9AczlAruwX1pEi8sP5RfFhhcsaeU8W8V0zQmMeMf1EaAkzQ&#10;lIYb/6p8BEwTNOcOqe8sdIylrnbMxC6h26gdtlbar1vkl11BI6pN8sbKXzgrm5rxGB28zuPzy5x2&#10;U7rT2pIJGo2kr3+CjY/95x/4aJsGTzfe7kwgdXibRlnbnDSQNt6rlDae1QSNp/stdrRjY23kvTEE&#10;7r3Bif7qRfnTjZ/ACNQ0AmYJmm86S9cqn8y/Qv8NXWe8vEO+FAEtKkU+U6XINx56HkFjJOGQd/1R&#10;I1AMx7Ogc6SZ/IgthKh6Zu3kBp5pBLvO/8JXN0V1Sq5chUbku4mQ/pUIad2DoiHc7HmXVRWkfY+K&#10;y49GBM06Bq4PYuNrdmWOLrmrhFHDOD69up93Bfebc4f/ASMgMQLlETRUVtw3tQeXW1cq56YuTqvU&#10;xYlLaCQO+8WYxgTNxeDMowBM0PAsqBYC5gma89psX0H/ygr6U1eWMj6dIZlIIr6/jf2DGNbXo9jd&#10;p3JzcZRpKUFDG5gv+RuY3A2L2qa6cIVM5MFVOpUto4IGUQxd7wH1HBB3CdDd3YvW1iBu/yO/PWQ0&#10;dBM9707hoVL3HaNS98gDXBXGEJn0JUUmWUvQeOgK1Y56hSrrr/CpfbXmKo/LCFQbAbMETXab7cyV&#10;IhdVVDxbHEXbFYOWsXkETQJLd3/AFGkJw12Ppo776O7swO1rl6CjddLQnEfQNM1/QS4nrengpAkN&#10;Io2vqgnSuEJGy0mlVtCYyI/Z8U4ikaD92i5dkd3bxvquaFWuao3la2sZ5W+NoNFVU2oDGFS+qzgW&#10;mx8NCBqN9PFQG/UdXRv1tFMRPLg6gl0Yf7eqPdd5fEagHATKI2iyRk5S6XE7LZSonoZPjMqJiW1+&#10;ywSNbUIpvSNM0EgfItsaaJqgMbUop+/qZB8eL8dU8dn0H+kCkIxAXAgmWknQFPh2Z29YDjHT2IKF&#10;uFG1jWqg1jCg5Aoa5SEzpCuzoOrKaH8kUukLtqJ/eJg2ZurWSjuldfuCaPC68ufZ6QG2d2kTovPN&#10;WoKmAdNfXqEzb2TuSmLbl54dKxkBswRNfg45VrrJjtO1HLHXWCVh4Dxu1OiavNCEaSFNmKxESgK/&#10;/k7cH/0niQSn7yydc8WpQM5LVTNqJMfhTCNaFuKFG6bsTyJAjTBOTH0LciAvMj+qvzpGZKAHYxsp&#10;4fd0PnXDU3eGE2L68wkaI19LIWiKzY8G+VKrEnX7EGzwklJQ7t8paQDtku5Z4W9RyROVf8gIVBkB&#10;Cwka4YlWjpZzH7TKTvLw1UGACZrq4O7EUZmgcWLU5fC5kgTN1tB1PBRlJKlT37ZmIiGueHD5Mp0a&#10;V+KKU5EEzSQRNMuVJmiU8CZxHH2HhRcRrO9p3ZnE/89o32R0Dr4xHypG0BicJiumMEEjxxvKVsiE&#10;QPkEjfCGqtMCpClDZIuRPlehLk4AVSLur+On8BK211MCuSlw9PoshStoiiRoSOC8hURpCna0tYKg&#10;KTI/CnImfLeJRHbpB0o1YjeagkFc817C5Ut1BFW+rcYEthiwFIKm2Px4DkHzzQnMBM03IeJ/UHMI&#10;WEzQ8IKk5mZABQ1mgqaC4PKjsxBggoYnRLUQqBhBo+kYwI9RErbsza3krxpBk6laKVQhU/4VJ+No&#10;nh1H8WbqMabEMXhKc+YsdcWpYfoLXuWXsRg+yNoKmkKbgy26pvWQrmnlC5NWa67yuIxAtRGwhqAR&#10;HE0IAdI8EQUxftKXWknpS6nc6CTpYy4j/q0KleQ+1mZDCL05oGs+JM/wieQZFO5bXM3Jfq8LkxaC&#10;t1BbfacJGYPcnIV72Vecis+PN7RrQm4S2f01W3BdharSBE2x+fGcK04kSPyl2ORe7QnO4zMCFiFg&#10;kqBZx9DNENZPr9GCUU1kWX+0oHxAnRd2QS0wf6EWmJmKQYvM5cfUEgJM0NRStGrbViZoajt+tWx9&#10;xQgabZNRoKpFE7+9+CtO1K06fBc/0JGsoUhwupK2dA2axOsHaJndQ13zInVW0StRipmi6Q6kTmZT&#10;myFjW4xnVqHNlvr/jbqCJPG66xZIF9lQq6GeOjV9zO3UpIkE+57gl/f94OVQLb/lbLtVCFhG0JBB&#10;6QpD6qw0t0Md5rQ9SS5BEx1D42AE8Suj+LSSKya7j8kAdWE6yRAJZRM0iTDu/jCLgwKixEa52wy+&#10;peRHYz0cqq65Q9U11AirclecgOLyo9EBvzlxZzMY8r9lBGRHwCRBQ4uUB7RIIb29/LLCzL1QsVDa&#10;IRUtA+ku2fFg+yxEgAkaC8HkR52LABM0PEGqhUDFCJp0BQ1tHFY3s0RoC7VqLbuLU1FXnAjpdKem&#10;nPbSdCVprS9AJEeZbbaPw7jTNIsjF+kXbJK+i47dSNLpc4BEf7+miQ/tugNde5rexKL+H0Nr+00b&#10;kO5FbE7o25HnEzF7YwHce3OSt77R420kpkk9ZzH+QdccId1mO7cNebVmKY/LCMiBgJUEDZJE1gZI&#10;JJbSjb69c34FTUZ+ofvtB0zoOz7RdaNG0oOJu1qx8Pk5RKPtsgkaXR70dixjlUjmTHfoPgSo2qas&#10;Nttm8qNWQSNy6Q7l0vTG7Ax7ky24J/qD018lCZri8qPxDYxoKEDapiInT2NzsTOL6NbyMiV3LG5O&#10;IJfKl2PGsxWMQGkImCRo9Asz+m+XF/6gD57TOGK7dD9cfcvx9sNT6PNfaabxr2odASZoaj2CtWM/&#10;EzS1Eyu7WVoxgoYW+esDAeqWJJbyJArsD8LnOUU8tosD+tjWdzQB7zZwlKetkl25Upi00Zeep04q&#10;iyVolKVAZqPh8TXA7yXRYsU2F1yur/j6NYcA0U61UUiTIHtm7FPpfbuyedB8B07jMewK50U7cD1p&#10;RYKZd9oXQAfBcHl8uEHGuMW6RNOtcTdhbvNl+oRdK+sHteht8l9D2+gE2kTnSdr43CViSMg1gJ7T&#10;QM85O9hGLE4imsEGnJEgZZ2u9axWcaP5q8SoLrMecjfNYfNlGx9W2e2lZ39KRsBSgkbkoddduCVK&#10;2+Ch1s87autngytO+fnKDZyQgHhMCOdmE6nlEzQ5e6VULqEEqeQvl8tF+ZFGbV3A5+eCEtLZbHl+&#10;1ETdlaQGX4MfXuq8e7AdI3FdNxpar2H/512D9thWiQRnvgfn58dCEhn7mLnTjgU1ucN3Q9gvvoPU&#10;iUqI5MONprlNvEyXT5U8NfmHjIBUCJgnaIT5Z4eIhIbwYv2AXnDVHxeJGN7uH8V0/49cyitViKtn&#10;DBM01cPeaSMzQeO0iMvjb+UIGuFjAluTgxh5Q12clG+ti3iDZvRPjFLXkUOEbpJQ5mlG4+TCKmhS&#10;8Cf3lhAKzWDjSF0IuOqDeDQxB+/CrTwNh/SmqcgNiBD0PIyEMPRiHQeZhQbqb3dgePwpmgWhov9L&#10;bCE8MoVwNNV+XFuXdDzC6HAbUk2f1F8ko5jse4zlmNrSJUu/5jiCocFZrNNGSqHGaHPV/GQez28s&#10;KboWyCNoaCPzdhHXwgPUJeVI95vneNZ5xbCNrzyzly1hBC4WAasJGiHGrXaVIz+8D/FhcxhXCmjQ&#10;JLbCGJkKI3p0qlawCPKX8mnvxATl00zNvyUEjZJn9rAUCmEmlRcoQSL4aAJz3gXc0mvWiH9rksA2&#10;lR/Fnm0ok5+E3/XBbjwapW54ngi6SJoiptOosVYkuNj8eJ6GKX0HwyOYCkdxRB2n1NC5lW+B4kNW&#10;cr/Y+cyjMQKVQqA0gqZS1vBzbYVAyQSNrVBgZy4CgbIImoswkMewLQJFEzS2RSDXMW2hbSCOq3Qv&#10;OcLoF9KLsAEe5wqH2sA/doERsBqB4ggaq0eV63laBV+euDHnR7kCxdYwAlVEgAmaKoJv96GZoLF7&#10;hOXxjwkaeWLhNEscSdAowrxR1Pcs4uPT7Jv/ab0W0ojZIHHcTKFLgq5stWMw3k+iub22qLRlgsZp&#10;bzv7Wy4CziBo1Cuj0foeLH58GTl7RQAAA0dJREFUmq2Nkoigr3EE21+pmcoGNVNJJ0jOj+XOLf49&#10;I2AnBJigsVM0JfOFCRrJAmJjc5igsXFwJXfNkQRNkkQ3A4MQ8jhpzRfodAFctPlYoc3HNV3wRJfH&#10;lg200nWg+7nXkySPcSHzmKCp0cCx2VVDwBkEjU4/LK2bompo7SlXJ13wPVnBe32C5PxYtTnJAzMC&#10;MiLABI2MUbGJTUzQ2CSQNeAGEzQ1ECSbmuhIgkbEMkH6ClNjWNJp0YnGAb7mXkyM9uKGA/pKM0Fj&#10;05ea3aoYAs4gaJQEib2lKYwt6TS00po3QkPM/gmS82PFXiN+sAMQYILGAUGulotM0FQLeeeNywSN&#10;82Iui8eOJWhkCQDbwQgwAjWDgHMImpoJCRvKCDACEiLABI2EQbGLSUzQ2CWS8vvBBI38MbKrhUzQ&#10;2DWy7BcjwAhYjQATNFYjys9jBBgBOyLABI0doyqJT0zQSBIIB5jBBI0Dgiypi0zQSBoYNosRYASk&#10;Q4AJGulCwgYxAoyAhAgwQSNhUOxiEhM0domk/H4wQSN/jOxqIRM0do0s+8UIMAJWI8AEjdWI8vMY&#10;AUbAjggwQWPHqEriExM0kgTCAWYwQeOAIEvqIhM0kgaGzWIEGAHpEGCCRrqQsEGMACMgIQJM0EgY&#10;FLuYxASNXSIpvx9M0MgfI7tayASNXSPLfjECjIDVCDBBYzWi/DxGgBGwIwJM0NgxqpL4xASNJIFw&#10;gBlM0DggyJK6yASNpIFhsxgBRkA6BJigkS4kbBAjwAhIiAATNBIGxS4mMUFjl0jK7wcTNPLHyK4W&#10;MkFj18iyX4wAI2A1AkzQWI0oP48RYATsiAATNHaMqiQ+MUEjSSAcYAYTNA4IsqQuMkEjaWDYLEaA&#10;EZAOASZopAsJG8QIMAISIsAEjYRBsYtJTNDYJZLy+8EEjfwxsquFTNDYNbLsFyPACFiNABM0ViPK&#10;z2MEGAE7IpBF0Pz3u/f/5/nb93b0k32qAgK//fY7vv/+O9TV1VVhdB7SaQj8i+bb5b//HX/+85+c&#10;5jr7W0UE/v3v/8Ef/vhH/PWSu4pW8NCMACPACMiPwG+//47vvvsOf+F1ofzBYgsZAUagagj873/+&#10;g0TiBF3/1Yn/B6KjXBumgKxmAAAAAElFTkSuQmCCUEsDBBQABgAIAAAAIQA9/Do24AAAAAgBAAAP&#10;AAAAZHJzL2Rvd25yZXYueG1sTI/NTsMwEITvSLyDtUjcqBO35SfEqaoKOFVItEiImxtvk6jxOord&#10;JH17lhMcZ2c1802+mlwrBuxD40lDOktAIJXeNlRp+Ny/3j2CCNGQNa0n1HDBAKvi+io3mfUjfeCw&#10;i5XgEAqZ0VDH2GVShrJGZ8LMd0jsHX3vTGTZV9L2ZuRw10qVJPfSmYa4oTYdbmosT7uz0/A2mnE9&#10;T1+G7em4uXzvl+9f2xS1vr2Z1s8gIk7x7xl+8RkdCmY6+DPZIFoNPCRqUEotQbD9lDzw5aBhMV8o&#10;kEUu/w8ofg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wr4iO&#10;qQMAAE8IAAAOAAAAAAAAAAAAAAAAADoCAABkcnMvZTJvRG9jLnhtbFBLAQItAAoAAAAAAAAAIQAP&#10;PPZOsIMAALCDAAAUAAAAAAAAAAAAAAAAAA8GAABkcnMvbWVkaWEvaW1hZ2UxLnBuZ1BLAQItABQA&#10;BgAIAAAAIQA9/Do24AAAAAgBAAAPAAAAAAAAAAAAAAAAAPGJAABkcnMvZG93bnJldi54bWxQSwEC&#10;LQAUAAYACAAAACEAqiYOvrwAAAAhAQAAGQAAAAAAAAAAAAAAAAD+igAAZHJzL19yZWxzL2Uyb0Rv&#10;Yy54bWwucmVsc1BLBQYAAAAABgAGAHwBAADxiwAAAAA=&#10;">
                <v:shape id="Grafik 1" o:spid="_x0000_s1040" type="#_x0000_t75" alt="Ein Bild, das Text, Screenshot, Schrift, Zahl enthält.&#10;&#10;KI-generierte Inhalte können fehlerhaft sein." style="position:absolute;width:57594;height:107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pccyAAAAOIAAAAPAAAAZHJzL2Rvd25yZXYueG1sRE9NS8NA&#10;EL0L/odlBC9iNwZNS+y2iFIULIK1PXgbsmMSkp0Nu9s0/nvnIPT4eN/L9eR6NVKIrWcDd7MMFHHl&#10;bcu1gf3X5nYBKiZki71nMvBLEdary4slltaf+JPGXaqVhHAs0UCT0lBqHauGHMaZH4iF+/HBYRIY&#10;am0DniTc9TrPskI7bFkaGhzouaGq2x2dgW562XwXKXQfN69jPMzft+0x3xpzfTU9PYJKNKWz+N/9&#10;ZmV+Mc8W+cO9nJBLgkGv/gAAAP//AwBQSwECLQAUAAYACAAAACEA2+H2y+4AAACFAQAAEwAAAAAA&#10;AAAAAAAAAAAAAAAAW0NvbnRlbnRfVHlwZXNdLnhtbFBLAQItABQABgAIAAAAIQBa9CxbvwAAABUB&#10;AAALAAAAAAAAAAAAAAAAAB8BAABfcmVscy8ucmVsc1BLAQItABQABgAIAAAAIQAFopccyAAAAOIA&#10;AAAPAAAAAAAAAAAAAAAAAAcCAABkcnMvZG93bnJldi54bWxQSwUGAAAAAAMAAwC3AAAA/AIAAAAA&#10;">
                  <v:imagedata r:id="rId30" o:title="Ein Bild, das Text, Screenshot, Schrift, Zahl enthält.&#10;&#10;KI-generierte Inhalte können fehlerhaft sein"/>
                </v:shape>
                <v:shape id="_x0000_s1041" type="#_x0000_t202" style="position:absolute;top:10858;width:57594;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Fz1zAAAAOIAAAAPAAAAZHJzL2Rvd25yZXYueG1sRI9Ba8JA&#10;FITvBf/D8gq9lLpJDWmauopIC60XMXrx9sg+s6nZ3bC70fTfdwsFj8PMfMPMl6Pu2IWcb60RkE4T&#10;YGRqK1vTCDjsP54KYD6gkdhZQwJ+yMNyMbmbYynt1ezoUoWGRYjxJQpQIfQl575WpNFPbU8meifr&#10;NIYoXcOlw2uE644/J0nONbYmLijsaa2oPleDFrDNjlv1OJzeN6ts5r4Owzr/biohHu7H1RuwQGO4&#10;hf/bn1JA/pKlxeusSOHvUrwDfPELAAD//wMAUEsBAi0AFAAGAAgAAAAhANvh9svuAAAAhQEAABMA&#10;AAAAAAAAAAAAAAAAAAAAAFtDb250ZW50X1R5cGVzXS54bWxQSwECLQAUAAYACAAAACEAWvQsW78A&#10;AAAVAQAACwAAAAAAAAAAAAAAAAAfAQAAX3JlbHMvLnJlbHNQSwECLQAUAAYACAAAACEAgqxc9cwA&#10;AADiAAAADwAAAAAAAAAAAAAAAAAHAgAAZHJzL2Rvd25yZXYueG1sUEsFBgAAAAADAAMAtwAAAAAD&#10;AAAAAA==&#10;" stroked="f">
                  <v:textbox style="mso-fit-shape-to-text:t" inset="0,0,0,0">
                    <w:txbxContent>
                      <w:p w14:paraId="17A02FF7" w14:textId="36C09183" w:rsidR="00B93AA3" w:rsidRPr="008F6FB4" w:rsidRDefault="00B93AA3" w:rsidP="00B93AA3">
                        <w:pPr>
                          <w:pStyle w:val="Beschriftung"/>
                          <w:jc w:val="center"/>
                          <w:rPr>
                            <w:rFonts w:cs="Arial"/>
                          </w:rPr>
                        </w:pPr>
                        <w:bookmarkStart w:id="41" w:name="_Ref220508150"/>
                        <w:r>
                          <w:rPr>
                            <w:rFonts w:cs="Arial"/>
                          </w:rPr>
                          <w:t xml:space="preserve">Tabelle </w:t>
                        </w:r>
                        <w:r>
                          <w:rPr>
                            <w:rFonts w:cs="Arial"/>
                          </w:rPr>
                          <w:fldChar w:fldCharType="begin"/>
                        </w:r>
                        <w:r>
                          <w:rPr>
                            <w:rFonts w:cs="Arial"/>
                          </w:rPr>
                          <w:instrText xml:space="preserve"> SEQ Tabelle \* ARABIC </w:instrText>
                        </w:r>
                        <w:r>
                          <w:rPr>
                            <w:rFonts w:cs="Arial"/>
                          </w:rPr>
                          <w:fldChar w:fldCharType="separate"/>
                        </w:r>
                        <w:r>
                          <w:rPr>
                            <w:rFonts w:cs="Arial"/>
                            <w:noProof/>
                          </w:rPr>
                          <w:t>1</w:t>
                        </w:r>
                        <w:r>
                          <w:rPr>
                            <w:rFonts w:cs="Arial"/>
                          </w:rPr>
                          <w:fldChar w:fldCharType="end"/>
                        </w:r>
                        <w:bookmarkEnd w:id="41"/>
                        <w:r>
                          <w:t xml:space="preserve"> SPI-Modi</w:t>
                        </w:r>
                      </w:p>
                    </w:txbxContent>
                  </v:textbox>
                </v:shape>
                <w10:wrap type="topAndBottom" anchorx="margin"/>
              </v:group>
            </w:pict>
          </mc:Fallback>
        </mc:AlternateContent>
      </w:r>
      <w:r w:rsidR="00F70C7C">
        <w:rPr>
          <w:rFonts w:cs="Arial"/>
          <w:szCs w:val="24"/>
        </w:rPr>
        <w:t>Die SPI-Schnittstelle kann in den Modi null bis drei betrieben werden. Die vier Modi ergeben sich aus einer Kombination der beiden Parameter Clock-</w:t>
      </w:r>
      <w:proofErr w:type="spellStart"/>
      <w:r w:rsidR="00F70C7C">
        <w:rPr>
          <w:rFonts w:cs="Arial"/>
          <w:szCs w:val="24"/>
        </w:rPr>
        <w:t>Polarity</w:t>
      </w:r>
      <w:proofErr w:type="spellEnd"/>
      <w:r w:rsidR="00F70C7C">
        <w:rPr>
          <w:rFonts w:cs="Arial"/>
          <w:szCs w:val="24"/>
        </w:rPr>
        <w:t xml:space="preserve"> und Clock-Phase.  </w:t>
      </w:r>
      <w:r w:rsidR="00B93AA3">
        <w:rPr>
          <w:rFonts w:cs="Arial"/>
          <w:szCs w:val="24"/>
        </w:rPr>
        <w:t xml:space="preserve">Die beiden Parameter lassen sich im CTRLA-Register über die Bits CPOL und CPHA konfigurieren. CPOL definiert dabei den Ruhezustand des Taktes, Logisch-High oder Logisch-Low. Über CPHA wird eingestellt, ob die Daten bei der führenden oder hinteren Flanke des Taktes gesampelt werden. </w:t>
      </w:r>
      <w:r w:rsidR="00B93AA3">
        <w:rPr>
          <w:rFonts w:cs="Arial"/>
          <w:szCs w:val="24"/>
        </w:rPr>
        <w:fldChar w:fldCharType="begin"/>
      </w:r>
      <w:r w:rsidR="00B93AA3">
        <w:rPr>
          <w:rFonts w:cs="Arial"/>
          <w:szCs w:val="24"/>
        </w:rPr>
        <w:instrText xml:space="preserve"> REF _Ref220508150 \h </w:instrText>
      </w:r>
      <w:r w:rsidR="00B93AA3">
        <w:rPr>
          <w:rFonts w:cs="Arial"/>
          <w:szCs w:val="24"/>
        </w:rPr>
      </w:r>
      <w:r w:rsidR="00B93AA3">
        <w:rPr>
          <w:rFonts w:cs="Arial"/>
          <w:szCs w:val="24"/>
        </w:rPr>
        <w:fldChar w:fldCharType="separate"/>
      </w:r>
      <w:r w:rsidR="00B93AA3">
        <w:rPr>
          <w:rFonts w:cs="Arial"/>
        </w:rPr>
        <w:t xml:space="preserve">Tabelle </w:t>
      </w:r>
      <w:r w:rsidR="00B93AA3">
        <w:rPr>
          <w:rFonts w:cs="Arial"/>
          <w:noProof/>
        </w:rPr>
        <w:t>1</w:t>
      </w:r>
      <w:r w:rsidR="00B93AA3">
        <w:rPr>
          <w:rFonts w:cs="Arial"/>
          <w:szCs w:val="24"/>
        </w:rPr>
        <w:fldChar w:fldCharType="end"/>
      </w:r>
      <w:r w:rsidR="00B93AA3">
        <w:rPr>
          <w:rFonts w:cs="Arial"/>
          <w:szCs w:val="24"/>
        </w:rPr>
        <w:t xml:space="preserve"> gibt einen Überblick über die vier SPI-Modi. </w:t>
      </w:r>
      <w:r w:rsidR="00B93AA3">
        <w:rPr>
          <w:rFonts w:cs="Arial"/>
          <w:szCs w:val="24"/>
        </w:rPr>
        <w:fldChar w:fldCharType="begin"/>
      </w:r>
      <w:r w:rsidR="0017728C">
        <w:rPr>
          <w:rFonts w:cs="Arial"/>
          <w:szCs w:val="24"/>
        </w:rPr>
        <w:instrText xml:space="preserve"> ADDIN ZOTERO_ITEM CSL_CITATION {"citationID":"RSBIFEgQ","properties":{"formattedCitation":"[11, S. 452]","plainCitation":"[11, S. 452]","noteIndex":0},"citationItems":[{"id":69,"uris":["http://zotero.org/users/local/VRi3dGyu/items/YXAJQI3A"],"itemData":{"id":69,"type":"document","genre":"Datenblatt","title":"SAM D21/DA1 Family","URL":"https://www.mouser.de/datasheet/3/282/1/SAM-D21-DA1-Family-Data-Sheet-DS40001882H.pdf","author":[{"family":"Microchip","given":""}]},"locator":"452","label":"page"}],"schema":"https://github.com/citation-style-language/schema/raw/master/csl-citation.json"} </w:instrText>
      </w:r>
      <w:r w:rsidR="00B93AA3">
        <w:rPr>
          <w:rFonts w:cs="Arial"/>
          <w:szCs w:val="24"/>
        </w:rPr>
        <w:fldChar w:fldCharType="separate"/>
      </w:r>
      <w:r w:rsidR="0017728C" w:rsidRPr="0017728C">
        <w:rPr>
          <w:rFonts w:cs="Arial"/>
          <w:szCs w:val="24"/>
        </w:rPr>
        <w:t>[11, S. 452]</w:t>
      </w:r>
      <w:r w:rsidR="00B93AA3">
        <w:rPr>
          <w:rFonts w:cs="Arial"/>
          <w:szCs w:val="24"/>
        </w:rPr>
        <w:fldChar w:fldCharType="end"/>
      </w:r>
    </w:p>
    <w:p w14:paraId="7B841974" w14:textId="1849BEF8" w:rsidR="0056582D" w:rsidRDefault="00733032" w:rsidP="00895390">
      <w:r>
        <w:t>Die</w:t>
      </w:r>
      <w:r w:rsidR="00691228">
        <w:t xml:space="preserve"> </w:t>
      </w:r>
      <w:proofErr w:type="spellStart"/>
      <w:r w:rsidR="00691228">
        <w:t>Timer</w:t>
      </w:r>
      <w:proofErr w:type="spellEnd"/>
      <w:r w:rsidR="00691228">
        <w:t xml:space="preserve">/Counter </w:t>
      </w:r>
      <w:proofErr w:type="spellStart"/>
      <w:r w:rsidR="00691228">
        <w:t>for</w:t>
      </w:r>
      <w:proofErr w:type="spellEnd"/>
      <w:r w:rsidR="00691228">
        <w:t xml:space="preserve"> Control </w:t>
      </w:r>
      <w:proofErr w:type="spellStart"/>
      <w:r w:rsidR="00691228">
        <w:t>Applications</w:t>
      </w:r>
      <w:proofErr w:type="spellEnd"/>
      <w:r w:rsidR="00FD7C1C">
        <w:t xml:space="preserve"> </w:t>
      </w:r>
      <w:proofErr w:type="spellStart"/>
      <w:r w:rsidR="00FD7C1C">
        <w:t>Peripheire</w:t>
      </w:r>
      <w:proofErr w:type="spellEnd"/>
      <w:r w:rsidR="00FD7C1C">
        <w:t xml:space="preserve">, </w:t>
      </w:r>
      <w:r w:rsidR="00691228">
        <w:t xml:space="preserve">kurz </w:t>
      </w:r>
      <w:r w:rsidR="0056582D">
        <w:t>TCC</w:t>
      </w:r>
      <w:r w:rsidR="00FD7C1C">
        <w:t>,</w:t>
      </w:r>
      <w:r w:rsidR="00691228">
        <w:t xml:space="preserve"> ist eine </w:t>
      </w:r>
      <w:proofErr w:type="spellStart"/>
      <w:r w:rsidR="00691228">
        <w:t>Tim</w:t>
      </w:r>
      <w:r w:rsidR="005913AE">
        <w:t>er</w:t>
      </w:r>
      <w:proofErr w:type="spellEnd"/>
      <w:r w:rsidR="00691228">
        <w:t>-Komponente des SAMD21 für anspruchsvolle Steueranwendung</w:t>
      </w:r>
      <w:r w:rsidR="00FD7C1C">
        <w:t>en</w:t>
      </w:r>
      <w:r w:rsidR="0056582D">
        <w:t xml:space="preserve"> wie Pulsweitenmodulation oder Frequenz</w:t>
      </w:r>
      <w:r w:rsidR="00C77205">
        <w:t>-Generierung</w:t>
      </w:r>
      <w:r w:rsidR="00691228">
        <w:t>. Der SAMD21 verfügt über drei TCC-Instanzen</w:t>
      </w:r>
      <w:r w:rsidR="00FD7C1C">
        <w:t>,</w:t>
      </w:r>
      <w:r w:rsidR="00691228">
        <w:t xml:space="preserve"> die unabhängig voneinander arbeiten</w:t>
      </w:r>
      <w:r w:rsidR="005913AE">
        <w:t>.</w:t>
      </w:r>
      <w:r w:rsidR="00691228">
        <w:t xml:space="preserve"> Jede Instanz besteht aus einem Zähler, einem </w:t>
      </w:r>
      <w:proofErr w:type="spellStart"/>
      <w:r w:rsidR="00691228">
        <w:t>Prescaler</w:t>
      </w:r>
      <w:proofErr w:type="spellEnd"/>
      <w:r w:rsidR="00691228">
        <w:t xml:space="preserve"> und einem </w:t>
      </w:r>
      <w:proofErr w:type="spellStart"/>
      <w:r w:rsidR="00691228">
        <w:t>Compar</w:t>
      </w:r>
      <w:r w:rsidR="0056582D">
        <w:t>e</w:t>
      </w:r>
      <w:proofErr w:type="spellEnd"/>
      <w:r w:rsidR="00691228">
        <w:t>/Capture Kanal</w:t>
      </w:r>
      <w:r w:rsidR="00EB0B9C">
        <w:t>, kurz CC</w:t>
      </w:r>
      <w:r w:rsidR="00691228">
        <w:t xml:space="preserve">. </w:t>
      </w:r>
      <w:r w:rsidR="0017728C">
        <w:fldChar w:fldCharType="begin"/>
      </w:r>
      <w:r w:rsidR="0017728C">
        <w:instrText xml:space="preserve"> ADDIN ZOTERO_ITEM CSL_CITATION {"citationID":"fYw7c2ja","properties":{"formattedCitation":"[11, S. 616]","plainCitation":"[11, S. 616]","noteIndex":0},"citationItems":[{"id":69,"uris":["http://zotero.org/users/local/VRi3dGyu/items/YXAJQI3A"],"itemData":{"id":69,"type":"document","genre":"Datenblatt","title":"SAM D21/DA1 Family","URL":"https://www.mouser.de/datasheet/3/282/1/SAM-D21-DA1-Family-Data-Sheet-DS40001882H.pdf","author":[{"family":"Microchip","given":""}]},"locator":"616","label":"page"}],"schema":"https://github.com/citation-style-language/schema/raw/master/csl-citation.json"} </w:instrText>
      </w:r>
      <w:r w:rsidR="0017728C">
        <w:fldChar w:fldCharType="separate"/>
      </w:r>
      <w:r w:rsidR="0017728C" w:rsidRPr="0017728C">
        <w:rPr>
          <w:rFonts w:cs="Arial"/>
        </w:rPr>
        <w:t>[11, S. 616]</w:t>
      </w:r>
      <w:r w:rsidR="0017728C">
        <w:fldChar w:fldCharType="end"/>
      </w:r>
    </w:p>
    <w:p w14:paraId="31CB1CEF" w14:textId="2D1C27EB" w:rsidR="002F6734" w:rsidRDefault="007A4AB9" w:rsidP="00F86D98">
      <w:pPr>
        <w:rPr>
          <w:rFonts w:cs="Arial"/>
          <w:szCs w:val="24"/>
        </w:rPr>
      </w:pPr>
      <w:r>
        <w:rPr>
          <w:rFonts w:cs="Arial"/>
          <w:noProof/>
          <w:szCs w:val="24"/>
        </w:rPr>
        <w:lastRenderedPageBreak/>
        <mc:AlternateContent>
          <mc:Choice Requires="wpg">
            <w:drawing>
              <wp:anchor distT="0" distB="0" distL="114300" distR="114300" simplePos="0" relativeHeight="251662336" behindDoc="0" locked="0" layoutInCell="1" allowOverlap="1" wp14:anchorId="3739AD5F" wp14:editId="3E5A830D">
                <wp:simplePos x="0" y="0"/>
                <wp:positionH relativeFrom="margin">
                  <wp:align>left</wp:align>
                </wp:positionH>
                <wp:positionV relativeFrom="paragraph">
                  <wp:posOffset>1995903</wp:posOffset>
                </wp:positionV>
                <wp:extent cx="5577840" cy="3699510"/>
                <wp:effectExtent l="0" t="0" r="3810" b="0"/>
                <wp:wrapTopAndBottom/>
                <wp:docPr id="1781010886" name="Gruppieren 9"/>
                <wp:cNvGraphicFramePr/>
                <a:graphic xmlns:a="http://schemas.openxmlformats.org/drawingml/2006/main">
                  <a:graphicData uri="http://schemas.microsoft.com/office/word/2010/wordprocessingGroup">
                    <wpg:wgp>
                      <wpg:cNvGrpSpPr/>
                      <wpg:grpSpPr>
                        <a:xfrm>
                          <a:off x="0" y="0"/>
                          <a:ext cx="5577840" cy="3699510"/>
                          <a:chOff x="0" y="-167833"/>
                          <a:chExt cx="5794174" cy="4266758"/>
                        </a:xfrm>
                      </wpg:grpSpPr>
                      <pic:pic xmlns:pic="http://schemas.openxmlformats.org/drawingml/2006/picture">
                        <pic:nvPicPr>
                          <pic:cNvPr id="1651260978" name="Grafik 1" descr="Ein Bild, das Text, Diagramm, Plan, technische Zeichnung enthält.&#10;&#10;KI-generierte Inhalte können fehlerhaft sein."/>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34724" y="-167833"/>
                            <a:ext cx="5759450" cy="3700145"/>
                          </a:xfrm>
                          <a:prstGeom prst="rect">
                            <a:avLst/>
                          </a:prstGeom>
                        </pic:spPr>
                      </pic:pic>
                      <wps:wsp>
                        <wps:cNvPr id="1708036106" name="Textfeld 1"/>
                        <wps:cNvSpPr txBox="1"/>
                        <wps:spPr>
                          <a:xfrm>
                            <a:off x="0" y="3840480"/>
                            <a:ext cx="5759450" cy="258445"/>
                          </a:xfrm>
                          <a:prstGeom prst="rect">
                            <a:avLst/>
                          </a:prstGeom>
                          <a:solidFill>
                            <a:prstClr val="white"/>
                          </a:solidFill>
                          <a:ln>
                            <a:noFill/>
                          </a:ln>
                        </wps:spPr>
                        <wps:txbx>
                          <w:txbxContent>
                            <w:p w14:paraId="6F770B53" w14:textId="3F8BF37F" w:rsidR="0056582D" w:rsidRPr="005D12CA" w:rsidRDefault="0056582D" w:rsidP="0056582D">
                              <w:pPr>
                                <w:pStyle w:val="Beschriftung"/>
                                <w:jc w:val="center"/>
                                <w:rPr>
                                  <w:rFonts w:cs="Arial"/>
                                </w:rPr>
                              </w:pPr>
                              <w:bookmarkStart w:id="42" w:name="_Ref220577855"/>
                              <w:r>
                                <w:t xml:space="preserve">Abbildung </w:t>
                              </w:r>
                              <w:r w:rsidR="00C36B01">
                                <w:fldChar w:fldCharType="begin"/>
                              </w:r>
                              <w:r w:rsidR="00C36B01">
                                <w:instrText xml:space="preserve"> SEQ Abbildung \* ARABIC </w:instrText>
                              </w:r>
                              <w:r w:rsidR="00C36B01">
                                <w:fldChar w:fldCharType="separate"/>
                              </w:r>
                              <w:r w:rsidR="00715971">
                                <w:rPr>
                                  <w:noProof/>
                                </w:rPr>
                                <w:t>12</w:t>
                              </w:r>
                              <w:r w:rsidR="00C36B01">
                                <w:rPr>
                                  <w:noProof/>
                                </w:rPr>
                                <w:fldChar w:fldCharType="end"/>
                              </w:r>
                              <w:bookmarkEnd w:id="42"/>
                              <w:r>
                                <w:t xml:space="preserve"> Block Diagramm der </w:t>
                              </w:r>
                              <w:proofErr w:type="spellStart"/>
                              <w:r>
                                <w:t>Timer</w:t>
                              </w:r>
                              <w:proofErr w:type="spellEnd"/>
                              <w:r>
                                <w:t xml:space="preserve">/Counter Control </w:t>
                              </w:r>
                              <w:proofErr w:type="spellStart"/>
                              <w:r>
                                <w:t>Applicatio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739AD5F" id="_x0000_s1042" style="position:absolute;left:0;text-align:left;margin-left:0;margin-top:157.15pt;width:439.2pt;height:291.3pt;z-index:251662336;mso-position-horizontal:left;mso-position-horizontal-relative:margin;mso-width-relative:margin;mso-height-relative:margin" coordorigin=",-1678" coordsize="57941,426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b9dm2wMAAGwIAAAOAAAAZHJzL2Uyb0RvYy54bWykVttuGzcQfS/QfyC2&#10;QJ9saSVLWkm1HCh2bBg1EiF2EKBvFJerJcwlWZK6ON/Tb+gP5Md6yN2VIttF2/TBq+FteObMmaHP&#10;3+wqSTbcOqHVLOl10oRwxXQu1GqWfHq4Ph0nxHmqciq14rPkibvkzcWPP5xvzZT3dallzi2BE+Wm&#10;WzNLSu/NtNt1rOQVdR1tuMJioW1FPYZ21c0t3cJ7Jbv9NB11t9rmxmrGncPsVb2YXET/RcGZ/1AU&#10;jnsiZwmw+fi18bsM3+7FOZ2uLDWlYA0M+h0oKioULt27uqKekrUVL1xVglntdOE7TFddXRSC8RgD&#10;oumlz6K5sXptYiyr6XZl9jSB2mc8fbdb9n5zY829WVgwsTUrcBFHIZZdYavwC5RkFyl72lPGd54w&#10;TA6HWTYegFmGtbPRZDLsNaSyEswfzp32Rtn47KwmnJXv2vPZZNDLBvX5QX80yobjsKfbXt89AmUE&#10;m+KvYQLWCyb+WTE45deWJ42T6l/5qKh9XJtTJM1QL5ZCCv8UBYj0BFBqsxBsYesBSF1YInIUxGjY&#10;64/SSYYyULRCAdxYWohH0ktIzh2DEt8JRd4KmZ+QnDryAGJPyJWg0GRVnZCFpOqEeM5KJUJRkN+4&#10;gL1WK9SZL7/+IX3n559281/i59fb0xVX3ApuPSe3qqQSv49f/1SKK1LwUnJb0sITx4XqBJ4D9gC3&#10;Bk8DuXeaPTqi9GVJ1YrPnUERIZKYlePt3TA8inwphbkWUgbZBLvhGGE+E+wraaqL4UqzdYXQ6uq2&#10;XIJurVwpjEuInfJqycGrvc0jIDp13nLPynBhgYs/Amwtn/1CRHkAFjA76P0VhZ8Nsj6kCCUfqXWv&#10;9Ww4GQxbrWdp2hsMj7QK+qzzN1xXJBiACTQQCJ3SzZ1rcLVboPEDlGhiGGoQjdC1xGH0grr/VOv3&#10;JTUcEILbb2SZpeP0bNRLR60sg+4KLnMIMzaCuDu0BeJ3bzUKfT//N9yBltAB0AsG46YDvMpbfzge&#10;/D/akHMtRd7KLPB5KS3ZULT4bSk8b3JytEuqkAalw6laH2EGzcU1YgiW3y13sWxjCwozS50/gQOr&#10;kUxE6Ay7Frjvjjq/oBYvBSbx+vkP+BRSb2eJbqyElNp+eW0+7EdSsZqQLV6eWeJ+X9PQkOStQrrh&#10;0reGbY1la6h1dakRKRoI0EQTB6yXrVlYXX3GozgPt2CJKoa7ZolvzUuPERbwqDI+n0e77mt36t6g&#10;G/aiZAOvD7vP1JpGzB75fK9bQb3QdL23Znm+9roQUfAHFhu6Ie5oxScN1tGb+e047jr8k3DxFwAA&#10;AP//AwBQSwMECgAAAAAAAAAhAMGdAlhiUQEAYlEBABQAAABkcnMvbWVkaWEvaW1hZ2UxLnBuZ4lQ&#10;TkcNChoKAAAADUlIRFIAAAQkAAACqQgGAAAAZGj9NQAAIABJREFUeF7snQmYFNW5sD8UIoqK4BZX&#10;EBcGRcEYFVfwJjq4MgoqKIkYjZqrCURNgvkNuAbEbSZqjEYNCmZI4jIkLgNuxO0qmggqzoigICiI&#10;C6JRVIzz96nu6q61u6q71u637nMfQ/epc77zftXQ5+2zdOrIXMIFAQhAAAIQgAAEIAABCEAAAhCA&#10;AAQiJNAJIREhbZqCAAQgAAEIQAACEIAABCAAAQhAQCOAkOBBgAAEIAABCEAAAhCAAAQgAAEIQCBy&#10;AgiJyJHTIAQgAAEIQAACEIAABCAAAQhAAAImIfHxxx/LhRdeKF26dIEMBCBQ4wS23npree+992qc&#10;At2HAAS+/vprufrqq2WzzTYDBgQgAAEIQAACEAiUgElIjB8/Xl5//XWpr68PtBEqgwAE0kdgo402&#10;ks8//zx9gRMxBCAQKIFZs2bJrrvuKlOmTAm0XiqDAAQgAAEIQAACJiFx0UUXSffu3UWJCS4IQAAC&#10;EIAABCBw1VVXyerVq2Xy5MnAgAAEIAABCEAAAoESQEgEipPKIAABCEAAAtVFACFRXfmkNxCAAAQg&#10;AIEkEUBIJCkbxAIBCEAAAhBIGAGERMISQjgQgAAEIACBKiKAkKiiZNIVCEAAAhCAQNAEEBJBE6U+&#10;CEAAAhCAAAR0AiWExAwZ2mmUzHLkVS/NHa0yMjaWTrHFE1P7uN4yVFplSWNdbDRoGAIQgAAEIBAG&#10;AYREGFSpEwIQgAAEIAABRcCjkLAM9NvHSe9+TbJU4hEAordf3ywdrboS0QVFLxnbtkSicgNKRvRr&#10;Wiq9xrYhJPhMQQACEIBA1RFASFRdSukQBCAAAQhAIDEEyhMS0i7jeveTpqWGwf+ModJplHEuhVlW&#10;6AP3fM9NMkFkxtBOUri9mOjQ2/YmQ8z1mmWF/l59c4dkvUZOavQaK21LGqVOFx+ZP4+ta5KmXPd0&#10;+WDrk/W+XGeNsiIvMNTRqpmj1GKTOol5BAkEAhCAAASSTAAhkeTsEBsEIAABCEAg3QTKExKGgbpp&#10;4K5LBusMhpysyA/MLX82iwGLFLDydZwd4ZyEbL0FCWEVEJ6FRKb6rLSwixjbDAkLm4y50WZQ6NIj&#10;LzF0eZHu54foIQABCECgygkgJKo8wXQPAhCAAAQgECMBj0LCKULnGQqmGQn6oDs/e8LpHruA0Aft&#10;hZkLhvatcsMNXrFlHbm45uVmZXiZIaGJl0xb1tisQsIeu7l/uqBgiUeMTz1NQwACEICAZwIICc+o&#10;KAgBCEAAAhCAgE8CHoWEVSQUNpTMDuYNG0yqwX6ryFC1x4TLEgYVY35Abp1tod4sJh08CgnnvR3M&#10;yz0yO3Zqy0SCFBL2WRfmNgey54TPR5TiEIAABCAQJwGERJz0aRsCEIAABCBQ3QTKFBKFmQJKLLRm&#10;zpgwbezoJBn0/RmMPNUSj8bnchtkOoC27DOhlfC6ZMNRXEQnJOy9yS4dOecPbIJZ3R8pegcBCECg&#10;ugggJKorn/QGAhCAAAQgkCQCgQqJ/EwDRyFh6LbplI4xMlUdLep5TwWPm1qWs2TDbW8MQ2z+l2yY&#10;082pHEl6/IkFAhCAAARKEUBIlCLE+xCAAAQgAAEIlEugTCFh2dxxXu6EjdyMhvw+ErmBvG3fBIss&#10;KLX5pK1z+p4Ujsd+FpZglKrXbf+HzHoS2ykbbntI2JaXWEWIyyaX7CFR7iPLfRCAAAQgECUBhESU&#10;tGkLAhCAAAQgUFsEPAoJJyjOR2hqJXvVS73MklmGY0Fdj8jMVW0+ntO4r4NbQgz7VuSL2DfNLHbs&#10;Z2b9R+740mwFvcaOlbqmpsJsDYeZHq6bVmo15NrPzwDJBeYwwwIhUVsfNHoLAQhAIK0EEBJpzRxx&#10;QwACEIAABJJPoISQSH4HiBACEIAABCAAgfAIICTCY0vNEIAABCAAgVongJCo9SeA/kMAAhCAAASK&#10;EEBI8HhAAAIQgAAEIBAWAYREWGSpFwIQgAAEIFAFBBASVZBEugABCEAAAhBIKAGEREITQ1gQgAAE&#10;IACBJBBASCQhC8QAAQhAAAIQqE4CCInqzCu9ggAEIAABCARCACERCEYqgQAEIAABCEDAgQBCgscC&#10;AhCAAAQgAAFXAggJHg4IQAACEIAABMIigJAIiyz1QgACEIAABKqAAEKiCpJIFyAAAQhAAAIJJYCQ&#10;SGhiCAsCEIAABCCQBAIIiSRkgRggAAEIQAAC1UkAIVGdeaVXEIAABCAAgUAIICQCwUglEIAABCAA&#10;AQg4EEBI8FhAAAIQgAAEIOBKACHBwwEBCEAAAhCAQFgEEBJhkaVeCEAAAhCAQBUQQEhUQRLpAgQg&#10;AAEIQCChBBASCU0MYUEAAhCAAASSQAAhkYQsEAMEIAABCECgOgkgJKozr/QKAhCAAAQgEAgBhEQg&#10;GKkEAhCAAAQgAAEHAggJHgsIQAACEIAABFwJICR4OCAAAQhAAAIQCIsAQiIsstQLAQhAAAIQqAIC&#10;CIkqSCJdgAAEIAABCCSUAEIioYkhLAhAAAIQgEASCCAkkpAFYoAABCAAAQhUJwGERHXmlV5BAAIQ&#10;gAAEAiGAkAgEI5VAAAIQgAAEIOBAACHBYwEBCEAAAhCAgCsBhAQPBwQgAAEIQAACYRFASIRFlnoh&#10;AAEIQAACVUAAIVEFSaQLEIAABCAAgYQSQEgkNDGEBQEIQAACEEgCAYREErJADBCAAAQgAIHqJICQ&#10;qM680isIQAACEIBAIAQQEoFgpBIIQAACEIAABBwIxC4kVq5cKe3t7ZEm56OPPpKePXtG2iaNQSAp&#10;BDp16iSDBw9OSjjEAQEIJJwAQiLhCSI8CEAAAhCAQIoJxC4kjm4YLv83/zXZsHt0gmDFqy9Iz167&#10;yQabdE9x6ggdAuURWLNskdx2U5OMHDmyvAq4CwIQqCkCCImaSjedhQAEIAABCERKIHYhcfgxDbK0&#10;33HS47v1kXV83v/uK73PvkY2G8CvxJFBp6HEEFhx6zj57enDZPTo0YmJiUAgAIHkEkBIJDc3RAYB&#10;CEAAAhBIO4FECokPJ20vi+e7o+3+s+XS90D1/iJZ+tMh8t77mf854CbZ76JhlpsK73/ryDky8LRd&#10;tPcREh4f23cmyrwLbpevXIoX8iCy9s5B8srDy4tUvL1sfe1z0mu70mWNucpWOFNeH3murHGtfYjs&#10;PGO6bO6xW7VeDCFR608A/YeAPwIICX+8KA0BCEAAAhCAgHcCqRQSqnv6YLgwEHYYlOYH1IXBMELC&#10;+8MhJYSEcx7c6vcuJFQNZilRSkioO5ASXjOLkPBKinIQgIAigJDgOYAABCAAAQhAICwCyRYStlkP&#10;DjMiDINm4y/2ClheVmx5hux5w6WyYY4iMyQ8Pk4uQsdpZooba6eWipV1fq8gJKw5NkoT23seu1lr&#10;xRAStZZx+guBygggJCrjx90QgAAEIAABCLgTSJmQcJIMbss2nJdrKBQICY8fCVchYc+D6Es2LPLH&#10;r5CQZ0fL3N/NydxmnPFQREgYlu3Yl3p47GeNFUNI1FjC6S4EKiSAkKgQILdDAAIQgAAEIOBKIGVC&#10;wlkyOP6qXmQwjZDw+ImIYYZEfv8Qk9jwMkPCvCzHYw9rshhCoibTTqchUDYBhETZ6LgRAhCAAAQg&#10;AIESBJItJNyCty7lcBg4F1sWgJDw+LkouYeEj30hDDkrvQFmYY+QbKSl95BguYbHnGaKISS8s6Ik&#10;BCDAHhI8AxCAAAQgAAEIhEcgnUIiw8M8ALXOnJD86RtO0/gREh4fqKJCwryJZEnJ4FVIOC75KC0k&#10;2NTSY04REt5BURICENAIMEOCBwECEIAABCAAgbAIJFtIOBzl6XaqhmlGxHiR17XjKp2n8SMkPD5O&#10;RZa9WGuobFNLo3BwOi3D2x4Szke/euxrDRVjhkQNJZuuQiAAAgiJACBSBQQgAAEIQAACjgRSJyQK&#10;0/ctssEweO4+QGTN/OUiLhssIiQ8fhoiExKZeIyzMWx5KyYkMvfqG2F62FDTY8+ruhhCoqrTS+cg&#10;EDgBhETgSKkQAhCAAAQgAIEcgdQJicIMCevsB8NpG7nOuZ26gJDw+PxHKSQyIRmXfZiX5HicIYGQ&#10;8JRYhIQnTBSCAARyBBASPAoQgAAEIAABCIRFINlColiviy7nUDc6Tf3PVoiQ8Pg4lSMkilStSwb3&#10;5R1GqeR87GexyNnY0lteERLeOFEKAhDIEkBI8CRAAAIQgAAEIBAWgXQKCQcZoQEyTvt3K4OQ8P4s&#10;RS4k3HJYelNLZIT3tCIkvLOiJAQggJDgGYAABCAAAQhAIDwCiRQS4XU3WzMzJMImTP1JJoCQSHJ2&#10;iA0CySPADInk5YSIIAABCEAAAtVCACFRLZmkHxDwSAAh4REUxSAAAY0AQoIHAQIQgAAEIACBsAgg&#10;JMIiS70QSCgBhERCE0NYEEgoAYREQhNDWBCAAAQgAIEqIICQqIIk0gUI+CGAkPBDi7IQgABCgmcA&#10;AhCAAAQgAIGwCMQuJI487nh5/pV22bB7z7D6aKt3xasvSI9eu0nXTbpH1matN9SRAbDm449tGLpu&#10;uKF03WCDWscTaf/XLFskt95wvZxyyimRtktjEIBAOgkgJNKZN6KGAAQgAAEIpIFA7EJi4cKF8u67&#10;70bKatGiRbLLLrtE2matN/bFF1/IkUceacNw2mmnyZgxY2odT+T9HzBggPTo0SPydmkQAhBIHwGE&#10;RPpyRsQQgAAEIACBtBCIXUikBRRxVkbg888/l27dutkqmThxolxyySWVVc7dEIAABCAQGgGERGho&#10;qRgCEIAABCBQ8wQQEjX/CEQDACERDWdagQAEIBA0AYRE0ESpDwIQgAAEIAABnQBCgmchEgIIiUgw&#10;0wgEIACBwAkgJAJHSoUQgAAEIAABCOQIICR4FCIhgJCIBDONQAACEAicAEIicKRUCAEIQAACEIAA&#10;QoJnIEoCCIkoadMWBCAAgeAIICSCY0lNEIAABCAAAQiYCTBDgiciEgIIiUgw0wgEIACBwAkgJAJH&#10;SoUQgAAEIAABCOQIICR4FCIhgJCIBDONQAACEAicAEIicKRUCAEIQAACEIAAQoJnIEoCCIkoadMW&#10;BCAAgeAIICSCY0lNEIAABCAAAQiYCTBDgiciEgIIiUgw0wgEIACBwAkgJAJHSoUQgAAEIAABCOQI&#10;ICR4FCIhgJCIBDONQAACEAicAEIicKRUCAEIQAACEIAAQoJnIEoCCIkoadMWBCAAgeAIICSCY0lN&#10;EIAABCAAAQiYCTBDgiciEgIIiUgw0wgEIACBwAkgJAJHSoUQgAAEIAABCOQIICR4FCIhgJCIBDON&#10;QAACEAicAEIicKRUCAEIQAACEIAAQoJnIEoCCIkoadMWBCAAgeAIICSCY0lNEIAABCAAAQiYCTBD&#10;giciEgIIiUgw0wgEIACBwAkgJAJHSoUQgAAEIAABCOQIICR4FCIhgJCIBDONQAACEAicAEIicKRU&#10;CAEIQAACEIAAQoJnIEoCCIkoadMWBCAAgeAIICSCY0lNEIAABCAAAQiYCTBDgiciEgIIiUgw0wgE&#10;IACBwAkgJAJHSoUQgAAEIAABCOQIICR4FCIhgJCIBDONQAACEAicAEIicKRUCAEIQAACEIAAQoJn&#10;IEoCCIkoadMWBCAAgeAIICSCY0lNEIAABCAAAQiYCTBDgiciEgIIiUgw0wgEIACBwAkgJAJHSoUQ&#10;gAAEIAABCOQIICR4FEIh8MILL0j//v1lww031Or3KiReeeUV2XHHHaV79+6hxEWlEIAABCDgjwBC&#10;wh8vSkMAAhCAAAQg4J0AQsI7K0r6IPDMM8/IkUceKccdd5wcddRRcuCBB8pOO+1kq2HixIly+OGH&#10;yyOPPCKtra2ywQYbyD//+U8fLVEUAhCAAATCJICQCJMudUMAAhCAAARqmwBCorbzH2rv6+vrZfbs&#10;2UXb6NKli6xbty5f5tlnn5UDDjgg1LioHAIQgAAEvBNASHhnRUkIQAACEIAABPwRQEj440VpHwSe&#10;f/55GTRokOc7jjjiCJk1a5bn8hSEAAQgAIHwCSAkwmdMCxCAAAQgAIFaJYCQqNXMR9RvtVzj4Ycf&#10;9tSaEhj77befp7IUggAEIACBaAggJKLhTCsQgAAEIACBWiSAkKjFrEfY53nz5snee+9dssWjjz5a&#10;HnjggZLlKAABCEAAAtESQEhEy5vWIAABCEAAArVEACFRS9mOqa/HHntsSdmgxMWAAQNiipBmIQAB&#10;CEDAjQBCgmcDAhCAAAQgAIGwCCAkwiJLvXkCpWZJNDQ0yP333w8xCEAAAhBIIAGERAKTQkgQgAAE&#10;IACBKiGAkKiSRCa9G0o6zJw50zHMtrY2qaurS3oXiA8CEIBATRJASNRk2uk0BCAAAQhAIBICCIlI&#10;MNOI2yyJk046Sf7yl78ACAIQgAAEEkoAIZHQxBAWBCAAAQhAoAoIICSqIIlp6cKIESPk3nvvNYXL&#10;7Ii0ZI84IQCBWiWAkKjVzNNvCEAAAhCAQPgEEBLhM6aFHAElH3bfffc8j1NPPVWmT58OHwhAAAIQ&#10;SDABhESCk0NoEIAABCAAgZQTQEikPIFpC//kk0+Wv/71r1rYixcvlj59+qStC8QLAQhAoKYIICRq&#10;Kt10FgIQgAAEIBApAYREpLhpTJ8lcfrpp8sdd9wBEAhAAAIQSDgBhETCE0R4EIAABCAAgRQTqEkh&#10;8eabb8rbb7+d4rSlO/QrrrhCzjrrLNlqq63S3ZGURt+pUycZPHhwSqP3HraSX++99573GygZKIGu&#10;XbvKoEGDAq2TyuIhgJCIhzutQgACEIAABGqBQE0KiZ3r9pD/dOoqnTfoWgs5TlwfOzIRdUpcVLUT&#10;0Jpli+S2m5pk5MiRVd3pjbtvJpv27iedOq1X1f1Mauc+XDhf5v37RY70TWqCfMSFkPABi6IQgAAE&#10;IAABCPgiUJNCYodd+kqP826TDbdh/wJfTwuFq4LAilvHyW9PHyajR4+uiv64daJrt42l/83zZP0N&#10;Nqzqfia1c2/9vyPk8Za/SP/+/ZMaInF5JICQ8AiKYhCAAAQgAAEI+CaAkPCNjBsUgQ8nbS+L57uw&#10;2PIM2fOGSyU7DJwpr488V9YUwzbgJtnvomEeyg6RnWdMl81JQUUEEBIu+N6ZKPMuuF2+cnm7+8+W&#10;S98DK0Ify835z2r+cxZNGAiJaDhH0QpCIgrKtAEBCEAAAhCoTQIIidrMe8W9LiokVO15KRGkkFAV&#10;IyUqTR5Cojwhoe5Ko5RASFT6ieF+hATPAAQgAAEIQAACYRFASIRFtsrrdR3kPDta5v5uTqb328vW&#10;1z4nvbYrCInSg7liZf3UU+XwK+weQqKUkNCfXb3cIln60yHy3vuZP0c8y6DCVGu3IySCoFjbdSAk&#10;ajv/9B4CEIAABCAQJgGERJh0q7hu90GOVRz4EQnFyhYGhd86co4MPG2XKqYbbtcQEn6FhMjaOwfJ&#10;Kw8vz8/8kfyfh0h3mSNrlKwwLFXKl881ZZdx9plDjsIuL/hyFTkIEdtsJdOSKXchYb7PImHyy1e2&#10;l+4DRNbMz/Q9Lxm9PZ8s2fDGKQ2lEBJpyBIxQgACEIAABNJJACGRzrzFHnXkMyQM6/tLz7SIHU+i&#10;A0BI+BUS9hkSVuGg1ZiTBW7LmQoizX0Zk/HZdmzD0I76n65Lpwziwv5ZNfTHgiLfvuN+Gv6WSyEk&#10;Ev3XgK/gEBK+cFEYAhCAAAQgAAEfBBASPmBRtECg5B4SnjeqNP4y62G/Ccuvv+TEPwGERCkh4ca0&#10;8KwaZYFJkOUH8obBu/U1hzJ2aVD4LORFhmHWgnk5VKEt60wOtbGsrW591oXxs2R9zSgkylymgpDw&#10;/9lM6h0IiaRmhrggAAEIQAAC6SeAkEh/DmPpQTEhYV5SUUoyeBcSzIwIJtUIiXKEhHl2gNPAX9Xq&#10;OqtBa9K+r0o2EoeZB05io1j6rTMaDLLBKiSKy8RcLDb54f/ZQ0j4Z5bUOxASSc0McUEAAhCAAATS&#10;TwAhkf4cxtID7xvlVbaHhHGAx94RwaTaj5D4z3/+I9ttt5188sknwTQecS373PmGrL9B9gDakpeP&#10;QXh5QsJwSod1b4hccPlnPP9+sWUS7ksvjPtZ+BMSOWki+hGo1g0+S1LMF0BIeGeV9JIIiaRniPgg&#10;AAEIQAAC6SWAkEhv7mKNPCohoTpp/EWXWRKVp92PkFi1apXstddesnLlysobjriGrt02lv43z4tH&#10;SPhZWmSa3WCdoVBESBikhv658LJkw9Nn14eccUsrQiLiBz7E5hASIcKlaghAAAIQgECNE0BI1PgD&#10;UG73PQ1qtMormyGRjc+w7MPPQK/czlX5fQgJlwT7GIS7zZAQp81XrbMdnGY/uO4PIeK0GaYSEDu+&#10;YT75Y0MxzJgosmRDbEfz2k8R2dAHC4RElf+FkekeQqL6c0wPIQABCEAAAnERQEjERT7l7ZYjJFy7&#10;nB88FZEXhl+DWbpR2cODkAhRSGSqLn3KhrelFq77UeifF5dlH1rvigkJo7iwoLCfssGSjco+bdVx&#10;N0KiOvJILyAAAQhAAAJJJICQSGJWUhBT5ELCNNArf5CUArShh4iQCFdIqNqtUsIu0RykhNNpFlbp&#10;YJkhZJIW2nvfkbdHnitr8htoOpyyoXXf3r7zaSHlf9ZYshH6RzmyBhASkaGmIQhAAAIQgEDNEUBI&#10;1FzK6XCtE0BI1PoTEE3/ERLRcI6iFYREFJRpAwIQgAAEIFCbBBAStZl3el3DBBASNZz8CLuOkIgQ&#10;dshNISRCBkz1EIAABCAAgRomgJCo4eTT9dokgJCozbxH3WuERNTEw2sPIREeW2qGAAQgAAEI1DoB&#10;hEStPwH0v+YIICRqLuWxdBghEQv2UBpFSISClUohAAEIQAACEMgQqEkh0advP/lsvY2k8wZdeQgi&#10;ItCRaWfNxx/bWuvcpYts3K1bRFHQjCKwZtkiufWG6+WUU04pCWTVqlWy1157ycqVK0uWTVqBbpts&#10;Kt377CGdOq2XtNBqIp4PF86Xf784V3bfffea6G81dxIhUc3ZpW8QgAAEIACBeAnUpJCYN2+efOww&#10;OI43FdXd+ieffCLDhg2zdXLAgAHS2NhY3Z1PYO8U9x49epSMLM1C4vnnn5e1a9eW7CMFwiMwZMiQ&#10;8Cqn5sgIICQiQ01DEIAABCAAgZojUJNCouaynIAOf/jhh7LFFlvYIhk8eLDMmTMnARESghOBNAsJ&#10;MgoBCARDACERDEdqgQAEIAABCEDATgAhwVMRCQGERCSYA28EIRE4UiqEQOoIICRSlzIChgAEIAAB&#10;CKSGAEIiNalKd6AIiXTmDyGRzrwRNQSCJICQCJImdUEAAhCAAAQgYCSAkOB5iIQAQiISzIE3gpAI&#10;HCkVQiB1BBASqUsZAUMAAhCAAARSQwAhkZpUpTtQhEQ684eQSGfeiBoCQRJASARJk7ogAAEIQAAC&#10;EGCGBM9A5AQQEpEjD6RBhEQgGKkEAqkmgJBIdfoIHgIQgAAEIJBoAsyQSHR6qic4hEQ6c4mQSGfe&#10;iBoCQRJASARJk7ogAAEIQAACEGCGBM9A5AQQEpEjD6RBhEQgGKkEAqkmgJBIdfoIHgIQgAAEIJBo&#10;AsyQSHR6qic4hEQ6c4mQSGfeiBoCQRJASARJk7ogAAEIQAACEGCGBM9A5AQQEpEjD6RBhEQgGKkE&#10;AqkmgJBIdfoIHgIQgAAEIJBoAsyQSHR6qic4hEQ6c4mQSGfeiBoCQRJASARJk7ogAAEIQAACEGCG&#10;BM9A5AQQEpEjD6RBhEQgGKkEAqkmgJBIdfoIHgIQgAAEIJBoAsyQSHR6qic4hEQ6c4mQSGfeiBoC&#10;QRJASARJk7ogAAEIQAACEGCGBM9A5AQQEpEjD6RBhEQgGKkEAqkmgJBIdfoIHgIQgAAEIJBoAsyQ&#10;SHR6qic4NyExYMAAaWxsrJ6OVllPVq9eLWeccYbcd999qetZ586dZeDAgbLxxhunLnYChkCSCCAk&#10;kpQNYoEABCAAAQhUFwGERHXlM7G9+eCDD2TLLbdMbHwEVr0ELr30UpkwYUL1dpCeQSBkAgiJkAFT&#10;PQQgAAEIQKCGCSAkajj5UXbdbYZElDHQVu0SWLhwoey66661C4CeQ6ACAgiJCuBxKwQgAAEIQAAC&#10;RQkgJHhAIiHw+eefS7du3SJpi0YgYCXwwAMPyNFHHw0YCECgDAIIiTKgcQsEIAABCEAAAp4IICQ8&#10;YaJQpQQQEpUS5P5KCNx///3S0NBQSRXcC4GaJYCQqNnU03EIQAACEIBA6AQQEqEjpgFFACHBcxAn&#10;AYREnPRpO+0EEBJpzyDxQwACEIAABJJLACGR3NxUVWRuQuK0006TMWPGVFVfq6kzaTtlY8GCBXLe&#10;eefZUoCQqKankr5ETQAhETVx2oMABCAAAQjUDgGERO3kOtaeugmJiRMnyiWXXBJrbDTuTmDVqlWy&#10;1157ycqVK1OB6f/+7//kwAMPREikIlsEmRYCCIm0ZIo4IQABCEAAAukjgJBIX85SGTFCIpVpE4RE&#10;OvNG1BAIkgBCIkia1AUBCEAAAhCAgJEAQoLnIRICCIlIMAfeCEIicKRUCIHUEUBIpC5lBAwBCEAA&#10;AhBIDQGERGpSle5AERLpzB9CIp15I2oIBEkAIREkTeqCAAQgAAEIQIAZEjwDkRNASESOPJAGERKB&#10;YKQSCKSaAEIi1ekjeAhAAAIQgECiCTBDItHpqZ7gEBLpzCVCIp15S0LUF198sTz99NNJCKUmY1hv&#10;vfXk1ltvlV122aXi/iMkKkZIBRCAAAQgAAEIuBBASPBoREIAIREJ5kAamT17thx66KHStWtX26aW&#10;6hjQ1157TQ466KBA2gq6Ek7ZCJpo+fUNGDBAxo0bJzvttFP5lXBn2QSUEPrVr34lxx57bNl16Dci&#10;JCpGSAUQgAAEIAABCCAkeAbiJICQiJO+v7avu+46mTBhghx88MGyxRZbSEtLi4wYMUKWLFki//zn&#10;P+WRRx6R73//+/4qjag0QiIi0B6aUccssGKCAAAgAElEQVTF/vnPf5b+/ft7KE2RoAk0NDTIj370&#10;IznuuOMqrhohUTFCKoAABCAAAQhAACHBMxAnAYREnPT9tf3FF19ov2qvXLnSdqOaOaGkRFIvhERy&#10;MoOQiDcXCIl4+dM6BCAAAQhAAALeCLBkwxsnSlVIACFRIcCIb//9738v5557rq3V559/Xvbbb7+I&#10;o/HeXKRCYsZQ6TRKpLlZZNSodhnbtkQa67zHGmzJdhnXe6hIayYGGSe9+7VIQ3ODtIxqkrrmDmkd&#10;GWxrXmpDSHihFF4ZhER4bKkZAhCAAAQgAIHgCCAkgmNJTUUIICTS93jsuOOOsmzZsnzg9fX10tra&#10;muiORCkk2sf1ln4tDdLc0CKjMv9tW9IosfkIJUfG12VjMImSjDDpaJUYfIQgJOL9qCAk4uVP6xCA&#10;AAQgAAEIeCOAkPDGiVIVEkBIVAgwhttvv/12OfPMM/MtJ312hAo0SiExY2gnmTqmQ8ZMzf43Owth&#10;hgzNTJuYpVPrNbYgKtrVzIUmWZp7r944c0G9p01wKEgNVf8oaZaOTMVKfgyV1sz/DZV+TaqGXvkZ&#10;GZoY0V5TL4+VBzOC5H9zZdU9S2KatoGQiOFDa2gSIREvf1qHAAQgAAEIQMAbAYSEN06UqpAAQqJC&#10;gDHdvvPOO8ubb76pbYw3c+bMmKLw3myUQsIeVVZGtI9ty0kAtYyin7Q0ZP48aFxmeYdhWYcmJzLL&#10;KvRlHmpWw9QxmnzIXtl72ydnRYcmJzKWo1eubk1CtE/OlTeX9U4r3JIIiXD5lqodIVGKEO9DAAIQ&#10;gAAEIJAEAgiJJGShBmJASKQzyXfffbeMHj1a5s2bJ+oYx6RfcQoJfQmHfemGQUzkZyuYX9NnQBRm&#10;Myi5MV7qNGFhFw7mtoxlk5MhhES8uUBIxMuf1iEAAQhAAAIQ8EYgNUJC7fzftWtX+frrr2XYsGHy&#10;0ksvmXrY0dEhhx9+uNx1113a6x999JH25xUrVpjKffPNN/KLX/xCLrjgAu31f/zjHzJu3DhZu3at&#10;qVz37t1l6tSpsv/++2uv/+Y3v5HbbrtNOnXqZCqnTiN46KGHRJVX1/Dhw7Vp49broIMOkr/97W/a&#10;y5988omo9fhLl+qTt7OlVWxnn322XHrppdqfn332WTn99NPl008/NVXXrVs3ueGGG2To0Mwc78w1&#10;ZcoUuf76622xbbvttjJ79mzp2bOnVk4NLB9//HFbbN/97nflvvvuk86dO8tnn30mRx99tCxcuNBU&#10;TvEdNWqUqCMh1bV48WLtV/PVq1ebyn3rW9+SSZMmaWXVdfPNN2v9UdycTm2YOHGiXHLJJVq/VS6s&#10;15577qn9Mq9y/+WXX2ptvvLKK7bY1Ou33HKL9vr7778v3/ve9+SDDz6wlVN5/N///V/t9RkzZsiv&#10;fvUrWbdunalcjx49tDZ32WUX7XX1rKjjC62579u3rxbzxhtvLP/973/l+OOPlxdffNHWpopl+vTp&#10;2uuKl3ou3333XVM5lfuf//znWjzqevjhh+WnP/2pKJFjvDbddFPtOVRHcqpL8bv11lttsfXu3Vur&#10;Q38uTzzxRHnmmWdsfA844AC55557tPvVc6aeqbfeestUTj2v6jNyxRVXaK/PnTtXfvjDH2rPsYpb&#10;8VGfqSRc8QkJJ+mQI2KdDZF7Wc16GF+nZlOIaTZE9uHMbZip9n/Q7m+XyYa9IIzLOUxlk5CEXAwI&#10;iXiTgZCIlz+tQwACEIAABCDgjUAqhMSrr74qJ598sjzyyCOyySabiDp68LXXXrP18MADD5THHntM&#10;1ltvPW1QpQZtToNSNSDVB/BqnbwaCKrBrnXgp4SEGpyrQdeYMWO0Aax1ULr99tvLk08+Kdttt50o&#10;aTJkyBCbLFH17rPPPvLEE0/IBhtsIO+8844Wm3VQqgb9p556qtxxxx1aOy0tLdo58koSGK+NNtpI&#10;Ghsb5bTTThN1jxq4Og1Kt9pqK3nqqadEDU7VgPl//ud/5LnnnrNxU4P+OXPmaAPr9957T+O7ZMkS&#10;UznVjhr0//Wvf9X4qoG3GrxaZUmXLl00AaEGqeqeCRMmiDrDXl3Wgb96TQ2oVZljjjlGHn30UcdB&#10;vzpmUkkCNZgfPHiwvP7667bY1KD/wQcf1GJ744035JBDDrHJEhWPGjhfeeWV2v3qGbj44os1yWW8&#10;1DOmNm9UokblXj17SlA4ySiVe8X5P//5j5Z7qyxR9apBv3ou119/fY2rim3VqlW2Ppx11lmaaFLt&#10;TJs2Tc477zztmTJeKkdKSCj5ofpzxhlnaLLDGpt6HlVs6vn86quvtNj+9a9/2XL/ne98R3sulfBR&#10;z6OKbfny5bbYRo4cKXfeeafWjuL8gx/8QHsuVd2KuWJojcHbX0HBlopPSGSXa2R2kLSfaGGUC/nu&#10;GgXGvMy9U2WMQTiYZkC4LOfQloJkZly4z8wIlq3f2hASfokFWx4hESxPaoMABCAAAQhAIBwCqRAS&#10;agB5+eWXawOvESNGBE5CDTrVoMp4Ob0WeMMeKkxbbGqQ7DQwjXrJhlscVuRO5bze6yF9FRVJQ+7V&#10;SRxKYKhYk3AlSkjoJ19Mbpd+mqswnHahSYrcnhLqmE7ThpZelnMU5EdhpkVsZ3w4ph4hEe8nAiER&#10;L39ahwAEIAABCEDAGwGEhDdOlKqQQNRCosJwud0jgT322EMTEmomkpodE/cVn5DIbTyZOxUjM21B&#10;O1GjTpsxYd3s0vJnywwIfQNL/RQO/TSPwn6XxiUcRZaKxJwMhES8CUBIeOefl3ra5rMFeZg9wUby&#10;J9oUajTMiMqcfNNJ7Tjrcukb0aq385/lYvcYT+bx3gUfJR3+zsj/HSTmU4LytRZO9dFeyp8YVO9w&#10;rHC2fnXwj+kkIe3G3ClEHvpoOj3I1DtLLD56Xqyo7e/ZgOqlGghAAAIQKE0AIVGaESUCIICQCABi&#10;AqtQS6NefvllbV+XJFxxCgn9ZAz9BE7zl3HzcaDGQYr1qND65maRUcYNLbXpE5nNLXOE9ZkXuSNC&#10;rSdwJCEPKgaERLyZSJ+QsByZq/CZBq76+w4DUtMAeYxMNR69a0yD00DYKAQty6vyg2LbfS5LtEwi&#10;0pp/dU9uaZbjMq6onhe7kCgMxp37ZRMzuX1xpNdSqcudBJSP3nC8sU1IaKwzomJWRuA4LW8zIHBb&#10;ipb9+85JhFTKz5CfSqvifghAAAIQ8EUAIeELF4XLJYCQKJcc9/khEK+Q8BNp9ZdFSMSb41QJCX0Q&#10;W0JAuMm3vDiob84chav/yu9l0KoG5wbh5yQk2uu0AXThOF+V1zKERBHxYX9ScrMMZKwUTu2xigSL&#10;wNH6nj02OLvp7VgZ296kzVRQV1YOFGYvqNeyYtS4h437Xjhane25ePSNesfWSVO78bhiNXlCHUmc&#10;ZWaWDoXTgsZMVfEV4nX6pLjujeMgfcyzKazCysgp856KOTPrxbSELheA+TjleD+/tA4BCECglgik&#10;XkjoX1CMSbNPE4wgpbaN5yJoM0VNICRSlCyfoaqNLdXpKk6XOklGbeipNmeN4kJIREHZWxsICW+c&#10;wioVl5BQGymvWbNG26jY26UPkh0Egi4q9MG2JgwyA12TuLAuEdAHoB6EhGW2kfXEmvwAdczUwp4v&#10;2kwl/0LCtCTAwwyJ7CC7rjBwNp3WY5UT5j9bl32Z67Lca/ru4nFz3nwsk6W9n3FDXl06qFlelk1+&#10;jacFee1/S4NByOStgWE5nEqF4UQiLTXGP1vETtGlJpl7HU408vYMUwoCEIAABCohkAohoU7X+MlP&#10;fiL333+/qBMhspfzl5hYpi/rX5IMv1BUkpRqvBchUY1ZFTnzzDO1JRvqKFDjpY7lVce/qqNu1XGs&#10;6gSRKC6ERBSUvbWBkPDGKaxScQkJdeyyOnlI5V+dtqSOCC56WaWDqbD+77z+q7fDsg3bINO7kLD9&#10;Iu44Q2KyNvPANEPAt5BwmonhvO9EfjlX7nuF/gOL7eQdx41ys7/8Z9aGFGYz5AfpuU1064ptmltE&#10;SBiFiNqIt1+LNLQtkUHjOsnUMbnThfID+uyyGeMMCdNRxbnvb/pJQU7Ph7clG0576BheO+cP+Tj1&#10;JW820WNqvEj/w/qgUi8EIAABCEgqhITK0+LFi2XnnXfOp0yfoudpNoQuDHJ3m9ZvO0wVNddd+HIz&#10;dmx7Zqpffv5jdnqkpe7MxMj8Lxrm2RvGX2sKddbXzxI1s9G8prz6nkyERPXlVPVohx120I6x1U/Z&#10;uPfeezOfkSbtuFn9UkfJqgFKFBdCIgrK3tpASHjjFFapuISE6s9hhx2mHSWtrm233VY7mlodt73p&#10;ppvau5v7N9Tt38Dsv6OFafjWX//z/wbnfxDwLiRsJ9QUERL6rIjs0g21zMHhmF+3PSTU68aTdDzM&#10;EDC3V6cJkfF1hqN+9e8iJqLZ7xmakDAuiXCdXSHmJStuokW14SIkGudlZiSMr9NmMmQqyyzXUAIn&#10;u2ymICTsA/1SxxW7b2rp9F3K/lhpz5Nlk1KtVFH2yd0kOKy/J6gXAhCAQBIIpEZImGEVmeJppWr9&#10;smOdzeBZSBSkQekvRLk1nBnRkBUm1p2lC2saPQmVJDwpFcaAkKgQYEJv14/9VLMgrrvuOmlvbzdF&#10;usEGG0hra+bbaUTXggUL5LzzzrO1po4NPvjggyOKgmYUgbPPPluUoOrfvz9AYiAwdOhQOeSQQ+Sg&#10;gw6quPXmzEarn376qeeZTmp21OzZs03tKhnx4x//WM4//3xNUuQvn0LCKiBs/x7rJzk49Nr8763L&#10;aRPWUza0AXZ2b4Zs22qmgVqq4F1IqMH1UGnNiIzczrSehETue4S2b8MgGddJ3+g2t0+DcTmHpa/m&#10;2QiZN92EhJpBYDpy2O+SDbXZrrpHxaYsRD9p1za5tNRj++GmELDbdyC7sLCeVqQlRBMf5v09DDCc&#10;OJdgn9RjlCv+EFMBBCAAgQQTSI2QaGnJTA9saMih9Hp0VLFlHblfXLSph02y1LAm1W2GRH4TpFKS&#10;w+Foq5J1JvghCSI0hEQQFJNXhxISy5Ytkx49esjq1attAXbt2lX233//yAL/5JNPRC0XsV7qeNIt&#10;ttgisjhoSKStrU3bPwQhEc/TsPvuu8v6668vm2++ecUBqM/4unXrpE+fPp7qUjMa1XHATpfaT+b2&#10;228vvOVryUZhEDpLm42on6jhPAPRaeNCY0z+Zkhk78wu3eiVOWAic8KE9aQIxxkSluUa2UpMx4u6&#10;Qc2fbmHdPDIvRgyn7xgq8SokWjOaxCRKisyQcNzUMrNkQzkWjWMmH5L5EWZyZnpEZoGLYYaE26yD&#10;3PezOufNLZ1nUFiFSfE6zMcvZwEVX7LBDAlPH3AKQQACEAiYQCqERGNjo/z617+Wu+++W44//nj1&#10;r3n2rOxSZ1k77tyt/4O0NDt7YWAIQsKpXZPEyE73zH6hUv94V/+FkKjOHOszJJQIUEs1rr32WpOY&#10;2GijjeSzzz6LrPMs2YgMdcmGWLJRElGoBeJcsvGDH/xApk+fburfSSedJJdddpn07dvX0m8Pm1pa&#10;/q3Pz4qor88seZxlWfLofcmGnz0kCkEXmeHoKCQcjpP0KCT0AbVaKOo0u6PJcAqHURjM87hkY3J7&#10;v8L+D1nd4rgUxe3YT7WHhBIS5lNO1DcaQz3ad6zsfhP5o4t1mEU4uC3psMVi2WvDKiGc9v5w/+7F&#10;HhKh/qVE5RCAAARcCKRCSFx55ZWiplyrLzgjRoxQjjuzVLFf5jirUgN6Z3Fhmq0QppBwgu77WLLq&#10;eHYREtWRR2svrHtIqN31r776alESURcRH374ofTs2TMSAAiJSDB7agQh4QlTaIXiFBJqqcjTTz+t&#10;9U39iKBERNGZMh6P/czDMi0BcDvmsdT3AzVuLux/kD08wzxzwfUYSOsgWA/MSUioslPNR2Pa954y&#10;PgbG/hT7rmM8zjJzv0HaFJ8hYRAIslfmR5H5hh9FLHXmw7KwNC0BUV/Jsj/sFGaMFAb22hGf+nGh&#10;tqfdfcmF+x4TdibW/SYc5Y22/Vfh2M9rMnuCXWg9xYNTNkL7+4iKIQABCBQjkFIhYZnl4DrFoLwl&#10;G+Y1qQ6/tpSxZMOcBO+/4FTL44uQqJZMmvuhNqqbP3++PPPMM6Y3PvroI01M3HDDDdrMiTPOOCMS&#10;AAiJSDB7agQh4QlTaIXiEhL6KRtHHXWUXHHFFbL33nt77KPDYNh1FqShrK2Mn39f9WMqc6dEeIyU&#10;YikmUGJWhnkJS4r7SegQgAAEUkQgtUIiv2zDsuwhf7KF5dxy61FamfmPuY2qrF9erNMxPQgJhzWw&#10;xXcG9/OFKUVPU5FQERLVkUenXnz55ZeiNq90utTgRE2pHj16dCQAIhUS+hfbZpFR2kZ3zuu59Y6r&#10;vxPyx+MFSUP/tbK5QVpGGX+lDLIR/3UhJPwzC/KOuISE+gyut956ke4dUxE3pxkMFVXIzYkm4Cok&#10;HJbWJLojBAcBCECgegikWEhkk2A+WjP7mm3X5mLHfmYryWwwpZ8JXi/68Z6mEzKM4sO2K7g+E0NV&#10;Zj+eTH9cCnEhJHQmEydOlEsuuaR6PlH0JFYCUQoJfUpxc0OLjLJO/bVRcNjYLihSJjGiTtpLxr40&#10;CImgElxePXEJifKijfcuTlaIl3+krbsIidCEcaSdozEIQAAC6SSQCiGhpn5PmDBBpk2blttDIp2w&#10;azlqZkhUZ/b/9a9/aacpRDUDohTFKIWE/gVWrZEuzHxwW9dt/fXNKDE1i1o4WtAmSQtHDmffUu1p&#10;0zK0jXHVWugbMkcK2nfML0Ur3PcREuHyLVU7QqIUId6HAAQgAAEIQCAJBFIhJL766iu59NJLRW1u&#10;yZVOAgiJdOatVNRqo7p3331XVq1aJZ07dy5VPPT3oxQS9s5YN2gzHCF3zh+k91CR1iWNUpfbgb59&#10;bJss0badtxw1Z/0Fz7SBnNcNfUNHXbIBhERJRKEWQEiEipfKIQABCEAAAhAIiEAqhERAfaWaGAkg&#10;JGKEH2LT+rGf33zzTYiteK86TiHhvit8dhNefbM0p3LF7jUfxZeeY+kQEt6f2zBKIiTCoEqdEIAA&#10;BCAAAQgETSA1QmL16tXSo0ePoPtPfRERQEhEBDriZhASOnDLLAdLHgrrky1LNYzlDKcFWI+xy+9N&#10;I+p4vXaZnJB9Ioo9bgiJiD+MluYQEvHyp3UIQAACEIAABLwRSIWQUOvUf/jDH8pDDz0kvXr18tYz&#10;SiWKAEIiUekILBiEhI6y2MwF44aWpWY45PagMO4pYVzCkaITARASgX3MyqoIIVEWNm6CAAQgAAEI&#10;QCBiAqkQEmrviMsvv1ymT5/OppYRPyBBNYeQCIpksupBSBQREkoejK+TtiWDZFynqTJGm9VQQkg4&#10;7ABvXM4hhqUfyXoS7NEgJOLNEEIiXv60DgEIQAACEICANwIICW+cKFUhAYREhQATersadC5fvlze&#10;e+896dKlS+xRxrmHhHYEseROy9A2omySuuYO7fSLTlPH5E/R0Mq1j82ICrXBZebSJES7jG1bIo3a&#10;kowWaVD/W72pH0mcmzGRpqPpEBLxfhwQEv74a+KvfbL2OTXv6ZJbZiWGz2zeQ6rPbvaoXVGfa/30&#10;cFvThePATW9ZjiQ3vmc7vtxfdxxLG/eyCaA6qoAABCAAAQgEQgAhEQhGKrESWLNmjXTv3j3/sh8h&#10;ocputNFGQE0Bgffff19effVVOeywwxIRbZxCQj8to2lpFoU+oLAPAqz7SNRrA5qROYLm/SPqZWzm&#10;WM8mbaA0MDNBQjuqIysrEn4hJOJNUHqEhOWoXAu2XrnTaDSR5zLgNw7evZYzNaMEYv4UnOwmtP1a&#10;GnLSsPB51WPJ3+swo0m9l/0M15k+145PQ9H7JSspA/2sG5ePxft80joEIAABCEBAJ4CQ4FkIhcDd&#10;d98tf/rTn2TkyJFy1FFHyWabbSbdunWztTVx4kS55JJLZM6cOdLa2ipPPvmkPPvss6HERKXxEPj0&#10;009lk002iaTxeIVEJF1MTSMIiXhTFZeQ8P9514WEWcxZ6emiwTxzQJcFhRkIXssZ67fOPHISEu11&#10;9TJrVm4mky4JQhIS+sk6haOBM9FaZlOYORilTobF2DppasrO3NBFp0miaEvJcjO04n1MaR0CEIAA&#10;BCAgCAkegtAI9O/fXxYsWKDV37NnT/noo49sbamTU9QJKvr15z//WUaNysyB5UoNAbcZLWopx+TJ&#10;k2X99dfPfDnOfDuO4EJIRADZYxMICY+gQioWl5B44okn5LLLLpOLL75Yvve973noXSVCQp+NsFSs&#10;MymsSx70mUe2WQ7a8irzyTWOQmJyh4yZ6rTcyj7wr3SGhE1IaDEalnKZ/mxZUpJbLrZU3ASP4j1e&#10;6gKffeEh1RSBAAQgAAEIOBBIhZB4+umn5fTTT5cHHnhA+vbtSyJTQuC+++6T4cOHe462ri7zq01b&#10;m+fyFIyfwA9+8AN57bXXRJ2Eo1+LFy/WBiR33XWX9tLzzz8v++23XyTBIiQiweypEYSEJ0yhFYpL&#10;SKgO7bTTTrJkyRLZd9995Te/+Y0ce+yxRfoZs5DIbz5bmDHgJiRaR2Zjzc9cCGmGRFZoFJZsmPan&#10;yZHMv9b4nFlWZN4vLkSKH1Ec2gNJxRCAAAQgAAEXAqkQEir2d955R7bbbjsSmTICAwcOlPnz53uK&#10;uqWlRYYNG+apLIWSQWCHHXbQPpvffPONJiauuOIKaW5uNgXX0dERWbAIichQl2wIIVESUagF4hQS&#10;xx9/vKi/z/VL/Tvw61//Wk488USHPhfbQ8L/Ugy/SzaMm1nqwbkLiUwJ4ya08wqbWhqXRvibIeG0&#10;MYZxE0zrnjMGhGqz2zFT8xtr5mNwESX6nU6CI9SHkcohAAEIQAACRQikRkiQxXQSeOihh+Too48u&#10;GbwavHgVFyUro0BkBNSxn8uWLRM1+DEOQPQANt54Y7ngggsii0ctE7n99ttt7Z188smiZuBwRUdg&#10;6tSp2qw2tXSLK3oCBx98sChhGMSswmeeeUbWrl0r3//+9z115OGHH5a5c+fayqrPoBITamZV4fI3&#10;Q8IegHlpgvumls5LGJwG50WFhOYkcks3JrdLv9wpG+ULCeOSj5x8qMud1qN11uk1Iz4HKVJCSDhJ&#10;GE+JpRAEIAABCEAgBAKpEBLqF9ZJkyZpX2S40kdg//33d/xyauzJ7Nmz5fDDD09f52o8Yl1IqF9E&#10;77//fhsNtZnl+eefHxklhERkqEs2pDa1ffDBBxESJUmFU0D9vdunT59YhIQS0S+88EIoQkLfGyIv&#10;HnqZj+O0zpBwK6cH53uGhHZjbulGr16ydKn9NA1/MySse1DYl1TYjgo2kjUeMZyzIqXaZ4ZEOJ85&#10;aoUABCAAgfIIpEJIXH311do61GnTprlM+Syv89wVDYHHHnus6C9rhxxyiHa6Blf6CCghoSSAWrLx&#10;+uuva3tHqI1JjRdLNtKX1yAiZslGEBTLryPOJRvHHXec/OMf/8gH723Jht9TNgxLGdTShdbsaNy+&#10;ZMO5XD44X3tIGPKRP/XCHncpIWBq22GGhX6iRn5jzpx0yJwDKku0c0DNe1mYhUWpGSfsIVH+p4o7&#10;IQABCEAgDAKpEBJXXnmlXH755TJ9+nQZMWJEGByoM2QCgwcPdpUOamqv2vyMK30E1JRwJSSM0kFt&#10;aqlO17jtttu0Dr344ouyzz77RNI59pCIBLOnRhASnjCFVihOIbH99ttre8uoz7062jm0TS3zJ0qI&#10;WGdOmE7ZcCiXB+/jlI2c8zD4hMzSjVkhCIm8WDHsJWE59tN8WohxnwnjsZ9jZGpmE87M+Z9SiJ1T&#10;NkL70FExBCAAAQiURQAhURY2bvJLQEkHNYXYeh155JGipvdypZPAL37xC3n55Zdl1iz7xmz6sZ+d&#10;O3eWxsbGSDoYqZDQ12ln9vAcNao98+PlEmlUm9xNHZP/tTbQThuP+tM30zO2nbAtMhASgWbfd2Vx&#10;CYnHH39c+wHB/7GfLl3MzX5w3qyycOynSHbwPmickgQFQaHXqh/7qZfTJhrkLlX3+Dp99oFv1Mm7&#10;odgeEuq9sP6OSh4JIoIABCAAgRQQQEikIEnVEqKSD62trabuqI0s1cCFK70E1q1bJ126dHHtwKef&#10;fipqL4koriiFhL7xXXNDi4xqaZC2JRnpkjmub6i05qZVB9xjwyBjoDoWMNOmse2E+Qjtc62W77Cp&#10;ZcDPgcfq4hISUX7ePaIoXUzJvqEirZnPcNI+R6WDdyjhKiTUTAqto2IUMmW1wU0QgAAEIACBgAgg&#10;JAICSTWlCSj5oNYS69fw4cPlnnvuKX0jJSDgkUCUQkL9qjp1TIeMmZr9r5oSrb+WnR5tOa7PsM5d&#10;607RKdjGX34zZTP3NssoGdWe3cBvnkPbHhFFVgwhERlqx4biEhLx9rr81qvq5AkXIaH6GJowLR89&#10;d0IAAhCAQI0TSIWQuOaaa2TChAly1113sYdEyh9Y4/n0bW1tHMWY8nw+9dRTsmDBAjnnnHMS0ZMo&#10;hYS9w8ZfH82bzulyoqUhNy3cOmAwLsfI/ERr3hSvxKZ8iSBvDwIhEW9iEBLx8qd1CEAAAhCAAAS8&#10;EUiFkPjvf/8r119/vVx44YXeekWpxBJob8+c296vn3YOvRJMXOkm0LdvX1m5cqV8+OGHovaKiPuK&#10;VUgYpn2rpRtqSYWazaBPAdeXeBhfK/DKCozs5nPG/50rkZtNYdqoL27YJdpHSMSbIIREvPxpHQIQ&#10;gAAEIAABbwRSISS8dcV7qTfffFPefvtt7zdQMlACasOzM844Q7bddttA66UybwQ6deok6tSTIC7j&#10;sZ9B1FdpHbEKifxmcQMzPqKf5GdD6J2yHC9Y2GRPL5DbUV/fsLKjVbIHGWYuywyKSjlFcT9CIgrK&#10;7m0gJOLlT+sQgAAEIAABCHgjkBoh8e677wY2gN25bg/5T6eu0nmDrt4oUSpQAh2Z2joFWiOV+SGw&#10;Ztkiue2mJhk5Mj/c9XO7qSxCosprPHUAACAASURBVICjsD57nmG2g/n97KyJQTIuMxtilnFPCYcN&#10;K00zKRyOJiw7aRHdiJCICLRLMwiJePnTOgQgAAEIQAAC3gikQkg888wzmWP1Rsmjjz4qu+22m7ee&#10;FSm1wy59pcd5t8mG2/SpuC4qgEDaCKy4dZz89vRhMnr06IpDR0gUEBY2tHRYciGGPSUGjZPs6ozC&#10;DAjjcg7/yz0qTmMoFSAkQsHquVKEhGdUFIQABCAAAQhAIEYCqRASV155pXau+fTp0wPZ1BIhUeSJ&#10;e3a0zP3dHFOBbx05RwaetovjTWvvHCSvPLy8ZPl8uS3PkD1vuFQ2NNzh9N6Hk7aXxfNVoSGy84zp&#10;srmhfP69ATfJfhcN094plHfvW/efLZe+B8b4aUtI0wiJMBKhhMNUGZOTDEpO6CdiqD0kTH+2Lr/Q&#10;T9vQZ0xo7zdJnbafhHZzRmDM0k7a6Mge35GKCyERb5oQEvHyp3UIQAACEIAABLwRQEh441QTpYoO&#10;6m0iYZEs/ekQee99NzRmkVC+kBCxChGERGWPY5BC4jvf+Y4sW7ZM29hy/fXXryywAO6ObQ8Jw4aW&#10;+iaWmoTIeATt6pU9rtO0wWXT0tyb9TJ2bLs0tU/OCwfT/hL1Y2Vse5N9T4oAeIVZRTEhYd8/QyHK&#10;nUASYFCBHHOYE0RLLTnUw9T7Ekb8eRQlYnBChpAI8EGiKghAAAIQgAAEQiOAkAgNbboqLsx02F62&#10;vvY56bVdNn7jDAijGCjIC3N5eWeizLvgdvlK3WyYwVCJkBAxt+EkJEy087M87LMr0pWVcKINUkh8&#10;/PHHsnz5cunfv384wfqsNTYh4TPOWijuJiSyoia3gWfO0OQFRYCzQAITBQgJueqqq2T16tUyefLk&#10;Wnh06SMEIAABCEAAAhESQEhECDu5Tc2U10eeK2syAdqXNWRnQqz+rmHZhkE6OC6DyL9fEAmVCQmz&#10;3EBIVPYkBSkkvESiJMEBBxzgpWjFZRASFSMMrAJHIZFbfuJpNoEuAvSITLIiuyfHLMnNLtFnm+TK&#10;2GZgaLMbcpuJZu6pr58lszKzV/Jx6Mticm2Z4gtISJhmzIhZyKhmTe/XZ2LMBDhLn5XhGIPOIA/I&#10;tC8JMyQCe5SpCAIQgAAEIACBEAkgJEKEm5qq8wLB44yCkjMQCss59FkVZQuJLbeXb72/XJtxocsP&#10;hERlT1aQQuKbb76RTz75RDbbbDNbUDNmzJDf/va3Mnz4cJk4cWJlQXu8GyHhEVQExZyEhNPsCMdQ&#10;9AG4ZV+NwrKJwmBclwf6gL4+t/eGfYZE4R69jNa2VZK47OlRyZINa79LxZqXE65CIteX/DKSgqDR&#10;N0tFSETwkNMEBCAAAQhAAAIVE0iFkJg7d66ceuqpmV+0ZkmfPpWfjMGmlpbnpqRgMJcvJhf0kro0&#10;qFhIZJZ97CznZje4zO1j8bm+4aVhSYgpQp/9qfhTlLIKghQSJ510kixcuFDmzZuXp/DHP/5RExFL&#10;lizRXnvjjTdkl12cN0UNGh1CImii5ddnFxLtmQNE+knT0nrTL/lOLRRb1pGVCfYBuFUsuAsJY/vO&#10;MZnal+wmo2ULCatcyVqQ7AwPy8yN/Mkr1hkRlj9rJ7FkZoUUm2mCkCj/2eVOCEAAAhCAAASiI5AK&#10;IaFwfPTRR9KzZ89AyCAkEioknE7N0F6T/JISJTh2eHdIVlAgJMr6PAQpJIzHft50000yZcoUefvt&#10;t01xdXR0lBVnOTchJMqhFs495QsJB9mgjeGzp41kB+Hz8ks28oN4y0wHT0LCZTmGfq8mPwZWJiSc&#10;97IwiJC2OhlvEx6WGRCWOOflNkw1zfSwpBEhEc5zTa0QgAAEIAABCARLIDVCIshuIyQsNJOyZMNV&#10;SAwzbK45RLoPmCNrEBJlfySCFhLqlI2tt95a3nvvPVtMXbt2lf3337/sWP3eqJaPvPTSS7bb9thj&#10;D9liiy38Vkf5Cgi0t7fLo48+atrw1NuSDZeZFGEICdNMBfspKEEICduSEI0pQqKCR4tbIQABCEAA&#10;AhCoIgKpEBLr1q2T8ePHy7XXXhsIeoSEFWOxTS1FtOUXomYqDMveWMamlqIvo7AdH5qr3yIY7PtE&#10;OBwzygyJsj4PYQiJpqYmufrqq7UTN4zXpptuKjNnziwrznJuWrBggZx33nm2Wy+//HI5+OCDy6mS&#10;e8okcPbZZ8u9995rPoHF46aWLNmwzMpgyUaZTyG3QQACEIAABCCQdAKpEBJqoKM2xbvzzjvlxBNP&#10;rJgpQsKOsPxjPy0ncxiP/TTKB8PrxuNDjXLD8VhRo3TI7w2Rix8hUdZnIWghoSSE2txSXWr/CHU0&#10;4JtvvpmP7bPPPpONNtqorFj93sSSDb/EwivvfOynPjPA5dhP6yaOJTe1NOwH4bI5ZWGfBS9LQTLn&#10;kKZpU8vMiSHZJSt2rizZCO/ZpmYIQAACEIAABIIjkAohceWVV4r6hXP69OkyYsSIinuPkHBC6DAD&#10;wVjMNrOhRHmxn9iRn/XgmEFzebeTNEx1ICTK+iwEKSS23357eeedd8S6T8S0adNk0qRJ0tbWJg8+&#10;+KAcddRRZcXq9yaEhF9i4ZV3FhLZ9mzHcmZes23Q6PHYT7c9JPIbR2otqoH7GJmaOyo0f4/e/QCO&#10;/XQiaeyTn2M/e40dK3WZWUf+jv00Sx6ERHjPNjVDAAIQgAAEIBAcAYREcCyroybrLIRMr0wzGiy9&#10;LMysKLzht7x+esaGhrpdj/Y0zsBASJT1zAUpJNTMpfnz50tLS4tjLPfcc4+88sorcumll5YVq9+b&#10;IhUS2iBWpLlZZNSodhnbtkQaMz+wWy9tICrN0tGa+R07czrCUGnNbMroUNBvZ03l1S/kQ0VaszEE&#10;0o4mBFqkoblBWkY1SV3uOE2vYRYTEl7rqN1y1mM9/ZNASPhnxh0QgAAEIAABCERPACERPXNahECs&#10;BIIUEqojX3/9tXTu3DnWPumNRykktF/5WxqkuaFFRmX+27aksCliAUZ2Kn1LgzoZImgJYUCu5Mj4&#10;OpcYykyNSbhkxIu2NMD7hZDwykpfbmGYJeJxr41iLSAkvPKnHAQgAAEIQAACcRJASMRJn7YhEAOB&#10;oIVEDF1wbTJKIaFmPkwd0yFjpmb/m5kAkbn0fQrU/85MoTfNLlDvTZUxamCvZh9kJjRMVjKjaWl+&#10;uYJpWr++n0K+t8a6VfVjNQGRMR7SL1OHdmmvDZJxejvqNcvSB9NRkbk4WltFhqqjJ7UqsvJEn2XR&#10;mpnTUc6sDoSEn0+GJbfqVn3/DD/VGMoiJMoEx20QgAAEIAABCERKIBVC4rrrrpOLL75Y1Lr04cOH&#10;VwyIPSQqRkgFKSYQpJB44IEHtCUZF110USKIRCkk7B3ODirbcwP6/OaISkyo5RySlRCtaiaF7Rfw&#10;3K/kddmlHeoyLvXQRUe+7twmhtmZF8pJ9JP2yTkpokuGfDuG5ST6Mgx9eYm+d4JpM8l2mexzNoRT&#10;8hES8X4kEBLx8qd1CEAAAhCAAAS8EUiFkFBdue++++SEE07w1qsSpRASgWCkkpQSCFJI7Lbbbtqm&#10;lp988omsv/76sROJU0joSzgKSzdykkGyMxk0CTF1TH4vCbXcI19WXx5hFAGG1wbmloc4LwtRImS8&#10;1Bklg9bOQIflIuYlJFrM7ZPzEiQ7myKzb4TLfhh+EoyQ8EMr+LIIieCZUiMEIAABCEAAAsETSI2Q&#10;CLLrSkh8tctB0mWTHkFWS10QSAWBT//VKjdddpGMHj264nh33HFHMR77WXGFFVYQn5Bw3ivCOMtB&#10;X+KhJkCo/z2+rrCvhPkEBiMEdTpEozxXbB8Ki8zItzPQWS4U2rbMrFDNOomRMnOCkCgTXEC3ISQC&#10;Akk1EIAABCAAAQiESiA1QuKtt96SnXbaKRAYt912mzaI4oqOwNq1a2XKlCm2Bnv16iVjxoyJLhBa&#10;0giccsopomY3VHohJHSC2eUaGXuQ20si+7p58K+fgmE+ESOzyUOJjS+d69ZbNs/MMNQ9L3cKiGn5&#10;hbGteYU9LXKV2Wd5lP+EICTKZxfEnQiJIChSBwQgAAEIQAACYRNIhZB4/PHH5bTTTpOHH35Y+vfv&#10;HzYT6g+BwEcffSSbb765rebBgwfLnDlzQmiRKqMggJAoJiSMIsGwoaW28WVuc0vt9jKEhOFUjXmm&#10;2RaGul2XgeT2lDDuaZHrhnnfisqeIIREZfwqvRshUSlB7ocABCAAAQhAIAoCqRASV155pVx++eUy&#10;ffp0GTFiRBRcaCNgAgiJgIEmpDqERCER2mC+PbdfRE4yNC112NDSuOlk7nZtZkJTXeFozdzJGHW5&#10;GRcmUWB6zyIzTHVbNtnMnQBi2nQzt6dFNoxsXfnNMSt8xhASFQKs8HaERIUAS9yufyabZVT2c284&#10;qcb5VrX8Knd0rr6ZbL6g4T3jzV7LldNVW92GSrRNbs+RPxRZKmZedlY4ulbVYjzJx8bJ8Xhk898/&#10;6uSiUbPcO6WfBKRK2Ja7WU+nKdlP/bhmywlJ+X10rAK5HNjcAwEIQAACxQggJHg+IiGAkIgEc+SN&#10;DBo0SJYuXaptbLneeutF3r61wfj2kNC+GmvLNrLfozMiYmydNDWpVRytojalzB+dadjc0jz2MH4J&#10;z4mMOr1EiS/8mUbVl3T7EZ3m4ySNX+T1Yz3VEZ/Zy7I5ZoXZREhUCLDC2xESFQIsersuApuloWWU&#10;ZE+7yX9YM3e6z3rKDqDNAsImJPMD7dLlyu2ll+VZtk1v9cYMM7QyBwSbl5yZNsYtxakQvXGPHVOf&#10;XPe1yf3dZhIQ9tOKvPRT/7s7v+TO1GaworbcfHEfBCAAgWomgJCo5uwmqG8IiQQlI8BQ1OkaK1as&#10;kL59+wZYa/lVxSskyo+7Gu9ESMSbVYREmPz1X83HyFTT8qv8iN1xTxkn8ZC9w+H0G+OMqXxXDOUG&#10;jZPstjW5WRe5mVNLrTMEHDGUWiaWu8kkHvSKzAN0t9OFspJG36fGjVOxdnJkHE8YsouHAiLjZr7e&#10;+mlfqmbet8e6CXGYTxZ1QwACEKhFAgiJWsx6DH1GSMQAPQFN3nPPPfLyyy/LZZddFkk0CIlIMHtq&#10;BCHhCVNohRASoaEtXbHjr/rFN6ctVOq1nFEMFBmgO0brsQ1NcrTLZOtxxPmlXk71eJMA3vrrUpfn&#10;04A89NPxqGPzfa4zRUo/CZSAAAQgAAEPBBASHiBRpHICCInKGSaxhq+++krWrFkjW265pSm8adOm&#10;yaRJk6StrU3+/ve/y7HHHhtJ+AiJSDB7agQh4QlTaIUQEqGhLVmx4zIBp8G9U01ey6l7czMYmhta&#10;ZFRLQ2bfB30/hBIh6rMpnIqZZlhYB/SWE4IcB/M+hYTjLAw9MGeh4FkQeOmnB3nkbdlHyceCAhCA&#10;AAQg4EIgFUJC/cI6cuRImT17tmy//fYkM4UEEBIpTJqHkIcNGyaLFy+WV199VSt96623ylVXXSVv&#10;vvlm/u7PP/9cNtxwQw+1VV4EIVE5w6BqQEgERbK8ehAS5XEL4i7H02qKDrwNrXotp92i7y1j3XOm&#10;eC+8D7AtcsGy/427eGmRhvymkMVjKbocwlF4GI9TNu7bYW/HSz9dc2VYDuNZgATx8FAHBCAAgRok&#10;kAohofLy2WefSbdu3WowRdXRZYREdeTR2gt1ysayZcuksbFRrr76am1zS+O16aabysyZMyPr/IIF&#10;C+S8886ztadO6Tn44IMji4OGRM4++2y59957Oao5pocBIRET+NzmtvkNEvUwii0zML7ntZxWb25j&#10;R+1UDI+zI9RdamNNaZaO1pElIRXKSmZfjPFSZxANjgN+z8spCkLF7WQfN6FQLH7je1766VTG2q6X&#10;ekqCpAAEIAABCLgSSI2QIIfpJoCQSHf+3KLXhcRWW20lq1atshXr2rWr7L///pF1Xm2y+dJLL9na&#10;22OPPWSLLbaILA4aEm25zmOPPYaQiOlhQEjEBN7lV31xe73oKRXGPliXQuj7RtRL/ax2kygo3nN/&#10;Syr0wblaFjI+c46P8TSR4htaFp+9kI2x+Mk+biLAdeaD4wkf1hNQzHRKbWhZ7MSUmJ4wmoUABCBQ&#10;dQRSISS++OIL+dnPfia33HKLdOrUqeqSUAsdQkhUZ5aVkFi+fLl888038vvf/16mTJmiHQNqvDo6&#10;OiLrPEs2IkNdsiGWbJREFGoBhESoeN0rLzJDwOnIT+21dvMMBy/ljPdlzt2Ufu2TPc14sB1xWQqT&#10;1h91mLH5CFLtNotkcT9FxK2RYkKimDhxOvIz+1p75vjjrDTxsKGl5kRU/wqnldjy4SqSSoHjfQhA&#10;AAIQ8EogFUJCrUmfOHGiqI3yTjzxRK99o1yCCCAkEpSMAEMxCgm92j/+8Y/aPhJqbwl1vfXWW9K7&#10;d+8AW3WvCiERCWZPjSAkPGEKrRBCIjS0RSsuNb0/O2gvSNte+QG0udpi5bLCwrBvhJ9Bc14wOHej&#10;vrlDTCs5chtDikuc2QG9EhaZy+fSkaLSoGSf9P0z9H5Y9tHw0U8Ta8uxqewfEc/niFYhAIHaIpAK&#10;IXHllVeKWgM+ffp0GTFiRG1lqEp6i5CokkRauqE2mVX7RjjNgpgxY4aoz+7JJ58sF198cSQAEBKR&#10;YPbUCELCE6bQCiEkQkNLxYERMB5dGlilAVZUfElJgA1RFQQgAIGaJoCQqOn0R9d5hER0rKNsSW1m&#10;+e9//1vuuusu12bnzp0r++23XyRhISQiweypEYSEJ0yhFUJIhIaWigMkoGYgDLXsTRFg9RVVpWai&#10;TB1jmTFSUY3cDAEIQAACTgQQEjwXkRBASESCOZZG/vvf/8r6668fS9vWRhESiUiDFgRCIt5clBIS&#10;n376qbz99tuiNnwtdaklWKtXr5bJkyeXKsr7MRLILuUoEoBlOUKMoRaaVkszhoq0+jglJIq4ix5H&#10;GkUAtAEBCECghgggJGoo2XF2FSERJ/3aaRshkZxcIyTizYWbkPj444+1Y3p/97vfyXPPPSe77bZb&#10;yUAREiURUQACEIAABCAAgTIJpEJI3HTTTfKLX/xC/vKXv8ixxx5bZle5LU4CCIk46YfX9j333CPz&#10;5s2TK664IrxGfNSMkPABK+SiCImQAZeo3iok1N/BSizceOON8vnnn8vee++tLbfyciEkvFCiDAQg&#10;AAEIQAAC5RBIhZBQHXvooYfkqKOOErUeXU01tV777LOPbLbZZvmXH3nkEVlvvfVMxdTGe9///vfz&#10;r3399dfyz3/+01aXuu+www7Lv/7uu+9KW1ubrdxWW20le+65Z/51NTD78MMPbeX69+8vW2+9ddHY&#10;1HGmQ4YMycesYn388cdtdanp8UcccUT+9ffff19efvllWznFQjHRrwULFsjKlStt5XbddVdRJyXo&#10;l+KhuFivgw8+WDbYYIOifVBHPx5++OH5MmvWrJEXX3xR+/Mnn3wiJ5xwgq3ewYMHizqVQU0dtl69&#10;evWSXXbZJf+yGmyqL9LWS+1PsMkmm+Rfnj17tm0JgTW2tWvXyrPPPmurq0uXLnLooYfmX1dHWC5a&#10;tMhWbptttpHdd989/7rqp+qv9Ro4cKBsvvnmRblZn0uV4zlz5tjqspZbsWKFvPbaa7ZyW2yxhQwY&#10;MCD/+vz58+WDDz6wlVPxq37o16OPPup4rK56Lo1LMozlTjnlFG0q95dffpmII3kfe+wx02dc79vU&#10;qVPltNNOszHghfAIICTCY+ulZl1I7L///tpSi1tvvdX09+eoUaPkz3/+s5eqNJHBkg1PqCgEAQhA&#10;AAIQgIBPAqkREqpfTz31lAwbNkzUYNJ6qYH1888/LxtuuKH25evSSy91RKFmWPz1r3/V3jvkkEM0&#10;wWEVF+rPzc3Nctxxx4ka8KvBuNOAuXv37vLwww9rvzS98MILcswxx2gDb+ulBtZqMN2jRw9RJw/8&#10;6Ec/sp1KoAbMqh01oFKXqstpYK1iu+aaa+QnP/mJ/Oc//9E2C1THKlqvbt26yQMPPCCDBg2SV199&#10;VZMY6gul9dp22201ruq/SvqcdNJJogbExksNhNUAV/FVlxrY6QyN5ZRU+fnPf66drPDVV1+J+iKs&#10;RI56XfVPvWa9VPxKlKxatcr2nhI+amC+0047aXLm+OOPt9WhYuvXr5+WRyUTfvnLX2q/AFpPfVAx&#10;qC/gt99+u/ae4qIG6up149W5c2f529/+JkOHDpXly5eLEiZKSFmvnj17avlR66+feeYZ7VlxkiV9&#10;+vTRno2NNtpImyb961//2vFECpWfmTNnas0oAaCeF+tzqWJVAwg10FDi68ADD3R8LjfddFMtl0pI&#10;/etf/9JEntNzucMOO2jtKGHS0tIiSi5YuemsdEGi2lbPvB6bEhFbbrmlKDlijdfxAxjyi2pzTSfx&#10;MGHCBNe/E0IOqWarR0jEm3r1WVV/56rPq9OlPv/q7ycv17Jly2TdunWey3upkzIQSAsB9Z1TfRc0&#10;/niTltiJEwJpJaDGB1OmTElr+MTtk0CqhITq22233SZLliyxdXPkyJGiZiKoS/3Cr6TEF198YSqn&#10;Bpvnn3++qAGbutRxhTfffLOtLiUOLrjggvzrTz/9tLS2ttrKqdkR6khD/VKDRadfrJUEUYNz/Zo0&#10;aZJ89tlnpvrUYO7cc8/Nz6RQA061xtcqB9TAdvz48fnBnxpw3n///bbYlKAxDszuvfdeeemll2zl&#10;1IwRNQDWr+uvv95xlseZZ54pvXv31oqpGSrXXXed9gXVeHXt2lUTAt/61re0l9WsDCV21KUG66pu&#10;66UG/Ooep9kKBx10kBx55JH5W1SuVM6s1+jRo6Wurk57WeX86quv1n6xN14qJpX7jTfeWHv5zTff&#10;lDvuuMNWlxpcjx07Nv+6EiFOM1W++93vamJAv/70pz/J4sWLbfUNHz5cE1bqUrlUz6VVqKnn8mc/&#10;+5koyaEuNbhXy5Ssl3puFSv9UjLhwQcftJVTkkTJF/1SOVC5sF5HH320HHDAAfmX1a+gTrOP1HOp&#10;z6RQ076bmpryz6WSYup99bwl4brvvvtEMbde6pm48MILkxBizcSAkIg31ervJ/X/almGmoVm/fdQ&#10;yf1x48Z5ClL9HaL+bjjrrLM8lacQBKqJgPruNG3aNO17DxcEIBA+AfWDoFoK3N7eHn5jtJAIAqkT&#10;EomgRhC+CbCHhG9k3FAGASW2lMiyXkpUqBk2XNERQEhEx9qpJeMeEurXXfVLk5K6ugxXovzvf/+7&#10;pyBZsuEJE4WqlMATTzwhl19+ueOPE1XaZboFgVgJLFy4UJt5jJCINQ2RNo6QiBR37TaGkKjd3EfZ&#10;c4RElLSLt4WQiDcXTqdsqL+H1a+8N9xwg7ZcTZ244eVCSHihRJlqJYCQqNbM0q+kEkBIJDUz4cWF&#10;kAiPLTUbCCAkeByiIICQiIKytzYQEt44hVXK7dhP1Z7agFctvdp3331Ny+LcYkFIhJUl6k0DAYRE&#10;GrJEjNVEACFRTdn01heEhDdOlKqQAEKiQoDc7okAQsITpkgKISQiwezaSDEh4TcyhIROrF3G9e4n&#10;LQ3N0tAySprqmqVjzFTpNGqWO9JeY6VtSaNouxzNGGopWy/NHa0y0nq313J+E5kp3z6ut/RrWup8&#10;Z32mP43PSe9+LdLQtkQas1szGa4ZMrTTeKmzvZd5vfdz0qj3U+tqZiNpac783ygZ1W5gYGs5y7R9&#10;cpvUje8nbqGp2+qbO6RVg5W9x1i219g2WWIIuGQ/sxUVrgzz3s81FupQOZg6Rjoy5RASZTxo3AKB&#10;CgggJCqAl9JbERIpTVzawkZIpC1j6YwXIZGcvCEk4s0FQiIM/mpAntkwWG3WrDYOzg+Q9bb09/WB&#10;s3G8mxmgzzILiOyguc4kJbSBvIdy5fZOFwVqoO186YLAuQ/j68wD/4x60JjMUjIjX6dZ3LQ0WO8x&#10;c5k6xt6WxqaloSBz9Fvax2WESZOISUBkY2g3vFa6n2YZoaRSQXgo56HaaZfJGWG0NXtIlPu4cR8E&#10;yiKAkCgLW6pvQkikOn3pCR4hkZ5cpTlShERysoeQiDcXCIkQ+KtB6lDJnLolmaOhM/81zAjQWtMG&#10;sfbZBU7iIRudPnDPDti9lJvc3k+beaAP/vWZAKbBtGvX3YWJ8RY1mLeJB8MAXVcZxlkI5vZVO1Nl&#10;TMcYmar912EWiGpQzUIYX2eXDtpb2RkWZnFiFw/5uLVZJcoRqba89dM808I6W6UwG2TYCja1DOHT&#10;RJUQcCWAkKi9hwMhUXs5j6XHCIlYsNdcowiJ5KQcIRFvLhAS0fN3/lXf6+DYYzmjGMjNFqizzdRw&#10;6buLMLGW1vrRPtkkA5QgMM5kKMiTRnlOszROSzyK5aBYf53fc501Ye9AkWUneuHcsg+17EYtU7EJ&#10;psJMkV9tjZCI/tNEi7VMACFRe9lHSNRezmPpMUIiFuw11yhCIjkpR0jEmwuERPT8HX/Vd5hZ4BiZ&#10;13K52QPjMwNptY9FseUQtnZse1MUSpj2YDDNNsiU0WeGWGeEqNt9xG2Kp8jsCLeZJo4zN5xgeu1n&#10;7l4nAWOcvfKnYSs49jP6jxMt1jABhETtJR8hUXs5j6XHCIlYsNdcowiJ5KQcIRFvLhASUfM3L7/I&#10;t15s4G0M0Wu5vARokqXGDTM9dNfzvgqWmRTW2RE2sZDb/NFDCAYsDstC9HetQkR73X1vC2u7nvuZ&#10;u9G5f8yQ8JNPykIgSAIIiSBppqMuhEQ68pT6KBESqU9hKjqAkEhOmhAS8eYCIRExf7flEI6D6/xI&#10;uLDvgddy6tbcDADryRLFe+wiTBxvMiyZEPd9HrJupHemRKvphIvS5IvLBWehUCx+43uSOwnFfSNN&#10;c3zqXqclJwUGLNkonVFKQCBIAgiJIGmmoy6ERDrylPooERKpT2EqOoCQSE6aEBLx5gIhETF/N6Hg&#10;um+DZYDtq1yT1NXXy6x25w0hnXvucY8K7WbjKRnji+4PUXT2hGsK3I4PNbZtFwquMx/K2tBSD07f&#10;gNOy8aYhH2xqGfFnieZqnkrtaQAAIABJREFUngBCovYeAYRE7eU8lh4jJGLBXnONIiSSk3KERLy5&#10;QEhEy7/YhotOR3lqr7WPNZ0wUbqc8ZSJ7EyA9sn2IzMde+5xQ8v8MF07fjTzJ9NxntaaXQbzJdEX&#10;ExJFxInTkZ/WjT199lObbeKw5MSYzxUc+1kyoxSAQJAEEBJB0kxHXQiJdOQp9VEiJFKfwlR0ACGR&#10;nDQhJOLNBUIiSv6ll0MYj8hUkbktt3Avlx2ozzLsG+H51IlMe9Z6zXR6ydg28ykZ2fJie910X7HN&#10;LoviLyIdii1d0erMccjXbz6us5x+2pecmJeUPIGQiPLDRFsQEIRE7T0ECInay3ksPUZIxIK95hpF&#10;SCQn5QiJeHNRTEisWbNGbrjhBtlnn33kyCOPLBnoVVddJatXr5bJkyeXLEsBCJQm4H2DytJ1hVDC&#10;ssEoQiIExlQJgSIEEBK193ggJGov57H02E1IdO/eXQYOHBhLTGlqtFOnTvLtb39b+vbtm7iwN998&#10;cznmmGNkp512ij02hETsKcgHgJCINxdOQkL9PXzdddfJjTfeqAX38ccfewoSIeEJE4V8EChvM0wf&#10;DZRd1L4MBSFRNkxuhEBZBBASZWFL9U0IiVSnLz3BuwmJ9PSASEsRuPfee+WEE04oVSzU9xESoeL1&#10;VTlCwheuwAsbhcT7778vU6ZMkZtvvlk+++wzra2jjjpKHnzwQU/tIiQ8YYqpkHUJgz2M+maP+0xE&#10;2YOyl3uEGaTz3hYIiTCZUzcE7AQQErX3VCAkai/nsfQYIREL9kgbHTJkiKgvbnFeCIk46ZvbRkjE&#10;mwslJNT///vf/5Y//vGP8sUXX5gCOu644+TnP/+5pyCbm5vl008/lbPOOstTeQpBIC0E1HeTnj17&#10;Fg33pZdekmnTpmmzi7ggAAF3AnvuuaeoWbOVXgiJSgmm736ERPpylsqIV65cKdtss00qYydobwR2&#10;3XVXbSOiOC+ERJz0ERLJoS+ajOjo6JC///3vjmHtsMMO0qdPH08hL1u2TNatW+e5vKdKKQSBmAl8&#10;/fXX8vzzz8see+whm222mWs0amnT0qVLZcCAATFHTPMQSC4B9T1/8ODBcsstt1QcJEKiYoSpqwAh&#10;kbqUpTPgzz//XLp165bO4InaE4Gdd95ZFi1a5KlsWIUQEmGR9V8vMyT8MwvyDn3Jxv77769tRnnr&#10;rbeK+ntYv0499VSZPn26pyZZsuEJE4VSSED9u/XII48UlW0s2UhhYgk5cgJTp06VJ598Uu64446K&#10;20ZIVIwwdRUgJFKXsnQGjJBIZ978RI2Q8EOr+ssiJOLNsXVTS7WPxDXXXKNtaKn+Pt53331l7ty5&#10;noJESHjCRKEUEkBIpDBphJxIAgiJRKYlNUEhJFKTqnQH6iYkJk6cKJdcckm6OxdS9G+99ZbjrzZq&#10;Y7pzzjknpFa9VTt8+HC57777TIUREt7Y1UophES8mXY79lNNP7/++uvld7/7nTZdfbfddisZKEKi&#10;JCIKpJQAQiKliSPsxBFASCQuJakKCCGRqnSlN1iEhP/cIST8M2PJhn9mYd2BkAiLrLd63YSEfrfa&#10;pPKdd96Rurq6khUiJEoiokBKCSAkUpo4wk4cAYRE4lKSqoAQEqlKV3qDRUj4zx1Cwj8zhIR/ZmHd&#10;gZAIi6y3eksJCW+1ZEshJPzQomyaCCAk0pQtYk0yAYREkrOT/NgQEsnPUVVEiJDwn0aEhH9mCAn/&#10;zMK6AyERFllv9SIkvHGiVG0TQEjUdv7pfXAEEBLBsazFmhAStZj1GPqMkPAPHSHhnxlCwj+zsO5A&#10;SIRF1lu9CAlvnChV2wQQErWdf3ofHAGERHAsa7EmhEQtZj2GPiMk/ENHSPhnhpDwzyysOxASYZH1&#10;Vi9CwhsnStU2AYREbeef3gdHACERHMtarAkhUYtZj6HPCAn/0BES/pkhJPwzC+uO/fbbT1544YWw&#10;qqdeDwRmzZolRxxxhIeSxYuwh0TFCKkgoQQQEglNDGGljgBCInUpS1TACIlEpaN6g0FI+M8tQsI/&#10;M4SEf2ZpuKOxsVEGDhwoQ4YMqTjc5557TubMmSPjx4+vuK433nhDjj76aFm4cGHFdakKttpqK1mw&#10;YIFsueWWgdQXVCUIiaBIUk/SCCAkkpYR4kkrAYREWjOXjLgREsnIQ9VHgZDwn2KEhH9mCAn/zNJw&#10;x6BBgzQh8Yc//KHicMeNG6cJiXnz5lVcF0KiYoRUAIFYCSAkYsVP41VEACFRRcmMoSsIiRig12KT&#10;CAn/WUdI+GeGkPDPLOl3LFq0SHbbbTdt9sCKFSukU6dOZYfc0dEh22yzjbz33nvS1tYmdXV1Zdel&#10;bkRIVISPmyEQOwGEROwpIIAqIYCQqJJExtQNhERM4GutWYSE/4wjJPwzQ0j4Z5b0OyZPniwXXXSR&#10;FuYTTzxR0bINNTPisMMO0+qaNGlSxcs2EBJJf3qIDwLFCSAkeEIgEAwBhEQwHGu1FoRErWY+4n4j&#10;JPwDR0j4Z4aQ8M8s6XeopRrz58/Xwjz77LMrWrZxzjnnyC233KLVNWDAgIqXbSAkkv70EB8EEBI8&#10;AxCIggBCIgrK1dsGQqJ6c5uoniEk/KcDIeGfGULCP7Mk39He3i79+vXLh7j11luXvWzDuFxDr7DS&#10;ZRsIiSQ/PcQGgdIEmCFRmhElIOCFAELCCyXKuBFASPBsREIAIeEfM0LCPzOEhH9mSb7jkksukUsv&#10;vdQUYrnLNozLNfQKK122gZBI8tNDbBAoTQAhUZoRJSDghQBCwgslyiAkeAZiJYCQ8I8fIeGfGULC&#10;P7Mk36E2nXz99ddNIZa7bMO4XEOvsNJlGwiJJD89xAaB0gQQEqUZUQICXgggJLxQogxCgmcgVgII&#10;Cf/4ERL+mSEk/DNL6h3W5Rp6nGrZxrJly6RLly6eQ1+3bp3ssMMO2uka1quSZRsICc8poCAEEkkA&#10;IZHItBBUCgkgJFKYtASFzJKNBCWjmkNBSPjPLkLCPzOEhH9mSb3DabmGHuvDDz8sQ4cO9Rx6a2ur&#10;HHnkkY7lJ06cKKqtci6ERDnUuAcCySGAkEhOLogk3QQQEunOX9zRIyTizkCNtI+Q8J9ohIR/ZggJ&#10;/8ySeofTcg09Vr/LNsaMGSN33nmnY1f79u0rajZGORdCohxq3AOB5BBASCQnF0SSbgIIiXTnL+7o&#10;ERJxZ6BG2kdI+E80QsI/M4SEf2ZJvGPevHmy9957u4bmZ9mGWq6x+eaby6effupaX7nLNhASSXx6&#10;iAkC3gkgJLyzoiQEihFASPB8VEIAIVEJPe71TAAh4RlVviBCwj8zhIR/Zkm84+mnn5ZHH300H9oD&#10;Dzwg22yzjeyzzz7519Qmld/+9rdLhr98+XK57bbb8uXmz58v6rPV0NCQf+2YY46R7373uyXrshZA&#10;SPhGxg0QSBQBhESi0kEwKSaAkEhx8hIQOkIiAUmohRAQEv6znBQh8fbbb4taZ3/66afLoYceqnVk&#10;+PDhct9995k6pb7YLVq0SHtN/cJ9++23y4gRI2Tw4MH+O+/xDnUk5LbbbisnnHCC9it4KSGxZs0a&#10;+cc//qHFd80113hshWJxE1Dy4Tvf+Y6cddZZFYdy1113yeOPPy7qy1OlF0KiUoLcD4F4CSAk4uVP&#10;69VDACFRPbmMoycIiTio12CbCAn/SU+KkFCR//jHP9Z+Zd54443lwAMPFDUQU/EZr+7du8shhxwi&#10;zz33nHzwwQey7777yty5c/133Mcdr732muyxxx7aHQMHDpQtt9xSHnnkEVsNSqSsXbtWXnjhBe29&#10;p556Sg4++GAfLVE0TgIIiTjpi1x11VWyevVqmTx5cryB0DoEAiaAkAgYKNXVLAGERM2mPpCOIyQC&#10;wUglpQggJEoRsr+fJCGhjlnccccdfXVi9uzZcvjhh/u6p5zCo0ePlrvvvtvzrUcccYTMmjXLc3kK&#10;xk8AIRFvDhAS8fKn9fAIICTCY0vNtUUAIVFb+Q66twiJoIlSnyMBhIT/ByNJQkJFf95558lNN93k&#10;qSNRzI7QA3nzzTdFfan0eqlZGyo+rvQQQEjEmyuERLz8aT08AgiJ8NhSc20RQEjUVr6D7i1CImii&#10;1IeQCOgZSJqQWLlypey0007yxRdflOzhk08+qS3fiOo688wztT0rSl3HHXeczJw5s1Qx3k8YAYRE&#10;vAlBSMTLv1ZaX7Fihbz++uuRdvfUU0+Vq6++WtuLyO166aWXZNq0aXLddddFGtuAAQOkR48ekbZJ&#10;YxAolwBColxy3KcIICR4DiIhwAwJ/5iTJiRUDy688EK59tpri3YmjiURXpeUqBMW9tprL//J4I5Y&#10;CSAkYsXPHhLx4q+Z1o899lhNSKj9iKK61L+zO+ywg3Tu3Nm1SbX/0Icffijbb799VGHJqlWrRAn0&#10;G264IbI2aQgClRBASFRCj3sREjwDkRBASPjHnEQhoX8pKzZLIq4lEeeee678/ve/dwV90kknyV/+&#10;8hf/ieCO2AkgJOJNATMk4uVfK60PHTpUDjvsMBk0aFCtdNm1n2omnxIhN998c82zAEA6CCAk0pGn&#10;pEaJkEhqZqosLoSE/4QmUUioXvy///f/5Le//a1jh+JcEqGWlGyzzTauoNva2qSurs5/IrgjdgII&#10;iXhTgJCIl3+ttI6QKGQaIVErT3319BMhUT25jKMnCIk4qNdgmwgJ/0lPqpBYs2aNbLfddvLZZ5/Z&#10;OhX3kogLLrjAcZ3vaaedJuofS650EkBIxJs3hES8/GuldYQEQqJWnvVq7CdCohqzGl2fEBLRsa7p&#10;lhAS/tOfVCGhenL55ZfLhAkTTJ06+eSTZcaMGf47GuAdbktK1B4TUa7/9delGTK00yhxPYi011hp&#10;W9IodeJQLv9ersX2cdK7X5MsdQigvrlDWkf6iywppRES8WYCIREv/1ppHSGBkKiVZ70a+4mQqMas&#10;RtcnhER0rGu6JYSE//QnWUio2RFqloSaLaFfixcvlj59+vjvaMB3WJeUnH322fKHP/wh4FbCqk6X&#10;DvXS3NEqeX+giwaTgNDL9pKxbUukUa1GcSzXLuN695OmjKVIq5RASIT1vHmrFyHhjROlKiOAkEBI&#10;VPYEcXecBBAScdJPf9sIifTnMBU9QEj4T1OShYTqjToq7Ze//KXWsSQtibAuKVF7S2y99db+ExDL&#10;HU5CQhcKFkmh4tMFRH2zdKjpD45CIlNuxlDpNGqW9BrbJks0c5GuCyERb74QEvHyr5XWERIIiVp5&#10;1quxnwiJasxqdH1CSETHuqZbQkj4T3/ShYQ6aUMtg1DLJJK2JOKyyy6TiRMnytixY6WxsdE//Nju&#10;cBASVulgik2XFblZEpJbsmFdyoGQyFO766675PHHHw9kT5E33nhDjj76aFm4cGEgT8xWW20lCxYs&#10;kC233DKQ+oKqBCERFEnqKUYAIYGQ4BOSXgIIifTmLgmRIySSkIUaiAEh4T/JYQmJ5cuXy6JFi/wH&#10;5HDHvffeK0uXLpXzzz8/kPqCqkTJklNOOUUbdG666aYVV7veeuvJoYceWnE9pStwEBIlZMKMoZ1k&#10;1KxiQsIiLdI3QUKYIVH6yQmzBEIiTLrUrRNASCAk+DSklwBCIr25S0LkCIkkZKEGYkBI+E9yWEJC&#10;7f3w7rvv+g+oxu8YP368TJo0KWQKAQkJW5SGfSZC7kEY1SMkwqDqvU6EhHdWlCyfAEICIVH+08Od&#10;cRNASMSdgXS3j5BId/5SEz1Cwn+qwhIS3bt3lwEDBoha1sBVmsCXX34p6ovyueeeKzfeeGPpGyoq&#10;EdKSjYpiiv/m9AiJXP4se3pkdh3N792RndHisB9IBjNLNuJ/1oggPgIICYREfE8fLVdKACFRKcHa&#10;vh8hUdv5j6z3CAn/qMMSEmoJw+GHHy5quQVXaQL6sxubkBAPm1rqe0a4bWpZupuJLoGQiDc9zJCI&#10;l3+ttF6+kHhbbhz5Q7lnpTup/SbMkSn/EzHJt2+UkTfuLjPKaHjmzJmydu1aufnmmyMOmuYgUB4B&#10;hER53LgrSwAhwZMQCQGEhH/MCAn/zMK4I34hkelVRcd+hkEl2joREtHytraGkIiXf620XrGQ2HGC&#10;zClj8B8O35wkKTMmhEQ4WaHW8AggJMJjWws1IyRqIcsJ6CNCwn8SEBL+mYVxRyKEhNYxfTmHoZfW&#10;0zSYIVHyEQj3lA2WbJRMQDUU0D5nLdLQ3CAto5qkrrlDxkxVS3HcO1c4clef8VQo63wcr9dy5QHN&#10;Lh0Sqc/Erk4MNl0uJ/vo9+TL6kuTPISg3SvNmf8bJaPax0rbkkax7q+LkCiAREh4eKgokigCCIlE&#10;pSN1wSAkUpeydAaMkPCft1oQEu3jeku/pqWucJy/qPtnWckd0QqJSiKt3nuZIRFvbpkhYeGvnXwj&#10;0twsMkr9t6NVTGN6/X3r67mBvnFPEV00thv2GdFnRJUsV/ZjkZUdLdJLpKE1v7+JXp2SB+OlXurq&#10;GqW1UWkDi2jTCuaESV2zdNiMhjWwXHsNzdLQMkpaGgp7qhhLhi4k1BKKH94jO1qXb2ivPy0H3zVD&#10;ztsxG9Hjvxwil83Vo/u2jDC8l3lXfjkkswfThAmS2YxJ8sX202doZN/Pvy77yYQ5U8TPihGERNkP&#10;NzfGRAAhERP4KmkWIVEliUx6NxAS/jOEkJD/z965wEdRXn//YFXwDuIlCpKoWINXqKKx3qJWEwEl&#10;VNSgiFGsRFETbxjwAirWaC+Gf1Fja1+pWoP1FlsvQUWp1ZaiVry0WalIQBQURBCo0Kp55zy7szsz&#10;O7vzzOzMzu339OOnJPtczvM7zyaZ757nHAKQsH9uojgidEDC0glIamkpUYA7MEitpg7lf9Xi/7vE&#10;Q3umCdDaXmOIAkg+1OvAQ4YAJAGHABgy/VpoPgMFzYO9rvyvVWnfVIRHeZWCFcoN9jNMmVVHneVN&#10;1FjRpURP5AEPaqRIZxdVNCYjIFQ4ocLmZAQG72kW1XXX0Szx/waAk9LBcyBB5tcols2spXGvHUMP&#10;zr6MmEckYYQGIrw8iSoVOpHJQ6ECBw2oyOqDKxsBfgvDNA8UAJDwQNQYTQkgESNn+7lVAAn76scB&#10;SNhXpfgjECFRfM2NKwJI+OsDREjY0V+NBtBHAZhDiux5ZfsRg4Om8iT0EBEZCSWgoosMbMTccG2E&#10;hwIfMhEObHs1UUczJQalwEGuaA/jzAJOJKiZYUMqEoSvslgGT2jmKRhI5ExqmYELAj48PkATsZCE&#10;C8tGP0izOTwiRxSFgBTLRqeghWGM2IMRQABI2HnXoG/4FQCQCL8P/dwBgISf6sdobQAJ+86OA5DA&#10;lQ375yKOI8IDJArzDsp+FqZfMEYnIxyUcAfdw7i4BlFuflVBa7dsP/XKRKI5fW9E+uE/DT2aEzRI&#10;hRqKEeL7iWbqrpuVhh0KoUh+T4IsJG3Pfy0jn48KBhIyCSSNwEFENixLX8nIBhYpi0U/5ZaGuHqh&#10;XtnQVu4AkAjG+w9W+KUAgIRfykdjXQCJaPgx8LsAkLDvIgCJYF3ZGDp0KA0bNsy+IzGiYAWeeeYZ&#10;mjBhAv3kJz8peK6iJrW0aS2AhE3Bgthdc40hE62QjJpINFtFDMj2S21cRC+IzJRSwCA5ShPBUd9K&#10;IiBCJJhkkNJE5YbrF/KARBANJUpiBi01JtuV9FNRgIQhkkEf+cABEhxBkSvUQo20AJCQdCm6xUgB&#10;AIkYOduDrQJIeCAqpsxWAEDC/qmIA5Cwr0rxR6hnF0Ci+NprVzzzzDPpwAMPLNgIAAn7EuLKhrxm&#10;5lcuzK9xZAGCFkommzRN+pg9hz5Pg6yN2ggONbdDBw1O5cVQ2IQOnqjVMcwiJLJeSwESp7l/igMk&#10;VOjA1zaUDCDa6xqKhDkjJHTyAkjInjb0i48CABLx8bUXOwWQ8EJVzJmlAICE/UMBIGFfMy9GIIeE&#10;F6r6NyeAhH3tASTkNcv1AJ/zwd6Qo0G2n8ghoeSNqFISU84huSsVYhe6CA4VSHCSzEaq6FKTaiYj&#10;JTjCI2dOC2MkiJo3QjFoTiKV20JeNtGzWEAiXSXjiCNowYLMdQ1hhOEKh7oFfeJLAAmbrkX3GCgA&#10;IBEDJ3u4RQAJD8XF1BkFACTsnwYACfuaeTECQMILVf2bsyhAwnJ7qLJhKVEoO+SJhDAr+WmW/FGm&#10;n25c5qqFdELLdN6IVBLL5hpKzK9PlvjMSmJpVvLTWAlE+7U+wsKOG4sHJDRlPUvURJUZS7OqbGQl&#10;ugSQsONX9I2HAgAS8fCzV7sEkPBKWcyrUwBAwv6BAJCwr5kXIwAkvFDVvznNgcQ8qi9vpLXKnfqW&#10;xgoqkTTv3//+Nw0fPpwWLVqUGpF6eLMcDyBhKVEYO5jmj9BuxHg+zM+BQgVEYkwlO0SqafqpeRo0&#10;eSPyXaswyqjvmyrpSQ3pEqXpxJa6JJapfkvV2Uo1FT1StmryRkhXCjEYVzCQyFllQ1noiJto3p0n&#10;aqmDKOVZolbXMNiShBKZb2ZKfvL3ZIAEd0uWCyXlJ8roB2cTF/GQbU8//TR9/fXXdO+998oOQT8o&#10;4KsCABK+yh/6xQEkQu/CcGwAQMK+nwAk7GvmxQgACS9U9W/OXBESK+e30LSmWdSxcBOVN7XS7KZK&#10;6m1hZk4gYSvJYGYRJLX071xgZf8VcA4k/LfdbQsAJNxWFPN5rQCAhNcKR3t+AIlo+zcwuwOQsO8K&#10;AAn7mnkxAkDCC1X9m9McSCSoVYmO6F0/jWoH96ZNa9cS9e5NvQAkhALIIeHfeY3TygASGW8DSMTp&#10;5EdjrwAS0fCjX7sAkPBL+ZitCyBh3+EAEvY182IEgIQXqvo3pzmQWEvzmuuosaWDEr2qqXl2KzVW&#10;WF/cQISEf37EygYF1KscOYXRXrMIpnoAEgASwTyZsEpGAQAJGZXQJ5cCABI4G0VRAEDCvswAEvY1&#10;82IEgIQXqvo3p2VSy01raeG8hdS7upLKLMzMBhLW+0qWaiyntm6uaKBvuLJhrR96RFcBAAkAieie&#10;7ujvDEAi+j72cocAEl6qi7nTCgBI2D8MXgKJfv360dlnn23fqBiO+N///kc//elPaeLEiTRz5swY&#10;KhCtLVsCCZpPrY0rqbqlxj0gISoXZFIUEnmf1HLlypWUSCRccV5bWxutX7+eLr74YlfmwyRQwEyB&#10;SZMm0RlnnEEVFRWxFwhXNmJ/BEInAIBE6FwWKIMBJALljugaAyBh37deAYljjjmGXn/9dfsGxXzE&#10;PffcQ5dccknMVQj/9nMDifnUWNlEm6rLaN7klTTNJILBuPu8ERI5QuhLGzqpK0d9RjcjJEaPHk0f&#10;fPAB9e3bt2Cnffzxx8Rgbp999il4LkwABXIp8O6771JdXR2NHDky9iIBSMT+CIROAACJ0LksUAYD&#10;SATKHdE1BkDCvm+9AhL2LcEIKBAdBfJHSHRRa2U5XfLnzdRz90OpprGZmuoraXDvdqqt6UWt7TW6&#10;yhuyZT+rlAgDGqOUcdSURjRT1E0gUVNTQxdeeCGdfvrpBTsPSS0LlhATSCiAKxsZkQAkJA4MugRK&#10;AQCJQLkjdMYASITOZeE0GEDCvt8AJOxrhhFQwEoB6ysbC6mxrJF6tVbT2mmtNOvvS4l26kmb11XT&#10;U93tVKNZIB+QqGrrpo50kojZVN0DQMLKN3g93grIAYllNLN2HD2+UqtVCY1+cDZdNsBd/ZbNrKWZ&#10;B8ymO090d16Z2QAkZFRCnyApACARJG+EzxYAifD5LJQWA0jYdxuAhH3NMAIKWClgDSSMM6ylrnkd&#10;NG9tOdXUDEaEhJXAeB0KOFTAGki8TJMqb6EFR9xE87SU4OVJVHnLAjripnnuwYNlM6l23OM0wM05&#10;begCIGFDLHQNhAIAEoFwQ2iNAJAIrevCZTiAhLW/OHHcQQcdRAcffLDoLAMkVq9eTQ8//DA1NjZa&#10;L4AeUAAKkDWQSFDz4ApqXltGlTWNynurlirLuqh91lqqrKuwABIagX3OIYErGzjsYVPAEkgI8EB0&#10;07w7yRi08PKkSrpl2Wh6cPZl5EqgBIBE2I4P7PVZAQAJnx0Q8uUBJELuwLCYDyBh7am33nqLDj/8&#10;cBo4cCCdcsopVFJSQjfddFPWwHHjxlH//v3plVdeob/97W80efJkUQUCDQpAAWsFrIGEUo6zVz1t&#10;am6kso5Wap3zAW3u2ZNoc2VWqU7psp8+VNkAkLA+C+gRLAWsgARfoRj3+ABTIKHdiXm/1FWPAWp0&#10;RfbVj3SERSriIj2nJiIjOXfmvog+KiMZwaH84ia6RYnkUCcQ4ykZ3ZH6nlU0ByIkgnU2YY21AgAS&#10;1hqhR24FACRwOoqiAICEnMycgO5Pf/qTXGel13bbbUeffPIJ7bTTTtJj0BEKxFkBayBBlGiqpfb6&#10;2dRUxkptoq6Oeqo8dSU1GypvSAMJjeCJxjIaNKM8C25wFyS1jPPJxN6tgASlohYYB+R9oDeLbtB9&#10;zwgnlAkFhFiWyUVhMkcSRlBWH+UbNFsksEhdKaFMTosMwDB+TzOPiesBJPB+CJsCABJh81iw7AWQ&#10;CJY/ImsNgIScaxcuXEhDhgyR66z04giKm2++Wbo/OkKBuCtgDSTmUZNS/nNeWT3Nbq2jsl6smHJl&#10;o7GDSlrqqUIjoBMgkU9/AIm4n854798SSLA8GiiRVqvEeFUjGzjooyaS4GBZGiSY6J4FJMzHmM2r&#10;y3GRmicDLTJ7yJefAkAi3u+FMO4eQCKMXguOzQASwfFFpC0BkJB376hRo6i9vd1yAEdFLF26FNER&#10;lkqhAxTIKGANJBT80FxOe0/+QAzquf+RVFddQh0ziFosq2wUpjSARGH6YXS4FZACEpotGq9PlGgA&#10;gx4UZAMKkXOC709kwYzUAkYgYYygUO0Q/V6jY0SVDzNooV7j0CTclMhPASAR7rMcR+sBJOLodff2&#10;DCDhnpaYKY8CABLyx6Ozs5MOOOAAywHTp0+n66+/3rIfOkABKGAPSBAtpNb6+VTRrJT+bG+h5mkz&#10;aM7SKhs5JFJlPrM+AZ5AAAAgAElEQVSEz55D2wVAAic1zgrYBRIZrdR8EEdo8ktoQMBA84oZRqCh&#10;3APJVO8wBRLprBAGN6nXMQAk4nx+4753AIm4n4DC9g8gUZh+GC2pAICEpFCpbmeeeSY9/rhyWTVH&#10;4+gIzh3BOSTQoAAUkFdAJkJiYXMF1TQnaG1JHXUkmql8bQfVlcyi2k3tVKtZyvTKRlYCy2zbqtq6&#10;qUM7UaoLgIS8H9Ezego4BxKKFiYRDCIKgm6iBwf82jIZpgon0lEWshESOjcASETvVGJHsgoASMgq&#10;hX5mCgBI4FwURQEACXsyW0VJ3HHHHTRp0iR7k6I3FIACEmU/ObpBKaN7ezV1TV5J07pnU4lS+nNW&#10;5WyaVdNbp2A2kEhQY9kgmrGUyBQ6qKVASxuos6uFyg3+AJDAAY2zAvmBhEkiSq1YZiVBU9874ogF&#10;SnULTfRDDpFVgDHvTqWoqBFI5LpmoVsXQCLO5zfueweQiPsJKGz/ABKF6YfRkgoASEgKpelWW1tL&#10;jz76aNbAvn370vLly6lXL5FtDw0KQAEbClhHSMyjut7TqHKtktSyxyyqE5U1FEhRNp9aDBAhG0ik&#10;rmpUtVG3WQiEYufs6h40Zo751Q0ACRuORNfIKWAZIZEqx6nNFZEUIQkrXjtGrXahSqNWvTBW5TAB&#10;BxIAIqvKRqqqRiY5JoBE5A4lNiStAICEtFToaKIAgASORVEUAJCwL3OuKIm77rqLGhuVT3DRoqGA&#10;+qm52W7MPkk36298ALa4NlDa8CzVtA8Xn+Sbt8wDc/IBWturlBo6u6hF/XhfZ4/hNa0dOaICiu1E&#10;ayDBSS0HU/XKCiqZ0UX1DCTWtlBFnw5qtCz7CSBRbH9ivegoYAkkxFYzkCGz80xJTaMayeSV2twS&#10;2bBC/Y4RdJglvsyXSFO1TV+9A0kto3NCsZN8CgBI4HwUogCARCHqYay0AgAS0lLpOp577rn0yCOP&#10;pL9XUlJCS5YsQXSEMzmDOSpXGL/6MK99kFe/pwUQaSCQI2Gi2RidEuo1AwNMIPPvq4CitKGTuphK&#10;GACJ9qqCDmaECEgQraV59RV0wn0fUOmRx1OvxJ/pg14T6G8rWy3KfuZKZmk8eoiQCOabEVb5qYAc&#10;kLBjocU1DztTFbkvqmwUWXAsV7ACABIFSxjrCQAkYu3+4m0eQMKZ1osXL6aBAwemB8+cOZMmTpzo&#10;bDKMCqYCOfMKqA+36sNr6muzB/sUdEhDAu1OHQKJRGMZDVJCKLJzIaigImWXMWIjDUsMD+ehARJs&#10;92wlMqKdatYupI7WVmrtKqemaY1UUaI/QjmvbFieNAAJS4nQIXYKuA4kdCU5wyUngES4/AVriQAk&#10;cAoKUQBAohD1MFZaAQAJaamyOo4bN44eeugh4uiIFStWOJ8II4OpgFWEhPqAnw86cI6DHmNoDpk8&#10;6DoCEgboYFBOhRUCgNS3UtmgGbS0tEpZfU6mPGZqX1RVRTRnjvK6eSLHYjvF+sqGUkmjVyOtbZ6l&#10;lP6spLI8qVpMq2wUsCHkkChAPAwNvQLuAYlcuSPCIxGARHh8BUuTCgBI4CQUogCARCHqYay0AgAS&#10;0lJldVSjJO677z66+OKLnU+EkcFUQDKHRO6IBd5WHoDgCEjkicbg5bRwJA0kGqitpp3GzCCRY6K+&#10;lSMslH+31VC78s3wAInMMVk5r5XaN9VQfbUhNCLVxRxIZCptJLvluEpjchoBJIL5FoVVxVHAPSBR&#10;HHu9XAVAwkt1MbcXCgBIeKFqfOYEkIiPr33daRiAREtLC1155ZW+6hTGxU8//XTiP57QHCqQK0Ii&#10;DSqSuR2SD/hmVyiCAyQ6mxM0SMmAWdrQpiTNHKMkzVQexjuV6w4igiIsERLzaXbzJqpoUqIjWNq1&#10;86ileSENbmqkSn3VTzIDEtlJQOWhBICEw/cQhkVCAQCJjBsBJCJxpGO1CQCJWLnb9c0CSLguKSY0&#10;UyAMQKKuro5+97vf0fHHHw8nSirw7rvv0tZbb00rV66UHIFuWQrkzCGhlohUPmNv66YOqqYe4mE/&#10;lUxSN1EQrmwwcKigRr46UlpKpUuX0lK+btIyP3WlIyxAgrWso00NrVQ3eCXNb59PK2kTJeb3ouaV&#10;Sl4Jje65c0gY8n6QMWGo+fsAQAI/H+KsAIAEgEScz3/Y9w4gEXYP+ms/gIS/+sdm9TABie7u7tj4&#10;pdCN8h+Q77zzDnJbFCKkLJCotU5qqZAL6u6o1Vvj6MoGF8+wSmqZesimRg1wqKfWskHpcqL6HBNh&#10;AhJN1OuuaVSjjYgoqaDa6nLSppTICSQ0fkhGTABIFPIWwdh4KAAgASARj5MezV0CSETTr8XaFYBE&#10;sZSO+ToAEl4cAEMVA7OHUS+W1cwJIOGCwNJVNpS1glz2M3Ulg1Igg9SoAB2waCGlUKivzTqppXJL&#10;o6uLqKyMDDc0suyWBxKpKBcDKzJOiAgJX48GFvdZAQAJAAmfjyCWL0ABAIkCxMNQApDAISiKAgAS&#10;bstsgBHq9EWGEgASLvg1X1JLs4SIZv3z+d1hhIS6s+ycCIZP+41AxeprFyQrZAopIDGvmeqVqyab&#10;SmqppbU2mUvCpKHsZyGewFgooFcAQAJAAu+J8CoAIBFe3wXBcgCJIHghBjYASLjrZDWcXkkooNzb&#10;Vz51Vh86bWT0d8MiAAk3VMQcxVTAGkgoeSJ61NLC48tp059LqKW7hVZWT6NerbOp3kAmACSK6Tms&#10;FXUFACQAJKJ+xqO8PwCJKHvX+70BSHivMVZQFACQMDsGxvKAxj657p1nxmUSHGa+JxIgWoSGu3Uo&#10;ASTcUhLzFEsBayDRQbW9WqhmUx3N6jGL6rqVr0mJSBrcRbMWNpG2AKh52U/nO8GVDefaYWT4FQCQ&#10;AJAI/ymO7w4AJOLrezd2DiDhhoqYw1IBAAlvgEQGPphBCku3FNwBQKJgCTFBkRWwBhJE8+rKaFpl&#10;I/W6oCMFJGZRZQ8lQkLAiUwDkCiy87BcpBUAkACQiPQBj/jmACQi7mCPtwcg4bHAmD6pAICEmych&#10;kz9CGw2h3vU3Lwvp5vqZuQAkvNEVs3qngAyQIFpIzYMraPI7vanq9iYqm91E9yVq6PlNynsPQMI7&#10;52DmWCsAIAEgEes3QMg3DyARcgf6bD6AhM8OiMvyABJmnnZ6ZSNYQOKNN96gJ554Ii5HGfsMuQIv&#10;vPACffrpp8R/PGXaPKovb6S19a3U0liRupaxibrmtVJzUyvNXltGTUoOiaZKfd0NRzkk8iQgxZWN&#10;kB8umF+QAgwkSktL6YADDihonigMfu2112iXXXahe++9NwrbwR5ioACARAyc7OEWASQ8FBdTZxQA&#10;kPAaSPhzZWPo0KH07rvv0lFHHYXjDgVCo0BNTQ01Njbq7F05v4WmNc2ijoWbqJwhRFOl87KfVkrk&#10;gBIAElbC4fUoKzB16lSaO3dulLdoa29jx46l+vp6W2PQGQr4pQCAhF/KR2NdAIlo+DHwuwCQcNNF&#10;SGrpppqYCwoQJahViY7oXT+Nagf3pk1r1xL17k29LKSxnUMiXbK1itoM+Sh4KQAJnEUoAAWgABQI&#10;owIAEmH0WnBsBpAIji8ibQmAhLvuzSr7afGg4+7qmdmQQ8IrZTFvcRVYS/Oa66ixpYMSvaqpeXYr&#10;NVZo62mYW2MbSHC1jh5jaE6O8rwAEsX1OlaDAlAACkABdxQAkHBHx7jOAiARV88Xed8AEm4Lnskj&#10;oZs5z/10ty3g+QAkvFAVc/qqwKa1tHDeQupdXUllFobYBhKzq6nHmDnKrIiQ8NXHWBwKQAEoAAVc&#10;VQBAwlU5YzcZgETsXO7PhgEkvNDdACWKDCMAJLzwKeYMkwKOkloqG8xVCQcREmHyPmyFAlAACkAB&#10;VQEACZyFQhQAkChEPYyVVgBAQlqqUHVEhESo3AVjXVbACZDIV5YXQMJlB2E6KAAFoAAUKIoCABJF&#10;kTmyiwBIRNa1wdoYgESw/OGWNQASbimJecKogO0rGxabBJAI4ymAzVAACkABKAAggTNQiAIAEoWo&#10;h7HSCgBISEsVqo4AEqFyF4x1WQEACZcFxXRQAApAASgQSgUAJELptsAYDSARGFdE25AwAYlXXnkl&#10;2s5wcXeTJk2iZcuW0cqVK12cFVNBgXAoACARDj/BSigABaAAFPBWAQAJb/WN+uwAElH3cED2FwYg&#10;cfnll9PMmTMDolh4zNhvv/1o0aJF4TEYlkIBlxQAkHBJSEwDBaAAFIACoVYAQCLU7vPdeAAJ310Q&#10;DwPCACQ2bdpEf//736m7uzseTnFpl+Xl5VRSUuLSbJgGCoRHAQCJ8PgKlkIBKAAFoIB3CgBIeKdt&#10;HGYGkIiDlwOwxzAAiQDIBBOgABQIkQIAEiFyFkyFAlAACkABzxQAkPBM2lhMDCARCzf7v0kACf99&#10;AAugABRwVwEACXf1xGxQAApAASgQTgUAJMLpt6BYDSARFE9E3A4AiYg7GNuDAjFUAEAihk7HlqEA&#10;FIACUCBLAQAJHIpCFACQKEQ9jJVWAEBCWip0hAJQICQKAEiExFEwEwpAASgABTxVAEDCU3kjPzmA&#10;RORdHIwNAkgEww+wAgpAAfcUAJBwT0vMBAWgABSAAuFVAEAivL4LguUAEkHwQgxsAJCIgZOxRSgQ&#10;MwUAJGLmcGwXCkABKAAFTBUAkMDBKEQBAIlC1MNYaQUAJKSlQkcoAAVCogCAREgcBTOhABSAAlDA&#10;UwUAJDyVN/KTA0hE3sXB2CCARDD8ACugABRwTwEACfe0xExQAApAASgQXgUAJMLruyBYDiARBC/E&#10;wAYAiRg4GVuEAjFTAEAiZg7HdqEAFIACUMBUAQAJHIxCFACQKEQ9jJVWAEBCWip0hAJQICQKAEiE&#10;xFEwEwpAASgABTxVAEDCU3kjPzmARORdHIwNAkgEww+wAgpAAfcUAJBwT0vMBAWgABSAAuFVAEAi&#10;vL4LguUAEkHwQgxsAJCIgZOxRSgQMwUAJGLmcGwXCkABKAAFTBUAkMDBKEQBAIlC1MNYaQUAJKSl&#10;QkcoAAVCogCAREgcBTOhABSAAlDAUwUAJDyVN/KTA0hE3sXB2CCARDD8ACugABRwTwEACfe0xExQ&#10;AApAASgQXgUAJMLruyBYDiARBC/EwAYAiRg4GVuEAjFTAEAiZg7HdqEAFIACUMBUAQAJHIxCFACQ&#10;KEQ9jJVWAEBCWip0hAJQICQKAEiExFEwEwpAASgABTxVAEDCU3kjP7kOSNTX19NXX31FI0eOjPzG&#10;scHiKrB582Y6//zzsxYdPXo08X9owVOgZ8+exH5DgwJQwFyBFStW0B133EEtLS2uSHTxxRfTz3/+&#10;c9pxxx0Lno/nqayspMMPP7zguZ5++mnaa6+9xF7RoAAUgAJQAAoYFQCQwJkoRAEdkLjooovo3Xff&#10;pX322aeQOTEWCmQp8M0339ATTzyR9f0DDzyQDjroICgWQAVKSkpo5cqVAbQMJkGBYCiwfv16evXV&#10;V2n48OGuGNTe3k7V1dXUq1evgud77bXXaO+996Z+/foVPBeDybvvvpv23HPPgufCBFAACkABKBA9&#10;BQAkoufTYu5IBySKuTDWipcCuLIRL39jt1AgDgrE5cpGHHyJPUIBKAAFoIC8AmvWrKELL7yQRo0a&#10;RUOGDBFwfsGCBTRlyhTq7OyktrY2uu666+iwww6TmpQ/FC8vLxeRfQzBx48fT8899xwtWbKEnnrq&#10;KRo6dKhppLXU5OgUeAUAJALvomgYCCARDT9iF1AACmQUAJDAaYACUAAKQIG4KnD99dfTT3/6U9Pt&#10;V1VVUUdHh7Q0zz77LI0YMcK0f9++fWn58uWuRA9KG4SORVUAQKKocsd3MQCJ+PoeO4cCUVUAQCKq&#10;nsW+oAAUgAJQwEqBdevWUWlpKfH/G9vChQvp0EMPtZpC9/oRRxxBb7zxRtaYGTNm0BVXXGFrLnQO&#10;lwIAEuHyV2itBZAIretgOBSAAjkUAJDA0YACUAAKQIE4K8AREhwpoW1cHIFzItltf/nLX+i4447T&#10;DeN8ZpxAGi3aCgBIRNu/gdkdgERgXAFDoAAUcEkBAAmXhMQ0UAAKQAEoEEoFNm7cKKIkvvjii7T9&#10;nEOC80E4aSeffDK99NJL6aGtra00YcIEJ1NhTIgUAJAIkbPCbCqARJi9B9uhABQwUwBAAucCCkAB&#10;KAAF4q4Al76+8sorhQxnnXUWPfroo44l4SsbfHWDG5ebXrZsmeO5MDA8CgBIhMdXobYUQCLU7oPx&#10;UAAKmCgAIIFjAQWgABSAAlCAiK9WfPbZZ6LChtPoCFVHvvLxxz/+kbiU6Pnnnw95Y6AAgEQMnByE&#10;LQJIBMELsAEKQAE3FQCQcFNNzAUFoAAUgAJhVeDXv/41vf766/S73/2u4C0kEgkaPnw4LV68uOC5&#10;MEE4FACQCIefQm8lgEToXYgNQAEoYFAAQAJHAgpAASgABaBAUgG+XjFgwABX5FiyZAntvffersyF&#10;SYKvAIBE8H0UCQsBJCLhRmwCCkABjQIAEjgOUAAKQAEoAAWgABQoTAEAicL0w2hJBQAkJIVCNygA&#10;BUKjAIBEaFwFQ6EAFIACUAAKQIGAKgAgEVDHRM0sAImoeRT7gQJQAEACZwAKQAEoAAWgABSAAoUp&#10;ACBRmH4YLakAgISkUOgGBaBAaBQAkAiNq2Jv6BdffEHvvfdeIHXgO+f77LNPIG2DUc4V+Pzzz2n9&#10;+vXOJ/Bo5G677UY77LCDK7OvXbuWFi5c6Mpcbk/Sv39/GjhwoCvT/vOf/6RVq1a5Mpfbk1RUVFCv&#10;Xr3cnhbzFVkBAIkiCx7X5QAk4up57BsKRFcBAIno+jZqO6uvr6dXXnmF9thjj0Btjf824P/ef//9&#10;QNkFYwpTYOXKlTRixAjiB/Ygte+++472339/ev75510x6+qrrxblKfv16+fKfG5NsmnTJlq9ejV9&#10;+OGHrkzZo0cPOv74412Zy81JPvroI7rqqquosbHRzWkxlw8KAEj4IHoclwSQiKPXsWcoEG0FACSi&#10;7d8o7e4nP/kJ8SeJ48ePD9S2PvjgA6qpqaHOzs5A2QVjClOA/Tpy5Eji8o1Bap988gkdeeSRtHz5&#10;clfMamhoEFEIl19+uSvzuTXJ0qVLqbKykrhShRuNgUR3d7cbU7k6x6RJk4gjXq655hpX58VkxVcA&#10;QKL4msdyRQCJWLodm4YCkVYAQCLS7o3U5gAkIuXOwG8GQMJfFwFI+Ks/VrevAICEfc0wwoECABIO&#10;RMMQKAAFAq0AgESg3QPjNAoASOA4FFMBAIliqp29FoCEv/pjdfsKAEjY1wwjHCgAIOFANAyBAlAg&#10;0AoASATaPTAOQAJnwCcFACR8Ej61LICEv/pjdfsKAEjY1wwjHCgAIOFANAyBAlAg0AoASATaPTAO&#10;QAJnwCcFACR8Eh5Awl/hsbpjBQAkHEuHgXYUAJCwoxb6QgEoEAYFACTC4CXYyArgygbOQTEVAJAo&#10;ptrZayFCwl/9sbp9BQAk7GuGEQ4UAJBwIBqGQAEoEGgFACQC7R4Yp1EAQALHoZgKAEgUU20ACVTZ&#10;8Pe8ubE6gIQbKmIOSwUAJCwlQgcoAAVCpgCARMgcFmNzASRi7Hwftg4g4YPomiURIeGv/ljdvgIA&#10;EvY1wwgHCgBIOBANQ6AAFAi0AgASgXYPjNMoACCB41BMBQAkiql29loAEv7qj9XtKwAgYV8zjHCg&#10;AICEA9EwBApAgUArACARaPfAOAAJnAGfFACQ8En41LIAEv7qj9XtKwAgYV8zjHCgAICEA9EwBApA&#10;gUArACARaPfAOAAJnAGfFACQ8El4AAl/hcfqjhUAkHAsHQbaUQBAwo5a6AsFoEAYFACQCIOXYCMr&#10;gCsbOAfFVABAophqZ6+FCAl/9cfq9hUAkLCvGUY4UABAwoFoGAIFoECgFQCQCLR7YJxGAQAJHIdi&#10;KgAgUUy1ASTcqLKxZs0aevjhh+mQQw5xxXmLFy+m8ePHuzJXHCYBkIiDlwOwRwCJADgBJkABKOCq&#10;AgASrsqJyTxUAEDCQ3ExdZYCABL+HgpESNjX/9e//jXV19fTPvvsQ3369LE/gWZEIpGgLbbYgtat&#10;W1fQPHEaDCARJ2/7uFcACR/Fx9JQAAp4ogCAhCeyYlIPFACQ8EBUTJlTAQAJfw8HgIR9/Z9++mma&#10;Pn068dmdNGkSHXvssbYn2bx5M1133XW01VZb0apVq2jJkiW254jrAACJuHq+yPsGkCiy4FgOCkAB&#10;zxUAkPBcYizgkgIAEi4JiWmkFACQkJLJs04AEvalZSDR0tJCY8eOpauvvpoaGhroxBNPlJ6IYQSP&#10;22233eiiiy6iKVOmmAKJ2dU9aEyigTq7WqhcO/vsauoxZg5RVRt1d9Tq1k00ltGgGeXU1t1B2leS&#10;31+q6VtKDZ1d1KKbmEjbr7ThWappH066YdrVeP2W+VQ2aAYlZ67KWldaFBsdASRsiIWuzhUAkHCu&#10;HUZCASgQTAUAJILpF1iVrQCABE6FmwosWLCAnnjiCeK7+7vuumvW1FEBEl999RXtuOOOOaXjh9aB&#10;AwfS5Zdf7qa8Bc8FIGFfQhVITJs2TYCEK6+8ki655BKqqqqynOzrr7+ma6+9VsCIm266iT799NOc&#10;QCIXXBCgQuER2QAgQY1lg2hGuRZUpL631AALUlCjtKGTujRUItea2o0l+5AOaMiMsxRHsgOAhKRQ&#10;6FaYAgAShemH0VAACgRPAQCJ4PkEFpkrACCBk+G2AmVlZfT555+LCi5NTU20xx57pJeICpDgB8vh&#10;w4fT5MmT6ayzzsqSEEDC7VNlbz6+WsEQwI2kllogwVYsW7aMGhsbacKECXmhxMaNG0VkRGlpqTgn&#10;3PIBCSVcQUQflLd1UyYQIgkYEs1tRGPGkBKSoHltNlX3GEMJDWTIGWXBi5vMbwkWUmMUGmEbZNjz&#10;WO7eABJuKYl58ioAIIEDAgWgQNQUAJCImkejux8Aiej61q+d8YMaJwJUG5+xG264gQYMGCDu4Y8c&#10;OZI4uV+Q2ieffEJHHnkkLV++XNqsU045hV588UX6/ve/Lz79Pvfcc9NjowAkVq5cSc8//zxdcMEF&#10;OTXp0aMHdXd3S2tWrI52gMTcuXNpp512osMPP9zUPCOQUMHCZZddRhdeeCGNGDEia9z69etFJEV5&#10;ebkOiuQFEpSED+01mod/AQTaqaazg6ja8JqIekhkIhdMgYbeNCOwsAISuQCH1Tg3/Qwg4aaamCun&#10;AgASOBxQAApETQEAiah5NLr7CTKQqK6uFne30cKlwGOPPUa///3vs4zmO/j80M6fLkcBSHCSwjvv&#10;vDO9z7333lskLmQgEwUgwRsbPHgw8fUUdV9Gp0YBSPA1DK6gcfLJJwtwdtxxx+m2aQYkVCjBfj7n&#10;nHNo1KhR6TEMI6644gqhHb+ubfmBBJEpMGivEXklFFpBg1L/5lQQAgpovlYGK4CCgyj0+SR0Bhj6&#10;5AULeQAHgES4fibDWgkFACQkREIXKAAFQqUAgESo3BVrY4MMJCorK8Wn1nFv/HfStttuGxoZFi9e&#10;TO+//76pvfxpMkdJLFq0KFD74QgJ/oSc8wTItldeeYUeffTRrO79+vUTD7g1NTV01VVXyU5XlH52&#10;c0jcfPPNaU323HNPkQ+BS2D26tVL2BsFIMH7OPjgg9Nn9uijjxZXjdTIh1xAgsdxFAkDNgYSZ599&#10;tijnyV+bwQjubwUkjFBBAApK5YgwwATdayqgMElwmQ0kMlEV+cBCMneFeeJKAImivF2xSDEVAJAo&#10;ptpYCwpAgWIoACBRDJWxhhsKBBlI8ANdZ2enG9sM7RwbNmwQyRH5AT5fEsUgbZDvzf/yl7/UmcRh&#10;/1xd4Ntvvw3slY3DDjtMQATZ9t5779Ff//rXnECCr6awFkFqdoHEAw88IK4laBvnZuDrCBMnThRn&#10;MuxXNnhvDB+effZZ3T4ZUF1//fUCunCkVi5YxWU8OXkpJ7lkSHXUUUeJpJdmzRJIpK9ocEWMZI6I&#10;TN4I7dfG19SKGdkVN5wBiez8FNp5ACSC9K6GLa4oACDhioyYBApAgQApACARIGfAlLwKAEgE+4Dc&#10;euutIj/B1KlTbX167+euhg0bJnIPcOOHVv60uX///uLrKOWQ4ISJv/jFL9JSh+HKxptvvklDhw51&#10;5Xjstdde9PHHHwcSSHBZToYDbjQGDD179sz7/uMrSHzWDzroIJoxQylJkaNZAgltHon6ViV/RIKa&#10;NVcw0lERovwm55bQlPJ088qGMT+FYT8AEm6cLMwRKAUAJALlDhgDBaCACwoASLggIqYoigIAEkWR&#10;2dEiHB3BD31r166lnXfemb744gtH8xRz0OrVq8V1hYsvvliE9+++++665aMEJNSH3n333VdAo3Hj&#10;xqX3GpUcEr/97W/poosu0vkwihESWoimbtaXCAllcRU6dJY36XNEKK+peSPaatppjDZ/BBvtYlJL&#10;K+Bg9bqbP3OQ1NJNNTFXTgUAJHA4oAAUiJoCABJR82h09wMgEVzfNjc3p8sFspUzZ84Un8IGuX34&#10;4YfUp08f6tu3r6mZUQES/Ek3h/lzOcczzzwza69RARI33ngjTZ8+XeyPc0hwtAv/zIhaDokDDjgg&#10;fT3smGOOEYCJk1xyk8khwfkjOI9EwTkkeMFUpENV1RxKlOvLbSahQ4LKldfmqLklNKfPrbKfxvwU&#10;xgMOIBHkn8KwzZECABKOZMMgKAAFAqwAgESAnQPTdAoASATzQHz99dfiAZCjI9S2xx57iKR4YW5R&#10;ARJceSJfTo+oAIlBgwbR5s2bY1Flg8u4cs4IP6tsJN/byfwNc5R/VbV1U0et9h2f7zXulywdOmOp&#10;IRmlgBxzqLRBDzjMwYJJ+VHDDx0AiTD/FIbtpgoASOBgQAEoEDUFACSi5tHo7gdAIpi+/fnPfy6u&#10;PBjb/fffT+PHjw+m0RJWRQVIWG01CkCCK0i88MILuqsoxn1HocrGSy+9JKJ6OKmpWTOLkFi2bJmo&#10;psEJP9VqHITF4hIAACAASURBVNqxXPqTE3+Wl5cT5xpRm3UOiTxQITVJsvpFKTVo80eYAoOlmu+a&#10;9zcHC/kTWgoLueSoVUUPqzeJ5Ou4siEpFLoVpgCARGH6YTQUgALBUwBAIng+gUXmCgBIBO9kcHTE&#10;gAEDiPMxGFtpaSl1dXUFz2hJiwAkJIXyqJvdKhtWZkQBSFjt0QgkGEZcccUVopIGV9bI1TZu3Ciq&#10;rPB7lq/2cJMDElYWufe6U7DgdJwTywEknKiGMbYVAJCwLRkGQAEoEHAFACQC7iCYl1YAQCJ4h4FL&#10;DM6ePVt88soPM/xpO5cc/PLLL8V9dn7IOffcc4NnuIRFABISInnYBUDCvrhaILFkyRIR+cBAgpOa&#10;WjWGixzpxIlAOS8FgISVYtmvA0jY1wwjHCgAIOFANAyBAlAg0AoASATaPTBOowCARPCOw5o1a0RV&#10;DbVx7oi3336bSkpKxLeMrwdvB7ktApDw11sAEvb1V4HE2LFjBQxkQCgDI9SVOAcHj2MowRVLpkyZ&#10;Qgw2gtCSkQ7Jqx3G/BKm9qUqeSRHGPJUeLQhAAmPhMW0egUAJHAioAAUiJoCABJR82h09wMgEXzf&#10;GoFE8C0GkIhCDgmZcxaXKxu33HILcQUZjnY49thjZaTR9VETg2611Va0atWqwAAJ2xvxYYDvQGLu&#10;3Ll0++23EzsPLboKfPvtt/Tiiy9mbXDgwIHE/6FBAVaAa7F//PHHEAMKhEIBvjv61ltvZWXrdmr8&#10;yy+/TFyKbOutt3Y6RXrcP/7xD+rfv7/4tCaMbYcddqB77rmHdtlllzCaHzibASQC55IsgwAkvPfR&#10;J598QkceeSQtX77clcUAJFyR0fEkkyZNEr/jtAklnU527733inK7++yzj0h+WUhLJBJiOCe9RJNT&#10;wHcgcdppp9GQIUPohz/8oZzF6BVKBTZt2iRq9xob34/k8Cg0KMAKMJj83//+BzGgQCgU4D9up06d&#10;SpwR341WW1tLra2t1Lt374Kn4096uLxZRUVFwXP5McFdd91F5513Hn4/uCQ+gIRLQno4DYCEh+Km&#10;pgaQcKZxHCIkGFLxh+Scz8WNtmLFChozZowbU8ViDt+BBD+knn/++VRTUxMLweO6SVzZiKvnsW8o&#10;EF0FcGXDO98yjODM5gDW7mgMIOGOjl7OAiDhpbrJuQEknGkcByDhTBmMcksBAAm3lMQ8eRUAkMAB&#10;gQJQIGoKAEh451EACXe1BZBwV08vZgOQ8EJV/ZwAEs40BpBwphtGySsAICGvFXoWoACARAHiYSgU&#10;gAKBVABAwju3AEi4qy2AhLt6ejEbgIQXqgJIuKEqgIQbKmKOfAoASOB8FEUBAImiyIxFoAAUKKIC&#10;ABLeiQ0g4a62ABLu6unFbAASXqgKIOGGqgASbqiIOQAkcAZ8VwBAwncXwAAoAAVcVgBAwmVBNdMB&#10;SLirLYCEu3p6MRuAhBeqAki4oSqAhBsqYg4ACZwB3xUAkPDdBTAACkABlxUAkHBZUAAJzwQFkPBM&#10;WtcmBpBwTcqcEyGHhDONASSc6YZR8grgyoa8VuhZgAIAEgWIh6FQAAoEUgEACe/cgggJd7UFkHBX&#10;Ty9mA5DwQlX9nAASzjQGkHCmG0bJK+ApkHjqqafoiy++yGvN3XffTT/84Q9pyJAh8lbHvGd3d3fo&#10;FNi8eTNdfvnlWXafdtppxP/53cKoqd+aWa2v1bRXr160adMmqyF43aYC/EcCmrsK2NH0s88+o1/9&#10;6lc0ffp0V4y4+uqradq0abTDDjsUPN8999xDRx99NB166KEFz+XGBFpdhw8fTvzwla8BSLihemYO&#10;AAl39fRiNgAJL1QFkHBD1TgAicWLF9Ntt91GAwYMcEMy4uee22+/3ZW54jCJZ0DihRdeoMmTJ9MP&#10;fvCDOOhY1D3a+YO5qIblWeybb76hBx54IKsHn4/DDjvMdzPDqKnvolkYoNW0b9++lnAy6PsJon0A&#10;ae57xY6m69ato46ODjr77LNdMeShhx6i0aNH0zbbbFPwfPw7eP/996fS0tKC53JjAlXXzz//XPyh&#10;xroBSLihrNwcABJyOvnZC0DCe/URIeFM4zgAidbWVpo4cSJVVlYWDCWee+454sjw9evXOxM8hqM8&#10;AxJPP/20eABtb2+PoazYslEBXNnAmYACUCBqCuDKhn2P/vnPf6apU6fSvHnzACTsy+d4BICEY+mK&#10;NhBAwnupASScaRwHIMHPrRztyL/Xr7nmGjr22GNti8Ww/brrrqOePXsSR1AuWbLE9hxxHQAgEVfP&#10;F3nfABJFFhzLQQEo4LkCABL2JQaQsK+ZGyMAJNxQ0ds5ACS81ZdnB5BwpnFcgERLSwvV1dXRlVde&#10;Ka6Zn3jiidKCMYzga5f8Pr7gggtoypQppkBidnUPGpNooM6uFirXzj67mnqMmUNU1UbdHbW6dRON&#10;ZTRoRjm1dXeQ9pXk95dq+pZSQ2cXtegmJtL2K23opC7RIUGNZYMoM7wqM3+ikcoGzaDkzJrvS6th&#10;vyOAhH3NMMKBAgASDkTDECgABQKtAICEffcASNjXzI0RABJuqOjtHGECEgsWLKAnnnhCfJK86667&#10;ZgnzwQcf0MiRIymRSHgrms3ZASRsCpbqHicgwXmcli9fTldccQVNmDCBqqqqLEX7+uuv6dprrxVX&#10;PSZNmkSffvppTiCRCy4IUKHwiGwAkAIH5VpQocIEAyxIQY0MdEianr1majxlwEhyff18uWy1FMRB&#10;BwAJB6JhiH0FACTsa4YRUAAKBFsBAAn7/gGQsK+ZGyMAJNxQ0ds5wgQkWImysjLinDB8tpqamnSJ&#10;agEkvD0rVrMvXbpU5EJw68pA3IAE67tixQoRKcHRDvmgxMaNG0VkBOds4v7c8gEJhQ6I6IPytm7K&#10;BEIkAUGiuY1ozBhSQhU0r82m6h5jKJGObCDKGWWRpA9Z82eBBQEueBltxEVyHe3aABJW7zS8HjoF&#10;ACRC5zIYDAWggIUCABL2jwiAhH3N3BgBIOGGit7OETYgwZ8e//rXv06LwmfshhtuEJ8SA0h4e1as&#10;ZrcDJFauXEnPP/+8ePDO1aIAJObOnUs77bQTHX744abb5BwSfGWDIyTUtnr1ahEpcc4559CIESOy&#10;xnHSSoYQgwcPpssuuyz9el4gkboq0V6jXp1QIUI71XQqyZ6rB5HuNQEPEpmrGKZAQ2+aEVgYwYJ4&#10;nbKvhhg3CCBh9U7D66FTAEAidC6DwVAACgBIuH4GACRcl1RqQgAJKZl87RQ2IMElEhlAGNvYsWPp&#10;3HPPpcbGxtBf2bj33nuJH8br6+tNz0ZDQwMNHDjQtKy9n4fJDpBgO/mB+quvvhIJGRk0GVsUgARH&#10;i+yzzz508skni3N73HHH6bZpBiS4w5dffin8e8YZZ9CoUaPSYxhGMKw44YQTaNy4cbq58gOJ7AgH&#10;8eDfXiPySiihEul/i0wPhq+V8AiT6AaDxwx99GAhGY3B0KODqjU5KLJzRQBI+PkuxtqeKAAg4Yms&#10;mBQKQAEfFUCEhH3xASTsa+bGiCADiZNOOkk81MW9/e1vfxNl0LfeeutQSMH37BcvXmxqK3+azFES&#10;ixYtCtRe7OaQ4BwYgwYNoj333FPkCOCHdW1Z5qgAiZtvvjkdGaDulSFMr169hP+iACR4HwcffDC9&#10;//77Yk9HH320uGqkRj7kAhLcl0t8s69PPfVUUeabv2bgNnz4cFGq29isgIQRKugiFgwwwRjNIAUJ&#10;DFEV+jHJqxmcrkKbayKUOST++9//EifwyNeeffZZ+v3vf0+PPPJIoH4YwRh/FGAgwT/kjI1/GPB/&#10;aOFVIKi/qMKrKCwPiwL8x/hZZ51Fb731lism80PZ/PnzaZdddil4Pv6Ekv8bNmxYwXPJTsAPUto/&#10;1s3GAUjIquluvyADCf6j/v7773d3wyGcjT+B/c1vfkM777xzTutfeuklOuigg6ikpMT3Hd5zzz30&#10;2GOP6exQqwt8++23kUlqyX+7cj4BbpzAk0P0OTx/hx12EA+pUYiQeOCBB+jCCy/U+XK33XYTe504&#10;cSLtuOOO1N3d7fuZMxrACSTZTk6uKtMYPvDzqbbxFY7rr79eQBfjlQ1tvw0bNgh/H3PMMfTKK69Q&#10;bW1tzt+vlkBCXLvgKxpcEcOYu0H7tcO8DjJAIquaR3auCin4ISO8RB9HSS35l8drr70mnJerfffd&#10;d8Q/kLbaaisJM9Al6grwDzIOBzM2rtWrEtioaxDV/fXt25e++OKLqG4P+4ICORXg33EMW/kPUzca&#10;/4zcfvvtaYsttih4Ok60xYCgmL+Dv//979Nzzz2XF6gASBTsWkcTBBlI1NQoocqdnY72FaVBMlc2&#10;9t13Xzr22GNp1qxZvm+dYSfnHuDGD6384VL//v3F10HOIcFRKPyBqWzjvfF+tK13794ijJ+Teh54&#10;4IGBu7Lx5ptv0tChQ2W3mLffXnvtRR9//HEggQSX5WQ44EY76qijiJ9JtDkkjPPyVZiLLrqIKioq&#10;6NZbb825rCWQ0OaRqG9V4ESCmjUJJtNRES3zNeAitVzBVzaywUNy5uxqHoEHEkwI+ZeHG5/iuHGI&#10;MEfwFcCVjeD7CBZCAShgTwFc2dDrtd9++4kHlHzh9wAS9s6YW70BJNxS0rt5rIDEH/7wBxEuzo0f&#10;eLi/X42T/fF9/IsvvlhcZdh99911pgQZSDBAyJXY0EzPf/zjHyKPgLExPOYrAGOUqggMJ4LU7OaQ&#10;+O1vfysetLUtihESWoim7lU2QmLVqlUiZwRHAT3zzDPiKs8ll1xi6nZrIJHKI6Ekluwsb9LljBBo&#10;IJU3oq2mncakcktwPgnRCk5qmckh0dWSnpUnFrklZmjKiwJIBOldDVtcUQBAwhUZMQkUgAIBUgBA&#10;Qu8MAIkAHU6DKQASwfWNapkVkOAH6X/961+iO18Z+NWvfuXbpj788EPq06cPcYSkWQsykDjyyCOJ&#10;81/INo784p/1auMrNZw/gB9Ob7rppkhc2bjxxhtp+vTpYot8RYWjXfhnRtRySBxwwAHpaCy+esH+&#10;4ySX3PLlkOBKJFzakwEEj+PGX3NFGb7GYWwyQELNI1FVNYcS5ZqKGzyZgA4JKldem2NSDaPQsp9Z&#10;iTLFBkJ4ZQMRErI/xtBPVQBAAmcBCkCBqCkAIKH3KIBEcE84gERwfaNalg9IPPXUU/TjH/9Ytwn+&#10;xDaokcpRARKbNm1K58VhrTlXAcOg7bbbTvgiKjkk+NP+zZs3x6LKximnnCJyRshW2WC4wH5nXzPM&#10;0jauSsIAxwglpIBECgBwcsmqtm7qqNXOnEk8mf2aIBbJaIalhsoY4jrHHF2yyiTfUCp3zCintvS1&#10;ECN8MJ8PERLB/70BC20qACBhUzB0hwJQIPAKAEgASAT+kKYMBJAIvqfyAQltdIS6E35I+tnPfhbI&#10;jUUFSLS1tYmHdE6eyFcajDnPogAk+NP/F154Iat0pfZgBTV5uZ2klpwQlqN6OIeIWTOLkFi2bJnw&#10;/ZQpU+iQQw4xHcclRDmniDaxphyQyAEVUqskq16UUoNIfGn+Nk8Cg6WaF837m4MFdf3U8NIGUXZU&#10;d4kjC2R49+PGUVJLREh455CozgwgEVXPYl9QIL4KAEgASITl9ANIBN9TuYDEn/70Jzr99NOzNsAV&#10;bfjBhx+GgtaiAiTefvttGjJkSE55owAkZM5OFICE1T6NQEKFEXytg6965GucCJMTYk6ePFl0kwMS&#10;Vha597rTSAen45xYDiDhRDWMsa0AgIRtyTAACkCBgCsAIAEgEfAjmjYPQCL4nsoFJLhaAldN4CSD&#10;3/ve94ir2PFVgnXr1hF/Opsv279fu44KkLDSD0DCSiFvX7cTIWFliRZILFmyRFzrmDp1Ku2///5W&#10;Q8Xrt912m6guyQADQEJKMl0nAAn7mmGEAwUAJByIhiFQAAoEWgEACQCJQB9QjXEAEsH3lBmQ4OSR&#10;HR0dVFtbK/JF8CewO+20k0g6mEgkiKMnuMpF0BqAhL8esVtlw8raOEVIjB07ltQkn1xm10676667&#10;aP369eJ6D1/zYLARhKa92lHaYEigaWZgqpJH8jKIIU+FRxsCkPBIWEyrVwBAAicCCkCBqCkAIAEg&#10;EZYzDSARfE9ZVdngHWiBRJB3BCDhr3cAJOzrzxESt9xyC3322Wci2qGsrMz+JMqImTNnEuvPSWeD&#10;AiQcbaTIg3RAYtGiRXT++ednJW0x2vT+++9TeXk5bbnllkU2F8uFVQEOY/rLX/6SZT6/4Z2+6cOq&#10;RVjsHjhwIPGnM2hQAAqYK8Cg9b333svKvO1Ur9dff504PHvrrbd2OkV6HP+eLikpcSULP2dff+CB&#10;ByxDV1Flo2C3eTYBgIRn0ro2MYCEa1LmnOiTTz4RP6/tlP3MZxWubHjvs3wruHll47777qNLL71U&#10;5IswJi+1u0sGEnyt6quvvrI7NLb9dUCCQ8DWrFlD55xzTmwFwca9UYDfmKeeemrW5AzA6urqvFkU&#10;sxakAAPHb775pqA5MBgKRFkB/qOWP7F86KGHXNnmqFGjxIO/G0nq+G45/8w9+uijC7aNM82zTXfc&#10;cUfeuQAkCpbaswkAJDyT1rWJASRckxJAQnkgrqysdO0T+jhc2WB4MGfOHOLCDW60DRs20IgRI9yY&#10;KhZz6IBEWELBYuGZiG0SVzYi5lBsBwpAAYrLlQ0GEV9++SU1NzcDSIT03ANIBN9xABLe+wgREs40&#10;jgOQcKYMRrmlAICEW0pinrwKAEjggEABKBA1BQAk9B5FhERwTziARHB9o1oGIOG9jwAknGkMIOFM&#10;N4ySVwBAQl4r9CxAAQCJAsTDUCgABQKpAIAEgEQgD6aJUQASwfcUgIT3PgKQcKYxgIQz3TBKXgFJ&#10;IDGbqnuMoTm6eYtTBkR+Ky70FGVO2qmms4taypX5dGVPUvOXNlBnVwvxy+60BDWWVRN1pNZ0Z9LA&#10;zQIgETiXwCAoAAUKVABAAkCiwCNUtOEAEkWT2vFCABKOpZMeCCAhLZWuI4CEM90wSl4BayChPpRX&#10;tVF3R21qZhVQlFKD+vAuv2ZgeybrtJZTW7dS83l2NfUYM4d09VrTgMItGMMwYhDNWBotHc0cDCAR&#10;2GMPw6AAFHCoAIAEgITDo1P0YQASRZfc9oIAErYlsz0AQMK2ZGIAgIQz3TBKXgELIKE+MMs9gM+u&#10;7kHKM3yq6R+y1deqqqpEFtNkU/q01VD7mBm0VP3aGJ1QWkXKCJqT7KAHBJQduVHV1k2Cm6jwQDNe&#10;fU1vZ2Zv4vvE4IWSESES0RBJiJEyLmlgOoJCfa1U2bOyacMeVW0zzmL40UHVYr4MCDH6QN2zokuV&#10;oosipdpXb0uwIAeAhPybEj2hABQIhwIAEno/IYdEcM8tgERwfaNaBiDhvY8AJJxpDCDhTDeMklcg&#10;P5AwjY4wnzz5kJ95CE4DiBQgSEOAVKRF5uE5BQTSACH1QK+5LmEECcmvjQ/qhq/T43OAETFH6uFe&#10;QIQKalQgREKBAl0VjdnREWbbNkZRGL7O2mMaoKgQJDtCIg0x2I7kvZFUFIU6JgNh0vBF8JckGEnC&#10;CTKMkT8QXvUEkPBKWcwLBaCAXwoASABI+HX27K4LIGFXseL3B5DwXnMACWcaA0g40w2j5BXIDyTM&#10;ri2YzZ3vWkcqYmBhKnoi/RCdmpvSV0Eyn/yLKxNGQMHr5gIk6lzCthSAIM4HoURe6KIctAAimQdC&#10;fZCv+nkDJa6ZQeUKqGiZn3y41z7w55fUEO1ggC7aax/p9XRQJQNN5IGENmrFJJJF1nfyZ6WgngAS&#10;BcmHwVAACgRQAQAJAIkAHktTkwAkgu8pAAnvfQQg4UzjOACJxYsX02233UYDBgxwJpJh1ObNm+n2&#10;2293Za44TOIKkMh+iBb0QPcpvXIHQlznsA0kzHJXGCBHEkLwPQtNPgYzIGEGOdQH9+pjaGnHdiJ/&#10;xOBUtIElkNAmvWQ762aJyAoVsujhQ+o46UCBGslQKJAwwJx88ManUw0g4ZPwWBYKQAHPFACQAJDw&#10;7HC5PDGAhMuCejAdgIQHohqmBJBwpnEcgERraytNnDiRKisrC4YSzz33HPFzz/r1650JHsNR7lzZ&#10;MP003mMgIfiDNgLCcP0hH5Awc3Rf5Zvbp66LSEYXGK+lkCHqo/hAwmRjEnkwinHuASSKoTLWgAJQ&#10;oJgKAEgASBTzvBWyFoBEIeoVZyyAhPc6A0g40zgOQOLpp5+m6dOnE/9ev+aaa+jYY4+1LRZHRVx3&#10;3XXUs2dP+uyzz2jJkiW254jrAHeSWvpxZaNlfvJKRjqCQgJIqDkcsh7Sk2Pba9S8DdlXO8wOiDFv&#10;Ri4gUdiVDWP0g0k0RFaeieAdZwCJ4PkEFkEBKFCYAgASABKFnaDijQaQKJ7WTlcCkHCqnPw4AAl5&#10;rbQ94wIkWlpaqK6ujq688kq6/PLL6cQTT5QWjGHE1VdfTfw+vuCCC2jKlCmmQEI8OyYyBRDSC2Sl&#10;MsgsrasCqbEoq7CCmraAcxLk6GdeCEHtbMjrKL4tV9hCWqgcHa3LfpoKlJ1YUTappe0rGyyFITFm&#10;8mvDg3k6j0S+HBKkMAPz5Ju9lHWOVyt0KP82vYZiSJRZ32qWSFIYLEqkWie1zLbHCDXSX6cPhBmQ&#10;0OTCSO3B/BpNocfF+XgACefaYSQUgALBVABAQu8XVNkI5jllqwAkgusb1bIwAYkFCxbQEUcckVPU&#10;Dz74gEaOHEmJRCJQwgNIOHNHnIDEtGnTaPny5XTFFVfQhAkTlIqGSqVEi/b111/TtddeK656TJo0&#10;iT799NOcQCIXXMhUgDQCgNQH7uXJZ8tky1EFM0eEv9mamcqS6pzZm8xlq5UeTl63BhJi1uzymmbE&#10;RKrsp/rQbyOpZUP5DJqRqhSqjTbIPKyzjaXKoeHqmqlKE/WtJkktkxLp7VR2crlSWPRXCSUPRReJ&#10;whZq0+aIUL+ni64wJrNUSnEqdTjnpOCBmouitKGBymfMUL6ftFO3jjYhZwpk6OyraqCGhLL/pcYq&#10;G9nEykjKdFo5OR0ujgGQcFFMTAUFoEAgFACQ0LsBQCIQx9LUCACJ4PpGtSxMQOLuu++m//u//6Om&#10;pibxabCxAUj4e96WLl0qciG4dWUgbkCCvbdixQoRKcHnOx+U2Lhxo4iM2H///UV/bvmAhFqggYso&#10;pPlCCjAkmtuIxowhJaGh5rXkM7ioApl6SM0ZZcGLp55dtfNngwXjzQDz8xpAIOHDG8ssAaUPZhSy&#10;ZNCiFArZS6FjASQKVRDjoQAUCJoCABIAEkE7k7nsAZAIvqfCBCTWrVtHvXv3FqL269dPgInLLrss&#10;LTKAhL/nzQ6QWLVqFU2dOpWuv/564UuzFgUg8fjjjwtQwJEPZo1zSPCVDY6QUNvq1atF/3POOYdG&#10;jBiRNYyTVjKEGDx4sO785wUSKfiQSROgQoR2qkkVaNC9Jj641nxobgIcjIYZgUU2WGDI0UTlxg/i&#10;DRMBSLAgABL+/jRzeXUACZcFxXRQAAr4rgCABICE74dQ0gAACUmhfOwWJiDBMu25557iU2S1sf2c&#10;DPCSSy6hZcuWReLKBoOVd955h8466yzTk9GgREAPHDhQ5BsIUrMDJNjuYcOG0fPPPy/2ccMNN9Bu&#10;u+2m204UgMTatWupT58+1L9/fwFf6uvrdXs0AxLc4csvvxS6nHHGGTRq1Kj0GIYRDCtOOOEEGjdu&#10;nG6u/EAiFamvySMhHvzba6izq4XLL6b/zUH72tdEEL8AFBxE0UE5L1sY+mSBBW10ftryXJH35fnX&#10;cungS17ZcGk1O9MASNhRK/B9ASQC7yIYCAWggE0FACT0guHKhs0DVMTuQQYSp556Kt16661FVCOY&#10;S3GEAWf5VyMPzKx89NFHadttt6XTTjvN903cdNNN9NFHH2XZscsuu4gHuEceeSQSOST44Zz/4ySF&#10;/Em5tkUFSNx5552iOgS3bbbZhi699FIR9cK+5BYFIMH7OPLII4nzn3ArKyujG2+8kS688ELxdS4g&#10;wa9xRBD7mn9WnX322eLrxsZGGj58OI0ePTrrPWAFJIxQQZfPwQATjLkepKIWDFEVxjFmVSCT6QL0&#10;UEJqLZd+EgUXSLi0QUwTDAUAJILhB1gBBaCAewoASOi1BJBw72y5PVOQgcSPfvQjcd897o1DyvkB&#10;hx8Ic7W3336bttpqKzrooIPyyrVhwwbafvvtPZX0j3/8I3311Ve6NXbffXe66qqr6OSTT1auwiv3&#10;3iOQ1PLiiy+m3/zmN2Kf++67r3hw5/cTt6gACYZH5557rs6X2223nYgA4CSNHFnQ3d3t6XlyMjnb&#10;xrCII3NkGkc5PPnkk7quHOHCV1Z22GGHrCsb2o78nmJ/H3PMMfTKK69QbW2tiCwxa5ZAQnzozlc0&#10;OHdhMkdEJm+E9mvja2oRA4uoBQsgYa5Vdq4KAAmZU4U+oVIAQCJU7oKxUAAKSCgAIKEXCUBC4tD4&#10;1CXIQKKmRglV7uz0SZngLOvWlY2XX36ZfvnLX9Izzzzj6eb4U3O1cRg8PxzyOevVqxdFKYfEbbfd&#10;Jq4xaJtaTWHRokWBvLLx5ptv0tChQ13xP/uWq04EEUhwWU6GA260iooKcXa1OSSM8/JVmIsuuoi4&#10;b76oLksgoc0jIYowJKhZcwUjHRXRMl8DLlLWuHFlw1Sw7GoeABJunCzMESgFACQC5Q4YAwWggAsK&#10;AEgASLhwjIoyBYBEUWQuaBG3gASX43zjjTfo/fffpwMPPLAgm3INfv3118UnxRwxwKH9/JCmbUEG&#10;EkOGDBF5AWTbd999R/yfWevbt68o96hed5Cd0+t+dnNI3HPPPTRx4kSdWRx5wAkb+fs77rhjIIGE&#10;3QiJk046iRjYadvhhx8uckowYDMmtdT24+SfHDHCVTcY9g0aNEjkSzFr1kAilUeC2qizvEmXM4Ln&#10;U/NGtNW005hUbol0EUhXklqaWR0CIJG5V1JHs5SwErWsZSaZhlr+0lDSMs87zqwCBX+vmjrSZU28&#10;fsNqhJeaZgAAIABJREFU58+UzNTen9GXO5Uqo5mjBqz7ezGUHE2VGmWfpMuGpsqIJtdO9acGkTRF&#10;W93UfduyZwSQKIbKWAMKQIFiKgAgoVcbERLFPH321gKQsKeXH73dABKvvvoqHX/88cJ8Dk/nayBe&#10;NM45wEktx44dazp9kIEE5xHo6uqSloUjJIyfmgc9QsIukOB8CDNmzBCalJSUCMDCSR85YoBbVHJI&#10;cBURhgXc+Bxw5ItaPSNfDomVK1eK0p4MIBjEceOv+RzwNQ5jkwESah6Jqqo5lCjPlPQUcwnokKBy&#10;5bU5CrToztQHFS8XWvbTfLzD6yHS76T8Ha1zSKRIDIn6pwvFPRcvgIS/JTJT4EH3AJ/6XmnyAV5k&#10;PZ2xlKp0tWH14qZBgPJtKXhRgBPVtZL2qOBEA1NSYERnr9n3CrDBzlAACTtqoS8UgAJhUABAQu8l&#10;AIngnloAieD6RrXMDSDBuRteeuml9Gb5SgG/L4vdgg4k+AqCbOOkhw888IDozhEhnNxSTYQYlRwS&#10;/GC95ZZbChAxYcKELGmiACQ4/8oPfvADOuWUU0RExHHHHafbZy4gwXCBc1SwrxliaBvrxWDOCCWk&#10;gARlPvTOfrbM9xpboH4obaiMkeND8ayrF7pne1HLQ3nMHUQzDB9aB+rKRvLBV418MHnwFZ4xRkhk&#10;+jU0JBTqtjTpP80DvxZAdChxEfywn24pCKD9FD/rU3+1CocmMkD2h0tWP3UuLZAwOtWsT3qiTLRC&#10;aWkpMZn0Gkjo92ASoWJ6KPWQxcsoCQ4X5KRLanImWSDx3nvvEWvI4WFoUAAKQIEgKwAgofcOgERw&#10;TyuARHB9o1pWKJD429/+Rj/84Q91G+VEhQ8//HDRNx8lIMFXFzhZJ4MITtSpbVEAEp988gnNnTs3&#10;q3Sldp/SQCL9bMaPfJ1U3jSIEs38wak3R9DOlY0XXniB+IrNYYcdZmqMGZDg8rW8Bvv+kEMOMR3H&#10;URZcGUebWFMOSOSACqlV9M/f5vplovvV181vKpiCBY2vxGiTZ+8AAQkjgLALJDKRAvpP9NUsoZkH&#10;d+sIicxDv3rImWHko0rZ7suusSr6mMCG7JIo+R7m2bZqog4lW+pCrg87p8hAwsQ2UyBh/2qN0x8h&#10;/IuxqqqKTj/9dJGFln9J7r333lnTcWZbJvovvvgidXR0CIDhVoIap7ZjHBSAAlBARgEACQAJmXMS&#10;hD4AEkHwQn4bCgUSXJKQ/44yNr6ewB/0FLNFBUhwlRBOuDpq1ChT+aIAJGTOhRyQ4GeRJipXKkdU&#10;NPagWXUKiBicvHqgTdgos55sHztAwmpOI5BQYQSXtz3ggAPyDucrPT179qTJkyeLfnJAwsoi9153&#10;ChacjnNief4rG+qDepqa2AUS2VcI1MgBI4CwBhIacKDuVHfFwsn2U2OyQlcyeRgywCPX3g3rFi2H&#10;hN72pUaylTdsJ//VkwKU1A3le1nPPvts3um4fNX//ve/dJ/58+dnhUS5ZQ/mgQJQAAq4qQCAhF5N&#10;REi4ebrcnQtAwl09vZitECChhqOb2TV+/Hi6//77vTA555xRARJWogFIaBXK5CCom5UCEkoEfLKi&#10;ZQd5ESThFZBYsmSJuNbBH5ruv//+VsdAvM65Rr799ltigAEgISWZrlN+IJF6qM1ctfAZSCimZ/I0&#10;5Ih20NzJyZbDfEx2NESIgERqk8YIFGUHyXwfBlAhBX7snyPTEe+88w4NHjxYejYGGH/605+k+6Mj&#10;FIACUMBPBQAkACT8PH921gaQsKOWP30LARKcwJI/3OGElvz//+///T8RQs5g4MknnyROdrnXXnsV&#10;bWMAEkWT2nQhu0ktrayVi5BQZjFeAyD5YgdWNpi97gWQ4EStN954I02fPl3kDLHT7rrrLlq/fr2o&#10;OsPXPBhsBKFpr3ZIpRTQ+THX87a7OwsZkNBXlsiXYFJWJjMYwWPtXdnQrFbsCAl16Sx4xC9kQ4li&#10;Agm2gH9J8i9DmcYAI9cdLZnx6AMFoAAUKKYCABJ6tREhUczTZ28tAAl7evnRuxAgwWUs+/TpI8x+&#10;6623RGLCN998M72NNWvW0M4771y0bQFIFE1q04V8AxJF3rbbQOKWW26hzz77TEQ7lJWVOdrNzJkz&#10;RS5BLhMaFCDhaCNFHmQTSORKwGH8fu6qD4Vc2chK3mGSgMOJfqZQwlZSy+AAiQz58j9CglXh+3dc&#10;q9eqnXXWWfToo49adcPrUAAKQIHAKAAgASARmMNoYQiARPA9VQiQ0O7ODEgUe/cAEsVWXL9ecYFE&#10;piKE+a69+4TdTSBx33330aWXXiryRajlTp16kfXftGkTffXVV06niN04mzkkspNRCsVkrnYYHvCz&#10;Pqm3jCzQQw7lPoJS/cOl8pomOSSM0QX6sp958kmY7CPrOkVWbg4zXfUJKOtbk2VHk8CBq5Aq5VmW&#10;ZkKhsrKxBiCHhPpu4izPjzzySN431+LFi2mfffaJ3RsQG4YCUCC8CgBIAEiE5fQCSATfUwAS3vuI&#10;K0pw6UY7ZT/zWYUcEt77LN8KbgIJhgdz5syhXXfd1ZVNbdiwgfgqOpqcAvmBhEWdU+0S+jsp9iMk&#10;0gBATGqkaZqymuKBnAtWWtVolRNA9MpZ0lNP/bKiD8xKjhYFSGhqxqarpRruaeWtsuEdrTRT/aOP&#10;Psp7D6uuri5d49mG19AVCkABKOCrAgASABK+HkAbiwNI2BDLp64AEt4LDyDhTGPpHBLOpnc8yk0g&#10;4dgIDHRFAQsgoX5yT9SglHERHCCKLSeQyLNZHiMqfbaQtSyasqDWnXMuylEQooyOTKpaUyCRr3Sp&#10;t4698MILc0KHjz/+mPr37++tAZgdCkABKOCyAgASABIuHynPpgOQ8Exa1yYGkHBNypwTAUg40xhA&#10;wpluGCWvgCWQUKMHFCKRikyQnzw8PVMP6tJlRDO1dmUgDYOEpvLC9BNXXBLN1C1FI8yScireSEEK&#10;N5KB2vUtQ4cBAwZkDeP7Wnfffbfd6dAfCkABKOC7AgASABK+H0JJAwAkJIXysRuAhPfiA0g401ga&#10;SIS4yoYzZTDKLQWsgYR4juV8DcUN83drg7LzZBJmhn+f6dKoOsCSuvZCDdQpFdUhq5x8P4YP9957&#10;b3oAJ43p6uqi3XffXX4S9IQCUAAKBEQBAAkAiYAcRUszACQsJfK9A4CE9y4AkHCmsRyQSH64S22a&#10;SG7xQSh/q4NkgrvtWocrG3YVC25/KSARXPNhWZgUWLlyJfEvXLVxjeyf/exnYdoCbIUCUAAKpBUA&#10;kACQCMvbAUAi+J4CkPDeRwASzjSWAxLJDz7bazIR4fxhbzV1eBZhDyDhzJ9BHAUgEUSvRNQmLoFT&#10;VVVFr776Km2xxRZUUVFBW221VUR3G/1tcV3zzz//nL73ve/RsGHD6De/+U30N40dQgGNAgASABJh&#10;eUMASATfUwAS3vsIQMKZxvmBRDTKfjpTBqPcUgBAwi0lMY+lAqNGjaL29nbLfugQTgVOPPFEmjt3&#10;bjiNh9VQwIECABIAEg6OjS9DACR8kd3WogAStuRy1DlsQCJ9BVu3W+ur5UuXLqXKykpasmSJI52M&#10;g+QiJFxZytYkiJCwJVegOwNIBNo90TKOf6ChRVeB7bffntavXx/dDWJnUMCgAIAEgERY3hQAEsH3&#10;FICE9z4KF5Cwl0Bfq54/QCKVq26p0Y/WAMWp590EEosXL6bbbrvNNAG/E/s2b95Mt99+u5OhsRwD&#10;IBFLtxd/019//TVtu+22xV8YKxZNgZ49exJfy0GDAnFRAEACQCIsZx1AIvieApDw3kfhAhLJinmN&#10;FV0kWWAvLaA/QIIByiyqUxJYDlZzR9S3UlljBXXZ3YDkUXATSLS2ttLEiRPp+OOPp9LSUkkLzLs9&#10;99xz9J///Acf0tlQEUDChljo6lwBAAnn2oVl5M4770xffPFFWMyFnVCgYAUAJAAkCj5ERZoAQKJI&#10;QhewDIBEAeJJDg0XkMiVm8E64sBvIFErqmvMSXnF2l5J92V1cxNIPP300zR9+nRatGgRXXXVVeLK&#10;i93GzzrXXXcdbbPNNvTZZ5+5dmXGrh1h7A8gEUavhdDmXECCKWRZWVkIdxRvk//5z3/S6tWrdSLs&#10;u+++9OGHH8ZbGOw+VgoASABIhOXAA0gE31MAEt77KFxAwrke/gAJxd7ZjdQ4uIVaypPRHYNmLKUq&#10;bRlQ51syHek2kGhpaaG6ujpqaGigyy67jE4++WRpizdu3ChAxoABA+iCCy6gKVOmmAIJkRck0UCd&#10;XS2kyJRpKsSpaqNuQ0RJUsvyrPKpqsaZSUqpobNL6K9t2n6lDZkqKOk+iUYqGzSDylVfpb5O3r7x&#10;DihpbQSQkD5q6FiIArmAxNSpU2natGmFTI2xPihwxhln0JNPPgkg4YP2WDI4CgBIAEgE5zTmtwRA&#10;IvieApDw3kcAEs40jkNSS46QYCDBzyTLly+nK664gs4//3waOXKkpWgbNmwQEGP//fcnhiSffvpp&#10;TiCRCy5kEpgaAUAqN0e5FlSo+ToMfVNQwwgdcq2Z3Fgm94cRHuUfZymLrQ4AErbkQmenCgBIOFUu&#10;mOMAJILpF1hVXAUAJAAkinvinK8GIOFcu2KNDBOQmDx5Mh111FF0+umnm8rzwQcfiAe5RCJRLPmk&#10;1gkdkNB9Us1bNP8E3Lh53yIkpLzgXicvIiTUD0lXrFhBjY2NdOaZZ9Lo0aNzGr1u3ToBIw499FC6&#10;8sorRb98QEIJHdFHI2igQKK5jWjMGFJCITR5Q5JXdxKayIacURaCL2TPnw8saKMnACTcO5uYKaAK&#10;AEgE1DEOzQKQcCgchkVKAQAJAImwHGgAieB7KkxA4g9/+AOdffbZdMghh9D1119PZ511lk7gqAAJ&#10;rhy2ww475Dw8/CA6cOBAuvzyyz04YMkHUd3DqfgEnL/VQbV5VrQDJFatWkUcrcx+7Nevn+mschES&#10;/El7I1V05bfNTaHsAInHH39cgAKOfDBr2ggJ9XW+msy+ra6uFtESxvbll1+K1ysqKsQVD7XlBRKp&#10;iIT2Gs3VCQER2qmms4OoehDpXhM+T2SuYpgCDb1lRmCRE0io67bVUPsYzZWN1HSIkHDztGKuQCgA&#10;IBEIN7hmBICEa1JiohArACABIBGW4wsgEXxPhQlIcALrXXbZJS0qh6pz1IT60BYVIMFVF7bYYguR&#10;qLB///5Zh8hbIJEKpSc134Dx69xn2g6Q4FmGDRtGzz//vHi4vuGGG2i33XbTTS4HJJwn4XT67rQD&#10;JNauXUt9+vQRfmT4Ul9fr1vWDEhwh1zQgZNWcgTFqaeeSuPGjdPNlR9IKKk2DHkkxIN/e43IK6FQ&#10;nfS/ORWE9jWRGkIGShn6mIMFzVWQlvkmURtqHpDs3BVO/ZVvHK5seKEq5sxSAEAiWocCQCJa/sRu&#10;nCkAIAEg4ezkFH8UgETxNbe7YpiABO9tu+22E6UNtY2TlPPD+wknnBCJKxuvv/46HXPMMWKLnKjw&#10;xhtvpL333ju9ZTtAIpMjQKuYVcLAzP1+MarUJBmiyUGzCyTuvPNO4TduXCHi0ksvpaampjR0kgMS&#10;dk984f3tAAle7cgjj6QFCxaIhfmssj8vvPBC8XUuIMGvGa9l8HUOhje1tbWm1zmsgIQRKoizQakc&#10;EQaYoHtNsUUqasEQVWE6RrtOjqgLqbUKd6OYAUDCJSExTX4FACSidUIAJKLlT+zGmQIAEnrd9ttv&#10;P/EpG4cw52p//vOfRXjwvHnz8op+3nnnUVVVFY0dO9aZczBKp0CQgcTRRx9N2267bew9xvkNSkpK&#10;6Hvf+15OLfhTXv7Efscdd8zZ57///S+tWbNGzOVlY3u/++67rCU47J8fZmfOnBn6HBIMXBi8aNu5&#10;554rHmQ5KkQeSHD0QBOVm1RA8MJHdoHEI488QrwvbeN98/UGfujnyILu7m4vTC1oTrtAwuxvV/59&#10;xb+T+GqOmtTSzCg1cSVHWLz33nt00UUXicgSs2YJJNJXNLgihvFqjvbr7Gs7UpDAEkgY5gWQKOgc&#10;YnCIFACQCJGzJEwFkJAQCV0irwCABIBEWA55kIHEaaedRi+//HJYpPTMzsMOO0wAPWO4vHbB5uZm&#10;8eDEVwlytXfffVdcn3j22Wfz2nrXXXelk/DZ3dSmTZuIAaS2celvXnf8+PEU5CsbnHzwjjvukN4y&#10;P5QbI0F4MP8d1LNnT5E/QCaHBD9INlZ0aZIV5jKBHxZnUV13Hc1SEkbMyepmFVVB9Oabb9LQoUOl&#10;95ivIz+Ac9UJKSChScJZ1dZJ5U2DKNGsTdDoiknpSU488UR65ZVXXJmU/dirV6+8lf86OztFrohB&#10;gwYJ4JarWQIJbR6J+lblukSCmjV5QdJREeIqBeeW0JTydOHKhjHqwjzRpmQ0hivqI0LCJRkxjZUC&#10;ABJWCoXrdQCJcPkL1rqnwM9//nM6/vjjxR97RiDxxBNP0JZbbilVJowteuihh0RILN9B5cYPIv/8&#10;5z9p1113pVdffZXef/99ETor0/iB7uOPPxZ/JG+//fZUU1MjQlE5C/6iRYuIk9Dx3WAnjf9453u0&#10;/DCUryFCwom6xRkTZCDBZ5X/0I97K+aVjWXLllFpaSnxJ+NjOKu/zbZw4UIaMmSIGPX9739f3MnX&#10;3qMPMpA48MAD81ZNMEoxa9Ys+vbbb7MU+vGPfyweYOWARHHzK9iNkLjnnnuyIBf/PuKqEQy/OCLH&#10;GkhkokAqGnvQrDoFRAzmZI36h22jkJmHYyWfYwrAGMtW5jqediMkTjrppCz4efjhh4vzy9dS8kVI&#10;LF68WOjBQOKZZ54RmkyfPt3UNGsgkcojoVzT6Cxv0uWM4AnVvBFtNe00JpVbQuSPSL5omu9Ba0j+&#10;pJa5zmJqhqpMeVGpaAybPztydceVDZeExDT5FQCQiNYJAZCIlj+xG3kF7r77bvEHCYeYc0g0/+HB&#10;AIFhADcOY95zzz2lJtT+Uc/3WflTqL322ov4fip/Asl3WnOV1TMuwOGkfLeZs4Lz+vwzl8EE3339&#10;6quvxP1gK6CQy2gACSl3BroTgESg3SOMKyaQ4IR+9913n4ASXV1dtsW59tprxYMdP8jxg7mxBRlI&#10;cB4B/lkr0/hn50477aTr6uzKhsxqxj5qpIS2aoXZ97LntgskODnjjBkzxET8e41/X/AZYeDCTS6H&#10;ROYaQN2sFJAgq6ogmf0M5mSOiWbqFlEB+SGGumO7QIKvE/HvbG58DhjSjxgxQnydL4fEv/71L3EN&#10;iddTc4pcffXV4gMIs2gbGSCh5pGoqppDiXJNxQ02RkCHBJUrr81Rc0to3Oxm2U8xLa5sOHmDYkwY&#10;FQCQCKPXctsMIBEtf2I39hRgaGD2By2H9qp/1MnOyDXOuRyZsXFYMQMLO41DsK+66qqsIXwXmEGJ&#10;8Q9r2bkBJGSVCm4/AIng+ka1rFhAgoGnFpo++eSTNGrUKFsC/f3vfxcPdLlaVIAE57yprKwU25ww&#10;YYJ4UHea1FJeYEMiS+NAicSWdoHEgAEDxMM174/3aWxyQCLzYLs0PUFpplylqQDa6ylqjg056MLT&#10;2QESb7/9Nv3gBz+gU045RYC04447TmdRLiDBV6CmTJki8oYYzzzr9c0339AvfvEL3VxSQIIykQpV&#10;bcZrLfle46XUM2K4viOuc8xRcp/qAYdlpAOAhPzbEz3DrQCARLj9Z7QeQCJa/sRu7CnAIbyccV3b&#10;+JOkJUuW2E4kl0gkxH1UY5szZ474w8lu40+3uByZtnHCrmnTptmdKt0fQMKxdIEZCCARGFfkNKRY&#10;QILzHWjvv/MVBr4e5maLCpDg6wr8oM6fjrN/jE0+qSU/QDZSRZc22sFKcfkHc+NMdoAEw+q5c+dm&#10;la7UzikNJKy2ZPJ68mFZQRjiqkDy2gZlPaCbT2wHSLzwwgvUt29f4lwtZs0MSLz11lsi4eVPf/pT&#10;OuSQQ0zHcZQFR9L87Gc/EzlFuMkBiRxQIbVKsipLfqCT1i5tmXl/AAkHBxNDoqkAgES0/AogES1/&#10;Yjf2FeAEbh999FF6IP9hZCdRmnbF888/nx588MH0t4444gjiTyCdNA7D1tZX56gI/oPTmCneztwA&#10;EnbUCmZfAIlg+kVrVTGAhDE6Ql3/ueeeS+eycUMp14FE6pPfpG3WSR1z7YF/Ftq5srF+/XqRRDRX&#10;kwcSwc4hYeVzOSCR3GPC8Om81dyFvG4HSFitYwQS/Dv41ltvJS6JesABB+QdzsD/888/F5ESXDZV&#10;DkhYWeTe65ZAIsdSTsc5sRw5JJyohjG2FQCQsC1ZoAcASATaPTCuCAo89thjdNZZZ4mV+GGfP5Hi&#10;T1+cNDV3hDqWw4SN4aR25tVeKeFPdjjzfSENQKIQ9YIxVh5IOL+37mSn/OCKpJZJ5YoBJDgpHyfu&#10;MzYOZedPg91q7gKJ5CfJarUG8ZDEuQY6am2baxdIWC0gDySsZjJ7PdfVDWsgYydCQsYyOSDBMxls&#10;1iRINF+nsJ83XgGJ1157TYAIjnrg8q4y7bbbbiNOFstQgiMm+JoHR00GoTkFC07HOdkzgIQT1TDG&#10;tgIAErYlC/QAAIlAuwfGFUkBzvPA90v5buktt9xS0KpcTePee++lH/3oR/Tiiy8WNNfDDz9M5513&#10;ngAk/IdpIdERbAiAREHuCMRgayBR+L11JxsFkMio5jWQWLVqlUhiyX+Pcc4A/porKfAVL06iy0kq&#10;TzjhBCduzBrjLpAwPLTyffdqoo6uFkpXHpC0OlxAQp/wsZo6qItLRDZWUJcFjPEPSBgckbNEpTs/&#10;b7wAEkcffTT96le/Is7JxJGQdhqPeeedd8SHALfffnvAgEQys4dUBRNN+dZCIpLsaAcgYUct9HWs&#10;AICEY+kCORBAIpBugVFFVuDZZ58lzrjOf/w5TRipmswPBVxpg6Mj+MpGoY3zUlx88cWiTFmhDUCi&#10;UAX9H28NJFQbndxbV8aUzacW3QOi3J15AIniAQn+ebVx48Z0ZBf/jHjqqaeovLxcwAj+dLeurs6V&#10;wwogYSKj5iGvqq2TypsyUR/momveizavrPgHJAxXUxxFSMgfQbeBBCepZFD3y1/+Uvw+dtI4PwtH&#10;WGy11VbiPYUmpwCAhJxO6FWgAgASBQoYsOEAEgFzSEjN4TuXY8eOpf/+978h3QGJ0EyuR+5GW7Nm&#10;De28885uTEVffvmlgCRbbLFF3vk4HJXzTuRrABKuuMTXSewBiTFKqTljyx8mriZXE9niRam/7Ezv&#10;ZgIASBQPSBj11wIJtw+n+0DC7EyqVltfYVB7+hchwQ/qySoSFY2pkpiDk6Udm5VMjjkvn8xupMbB&#10;LdSihILo3mMWt1X8ARJ2ckjkyqlhz6duAgmGENdccw1xkle13KnT9wWDCM4/8p///MfpFLEbByAR&#10;O5f7s2EACX9092pVAAmvlI3XvG+88YbI7M1XFdCKr8C6deto/PjxtHr1agCJ4stf1BXlgYSJWcqn&#10;sxwubn1lPxWGXc7Z8uXu9wNIAEgU9EbIeSXAfFZ/gUSyekTdrBSQEOCOv2Wn8oacWv4ACTnb3Ozl&#10;JpDgDxe4utWuu+7qiokbNmygESNGuDJXHCYBkIiDlwOwRwCJADjBRRMAJFwUM8ZTMZC47LLLHFeU&#10;iLF0rmz9iy++EOHaHKKaryFCwhW5fZ2kICAhQs3zf5KLCInC3et1DgmjheGJkDBYXsD9dv+AhLIH&#10;nd28p/wlHQs5Ub4BiSLukfVxE0gUojfGFq4AgEThGmIGCQUAJCREClEXAIkQOSvApgJI+OscAAl/&#10;9S/m6vJAIkcodd674Mgh4YYvASTyqag5l6UN1NmcoOr5LdTFdxlsNF+BhA07k13l8rCYTesPkEj6&#10;iKNA0gFSlhEshZVDBZCwfagCOwBAIrCuCbdhHAqsTfJmB0jwnattt9023AJE3HoAiYg7uEjbA5Ao&#10;ktA5lgGQ8Ff/Yq4uDyTsWKUm3aujWcqDiN28E7ySm1c2uLrMhx9+aGcDRetbW1sropHyNQCJXOqY&#10;JFpVHnTLQgUknJS3dP6w7g+QSF3ZIgUYiQS3xq8l327SV8QQISGpaCi6AUiEwk3hM/L3v/89PfDA&#10;A8S/hIcNG0Z9+vQxhQxTp06ladOm0bx586ijo4NeffVV+utf/xq+DcfMYgCJmDnco+0CSHgkrOS0&#10;ABKSQkWgmzdAonBh3AQSJSUldM4557iWZLbw3SVn4L9vjjnmGJo+fTqAhGNRtQ/nShLLNqKmUAAJ&#10;d8pb2pXNHyDBVhr2y9EsdsuzSlwRU/VAhITdkxHc/gASwfVN6C3jTLX/+te/xD72228/+ve//521&#10;J67xu2LFinQm2kceeYTGjFFCvtACrQCARKDdExrjACT8dRWAhL/6F3N1b4GE89ByN4EERxi8+eab&#10;1K9fv2JKa7nWzTffTN988w3deuutABKWasl00EcOlDZ0Sl/d8O/KhpNyuvx8z/lbZtBS5Z9ypUKT&#10;+vkHJDTXt9j2aqKOvEDCyRWxzBkBkJB5v4SjD4BEOPwUSiuffPJJ4gdX2cbhjJ2dnbLd0c9HBQAk&#10;fBQ/QksDSPjrTAAJf/Uv5uq2gIS49629gGGVfM95aDmAROYU4MqGk3eEvQf9YAEJK9sdlgr1DUgk&#10;oyPaa1RA5PDKho1jACBhQ6yAdwWQCLiDwm7e4MGD6Z133pHaRnt7O40cOVKqLzr5qwCAhL/6R2V1&#10;AAl/PQkg4a/+xVxdHkg4SUznfCcAEgASzk+P/ZHFBxKFXNnIvBftlgr1J0LCSZ6MXPoo13IkyqEC&#10;SNh/DwR1BIBEUD0TEbuee+45Gj58uOVuDjnkEGlwYTkZOniuAICE5xLHYgEACX/dDCDhr/7FXF0e&#10;SHCUeBk1VnTpM+XPqqPudOp8o+VOHkSSc8QFSGzatEnky8rXSktLaeHChcS5MHK1yZMni4ThTU1N&#10;Ofu89dZbNGHCBHF9JV8LT9lPNQJH7iE1356LDyRUa6yiIXJY7bCMpj9AwhghkfxZMqi9Jk8eiYwD&#10;WvM/AAAgAElEQVQug5W+1dRBXfWtVNZYQV05f95ktHITSCxevJhuu+02GjBggCs/mjdv3ky33367&#10;K3PFYRIAiTh42ec9HnnkkbRgwYK8Vrzwwgt08skn+2wplpdVAEBCVin0y6cAgIS/5wNAwl/9i7m6&#10;PJDIdf1CtVb7UFjIp7/xARI33nijeDDZcsst87p8++23J34o0lYoMw6IJ5BIqiAebmdwNgW1WV0l&#10;ypbbPyBRWCSA3Z8V/gAJttL488MKImlAje6qmNW4pCJuAonW1laaOHEiHX/88cRwsJDGH8ZyxcD1&#10;69cXMk2sxgJIxMrd/mx27ty59KMf/Sjn4scee6yoroEWHgUAJMLjqyBbCiDhr3cAJPzVv5irywMJ&#10;J1Y5/PRXWSouERIySS1llI8zkMjWR33Il3t45fH+AYnCIgFkzoa2j39Awq6lzDAaqXFwC7UoVXFV&#10;6FTV1p2J0MozpZtA4umnnxaVcBYtWkRXXXUVVVZW2t7M119/Tddddx1ts8029Nlnn9GSJUtszxHX&#10;AQAScfV8kffNxDEXdODoiaFDhxbZIixXiAIAEoWoh7GqAgAS/p4FAAl/9S/m6vJAwvn1Cyf7AZCw&#10;p1qcgcTs6h6ky7VKYYqQKCwSwN4p8bPKhl1LC+vvNpBoaWmhuro6amhooMsuu8xW5PbGjRsFyOAr&#10;HxdccAFNmTLFFEiIc5wwKYeqRohUtWVdj0uCmvKsvBqyUUPafumqNMbrQNp1da/JA79CvAkgUYh6&#10;GCutAEMHvrphbKeeeipxaBNauBRwBUiIH74k6omPGZOghs4uQci9avxLYFadHHW3Z4N6b7KNatrH&#10;0Izy7F8m9uaLT28ACX99DSDhr/7FXN0aSBRy/cJ5ODqAhL1TEE8gYZJo1Z5s6d7+RUgoJjiIBMiG&#10;MLwV6wdE3yIkHJYpdehOV69scIQEAwnO9bJ8+XK64oor6Pzzz5dKtr9hwwYBMfbff39h06effpoT&#10;SOSCCxlfG/2b+vmq+9syR3RQCmoYS+Fmr5l8TyXSJXNTV20MMCSXrU79lW8cgIQXqmJOUwUYPnR0&#10;dOhe4wocnNASLVwKuAEk1GRHbTXtNCZv0iMXtBG/JBPULJG12f5q6h9LgqwohMUL6GHfqjCMAJDw&#10;10sAEv7qX8zVrYGEao2T6xfOw9EBJOydgngCCdbIHHoZH7ys1PQVSFgZl/V6puyn3Q9r/AESzsuU&#10;2pYmNcCLCAk1+eyKFSuosbGRzjzzTBo9enROE9etWydgxKGHHkpXXnml6JcPSCj3UpS/R2dQue5v&#10;xeT5TjSb/R1phAcK28oVZSHeKtnzG8GCKWhQPyTU/J0MIOH0ZGJcoBVg+MBlQNXGD7WPP/54oG2G&#10;ceYKuAEk1IiFdDmrWl7LkBCpVBPWpkt4RKT7Q4RfU7LAt9GYdEhn+g6iSaIkBQ3royXED/B2quEo&#10;DVL+XU3UzKBESaCVXkc3jyZUlMcq/Zm1VfP/d7WQh4EekTqSABL+uhNAwl/93Vy9vr5eJGQ7+OCD&#10;Tae1ByTG0JysWfJ9Kus8HB1Awt4piC+QMNfJ7gOTXSBx9dVX00knnUTDhg0zNYAfRAcOHEiXX365&#10;PUdK9s6qeCM5zg6QWLVqFfG5uv7662nvvfc2XaFHjx7U3d1tsbqdMqVOwGf28naAxGOPPSauUPDP&#10;ye222y5rMm2EhPri6tWrhW+rlT/uOFrC2L788kvxekVFhbjioba8QCIF19prOqlLJU3pv0H5D8lB&#10;pHtN/O2piSI2BRp6y4zAQuZ9YtZHZpzkkbTshggJS4nQwU0FRo0aRe3t7WLKzs5OKi/Ho5ub+hZr&#10;LjeARLatRgqsKSFV0Zi83qGSWy1AMEuEZPgBzj+cm8rVH/48ryAHmSsi3L+pPFmayiTkLeuHsglJ&#10;Lpb2UVoHQMJfbwJI+Ku/m6vffPPNItSYP8njxGwcOqxt8kDCxCrl5x2X48tbhc9BODqvJAsk/vjH&#10;P9L7778v/vjfYYcdTKXbY489RKnLfv36uSltwXOxb5DUsmAZk58KG0iZ1xES999/P/F7Z8iQIeKB&#10;nf/20TZvgUSuijfuX9lg4PL8889TbW0tcVWYAw44QLdPOSChDJEuU6oHEk7Bix0gsXbtWurTpw/t&#10;vPPOIqKB/9NWtDEDEixCLujASSs5goKjv8eNG6fTKz+QyI5w0JZHVf5A1ZVKzSqdKvP3p6GPNVjI&#10;jsLgDVmPK/x9rc4AIOGelphJQoFEIkFc+/q8886jBx98UGIEugRRAS+AhHW9aq0S+juleuAgfoym&#10;wt/4+oT23/xaNpkXayeaRSKhbDvM7q+6d6c1iP4tlk0AEsVS2nwdAAl/9Xdz9ddee424YpXazjnn&#10;HOIHYf70lltBQMLDK2+yQIL3wGUxt9pqKwElOHlc7969dRICSCTleOutt2jChAkCzuRr/LfYU089&#10;5ckHQ+zXkSNHEv/NV3hTH8ytH8St1rIbIfHhhx/Sfvvtl56WH9Q5WeG5554rvicFJByUs7Tah9Xr&#10;diIkeK4777xTVIdQW01NDd10000CxHCTBhJWhqVfLz6Q4KU5lx3ntOPGYJOjJfhnya677kq5gAT3&#10;NV7L4Osc/HOIAY7ZdQ4rIKHQNd2HbAK2KTG+/Ddo3tcUW6QggeFDudxjtFehst9fUmtJ+zx/R9+B&#10;xMqVK136gSWvyJo1awQhQ/NHgVtvvZXGjx9Pe+65pz8GxHxV/sXCVU8Kae4DCU00RI7LkrmzCZtE&#10;PGiBxGDNdQwOyNFGQwgR9Gv///bOBEyK6tz7L9/ViKLiEreIDsrijCsqKhijuA6KCjGJgoKOaNyR&#10;QVEhLrhEGFSSGRVNvHpFbxSSXAUTlBmjBjRBVFRccMYE4kCMRkURBPcnfPWe6uo+tZ86Xd1VXf0/&#10;98lzZfqs/3N6Ob96FxfccLiKyLqppqYqRusstwWQSHZ30w4kOFr5sccem6xIFTI6P63jH8fOwhHj&#10;+WIxefJkYVbM373BxeeprEfk9zikiQIk2Gy6rc18RM5wgt1Uxo8fTzvssIP4G4CEuSPZAxJxnDSz&#10;DwYSBx54IC1YsEC5Uy9L3l69etGECRPojTfeCHHZsD8QkR9+KE1AM0gkA4mBAwfSww8/rDTMU089&#10;RTfffLOrbn19vbC84r7CXTaUhspV8rP+sPpQg08cePKbb76h0047TWlw/ix87rnnbHU322wzAWzZ&#10;pfyBBx4Q6/UqVuDKHj16iH0/99xzfV15QoGEzcrX+YBL/rf74ZcSJFAGEtJKna4hxktKYykpH14p&#10;cSAxZNiP6PnX3qJNu5cPELz/5ku0TU1f2mSL7uEKoUbsCmz4z3+oy//7f7H3iw7VFFjzz2V07/QW&#10;zx+vaj2QMFt89NFHbdX5C5qfJuiVIIsDj+i/NrpsvN5zETXbYjdIwaCW2Ek0f8Cy+XHedy8Xt8IM&#10;RumGG9EsN/RWX62tACSS3fk0Awn+Ibxy5cr8ZTNZpdI/Ov8oX7hwoedEu3btSscccwzxU89wIFHe&#10;tTKQOO6440Rk+rDClyvnGnltvCa+HHL6cLhslAdIfPbZZ76uM7yP8VpIiJuRFAhQfqobLfUnAwm2&#10;GqqpqQk7bvnXeS1eZZdddhGXWIam/jEkHBaZVswppVhT+kEi+X3AFlNe2e281sKxEpYuXeq5Tv4s&#10;ZhAYDiR4XxppQGcrudGostyRKrKrCe8P74VKYYsdhrde5aSTTiI+135AgtuwqznHimDrojvvvNN3&#10;yFAgIT8Iu+BXrqDreYuJ5kWF+GaWh3tJXDZ4Ke5sHlUFJI49cRitqDuZtu5fr3KWYqmz5KKDqOf5&#10;t9FW+xX3lDiWyaATKFBmBd6/p5Emnz2URo4cqT1yWYCEZcnQZLj5yPEjxG8TycfO4wve5Y+Xc8fg&#10;BbvSfzrhRpcZ1OCMMlzqLCDaO1HZDQEkkt2/NAMJduvjH8LFfE4lq255R1+yZEnevNoa2Xryx6bY&#10;/GRQzUIiyryLf8rJl4mjjjqKOL5UWGG3FA6O7VXY9PqRRx4BkDDEKYeFBMcZYAtndl/wCoQYL5Bw&#10;XJTk72yXxWPwKYrqssFrZMsbufTt21esm4MchrtsFAskzMxd+eDfxuMUWzwtn+VGddm46667hPuC&#10;XIYMGSIu5/3791d02dCPeRH23vd7PUoMCe6DA5Q+88wz+e5kS6tFi4wHW7m0n17jLV++XGTRYCAx&#10;d+5c2nLLLUW8Hq8SDiRycSQMN4322gm2mBHcX2AWuhIFtQSQ8AASH0/pQcu9v3PEvne/9F3a41D+&#10;r2W0Yswg+uAj4z/3m04HTxzqOBeF179z/Hzqd5bpSwkgofPWl7TONx9EvWb9hrb17O4xenv4xbRG&#10;fm27c2ifO26gTfN/86hj6yuof501oA0rkE4gUfhwFj508geul8sFR7bKmRCbBNfw5eQMGUyQHR/W&#10;Nt88QYClgJaWOaSVzcPr6YXrw98rJzTOlo4CABI6qsXXBkAiPi2T7um3v/1t3uqNf2SzKTMHXGPf&#10;aC5FxZDwXVyw/7GKJlFcNthXm6GDVRi4nHfeecK6gi+NcNkwlSkHkJBjK3C8EgYUsmtDvEDCfqm3&#10;P1SIlq0hKpCYP38+HXnkkUJXfip+zTXXEK/XKmpAwitrjdVDiGuCcpBI+7stKpDgz4s77rhDdMJp&#10;Lnk/5Yw98ceQUPl0CK8TFUhwwFuGBQwTeO/kWDRBMSTeeustYYXF4x122GFiYpyBZaONNqKpU6e6&#10;JqoCJKxYEfX1bdSRD7qe6yoXt6fWeK3Nii0hjVJs2k/v9u7AllVvIREGJHhPLCjxxQMD6I157xp/&#10;8bi8/msSLbn8PvqaetAO0xZRTS7wMoBE+JvcViOvo3e7AiDKvb5wJL14+3yfQeS9CAMS3AWgRMTd&#10;Cq2eViDhzDMux2ewx4+oN75IOqglZ/VgxnwYS7UtLflUdZ5tbQBjhamTASJmcnpPy4Iilz5UQBG5&#10;BKUcDVUcFfwUAJBI9mwASCSrf5yjc/yIP/3pT57R43kcdSDhfMqp5svtTNmsGl8nCpDYa6+9iC8G&#10;FnDhC4EcDwxAwjxR5QASPA6nTvz888/zx5gtJydNmiQusvECCSkOg3hA0UFNwooxd1bl9OAhb6qo&#10;QOLCCy8UejKIOPnkk129hwOJON/l6n1FBRL83mHXE84k4szQw6NmAUiwhdUpp5ySt3JwZuvxAxKv&#10;v/66sIhhSON0gWHrM86gM23aNNvmKAEJKc29+/Oy8Dns/VlqwWDH57NHljiemAss5ECX8SQv775s&#10;ZrGx9wcgYVlIuKwePCwipMuy82KchxWOJ/MAEuofakQSNLDthwwTJGgg7YdslUIy1MjvR6EPF9QI&#10;2Ncos0ddtwLpBRI6u+UV0FKnH7RJQoEwIOGV5k31oqO+nnjOkAXN/NLQWWuJf/6FlYbNwakJgIT6&#10;KUl7TX66OXr0aHFJ9CoqQCIPfvMXvIIFRNT0il4/br3mpQokOIjcoEGDfIEL951mIMGR/TnGRbHl&#10;6aefpk022ST/lNarP74MsUk5W48ElenTp4tggN/97ne1pnX33XfThx9+6GrLfv18FvlyG0+WDXGj&#10;EjEk+FGC+RnqcyELWUlUIPHCCy8ExmHIApD46KOPiAM2erneWHJGBhJ+D3e0Tpp/oygWEpw2mGOd&#10;bbppwU5b7tkLSDCMYsjGQYH33Xdfz4kwrFq7di3deuut4r3JRQ1IBJ9h8zM0OEaKf7B3+1Q9wYLT&#10;+sYD7AFI+AIJIjdk8HPb8HbX4C0CkFD/RPCDOqIHYQlBNreNvHWLhwuN6GtxveS2EQAkJHecPNjI&#10;W14UrCwCLWTUl1lVNVWABPsjc7AmvxJ/DAndLYhmrqk7CtqVRgF/IOH9RW1d6qNejvxnb40TLTCa&#10;V39hMABAwlSNo9vzDzw2hQ4qiCER73suHEgEfZYqfM4q/Lj1WpEqkOBgcpx1xQ+4cN9pBhJ87g8/&#10;/PCiNzVNQILjDvBl1llKAiSKVs7sICqQCBu2lECikPFrCQ02AkeY+WXUvquiWkiErTMLQCJsjU4g&#10;wTCKswJySlRO9xpUONYGwzm2lGDgoQYkwmYU3+u6YEG3nc7ME8+y4RXU0v9S6w0ZPC/NPu4aLBKA&#10;hPpRsfbCZu3g27ywPy6LB882KhYSsouHAz6d+UrOJUeOK6K+tmqt6Qck1q9fT/zEgz9QH3zwwcB0&#10;e6kBEpEiVlfrjqd33X5AwrrcK1kTBLnTSDFCxta2UIv5i87w1GEzRTLiidRRS857J/93EfHaeBJX&#10;U09GbHFqM1635mG32LD/MIwHSMg++Twjt7m8bQ5G0Md6I/p5W+7JhrEgI57Kitz6ciG5nWlrpfSN&#10;sJBI73sj7pmVBkjI7h2qrh32lakCCRU90gwk2KybLzfFlokTJ1L37t2FP7tfKZfLBsfw+OKLL/LT&#10;KJ3LRrGqFdpXCpCw+/gXMomJz3iFINuJA4n4tiywpygWEmFTkoEEu3cwiGCrBy8XFq++OG0qZ4bi&#10;39BsMcFuHu+8807YsGV5XRcs6LbTWVS6gYTfipxP3z3gQ9CTfQAJ1aPib2Xi3UOQxYNXi/AYEkGu&#10;HPkePQOaqq6x+uo5gcSaNWuoxYi/8Itf/IL4v9l80+uph6xUaoBE9W1fplbsDSQimOI6/SWty7d1&#10;6fY187VggoeFRL6NHTg4zSedFg/FAwnnut1zc46RhxN+QCJEHwCJTL2dAhcTDiQsP2M70Ao+1/Fk&#10;2eB0pGwBUWwBkDAVLAeQYJBkBbFkaya+fJUuqGWxJ6PSgITTIklOba5grWQsNykg4eVm6QXW49rR&#10;UgCJ73//+yLA5y9/+Uvh4hGlcBvOBMTgcMqUKSkDEubTFyULU5vFmx5sjqIb161MIGFM3H5RdV6c&#10;jTdjLvuG15N9AAnVY5I8kPAKallw0+B1IOil6m5a9SwgwWaVt912G7EfKdNcq3Du6meffTawWwCJ&#10;qKqjvpcC3kBCNVBZkFtHDiZQzu9Y8o20W18EAAnZn9L6cpasC/JB/IKsE6RFh7pseAWjso1LObNd&#10;6ceBI0uM3ULCsgDxN/EFkKie96UKkBBqaEb111USFhLRlEuLhQTHh2AT9fKk/YymUVDtyrCQCIAO&#10;ilahyQAJnvcEqrUynsW3bb49xQ0kOEglP5DjB3Q9e/bUWsGdd95JbGGx8cYbC4sJFDUF0g0k/OIQ&#10;eGTVsFlEGJZsb3tk17AkAZBQOxxcKzGXjaCUrnKATFhHqG9mriYDiX26fi5yMX/55Zeu9ttvv71I&#10;bxVUli5dSqtWrbJV6dq1a2Dwp8gTRYPMK/DZZ5+JXPb8I7FQFIGEM2VrrgMbcBAR2dn9Yiy1Gz4a&#10;ZlZY063BHhhNurR79Ov9lNgORPp5uUvIqxIBqgruH87N9QYWkhatBpBwrCUYilh+x/5PNwAkMv8W&#10;yy9QGUiUWRIAiWiCpwVI8Ge3M0uBvJJ4s2xE0yiodmUACet7SkpnzovyyIzgt9ZkgIQ578YBnUbQ&#10;0fj2LKinOIEEQ4jx48cTZ/Ph37PFFAYR/B6Rs9AU0181tK04IFHI+mBP5VnI4tCDuu9HtOY1IxWo&#10;I7uGtaEAEupHOzCopQADbbS1lFI1KKilOwhmiIuHFcTSto9SHIncMtTiVaivOes1GUhM+NGR1NnZ&#10;KWJGcHRluRx66KHEvnBB5brrrqPnnnvOVuV73/sePfTQQ1mXD+uLUQGOwM4WOhxBv1BUXTa8wUUp&#10;gISZL7zNYeoYL5DwjpsBIDFy5MgYT1z1dgUgkdze33DDDSI1YNZiSAQpCiARw3lzxv8xulSKq2TU&#10;SwZI+Llwlc7kP04gwZbCbUZMpu222y6GzSPx2/rEE0+Mpa9q6KTigETBXN8BJOQn6rmd8wvECCAR&#10;5WgnlPZT3k8ZSOQzbQyiHY5fRh94WMtEWV011pVjSHz66afCT+72228n/m8u+++/P73yyiuB0sBl&#10;oxpPTvxrLi6oJVw28ub1nm4jcNmI/8RWbo8AEsntHYBEcto7R64UC4liFUsGSBQ76+jt4wQS0UdH&#10;izgVSDeQCFppoDsHN/SPLQAgEfEI5SGAdzunhYI9xoOzjQySwoNacutC/4X6JmxaSm8Pv5jWcCW4&#10;bihvqleWDTYtY783hhPsP8f/C8pNDiChLDcqBijgn/bTetJif7KSD5hlxXJQDWrp67JhOD04c337&#10;uIJUclBL47EabWAbWsfatvv4YxGILiyI7dSpU2n16tXU1NQUeJ779OlD8+bNo969e/vWQ9rPZD4S&#10;ACSS0Z1HBZBITnsAiXiyPERO+1mmLQeQKJPQZRimMoGE3+VTMbYAgITOyXK7SgQHlPSADS4XmnAg&#10;IcOOvDuIp8UEUn+q7qpf2k9uzym8fv3rX9O2225LHDnbrwBIqKqNekEK+AMJs5VXxG6Xyapi2k/v&#10;GBJiEOGOIQpf3JsXueJOWGuII+2nlx6FNUVL+1kzdizVGhlyIqX9lOAMYkhUz/sTQCK5vQaQSE57&#10;AIkyA4kyB8UFkEjPe6vYmaQSSBS7qLD2ABJhCuH1LCsQBCRU1w0goaoU6hUDJKBemAKKAUB9ugGQ&#10;CNM3O68DSCS3lwASyWkPIFFOIGF+H9HMDYWglgL4859aqRRxLgEk0vPeKnYmABLFKoj2UKDCFACQ&#10;qLANy/B0wywkMrx0jaUVrCfyecQ9g22qdw0goa5VpdcEkEhuBwEkktMeQKKcQCL3HUVWVivnv+M/&#10;BwAS8WuaVI8AEkkpj3GhQEIKAEgkJDyGdSkAIBH1UHhEMbfiQ0TtyqgPIKEhWoU2AZBIbuMAJJLT&#10;HkCinECC1Xa4HUougqU4BQASpVA1mT4BJJLRHaNCgcQUAJBITHoM7FAAQCLZIwEgkaz+5RwdQKKc&#10;atvHGjduHL311lt0wgknFD2JP/7xj3TMMcfQhAkTfPt6+eWX6fzzz6fFixcHjldXV0ezZ88WgW3j&#10;Lkj7Gbei0fpDlo1oeqF28gokDiSOGTKUXl1NtOnO/lG545bp34/fQ90PPI423bFn3F2jPyiQegU+&#10;e7mVpt84kUaOHKk9V8SQ0JYODSUFACSSPQ4AEsnqX87RASTKqbZ9rDFjxtCLL75IAwcOLHoSnO3m&#10;uuuuo169egFIaKiJtJ8aohlNqiHLxvLly+nmm2+mXXfdVU8kR6uvvvqKpkyZEktf1dBJ4kBizpw5&#10;tGTJkrJq/corr9Dee+9N3/nOd8o6bjUP9s0339DkyZNdEhxxxBE0aNCgapYmkbWffvrp1LdvX+2x&#10;ASS0pUNDAInUnAEAidRsRcknAiBRcol9B4jTZUNlFbCQ8FcJQELlBLnrVAOQ+N///V8699xz6dBD&#10;D6WePXvqCZVr9cQTT9C3334r3CJR1BRIHEioTRO1Kl2Bzz//nLp16+ZaxqRJk+j666+v9OVV3fwB&#10;JKpuy0uyYFhIlERW5U4BJJSlqviKABLJbSGARHLaO0cGkNDbi2Ag4RHbyDZMfUVk2Xjsscfo1ltv&#10;pY8++oj4oZ3Ow9IvvviCrrrqKtp///1pwYIF9M478cTw0Nu1ymoFIFFZ+1WxswWQqNit85w4gES2&#10;9jOp1QBIJKW8OS6ARLL6l3N0AIlyqm0fC0AiOe0BJOK5EEe3kChAinxWqBIcgziDWjKQaG5upiuu&#10;uIIaGxvp1FNPpWOPPVZ51uvXr6fLLruMTjrpJDrggAPoZz/7mSeQmDW4C43osDKRSN3nsmaRR6Dq&#10;jsaeVNdS6wI75t9XSJ3U0Nj2Tmp2hIWR6zmzdOUbywFIOxqpZ10LmT2XDijJ4gJIKB81VCxGAQCJ&#10;YtRLX1sAifTtSSXOCEAi2V0DkEhW/3KODiBRTrUBJBDUMrnzxiMnFtQyf5H1vhjHrUopgARbbTNc&#10;GD9+PA0ePJiGDh0aOu1169YJiPGTn/yE6uvr6b333vMFEn5wQYCKNi8AkMtcUjuTNrQOz83Fymbi&#10;gAU+qcBdY+bq1c/cQGaX3ila/eYaKohGBQAJDdHQJLoCABLRNUtzCwCJNO9O5cwNQCLZvQKQSFb/&#10;co4OIFFOtQEkACSSO29JAInCE/jyPE231C0VkOD+2f2CrSXYdePHP/6x74auWbNGwIhRo0bRUUcd&#10;JeoFAQnKQZvaPAwoAIGOpplEI0aQYQqRAwX8mmlt0jG2nTpzpg++VhaiK9O6Qe7fCRZEe5IBh1q7&#10;Up5qAIlSqou+8woASGTrMABIZGs/k1oNgERSypvjAkgkq39co7/77rv0zDPP0JlnnunbJYBEXGpH&#10;7wcuG9E1K1WLqDEkLr/8cjr66KN9U7aOHTuWevfuTZxJJU0lioUEx0yYOHEiXX311bTbbrt5LiML&#10;MSR+//vfCxeKiy++2DOmneWyIce140wZVkyIs846y6UNZ73hM9DQ0JCHEaFAImeNMGdYATCYEGEO&#10;DWtvJRpcR7bXhDVDR8EVwxNo2KfmBBZqlg4m+JBhiFq7eE4+gEQ8OqKXEAUAJLJ1RAAksrWfSa0G&#10;QCIp5QEkklU+/tH33Xdf8URvwoQJdM4557gGqHQg8cYbb9D9998vLgc77LCDp4A77bQTLV68mHbe&#10;eef4BS6iRwCJIsSLuWlUIHHvvfcSv3c4SCFf2Pm3j1yyACR4PSeccALNmzePhg8fTtdeey3tueee&#10;tnVGjyER88b5dBfFQuLTTz+lrbfemrbZZhsBEfh/3bt3z/fsBSSsF9kCgsHTJZdckq//wQcfEAOr&#10;888/n37wgx/YZhhoIWHU9AQGc4ZRe2czEceFyP03h4IQUED6t9HYABTMDVrJcuBwyeOoowQWnODD&#10;GtsjdkUpdhdAohSqok+XAgAS2ToUABLZ2s+kVgMgkZTyABLJKh//6DfeeCNx1iouPXr0EBd3TmHX&#10;tWtX8bdKBxK8BoYuDCYuuOAC8UR31113tQkJIGHKgbSf/u+vqEBi2bJl1KdPn3yHfFHnYIVnnHGG&#10;+FtWgMQtt9wiPjOsMmzYMLruuusEiOGSBSDB6zjkkEPoxRdfFGvaYosthLUEB6LcbrvtKBSZW6wA&#10;ACAASURBVAhIcH2OKcGwc9y4cfT++++L/8/7P3DgQNeBCwMSTqhgc6FwwASne4UOXAhvgxgS8X8r&#10;o8dUKgAgkcpt0Z4UgIS2dGgoKQAgkexxgMtGsvrHOfqDDz5ITpPiHXfcUTzBu/DCC4WP84ABAzyt&#10;J+KcR9S+ONYAX37a29tDm/JafvGLX+Tr8XqvueYa8eSSC4CEKU05gMQjjzxC++23X1575+alOYbE&#10;gQceSLNmzQo9b1aFI4880lW3V69ewhqJAVlaXTb4ovzwww8rrfOpp56im2++2VWXAzSyCwP3tWHD&#10;BqW+ylmJLRa+853vuD77/ObAnyFPP/207eXNNttMANt+/frRAw88INbrVxiE8nhvvfWWADj9+/f3&#10;rBoKJPIuGpwRw+kqIf9b043CYe0QBiTMgJruQKRh7eLca1hIxKkm+vJVAEAiW4cDQCJb+5nUagAk&#10;klLeHDcpIDHCCNrVt2/fwMV3dHQI81o/8/xklUvf6J988om4HHmVmpoaOvTQQ4UvvJc7R5KrsS6u&#10;S5cuDZ3G7bffLp5mOstpp50mnuby+uCyUR4gwRdYTonoZ+KfZiDBnz0HHXRQ6HmzKixYsMCz7i67&#10;7CIusaxD2mJI8PuA3QjYIkClrFq1ivzegwwl2traUgkkTjzxRHr11VeFhYNKWblyJXHcB6/C6To/&#10;++yzQCDR2dkp4MU+++xjg6PO/kKBhBxH4oJfGfEjOqhJcsHIW0U0L8rFlpBSecbssuEHI3hNABIq&#10;pwp1KkoBAImK2q7QyQJIhEqECgoKAEgoiFTCKkkBCTZ1lZ90ey1x8uTJ4tIQJQ98CaVKfdetra00&#10;depU2zzZQoIv8BdddFFqLSTYTJotJP7rv/4rVOP//Oc/vpciTrfHF8dXXnkFMSRefln4tfOlNKjU&#10;1dXR7NmzqbaWPdWjF/a/X7t2rWjoNPFPM5DgSzoHglUp//73v4XljVwYaLDbBlvoZMVl46677hLu&#10;C3IZMmSIuJyzFUBWXDYYWnIAYKtsvvnmwgWM3TEWLVpEzc3NvkBi+fLlxDErOMYGWwixxcjPf/5z&#10;z2MUDiRycSSMTBfttRPsMSKMHq24ETOHzaERcvwIHi3GoJZBMMIcyohfgRgSKh8VqFMpCgBIVMpO&#10;qc0TQEJNJ9QKVgBAItkTkhSQ4FgH8+fPD1w8p1DjJ3MjR45MVqQKGZ0tBG666SYxW35yy+bkDCKs&#10;koUYEnxuOFaGXNiXny8Ie+yxRzSXjdyP+hVGZ/Uz26l2Qh11NMmp9uLb+KwGtbRieshKWSb+bN00&#10;dOhQYkunNJWoMST4c8py2WCAwy5Cp59+en5JWQESl156Kd1xxx1iXQz3+D3FVgBWyQqQ4BgQDAu2&#10;3HJLAZMY2G611VZimUExJNhFgz9jGdDsvffeoj5/Fq1fv94Fgvk1FSBhxZGor2+jjlop4wZ3ID6f&#10;OqjWeK3NmZ7TeLnYtJ88RBiMMKcBIJGmzy/MJQYFACRiEDFFXQBIpGgzKngqABLJbh6ARLL6xzk6&#10;X8jZgoB9nEePHu3qOgtA4tRTTyVO3ceFA3byU2o5TaF6DAn2y55Ate2dNKCxC81oMEBEP/MCIJtN&#10;x7U/DCT+9Kc/0UYbbRRXl4H9sNn53/72N+JYCUGFP3/32msvYh96nfLaa68RZy7wKvzU+c9//nPF&#10;AwmOv8IxORhEnHzyya6lZgVI8HuHrdE4kwh/ljhLFoDEX/7yFzrllFNEMEqOPcFBLeXiByRef/11&#10;ASOamppc1kRTpkwhdneZNm2arS8lIEFmfIg2o2X9TCcMDXpNoAIjGUcdtayot2fbEO4cbVQz1g44&#10;nGDB/LcRlNX4DGwOMJACkND5ZESbVCsAIJHq7Yk8OQCJyJKhgYcCABLJHgsAiWT1j2t0furL7gry&#10;k1tn35UOJNasWUM9e/Yktpxh6OI0o+f1RgMSIm8eNczIAQlSSKWnuWEMJHiPgvZHs2vPZuwuwS5R&#10;v/71rwO7ZZcDtqpxZitRncvZZ59N7FMvl6xZSLzwwguBcRiyACQ++ugjWrdunQ3uZRFIvPnmm8TB&#10;SDfddFPPI+4FJBhG8XvEC0ZYnTCU4Kwbt956K22yySbiz2pAwgcq5DpWt2BgOy+ruANT8it2sFCA&#10;HV5CyDADQEL10xD1KkYBAImK2SqliQJIKMmESiEKAEgke0QAJJLVv5yjVzqQ4IsvP8nffvvtfWVT&#10;BxLiF7phEdFChZ/y3j/k49ijrLpssP89m6xzYfcMfop8wAEHiH9nJYZE2P5nAUiErZFfz4KFRNg6&#10;nUCCYRSDCAYNViYfvz5uu+02+sc//iEsJRh4qAGJsBnF97ouWNBtpzNzZNnQUQ1tIisAIBFZslQ3&#10;AJBI9fZUzOQAJJLdKgCJZPUv5+iVDiRUtIoEJFQ6jKlOFoEEZ10YPHgwccYcdmfYc889bWoBSMR0&#10;eDS7WbFiBQ0aNIjeeecdzR7szaoNSLB7B1sZMWCQ3cKCxGxpaRHpQLkNB3tll7K49C92E3XBgm47&#10;nfkCSOiohjaRFQCQiCxZqhsASKR6eypmcgASyW4VgISpP/vBc1A3Nl1OunD6Ok5vaQVai2s+ABJ2&#10;JU1zaKe6Dn/smMTPIpDgLAOc8pJN4L0KgERMh0ezGwCJ6MJZFhLf//73ibOOMGCI6s7EbTgNKbuV&#10;sStHuoCEaQ/mjC/hqZTNgqw0n4vOcQEkop9ZtNBQAEBCQ7QUNwGQSPHmVNDUACSS3SwACVP/xx9/&#10;nDjNKEeWT7pwGjnOkHHiiSfGOhUACVlO9qGeQQ0bWml4BJV1IUYWgUSYbAASYQqV9nUAiej6MpC4&#10;6qqrBJjm9J9RYYQ14t133y1i+my88ca0cuXK6BOp0hYAElW68eVeNoBEuRUv7XgAEqXVt1p65+jV&#10;++23X7UsN5Xr5DRo7777buDcpk6dSqtXrxb+tEGlT58+NG/evEB/W/6hlra0nwwk+Efk3LlzE9+j&#10;k046ic4//3wACY2diOKywabIjQM6qVWZSBQycwRFpfeaNoCExmaWqEnUtJ9h00AMiTCFSvv6lVde&#10;KeLKjB8/vuiBOO0pW8rFVTjmjRVjJa4+s9wPgESWdzdFawOQSNFmxDAVAIkYREQXUKBCFACQKN9G&#10;AUjoax0FSOhYO0SHGOZaACT09zTulgASeopWQwwJVobhfI8ePfREcrRidw3V+BOxDFjhnQBIVPgG&#10;Vsr0ASQqZafU5gkgoaYTakGBLCgAIFG+XQSQ0NdaHUjouGz4pcoL968GkNDf07hbAkjoKVotQEJP&#10;HbSKQwEAiThURB+hCgBIhEpUURUAJCpquzBZKFCUAgASRckXqTGARCS5bJXVgYTRbNZgGkytEVw2&#10;9OcFIKGvXdwtAST0FAWQ0NMNrdQVAJBQ1wo1IyiwZs0a6t69e75FFCDBddn3CiW9CgBIpHdvMDMo&#10;ELcCABJxK+rfH4CEvtbqQELT2sEWeZ7nWUNj2zspLKYEgIT+nsbdEkBCT1EACT3d0EpdAQAJda1Q&#10;M4ICDz30EN1///00fPhwOuGEE0QKs27durl64OBm119/Pc2fP59aW1vp2WefpYULF0YYCVWTUABA&#10;IgnVMSYUSEYBAIny6Q4goa+1OpDQGcOEGDRzQ8GqwrCyMP8UnK0DQEJH79K0AZDQ0xVAQk83tFJX&#10;AEBCXSvUjKjA3nvvTUuXLhWtttlmG/rkk09cPWy99dYiertVHn74YRoxwviGR0m1AgASqd4eTA4K&#10;xKoAgESscgZ2BiChr3VpgUQHNfasoxYaS+2dzVRLzn/7zxtAQn9P424JIKGnKICEnm5opa4AgIS6&#10;VqgZUYFHH32U+OKqWmpra6m9vV21OuolqACARILiY2goUGYFACTKJziAhL7W4UDCCmbZQDMM04Y2&#10;11BhASpzEGJFrmGNBSeC58xA4sUXXxTWouUoK1eupDlz5tDbb78dOFxdXR3Nnj2b+LdX3IXHHjp0&#10;KHV0dMTddVH9AUjoyQcgoacbWqkrACChrhVqaijQr18/eu2115Ra8hcof4GhpF8BAIn07xFmCAXi&#10;UgBAIi4lw/sBkAjXyK9GOJDQ77uYlgwknnjiCTrooIOK6Ua57TfffEN9+/alyy+/HEDCoQCAhPIx&#10;slUEkNDTDa3UFQCQUNcKNTUU4C/hIUOGhLbcd999lcFFaGeoUHIFACRKLjEGgAKpUQBAQtoKKbBh&#10;/cx2qp1QRx1NUlyBIncNQEJfwDQDiW+//ZZuuukm/cWVoCUsJIoXdezYsdS7d28aM2ZM8Z3F2MOK&#10;FSto0KBB9M4778TSazUAiZdffpkYHh5wwAFFa7Z27Vri/917771F91UtHQBIVMtOJ7jOQw45RJgr&#10;BpUnn3ySjj322ARniaGjKAAgEUUt1IUCla0AgIS1f2zyP4FqjcwKAxq70IwGA0T0a6SedR3UFBLY&#10;UPUEAEioKuWuFw4kLJeN4CCU9p6LdfMgcckBkNDf1zhbwkJCT81qABIcjP/ss8+mPn360MEHH6wn&#10;lNHqs88+ExZRm266KX388cfa/VRbQwCJatvxBNb79NNP0zHHHOM78g9+8AORXQOlchQAkKicvcJM&#10;oUCxCgBIyEDCzLTQMCMHJEgt04LqHgBIqCpVLiChPx+rJYBE8RrG1QOAhJ6S1QAkHnvsMbr11lvp&#10;gw8+EHFVxo8fH1ms9957j9hqhuPFLFiwIDYLlcgTqcAGABIVuGmVOOUjjjjCFzqw9US5fCsrUbs0&#10;zhlAIo27gjlBgdIoACAh6Sq5bJh/raGxhsVEc0xxAQEk9M+wmoWEVzBLa8ygoJZe1hVqFhcAEvp7&#10;GndLAAk9RasFSDQ3N9MVV1whoEJUKMHBZBsbG2n06NHC7eNnP/uZJ5CYNbgLjejwCIgr0ggboXbr&#10;Z9KG1uG2jepo7El1LbWuFMPm360ou/7fR3K9mrHt1On4wuI5TaiV/m77ngsL9qt3ppytACTi0RG9&#10;hCjA0IFdN5zl+OOPF6ZNKJWlAIBEZe0XZgsFilEAQKIY9aK1BZCIppdcWw1IzKCGSO41jswazukp&#10;ZNoAkNDf07hbAkjoKVpNQOL666+n9evXi6CwNTU1NHHixFDRGEZceumldOGFF1J9fT2xpYQfkPCD&#10;CwJUiNQ/TgCQ+wyqlUGF9bnkqJuDGk7o4Dcmj2bBCi9QEdQuVJSIFQAkIgqG6voKMHxobW21dcAZ&#10;ODigJUplKQAgUVn7hdlCgWIUAJDgJ+G6T9ajKQ8gEU2v0gMJawQ1awiv2QNI6O9p3C0BJPQUrTYg&#10;wSp98cUXwlpi++23p+uuu85XOA4cOm7cOAEkjjrqKFEvCEgYBMCIO9RCtYbrX8EQwgQMHU0ziUaY&#10;boGF18zvnw7JssHXysIkDK7+vcGCHbYCSOi9N9CqAhVg+MBpQK3Cl9r/+7//q8CVYMoAEjgDUKB6&#10;FKh0IHH++efTGWecQYcffrjnpj3++ON0991309y5cxPfVAAJ/S0It5DQ79v4lW9cGBppQGeUgJjm&#10;eAASxegeb9uoQIKfkh999NEiJoBXyUKWjY8++khYAVx99dW02267ea4zC0Di97//vXChuPjii6lb&#10;t26udXIMCXbZYAsJq3z11Vd01VVX0RZbbOGZJWfZsmXCkoLPgQUjQoGE+CypoznDnC4Sc2hYu/HQ&#10;drDjNWH10FFwDfQEGvblOIGFG0jIFhYNNMMBPKzeYCER7+cPekuRAj/84Q9pzpw5Ykbt7UbKNCNw&#10;DErlKQAgUXl7hhlDAV0FKh1I3HzzzXTNNdcIIMH/35nRqdKBxCuvvEIzZ84UQdh22GEHz23+6U9/&#10;SgMGDKBzzjlH9xiUpN3bb79Nw4YNE78Hgspbb70l6vB3j18pLZDws5IJ968GkCjJ0dHqNCqQ4LSN&#10;/N7Zf//9xYXdef6yACRYSAYu8+bNo+HDh9O1115Le+65p03fLACJTz/9lLbeemvaZpttBEDg/3Xv&#10;3j2/Ti8gYb3IsSGcUKKjo4OuvPJKYUXBwfnlEmghYVT0BAZzjM/BzmYyaAXV5f6bb0gCCkj/Nhob&#10;gIKNKALgqKNOMFhwW2AASGh9vKBRJSnAb2DOfT1q1Ch68MEHK2nqmKukAIAEjgMUqB4FKh1I/PWv&#10;f6XDDjssv2Ecz4jBxIknnij+FglIpDSo5R577EHsx8zAYcKECdSjRw/bAa10IMGL+d73vkff/e53&#10;xcXwtNNOc70BtYAE/3Cf0eAKIhfnuzuLQIKzEey4447it5xXYdA0dOhQ4t98aSpRgQQ/Aec0kFbh&#10;izrHBmCLKy5ZARK33HKLsASwCkNCdlNgEMMlC0CC18Gf/RzTjgsDBraWuOyyy2i77bajICDB9Rn4&#10;brzxxjRlyhRxrhlE8FkYOHCg64iHAQknVBCAgnIxIhwwwfaaMZKS1YLDqgJAIk2fQtJc/vGPf4gv&#10;bpRkFLjpppvEjyb+cYFSfgX4i4WznhRTACSKUQ9tZQUWLlxIX3/9NURJSAG+xPFlNqioAgn+TOdL&#10;CD+F8iv83fvcc8/lf9D71fvDH/5Au+++O+29995FK7NmzRq66667XP2wCyFfbjlfvJrLhvkkyebf&#10;q/K0KsIKdF02LrnkEpo+fXp+JP6OlU2wswAkOGDcr371K7FGviSymfnZZ5+dXzOARISDZlTlh0Oz&#10;Z8/WslR94YUXhMUNv0cZgPH5kkuagcSBBx5Is2bNUhbryCOPdNXt1auXWPcbb7xBvXv3pjFjxij3&#10;V46KK1asEBflhx9+WGm4p556itiSzFk4QCO7MHBfGzZsUOqrnJU4bsM333zjCSi95sGQhb9/5LLZ&#10;ZpuJ88vfBw888IDNZcPZB3/mrF69mhhsTZo0ifr37++53FAgIcA2u2hwhibn94r8b/d3DoBEOU9Y&#10;icfqVbsXrevSlTbapGuJR0L3XgrwR1oXSJOYAmv+uYzund4iTPN0C4CErnJoJyvw6quvCjjGKbJQ&#10;yq8A/5Bbvnw5/fvf/w4cXBVI7LzzznT66afTtttu69sf+/D+6U9/ovPOOy9wzN/+9rfUt2/f/BO6&#10;YtThiOk///nPPbvgS9m5555LzzzzjEIMCbfvL/84HEytrjRquvNl02l+Wufny+3XL1uB8KXCWXg/&#10;+Ef4bbfdVtEuG7wuPod8CZRLz549xZPdCy64gMKBRJHBSSXrmPqZhsvpBA5CJwef896dLFpI8ErZ&#10;D//zzz8Xi2aLHH5izO/rrl27UpqBBH+uREk1v2DBAs+N3WWXXcQlll3A0gYkFi9eLNwIvLLbeS1m&#10;1apVtHTpUs91MpRoa2tLJZDgz0s+a7wXKoUtGz744APPqgyDP/vss0AgsWTJEhEzgoHUPffc4ztk&#10;KJCQ40hc8CsDTnRQk+SCkbeKaF4kgYvccCoQHC4bKsch+Tq79N6Dtr7kXtp0p92TnwxmAAXKrMD7&#10;9zTS5LOH0siRI7VHBpDQlg4NJQVeeukl4ie7/LQNpfwKfPzxx+LpKAc1CyqqQIKfWrMfMj8x9Cv8&#10;456fLM2fPz9wTDYF5x/CxXxOWQM4Ayrz3/kpKbttsGlyuMtGkRfZCFs7ePBg4ePMl6Yohd9Lfim0&#10;GUpstNFGIoZG2mJIcGwIzrTFECas8OV37dq1ntX22WcfcdHgeBoMxsIKg6TGAZ2FSPbGD/iei5oD&#10;wBKfgQlUazzRHNDYhWY0GCCiHz/ltF8kvMbNKpBg9wVn7A/OSMAm8Mcdd5yRLMDIDFDhLhsMaxl0&#10;yYXfm2yqf9ZZZ2XGZYMtyNh9QS5DhgwRl3O2AsiKywYHKGX4bJXNN99cwEx2x1i0aJErqKWsB0Me&#10;1oPh9iOPPCLgBX83brLJJq63fTiQyMWRMNw02msn2GNEGL1ZcSNmDptDI+T4ETxSLEEt5SkjhkTY&#10;90XJXgeQKJm06LgCFACQqIBNqpIpAkgku9HVAiR+97vf5U16nfEjeAfCgUT59knXZYMtB/jHsVzO&#10;PPNMEaCOAVGaXTY4lofTjNpL8dtvv134b8slmoWE1VLH9abQpmFGDkgYtjGhweWMIRlIPPTQQ/T3&#10;v/+9fAcpwZHYZYuDALK7QKUDCQanlssGW1MxxGTAZ5WsxJBg14c77rhDLOsnP/mJ+NxgyGeVrAAJ&#10;hpUMC7bccksBkxiebbXVVmKZQTEkGEbw+5g/fyw3whtvvJE+/PBD4ngq7PYnFxUgYcWRqK9vo45a&#10;KeMGdySgQwfVGq+1WbElpAHiSftp/zyU04paryi5h8T0WdPF8AnKOwWxbwxHHHWaxMU0Vmq6AZCI&#10;cyseo7eHX0xr5C63O4f2ueMGsr89cxUWjqQXb59vm8B3jp9P/c7yf6IW52zRFxGABE5BWhQAkEh2&#10;J6oFSHB2J44jwT+yvfzBswAkOHYHx93gwmlO+Qnurrvumj9gaQYSKlk2eCG8Bs56wIWtcThGBj+l&#10;tkq4y4btF70BE9qkP9QU0ur5vS01A5pm1UKCg1rK5u+sPz9p5lgfHCsmC0EteS0vv/yyABEnn3yy&#10;62RkBUjw3rHrCb+nvGIKZQFI/OUvf6FTTjmFxo0bJywzOailXPyAxPPPP0+TJ08W4MGZGZABBcfr&#10;+OUvf2mDEkpAggqWd/Uzna5fQa/xrOW0nVK2DeGq0UY1Y+2AA0Etk/2t5Ts6gERMG+MBFwo996Ad&#10;pi2iGsly8uMpPWj5az5jB0GMmKaLbkwFACRwEtKiAIBEsjtRLUCCLxTsouFX1IGE9SPQ2VN46kfV&#10;ndaxkGDYUlNTQ6NHjxZ+/E4Tcx47C0CC3To4cCpfmk499VSXpJGAhOqGxFAvi0Dik08+yceK4afO&#10;/CCTL3lWSXMMCbaSevfdd5V2lt0Jg+IwZAFIsMveunXrAuPWZAFIvPnmmyL2g9OawToIXkCCLbcY&#10;RHAWEieMsNpZUGLatGkirgoXNSDhAxVyHQsriLZgUGqChhXSWfauDyCh9HYvfyUAiRg0/9ckWnL5&#10;fcSx8W0WDtLfSYIMXzwwgN6Yx18AdlBR+LujnximiC68FQCQwMlIiwIAEsnuRLUAiTCV1YEEP7Wa&#10;QQ1G8LF+VjBLDkjWOIA6W/2DBBfStpHI0sHP5Z1PsKw56gAJzhzGJsicEtOvVDqQ4FgTnILR6ym1&#10;tWYAibCTbn+9mCwbd955J7ELjTPTSdaARJiiWQASYWvk17MAJMLW6QQSHGuipaWFGDQExUXifjlo&#10;MLsnsaUEW16oAYmwGcX3uq7rhW47nZnDZUNHNbShvLXDftPp4IlDbYoIyLC4XnLbKLh1dL/0Xdrj&#10;ULn6MloxZhCt7i+5beQtLwrwogAuBlGvWb8h/xju2JwwBQAkwhTC6+VSAECiXEp7jwMgYeqiAySG&#10;50xjzR6CLCTsEKOuo4k2iMjp3sEQdYCEyimqdCChssZSA4koYEmebxYtJNin3i/lIa89KxYSYecO&#10;QCJModK+fuWVVxIHUmVXoWKLDCQYRjBwY8CgmvGI4QVn4eB2HPCS3eY4q1Qaii5Y0G2ns2YACR3V&#10;qr6NCRE+MAKzuwGDhzh5qwlVmFDonxh4nPlK3hpDabyq359gAQAkcEDSogCARLI7ASARFUgY9Wc1&#10;UmO/ZiN3fC4SumEu6/b/lffVAhINNCOXpcHMO29aWjjtKgAk9N8T6kBCx/UmGljKOpAI2yUAiTCF&#10;Svs6xzUYNGhQbBfiarKQGDhwIN19990CLMhxeFR2zIIS7MLErhzpAhKma4efdZ5tfbZ4OfG5JAZp&#10;CCChcsJQx6FAkMWDh1h5iwdVIGH0Ibt+WF16WGNga6IrACARXTO0KI0CABKl0VW1VwAJDSChKq5U&#10;L+/nWz+TDAYh3DbIFcTMbAAgoSFwrok6kNBxvYkGlgAk3s5EUMuw0wgLiTCFSvt63BYS3N+qVatE&#10;+s+oMMJaKcOMZ599VqRa5uCuKGoKAEio6YRaNgXKACSM8eT4EkQRYAZ2K1ABAAkckLQoACCR7E4A&#10;SEQFEvxkvZEGdLotG/x30ssaAhYSll78JF01y0bYu0UHSKi73hQsYgyTmFCwBCABIBF2Xkv5Oiwk&#10;oqvLFhEMmOIqm222Ga1fvz6u7jLfD4BE5re4FAsstctGbs6ylQSsI2LbSACJ2KRER0UqACBRpIBF&#10;NgeQiAokCqnY7NJ7mbT6uQXkWtaMpfbOZjI8P2wFFhL6h1odSBhjRHa90Z9XFmNIhKkBl40whUr7&#10;OoBEafVF7/ErACARv6ZV0WNQUEsSLhokBZ8MtqgQfZEzOKYURyKnKOJHxHO0ACTi0RG9FK8AgETx&#10;GhbTA4BEVCCho7a/NYRXbwASOhqbbSIBCf1hIrcEkIgsWcka/Otf/xJpPFXTfoZNBC4bYQqV9vU4&#10;XTZKO1P0HqYAgESYQnjdW4FSp/2U4k7scPwy+kCkDIXbRhzHEUAiDhXRRxwKAEjEoaJ+HwASpQQS&#10;ftYU1n55BwoDkNA/z5GAhBS0rX5mO9VOqKOOpg0UkL2VRJYNztlqK+EB3wAk9Pc07pYAEnqKVkNQ&#10;Sz1l0CouBQAk4lKyCvuxx3hwClBI2Wm+4rZ4sLXY7hzPNKHfOZ7TgS6lt4dfTGu4AVw3ij5pABJF&#10;S4gOYlIAQCImITW7AZDQABIaF9ko2wMgEUUte111IMGwaALVtnfSgMYuNKPBABH9Gn1TsZqjFNpw&#10;hpUoBUAiilqlrQsgoacvgISebmilrgCAhLpWqOmpQMEdI/+yDS44GuUtHwp/N6FD7/wf8u4gcj9S&#10;O7huFHcUASSK0w+t41OgaCAxazB14UeWIshcLoGidGG0pbfyqhvfUqSe7E/Gg1NClmQCyp0CSEQF&#10;EjoXWeXtEBUBJKLpJdeOBiTMTCcNM3JAgvizhP/kH7CUs6U0DugMtKLwmj2AhP6ext0SQEJPUQAJ&#10;Pd3QSl0BAAl1rVATCmRCAQCJTGxjJhZRNJCw4IMUIDCfYpEV8vi7Ug7uYtTNgY+Sj1PMHHNtASR0&#10;gETUi2yUQJgAEsUca3UgYYwigUtzzBoaa1hM+Fs/RNtHeR0MJPizrn///sUsL/a28+9pMgAAIABJ&#10;REFUnJ5wwYIFVFsb0eRDYSYIaqkgUgmrIKhlCcVF1yVRAECiJLKiUyiQXgUAJNK7N9U2s6KBBFmZ&#10;DAqXCbuft+Xf7aznvlyYlgxWPdkv3D2GDXpIFxn733k3neNbO2z3O7fmXF9fT21thsUHg5SmDqoT&#10;1h/1VG/8zXJdrxk7k4bNGUEtK3LXqLHt1BnVhhxAwvZWe/zxx4kvZ3Pnzg1/C0a+yHp0aUCrwdTq&#10;+aQdFhLhW+BXIxKQ0B8mcksGEn/961/p0EMPjdy2lA340nrnnXdSt27dYh8GQCJ2SSN1CCARSS5U&#10;ToECABIp2ARMAQqUUwEAiXKqjbGCFCgeSBie3blAcyZQyIEG40I/c9gcGmHc2m1/F4CgmRb1rDMu&#10;9E5YYP67n2GWXZdvZ8zeYYVBuddNCwgy/in3xdXN9gULCSfkCIAosuuJ5WJiQQ1b7AIZnoQ92fXf&#10;AVhImNpEAhJxvKXFXnZQk4d7AICEvsClARJ6wUnlVaTVZUNf6fCWABLhGpWyBoBEKdVF36VQoGqB&#10;xNe9v08bb7F1KTRFn1Ag1Qp89nIrTb9xIo0cOVJ7nj/60Y/o0UcftbXv1asXLVu2TLtPNKw+BeIA&#10;EjYAMKCxEFOiYYb4bwEGLviVcQFsoRXyhZ/lzl/6+R+5iz3xZbFQ1w4Y3ADC6sMCEC4g4eXCYcGF&#10;3HzsUCV3DlwxL6yLUcG6wrNdhGMEIBEVSJh70BHJKsXnQus8i7l9A5CIcIAdVUsDJPTnY7UEkChe&#10;w7h6QAwJPSWrIYYE/x6ZOHEiHXbYYXoiSa3Wrl0rUsv+7ne/K7qvaumgKoHEvffeG1sO4mo5KMWu&#10;85tvvqHJkye7ujniiCNo0KBBxXaP9hEVOP3006lv374RWxWqA0hoS4eGkgJxAAnZgsHTKkKylrCg&#10;QcGtgyFEK9FgtnKwLA1kiwanNYUbCuTHz10wnUDCGxoULDnaDTOLJTYrDwAJVmDUqFGGt0p9UeBU&#10;9c0WzULCOh+53n3AgurYznoAErrKEakCCc/0nTHvo7wKAAn9PY27JYCEnqLVACQeeughOvvss6lP&#10;nz508MEH6wlltPrss8/oiSeeoE033ZQY+qOoKVCVQEJNGtSKU4HPP//c009x0qRJdP3118c5FPoq&#10;gwIAEmUQuQqGiAVIiHR8I4wYCzVUU7OCVuRdMSx3DuvvDguIfMBL/xgR9WPHUkeLbFkRYL6d68/u&#10;0lGbd+GwZ9sAkJg/f37gCU8vkHBMW1iyBGVncACMfHN7HBHrzwAS+h984UAitxdkxGgxQGAhlGPu&#10;77VSth79abhaAkjEKGaRXQFI6AlYDUDiscceo1tvvZU++OADEeh1/PjxkcV67733aKzxu+GEE04Q&#10;AWPfeeedyH1UawMAiWrd+TKvG0CizIKXeDgAiRILXCXdxwMkCnEkhGx+GTecsRjyT0TdQMIZgb8A&#10;E7yCXto3Cy4b86h370IaZ+dR5h9pDKIrF0g4oFTok3WuP4MacvFJOJilcCFqHECdVqpaSSQACf0P&#10;v3AgUdiLXJJgabCg1/TnxC0BJIrTL87WABJ6alYLkGhubqYrrrhCQIWoUGLlypXU2NhIo0ePpgMO&#10;OIB+9rOfeQIJYaHV4YSixr4EpCY3f1fUutISuwNpe8eUkuu541vlzoT028n+G8gbnuudJP9WABJx&#10;K4r+PBUAkMjWwQCQyNZ+JrWauICE95etsSo5I0L+y9bhdpGPI2H/Ii+Yddu/jK2xLEjhBBDFBLW0&#10;WVEghkQKXTZ0Y0iYQGK4LWYJLCT4c4eDHw4bNoza29uL/hgCkChawtg6QFDL2KTU6ghBLaPLxhYS&#10;DCTYanv9+vV0+eWXG1aXNSKuRFhhGHHppZfShRdeKL632FLCD0j4wQW/3xzGDxkzeLbNgsvn4YhP&#10;2nH3mM4+va3E/OYapofO6wASOqqhTWQFACQiS5bqBgASqd6eiplcXECiAB6cTwcK5vKFpwLSkwih&#10;VA1n1jTSbcqZMaQ6Hk/AnU8l5L7dQILHcJrt+6T9FJlCctsHIBEbkGCf3i222ML3fREthoTG22tW&#10;IzX2aybOzuoEWs7eYCGhoW+uiRqQYPcuv1KaJ4GwkNDf07hbwkJCT9FqspCw3Mi/+OILYS2x/fbb&#10;03XXXecrHLtljBs3TgCJo446StQLAhLW75Va+fs+9xuho2km0QjhAyilhXaDcF8rC/FzwwzMLffv&#10;Agvi90WHEUOrU3wviSLazaFh0t8AJPTeL2iVYgUAJFK8ORpTA5DQEA1NXArEBiSgrZYC1ZJlg38s&#10;fv311+JJV48ePVxaRQISstWN6Ek/7arXpgFIaB1l0SgcSOj3XUzLLAKJdevW0eabb+4rCywkijkx&#10;xbeNYiHx0Ucfic/Gq6++mnbbbTfPwbMAJH7/+98LF4qLL77YM6adbCFhifDVV1/RVVddJYD2TTfd&#10;5NKGM8uxJQW7eFgwgisFAokcfJgzjFOH52hAHgaYQbZtrznhgQdwcE7MCSycYEH8e45hmeYRS0ce&#10;G0Ci+PciekiZAgASKduQIqcDIFGkgGguFACQSPYgVAuQePHFF+mQQw4RYnMU9Wuvvdb2w1sdSJhP&#10;qmxPr0KDWkbbYx0g8fzzzxP/cA7KWPXTn/6UBgwYQOecc060CZW4tqrLxqeffkp8oeB1+BUAiRJv&#10;ltQ9Q5ZVq1aJ9xI/QXaWrACJJ598krbbbjvaf//9PcXliyjHzBkzZkz5xFcYKQqQ4O44COO8efNo&#10;+PDhYk/33HNP2yhZABL8GbL11lvTNttsIwAC/6979+75dXoBCetFjg3hhBIdHR105ZVXCiuKH/zg&#10;Bza9goFELu6VFEdCBgQiMLYEC1zwQOU7x1HHCRYEsCBnEF+32waAhMKbDVUqSwEAicrar7DZAkiE&#10;KYTXVRQAkFBRqXR1qgVIsIL8g1ouI0eOpGuuuYb22GMPUgcSziwNflkb9PdMB0isWbOGttpqKzrs&#10;sMPEmtiH2VkqHUjwevgJJD+R5EvAueeeS127drUtE0BC/9xFbdnZ2SmgHu/BBRdcIPzl+eJulawA&#10;Cb501tXVifcUm/Iz1JNLVoDELbfcIiwBrMJxXdhNwQIxWQASvDYG0wyouTBgYGuJyy67TJzdICDB&#10;9TnrxsYbb0xTpkwhPhcMIvjcDxw40PX2CQMSZgDLQnYmGyAIes0YSQkSOKwqACSifsKhfmYVAJDI&#10;1tYCSGRrP5NaDYBEUsqb46oCCTbl5ewYxxxzTOCE77jjDjrjjDPEEyi/wk/u/vznP1NDQ0NgX7Nn&#10;z6ZevXrRvvvuG4tIt912mwhU5iw/+clP6MgjjxRQYu7cuQpjOeKByJHJba31sjboAAke9vjjj6fW&#10;VsPc1yhWhHf+nLZKFoDE9OnT6ZJLLhFL2mGHHYTfNv+7W7du4m8AEgrHN8Yq/D5fvXq16JH3gK0E&#10;+JLGf88KkOC1MZDgCygXfhLOl9DBgweLf6cZSPBF+eGHH1ba8aeeeopuvvlmV10LxHBfGzZsUOqr&#10;nJUYTrKFjmqKTq/frptttpmwvOrXrx898MADAjz5FXZt4TPPsUg4W1T//v09q4YCCVu8Bqflnfxv&#10;t1UegEQ5TxjGypwCABLZ2lIAiWztZ1KrAZBISnlzXFUgwT6yL7zwQkUDCc4vz99DzsKmyvyjm02z&#10;1YCE8QOx5yJqZt9b/lFp3EtabX641gh2IME/IhsHdEqByrz3XhdI8FPqX//617ZO9957b+EXzmbY&#10;aQYSvAesf1h55pln6LzzzrNV48svm1NzQDlO07d48WLaeeedw7oq6+tZjCHBAvIF7rXXXrNpueWW&#10;W4r9OPnkkwWctC7yZRU8YDC+SO6zzz7ivKiW3/zmN7R8+XJb9YMPPlhYI/FFPo0uG/w+YHhiuaqF&#10;rZXdb5YuXepZjT8f29raUgkk2JLjjTfeoF122SVsieJ1Po8ffPCBZ13+7OUAyEFAYsmSJSJmBMPy&#10;e+65x3fMUCAhx5HgNNB1HdTEmZhyPeYtJpoXuQJNOq0rPCcBlw2l84BKVagAgES2Nh1AIlv7mdRq&#10;ACSSUt4cVxVITJ06VTwVampqCpxwnz59hB8y/0D3K2xpwU+W5s+fH9jXqFGjYsuywdHS+SmYXI4+&#10;+mixHn7CFdVloxD0K8hlQw9IHH744bRw4UKXi0nYSWGT4/fff9+zGluA8A/oNMaQeOutt8TFdtdd&#10;dw1bIn355ZfiyaRXYeuIb7/9ll599dXUAYkRRtT8WbNmha4vKxXYT5+hBD+dTyOQYFDHlg2q5dFH&#10;HxWXXq/Cn3UMNyo9hsRdd90l3BfkMmTIEHE558/ItLpsMIjluZ122mlK28nuGfwZYRUOzMp9sIXF&#10;okUGaM6l/fTqjCEP6/Hzn/+cHnnkEQEv+Ltxk002cVUPBxK5OBJGHIf22gmuAJNW3IiZw+bQCGfw&#10;SQS1VNprVIICngoASGTrYABIZGs/k1pNsUDCmX5TrMPXhD6pVXqNyxdZ8WjdTLllZW4o89yrBUjI&#10;QS35iSH/iDziiCPyG6MOJLzcMPxcM0xT26gpJvkpHcdH4MtAlMI/qu+77z5bE754sXk5X4jTbCHB&#10;Tznb29tDl/uHP/yBhg4daqu37bbbisslLCRC5Yu9AkM+hn1WYSjEF7sLL7yQVq5cKfYqjUCCPwPe&#10;ffddZT2OPfZYYQkhl7RbSEQNasnvH3a548JubBzYki1JrJJWIBHVZYOtpxgWsCUPf24woOD4O1yC&#10;YkgwjGBLJ44fwZ+rXG688Ub68MMPia3vNt10U9v5UAESlqVDfX0bddRKGTe4J/GboINqjdfaXMEn&#10;3UExbYMj7afyexsVq1ABAIlsbTqARLb2M6nV6AMJy4/fkXIxn5Kx3kiEUDB/TGp93uN6zB1AwiVV&#10;nBYSHKyN41Zw2javgI/qQMLcO1daNFf6NP0Tp+uyIV+aDjzwQGFOzhd9q2QBSLS0tIgn71w4hgTv&#10;K7twIIaE/nnTbcnpE3fffXfRnM3lGXwxFLNKlmJIsOUXB1Plwm4QfFnn9xuXNMeQ4Kw7vE8qhWES&#10;r4ldvDjQr7NkAUj85S9/oVNOOSUfe4aDWsrFD0hwFqPJkycL8MBuYXJhQMHw55e//KUNSigBCSpA&#10;6/qZGxzufEGv8Qys3xGO3zrCVaPNeC5jBxzuuBM+AZpr7Zk3lOJVqBwwhTpdjCAl+SglHKyDU6BM&#10;mDBBoSmqQAF1BQAk1LWqhJoAEpWwS+mfoy6QsCwj3F/iXmt2PKmul75wJRAwtraFWnKPs51f5sKf&#10;M/+oW/4BYPVdb1x0jScZRh2z7RLX03Fzro6AiMZ0RX3hQ9pCK2QLiTxcya1Jnnf+h0y98YO4g1pa&#10;VpiVbHXC979aLCT46ZZf8DFWSR1IcG2n5UO88EsHSLD/N7ts8GWJQcRxxx3n2vwsAAm2auHsDvxU&#10;1GlezgtGUMvw93xcNdjdacaMGeK+4BWgNitAwsqywUEs2dUsi1k2PvroI1q3bp0tFbLznGQBSLz5&#10;5pvCdc1pzWCt1QtIPPfccwJEcBYSJ4yw2llQYtq0aXk4qgYkfKBCrmPzd4fjoYtjY9xWot71vcFC&#10;eIBmAIm4PjHRT2oUAJBIzVbEMhEAiVhkrPpO9IBE8Je4XdQCMBAWE86nB9Kl3w4MCl/qFowwX8/1&#10;lwcHXk8xnPPz+7f0w8FpIWH92wIMLguKwrgWPLHPU+1oVQuQCFMjGpAI662413WABMec4PgJHH/C&#10;r1Q6kPj000+JfflHjx7tu0YAieLOXpTW/Nl90EEH+TbJCpDgYKsM+6z0l84FZ8VCImzvswAkwtbo&#10;BBIcRJetshg0BMVF4n45ixPDK7aUYMsLNSARNqP4XtcFC7rtdGYOCwkd1dAmsgKVACTYp9Ayy4u8&#10;wCprwPmpmRzLhckz9Kuyg1DkcvWAhBMKBEzCZb7ogAMerhJ26wv3WJ6vk89T8tz45gwtABHusrHE&#10;48lI6Lg+pppBWwQgYaoTCUjYIFY71U4wUgI2Oc1t9d8YOkBCZbRKBxIqawSQUFGpPHWyAiTC1AKQ&#10;CFOotK9HjSERNBsZSDCMuP322wVg2G233ZQWwfCCs3BwOw54yW5Mqi4zSgMUUUkXLOi205kqgISO&#10;amgTWYE0AwnOTc++ts6gRZEXWeUNACSq/ABoLL8oIGGDAO4AgmzR0LyoJ9UZ7gyyC4bNDJI4cJTd&#10;VcJ28e/nft0MRGX5aFquGXYgUXDxYAjRSjS4jlpWqAKJAdQogiEG+YZ6jAsgoXECowIJPmcTqLa9&#10;kwY0dqEZDQaIEGfEnrJNeyJGQwAJffUAJPS1i7slgETcikbrL2pQy7Deq8lCYuDAgXT33XcLsKCS&#10;/UfWzoIS7MrErhzpAhKma6fTJdVz720uo/G6JfqdNQCJsHchXo9FgTQDCTlQViyLrdJOACSqdOOL&#10;WLYekFDxu+RwCgUg4TVF4YLhARw8gYR3B2R4geRiRUhf2C6rC6dFRJiFxAX0KyNwYssKAAkOQDly&#10;5MgiTphaU3ULCRN8GRFTqWFGDkgQAyr+UzxBVAEk1PbMqxaAhL52cbcEkIhb0Wj9AUhE04trs4UE&#10;W1xwTB5O/xkVRlgjMsx49tlnaaONNhLZZlDUFACQUNMJtYpUIM1AQk53VOQyq7o5B/xRSd1W1SJh&#10;8TYF9IAEZ8QyLR+8glraYimIy6I74nR+EhouG/YtdMSo4Bed8R/y0bBVLSSaCS4bRHFm2Qh726kD&#10;CWl/850GBx0LG9v5OoBEVMUK9QEk9LWLuyWARNyKRusPQCKaXlybLSLYBSeuwmlx2QIbRU0BAAk1&#10;nVCrSAXSDCQ4Wvddd91V5ArR/OSTTxaEGQUKqCqgCyQKKa9MS4jW4eaIcsTp4CCUOeuDUCCRy/ct&#10;Rbr2DHLp6T6SGyMfR8IZKDOOoJaSFQVcNlSPnateJCChPYpaQwAJNZ28agFI6GsXd0sAibgVjdYf&#10;gEQ0vVA7eQUAJJLfg6qYQZqBxEUXXST8xVD0FeCgP3/84x9pr7320u8ELatOAX0g4QYQsnh2y4mA&#10;NI0KQIL7taf9lCGIh4WE2UBYZpilxkgJSkZKUCmWhfw6Z9JoXqSd9jPvKgAgof3+AZDQlq7ohnxx&#10;5RhOcVjXAUgUvR2xdQAgEZuUWh0BSGjJhkYJKgAgkaD41TR0moGEl4VE165dad68edW0Rdpr3Xbb&#10;bWmfffbRbo+G1atAsUCiepWLZ+XIsmHqCCARz3nS6QVAQke19LcBkEh2jwAkktUfo0dXAEAiumZo&#10;oaFApQGJbt260bp16zRWiiZQAAqoKgAgoapUaeoBSEQAEjarF6MdW7YYvkKm9Ux8UcjhsqF/1mEh&#10;oa9d3C0BJOJWNFp/ABLR9ELt5BUAkEh+D6piBgASVbHNWCQUiKQAgEQkuWKvDCChCiQK6T6ba802&#10;9lgi8W0NgIS+lgAS+trF3RJAIm5Fo/UHIBFNL9ROXgEAieT3oCpmACBRFduMRUKBSAoASESSK/bK&#10;ABJRgMQMapBSe3IA1cHUSp0WoYhpdwAk9IUEkNDXLu6WABJxKxqtPwCJaHqhdvIKAEgkvwdVMQMA&#10;iarYZiwSCkRSAEAiklyxVwaQAJCI/VBF7BAxJCIKViHVASSS3SgAiWT1x+jRFQCQiK4ZWmgoACCh&#10;IRqaQIGMKwAgkewGA0hEARIjyMqb4t41xJDQPckAErrKpbsdgESy+wMgkaz+GD26AgAS0TVDCw0F&#10;ACQ0REMTKJBxBQAkkt1gAAlVIFG+fYLLhr7WcNnQ1y7ulgAScSsarT8AiWh6oXbyCgBIJL8HVTED&#10;AImq2GYsEgpEUgBAIpJcsVcGkACQiP1QRewQFhIRBauQ6gASyW4UgESy+mP06AoASETXDC00FACQ&#10;0BANTaBAxhUAkEh2gwEkACSSPYFEABJJ70BpxgeQKI2uqr0CSKgqhXppUQBAIi07kfF5AEhkfIOx&#10;PCigoQCAhIZoMTYBkACQiPE4aXUFIKElW+obAUgku0UAEsnqj9GjKwAgEV0ztNBQAEBCQzQ0gQIZ&#10;VwBAItkNBpAAkEj2BMJCImn9SzU+gESplFXrF0BCTSfUSo8CABLp2YtMzwRAItPbi8VBAS0FACS0&#10;ZIutEYAEgERsh0mzI1hIaAqX8mYAEsluEIBEsvpj9OgKAEhE1wwtNBQAkNAQDU2gQMYVAJBIdoMB&#10;JAAkkj2BsJBIWv9SjQ8gUSpl1foFkFDTCbXSowCARHr2ItMzAZDI9PZicVBASwEACS3ZYmsEIAEg&#10;Edth0uwIFhKawqW8GYBEshsEIJGs/hg9ugIAEtE1QwsNBQAkNERDEyiQcQUAJJLdYAAJAIlkTyAs&#10;JJLWv1TjA0iUSlm1fgEk1HRCrfQoACCRnr3I9EwAJDK9vVgcFNBSgIHEmWeeSXfffbdWezQqToE1&#10;a9bQOeecQ6tWrQrsaOrUqbR69WpqamoKrNenTx+aN28e9e7d27feggULaNKkSTR//vzAvkaNGkX1&#10;9fU0cuTI4hap0Prxxx8XZ3Du3LkKtUtb5aSTTqLzzz+fTjzxxFgH+ulPf0oDBgwQ+52mAguJNO1G&#10;fHMBkIhPS52eACR0VEObJBUAkEhS/SoaG0CiijYbS4UCigp0dnZSQ0ODYu10VmMrg2233Tadk1OY&#10;1Q477EC//e1vASQAJBROS/xVACTi1zQNPQJIJLsLABLJ6o/RoysAIBFdM7TQUABAQkM0NIECUCDV&#10;CvCT9TPOOIP4x1/37t1TPddiJgcLiWLUi9YWFhLR9JJr77TTTrR48WLaeeed9TspQcsbbriBvv32&#10;W7rppptK0Hs6uwSQSHZfACSS1R+jR1cAQCK6ZmihoQCAhIZoaAIFoECqFdhvv/3o9ddfp2uvvZZu&#10;vPHGVM+1mMkBSBSjXrS2ABLR9AKQ0NerlC0BJEqpbnjfABLhGqFGuhQAkEjXfmR2NgASmd1aLAwK&#10;VKUCv/vd7+i0004Ta+/WrZuwkqhk142gTQSQKN8RB5DQ1xoWEvraxd0SQCJuRaP1ByARTS/UTl4B&#10;AInk9yCTM/jjH/9IW2+9NR122GFifSpAYu3atfTggw/SWWedRVtssUVJdOHAbDNnziQOmGaNcfHF&#10;F9Ndd91lG48vGOvWrcv/jQOw8RpOOOGEkswLnUIBKFBZCvTq1Yv+8Y9/5Cd95ZVXEl/cs1gAJMq3&#10;qwAS+loDSOhrF3dLAIm4FY3WH4BENL1QO3kFACSS34NMzoA/DHv27Cl8OfkSv8cee9D48eNda/3h&#10;D39I++67r4i4ztHXOQL4vffeW1JNOGr7Qw89REcffTQdccQR9Oyzz9JTTz1lG3OTTTYRl4vXXnuN&#10;nnjiCeJo9Hz54B88KFAAClS3Avfffz+NHj3aJkLXrl3pnXfeoR133DFz4gBIlG9LAST0tQaQ0Ncu&#10;7pYAEnErGq0/AIloeqF28goASCS/B5mdwSWXXELTp0+PtL5//vOf1KNHj0htolZmsMBPN6OUK664&#10;gm655ZYoTVAXCkCBjCqwyy670Lvvvuta3aWXXkotLS2ZWzWARPm2FEBCX2sACX3t4m4JIBG3otH6&#10;A5CIphdqJ68AgETye5DZGfz73/+m3Xbbjb788kulNZbzx/y5555L9913n9K8su4friQCKkEBKCAU&#10;uPPOO2nMmDG02WabEafMfP/992m77bYjhqlc3nvvvcxZUgFIlO/wA0joaw0goa9d3C0BJOJWNFp/&#10;ABLR9ELt5BUAkEh+DzI9A3bTmDZtWuga2dy5s7NT/MAvR+HLw6677qo01KRJk+j6669XqotKUAAK&#10;ZFuBW2+9lY488kjq378/LVu2TLik/e1vfxOLnj17NnXp0oWGDRuWKREAJMq3nQAS+loDSOhrF3dL&#10;AIm4FY3WH4BENL1QO3kFACSS34NMz+Djjz+mmpoaWr9+feA6r7rqKmpqaiqrFiouJd27d6d//etf&#10;Ioo+ChSAAlBAVuDHP/4xPf/88+IzIssl60CC4xeNGzdOxDpKunBMIw60PHHiRAG34irnnXeeiNOU&#10;tjhIHCyaA0i/9dZbRS/1e9/7nvi9wTGg0lT4YQsH677hhhvSNK2SzoXXzLCWUyOnqXzxxRf09NNP&#10;C4gcx3uBPzfmzp0r4qWlqbBl8ocffmgLvFzM/PiziGOupa2wC3ZjYyNddtllaZsa5hNRAQCJiIKh&#10;enQFrr76apo8ebJvQ77s8w96vvyXs7BLSdgXEkMShiUoUAAKQAGnAscddxy9+eabwk0jyyXrQIL3&#10;7sknn6RPPvkk8W3861//Kn5cs7tjnIUDrvJT0zSWrbbaivr161f01BYvXmzLjlV0hzF20LdvX2Jg&#10;Uk2FYW3azhw/JOOLelxwaOXKlbFd+uM+G1tuuSUdcMABsXTLe/nVV1/F0lfcndTV1ZXNujruuaO/&#10;ggIAEjgNJVeAM1QwPfazkuAvhuuuu67k8/Aa4PLLL6df/OIXnmNvu+22InAdu5OgQAEoAAUAJIKt&#10;2Pr06UPz5s2j3r17+x4WfkrPbnCcWSmocGrm+vp64qxIKFAACkABKAAFoEB2FQCQyO7epmplN910&#10;kyd04Es/E/SkXCKYlnNWD6/Am7fffrsIXodSIgVmDaYuI4hmziQaMaKDxrZ3UnNtvGPNGtyFZjRs&#10;oNbhIf12NFLPwUStnc1kn0IHNfasoznDZtKwOSOopXYmbQjtLN41oLf0KgALCfveAEik96xiZlAA&#10;CkABKAAF0qoAgERadyZj82LrCLaSYGsJuXCAOA58mWTxcilhSGFFzU9yblkeu6OxJ9XNGUYzh82h&#10;Ecb/b3fBgCJXz5ChroOaNrRSGI8ghiMzGjxgwywaXKAmBj1RgBtFThvNK0cBAAkAico5rZgpFIAC&#10;UAAKQIF0KgAgkc59yeSsGD5ceeWV+bVxRg0OfJS0S4SXS8m9995L55xzTib3IS2LsqwXGmZYVgxs&#10;jcBmCk3UUTeC2nii9YZFQvMiAyy0kPB+5n9LFgoCarQU/KLrLWAgrC9ED9zaUnb0AAAQsUlEQVTI&#10;4AgMJUy4YP2VasbmIQj3M5hajf8bnOsv18aynGglGuxpQZEWNTGPJBQAkACQSOLcYUwoAAWgABSA&#10;AllSAEAiS7uZ8rWwWwRbHrCbBJfp06fTRRddlIpZyy4lu+++Oy1fvjwV86quSTAwmMH8gBpaZYBQ&#10;k3PnsICF6dphWVjkLSssF5CcRQQDjwm17dQp/EBMGNEx1vq35YrB/yYBQjq4z9pWUV/03dEE94zq&#10;OoCRVwsgASAR+dCgARSAAlAACkABKGBTAEACB6KsCtxxxx106aWXCjCRJpcI2aXk4YcfNmIaGMEN&#10;UMqrgHCxaKHavFuE5S5huUmYEKGjycdtQrSfQ8NELAp7XRe8sK3MCSs8YEd5lcBoFaIAgASARIUc&#10;VUwTCkABKAAFoEBqFQCQSO3WZHdinGpzypQp1NDQkKpF3nLLLXT//fdTe3t7quZVNZNxxnFwxYBg&#10;cDCBaqXgl2wFkffMEEJJrhYOODFnmGUd4VDUI6Cl6JcQwLJqzp7mQgEkACQ0jw6aQQEoAAWgABSA&#10;AjkFACRwFEIV+Pvf/y5yGa9bty60LioUFOjevTu9/vrrtOuuu0IWBQWsOA6mi4VRggBFzprC8OXI&#10;uWQ4rBps7htOSwv7ZFzjutw7FCaPKlWpAIAEgERVHnwsGgpAASgABaBAjAoASMQoZla7+vOf/0xH&#10;HXUU1dbWEgeiRAlX4P3336e//e1vtHDhQho4cGB4A9Qw+IM9RWcQoPBywZCtGuwxIDyABAOLCbUi&#10;qOUSZ2pQm+sHNgYK+CsAIAEggfcHFIACUAAKQAEoUJwCABLF6VcVrS0g8cADD9CZZ55ZFWsudpH3&#10;3HMPnX/++QASykLaA1Zys0BA4QhgaWXbqMlZTDhdLmz/tsWqcI8rLDOMECJmZg4UKAAgMXXqVFq9&#10;ejU1NTUFHoc+ffrQvHnzqHfv3r71FixYQJMmTaL58+cH9jVq1Ciqr6+nkSNH4ghCASgABaAAFIAC&#10;GVYAQCLDmxvX0gAkoisJIBFVMzPDRkMeAoQDClv8CCOF59jaFpqTy6qRTweaTxNqBrm0MoTm04MK&#10;9wx53JzrBzJsRN3AqqwPCwn7tgNIVOXbAIuGAlAACkABKFCUAgASRclXHY0BJKLvM4BEdM3QAgpU&#10;mgIAEgASlXZmMV8oAAWgABSAAmlTAEAibTuSwvkASETfFACJ6JqhBRSoNAUAJAAkKu3MYr5QAApk&#10;XwGbBWneUpTX7Wctyq+Z8bbabPLkMpdpSsbzmCBbrs4ZJmJ31VrzoLG5f0sDSG6zxoQcmdTkidQY&#10;cc05zbu1rsFErZ10wa96Up1lDuuct00LzUUFNnPHLMu7HxO7A9vVFV0ZFr6mJmZxW/hKA+ZcjldY&#10;GeXkuQjd2ozufDLK5evaz4BtOY65xKOQ2xLZq18AiXjUznQv6QISXh+YsvzFfXjGtZEAEnEpiX6g&#10;QHoVAJCw7w1cNtJ7VjEzKAAFKkuB0aNH03nnnUcDBgyIPHGnS2v+wpu/0Jpd5t1Xrb/bLuzW7235&#10;4h9hKo5MafZg5IVLsesC7RPHy7yo13rH95LStxv+uVSXBx8R5htLVSeQkC7jnuvK6SCBGVMng1Os&#10;qKUmRyyzPKzwABICfBh/bzOYR3AMNHPMOcOc4CK336WANs6seR5aA0jEcgCz3QmARPT9BZCIrhla&#10;QIFKUwBAAkCi0s4s5gsFoEBlKHD99dfTDTfcQIcffjhdc801dOyxxypP3AYkqAAUChdaGUhYcCD4&#10;gV6+T+vCGvS0XlhAmBYLViZ3LyDRUcsX6A7J0sGYlwaQkLOyeWVhswnnkTbeMEugngYFGJazuLDr&#10;JAOZHHAYO5Y6WlpohYl1cgDA/sBUwB62ipjRQBtajRDpvgHTzXYdOcsGa/4cF62jwegjH13d3CdT&#10;Mwd0EPPvMABGA80wo7JL7ZzHxg9IWNYZMvRxWFM4LShsgKuexo7toBZPGJSbe5P/vAAklN/e1Vsx&#10;XUCiMvYBQKIy9gmzhALFKAAgASBRzPlBWygABaCAnwKciejII4/Mv3zwwQfT1VdfTSeffHKoaBY8&#10;4ExFbcbt1ZaBrK3eyGDUJi614tLcjy+zxuU69Ml44XJaP7OdaieYgcILQcKlaUmp1W2uCA6XjQ7j&#10;gtoww3DL6JDcFiIDCTv8CAUSlrtI7UwTFBjF1sY5vu3fFnSwIEROk3xfdgsJW7a4gAxurrT1rFNT&#10;B9VZMMOcpAkdZhKNcGSCk1PdO7PMuQ+LOpAIzFhnufhY5ybnMuJ0QbHGl+fodYABJELf1qiQLiBR&#10;WS4bd955J+211144RFAACmRQgXHjxtGKFSvov//7vzO4usKSZs+eTevXrw9NwXnJJZeIH8w77bST&#10;rx5Lly6l//mf/6FTTjklULMnn3ySjj76aPF0EAUKQAEoUG0KvP/++zRmzBjXsvfdd1/xOXvqqaf6&#10;SpIHEjPN22ubuDSSGSPC+O+ZNELEZsg/xVeKPWBdii3LAOPfPhDD6/LpaSEhnpjbLQSiW0jYYxQ4&#10;rUBkkSx4YupjhwqmCwN5uDPIF/glNmsG7lv0lQcqMpBwWIkEAAlZm4LLyQBqlLLA5TVtmOFITe9w&#10;E3FYe6gDCYfLhlc/8t+WcMwKu6WGXQvHyAHr55oAEtX2CaexXgCJ6KJZFhL7778/bbnlltE7QAso&#10;AAVSr8CaNWvok08+oYMOOij1cy1mgm+//TZ98803tPfeewd209raSocddhhtvvnmvvVWrVpFL730&#10;Em2zzTaBfW200Ua03377Ef9/FCgABaBAtSnw5Zdf0uOPP+657L59+9J9990nPm+9SgFIWJYMxuVb&#10;sAnTWqKpo04PSFgXcBGb0d/FQw5mac3PH0iITo3Lbc51w+Oiy334xpAIjFXhc2rk8Wr5Ij6BaoW7&#10;hv9DT9PKxAQSskuEfV0SHGDLE+G1kgtYGRlINNOSfFBQE5SwRYlwA5FBgKtffwsIU42AoJYyYLIs&#10;HlwSmi4sIniowz0j0DolBJQASFTbJ5zGetMFJDQWkEATuGwkIDqGhAJQoCQKTJ06lVavXk1NTU2B&#10;/ccZ1LIkC0GnUAAKQIEKUWDx4sUu2H3AAQcI64gwC7MCkNhAzYvMrBM1NTWGRR+Jy+SARjN7RTSX&#10;Dfdl1tNdI3fhdQZNDAQSFuhgSwN2VXA8eQ8CEja3CAtchAa1lKwyBjRSlwm1uUwXDmsN11lxZ9Hw&#10;AxKs+2ADH3RaQTSiumwwyLBcX9i6RcSIaKXhjn7s8ULkCfsBIw9gYQM0uT68/iZ17wUfgt1lZPDj&#10;fhMCSFTIB1OS0wSQiK4+gER0zdACCkCBdCoAIJHOfcGsoAAUyK4Cv/nNb2jUqFFigYcccogIbHni&#10;iScqLVgGEuYTdSvdpHlJtdJpmkBBLahlAQqYoRxF8UkTGdlCQnSWgwECnLizaXhbSLhTSobHkBAr&#10;ERYHLUZ2C3vwSGdMCKfcqkCCLVPsQT2jBrU0M6OYl3jDGMVIx9rkDo7pZ3WQCzZZ6xnc0seCwglM&#10;Avvg7ZKsWnKBQgJdNmAhofTeRaUABQAkoh8PAInomqEFFIAC6VQAQCKd+4JZQQEokF0FGD589dVX&#10;wiJi0KBBkRZqAxK5GA2ml4UZyNH+unW5FCYT+UCPFiDgdia4sAd0tKCGK20nX/c5dWVH7gKdm3mY&#10;hYTJJCx44n667wkkpHSf3sEz/WXzTaGZm4MzJap5uVcFEuwfM4Ma5LSdkdJ+GkEtBZCQA4nmMlRI&#10;/fQLSHHqH9zSz6XDnYLUHmvD6TbjgDdWxg0fSOUPZMw9goVEpLd4dVYGkIi+7wAS0TVDCygABdKp&#10;AIBEOvcFs4ICUCC7Crz66qvEcch0ihM4hP3bHMMrfoIjm4RhHFEAEIX6LteNCFk2Cmktc7OwBZws&#10;rN4LSMjpPq2aQUEtbXEvrAu0R2BO7/SoBY38Y0jkglwyxamZRhs6LysswC8mg2N8p4WHa915IGGm&#10;+LTShbrOia/LRUCMCZcmzngTTlAknxkr7efhdCb9Ly0QQUItTOQNqeQ5A0jovNOrrA2ARPQNB5CI&#10;rhlaQAEokE4FACTSuS+YFRSAAlAgnQqYF1kRhNHMrIlSBQr4u8s4Mo54aAEgUQUHpNglAkhEVxBA&#10;IrpmaAEFoEA6FQCQSOe+YFZQAApAgdQq4Mh+kdp5YmKxKeALJBTOAoBEbNuQ3Y4AJKLvLYBEdM3Q&#10;AgpAgXQqACCRzn3BrKAAFIACaVbAK7hlmueLuRWngDeQcAce9RoFQKI47auitQUkJk6cSMcdd1xV&#10;rLnYRc6dO5emTZtGCxcupIEDBxbbHdpDASgABRJTIAqQ+MMf/kC9e/e2zbVLly75fz/77LN04403&#10;0vz58xNbDwaGAlAACkABKAAF0qMAgER69iK1M3nppZfo4IMPTu380jyx119/nfbZZ580TxFzgwJQ&#10;AAoEKqAKJHbccUf6+OOPSQYQ3PGGDRvy/fN/X3XVVXTzzTdDdSgABaAAFIACUAAKIMsGzoCaAq+8&#10;8gqtXbtWrTJqCQW22mor6tevH9SAAlAAClS0AqpAok+fPjRv3jyXhURFLx6ThwJQAApAASgABUqq&#10;ACwkSiovOocCUAAKQAEoUNkKAEhU9v5h9lAACkABKAAF0qwAgESadwdzgwJQAApAASiQsAIAEglv&#10;AIaHAlAACkABKJBhBQAkMry5WBoUgAJQAApAgWIVAJAoVkG0hwJQAApAASgABfwUAJDA2YACUAAK&#10;QAEoAAV8FQCQwOGAAlAACkABKAAFSqUAgESplEW/UAAKQAEoAAUyoACARAY2EUuAAlAACkABKJBS&#10;BQAkUroxmBYUgAJQAApAgTQoACCRhl3AHKAAFIACUAAKZFMBAIls7itWBQWgABSAAlAgFgUAJGKR&#10;EZ1AASgABaAAFIACHgoASOBYQAEoAAWgABSAAr4KMJC4//77qa6uLlClZcuW0RNPPEG77LIL1IQC&#10;UAAKQAEoAAWggJICABJKMqESFIACUAAKQIHqVICBxIsvvkijRo0KFIBBxIEHHlidImHVUAAKQAEo&#10;AAWggJYCABJasqERFIACUAAKQIHqUEDVZaM61MAqoQAUgAJQAApAgTgVAJCIU030BQWgABSAAlAg&#10;YwoASGRsQ7EcKAAFoAAUgAIpUgBAIkWbgalAASgABaAAFEibAgASadsRzAcKQAEoAAWgQHYUAJDI&#10;zl5iJVAACkABKAAFYlcAQCJ2SdEhFIACUAAKQAEokFMAQAJHAQpAASgABaAAFPBVAEAChwMKQAEo&#10;AAWgABQolQIAEqVSFv1CASgABaAAFMiAAgASGdhELAEKQAEoAAWgQEoVAJBI6cZgWlAACkABKAAF&#10;0qAAgEQadgFzgAJQAApAASiQTQVsQOK8886jTz/9lIYMGZLN1WJVUAAKKCvQtWtX+vLLL5XroyIU&#10;gALZVODxxx+n3XbbjRhMoEABKAAFoAAUgAJQIE4FbEDiwgsvpNdff5369OkT5xjoCwpAgQpUYPvt&#10;t6cPP/ywAmeOKUMBKBCnAl9//TU1NzcTfyagQAEoAAWgABSAAlAgTgVsQCLOjtEXFIACUAAKQAEo&#10;AAWgABSAAlAACkABKAAF/BQAkMDZgAJQAApAASgABaAAFIACUAAKQAEoAAXKrgCARNklx4BQAApA&#10;ASgABaAAFIACUAAKQAEoAAWgAIAEzgAUgAJQAApAASgABaAAFIACUAAKQAEoUHYF/j/GtiLX2U1a&#10;0QAAAABJRU5ErkJgglBLAwQUAAYACAAAACEApiWywOAAAAAIAQAADwAAAGRycy9kb3ducmV2Lnht&#10;bEyPQUvDQBCF74L/YRnBm93E1JrGbEop6qkUbAXxNs1Ok9DsbMhuk/Tfu5709oY3vPe9fDWZVgzU&#10;u8aygngWgSAurW64UvB5eHtIQTiPrLG1TAqu5GBV3N7kmGk78gcNe1+JEMIuQwW1910mpStrMuhm&#10;tiMO3sn2Bn04+0rqHscQblr5GEULabDh0FBjR5uayvP+YhS8jziuk/h12J5Pm+v34Wn3tY1Jqfu7&#10;af0CwtPk/57hFz+gQxGYjvbC2olWQRjiFSTxPAER7PQ5nYM4BrFcLEEWufw/oPg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U2/XZtsDAABsCAAADgAAAAAAAAAA&#10;AAAAAAA6AgAAZHJzL2Uyb0RvYy54bWxQSwECLQAKAAAAAAAAACEAwZ0CWGJRAQBiUQEAFAAAAAAA&#10;AAAAAAAAAABBBgAAZHJzL21lZGlhL2ltYWdlMS5wbmdQSwECLQAUAAYACAAAACEApiWywOAAAAAI&#10;AQAADwAAAAAAAAAAAAAAAADVVwEAZHJzL2Rvd25yZXYueG1sUEsBAi0AFAAGAAgAAAAhAKomDr68&#10;AAAAIQEAABkAAAAAAAAAAAAAAAAA4lgBAGRycy9fcmVscy9lMm9Eb2MueG1sLnJlbHNQSwUGAAAA&#10;AAYABgB8AQAA1VkBAAAA&#10;">
                <v:shape id="Grafik 1" o:spid="_x0000_s1043" type="#_x0000_t75" alt="Ein Bild, das Text, Diagramm, Plan, technische Zeichnung enthält.&#10;&#10;KI-generierte Inhalte können fehlerhaft sein." style="position:absolute;left:347;top:-1678;width:57594;height:37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P1szQAAAOMAAAAPAAAAZHJzL2Rvd25yZXYueG1sRI9PSwMx&#10;EMXvgt8hjOBFbLZFt3VtWsQ/0F4qpiJ4Gzbj7uJmsiRpu3575yB4nHlv3vvNcj36Xh0ppi6wgemk&#10;AEVcB9dxY+B9/3K9AJUyssM+MBn4oQTr1fnZEisXTvxGR5sbJSGcKjTQ5jxUWqe6JY9pEgZi0b5C&#10;9JhljI12EU8S7ns9K4pSe+xYGloc6LGl+tsevIHDfGMX+mprY3h63u1uPl4/7V4bc3kxPtyDyjTm&#10;f/Pf9cYJfnk7nZXF3Vyg5SdZgF79AgAA//8DAFBLAQItABQABgAIAAAAIQDb4fbL7gAAAIUBAAAT&#10;AAAAAAAAAAAAAAAAAAAAAABbQ29udGVudF9UeXBlc10ueG1sUEsBAi0AFAAGAAgAAAAhAFr0LFu/&#10;AAAAFQEAAAsAAAAAAAAAAAAAAAAAHwEAAF9yZWxzLy5yZWxzUEsBAi0AFAAGAAgAAAAhAI7A/WzN&#10;AAAA4wAAAA8AAAAAAAAAAAAAAAAABwIAAGRycy9kb3ducmV2LnhtbFBLBQYAAAAAAwADALcAAAAB&#10;AwAAAAA=&#10;">
                  <v:imagedata r:id="rId32" o:title="Ein Bild, das Text, Diagramm, Plan, technische Zeichnung enthält.&#10;&#10;KI-generierte Inhalte können fehlerhaft sein"/>
                </v:shape>
                <v:shape id="_x0000_s1044" type="#_x0000_t202" style="position:absolute;top:38404;width:57594;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XPDxwAAAOMAAAAPAAAAZHJzL2Rvd25yZXYueG1sRE/NagIx&#10;EL4X+g5hCr1ITVTYytYorVbwoAeteB42092lm8mSRHd9eyMIPc73P7NFbxtxIR9qxxpGQwWCuHCm&#10;5lLD8Wf9NgURIrLBxjFpuFKAxfz5aYa5cR3v6XKIpUghHHLUUMXY5lKGoiKLYeha4sT9Om8xptOX&#10;0njsUrht5FipTFqsOTVU2NKyouLvcLYaspU/d3teDlbH7y3u2nJ8+rqetH596T8/QETq47/44d6Y&#10;NP9dTdUkG6kM7j8lAOT8BgAA//8DAFBLAQItABQABgAIAAAAIQDb4fbL7gAAAIUBAAATAAAAAAAA&#10;AAAAAAAAAAAAAABbQ29udGVudF9UeXBlc10ueG1sUEsBAi0AFAAGAAgAAAAhAFr0LFu/AAAAFQEA&#10;AAsAAAAAAAAAAAAAAAAAHwEAAF9yZWxzLy5yZWxzUEsBAi0AFAAGAAgAAAAhAGzNc8PHAAAA4wAA&#10;AA8AAAAAAAAAAAAAAAAABwIAAGRycy9kb3ducmV2LnhtbFBLBQYAAAAAAwADALcAAAD7AgAAAAA=&#10;" stroked="f">
                  <v:textbox inset="0,0,0,0">
                    <w:txbxContent>
                      <w:p w14:paraId="6F770B53" w14:textId="3F8BF37F" w:rsidR="0056582D" w:rsidRPr="005D12CA" w:rsidRDefault="0056582D" w:rsidP="0056582D">
                        <w:pPr>
                          <w:pStyle w:val="Beschriftung"/>
                          <w:jc w:val="center"/>
                          <w:rPr>
                            <w:rFonts w:cs="Arial"/>
                          </w:rPr>
                        </w:pPr>
                        <w:bookmarkStart w:id="43" w:name="_Ref220577855"/>
                        <w:r>
                          <w:t xml:space="preserve">Abbildung </w:t>
                        </w:r>
                        <w:r w:rsidR="00C36B01">
                          <w:fldChar w:fldCharType="begin"/>
                        </w:r>
                        <w:r w:rsidR="00C36B01">
                          <w:instrText xml:space="preserve"> SEQ Abbildung \* ARABIC </w:instrText>
                        </w:r>
                        <w:r w:rsidR="00C36B01">
                          <w:fldChar w:fldCharType="separate"/>
                        </w:r>
                        <w:r w:rsidR="00715971">
                          <w:rPr>
                            <w:noProof/>
                          </w:rPr>
                          <w:t>12</w:t>
                        </w:r>
                        <w:r w:rsidR="00C36B01">
                          <w:rPr>
                            <w:noProof/>
                          </w:rPr>
                          <w:fldChar w:fldCharType="end"/>
                        </w:r>
                        <w:bookmarkEnd w:id="43"/>
                        <w:r>
                          <w:t xml:space="preserve"> Block Diagramm der </w:t>
                        </w:r>
                        <w:proofErr w:type="spellStart"/>
                        <w:r>
                          <w:t>Timer</w:t>
                        </w:r>
                        <w:proofErr w:type="spellEnd"/>
                        <w:r>
                          <w:t xml:space="preserve">/Counter Control </w:t>
                        </w:r>
                        <w:proofErr w:type="spellStart"/>
                        <w:r>
                          <w:t>Application</w:t>
                        </w:r>
                        <w:proofErr w:type="spellEnd"/>
                      </w:p>
                    </w:txbxContent>
                  </v:textbox>
                </v:shape>
                <w10:wrap type="topAndBottom" anchorx="margin"/>
              </v:group>
            </w:pict>
          </mc:Fallback>
        </mc:AlternateContent>
      </w:r>
      <w:r w:rsidR="0056582D">
        <w:rPr>
          <w:rFonts w:cs="Arial"/>
          <w:szCs w:val="24"/>
        </w:rPr>
        <w:t xml:space="preserve">In </w:t>
      </w:r>
      <w:r w:rsidR="0056582D">
        <w:rPr>
          <w:rFonts w:cs="Arial"/>
          <w:szCs w:val="24"/>
        </w:rPr>
        <w:fldChar w:fldCharType="begin"/>
      </w:r>
      <w:r w:rsidR="0056582D">
        <w:rPr>
          <w:rFonts w:cs="Arial"/>
          <w:szCs w:val="24"/>
        </w:rPr>
        <w:instrText xml:space="preserve"> REF _Ref220577855 \h </w:instrText>
      </w:r>
      <w:r w:rsidR="0056582D">
        <w:rPr>
          <w:rFonts w:cs="Arial"/>
          <w:szCs w:val="24"/>
        </w:rPr>
      </w:r>
      <w:r w:rsidR="0056582D">
        <w:rPr>
          <w:rFonts w:cs="Arial"/>
          <w:szCs w:val="24"/>
        </w:rPr>
        <w:fldChar w:fldCharType="separate"/>
      </w:r>
      <w:r w:rsidR="0056582D">
        <w:t xml:space="preserve">Abbildung </w:t>
      </w:r>
      <w:r w:rsidR="0056582D">
        <w:rPr>
          <w:noProof/>
        </w:rPr>
        <w:t>12</w:t>
      </w:r>
      <w:r w:rsidR="0056582D">
        <w:rPr>
          <w:rFonts w:cs="Arial"/>
          <w:szCs w:val="24"/>
        </w:rPr>
        <w:fldChar w:fldCharType="end"/>
      </w:r>
      <w:r w:rsidR="0056582D">
        <w:rPr>
          <w:rFonts w:cs="Arial"/>
          <w:szCs w:val="24"/>
        </w:rPr>
        <w:t xml:space="preserve"> ist die</w:t>
      </w:r>
      <w:r w:rsidR="00EB0B9C">
        <w:rPr>
          <w:rFonts w:cs="Arial"/>
          <w:szCs w:val="24"/>
        </w:rPr>
        <w:t xml:space="preserve"> allgemeine </w:t>
      </w:r>
      <w:r w:rsidR="0056582D">
        <w:rPr>
          <w:rFonts w:cs="Arial"/>
          <w:szCs w:val="24"/>
        </w:rPr>
        <w:t xml:space="preserve">Funktionsweise des TCC als Blockdiagramm dargestellt. </w:t>
      </w:r>
      <w:r w:rsidR="00EB0B9C">
        <w:rPr>
          <w:rFonts w:cs="Arial"/>
          <w:szCs w:val="24"/>
        </w:rPr>
        <w:t>Jede Instanz verfügt über ein Zähler</w:t>
      </w:r>
      <w:r w:rsidR="005913AE">
        <w:rPr>
          <w:rFonts w:cs="Arial"/>
          <w:szCs w:val="24"/>
        </w:rPr>
        <w:t>-</w:t>
      </w:r>
      <w:r w:rsidR="00EB0B9C">
        <w:rPr>
          <w:rFonts w:cs="Arial"/>
          <w:szCs w:val="24"/>
        </w:rPr>
        <w:t>Register, in</w:t>
      </w:r>
      <w:r w:rsidR="00FD7C1C">
        <w:rPr>
          <w:rFonts w:cs="Arial"/>
          <w:szCs w:val="24"/>
        </w:rPr>
        <w:t xml:space="preserve"> </w:t>
      </w:r>
      <w:r w:rsidR="00EB0B9C">
        <w:rPr>
          <w:rFonts w:cs="Arial"/>
          <w:szCs w:val="24"/>
        </w:rPr>
        <w:t xml:space="preserve">dem der aktuelle Zählwert gespeichert wird, ein gepuffertes Register für die Periode und jeweils ein gepuffertes Register für die vier </w:t>
      </w:r>
      <w:r w:rsidR="002F6734">
        <w:rPr>
          <w:rFonts w:cs="Arial"/>
          <w:szCs w:val="24"/>
        </w:rPr>
        <w:t>CC-</w:t>
      </w:r>
      <w:r w:rsidR="00EB0B9C">
        <w:rPr>
          <w:rFonts w:cs="Arial"/>
          <w:szCs w:val="24"/>
        </w:rPr>
        <w:t>Kanäle. Im normalen Betrieb wird kontinuierlich geprüft, ob der Zählwert den TOP- oder ZERO-Wert erreicht hat. In beiden Fällen kann der TCC Interrupts auslösen, DMA-Transaktionen ausführen oder Events für das Event System generieren. Die C</w:t>
      </w:r>
      <w:r w:rsidR="002F6734">
        <w:rPr>
          <w:rFonts w:cs="Arial"/>
          <w:szCs w:val="24"/>
        </w:rPr>
        <w:t>C-</w:t>
      </w:r>
      <w:r w:rsidR="00EB0B9C">
        <w:rPr>
          <w:rFonts w:cs="Arial"/>
          <w:szCs w:val="24"/>
        </w:rPr>
        <w:t xml:space="preserve">Kanäle werden kontinuierlich mit dem </w:t>
      </w:r>
      <w:r w:rsidR="002F6734">
        <w:rPr>
          <w:rFonts w:cs="Arial"/>
          <w:szCs w:val="24"/>
        </w:rPr>
        <w:t>Zählwert</w:t>
      </w:r>
      <w:r w:rsidR="00EB0B9C">
        <w:rPr>
          <w:rFonts w:cs="Arial"/>
          <w:szCs w:val="24"/>
        </w:rPr>
        <w:t xml:space="preserve"> </w:t>
      </w:r>
      <w:r w:rsidR="005913AE">
        <w:rPr>
          <w:rFonts w:cs="Arial"/>
          <w:szCs w:val="24"/>
        </w:rPr>
        <w:t>verglichen,</w:t>
      </w:r>
      <w:r w:rsidR="00EB0B9C">
        <w:rPr>
          <w:rFonts w:cs="Arial"/>
          <w:szCs w:val="24"/>
        </w:rPr>
        <w:t xml:space="preserve"> um </w:t>
      </w:r>
      <w:r w:rsidR="002F6734">
        <w:rPr>
          <w:rFonts w:cs="Arial"/>
          <w:szCs w:val="24"/>
        </w:rPr>
        <w:t xml:space="preserve">daraus </w:t>
      </w:r>
      <w:r w:rsidR="00EB0B9C">
        <w:rPr>
          <w:rFonts w:cs="Arial"/>
          <w:szCs w:val="24"/>
        </w:rPr>
        <w:t>Wellenformen zu generieren</w:t>
      </w:r>
      <w:r>
        <w:rPr>
          <w:rFonts w:cs="Arial"/>
          <w:szCs w:val="24"/>
        </w:rPr>
        <w:t>. Die generierten Signale</w:t>
      </w:r>
      <w:r w:rsidR="002F6734">
        <w:rPr>
          <w:rFonts w:cs="Arial"/>
          <w:szCs w:val="24"/>
        </w:rPr>
        <w:t xml:space="preserve"> werden einem </w:t>
      </w:r>
      <w:proofErr w:type="spellStart"/>
      <w:r w:rsidR="002F6734">
        <w:rPr>
          <w:rFonts w:cs="Arial"/>
          <w:szCs w:val="24"/>
        </w:rPr>
        <w:t>Waveform</w:t>
      </w:r>
      <w:proofErr w:type="spellEnd"/>
      <w:r w:rsidR="002F6734">
        <w:rPr>
          <w:rFonts w:cs="Arial"/>
          <w:szCs w:val="24"/>
        </w:rPr>
        <w:t>-Generation-Output</w:t>
      </w:r>
      <w:r w:rsidR="00FD7C1C">
        <w:rPr>
          <w:rFonts w:cs="Arial"/>
          <w:szCs w:val="24"/>
        </w:rPr>
        <w:t>,</w:t>
      </w:r>
      <w:r w:rsidR="002F6734">
        <w:rPr>
          <w:rFonts w:cs="Arial"/>
          <w:szCs w:val="24"/>
        </w:rPr>
        <w:t xml:space="preserve"> kurz WO, zugewiesen. Der WO wird dann über den I/O Pin Controller einem physischen Pin zugewiesen. </w:t>
      </w:r>
      <w:r w:rsidR="0017728C">
        <w:rPr>
          <w:rFonts w:cs="Arial"/>
          <w:szCs w:val="24"/>
        </w:rPr>
        <w:fldChar w:fldCharType="begin"/>
      </w:r>
      <w:r w:rsidR="0017728C">
        <w:rPr>
          <w:rFonts w:cs="Arial"/>
          <w:szCs w:val="24"/>
        </w:rPr>
        <w:instrText xml:space="preserve"> ADDIN ZOTERO_ITEM CSL_CITATION {"citationID":"YZuFZq4i","properties":{"formattedCitation":"[11, S. 619]","plainCitation":"[11, S. 619]","noteIndex":0},"citationItems":[{"id":69,"uris":["http://zotero.org/users/local/VRi3dGyu/items/YXAJQI3A"],"itemData":{"id":69,"type":"document","genre":"Datenblatt","title":"SAM D21/DA1 Family","URL":"https://www.mouser.de/datasheet/3/282/1/SAM-D21-DA1-Family-Data-Sheet-DS40001882H.pdf","author":[{"family":"Microchip","given":""}]},"locator":"619","label":"page"}],"schema":"https://github.com/citation-style-language/schema/raw/master/csl-citation.json"} </w:instrText>
      </w:r>
      <w:r w:rsidR="0017728C">
        <w:rPr>
          <w:rFonts w:cs="Arial"/>
          <w:szCs w:val="24"/>
        </w:rPr>
        <w:fldChar w:fldCharType="separate"/>
      </w:r>
      <w:r w:rsidR="0017728C" w:rsidRPr="0017728C">
        <w:rPr>
          <w:rFonts w:cs="Arial"/>
        </w:rPr>
        <w:t>[11, S. 619]</w:t>
      </w:r>
      <w:r w:rsidR="0017728C">
        <w:rPr>
          <w:rFonts w:cs="Arial"/>
          <w:szCs w:val="24"/>
        </w:rPr>
        <w:fldChar w:fldCharType="end"/>
      </w:r>
    </w:p>
    <w:p w14:paraId="5E8368AF" w14:textId="7475BBD2" w:rsidR="00F86D98" w:rsidRDefault="002F6734" w:rsidP="00F86D98">
      <w:pPr>
        <w:rPr>
          <w:rFonts w:cs="Arial"/>
          <w:szCs w:val="24"/>
        </w:rPr>
      </w:pPr>
      <w:r>
        <w:rPr>
          <w:rFonts w:cs="Arial"/>
          <w:noProof/>
          <w:szCs w:val="24"/>
        </w:rPr>
        <mc:AlternateContent>
          <mc:Choice Requires="wpg">
            <w:drawing>
              <wp:anchor distT="0" distB="0" distL="114300" distR="114300" simplePos="0" relativeHeight="251666432" behindDoc="0" locked="0" layoutInCell="1" allowOverlap="1" wp14:anchorId="2C88A418" wp14:editId="316259AC">
                <wp:simplePos x="0" y="0"/>
                <wp:positionH relativeFrom="margin">
                  <wp:align>center</wp:align>
                </wp:positionH>
                <wp:positionV relativeFrom="paragraph">
                  <wp:posOffset>4987290</wp:posOffset>
                </wp:positionV>
                <wp:extent cx="5415673" cy="1722755"/>
                <wp:effectExtent l="0" t="0" r="0" b="0"/>
                <wp:wrapTopAndBottom/>
                <wp:docPr id="796335509" name="Gruppieren 11"/>
                <wp:cNvGraphicFramePr/>
                <a:graphic xmlns:a="http://schemas.openxmlformats.org/drawingml/2006/main">
                  <a:graphicData uri="http://schemas.microsoft.com/office/word/2010/wordprocessingGroup">
                    <wpg:wgp>
                      <wpg:cNvGrpSpPr/>
                      <wpg:grpSpPr>
                        <a:xfrm>
                          <a:off x="0" y="0"/>
                          <a:ext cx="5415673" cy="1722755"/>
                          <a:chOff x="-261352" y="-5494"/>
                          <a:chExt cx="5030673" cy="1345565"/>
                        </a:xfrm>
                      </wpg:grpSpPr>
                      <pic:pic xmlns:pic="http://schemas.openxmlformats.org/drawingml/2006/picture">
                        <pic:nvPicPr>
                          <pic:cNvPr id="87052161" name="Grafik 1" descr="Ein Bild, das Reihe, Diagramm, Text, Screenshot enthält.&#10;&#10;KI-generierte Inhalte können fehlerhaft sein."/>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209079" y="-5494"/>
                            <a:ext cx="4978400" cy="1345565"/>
                          </a:xfrm>
                          <a:prstGeom prst="rect">
                            <a:avLst/>
                          </a:prstGeom>
                        </pic:spPr>
                      </pic:pic>
                      <wps:wsp>
                        <wps:cNvPr id="1303452803" name="Textfeld 1"/>
                        <wps:cNvSpPr txBox="1"/>
                        <wps:spPr>
                          <a:xfrm>
                            <a:off x="-261352" y="1062110"/>
                            <a:ext cx="4978400" cy="258445"/>
                          </a:xfrm>
                          <a:prstGeom prst="rect">
                            <a:avLst/>
                          </a:prstGeom>
                          <a:solidFill>
                            <a:prstClr val="white"/>
                          </a:solidFill>
                          <a:ln>
                            <a:noFill/>
                          </a:ln>
                        </wps:spPr>
                        <wps:txbx>
                          <w:txbxContent>
                            <w:p w14:paraId="50D562E6" w14:textId="759A322D" w:rsidR="002F6734" w:rsidRPr="0021042A" w:rsidRDefault="002F6734" w:rsidP="002F6734">
                              <w:pPr>
                                <w:pStyle w:val="Beschriftung"/>
                                <w:jc w:val="center"/>
                                <w:rPr>
                                  <w:rFonts w:cs="Arial"/>
                                </w:rPr>
                              </w:pPr>
                              <w:bookmarkStart w:id="44" w:name="_Ref220582237"/>
                              <w:r>
                                <w:t xml:space="preserve">Abbildung </w:t>
                              </w:r>
                              <w:r w:rsidR="00C36B01">
                                <w:fldChar w:fldCharType="begin"/>
                              </w:r>
                              <w:r w:rsidR="00C36B01">
                                <w:instrText xml:space="preserve"> SEQ Abbildung \* ARABIC </w:instrText>
                              </w:r>
                              <w:r w:rsidR="00C36B01">
                                <w:fldChar w:fldCharType="separate"/>
                              </w:r>
                              <w:r w:rsidR="00715971">
                                <w:rPr>
                                  <w:noProof/>
                                </w:rPr>
                                <w:t>13</w:t>
                              </w:r>
                              <w:r w:rsidR="00C36B01">
                                <w:rPr>
                                  <w:noProof/>
                                </w:rPr>
                                <w:fldChar w:fldCharType="end"/>
                              </w:r>
                              <w:bookmarkEnd w:id="44"/>
                              <w:r>
                                <w:t xml:space="preserve"> Normal </w:t>
                              </w:r>
                              <w:proofErr w:type="spellStart"/>
                              <w:r>
                                <w:t>Frequency</w:t>
                              </w:r>
                              <w:proofErr w:type="spellEnd"/>
                              <w:r>
                                <w:t xml:space="preserve"> Mode (NFRQ)</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C88A418" id="Gruppieren 11" o:spid="_x0000_s1045" style="position:absolute;left:0;text-align:left;margin-left:0;margin-top:392.7pt;width:426.45pt;height:135.65pt;z-index:251666432;mso-position-horizontal:center;mso-position-horizontal-relative:margin;mso-width-relative:margin;mso-height-relative:margin" coordorigin="-2613,-54" coordsize="50306,13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o+BR1gMAAGsIAAAOAAAAZHJzL2Uyb0RvYy54bWycVttuGzcQfS/QfyC2&#10;QJ8sa3eti6VaDhQ7NowaiRA7yDPF5WoJc0mWpC7O9/Qb+gP5sR5yd63YVtAmD6aGlx2eOXNm6LM3&#10;u1qSDbdOaDVLsuM0IVwxXQi1miWf7q96pwlxnqqCSq34LHnkLnlz/usvZ1sz5bmutCy4JXCi3HRr&#10;ZknlvZn2+45VvKbuWBuusFlqW1OPqV31C0u38F7Lfp6mo/5W28JYzbhzWL1sNpPz6L8sOfMfytJx&#10;T+QsATYfRxvHZRj752d0urLUVIK1MOhPoKipULj0ydUl9ZSsrXjlqhbMaqdLf8x03ddlKRiPMSCa&#10;LH0RzbXVaxNjWU23K/NEE6h9wdNPu2XvN9fW3JmFBRNbswIXcRZi2ZW2Dr9ASXaRsscnyvjOE4bF&#10;4SAbjsYnCWHYy8Z5Ph4OG1JZBebDd718lJ0M84TgRG84mAy6/Xedj/Qk3fs4GQyHo+ij30HoPwNm&#10;BJvir2UD1is2/ls1+MqvLU9aJ/X/8lFT+7A2PSTOUC+WQgr/GEWIFAVQarMQbGGbCYhdWCKKWXI6&#10;Tod5NsoSomiNEri2tBQPBPOCOwYtvhOKvBWyOCIFdeQjFxU/IpeCQpZ1fUTuwfURuWOWc+Uq7VFg&#10;vvr6t/THv/+2m/8Rhz9veiuuuBXcek5uVEUlfh++/qMUV6TkleS2oqUnjgt1HBIQAAeMDWIaGL3V&#10;7MERpS8qqlZ87gyqB0kNp/vPj8fps3CXUpgrIWXQS7BbYhHdC6UeyE1TBZearWuE1pS15RIcawQs&#10;jEuInfJ6yUGmvSkiIDp13nLPqnBhiYs/AmwA+s1GRLkHFkJwEPoBaffydJKOJy8l2ol8MBmfDlK0&#10;jyjyAwIFfdb5a65rEgzABBqogk7p5ta1uLojLZsNlIgRyELxoQO6jjjMXlH3Q0V+V1HDASG43Wsx&#10;O0kBPz9NUbGNGoO6Si4L6DF2gHg69APid281yvdp/bvc7cs7S0d5lrVd9SB7+fB0MHhe3T9IHhKs&#10;pSg6sQVWL6QlG4oOv62E51GvL05JFZKhdPiqUUlYQV9xrSSC5XfLXazYSUfFUhePYMJqpBTpd4Zd&#10;Cdx3S51fUIuHAot4/PwHDKXU21miWyshlbZfDq2H80gtdhOyxcMzS9xfaxp6kbxRSHp4pTrDdsay&#10;M9S6vtCIFN0DaKKJD6yXnVlaXX/GmzgPt2CLKoa7ZonvzAuPGTbwpjI+n0e7aWm36s6gEWZRuIHX&#10;+91nak0raY98vtedrF4puznbsDxfe12KKPvAa8NiSzckHq34osF69mR+O4+n9v8jnP8LAAD//wMA&#10;UEsDBAoAAAAAAAAAIQDEfozSV5AAAFeQAAAUAAAAZHJzL21lZGlhL2ltYWdlMS5wbmeJUE5HDQoa&#10;CgAAAA1JSERSAAAD7gAAARAIBgAAAC7jLv4AACAASURBVHhe7J0J3FXT+sefXIRrJqqbCvkrGTKF&#10;VCjqlaEQ3gyJawhRpm6UuJmSqQhdoSR6ETJEGRKKZChjZUhl6iaueab/+e1z9j5777PHc/Y6Z++z&#10;f+vzuZ+r86797LV+a+1z9nc9z3pWvVWZIixUgApQASpABagAFaACVIAKUAEqQAWoQCwVqEdwj+W4&#10;sFEJVeDXX3+V+vXrJ7T1bDYVoAJUgApQASpABagAFaACcVSA4B7HUWGbEqnAl19+KS1atJD//Oc/&#10;Ultbm8g+sNFUgApQASpABagAFaACVIAKxE8Bgnv8xoQtSrAC//jHP+SBBx6Qdu3aJbgXbDoVoAJU&#10;gApQASpABagAFaACcVKA4B6n0WBbEq8AwV3tEL733ntSV1cnw4YNU3sjWqcCVIAKUAEqQAWoABWg&#10;AjFSgOAeo8FgU5KvAMFd7Rg+9thjMnjwYHnrrbfU3ojWqQAVoAJUgApQASpABahAjBQguMdoMNiU&#10;5CtAcFc7hgR3tfrSOhWgAlSAClABKkAFqEA8FSC4x3Nc2KqEKkBwVztwBHe1+tI6FaACVIAKUAEq&#10;QAWoQDwVILjHc1zYqoQqQHBXO3AEd7X60joVoAJUgApQASpABahAPBUguMdzXNiqhCpAcFc7cAR3&#10;tfrSOhWgAlSAClABKkAFqEA8FSC4x3Nc2KqEKkBwVztwBHe1+pbT+sqVK+XYY4+Vbt26lfO2vJci&#10;BTp06CC77LKLIuvhzOLUif/+97/yf//3f+EuZO2KK4CjVHffffeKt4MNoAJUgArEUQGCexxHhW1K&#10;rAIEd7VDR3BXq285rT///PNy+OGHy/HHH1/O2/JeChT4448/5L777pMvv/xSgfVwJn/99Vfp3Lmz&#10;rL/++gT3cNJVvPaqVatk3Lhx8t1331W8LWwAFaACVCCOChDc4zgqbFNiFSC4qx06grtafctp/d13&#10;35Wjjz5a3nnnnXLelvdSoMCPP/4om2++ufzwww8KrIc32atXL+nevbvU1taGv5hXVEyBP//8U+rX&#10;ry9YCGKhAlSAClCBQgUI7pwVVCBCBQjuEYrpYIrgrlbfclonuJdTbbX3Irir1Tct1gnuaRlp9pMK&#10;UIFiFSC4F6scr6MCDgoQ3NVOC4K7Wn3LaZ3gXk611d6L4K5W37RYJ7inZaTZTypABYpVgOBerHK8&#10;jgooAfc6qanXS6bbbXedJKumhQ/7rKupJ4NaLpAlI1sGH6+6Gsk0QSatmibOd0Qbx0ufVSNlTvNW&#10;Mmqpg+lm/WXBkr4ypnmNyLQlEub2Xg0luAcfxrjXDAPuCwc0l1b2iabNsZGiz+yi5rqXSAsHSPNW&#10;C2W49hwslAGZub5w+Cop4jH0uIvtebf0SdU9o58Z1QPuWc3zU62r4/cg5lov40u6mfRfYP2O0/4u&#10;tu9sy3wSydqw2TfX0b6HC34JtMHrOsk2D222UcfJvmO7NIvWuWZ+lrRnb+Hwon5/ws40gntYxVif&#10;ClCBtClAcE/biLO/ShUo3eOefZHPvC2aAKHML/A+4I6XuvF9nF4cp0gP2wus4IVSY/c8YJUyAAT3&#10;UtSL17WhwX1KjwJQ77XQCu+R9tABhiK1L9lnfWH//MKaBklGP8v83JfQueoA9xy0tzQBd8F3oUMd&#10;bZ6Mkpam7+zg4C7SzDT+2velsViUHxB34NbrYC4NkpbG9y/aWSNTZKm0NBabgs8ngnsJDwMvpQJU&#10;gAooVIDgrlBcmk6fAmrAPes9yXvOrV6hvPcl+/kUaSZLly7VvDJ9xge5Dg6X7MsnnOddu3aV6RlH&#10;j6PH3Q3EtesdwD3n+SkA/SKnBsG9SOFieFmp4J55KiyLXOZnRPvvhdnnQAcjs5fUAkva9M979LN/&#10;m2+KfIFXNBtdYnjcTc9L5onJPys58GrZdbr2DKEUeEdzY2GFdH2AzHCV++8e/WXhqOyzaW23zVtv&#10;ROXkrmuJ59hohMljarou86x3nb7QBnx5j7Nb2+3TqSrA3WXB0vLdizqDWloWkDQtbJ8HBfdBmbkj&#10;Gf2NBc+iwd32G5H7nh7eY4r0MrzleqRUPoIk/1uxQFoOys7vkXNMz0JNe1k6bZY+kbNzKIK57/Z1&#10;RI97DL+o2SQqQAVipQDBPVbDwcYkXQE14F4IKEYYpvayuTAXqlnoDbLDjOGhtFxn9fw5hnCaYKNG&#10;phWG3nuAu/ZSO75PJKGWBPekPyH59pcO7lZYcZ3rOpjrnmy7h9QCXSbPpbiFyjs8L7rnP2c780Bq&#10;z4j2LDlGBeQW2Xp4bWPJPc+SiypweNan6Ndbnj+v63Ih1Lkw7uyChRih3hbgtNzPe95VA7j7e7Xt&#10;C6gmTWzff4HBPbONaZrU5EPRSwB3y/es/p07ck4+4skyz+2/FUFD5R1+i0LPffe5RHCvnu939oQK&#10;UAE1ChDc1ehKqylVICpwt+9szHva7KH0hR4642VecwTpHnex7dE1gUPfMdbwTI8QYccweYy1F7hH&#10;GC5PcK+eB0s5uBt7jAshucA775QHwm2PextbOLN57muwb4o8cfPQBtozb2+3PRzaPBfMf/O6zm7D&#10;/G+v75Z0gLtfPhD3PApWXcOAux7doW2Pss+tnOxBFhXMYfaZcJHcdqZsyDzyjPQd0zyzRKAvutrn&#10;SEBwt0clmJ8R+2+A69wnuFfPtzh7QgWoQLkVILiXW3Her6oViArcrXvc7S/ohcnrsmBvh3MzuGdD&#10;f812jZfQPQdYk9G5grvHHkmCe1XPaxWdKx3crfDhDuP2hGO53mih5W2y20ucPN9u4J7BH2vyRjcv&#10;vbZy5hxanQN3x/saYtufNxt0FyQv05OkeVxnX1jQthvoe6OdE2PatxU4zYXUe9wtOlqjGvLDaV3w&#10;cQzBnyZSU9Qed231NAfpMDJA9lySTS6qL7Zi21R+y5J9joQB94Jl5WzEhiVCxWvuE9xVfJ/SJhWg&#10;AulQgOCejnFmL8ukQHnA3ZyEyNyxQrCmx71MA8/bhFagdHD32eNueNG9k3K5elGL9rjrmei94cV5&#10;j3setKbVeoG73Tte6HHPZ8C3w7n5+8Prb8GHtBrAXVtkcThNA+NkeKoD7nF3zMRus++Ut2RKJi8B&#10;jhTJnmSQL4E87kD3TFsHSA9ZOMWUEDRz3+Zz+kiPKeMNmLdnkQ+cVd7Li25f8KXHPfgDxJpUgApQ&#10;gYAKENwDCsVqVCCIAurB3ebNsezX9QJ3235bj/2y3OMeZKRZp1QFSgV3+/5xr/B3KyRb96g7/a0w&#10;bNn8bPntcQ8G7npyvYKs8qNa5pLdBQd36151b0+9GQI997g7ZEt3G/OqAPdcFMSogqzyeg4R9L4w&#10;j4ierM2cVT67COB9XcGCkZH0rfAIuqDgjvs2H7RQpIcpDwnsDsgkIJQ+Ms04y7BIj7stIWR2/uTm&#10;K8G91K9EXk8FqAAV8FWA4O4rEStQgeAKlAPcjZfH3Pnp+VBWb3C3X2fJGG3KFNysf39pOWph5px2&#10;h3Pc3fare4TKu+6LDy6rUZN73IsQLaaXhAb3EOe4O3nRzVnlM6neLckSzX+z55OYrmWND5dV3vCY&#10;+nod7eHpZmjzBnBrJvxJGY9q5mg57egvnxD7HHwh4Dn7rE9xzSofJEwe06s6wN0E5rnv1oxCBWe0&#10;o5ZlLrnUycK7KazcYc7Z99RbQNj03AYGdxtYZ00U5njw87jrc0sbf20rVaYfevstWeVN+hDcY/pN&#10;y2ZRASpQTQoQ3KtpNNmXiitQOrhXvAu+DQgF4hEmpkPDCO6+w5OYCmHAPTGdSlpDXcLDw3ajesA9&#10;bM9ZP0oFmFU+SjVpiwpQgWpUgOBejaPKPlVMgTSAezbEd7yzR96ifD6jceZkrEgKwT0SGWNhhOBe&#10;iWGwJ+pz9iiHbRnBPaxirO+kAMGd84IKUAEq4K0AwZ0zhApEqEAQcB83bpx8++23MmDAgAjvnHxT&#10;kydPlsWLF8tZZ50la6+9tmOHCO7JH2e9BwT36hlLgnv1jGUle0Jwr6T6vDcVoAJJUIDgnoRRYhsT&#10;o4AXuN9xxx1y5ZVXanA6Z84c2WOPPRLTr3I09H//+59svPHGsummm8p5552nAfzf//53y60J7uUY&#10;ifLcg+BeHp3LcReCezlUrv57ENyrf4zZQypABUpTgOBemn6+Vw8ZMkROPfVUadq0qW9dVki+Ak7g&#10;PmbMGLn88svls88+0zrYuHFj47+T3+Noe3DAAQfIM888oxndYIMN5IILLtAiE3SAJ7hHq3clrS1Z&#10;skQOO+ww2XDDDSvZjEjv/dtvv8lHH30krVq1itRu3I399ddf8t1338m8efNi0dTzzz9f+x7ZaKON&#10;YtEev0asXLlSfv31V8HvR5rLqlWr5MsvvxQs6rFQASpABahAoQIEd8Wz4v/+7//klltukf3331/x&#10;nWg+DgqYwR3AftVVV8myZcssTevUqZM8++yzcWhu7Npw+umnC3QzF3jhzznnHOmfyYA9c+ZMGTx4&#10;sLz11luxazsbFF4BvKDjRb1aytSpU+XBBx+UO++8s1q6FLgfW2+9tWyxxRaB66us+NNPP8ncuXNV&#10;3iJS2/369ZOOHTvKUUcdFandJBrbcsstpVmzZklsOttMBagAFVCuAMFdscQEd8UCx8w8wL1Xr15y&#10;//33yyeffOLYujZt2kj37t1j1vJ4NOfFF1+UGTNmODZmrbXWkm222Ubg1Vy4MHNWMQsViJkCRxxx&#10;hABgR4wYEbOWsTlxVWD58uXSqFEjWbp0KSPz4jpIbBcVoAJUICYKENwVDwTBXbHAMTMfBNx33nln&#10;OfTQQ2PW8ng0xw/cW7RoIb/88ot88MEH8WgwW0EFTApgS8fjjz8u++23H3WhAoEUGDlypEyaNEle&#10;eeWVQPVZiQpQASpABdKrAMFd8dgT3BULHDPzQULla2pq5Mknn4xZy+PRnDPPPFPbWmIu2KeKUHns&#10;dWeofDzGia0oVOD555+Xbt26CRK1sVCBoArsvffecvjhh2sJOVmoABWgAlSACngpQHBXPD8I7ooF&#10;jpl5p+R02O86bNgwLRQSpXXr1vLOO+/ErOXxaM4hhxyieSxRsLf9wgsvlNNOO03WW2897TMmp4vH&#10;OLEVhQoMGjRI3n//fXnooYcoDxUIpADD5APJxEpUgApQASqQU4DgrngqENwVCxwz817Hwd1+++3a&#10;cXAff/yxLFq0SDA3WPIKwFO57rrr8jg4TopEKrDTTjsJkoydcsopiWw/G11+BRgmX37NeUcqQAWo&#10;QJIVILgrHj2Cu2KBY2beC9z1psIDj6zHeMlnySsAbzoWNBAuv/baaztKQ487Z0wcFUBm/M0220w+&#10;/fTT1B/pFcfxiWubECaPIxFxfB0LFaACVIAKUAE/BQjufgqV+Hec53vzzTcLjgBjqX4FgoB79aug&#10;rocEd3Xa0nLxCtxxxx0C7+nbb79dvBFemSoFGCafquFmZ6kAFaACkShAcI9ERncj8+fP10Ki11ln&#10;ncB3+uuvvwrO/g58cZVVhBcrjHaV7j7BXe0IENzV6kvrxSnQs2dP7Ri4q6++ujgDvCp1CowaNUru&#10;vfdeZpNP3cizw1SAClCB4hUguBevnbIr//jjD5k9e3ZR9mcM3FeGzc1e2nboTBnh5uhfNlpqe0+W&#10;5R71lo2uld6TMzUa9pQJdf2kaUGLZsjAfYfJXGkoPSfUSb/CCiL6fVxteHdzu+22kwYNGhSlRSUu&#10;IrirVZ3grlZfWi9OARwDN3XqVNl3332LM8CrUqdA+/btpUePHgyTT93Is8NUgApQgeIVILgXr52y&#10;K6MC9wy5y0wXcjeg3BXcl8no2t4Cbs+QuzuYzxgo+2KlwBHMA4C9j4oEd2XTLJGGCe6JHLaqbvQL&#10;L7wgBx54II+Bq+pRjrZzDJOPVk9aowJUgAqkRQGCewxHunRwbygNGy6X5cvbytCZI6TQ6Z6F8lkZ&#10;IMcLhKNnPucpbzp0qGTOMpO5QRYBbHV077+n55/gHsMZGN8mEdzjOzZpbRmOLERSRR4Dl9YZEL7f&#10;CJO/5557ZO7cXHhceBO8ggpQASpABVKoAMFd8aAjy3CTJk1C3SUKcO/Zs6lMnjzXA8pnSXuPOlno&#10;zoJ/Jh7e+G/nyPu8d16HdMOj7wH8QUShxz2ISumpQ3BPz1gnpadt2rTRTkLgMXBJGbHKtxNh8t27&#10;d5cLLrig8o1hC6gAFaACVCAxChDcFQ9V69at5ZZbbpF99tkn8J0iAfcJp8qy3sNkWc8JUmfbfK5B&#10;9az2MuHUZdI7E+Ze6BHPhbjr0J0Lh2/oYMvolLFnPgP7E5rKbdr+eTePf2AphOAeXKs01CS4p2GU&#10;k9NHHgOXnLGKS0sZJh+XkWA7qAAVoALJU4DgrnjMijnHPRpwr5PtRmc85cvsieVyYfLtM0C/3Wht&#10;f3oBuOdAPf95DuR9EsyZ98177osPoTnBPYRYKahKcE/BICeoi3feead2DNxbb72VoFazqZVU4MYb&#10;b5SJEycyTL6Sg8B7U4GACnz11VfyxRdfyIoVK7REyQ0bNkxUwuSA3WS1BClAcFc8WJUE934fInHc&#10;MmtiOc0zngmTRxZ47e+F4G4Ok9dD47NQLu5J6jQd8yHznt75EJoT3EOIlYKqBPcUDHKCunjkkUfK&#10;VlttxWPgEjRmlW4qw+QrPQK8PxXwVgDOs+uvv17uu+8+WX/99WXlypXSoUMHmTVrlmywwQby7bff&#10;ytFHHy3nnHNOoo4r5rhXhwIEd8XjWFFwb5r1lJvD5Y0weRzvVuBZB3tnj4nLELo1xF4Phffas246&#10;Yi5zGJ1LYrxwghPcw+lV7bUJ7tU+wsnqH4+BS9Z4Vbq1DJOv9Ajw/lTAWwFExJx33nkyfPhw2W+/&#10;/WSXXXYpuODtt9+Wp59+Wi6++OJM7uZhWn0WKlAuBQjuipXedttt5eabb5b9998/8J2iCpXH1nbN&#10;e26Ey5vC5LN/LPC4W8PdnZrsBuT5o9/atpVMGGDmHLkSE9Ph7vhSnDFjhqt206dPly5dulj+vtFG&#10;G8k333zjeg08Hi+++KLl79ddd53vebrPPPOMdO7cOdS9sEqL46LMZcSIEfKvf/3Lcz6gz/jRMJcN&#10;N9xQW+l1K6hv1+rqq6+WQYMGed5r5syZBTkYsKr83XffuV6H+YwfLnO54oorZMiQIZ73ghbQRC8/&#10;/fSTNGrUyPNeBxxwgDz11FPaJTq49+zZUy655BLPe82ePVvatWtnuRfC3L7//nvX62pqauTJJ5+0&#10;/P3f//63XHrppZ73mjNnjuyxxx5GHYxT48aNBf1zKwcffLDWH3MZmjnF4bLLLvO81yuvvCJt8ZDl&#10;Cub6P/7xD897HXLIIfLoo49a7F500UVy1VVXed7r9ddft7y4fP3111qyzZ9//tn1OpxN/fDDD1v+&#10;jszreBHyKm+88YbsvPPORhXsH2/WrJnnvQ477LCCbO4DBw6Ua665xvNe8+fPl5122smogzDI5s2b&#10;e94L3vX777/fuAbfIZ06dRJ8X3uVN998U3bccUejig5vXtfU1tbKpEmTLFXg3UFYvld55513BHlV&#10;9IIQT8xDr9KrVy+59957LVXOPvtsuemmmzyve++996RVq1ZGHSRi3WKLLTyvOe644+Tuu++21Dnr&#10;rLNk9OjRntctWLBAWrZsadRZtmyZNje8Sp8+fWTcuHGWKmeccYbceuutntfhhAAsuOtl6dKl2tzw&#10;KieeeKJg24S5nHrqqTJ27FjP6z766CMtYkMvH3/8seXfTheffPLJBXaRGPH222/3vNfixYtlyy23&#10;NOp8+OGHss0223heA7u33Xabpc5JJ51UoKvdyJIlSyzj8/777wvehbzK6aefruUDMhfoOn78eM/r&#10;MD5Nm2beZ3Jl4cKFlnnpdHG/fv0K5vfxxx+vbWHwKpjj+K7VC+YlnAteBfMbMGguxxxzTMHzbbfx&#10;+eefa7+NesGzvcMOO3jea8CAAXLDDTdY6uD5rqur87wO3xP4bdQLtv6Yvx+dLj7//PMLvmePOuoo&#10;eeCBB1zvtfbaawvmxmabbWbUwfcjEnx6Fbwv2X8/Dj/88ILfGbMN3OuTTz6RTTbZxNO2+Y9IGIl8&#10;VOeee27ga+CZx7uQ/b0hsAFWpAIhFSC4hxQsbPXKetwzrdXgPBcuL6YwefzOFYB7LtS9qcv5704e&#10;+pwg+tFv2RB5Mc6ALzVknh73sDOuuuvT417d45uk3mHhA5D34IMPJqnZbGsFFcCi5aGHHsps8hUc&#10;A96aCjgpgMUcLIj37t07tECTJ08WOJH8FupCG+YFVMBBAYK74mlRcXCXfLj8CBmYzSaPMHn02w7i&#10;bmHyhkYuSepydsScvM4Im2/osy/eewAI7oonaMLME9wTNmBV3FxEB+AYOHhAWaiAnwIMk/dTiH+n&#10;ApVRABEQiNxElE6x5a677tK87n7RDaHs19VIvV7TM5d0lUmrpkmbAc2l1ailmX9OklXTakOZslau&#10;k5p6vUSzPGmVlGQqYCvqaupJtitou1jv32aANG81Spbm+llKzwI2p6DaQl3bZv1lwZKRko/v8rG4&#10;MNP2GpFpYa4ptpG56wjuJQrod3nlwV0Pl2+b2XU+V5Yhm7x+PJwN3LNec2/QLqhjPgYuc+a7+Zx3&#10;I+zeJxu9l4YEd78Zlq6/E9zTNd5x7S2PgYvryMS3XQiXxjaBV199Nb6NZMuoQMoUwPaIl19+WdvS&#10;WmrBXneE/WPbRSSF4B6JjEGMFAXu+viEhf0gDfKoQ3AvUUC/y7HPDfuO/PZBme1Eucdds6t7xMUG&#10;5RZwD3bkm2FL27/ewgiJLzwLPtsjawh9fh+an2763wnuQZVKRz2CezrGOe69xN5p7CXlMXBxH6n4&#10;tA9h8sg1gRwMLFSACsRDAeQsmDdvnmXffbEtQ1QNIrGQMyCSAm8uPNE5MJSq8bi3yXSllYxa2kz6&#10;L1giIyWhHneCeyTTvCqMRA7uulfc7vk2g3smjB5Hw/nvSdeT0LWVM3ouk1sm+yWhyyet64kj6EKy&#10;O8G9KqZ0ZJ0guEcmJQ2VoACSMCHRF5I/slABPwUYJu+nEP9OBcqvAPam48g3r4R6YVuFBJhIcIfj&#10;4kovuZB2PTQ+B4rN+i+QJSNbSt5L3DUTZD5dpmei6MXw/ubD4bV2WLzC7qHyRkh7rvH6vcx9sdex&#10;2kbNhTkwz12Vaf8k6WUKla+VrI3sFoDMv7Kh866ea+f22r3kxsJGxs6kHlOkF7YVaEW/T74Xlj6Y&#10;65vboC+cmDqvby0w7m36W14rL+1LnxX0uJeuYeQWSgH3yBtTYYME9woPQMxuT3CP2YCktDk8Bi6l&#10;A19kt5Ghf8KECQyTL1I/XkYFVCiAkPauXbsKTruIquCEjqlTp8o999wTlUlXO07wqO0hHzknt2fc&#10;fqkNlIG0xh53G2ybLzXtqS+Adr2eUcfDjsbQxezPDwnujorl4d21D7hOB3cHaM+azUYJ9B2Tyzdg&#10;upcG7n3H+Ghf+rQguJeuYeQWCO55SQnukU+vRBskuCd6+Kqi8bNmzdJe9n788ceq6A87oV6Bjh07&#10;Co5/ZJi8eq15ByoQVAHsR8fRpeZjEoNe61bvq6++EhzBpx9hW6o9r+vN4G5OMqeDqdlbbv1sfkFy&#10;urytXPg6srOZ4DVrXwfoPAQX7A0vuMZqp1zgbujh2gcwejZyQXSPvwncde+9Ux3DtkOovL/2gdPe&#10;uQ49wV3lU1WkbYI7wb3IqVP1lxHcq36IY9/BwYMHC86K5jFwsR+qWDSQYfKxGAY2ggoUKLDOOusI&#10;QBtnvkdZ6tWrJ7/99pusscYaUZotsOWcUM0Wpm2/yimre23eS24Pjbdmgzfle7d7pO378G1h7652&#10;AikU0uPude8+4y2Z+vUeeSWns3vo3cE9iPal58wnuAeaNMVXGjJkiCBBXdOm4TZ3f/PNN8XftIqu&#10;REiq6i+/KOVCohPsl2rXrl2UZmkrpwDBnVOh0grssssugn2MPAau0iORjPsjTB5HRb322mvJaDBb&#10;SQVSoMDPP/8s+++/v8yePTvy3q622mry5ptvyg477BC5bbPBosBdg9o9ZYDlOLg8uNuPhzPuoQG/&#10;nlTOoVs+4G61ExZeQ4K7LRzfcm8XcM9sus8CvQ79Rkb/wr4WDe4RZZ8nuCt9rESKOQ5OcZNoXqEC&#10;BHeF4mZME9zV6kvr3grwGDjOkLAKIEz+oIMOkn/9619hL2V9KkAFFCrQoEEDWbBggWy66aaR3QUL&#10;Aptsson89NNPkdl0M+QH7u5ntNtBOKDH3YDe/N74gja4ZFqPjcfd2P9vTVhn7UdfGaNlvc8o75Ds&#10;Lwi4u2tf+rQguJeuoacFgrtigWNmnuCudkAI7mr1pXVvBcaPHy/XX389j4HjRAmkAMPkA8nESlSg&#10;Igocc8wxgq1PrVu3juz+2EaFRbpHHnkkMpvhwD2zY1vL2G6GTjuYF7fHfeScXEI2A2ZNiegckro5&#10;7TMvdY97kH3p0Ku0Pe72iISMQZMHvgDcTVnr/bXnHnflD0apNyC4l6pgsq4nuKsdL4K7Wn1p3VsB&#10;HPGDREbDhw+nVFTAV4HRo0cLFnsYJu8rFStQgbIrcPHFF0v9+vUFW1qjKvht+Pbbb+Wqq66KyqSr&#10;Hdd92a4Z0b2yynvsz7YdR+fYIFMYuGfW9qKyypsWI5xubg/T96iTzblXmBHeuESzZfK4O9gqBPdc&#10;pUAZ/UufFvS4l66hpwWCu2KBY2ae4K52QAjuavWldW8FNtxwQ82TgnN6WaiAnwIMk/dTiH+nApVT&#10;AAtqo0aNkrvvvjuyRpx44onSt29f2WOPPSKz6WbIK6GaOSN89npzaHjx57hboNeyX96UjT5zNwu8&#10;O5zjHl4c2zFzDmevu57j7rC33N4P49x3h9B4Tb1MVn0j4sDteDz984KFk8Jz5MP3P38Fwb0U9QJc&#10;S3APIFIVVSG4qx1MgrtafWndXQEkMerSpQuPgeMkCaQAw+QDycRKVKCiCnTv3l3++c9/yqGHHlpy&#10;O/B+MnbsWHn00UdLtkUD4RXwsyabBAAAIABJREFUXMgIby62VxDcFQ8NwV2xwDEzT3BXOyAEd7X6&#10;0rq7AginRCIjHgPHWRJEAYTJjxs3Tl5//fUg1VmHClCBCijw/vvva6Hy999/f8l379mzpxYiv802&#10;25RsiwbCK0BwD68Zr3BQgOCermlBcFc73gR3tfrSursCu+66q5x++uk8Bo6TJJAC2E7RrVs3ZpMP&#10;pBYrUYHKKYDF2Ntuu02mT0dGt+LKgQceKL1795ZevXoVZ4BXlawAwb1kCWkACrRq1Upuvvlm6dSp&#10;EwVJgQIEd7WDTHBXqy+tOyvAY+A4M8IowDD5MGqxLhWovAJvvPGGXHjhhUXBe48ePbQFur322qvy&#10;HWELql4BhsorHuL58+drZ7mvs846iu9E83FQgOCudhQI7mr1pXVnBe666y7tGLg333yTElEBXwUY&#10;Ju8rEStQgdgpMHXqVC1ZHbzmSDLnV+655x5tOwwisY444gi/6vw7FYhEAYJ7JDLSCBXIKkBwVzsT&#10;CO5q9aV1ZwV4DBxnRhgFECaP0NlBgwaFuYx1qQAVqLACK1eulIEDB8rixYtlu+22k4MPPlg22mgj&#10;7di4X3/9Vb755ht54okn5NVXX5UWLVpoR4M2adKkwq3m7dOkAME9TaPNvipXgOCuVmKCu1p9ad1Z&#10;AR4Dx5nhpkD//v0FL/sIlwWs//DDD9KoUSNZunSpNG3alMJRASqQQAXGjBmjedPxbH/88cfSunVr&#10;effdd2WLLbaQzTbbTE466STN085CBcqtAMG93IrzflWtAMFd7fAS3NXqS+uFCvAYOM4KLwX69Okj&#10;2EqBAq8cvHDff/+9vPzyy9K4cWOKRwWoQIIUQLj8gAEDpF27drLjjjtKhw4dBAu3evn2228Fvwnw&#10;uM+aNUtuuOEGOfzwwxPUQzY16QoQ3BWP4KeffsowGsUax8k8wV3taBDc1epL64UK4KighQsXyuTJ&#10;kykPFShQwAzu5j/Wq1dP2rZtq3ni8b+WLVtSPSpABWKsALa2rFixQmpra6V58+a+Lf3ss89k4sSJ&#10;st5668nIkSN967MCFYhCAYJ7FCp62EB4zS233CLY88ZS/QoQ3NWOMcFdrb60XqgAjoE744wz5J//&#10;/CfloQKBwd1c8YQTTpDx48dTPSpABWKqwE033STvvfeenHPOOaFb+J///Ec233xzbW88CxVQrQDB&#10;XbHCPMddscAxM09wVzsgBHe1+tK6VQEeA8cZ4aeAm8ddvw4JrhBWy5Nl/JTk36lAZRQYPHiwlnQO&#10;+SqKLchGv+6668rVV19drInC6+pqpF4vnC3fVSatmiZtBjSXVqOWZv45SVZNqw1wnzqpqddLNAuT&#10;VkmgSwJYdatiP0d9fk09QfOb9V8gS0ZWJuKoLteG4Jple4e+1Mi0irXbaxgI7iVM0iCXEtyDqFQ9&#10;dQjuaseS4K5WX1q3KsBj4Dgj/BTwAnfAOqAd8M5CBahA/BSYPn26TJgwQS655JKSG3fllVcKTiBB&#10;kspICsG9ZBmLAXf9mkouOBDcSx764g0Q3IvXLolXEtzVjhrBXa2+tG5VQN/riCN/WKiAkwJe4I6s&#10;1Pg7CxWgAvFUAAnorrjiCtl2221LbuCiRYvkwgsvlHfeeadkW5qBhQOkeatRsrRZf1mwJLOHPuYe&#10;d9EXGnIRAXEAYIJ7NFMxVVYI7qkabp7jrni4Ce6KBaZ5iwLIJvzoo49Kx44dqQwVcFTADdy5r50T&#10;hgrEW4GnnnpKbr311kjD2y+//HLN637QQQdF0PlcqLseGp8DY6sneGGG51sJIuizpZn0X7BEspHp&#10;bqHy+c+zl2QXBszB7AbwGmZNdfQFhcy9unYVmT4dN8/cd2oPmXLQKMk0QAsx10Pn3cL07aH12fsX&#10;ttkM35OklxZ+79xumxYZ3Yz65u0FRiSDXTO7ljY9jX7nrgu8ZSGCqWAywVD5aPUssEZwVyxwzMzT&#10;4652QAjuavWl9bwCL730khxwwAHy448/UhYq4KqAE7hzXzsnDBWIvwI4hx1J5Y455pjIGnvffffJ&#10;smXLZOzYsZHZdDdkA3Cjog7vDuBuh0/jmuw+euycL4B2vY4Oqo428tcH7XhocHcybCw6OEG36QLb&#10;4kehKbR/pMyxLIKYwH2+nm/AdqXDokfQ/hdbj+BerHIBryO4BxSqSqoR3NUOJMFdrb60nlfg4osv&#10;lgULFvAYOE4KTwXs4I4oDZzzzH3tnDhUIN4KdOnSRS644AJp1qxZZA1dvny5YGvVE088EZlNN0MG&#10;+OaS11mgWwNVKUhO5xS+bv1sfu6aPIgXALYZ3EvwOocHd1M0geE1z30muW0FGbEMD79DO/W+FtbJ&#10;2y7UKL8okI8ecPpM+ZBrNyC4K9aZ4K5Y4JiZJ7irHRCCu1p9aT2vwG677SbwyPAYOM4KLwXs4D5l&#10;yhTp3r07RaMCVCDmCqy//voyc+ZMLRt8VOWPP/6QnXbaSX7//feoTLra8d9Dbve4u3noc7ewQ7jd&#10;s657l02h8vmw/PDdDQ3ulvblwRlbB6ZlcsBrGfdtHnD3Pe7uWwwKdHWNUsj2udxJ7Aju4edaqCsu&#10;vfRSOfXUU6Vx48ahrmPlZCpAcFc7bgR3tfrSelYB/Ri4FStWSIMGDSgLFXBVwAzuOE5q5MhMEikW&#10;KkAFYq3ATz/9pO1DxxnsUZeWLVvKa6+9JrvsskvUpk32rODqfNxaSHDXoLevjCkIF8/dtsLgbgdk&#10;M2C7gbuxOJCD/nyUgn1oPDzuPuAe9qi5UicFwb1UBXk9FTApQHBXOx0I7mr1pfWsAjge6LrrrpM3&#10;33yTklABTwV0cN999921EPk11liDilEBKpAABTbYYAOZMWOGrLfeepG1Fp72nXfeWX777bfIbLoZ&#10;KsXj7nquuylxm17HPVTenAgvfHej9Lgv2XNA9sx7T497fuuAAdsO0QPuHvfS+hteIecrCO5RKUk7&#10;VCCjAMFd7TQguKvVl9azCvTq1UuaN28uV111FSWhAr7g/sgjj8i8efO0OcNCBahAMhSAxx1RMlE+&#10;t59//rlce+218vjjjysXwWmPuxWG95QB9XoJkrDrEG6EjjskdXMOOTeFlKvyuJv26Js94gVtNmfM&#10;L2aP+8g52eP1THby9yv0uOc96SYNjHB9t4z9yoede9zVS8w7pEkBgrva0Sa4q9WX1rMK8Bg4zoQg&#10;CuD8Z/zv3HPPFRwDxUIFqEByFDj77LMF+9x79+4dWaMnTpwoX331ldx8882R2XQ35L5nPQu9RWSV&#10;LzgqzXT3iMHdOKfepYOF4O5Q0bTv3TUbPi6zJesrtOQA7rlKWjsye+g1j769MKt8GeY5b0EFFCpA&#10;cFcobsY0wV2tvrQu8vLLL8v+++/PY+A4GTwVeO+996R169ZGnYceekgOO+wwqkYFqEBCFHjuuedk&#10;9OjRkUZWDRs2TLB9Br8h5SmFx6Dlw+BdvMIFe7atR7lZ9oFrYKp77u0Z3CMIHbctFHSdNAkhb85R&#10;AuZz2Q0YRy79fLHAu9M57pa+Z9u/54B62tnw+T301gURQ0/7okYFoB09Zai84idryJAhWnK6pk2b&#10;Kr4TzcdBAYK72lEguKvVl9ZFhg4dKoCyyZMnUw4q4KrA4sWLZeutt7b8nfDOCUMFkqVA27ZttSPh&#10;kAm+1DJ//nwtTH7u3LmlmuL1TjBewtFz1SQowV3xaPI4OMUCx8w8wV3tgBDc1epL6yJIMta3b18e&#10;A8fJ4KsAMsifc845hHdfpViBCsRTgRdffFHzul922WUlNxCLvmeeeaZ06NChZFs0kFfA/Ui3dKpE&#10;cFc87gR3xQLHzDzBXe2AENzV6pt26zwGLu0zIFz/Bw0aJFdffXXBRfS8h9ORtalAJRXAM/zWW2/J&#10;JZdcUnQzcPQzts4MHjy4aBu80FkBgrtVF4K74ieF4K5Y4JiZJ7irHRCCu1p902797rvv1o6BQ8gj&#10;CxXwUwDnNS9atEg6deqkHStlLoR3P/X4dyoQHwUmZfZWIxN8MfA+fPhw2XvvvRmlFZ/hrOqWENwV&#10;Dy/BXbHAMTNPcFc7IAR3tfqm3foxxxwjzZo1izRZUdo1rdb+Y3EH5zWj4Bzo8ePHyxFHHEF4r9YB&#10;Z7+qXgF43l9//XU58sgjA+15Ry4UZJHfcccdtdwoLFSgHAoQ3BWrTHBXLHDMzBPc1Q4IwV2tvmm3&#10;zmPg0j4DgvffHib/5JNPym+//Sbdu3cnvAeXkTWpQKwUwJ53HO+4xRZbyPbbby/77LOPbLTRRrLu&#10;uuvKDz/8oB31Nnv2bJk3b54sWbJEkOdiv/32i1Uf2JjqVoDgrnh8Ce6KBY6ZeYK72gEhuKvVN83W&#10;58yZI507d+YxcGmeBCH6rofJ65eccMIJmtf90UcfJbyH0JFVqUClFGjVqpXcf//9ssMOOxQ0AUfF&#10;Pfjgg4LTI1544QVZtWqVrLbaarLXXntpp0ng6McuXboUXAeYP+iggwTXb7bZZpXqGu9bxQoQ3BUP&#10;LsFdscAxM09wVzsgBHe1+qbZOvY2IvTxgQceSLMM7HsABRYuXCh46TcXhMuvXLlS1lxzTUd4xx7a&#10;2lrrmcMBbsUqVIAKKFJg7Nix8q9//UvgZUdiObfy+++/a8/1p59+KnjHcyuA/I4dO2aOIe8l11xz&#10;jaJW02zaFSC4K54BOBvylltu0RJXsFS/AgR3tWNMcFerb5qt4zxfHAN30kknpVkG9j2AAsgg/e9/&#10;/7ugJsLla2pqtM+dPO+E9wDisgoVKKMCOrwjuWSbNm0c7xwE3AHt7dq1k+OPP57QXsbxS+OtCO6K&#10;Rx0rdE2aNFF8F5qPiwIEd7UjQXBXq29arfMYuLSOfHH9tofJ61b0cHn934T34vTlVVSgnAoA3s8/&#10;/3x5/vnnHeHdD9x1aD/llFMiOQ++nH3nvZKnAME9eWPGFsdYAYK72sEhuKvVN63WkRn42muv5TFw&#10;aZ0AIfrtFCavX24Olye8hxCVValAhRUAvF9wwQUyc+bMAnj3Ancd2vv16ydDhgyJthd1NVKv1/SM&#10;za4yadU0aTOgubQatTTzz0myapr6bTcLM/erkWmyZGTLYP1aOECatxolS6WZ9F+QSdzneNlCGdC8&#10;laAbzfovyNieLzX1esl0z2uC3T4ttQjuaRlp9rMsChDc1cpMcFerb1qtH3vssdK0aVMeA5fWCRCi&#10;325h8roJc7i8/tnkyZO1I6bMhWHzIURnVSpQBgUmTJggZ599dgG8u4H7okWLtKzz8Nbjf5GXCoJ7&#10;XU09wZpBFq4J7pGPbQkGCe4liMdLqYBdAYK72jlBcFerb1qt4xg4zK0OHTqkVQL2O6ACbmHy+uWn&#10;nXaajBkzpsAa4T2gwKxGBSqogA7vTz/9tOy+++5aS5zAHdDevn17LbmdEmjHjXUPdrP+smDJSMm4&#10;qsvmcVcH7iK67a6TVsm02jp63EPOd4J7SMHCVuce97CKJbs+wV3t+BHc1eqbRuuvvPKKdOrUicfA&#10;pXHwQ/bZK0xeN9WwYUNZunSploXaXgjvIQVndSpQAQUA7wh9f/bZZzV4t4N7WaBd63cOavXQ+JwH&#10;XveCI5RdD51f0HJQ9r9RcvWNv5s+M+Q0vPn6J3p4ez6UPS+9OfRdB239r9kwfi1w3xIqP02kJhsS&#10;j2L23GfbJblwev1+JjsVGPMk3ZLgrni0cMQEssojnIal+hUguKsdY4K7Wn3TaB2hz++++y6PgYv5&#10;4H/xxRfSqFGjQK1EssEGDRoEqvv111/LxhtvHKju8OHD5cILL/St6xQur19EePeVjxWoQMUVMMM7&#10;ss3rx8H98MMP6j3tAXtvAXPbNc2aNdMWEM3FgOcCaDdD+EiZk9uDXgDuou9htzcwB90GuDt3IOth&#10;D9g5VnNVgOCueHLwHHfFAsfMPMFd7YAQ3NXqm0bre+yxhyC8mcfAxXv0jzjiCO3lGXvD/QqOZOvR&#10;o4d2vJ9X+eyzz7RFdSzeHHfccX5mC/7+zjvvyF577SXff/99qGsJ76HkYmUqUBEFdHifPn26dtQb&#10;PPBHH320XHLJJZpHvtIlD+5O3nKHz3KeeGuoeqYXDknlnELl9c8y7nMtdL+l2BLN9R2TS06XsWkk&#10;0DN58MuUVK/S46L6/gR3xQoXA+5//fWXLFu2THHLkmF+s802k3XWWScZjc20kuCudqgI7mr1TZt1&#10;HgOXnBGHZ3zfffeVFi1ayEMPPeTZ8G7duskhhxwip59+ums9QPvee+8tqIuouGJKseCOexHei1Gc&#10;11CB8ipQV1cnOOYNnvYNNthALr/88lhAO1QwwN0AaZ/PCsDZHhafD4kvBPd8XVfPuUtWeQP4Ce6R&#10;TF6CeyQyuhspBtz/+OMPmT17tuKWJcP8dtttFzjkMQ49IrhHPwpvvvmmIFHMq6++qmV7Xblypey/&#10;//6y2267ad6ugw8+OPqbpszigw8+KHPmzNE0fu2116R58+ay6667avv7ADZbbbVVVSpyzz33yDXX&#10;XMNj4BIyukHh3Q/co4B2SFYKuBPeEzLp2MyqVODHH3+UJk2ayDfffBN5/9Zee2358MMPpXHjxpHb&#10;Nhs073HXj4cL8pl7iL0XuOf3thPclQ6rr3GCu69EpVUoN7gvG10rvScvD9DohtJzQp30a2qtOmPg&#10;vjJsrvWzhj0nSJ29YqaK770a9pQJdf3EdosAbctXIbiHkquqKv/8889axta77rpLEM6M/a2//PKL&#10;vPDCC3LooYcK9ry+/fbbgqgM1EG2Z5ZwCsydO1dOOOEE7SLoh4WnLbbYQnuZQdQPNEbytosvvlgG&#10;DRoUzngCaiM8GsfAXXnllQloLZsIBYLAuxe4Y98nwuNL8bTrI1EquBPeOaepQOUUwLsEIly9yscf&#10;f6wdEQePe/369eXaa6+V7bff3rfRiA5SXYJAOtpgrZfJGaedm54pugc8UKg8Pe6qxzOofYJ7UKWK&#10;rJcYcJ8xUPYFsRfA9gwZuO8wmSuFoO8L7ppmbWXozBHSqUj9CO5FCpfwy1566SU55phjtBXr8847&#10;TzbddFOtR/j89ttvlzvvvNPo4cSJE+Xee++Viy66SAYPHpzwnpev+QMHDtRChP/5z3/K4Ycf7npj&#10;vLjAK73GGmtoCdy22Wab8jVS8Z14DJxigRWZ1+Ediy6PP/54wV3cwD1KaMdNowB32GHYvKKJQrNU&#10;oAQF5s+fr504csUVV8gZZ5whN998s+ZM0Pe8l2A6kkuLAveRc3L70PPe9cK98vkj2/J71U2fmULz&#10;LWHwDrbRUYbKRzLchhGCe7R6FlgrN7gXdicH3m2HyswRLvisQ7trnWUyura3TF5uhXcd3NsOnSmF&#10;pvVrsBbg7LEPIj3BPYhK1VXnv//9r2y77bZasrDu3btbOucE7qiAYxcBov/+97/l5JNPri5BFPQG&#10;IH7rrbfKiBEjAm9FwYIJwuk/+OADBS0qv0keA1d+zaO8oxe8O4E7oB172hGtU+yednv7owJ3wnuU&#10;M4O2qEDpCgDaEZkDD3ufPn2MrPKIUuvdu3cs4L0ocMcpbbrHvUCmwlB5vYoWHt/GLat87joj67z5&#10;+DiCe+mz0WqB4B61ojZ78Qd3HbB9POPLRktt78my3AT33uCeEUK/poSQeYK74gkaQ/PYv46EhPC0&#10;24sbuKMewuYRzv3+++8r31sWQ9kCNwlnUe+yyy4yevRo2XrrrQNfh4oIGdxvv/1k5MiRoa6LY2Ue&#10;AxfHUQnXJsA7YBzz2Ox5t4O7Du1du3aVO+64I9xNPGpHCe6E98iGhYaoQEkKANoR6o4FbiSms5/j&#10;/vDDD2vwjmS55QiJd+tMceCeOY/NcmxbFrL3HFBPemXi5/PnrVvPa8/va7ef426CdCanK2neBb2Y&#10;4B5UqSLr4eXw1FNPDQUS0San8/G4OwC5c1cLAd8X3CV3b4J7kbMnfZeNGzdOC3dHKDwSvIQBd9SF&#10;Fxke++eeey594gXs8Q477KDlDDj++OMDXpGvtnz5ci20HqGCAKYkFx4Dl+TRy7cdJwN07NjRAu9m&#10;cF+8eLH296ihHS2IGtwJ79UxJ9mL5Cpgh3b0xA7u+AzwjhwpU6dOrSi8J1dptrxYBQjuxSqn8Lpy&#10;grs/fOc7aq/re23gRQF3MelxVzjRYmh655131jKZH3vssY6t8/K44wJknO/Zs6csWLCAyeocFJw1&#10;a5Z06NBBA28k2immXH311dqxOEHO0y7Gfjmu+fbbbwX721esWBF4q0A52sV7FKeADu9IrPjUU09p&#10;iedwHBxgXRW0qwJ3wntxc4BXUYFSFcCpKgcccIDceOONmkddL07gTngvVW1eX6wCBPdilVN4XXWA&#10;u57UjnvcFU6VqjNdr149ue6667SjyJzK888/r4W6TpgwwbXvSLSGOj169Kg6fUrtEPapX3XVVZbk&#10;fnabn3/+uWeEEDwNiGjAMX1JLTgGDnsX582bV5Eu3HfffbL55ptr90bSP7foBSxU/fbbb1q91VZb&#10;TYNQp4Ij/JD1WC94ftZbb72Cqu+++64AcvXSunVrx4WLjz76SD755BOjHkLRAcX2gmPVzDkPcCqB&#10;U/JChLS/9dZbxuVYNGnTpk2BPfQBfdELtsy0bdvWsc8vvvii/Pnnn9rf1lxzTe2+0AftxG9o+/bt&#10;5bbbbpODDjoo0vB4c2NUeNx1+5gjtbWZsFZTwekZZqCoyOSt4ptiwbdVq1ZV3MPKdg0LpjgtpmHD&#10;hpVtiMPdAe2dO3fWtpDZnzE3cIcZ/B4ieg1bdSoZNh87QdkgZQoQ3JVJW7zhpIG7Z09LCJOHXXrc&#10;i59HSbsSoIAs0Qg9+/vf/17Q/NmzZ2vJ5wAyffv2LXip1S9AqD3Odq/G48tKHVPkDcDLKTLjOpVh&#10;w4bJjBkzZJNNNtG2HeCoPXvB9aeffrqsWrWq1OZU7PpKHQO3aNEiDQzs2uH0BORmMM/7Fi1aCADa&#10;XNZff31twaR58+bGx0ighGONzAXbTDCOe+65p/HxiSeeKOPHjy/Q/KGHHpLDDjvM+BxH/11++eUF&#10;9W666Sbp16+f8Tmg+LTTTiuohySRiMrQC15o4f22l6OOOkoAp3p54403NNjGi725IAIHCaH0goUl&#10;/C4AAswFmqAetoJguwwK8mU8/fTTyuaZSnBHo++//345+uijLe0nvKsZTiwQAd6Q/+OJJ54wFtbU&#10;3C19VvEdhQgYHOl6ySWXCLaRxqV4QTva6AXu+DveWfCcEt7jMqLV3Q6CewzHt2rA3SuTfUDddZBw&#10;q46Q3y5dulj+vNFGG2nnULsVvBzCW2Mu8PKef/75nq165plntBVZc/G7F8KS7S/VyOTtBk66bbx0&#10;IwmYucBLZX9ZNf8d9XGdueAF2g9gZ86cqWVPNReEQn/33Xeueji9EOPIlCFDhnhqCC2giV5++ukn&#10;7Xx2r3vttttumvfcbHvjjTfWznP2KgD9du3aWe6Flf7vv//e9bKamhp58sknLX/HYoHfSwayrWPP&#10;tF4wToAx9M+tYHEByW3MZejQoXLZZZd59gvZ0M1eSMx1eDq97gVwevTRRwWwhDmLo/bGjh0r8Dx7&#10;FcAZEmzqBeN05JFHyq+//up6GcYKXghzufDCC2X48OGe9wK4YauEXuAZbtasWQHImY0AOAGe5gJw&#10;RFIhrwJvNF629LmIkHmAnx0azTbQb4CUuVxwwQWa596rALR33HFHrUr//v21MEy/gu80hHyXUvBy&#10;DLDGPPQqW221lWWBAFCMxRm/Au3s36N+19j/jgWMs846S/NyeRVE2owZM6Ys2zOwuGKe80hsZ14o&#10;cWonFkXMR1SiDnLb4BnzKliYgf56wdGL5n+7XXv33Xdr+2v1ggRaiKbxKtjrv+WWWxpVPvzwQ9+j&#10;HWEX3wHmgtM+kIvEqyxZskR7dvWCRSmcFOJVsBhoz/bvtthktoPxwYKvXpB8089rjgUoLETpBeOA&#10;hTK/gtNL8F2rFzwneF68Cua3/ZnH96/fViMsUOG3US9YJMKilFcZMGCA3HDDDZYqvXr1krq6Os/r&#10;vvjiC4sXHNExO+20k+c1eF+yf8/i9wVHhgYp+E248sortYVIp+gbsw28L9l/PxBZZ/+dMV+DxUs4&#10;A7AI7VX8oB3X+oE76ujwjjYh3J6FCqhSwAHcF8qA5q1k1FLrLfOZBl2aYslSqNfpKpNWTRNrsBf+&#10;lstKaDoLsMCqbq/rJFk1LWvBKYOi/bpsncwLUiZL4siW9uyHHjKa7hOl2IAN/ICbf1j87JcT3PXM&#10;7+J7ZFsxyen8eur/d3rc/TWqlhoAUEAlwNmcmA77su0LAniRdvIeQgsAC46RO+ecc6pFmsj6AW1e&#10;f/11AXCaC16iXn75ZctneDHD4oK94IX/3HPP9VxEiqzBCgzBK4tFrh9//FGBdW+TbguEgGvoap73&#10;CE8HbJlLGI87tjOYF5NK9bgDrs8880yjOaV63OGhMgOFm8cdi1RYrNKLm8cdv7FY7ED4vx5Cr18z&#10;ZcqUgqMloxh81R53vY0Mm49itNxt4EQSfXFNrwWQx8JUHMO61aqhxjqSmtoXtxAd5xTdo6YFhVax&#10;FQmL9fgus29LMdcOAu6oD3jHAu8jjzxCeC/XIKbwPhZwdwVjA8qdQDwP+vnjArJKuoN2ieCesW2/&#10;lz52cQP3VB8HF8EDRXCPQMQEmcD+VKyu654FeM3x424vXuCOxHbwJNujCBIkg7Km4oUCERjwXuoF&#10;gG7eV6x/jrB6pxBnLKwAfu3RHcoaHbFhRFBgr7fdex7xbRzN/ec//9G2edgLPDROHvZi97gjSmXd&#10;ddctuI/qPe5NmjRx9Fyq2OOO6J2//vpL6yP2uMOzhmgqvGQ7RSYhjBX73aMs5QJ3tHny5MkaFJgL&#10;vLZewBFlX6vZlpuHGdEPeAb1fBTVrIHqvjmBO+7p5LlX3RbdPhZCEeVhjl5xuzfy7yCnh18EE6Lo&#10;sCiJqBOnrWbl6hvvU70K5MG9rkbqZQ7xc/Ws6/Bu8ZLr0G46x8+uVc5uhrQNz3nJHnftHs7efCu4&#10;Fw6c39+jHur4g3umx77D4/9kAAAgAElEQVTZ33Vve8OMY75O+uWi0nyzykcgJsE9AhETZOLQQw/V&#10;QkURAu0G7eiOG7gjuRW8xAgbdzpOLkFSKGnqsmXLtBBWbI/QX5qcoB1/cwN3hH0iEZhf6LuSDkRg&#10;FPu+EUIOD3S5ixu4ox1u8F7uNibxfghvB7Tj+wORI26h/lHDeznBHeNCeFczO71Cwwnv0WjuBu76&#10;75Df9qZoWmG1gi0c5m0xXvfA98pee+0VqBlMchhIJlYqUoEcuC/PhMc3yoTHu4W2Z63X1dSTXtNN&#10;kO4H+7lGFVxXUqh8Btm7SuY4o6WOiwx+YO739yJ1dL0sEeCO1s8YKPsOyyQAKkgmp2eHt0I7LiG4&#10;Fw479r9hj5d5b3XUc6qa7QEokdEV+yjhGTUXeBD1zNnYq+m0zxKe5NVXX12wB5TFWQEAIvSD9xXe&#10;JL0gMZo5fBzh9HYPJZJ+YS8q9vQ7ZQ+Pu+aVPgYO8xP66QV77c05F/RcBHHXMU7twzxGNmckvpo4&#10;caJsv/322txGQV4Qe74TezK+UvpSbnBHWxk2X8qIOV9r3z9unzfYn4/fJobNF6/9ySefbJzuAE+3&#10;Pa+Nvue9+DvwSiqQDgWy4L68Tpo36iVLQ+7zLgRyF9EKAL+UUHnsX58mUoN9+IWefj8w9/t71MOe&#10;GHDPdXzGwH0F/G4uDV32vxPcC2cLwb30J8gpSzb2rONoKD2hj5PHHaGz119/vZZoC8nrWJwVQIIl&#10;6GfeBwxoHzVqlODlSi9OHnd4TU444QRB5vEklnvvvVdLqFSpY+DMHve11lpLS1zZqVMny1Fu9LwH&#10;n1l2aMeV5uR62HaDMH17krioPO+VAHf0kZ734HMkSE27xx0nESCBHSI59ELPexAl3euYPe44thEL&#10;mEicZy6VDJsvrXe8mgqUTwEN3JfX9ZVGvf7jum/cuTkB4Nu40F43wLWuyelyiedkgDTPZKFbaktw&#10;5wfmfn+PWvrKg3vUPSqvPYbKl1fvSt8Nmc8B6eaiJ5oD9LiBO/ZdI0swkt/Yj0+qdJ/idn9kLDcf&#10;kaVDO5Ixmc+hNYP7V199pZ3/ji0Iujczbv0K0h6ct4s8CshmXIliB3dksUdWY8J7+NHAPERm+27d&#10;ummedr3YwR1bOpwyvEcB75UCd8J7+PnidYUd3LGwh3wN2H5BeI9Gazu446QIJKckvEejL62kR4Hk&#10;gnvLfPI78758PzD3+3vUQ09wL01Rgntp+iXpaidoh1cSmdCxt8wJ3JcvX655UJEpHcfRXXTRRUnq&#10;ctnbaod2NGDXXXfVPOgID3UCd2TkhscSWc7h6UtiiLwuNPoIYMMLeSWKE7ijHYB3HLFoDh+l5919&#10;hNygHVc4gTs+VwHvlQR3wnt0T7ATuOOIspUrVxLeI5LZCdxhmvAekcA0kxoFEg3uGXTPHV2XD5n3&#10;A3O/v0c98gT30hQluJemX1KudoJ2hG0jazS86NhbWL9+fcGZvSjYG4zsrvCGYI4gi7zfWbBJ0UJV&#10;O+3Qjn2GCI/HGfXQFZn8cSySXuCBx4sr9gjjOD6/8+VVtTsqu4BjLExU4hg4vQ9u4I6/z58/XzsJ&#10;gfDuPeLQCREKdk+7fpUbuKuA90qDO+E9mm8HN3CHdcJ7NBq7gTvhPRp9aSU9CiQc3LFcl82Gn8lU&#10;JwuWjJQMyZvOcS8cyHKD+0477aQdN7H33nsHnlXRnuMe+LaxrEhwj+WwRNooJ2jH/jc8NygrVqzQ&#10;EgPBo44XLBQkqkPyOoDYLrvsEml7qtGYE7QjVFFf7EDGXJz7bT56D9qec845WjjyRhttlHhZhg0b&#10;JgCtShwDFwTcCe/+U8wP2mHBC9yjhvc4gDvh3X/e+NXwAnfCu596wf7uBe6E92AashYVgAKhktPp&#10;57LroenZ5HTemeg1md2S07kc6Wa+xnyMnBt0Z9sBdl8g06QmVuCORFDYKxW22DPhhr2+Wupj/+0a&#10;a6yRmO4wOV24ofKDdrM1JJoaMWKE9hFezpO81zqcSqXV9oN2s3WcVasXeIcRXlwtBdst0J9KHANn&#10;1lQ/xx3bQLDH3V7oeXeecbouyLxv3tNur+0H7qgfVdh8XMAdfWLCuuK/qfzAHZbpeS9eX1zpB+6o&#10;w7D50jTm1elQIMRxcA5nthd9HJz/+e/2RQIMh7u3PJfsTprljorLJbDL7IO3l3J73NMxjdhLXQGC&#10;e/C5EAbaYZXgHlxbvWYYaMc11QrulT4GTh8Pr1B58+gS3gvnOnIAYMuMF7TjqiDgjnpRwHucwB19&#10;wpah4447ziIeEnrW1taG//JI0RVBwB1yEN6LnxRBwB3WneAdGf6RfJaFClAB3eOuPS3ZkHNzojeL&#10;QHpIuu3ION8j4Vyu08E84yfPHO+2REaaINvtb57Qrd9Ha3ShTb0vBHdOe5UKENyDqRsW2mGV4B5M&#10;W71WWGjHddUK7oAXJDF84403wokYce2g4I7bEt6LEz8ouMO6E7yHOec9buCOPhHew8+boOAOy4T3&#10;8PriiqDgruGIQ7Z5wntxuvOq6lMg53HPdswAZvt57rZ95FZHtu49l4Lj5FztZe+WSyznLqp9EcEP&#10;uvWQeYJ79U3UpPSI4O4/UsVAO6wS3P211WsUA+24tlrBvXfv3toxcMiTUMkSBtzRTsJ7+NEKA+6w&#10;Xgq8xxHc0SfCe7h5EwbcYZnwHk5f1A4D7qhPeA+vMa9IhwIWcM92WQ87twrQddIqmeYVbaWfu265&#10;LPj+d9vdZNKqaWK/nR+459seH497sXvc0zH9qq+XBHfvMS0W2mGV4B7seSkW2mG9WsG90sfA6SMX&#10;FtxxHeE92LzXa4UFd1xXLLzHFdzRJyd4v+uuuwSLWCxWBcKCO64mvIebRWHBXaMRet7DiczaqVDA&#10;AdxT0e+ydbJ169Zadmwc88NS/QoQ3N3HuBRoJ7gHe3ZKgfZqBffXXntNOyM9Dgk/iwF3wnuwuV8K&#10;uBcL73EGd8J78HlTDLgT3oPri5rFgDvhPZzGrJ0OBQjuise5mHPcFTeJ5hUqQHB3FrdUaCe4+0/a&#10;UqG9WsEd58/jfPpKHgOnj16x4E5495//pYJ7MfAed3AnvAebN8WCO+E9mL6lgDvhPbjGrJkOBQju&#10;iseZ4K5Y4JiZJ7gXDkgU0E5w957oUUB7tYJ7u3bt5JRTTqnoMXBRgDvhPdiXfTGh8mbLYcLmkwDu&#10;hHf/eVMKuBPe/fUtFdwJ78E0Zq10KEBwVzzOBHfFAsfMPMHdOiBRQTvB3X2iRwXt1QjucTkGLipw&#10;J7z7f+GXCu64Q1B4Twq4E969502p4E54938uiw2VN1vmnnd/nVmj+hUguCseY4K7YoFjZp7gnh+Q&#10;KKGd4O480aOE9moEd7zojRgxouLHwEUJ7oR37y/9KMA9KLwnCdwJ7+7zJgpwJ7x7P5dRgDvuQHiP&#10;2Usvm1N2BQjuiiUnuCsWOGbmCe7ZAYka2gnuhRM9amivRnA/4YQTpEmTJhU/Bi5qcCe8u3/xRwXu&#10;QeA9aeBOeHeeN1GBO+Hd/bmMCtxxh4cfflgOP/xwy814znvMXobZHGUKENyVSZs1THBXLHDMzBPc&#10;1UA7wd060VVAezWC+2abbSYPPfSQtG/fPhbfFKUkp3PqAI+KK1QlSnCH9bPOOktGjx5tuRHm1GGH&#10;HSZJBHfCe+GciRLcCe/OX7VRgjvhPRY/Z2xEhRQguCsWnuCuWOCYmU87uKvwtOtDzHPcs0qogvZq&#10;A/fXX39dOnfuHItj4PQ5HDW4wy7h3fojEDW4e8H7NttsI3vttZd8//33Mfsl8m8Oz3nPaxQ1uBPe&#10;C+df1OBOePd/xlmjOhUguCse10svvVRLdNO4cWPFd6L5OCiQZnB3gvaTTjpJ7rjjjkiGhuCuFtqr&#10;Ddwvv/xy7Ri4++67L5L5F4URFeBOeFcP7m7wPnLkSBkyZEgiwR19Irxn544KcCe8W59LFeBOeI/i&#10;V4k2kqYAwT1pI8b2xlqBtIK7amjHoKcd3FV62vWHql69esbzBcjEomNSy957760dA9enT5/YdEEV&#10;uBPe80OswuOuW3cKm19rrbXk559/js0cC9sQwrs6cCe852ejKnAnvId94lk/6QoQ3JM+gmx/rBRI&#10;I7g7Qftpp50mY8aMiXRs0gzu3bp1kyeffNLQc8MNN5QZM2bIzjvvHKnGZnC/7bbbNPBNYonbMXC6&#10;hngmTj/9dEPSVatWRSrvG2+8IZ06dRL0Xy+YO1OnTo30PnE21rp1a3nvvfe0JuI7Y/jw4ZE299xz&#10;z5UbbrjBYnPy5MlyxBFHRHqfchqbMGGCIJGjuSBSChFTaSiIzNlxxx2Nrs6bN0/atGkTWde//PJL&#10;2WeffWTBggWGza233lpefPFFadSoUWT3ibMhleCOfiOyqra21iLBwIED5eqrr46zLGwbFQitAME9&#10;tGS8gAq4K5A2cC+Hp11XO63gXg5Pu65xtXjc8RKHFzaAbJyKSo+73s+073lX6XHXNbZ73hs0aCAr&#10;VqyI01QL3ZY0e95VhcqbB2HlypVaksxFixYZH2+11Vby0ksvyeabbx56vJJ2gWpwhx5O2eahN3JN&#10;sVCBalGA4F4tI8l+xEKBNIF7OaEdg5tGcN9vv/1k5syZxtxef/315fnnn4/UG2R+cKoF3BEej2fx&#10;iiuuiMX3gt6IcoA77pVmeC8HuENjM7xvuummAq9q0kta4b0c4I65kWZ4Lwe4O8H7+++/L0giyUIF&#10;qkUBgrvikUTiGuwTbdq0qeI70XwcFEgLuJcrPN48poMGDTLC3hAOi6OYqrX88ssvcsghh8gzzzxj&#10;dFFVeLwbuI8dO1ZOPvnk2Ev82WefaZBuLjgGDt4X7HOPU1EdKm/uq55VP21h89tvv728++67mhQq&#10;QuXNGmNh6Omnn5bzzz9fDj744DhNtaLb4hQ2f+edd8qJJ55YtM24X4jfkh122MFoZtSh8ub+Y4EH&#10;C7L6HMXfAJZYkK3msHn8luiJarFtwLwgHfX8mDJliiBx5IEHHqh9B7BQgWpSgOCueDR5HJxigWNm&#10;Pg3gXm5Puz7EafK4l9vTrmucRI879jXiJbBr165SU1MjgHbsN/7mm29i9u0gUi6Pu97xNHrey+Vx&#10;j93kirBBafO8l8vjrg9RGj3v5fK4R/gY0BQViKUCBHfFw0JwVyxwzMxXO7hXCtoxzGkB90pBOzRO&#10;IrgjLP6uu+4yvgnQh4022kj69eungfwee+whq622Wiy+KcoN7uh02uCd4B7NVE8TvJcb3DFCaYN3&#10;gns0zyWtUAGCu+I5QHBXLHDMzFczuFcS2tMC7pWE9qSCOwD95ptvdv0m2GSTTbRsw6NHj674t0Ul&#10;wD1t8E5wj26apwXeKwHuaYN3gnt0zyUtpVsBgrvi8Se4KxY4ZuarFdwrDe1pAPdKQ3tSwd2c+8Dt&#10;62DcuHGxOM+9UuCeJngnuEf7o5gGeK8UuHvB+wsvvFCQuyPakS2vNYJ7efXm3apXAYK74rEluCsW&#10;OGbm4wDuOEMdyW6QMMmvIPx8p512kmOOOca1ahygvdrBPQ7QnlRwxzndF154oev8RYKiJ554wu9R&#10;KMvfKwnuaYF3gnv0U9kJ3vFb99xzzwXK2I0xwdGMa621lmfjkFCxd+/elsRt0fem0GIlwd0N3ps1&#10;ayazZ8+uGngnuJdjJvMeaVCA4K54lAnuigWOmfk4gPvChQulY8eOctFFF8mAAQM8FerVq5cG7vBa&#10;OpW4QHs1g3tcoD2p4I7sweecc47j/N14443l7bfflsaNG8fim6LS4J4GeCe4q5nqTvC+wQYbyGuv&#10;vSYtWrRwven//vc/wXOI0w1wnKVbAdh37txZrrvuOjnppJPUdMLFaqXBPQ3wTnAv65TmzapYAYK7&#10;4sEluCsWOGbm4wDukCQovHuBe5ygvVrBPU7QnlRwtx+xZv5KmDRpkra/PS4lDuBe7fBOcFc324uB&#10;9yDgXkloh1pxAPdqh3eCu7rnkpbTpQDBXfF4w5t5yy23hDpP+I8//tBCpCIrMwbKvsPm2sy1laEz&#10;R0gn15ssk9G1vWXycmuFhj0nSF2/8p1Jj5ewBg0aRCaFakNxAfeg8O4G7nGD9moE97hBe1LBva6u&#10;TjCP7eXoo48W/C1OJS7gXs3wTnBXO+NxpjsgzFy8PO9+4A5o79Spk1x//fVl97TrfYgLuFczvBPc&#10;1T6XtJ4eBQjuisf6008/lSZNmoS6S3TgPkMG7jtM5kpD6TmhTsy8PWPgvgKWdwLxZaNrpTeIve1Q&#10;mTnChPbLRktt78myXPygP1R3PSsT3EvT0s/z7gTucYT2agN3O7Tj+LIZM2ZImzZtShvwEq9O4nFw&#10;06ZNE+xjNxeExiNEHiG6cSpxAvdqhXeCu/oZ7wbvOHqwefPmlgZ4gTue0Q4dOshVV10lp59+uvqG&#10;u9whTuBerfBOcK/Y9OaNq0wBgnsMBzQacNc95u6QrcN726EzxeDznHfe1bOuw3vDnjKhrp+o9r0T&#10;3EufoF7wbgf3uEJ7NYG7E7S/+OKL0rp169IHu0QLSQT3mTNnCjQ1FySjs8N8idJEcnncwL0a4Z3g&#10;HslU9TXiBO9YKEOCOTO8u4E7oH3fffeVyy+/vKLQjo7GDdyrEd4J7r6PFCtQgUAKENwDyVTeSpGA&#10;ux+Ao0s6hBuedX/Yx2VZ4C/04qtQieAejaqA97333lsuvvhiS8I6M7jHGdqrBdzjDO3QOIngPmfO&#10;HNlrr72MBwWnKmDfexxLHMHdDd4BVcganrRCcC/fiAWBdydwjxO0xxXcqw3eCe7ley55p+pWgOAe&#10;w/GNAtyLgusCkA8gjpsHvhhbDrcjuAcYg4BV9JclM7zr4A6du3fvbrGEzL533HFHQOvqq+HouhEj&#10;Rmg3Qnvfffdd9TeN8A5xh/akgjsWpVq1aqWN1NZbby1vvvmm/P3vf49w5KIzFVdwryZ4J7hHN1+D&#10;WPKDdzu4xw3a4wzu1QTvBPcgTxPrUAF/BQju/hqVVKMye9xze9tDhrPre9stofMBeq9flw+v1/fW&#10;l74XnuAeYABCVLG/NAHc11xzTZkwYUKsoR2NSzK4JwHakwruS5YskS233FKbv7NmzQqVCDTEoxNJ&#10;1TiDe7XAO8E9kqkayogbvOuLaPpxcJ9//rlj5FeomymoHMdQeXM3V65cKe3bt5dFixYZHyftnHeC&#10;u4KJS5OpVIDgrnjYsW8VWeX32WefwHcq3eNeXnDPxNznMtBnw+e3G51NfBd2AcBJIIJ74GkTuKIZ&#10;3nFcFvZXm0vcPO1625IK7kmB9qSC+/Lly6VRo0YS5xB5fQ7HHdyrAd4J7oF/CiKt6ATvm266qbbd&#10;YocddpBXX31VunXrJhdddJFlu1akjSjSWNzBHd1KOrwT3IucnLyMCtgUILgrnhLFnOOePHDPiGhk&#10;nM8KGsWxcZdddpk8++yzlhE6/PDD5cEHH7R8du6558qtt94qv/zyi/E5jpe59957ZfPNNzc+Q5j1&#10;FVdcId99953x2e677y533XWXEWqLP4wbN07z7n755ZdGPYwjXkywT1wvU6dOlTPOOEOWLVtmfLba&#10;aqvJlVdeqV2vl1deeUVOPPFEWbBggfHZJptsIsOHD5eTTz7Z+OzDDz+U448/XrBnVy/rrruuDBo0&#10;SAYPHmx8hh9weMqfeeYZ47O11lpLs3XTTTdZtDnqqKPkgQcesHx25JFHanvd0Zfvv//e9Qk44IAD&#10;BGCPtuoF+qHdP/zwg/EZ9hfDY9+iRQvjs7Fjx8qFF14oX331lfEZwplRb7fddjM+mzJlipx11lmC&#10;yBS9NG3aVG677Tbp2rWr8Rk8qYceeqgg7BIFdZYuXera9rj8ARqax2nDDTcUJFPDMZFxLOY97hiD&#10;U045JY7NNNr02muvac8gPHuPPPKI1NTUxLq99jPnV61aFcv2zps3T1tsNn8/7L///vL000/Hsr3m&#10;RsETaf5Oxt9wysDo0aPlsMMOM6oiiVqfPn3knXfeMT7Ddx2+v0899VTjs8WLF2vfyy+99JLxGb6X&#10;zzvvPLn00kuNz/DdVFtbK0899ZRFIwDL7bffbvnsmGOO0b5bzcXpt61///7ad6H9tw3XbrbZZsbl&#10;yMqO72Xzb1vbtm2179ttt93WqIffMPye2H/bxo8fb8kT8dhjj0m/fv0sOuJ0nJtvvln7HtYLfquw&#10;0Gv+bbNPEHjbv/76a/nb3/4mf/75p/Hn9ddfX/udBMjrBe3Cb5v5dx+/bfgeuvHGGy2m3X7b7r//&#10;fks9fD/g/cBcunTpoumvnzqRBHBH+5MM7wT32H91soEJUYDgrnigUgPuGR2NY+RChug7DQG8wgA6&#10;p/L444/LQQcdpP3pk08+0SDOqSDSwXzEjBlKzPXx8oCXHr0gI64TFNrPhUbypueff77g1oiyML8M&#10;4uUQiwP2gkUFeAv1MnToUMFihVMBKOv7drHv3Az85vqA/4cffligEV4k8ULiVNBHhBj7Fbz0NWzY&#10;UKv2119/FXjn9esvueQSy0ss+rZixYoC83Zv/p577ilY2LAXLLyYX97wQnzfffcZ1aCFefHArx/l&#10;/vvPP/+szVFzci8c+Yb5Au9TXEuSwF0///nbb7/V5Fx77bW1eY+5E9eSFHCHfoB3aPnNN98YcuLf&#10;WLAETMW1AKp//PHHguYBZM3fNfgOdcrhAZgzLzgi6zkWOp0KQHm99dbT/gRIPuGEExzrvffee8bi&#10;ML4D8NvhVJ588klj8cm8BcReFyDat29f42O33zZAOqBeL/itxG+mvWAh4Z577jE+xhFtWCy1Fyz2&#10;4vOffvpJW6SAnk7f82HmBu6FBW+UL774Qt5//33Hy7GAom+JweKIeWHXfAG+c3V9EVresmVLR3tY&#10;oMdvM0pSwB1tTSq8E9zDPBWsSwXcFSC4K54dlQH3oJnfbXvRAyaUK9zTDhH1cPmsoKWGyWOFHh4I&#10;p/LBBx9YvLtYuXfyHMM7BC+RXvCj7wSr8IbgR0Uvdi+p/jle3oYNG2bUg1cGnmV7wTFUOI5KL/BS&#10;DxkypKAePFrwvupl4sSJmmfHXrbYYguL5wOh7R07diyoB3DBC+fHH3+svUz997//1V6ughS8+Dl5&#10;/+DlMIPmscceK9inaC9oO/6mF/TthRdeKKgHLcwelt69e8vdd99dUA/aIqzYrD1eoPUCCMYciWtJ&#10;Uni8WcOkZJVH2C2ebbOHEf0AUAIs4wrvSQiVN88HnMuNZ9msc9yzzQO89cgcc1/gyUUUll4QgWWO&#10;jNI/b9euncyePduohwVDp+9R+8Kr/XQD873NgK9v7XD67kKkAL7v9bLOOusIFgHtBYua5jnuFGWA&#10;a+BhR7SXXvDM2KPY8Df7wqsZssz3BugCeFHw24UFaXjr7QULBPaoB6f+NmjQQMweciwWIYLOXvTf&#10;Nvw/iteiBvTVI+2gHaIonDTEGGOsUZIE7mhvEuGd4O70BPAzKhBeAYJ7eM1CXVEpcM+c2Sb7Zjaa&#10;e4as5+pkKFtmage5BzkOzrqfvV/O2Z2H+Z7SdPJkmSulJ6bDDz88FfXr19c0R6hdjx49CjyW8CDg&#10;hUz/cQZ84KUGK/nmApiFV0H30OFv8MJg35254O+oZ/YkwPOMFz9zwf3q6uos3vmRI0dqHm/7udJ4&#10;OUFf9IK9f4D0DTbYwGJz+vTp8vLLLxufwZuDeuawSPwRLx0IwdZhGy80eLnEC5y54J7YWqCHKMIj&#10;b/asoC72hCJUHW1u06aNdjk0xAKG/mKj24QmAG3zQgnqIPTQriHq4QVDL7gPwhvNBZ4bhCyavUDo&#10;g/llU69/yCGHaB5Vvc1xzSqfVGjXx13XG5BpDhm2DFwF/wFox/PtFnERZ3hPGrhjmJMG7+Y97vAQ&#10;A1YBw/j+Bgibi9P38nHHHSfY0mIuWAQ2wzy+l7FQqUcj6XXx3Y26iE5CwW8XIrW22moriz14grGF&#10;CdviUNx+2xD5hd+YYn7b9thjD8Eisv17udjfNmgIz7wOz7pdfH+bk6bhtwraIOLNvEiL+oiUQqQA&#10;oiLw24d69t82LEzPmDHD97cNUXnYaqX/tq2++uraYj/G31ygId4Pfv31V+1jePfx22Y+QjJp4I5+&#10;4LcVi2jm38E4J6wjuFfwR5O3rioFCO6Kh7Ni4O4L4c4A7gv8BbCfEdB+JJxTnSJ1ZnK6IoVzuMzp&#10;nHYcn4WQUYA3YAhhlebtBdHdvXRLSUhO17lzZ+2lUy9x39NuH5W4h8ojNBcv3eaFo4MPPliDAPOC&#10;FOAC+3QxHnEqSQqVN+uWpD3v2KqkL5Lat0HFaS5Uc1uwQIyFcyyc2HPSANSRk8K+6FFJPZII7tAL&#10;kSXQOQnwTnCv5AznvatJAYK74tGsHLijY3oofDbbu+4dN4e1O4W0G3vVDU98TiQdyC172J0XALLn&#10;yJceMk9wj2aCOkE79pvD441EadgLqe8Zvv7667WEQ3ErcQf3JHva9bGOc6i8k6cdEK8nA4On1Azv&#10;cfS8J9Hjrs+NpHjemVW+st/cOrTDs44QfCRMPfvssy2Nihu8JxXckwTvBPfKPpe8e/UoQHBXPJaV&#10;Bfds5wwQN/fVN4GcDv1Wgeyg77zf3bxoUFrIPMG99AnqBu1IzITwUR3ccSfAO7yU1113XezgPc7g&#10;Xg3QjvGPK7j7Qbv+lMQd3pMM7tA4CfBOcC/9N6NYC9h7jhB07IXXk+LBK6xnbzfbBbwjiSv2uVe6&#10;JBnckwLvBPdKz3Lev1oUILgrHkkcF4N9ojiOJmgp/Ti4oHeKfz2Ce2lj5AXtsGwH9zjDe1zBvVqg&#10;Pa7gHhTakwDvSQf3JMA7wb2034xirwa0I2wbi2fmTPY6uOM4PhwxZy4Ilwc0Vxrekw7uSYB3gnux&#10;TxavowJWBQjuMZwRBPf8oBDci5+gftDuBu5xhfc4gns1QXscwT0stMcd3qsB3OMO7wT34n8zir3S&#10;Ddp1oITHHUlfJ2cS15pPcMHf4wDv1QDucYd3gnuxTxevowIE99jPAYI7wb3USRoE2r3APY7wHjdw&#10;rzZojxu4O0H7QceqZ9cAACAASURBVAcdZJws4PeMxDFsvlrAXYd3JLQ0H70Wh6PiCO5+T0a0f9eh&#10;vWfPnnLDDTcUGNc97gB3HN2KI+riBu/VAu5xhneCe7TPHa2lVwF63GM49jhKJsgZqDFseuRNwj44&#10;+xE+kd8kQoP/+Mc/tGN+7MeoRXgLX1NBod0P3OMG73EC92qE9jiBe6nQrj8kcYP3agJ3aIxs1giP&#10;jhO8E9x9fyIiq4BjRLGn3Q3adZDUPe4AdxQ3eMd8ctoPH1mDXQxVE7jHFd4J7qpnMe2nRQGCe1pG&#10;mv0siwKVBvcw0B4E3HV4hycNZ9RXMtt8XMC9WqE9LuAeFbTHEd6rDdzjCO8E97L81AmgHYs2PXr0&#10;cPS0662we9z1z53gHb+fgOhyw3u1gXsc4Z3gXp7nknepfgUI7orHeMiQIVpyuqZNmyq+E83HQYFK&#10;gntYaIde8EjuuOOOMnDgQE/5cH72/vvvLxMnTpTu3btXROo4gHs1Q3sx4I6jA/fYYw/tvGa/gmOh&#10;MNf22Wcf16pRQ3sp8P78889rEHHWWWf5dU1mz54taPuAAQM861YjuMcN3gnuvtO15Ao4RnT77bfX&#10;fgucwuPNN0CI/IYbbijff/+9rLvuupZ7O8F7kyZN5JNPPim5jWEMVCO4xw3eCe5hZiTrUgF3BQju&#10;imdHMcfBKW4SzStUoFLgXgy0Q4bFixdrL1PYkuBX5s6dK2uuuaa0adPGr6qSv1ca3Ksd2osB90mT&#10;JmkLk1OnTpWOHTt6jvvhhx+u1XGDW1XQrjfqyCOP1JJj6cXvnHcsSgDIH3zwQc9+vfDCC4K992PH&#10;jpXa2tpUgnuc4J3gruTrt8AojhO171V3u/OsWbOkffv2jn92gvfbbrtNTjnllPJ0JHOXagX3OME7&#10;wb1s05k3qnIFCO6KB5jgrljgmJmvBLgXC+0xk863OZUE9zRAezHgjmvq6uq0l+zp06d75nbwAnfV&#10;0F4MvAcB95deekm6du0aCNrRhmr1uOv6xmHPO8Hd96s0dhUqDe/VDO5xgXeCe+weOzYooQoQ3BUP&#10;HMFdscAxM19ucE8LtGOYKwXuaYH2YsEd1z388MPSu3dveeyxxwT5EJyKG7iXC9rDwrsfuOvQPmHC&#10;BDnssMMCfRNVO7hDhErDO8E90FSMXaVKwnu1g3sc4J3gHrtHjg1KqAIEd8UDR3BXLHDMzJcT3NME&#10;7ZUC9zRBeyngrsM7ciYgbN4J3p3AvdzQHgbevcC9GGjHvdMA7pWGd4J7zH4UQzSnUvCeBnCvNLwT&#10;3EM8CKxKBTwUILgrnh4Ed8UCx8x8ucA9bdBeCXBPG7SXCu5+8G4H90pBe1B4dwP3YqE9TeBeSXgn&#10;uMfsRzFkcyoB72kB90rCO8E95IPA6lTARQGCu+KpQXBXLHDMzJcD3NMI7eUE959//lm6desmM2fO&#10;NGbXRhttJC+++KK0bt06ZjMu2ubUq1fPMAjvMBLPhS0Imz/++OPl8ccft3jezeBeaWgPAu9O4I45&#10;ccghh0iY8HizfmnxuOt9rkTYPME97BMbv/rlhvc0gXul4J3gHr/njC1KpgIEd8XjRnBXLHDMzKsG&#10;97RCe7nAHdCOY+/gVdVLWqAd/Y0C3GEH4fJHH320Bd51cMfRcZ06dZIffvjB0BhZ2QH6lShu2ebn&#10;z59vySoPaEc7cSRi0D3t9v6kDdzR/3LDO8G9Ek9R9Pe89dZb5YwzzrAYVpVtPm3gXgl4J7hH/4zQ&#10;YjoVILgrHveddtpJbrnllkDnHCtuCs2XQQGV4D5t2jQ58MADLb046aSTBMfypKGoTk6XdmiPEtzN&#10;8A4P/AEHHCAA9y222ELgTYsLtOvPjRO89+nTR1asWKEdBxcFtONeaQT3csM7wb16fg3KBe9pBPdy&#10;wzvBvXqeS/aksgoQ3BXr/+mnn0qTJk0U34Xm46KAKnBPO7RjfFWCO6E9+wRF5XHXn0d43gHFjzzy&#10;iFxxxRVaJMPvv/9uPK6V9LTbvzPs8L766qvLXnvtJcOGDSvZ067fK63gXk54J7jH5dcwmnaUA97T&#10;Cu7lhHeCezTPA61QAYI75wAViFABFeBOaM8OkCpwJ7TnHwAzuGObT6NGjWTbbbeVwYMHS9OmTY2K&#10;H3zwgVx++eWydOlS4zN40wcNGmTJA/DFF1/IySefLE8++aSsWrXK8qSZof3bb7+Vq6++2rJFYb31&#10;1pMzzzxTampqLNddeeWV8swzz8hff/2lfV6/fn1B5AlC880FkU4PPfSQ/PHHH9rHf/vb3+SII44o&#10;CL+9//77Zdy4cYJ58N5778mXX35pmIEesH/vvffKuuuuK6NHjxa0VS977rmn1ucNN9zQ+Gzu3Lky&#10;YsQIWblypfEZYBIaYjtA3759tc/XWmst7Z5pKuUImye4V9+MUg3vaQZ3zJb//e9/0qFDB21bi16a&#10;NWumbRXCO00UheAehYq0QQUyDpbMy5T1bYqqUAEqULQCUYM7oT0/FCrAndBunepmcDf/5ZRTThHs&#10;L9ULABhQbC/IB7DjjjsaH3/00UeCqCN7WW211bQXRb189tln8uGHHxbUA7x/9913xudTpkxx3V+O&#10;RYKGDRtqdefNmye77LKL43O86667ahCOAqjHy6lXgSbo0zvvvCN//vlnQdWtt95ai6o69NBD5dxz&#10;z5VtttnGsS9nnXWWtqiRZnCHeKrhneBe9M9XrC9UCe9pB3cMvGp4J7jH+vFi4xKkAME9QYPFpsZf&#10;gSjBndBuHe+owZ3QXvg8lQrugFic5a6XyZMnW7w4+ucbb7yxAGT18sorrwjmu72EAffly5fL5ptv&#10;7gvuWIRo3LixVg9zAN5xv4KweWhjDvPXr+nSpYsWUt+yZUupra3V4Byee3shuOcVUQnvBHe/2Zzc&#10;v6uCd4J7dk6ohHeCe3KfO7Y8XgoQ3BWPB/e4KxY4ZuajAndCe+HARgnuhHbnB8cM7gcffLDAO73J&#10;JptoieXMIZMff/yxwPttDhtff/31BdcgxB4F+9k7d+4sv/zyi3GzDTbYQH766Se57rrrLOAOr/oD&#10;Dzwgn3zyiVF3zTXXlH322acgsefdd98tixcvNkLvEQLftm1b6dq1q6VTsLdgwQIjpB59A9RhL7u5&#10;PPXUU4Lwdj2kfsmSJVJXV6dtE8B/6wXtwaIEtgToBZ522EO/9IJs9LCJfuqlQYMGmoY4FSLtHndd&#10;E1XwTnCP2Y9ixM1RAe8E9/wgqYJ3gnvEDwLNpVYBgrvioYf3BXst8QLKUv0KRAHuhHbneRIVuBPa&#10;3Z/DqJLTAdpxrJ55DzfC2DGG+E7s3r27BurY5x6n8vTTT2uh+Pfdd58sWrRIcJY7wvj1gn3pSLiH&#10;4+yKKWlOTueklwp4J7gXMzOTdU3U8E5wt46/CngnuCfrGWNr46sAwV3x2PAcd8UCx8x8qeBOaHcf&#10;0CjAndDu/cBEAe5O0K6fe96xY0cZMGCAmAE5LvCONpkXFADt2P+O/fgI+Y8C3gnuhfMvangnuMfs&#10;R1FRc6KEd4J74SBFDe8Ed0UPAs2mTgGCu+IhJ7grFjhm5ksBd0K792CWCu6Edv+HpVRwd4N2JLJD&#10;qLgO7mgJzkZHaD2825WGdzu0o306uOMcd6dz3ovxvBPcnedglPBOcPd/zqulRlTwTnB3nhFRwjvB&#10;vVqeOvaj0goQ3BWPAMFdscAxM18suBPa/QeyFHAntPvrixqlgLsXtMO2HdzN8I5967pXPlhLo6vl&#10;BO12cMe/o4B3grv7uEUF7wT36J6NJFiKAt4J7u4jHRW8E9yT8DSxjUlQgOCueJQI7ooFjpn5YsCd&#10;0B5sEIsFdydo33TTTTWPL/Zbs+QVKBbc/aDdDdx1eIfHfeLEiWWHdzdodwL3KOCd4O79tEUB7wT3&#10;9H2jlQrvBHfvORMFvBPc0/dcssdqFCC4q9HVsEpwVyxwzMyHBXdCe/ABLAbc3aB91qxZsu222wa/&#10;eUpqFgPuQaDdC9x1eD/kkENkwoQJZYN3L2h3A/dS4Z3g7v8glQrvBHd/jauxRinwTnD3nxGlwjvB&#10;3V9j1qACQRQguAdRqYQ6BPcSxEvgpWHAndAeboDDgjuhPZy+qB0W3INCux+44++whSPdygHvgPYe&#10;PXrI/fff77q/3rzH3a6kU9g8bLZv395TdIJ7sDlZCrwT3INpXI21ioV3gnuw2VAKvBPcg2nMWlTA&#10;TwGCu59CJf6d4F6igAm7PCi4E9rDD2wYcCe0h9c3LLiHgfYg4G6G97Fjx0ptbW1xnfC5Sod2nEN/&#10;wAEHuNb2AndcZIf3ddZZR6ZPn+4J7wT34ENaLLwT3INrXI01i4F3gnvwmVAsvBPcg2vMmlTASwGC&#10;u+L5cemll8qpp54qjRs3Vnwnmo+DAkHAndBuHan58+fLY489JhdffLHnEAYFd0J78U9CUI97WGgP&#10;Cu6o9+KLL2qe94cfflj7/yjLK6+8Ivvtt58gU/yBBx7oadoP3IuBd4J7uNEsBt4J7uE0rsbaYeGd&#10;4B5uFjjBe5MmTQRb0Jo1a+ZozAzuiEzC97xfOffccwX/g20WKkAFsgoQ3DkTqECECviBO6G9UOxP&#10;P/1UOnToIEcccYRce+21rqMRBNwJ7aVN5iDgXgy0o1XwcDdv3lzatGnj20jcY/3115ftt9/et26Y&#10;Ch999JEsWbJEOnfu7HsZFpRQFyH1XiWM553g7it7QYWw8E5wD69xNV4RBt4J7uFngBO8N2zYUObM&#10;meMI72Zwx2/AvHnzPG+KiKtFixZpSWQ32GCD8A3kFVSgShUguFfpwLJblVHAC9wJ7e5jAkACvPfs&#10;2VNuuOEGx4p+4E5oL33O+4F7sdBeesvibSEovF9xxRUyZMgQrTNrrrmm4OUXIfYs3gqEgfctt9xS&#10;W3BBOfnkkwXbLljSqUBQeH/hhRdkn332MUQCLJr/nU71/HsdBt5x3CcWb1GwhRRQ7lbwfapD+8Yb&#10;b+zfENagAilSgOAew8H+448/ZPbs2TFsWfmbBO9JgwYNyn/jIu/oBu6Edn9BdXg/7rjj5Kqrriq4&#10;wAvcCe3++gap4QXuhHZvBd3gHUcOnnPOOfLoo49qoG4vO+20k1x44YVy9NFHBxmi1NbxgnfkLcCC&#10;yNy5c7UEi6tWrTJ0WnfddaVLly5y4403Cr6fWdKlgBO833TTTdKvXz/BVsZx48bJsmXLCkRByDcW&#10;fvSFtnSpFry3XvCO32WEuj/33HPyyy+/FBjFYj22JO22227G3wjtwbVnzXQqQHCP4bgHAfdlo2ul&#10;9+TlPq1vKD0n1Em/pjNk4L7DZK5fXxv2lAl1/aRppl4g+22HyswRnVytzhi4rwyz3bRhzwlS1w93&#10;CFaqAdwJ7cHGGrW84N0N3AntwfX1q+kG7vBAdevWTaC1XuBBeeihh/xMpurvdnivX7++rL322lq4&#10;ff/+/bU9oGeddZamyVprrSUI3ceCCMB+9913F0DG5ptvnirNwnTWCd4bNWqkzUsAQKdOnbTcBQsW&#10;LNDM4jsDC4F33HGHjB8/Xq688ko5/fTTw9ySdatAASd4x7zB1h0sEq+++uqWpJLwwP/555/aghrm&#10;FuZOkC0+VSBVUV1wgncsmOFdFs8gwt6vueYaufPOOzX70HLy5MkydepUGTx4sJYHCtFIWCjBtgX8&#10;3tDTXtRQ8KIUKEBwVzzIWK3Fl1LTpsFhNU7g3nboTHFk8xkDZV9QuQn2DSld/6YvIOgLCv7iJx3c&#10;Ce3+Y2yvAXjfa6+9pE+fPhbPuxO4E9rD6+t1hRO44yUKCd3MhdDurqITvD/zzDMaGLjtcf/+++9l&#10;4MCBct9992le4xYtWkQ7sFVkzQne9957b4HXHYskbnvcX375Ze07Zdddd5V77723ihRhV4Io4OV5&#10;99rjjq1bQ4cOlYkTJ0r37t2D3CqVdZzgfdNNN5XXXntN2/Putsd96dKlcsopp2jfe1tssYU8//zz&#10;hPZUziB2OqgCBPegShVZr5jj4IKAu2dzCsA5B8xOkO1iSPe4u4J75rqsR90G4fq9Xb3xy2R0bW+Z&#10;vDwYvCcZ3AntRT40mcs+/PBDbc9737595ZJLLtEM2cEdLwT777+/5rHUC14U4NXcdttti795iq+0&#10;gzu+vwjt4ScEPL8ID9WLflQcoBNzGgUed3MEAz6D9wkAipdYFncFoOPOO+8sv//+u1GpXbt2ggUS&#10;gLnZ4z58+HCjznfffSetWrWS6667Ttlxgxy3+CoAry8WyMwFYfMdO3YUbFnRCxKnmT3sTz75pBa5&#10;gXm12WabxbeDFW4Z4B3vbMuX56NB9YR1w4YNs3jczcnpoC32vx977LHa4iYLFaAC7goQ3BXPjrKD&#10;uw7O0laGzhwh2UB2NeBeCPc6lJvv7SDwstFS23uyLPcJtceVSQV3/IAdfPDBls6fdtppMmbMGMUz&#10;rnrM6/COEONBgwZp/7v66qu1DiLEEavz5iNlkAsB3mHMGZbiFDCD+zHHHKMdyWaGy169etFb6SPt&#10;jz/+qM1BvLCaARzwDo/dpEmTDAvmvdj6h7j2xBNPlAsuuKC4QUzBVYhMwB5lhDOb8wYgoRj2K3/8&#10;8ceaCljsM4O79ms4Y4YgYuSDDz4ghKVgrpi7WFNTI99++62W+dxc4A3Gdgq92MEdn5900kkakD7x&#10;xBMpUy14d7H1Bzk9kCBy4cKFxoXYloDvtWeffVb7DItub7zxhvbfgHZEPOB7EYtv+M3BwicLFaAC&#10;zgoQ3BXPjLKCuw7EYvdmqwH3Ao97YCAPCPiZsUkiuJ933nmC/5kLfvTNLwaKp13VmDfDO17QR4wY&#10;4dg3etqjGXIzuNstMjw+mMYIqcX/EHFjD5s3W3DyuOPvb775pgAwvvjii2A3TGEteNXhNcdiHSJz&#10;nJL+QRYncMfniHrA9rWLLrooheqls8uASswVLNhMmDBBzjjjDFchnMBdj9bAYvFWW22VThF9en32&#10;2WdrYe5YbIfWiIxxKvpxcDq063va77rrLm3v+2OPPUZ9qQAVcFGA4K54apQP3PMJ6ArD26MHdyN5&#10;nclrHiS8Xpc7aN2kgTsA8quvviK0R/hcAd6xEo8QVyQNshdCe3Riu4E7oT24xvAEd+3aVQ455BDt&#10;Ijd4dwN3XIPQXbzEwnPFYlUAESDw6i1evFj7g9Oed/0KN3AHmGELDjL9s6RDgXvuuUebK0hQiOK0&#10;511Xwgnc8TfMJ4TUIxqJpVCBtm3batCNBJtOe971KwDueIadEtHBO89FS84uKuCuAMFd8ewoD7jr&#10;HmzkinPK2h4sq7wZ+P2zyhfuUQ8K45A8aN0kgfv06dM1T5m5MDw+mgcMYXe77LJLwZ5gnIUNLzxW&#10;+M0F+xaxZw6htChrrLGGtqcVIZHmAs8LvKO//fab9vFqq62mjaF9HyReRrD37ocffjAuB1yhHrLn&#10;6gXeGCQz+vrrr43PdthhB+1IIXO2cHhV0e7PPvvMqAcvzsUXX2yBNYT8ItsuFi/0giOtcF/znswV&#10;K1bIZZddJm+//bZRD54PZCuH50MvaD/ua14AQfuRQPPQQw/VjtKyF4bHh5vD/9/e2YRsUbVx/ETQ&#10;ok9DohIrKyqliKBFH5uCqKRFgVm+Qua7aBG0UCKKWmWfi4oU+oBs8ZqLzHAhaF/rIiOEqMyKFkoi&#10;iAVtCtvU+/xG53nOPc/MPff9+NzOmZnfARc+98yc6/yuMx//c65zHbY2Igv1ddddN30iH/pxiHz+&#10;Q1moPL+tXbs264ewtwwSYKtUkoXlYbf8Sr+//fbbB+47/l4l3P/4449w1VVXhaNHj4q3JwTYzeH6&#10;66/PEqHlZePGjdkzsliI6OC5yNIL+hDLXCgsdSOPwj///DPQ1xCi5KeIt67lGU/G+ni9N0knecaT&#10;rC0vDEC98MIL0wNR/L3sGX/kyJHsuOIznu3WSHyZFxJd8oyPl5HRFr5F8sHE/FiWnvHdQnsovE8f&#10;fvjhLHw9Lu+++26WODPPKXH66adnO2XkO2Tkx5Ickpwof/31V/Yn3r+8u2IG/P3888/P3ofcy8Xs&#10;8QzQ79q1K1x55ZU96Zk2UwLjEVC4j8dr7KNJkvXmm29mSbRGLeMmp5vedq1yzfjchfvg7P3wAYJR&#10;xTgcRj32559/HhA3MUNEBi/hRYsWDaDdtGlTZegkBy5dunRWYqJvvvkmE3pVhboQN4wGxyWui48A&#10;1s/lhXVcCCwEY1xY2zVspoe6eMmyRjYuXJ8PzqrCIMeDDz44dl2EjRa3oEJ8xm0p1okoWbly5cCf&#10;SRbHC7eqIIqpq5jch710CZWrKhxP2xBDZKAtK3y48DFBwW78WVZYJ88WXflxMC0rhDkza0pB5N5x&#10;xx3Z1jbFQh4DtvF67LHHwsKFC7Pw219//XXWcYjneN1e1d7B1HnzzTdPn896P2YlioX2xh9m2Mfa&#10;3WLhg41lG3xY8qG1efPmrB8XC9sh0Vfz2aj89xUrVoQdO3YMHM5HYf5hVsaOARYGAeJCAsHPPvus&#10;0sf4jplqPujiMpe6SE7Ix3VVoa3UtWDBgrHqQpAX81YU66KPMNCSJ1SM6yrOvPMbH/tlhY9d+hPP&#10;l7zQD8t8nP/O9fiQPu+886bPYe9k+njZHsr5QcySsdVfXLgfh92T1EVY7Lnnnjt9GjPh2DusLvp2&#10;cXCzri4G3WhXXhch8ogX3q1///33dP2IcLabiusvCnf45YNWiBbuhbjPURftOuecc6avS1+nXXFd&#10;RZ8REcRe8XGhD9I/qgp1rV+/Ppx11lnTh5Afgf3mh9XFvV/8nqiri2ce7YrrYhCPdsUJ/oq2ltXF&#10;fRwnBC2eQ10MpOZil98Rk7RrWF0MhBbXNs+lLkLaGbgt1sWzj+ckA6QM8vCPUiXe83aRl4LnJxEy&#10;zBLzTCx7FyDy82tyLn2x7F1A/grenXn+C7bUjMV4Xm/xGc9znC0Pi4X7nX5EgR8J9PIEmPGx+TOe&#10;fkfhGUMUQlnhnbNz586snQxCw7OscC/xbnvnnXeyvr5169bS4xgQyAfHOYDnPQMm9EfuV1jkgwew&#10;4HuE9z7fDDyfeJ9wj8WFb6h8nXxZpfS/4gB8qXH+UQItI6Bwn7DDJj3jPj0zPjRj/HyGys+I92JI&#10;/qhiHOSjHktoG7OJVYUXYDyzxXEIwWGFUXGEVlyYvYmFUNn5iOJi4rO4rli4M2LPRz4vn+JaurqP&#10;LOpetWpVFhoel7p2IfSLL2wyVDOqPawwsMBgxjh1MYDB4EJcGLlny6VhhRnEYsZ3bI4T2RTP5yMa&#10;nqx9q1ozN6pwRwDkI/wI/FGEOwM6iK4q4Y5tzFAwm8JMCsmximVU4c5sBR+weRnlo46PffauLuu/&#10;fBg98cQT2YACeRb4wCr6jbryjzoGFPIwRWanaHscrs3H/quvvjrUxzDg4zQuRCzs3bt36Hls1UXS&#10;wbzwAV72oRpfhOM5Ly51H3Qci33xrBd9gcGqYYUPfmaj4sLHbZwdGbHA4AcfjMw+UeCebwdK/9+2&#10;bVv2dwQjYqqs8EHKrBvhvHlhEIdZvGGFfZAXL148fQjhqrH4LzuXflucYaPflQ0YxeczaIqNeWGJ&#10;UNUHfn4Ms9xkjo4LA0NlwiU+BoGdD9AymPPVV18FIlmKhXcFA3x5QkXEYjwryDPk+++/z05jgIV7&#10;gaU2ceFv8QAtAwIMvg8rZYPB27dvDz/88MPQ89hTPh40xf633npr6Dm8F3g/xIXZ0DyTftXJvIfi&#10;QVNmQeuSpZYNBtN/hz2vqZ/3azz7zDOlLlt42WAwUSo//fTTUB4MwsU+PHz4cPacKxbqR1jz/qHv&#10;3H///dOH0KcY5CkrzFIzGEnhe45omLJ3Ac/teAeOKuHOM+TOO++cjqKqesYjVON3N+0s64cMaOVR&#10;A0Rh0YdOVrjzHmfwmsJ9/cYbb5SyyYU7CSB5NxO9VlbgRnQZ7yoK75t80Ipnb/wM5RnHPZFPXMAe&#10;vxUHg7nP2Tp2WGGwIx6EG3qwP0qgJQQU7hN2FA9SXsTsMztqGXnGvTSDfFkt8yncp65fVe+J5HSh&#10;NFw/tqubyenY/mnDhg1Z2BohbZb5I8CHIuKXUXsEHS9+hBcfBIgVZkHi0pVQ+ZMNoyyGyleFUeah&#10;8ghGxDIzo3woWsYngLCi/1VFWfExCWcE/i233FJaATPg5BWIw3rHt6SbZzALS7+uGsRDLCMK8oEP&#10;ZkqLhQRlvJuHRY50k15/W8UAGoOQhKqXFZ53DBQw4JCLRmbRGYTLIxVYjoSoZQY5jn5DXBLNFQ+M&#10;VIXKE2UTD4ae7DN+1FB5Bm6KkTXzGSrPvQQnIk/yiBGiBxHdMOQdw0Anv/HcI/Qf4R8P8OAXIqHY&#10;yz1eCtbfXmvLJTCbgMJ9wr3i0KFDAzMgo1Q3knCvzCB/CoR7pt3Zw724pn5EQT5y9vn2ZZUfxb8e&#10;Mx6BPDkdGaDJDEw4HrPLfBAwQMKslUUCqRBgVp0oDCId5lqYcdq9e3cgPN8ySADBRLRCVX6AUXgx&#10;G04kQl000ijX8ph2ECD6AkFYXPozjvUMEDOrXlzbPc41unws69KJ2oqjxmgvuWVYXoFQJ7KCCCz8&#10;QRRWvM6dpQVEJ53Mvd1lvrZNAhBQuCfYD+qFe75mfXaCuPLmzPOMO5VUDRzUivJc3I9me5uS0yXY&#10;lVpvUnEvd6JXEDT8yxNSKd5b7+ZONYCwW8Jk68KJqxrNrBT5CPx4re4WzKY//fTTc44KQXwhIOpC&#10;+zvVMXveGAZ7ySFC6P0ll1wyNg0mYYjwYvnZOBGUY1fU4hNYukiOg3jtfCzamV1nUBLhztr14nZw&#10;RCOw5I58ORYJSKCcgMI9wZ5RK9ynQ9XrjT+eZf6X8OTtz4WpCfKaMiOmR1mDXpkUL7dv1rr7cQcc&#10;nHGv81iXfy+KdtoaC3f+r3jvcg9oZ9t+++23LD8F4dpVyeeqWkYOAdaBk4WeJGyWcgLkpiCzPMlL&#10;i0k865ixkwTr2FnDD2tLfwiwBIgcJx999NHYjSapIjkjyK9gKScAGxiTBJLBsaJo56xYuPP/XLyT&#10;PJBzWfPPWvdWNQAAD+5JREFUMiGLBCRQTkDhnmDPaItwnwqYPzEgUD57Pi3sI8bl29VVO8EZ9wQ7&#10;6CkwqUy0lwn3XLyz/p2tdwybPwXOsYpaAiSgJAEVSztIajdqYe02WdbjZE2jntu34+BLRm0Szo1a&#10;CLMnGR9re4tbQ456DY9rLwFCsckMT0RMcVeUYa1iaQWDPQwUx8kf20ticpaTB4DEcSxly8Pj43Xs&#10;ReGei3eSb7IUoSoz/eQs9soSaBcBhfuE/TWxNe4TtjuVyyvcU/HEqbODTLEkryEzbr6tVl57ccY9&#10;/zvJvtgKh8RqJCGySKBpAiSr4iOUmaRiUqiibSQNJKs1ybG+/vrrTFxahhMgsoFcAszSkfW6mOSq&#10;ePaePXuyHQjYphPOln4SQCCuWbMmPPfcc4HEbnWFdwoJ7ciY7kxwHa3jv7OUhWz0JJIsrncvCncG&#10;U3hn89xjCQN5CIp7u49Wq0dJoB8EFO4T9jOju4gNspOOWmpn3Ee9UAeOU7h3wIljNAHRzuw54XPM&#10;oBdLlXDnOMQ7+/QSYqx4HwO6h06MAFtn5dmcySZPCH2c5ZytqxCU7HvNlmJbtmyZ3vZsYkZ16MLM&#10;oDPAx7rjV155Jbv/423+aCrbvzHDytZ6bFsFa0u/CbCGmuUoCxcuzN4zDOYQvZEX+hVZ4RlMYx9z&#10;BnoYJLLUEyCShSR0DHKQQwKG8ZazuXCH/ccff5zlqmCLPe5ftsojBwFRR4r3etYe0U8CCvcJ+33S&#10;+7hP2PzGL69wb9wFp8yAOtGOIcOEu+L9lLnKisYgwB7W7BtP0iUKwpLZYT5QmWlHyLNmm1Bcy9wI&#10;kCmc7aYQWWeeeWY2CMK2kSy5odx0003ZjKmRDHPj28Wzjh07lm3hxu4CFLZyW7JkSbY3OHuhU9gZ&#10;gtDvsi0Fu8jkZNuUi3YSAZJ7giU/DJDkiTq5L7knmZyiXHzxxYGcE/HWmQ888IDi/WQd4fmdJqBw&#10;n7B75yLcJ2ySl5dAcgRGEe0YXSfcOYaZd9bXIYaceU/O1b01iH2L2T8cwZ4nsGP9O9nNLfNDALbk&#10;FWCWnRnUa665JktAR+iuRQJlBP7888+wb9++7N7MtyNjgIdoyXz/dsnVEyiK9viMgwcPZoIdAc9g&#10;yYsvvpgtH6oaSMvFOwMAcSREvRUeIYHuE1C4T9jHCvcJA/byrSfAjCRr2hmZf+mll4a2ZxThzgXI&#10;bnvXXXdla19Zz2iRgAQkIAEJSGD+CbCDBpn6CZGv2+WhLDldmUWrV6/Odo1gzfvZZ589/0Z7RQm0&#10;lIDCfcKOU7hPGLCXbz0B1vjy0idZUF1hJo2Re/a5ritclzV0GzZsqDvU3yUgAQlIQAISmAMB1qiz&#10;U0OdaOfSDKaTw2bBggW1NbFLzJNPPhkuv/zy2mM9QAJ9IaBwn7CnFe4TBuzlJSABCUhAAhKQgAQk&#10;IAEJdJyAwn3CDla4Txiwl5eABCQgAQlIQAISkIAEJNBxAgr3CTtY4T5hwF5eAhKQgAQkIAEJSEAC&#10;EpBAxwko3Cfs4GeffTbbpmbRokUTrsnLS0ACEpCABCQgAQlIQAISkEAXCSjcu+hV2yQBCUhAAhKQ&#10;gAQkIAEJSEACnSGgcO+MK22IBCQgAQlIQAISkIAEJCABCXSRgMK9i161TRKQgAQkIAEJSEACEpCA&#10;BCTQGQIK98640oZIQAISkIAEJCABCUhAAhKQQBcJKNy76FXbJAEJSEACEpCABCQgAQlIQAKdIaBw&#10;74wrbYgEJCABCUhAAhKQgAQkIAEJdJGAwr2LXrVNEpCABCQgAQlIQAISkIAEJNAZAgr3zrjShkhA&#10;AhKQgAQkIAEJSEACEpBAFwko3LvoVdskAQlIQAISkIAEJCABCUhAAp0hoHDvjCttiAQkIAEJSEAC&#10;EpCABCQgAQl0kYDCvYtetU0SkIAEJCABCUhAAhKQgAQk0BkCCvfOuNKGSEACEpCABCQgAQlIQAIS&#10;kEAXCSjcu+hV2yQBCUhAAhKQgAQkIAEJSEACnSGgcO+MK22IBCQgAQlIQAISkIAEJCABCXSRgMK9&#10;i161TRKQgAQkIAEJSEACEpCABCTQGQIK98640oZIQAISkIAEJCABCUhAAhKQQBcJKNy76FXbJAEJ&#10;SEACEpCABCQgAQlIQAKdIaBw74wrbYgEJCABCUhAAhKQgAQkIAEJdJGAwr2LXrVNEpCABCQgAQlI&#10;QAISkIAEJNAZAgr3zrjShkhAAhKQgAQkIAEJSEACEpBAFwko3LvoVdskAQlIQAISkIAEJCABCUhA&#10;Ap0hoHDvjCttiAQkIAEJSEACEpCABCQgAQl0kYDCvYtetU0SkIAEJCABCUhAAhKQgAQk0BkCCvfO&#10;uNKGSEACEpCABCQgAQlIQAISkEAXCSjcu+hV2yQBCUhAAhKQgAQkIAEJSEACnSGgcO+MK22IBCQg&#10;AQlIQAISkIAEJCABCXSRgMK9i161TRKQgAQkIAEJSEACEpCABCTQGQIK98640oZIYHwCv//+e/ju&#10;u+/GP7HBM5YtWxYuvPDCBi2w6rkQOHr0aNi3b99cTm3snGuvvTZccMEFjdVvxXMjcOTIkbB///65&#10;nexZ80bgiiuuCJdeeum8Xc8LtZvAsWPHwp49eybaiEWLFoWrr756onV4cQk0SUDh3iR965ZAwwTW&#10;rFkTvvjii9Z8XB0+fDgg3Hfu3NkwOasfl8CqVavC3r17w+LFi8c9tZHjDx06FG688cbwwQcfNFK/&#10;lc6dwH333ZcJdz7iLc0QYFD4jDPOyO55iwQg8PLLL4dNmzaFpUuXTgzIRRddFLZt2zax63thCTRN&#10;QOHetAesXwINEli9enW44YYbwlNPPdWgFaNX/fbbb4ddu3aF3bt3j36SRyZBYMWKFeG2224L69at&#10;S8KeOiNef/318Pnnn4cdO3bUHerviRG45557wr333hseffTRxCzrjzk8p5955pnw7bff9qfRtnQo&#10;geeffz788ssvYcuWLZKSgATmSEDhPkdwniaBLhBQuHfBi+1og8K9HX7qgpUK9+a9qHBv3gepWaBw&#10;T80j2tNGAgr31njtx7B+ybKw6eCUwZetC/sPbAwzwUbRb7Rn1u/bwvLTVodPS38LYdvy08Lq7Me4&#10;3B3e//eT8J/in7ctD6cVDr77/X/DJ7MOLAc7u66Kelrjl3YbqnBvt//aZL3CvU3earetCvfm/adw&#10;b94HqVmgcE/NI9rTRgIK9xZ5bUb0XhbW7T8QNk4r90iYZ+0piOEf14clyzYFNH+4+/3wb66y479X&#10;cYiP5xiFe4t6TL2pCvd6Rh4xPwQU7vPD0avUE1C41zOa9BEK90kTbt/1Fe7t85kWp0dA4Z6eTyot&#10;+nH9krAsm3JHf0ez3HViOvp9+rxRRPsJSy5btz8cyEcJ6uqq4emMe1odTuGelj+6bI3CvcveTatt&#10;Cvfm/aFwb94HqVmgcE/NI9rTRgIK9zZ5LRLbsZiOBX3enPLfZ2bqBwX07HD1wWtGM/xlgwBTlcbX&#10;mxlUiEP4B6MEZo43VL7JLqhwb5J+v+pWuPfL3022VuHeJP3jdSvcm/dBahYo3FPziPa0kYDCvVVe&#10;K1urHonju9eFdT9uKqyDL1sbH4fWVwvnWLxPDwRUCPcp6T57HX08O18IuVe4p9HxFO5p+KEPVijc&#10;++DlNNqocG/eDwr35n2QmgUK99Q8oj1tJKBwb5nXZgveGcGMuP4kLD8RTp8L8khQ5+K5YuZ+NoqS&#10;cyuFewiDQn9dWDq1X+fxnHezBwcU7ml0PIV7Gn7ogxUK9z54OY02Ktyb94PCvXkfpGaBwj01j2hP&#10;Gwko3FvmtRlxfCL0/Js8y3vx/yfWwd8wk5huOoR9iPgexFEyWz/03EJ2+xMXK8s6r3BPo+Mp3NPw&#10;Qx+sULj3wctptFHh3rwfFO7N+yA1CxTuqXlEe9pIQOHeNq8VhPN//5dv5TZ7hn1wBr5+nfpsFOMK&#10;96krFJPXFbPSn6hE4Z5Gx1O4p+GHPlihcO+Dl9Noo8K9eT8o3Jv3QWoWKNxT84j2tJGAwr11XovD&#10;16M17ZFAnhbFU/u5r1s6teY9i1ePwtUjcT2QMX4Wi/FC5Y+fPjjrXnV9hXsaHU/hnoYf+mCFwr0P&#10;Xk6jjQr35v2gcG/eB6lZoHBPzSPa00YCCvfWea0+HD0Op7/ssoPhIDvIDcx8TyI53QnZHm1Zd/wv&#10;5cnvFO5pdDyFexp+6IMVCvc+eDmNNircm/eDwr15H6RmgcI9NY9oTxsJKNxb6LXZ278NbrU2lSUu&#10;LFm2KRzf8f14Kc58D24HVzh/6vjK34etca/aG74kXF7hnkbHU7in4Yc+WKFw74OX02ijwr15Pyjc&#10;m/dBahYo3FPziPa0kYDCvY1eK64jnwqJ339gY1g63ZZ4Rj2T7WHd/gNh48wBpICfJe6rUAyI/iHC&#10;fUaMH6/v5vX5+vsTifL+M1ODwj2NjqdwT8MPfbBC4d4HL6fRRoV7835QuDfvg9QsULin5hHtaSMB&#10;hXsbvVYU3UNntGlgxV7to4j34rWrhHvZuvn4+oXBBYV7Gh1P4Z6GH/pghcK9D15Oo40K9+b9oHBv&#10;3gepWaBwT80j2tNGAgr3NnqtkACubLu1gezus2bkBxs9O/R+iNgvFe7Va+YH93bfHw6cmPZXuKfR&#10;8RTuafihD1Yo3Pvg5TTaqHBv3g8K9+Z9kJoFCvfUPKI9bSSgcG+j15q0eeQ94IcbqXBv0okzdSvc&#10;0/BDH6xQuPfBy2m0UeHevB8U7s37IDULFO6peUR72khA4d5GrzVpc3F9/ZQtpTP+FTYOJr0bMrPf&#10;ZBt7VLfCvUfObripCveGHdCj6hXuzTtb4d68D1KzQOGemke0p40EFO5t9FqTNivcm6Q/73Ur3Ocd&#10;qResIKBwt2ucKgIK91NFuroehXvzPkjNAoV7ah7RnjYSULi30WtN2qxwb5L+vNetcJ93pF5Q4W4f&#10;aJiAwr1hB0xVr3Bv3gepWaBwT80j2tNGAgr3NnpNmyUwTwQU7vME0svUEnDGvRaRB8wTAYX7PIE8&#10;icso3E8CXkdPVbh31LE265QSULifUtxW1nUCy5cvD59++mmrmrl58+bwyCOPtMLm7du3h1WrVrXC&#10;Vo2cTWDr1q3hoYceagWa9957L6xdu7YVtmrkbAIffvhhWLlypWgaIvDll1+GW2+9taHarTZVAo8/&#10;/nh47bXXUjVPuySQPAGFe/Iu0kAJSEACEpCABCQgAQlIQAIS6DMBhXufvW/bJSABCUhAAhKQgAQk&#10;IAEJSCB5Agr35F2kgRKQgAQkIAEJSEACEpCABCTQZwIK9z5737ZLQAISkIAEJCABCUhAAhKQQPIE&#10;FO7Ju0gDJSABCUhAAhKQgAQkIAEJSKDPBBTuffa+bZeABCQgAQlIQAISkIAEJCCB5Ako3JN3kQZK&#10;QAISkIAEJCABCUhAAhKQQJ8JKNz77H3bLgEJSEACEpCABCQgAQlIQALJE/g/t/dRrQb/uScAAAAA&#10;SUVORK5CYIJQSwMEFAAGAAgAAAAhAB4IowPgAAAACQEAAA8AAABkcnMvZG93bnJldi54bWxMj0FL&#10;w0AUhO+C/2F5gje7STVtjNmUUtRTKdgK4m2bfU1Cs29Ddpuk/97nSY/DDDPf5KvJtmLA3jeOFMSz&#10;CARS6UxDlYLPw9tDCsIHTUa3jlDBFT2situbXGfGjfSBwz5UgkvIZ1pBHUKXSenLGq32M9chsXdy&#10;vdWBZV9J0+uRy20r51G0kFY3xAu17nBTY3neX6yC91GP68f4ddieT5vr9yHZfW1jVOr+blq/gAg4&#10;hb8w/OIzOhTMdHQXMl60CvhIULBMkycQbKfJ/BnEkXNRsliCLHL5/0Hx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POj4FHWAwAAawgAAA4AAAAAAAAAAAAAAAAA&#10;OgIAAGRycy9lMm9Eb2MueG1sUEsBAi0ACgAAAAAAAAAhAMR+jNJXkAAAV5AAABQAAAAAAAAAAAAA&#10;AAAAPAYAAGRycy9tZWRpYS9pbWFnZTEucG5nUEsBAi0AFAAGAAgAAAAhAB4IowPgAAAACQEAAA8A&#10;AAAAAAAAAAAAAAAAxZYAAGRycy9kb3ducmV2LnhtbFBLAQItABQABgAIAAAAIQCqJg6+vAAAACEB&#10;AAAZAAAAAAAAAAAAAAAAANKXAABkcnMvX3JlbHMvZTJvRG9jLnhtbC5yZWxzUEsFBgAAAAAGAAYA&#10;fAEAAMWYAAAAAA==&#10;">
                <v:shape id="Grafik 1" o:spid="_x0000_s1046" type="#_x0000_t75" alt="Ein Bild, das Reihe, Diagramm, Text, Screenshot enthält.&#10;&#10;KI-generierte Inhalte können fehlerhaft sein." style="position:absolute;left:-2090;top:-54;width:49783;height:134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L1IxgAAAOEAAAAPAAAAZHJzL2Rvd25yZXYueG1sRI9Ba8JA&#10;FITvQv/D8oTedJOAMaSuIgHBW2gUz4/saxLMvg3ZrYn99d1CweMwM98wu8NsevGg0XWWFcTrCARx&#10;bXXHjYLr5bTKQDiPrLG3TAqe5OCwf1vsMNd24k96VL4RAcIuRwWt90MupatbMujWdiAO3pcdDfog&#10;x0bqEacAN71MoiiVBjsOCy0OVLRU36tvowDL7GdTFvbGZX8vmimpn2mVKfW+nI8fIDzN/hX+b5+1&#10;gmwbbZI4jeHvUXgDcv8LAAD//wMAUEsBAi0AFAAGAAgAAAAhANvh9svuAAAAhQEAABMAAAAAAAAA&#10;AAAAAAAAAAAAAFtDb250ZW50X1R5cGVzXS54bWxQSwECLQAUAAYACAAAACEAWvQsW78AAAAVAQAA&#10;CwAAAAAAAAAAAAAAAAAfAQAAX3JlbHMvLnJlbHNQSwECLQAUAAYACAAAACEAcMi9SMYAAADhAAAA&#10;DwAAAAAAAAAAAAAAAAAHAgAAZHJzL2Rvd25yZXYueG1sUEsFBgAAAAADAAMAtwAAAPoCAAAAAA==&#10;">
                  <v:imagedata r:id="rId34" o:title="Ein Bild, das Reihe, Diagramm, Text, Screenshot enthält.&#10;&#10;KI-generierte Inhalte können fehlerhaft sein"/>
                </v:shape>
                <v:shape id="_x0000_s1047" type="#_x0000_t202" style="position:absolute;left:-2613;top:10621;width:4978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9lnsyAAAAOMAAAAPAAAAZHJzL2Rvd25yZXYueG1sRE9Pa8Iw&#10;FL8P/A7hCbuMmdhuIp1RnG6ww3bQiedH82yLzUtJoq3ffhkMdny//2+xGmwrruRD41jDdKJAEJfO&#10;NFxpOHy/P85BhIhssHVMGm4UYLUc3S2wMK7nHV33sRIphEOBGuoYu0LKUNZkMUxcR5y4k/MWYzp9&#10;JY3HPoXbVmZKzaTFhlNDjR1tairP+4vVMNv6S7/jzcP28PaJX12VHV9vR63vx8P6BUSkIf6L/9wf&#10;Js3PVf70nM1VDr8/JQDk8gcAAP//AwBQSwECLQAUAAYACAAAACEA2+H2y+4AAACFAQAAEwAAAAAA&#10;AAAAAAAAAAAAAAAAW0NvbnRlbnRfVHlwZXNdLnhtbFBLAQItABQABgAIAAAAIQBa9CxbvwAAABUB&#10;AAALAAAAAAAAAAAAAAAAAB8BAABfcmVscy8ucmVsc1BLAQItABQABgAIAAAAIQBD9lnsyAAAAOMA&#10;AAAPAAAAAAAAAAAAAAAAAAcCAABkcnMvZG93bnJldi54bWxQSwUGAAAAAAMAAwC3AAAA/AIAAAAA&#10;" stroked="f">
                  <v:textbox inset="0,0,0,0">
                    <w:txbxContent>
                      <w:p w14:paraId="50D562E6" w14:textId="759A322D" w:rsidR="002F6734" w:rsidRPr="0021042A" w:rsidRDefault="002F6734" w:rsidP="002F6734">
                        <w:pPr>
                          <w:pStyle w:val="Beschriftung"/>
                          <w:jc w:val="center"/>
                          <w:rPr>
                            <w:rFonts w:cs="Arial"/>
                          </w:rPr>
                        </w:pPr>
                        <w:bookmarkStart w:id="45" w:name="_Ref220582237"/>
                        <w:r>
                          <w:t xml:space="preserve">Abbildung </w:t>
                        </w:r>
                        <w:r w:rsidR="00C36B01">
                          <w:fldChar w:fldCharType="begin"/>
                        </w:r>
                        <w:r w:rsidR="00C36B01">
                          <w:instrText xml:space="preserve"> SEQ Abbildung \* ARABIC </w:instrText>
                        </w:r>
                        <w:r w:rsidR="00C36B01">
                          <w:fldChar w:fldCharType="separate"/>
                        </w:r>
                        <w:r w:rsidR="00715971">
                          <w:rPr>
                            <w:noProof/>
                          </w:rPr>
                          <w:t>13</w:t>
                        </w:r>
                        <w:r w:rsidR="00C36B01">
                          <w:rPr>
                            <w:noProof/>
                          </w:rPr>
                          <w:fldChar w:fldCharType="end"/>
                        </w:r>
                        <w:bookmarkEnd w:id="45"/>
                        <w:r>
                          <w:t xml:space="preserve"> Normal </w:t>
                        </w:r>
                        <w:proofErr w:type="spellStart"/>
                        <w:r>
                          <w:t>Frequency</w:t>
                        </w:r>
                        <w:proofErr w:type="spellEnd"/>
                        <w:r>
                          <w:t xml:space="preserve"> Mode (NFRQ)</w:t>
                        </w:r>
                      </w:p>
                    </w:txbxContent>
                  </v:textbox>
                </v:shape>
                <w10:wrap type="topAndBottom" anchorx="margin"/>
              </v:group>
            </w:pict>
          </mc:Fallback>
        </mc:AlternateContent>
      </w:r>
      <w:r>
        <w:rPr>
          <w:rFonts w:cs="Arial"/>
          <w:szCs w:val="24"/>
        </w:rPr>
        <w:t>Der Normal-</w:t>
      </w:r>
      <w:proofErr w:type="spellStart"/>
      <w:r>
        <w:rPr>
          <w:rFonts w:cs="Arial"/>
          <w:szCs w:val="24"/>
        </w:rPr>
        <w:t>Frequency</w:t>
      </w:r>
      <w:proofErr w:type="spellEnd"/>
      <w:r>
        <w:rPr>
          <w:rFonts w:cs="Arial"/>
          <w:szCs w:val="24"/>
        </w:rPr>
        <w:t xml:space="preserve">-Mode, kurz NFRQ, generiert ein Signal mit beliebiger Frequenz. Die Periodendauer des Signals wird über den Wert im Perioden-Register festgelegt. Die Wellenform selbst wird durch den CC-Kanal </w:t>
      </w:r>
      <w:r w:rsidR="005913AE">
        <w:rPr>
          <w:rFonts w:cs="Arial"/>
          <w:szCs w:val="24"/>
        </w:rPr>
        <w:t>generiert</w:t>
      </w:r>
      <w:r>
        <w:rPr>
          <w:rFonts w:cs="Arial"/>
          <w:szCs w:val="24"/>
        </w:rPr>
        <w:t xml:space="preserve">. </w:t>
      </w:r>
      <w:r w:rsidR="003E0497">
        <w:rPr>
          <w:rFonts w:cs="Arial"/>
          <w:szCs w:val="24"/>
        </w:rPr>
        <w:t xml:space="preserve">Jedes </w:t>
      </w:r>
      <w:r w:rsidR="005913AE">
        <w:rPr>
          <w:rFonts w:cs="Arial"/>
          <w:szCs w:val="24"/>
        </w:rPr>
        <w:t>Mal,</w:t>
      </w:r>
      <w:r>
        <w:rPr>
          <w:rFonts w:cs="Arial"/>
          <w:szCs w:val="24"/>
        </w:rPr>
        <w:t xml:space="preserve"> wenn der Zählwert den Wert im CC-Register </w:t>
      </w:r>
      <w:r w:rsidR="003E0497">
        <w:rPr>
          <w:rFonts w:cs="Arial"/>
          <w:szCs w:val="24"/>
        </w:rPr>
        <w:t>erreicht,</w:t>
      </w:r>
      <w:r>
        <w:rPr>
          <w:rFonts w:cs="Arial"/>
          <w:szCs w:val="24"/>
        </w:rPr>
        <w:t xml:space="preserve"> wechselt das Ausgangssignal zwischen Logisch-High und Logisch-Low. In </w:t>
      </w:r>
      <w:r w:rsidR="003E0497">
        <w:rPr>
          <w:rFonts w:cs="Arial"/>
          <w:szCs w:val="24"/>
        </w:rPr>
        <w:fldChar w:fldCharType="begin"/>
      </w:r>
      <w:r w:rsidR="003E0497">
        <w:rPr>
          <w:rFonts w:cs="Arial"/>
          <w:szCs w:val="24"/>
        </w:rPr>
        <w:instrText xml:space="preserve"> REF _Ref220582237 \h </w:instrText>
      </w:r>
      <w:r w:rsidR="003E0497">
        <w:rPr>
          <w:rFonts w:cs="Arial"/>
          <w:szCs w:val="24"/>
        </w:rPr>
      </w:r>
      <w:r w:rsidR="003E0497">
        <w:rPr>
          <w:rFonts w:cs="Arial"/>
          <w:szCs w:val="24"/>
        </w:rPr>
        <w:fldChar w:fldCharType="separate"/>
      </w:r>
      <w:r w:rsidR="003E0497">
        <w:t xml:space="preserve">Abbildung </w:t>
      </w:r>
      <w:r w:rsidR="003E0497">
        <w:rPr>
          <w:noProof/>
        </w:rPr>
        <w:t>13</w:t>
      </w:r>
      <w:r w:rsidR="003E0497">
        <w:rPr>
          <w:rFonts w:cs="Arial"/>
          <w:szCs w:val="24"/>
        </w:rPr>
        <w:fldChar w:fldCharType="end"/>
      </w:r>
      <w:r w:rsidR="003E0497">
        <w:rPr>
          <w:rFonts w:cs="Arial"/>
          <w:szCs w:val="24"/>
        </w:rPr>
        <w:t xml:space="preserve"> </w:t>
      </w:r>
      <w:r>
        <w:rPr>
          <w:rFonts w:cs="Arial"/>
          <w:szCs w:val="24"/>
        </w:rPr>
        <w:t>ist der Signalfluss im NFRQ-Mode dargestellt.</w:t>
      </w:r>
      <w:r w:rsidR="003E0497">
        <w:rPr>
          <w:rFonts w:cs="Arial"/>
          <w:szCs w:val="24"/>
        </w:rPr>
        <w:t xml:space="preserve"> </w:t>
      </w:r>
      <w:r w:rsidR="003E0497">
        <w:rPr>
          <w:rFonts w:cs="Arial"/>
          <w:szCs w:val="24"/>
        </w:rPr>
        <w:fldChar w:fldCharType="begin"/>
      </w:r>
      <w:r w:rsidR="0017728C">
        <w:rPr>
          <w:rFonts w:cs="Arial"/>
          <w:szCs w:val="24"/>
        </w:rPr>
        <w:instrText xml:space="preserve"> ADDIN ZOTERO_ITEM CSL_CITATION {"citationID":"E7ekRany","properties":{"formattedCitation":"[11, S. 625]","plainCitation":"[11, S. 625]","noteIndex":0},"citationItems":[{"id":69,"uris":["http://zotero.org/users/local/VRi3dGyu/items/YXAJQI3A"],"itemData":{"id":69,"type":"document","genre":"Datenblatt","title":"SAM D21/DA1 Family","URL":"https://www.mouser.de/datasheet/3/282/1/SAM-D21-DA1-Family-Data-Sheet-DS40001882H.pdf","author":[{"family":"Microchip","given":""}]},"locator":"625","label":"page"}],"schema":"https://github.com/citation-style-language/schema/raw/master/csl-citation.json"} </w:instrText>
      </w:r>
      <w:r w:rsidR="003E0497">
        <w:rPr>
          <w:rFonts w:cs="Arial"/>
          <w:szCs w:val="24"/>
        </w:rPr>
        <w:fldChar w:fldCharType="separate"/>
      </w:r>
      <w:r w:rsidR="0017728C" w:rsidRPr="0017728C">
        <w:rPr>
          <w:rFonts w:cs="Arial"/>
          <w:szCs w:val="24"/>
        </w:rPr>
        <w:t>[11, S. 625]</w:t>
      </w:r>
      <w:r w:rsidR="003E0497">
        <w:rPr>
          <w:rFonts w:cs="Arial"/>
          <w:szCs w:val="24"/>
        </w:rPr>
        <w:fldChar w:fldCharType="end"/>
      </w:r>
    </w:p>
    <w:p w14:paraId="426883F5" w14:textId="150F15F8" w:rsidR="002F6734" w:rsidRDefault="00BF67E8" w:rsidP="00BF67E8">
      <w:pPr>
        <w:pStyle w:val="berschrift2"/>
      </w:pPr>
      <w:bookmarkStart w:id="46" w:name="_Toc221266867"/>
      <w:r>
        <w:lastRenderedPageBreak/>
        <w:t>Display</w:t>
      </w:r>
      <w:r w:rsidR="00DC47BF">
        <w:t>controller</w:t>
      </w:r>
      <w:r>
        <w:t xml:space="preserve"> ST7735S</w:t>
      </w:r>
      <w:bookmarkEnd w:id="46"/>
    </w:p>
    <w:p w14:paraId="2ABFC63F" w14:textId="764C478F" w:rsidR="00CF1229" w:rsidRDefault="00BF67E8" w:rsidP="00E25432">
      <w:pPr>
        <w:rPr>
          <w:rFonts w:eastAsiaTheme="minorEastAsia"/>
        </w:rPr>
      </w:pPr>
      <w:r>
        <w:t>Der ST7735S ist ein Display</w:t>
      </w:r>
      <w:r w:rsidR="00DC47BF">
        <w:t>controller</w:t>
      </w:r>
      <w:r>
        <w:t xml:space="preserve"> für TFT-LCDs von der Firma </w:t>
      </w:r>
      <w:proofErr w:type="spellStart"/>
      <w:r>
        <w:t>Sitronix</w:t>
      </w:r>
      <w:proofErr w:type="spellEnd"/>
      <w:r w:rsidR="00A77AAA">
        <w:t xml:space="preserve">. </w:t>
      </w:r>
      <w:r w:rsidR="00CF1229">
        <w:t xml:space="preserve">Der Chip kann direkt an einen Mikrokontroller angeschlossen werden und über eine SPI oder </w:t>
      </w:r>
      <w:r w:rsidR="00304632">
        <w:t>parallele S</w:t>
      </w:r>
      <w:r w:rsidR="00CF1229">
        <w:t xml:space="preserve">chnittstelle angesteuert werden. Der Chip verfügt über einen RAM der Bilddaten bis zu einer Auflösung von </w:t>
      </w:r>
      <m:oMath>
        <m:r>
          <w:rPr>
            <w:rFonts w:ascii="Cambria Math" w:hAnsi="Cambria Math"/>
          </w:rPr>
          <m:t>132</m:t>
        </m:r>
        <m:r>
          <m:rPr>
            <m:sty m:val="p"/>
          </m:rPr>
          <w:rPr>
            <w:rFonts w:ascii="Cambria Math" w:hAnsi="Cambria Math"/>
          </w:rPr>
          <m:t>⋅</m:t>
        </m:r>
        <m:r>
          <w:rPr>
            <w:rFonts w:ascii="Cambria Math" w:hAnsi="Cambria Math"/>
          </w:rPr>
          <m:t>162</m:t>
        </m:r>
        <m:r>
          <m:rPr>
            <m:sty m:val="p"/>
          </m:rPr>
          <w:rPr>
            <w:rFonts w:ascii="Cambria Math" w:hAnsi="Cambria Math"/>
          </w:rPr>
          <m:t>⋅</m:t>
        </m:r>
        <m:r>
          <w:rPr>
            <w:rFonts w:ascii="Cambria Math" w:hAnsi="Cambria Math"/>
          </w:rPr>
          <m:t>18 Bit</m:t>
        </m:r>
      </m:oMath>
      <w:r w:rsidR="00CF1229" w:rsidRPr="00F22080">
        <w:rPr>
          <w:rFonts w:eastAsiaTheme="minorEastAsia"/>
          <w:color w:val="EE0000"/>
        </w:rPr>
        <w:t xml:space="preserve"> </w:t>
      </w:r>
      <w:r w:rsidR="00CF1229">
        <w:rPr>
          <w:rFonts w:eastAsiaTheme="minorEastAsia"/>
        </w:rPr>
        <w:t xml:space="preserve">speichern kann. </w:t>
      </w:r>
      <w:r w:rsidR="00087567">
        <w:rPr>
          <w:rFonts w:eastAsiaTheme="minorEastAsia"/>
        </w:rPr>
        <w:fldChar w:fldCharType="begin"/>
      </w:r>
      <w:r w:rsidR="0017728C">
        <w:rPr>
          <w:rFonts w:eastAsiaTheme="minorEastAsia"/>
        </w:rPr>
        <w:instrText xml:space="preserve"> ADDIN ZOTERO_ITEM CSL_CITATION {"citationID":"pkCz883v","properties":{"formattedCitation":"[12, S. 10]","plainCitation":"[12, S. 10]","noteIndex":0},"citationItems":[{"id":68,"uris":["http://zotero.org/users/local/VRi3dGyu/items/4TGE6G2H"],"itemData":{"id":68,"type":"document","genre":"Datenblatt","title":"ST7735S Datasheet","URL":"https://www.hpinfotech.ro/ST7735S.pdf","author":[{"family":"Sitronix","given":""}]},"locator":"10","label":"page"}],"schema":"https://github.com/citation-style-language/schema/raw/master/csl-citation.json"} </w:instrText>
      </w:r>
      <w:r w:rsidR="00087567">
        <w:rPr>
          <w:rFonts w:eastAsiaTheme="minorEastAsia"/>
        </w:rPr>
        <w:fldChar w:fldCharType="separate"/>
      </w:r>
      <w:r w:rsidR="0017728C" w:rsidRPr="0017728C">
        <w:rPr>
          <w:rFonts w:cs="Arial"/>
        </w:rPr>
        <w:t>[12, S. 10]</w:t>
      </w:r>
      <w:r w:rsidR="00087567">
        <w:rPr>
          <w:rFonts w:eastAsiaTheme="minorEastAsia"/>
        </w:rPr>
        <w:fldChar w:fldCharType="end"/>
      </w:r>
      <w:r w:rsidR="00087567">
        <w:rPr>
          <w:rFonts w:eastAsiaTheme="minorEastAsia"/>
        </w:rPr>
        <w:t xml:space="preserve"> </w:t>
      </w:r>
      <w:r w:rsidR="001B7941">
        <w:rPr>
          <w:rFonts w:eastAsiaTheme="minorEastAsia"/>
        </w:rPr>
        <w:t xml:space="preserve">Im </w:t>
      </w:r>
      <w:r w:rsidR="006E4380">
        <w:rPr>
          <w:rFonts w:eastAsiaTheme="minorEastAsia"/>
        </w:rPr>
        <w:t>Folgenden</w:t>
      </w:r>
      <w:r w:rsidR="001B7941">
        <w:rPr>
          <w:rFonts w:eastAsiaTheme="minorEastAsia"/>
        </w:rPr>
        <w:t xml:space="preserve"> </w:t>
      </w:r>
      <w:r w:rsidR="006E4380">
        <w:rPr>
          <w:rFonts w:eastAsiaTheme="minorEastAsia"/>
        </w:rPr>
        <w:t>werden,</w:t>
      </w:r>
      <w:r w:rsidR="001B7941">
        <w:rPr>
          <w:rFonts w:eastAsiaTheme="minorEastAsia"/>
        </w:rPr>
        <w:t xml:space="preserve"> die für die Umsetzung des Projekts wichtigen Funktionen </w:t>
      </w:r>
      <w:r w:rsidR="00304632">
        <w:rPr>
          <w:rFonts w:eastAsiaTheme="minorEastAsia"/>
        </w:rPr>
        <w:t>genauer</w:t>
      </w:r>
      <w:r w:rsidR="001B7941">
        <w:rPr>
          <w:rFonts w:eastAsiaTheme="minorEastAsia"/>
        </w:rPr>
        <w:t xml:space="preserve"> beschrieben. </w:t>
      </w:r>
    </w:p>
    <w:p w14:paraId="2F121100" w14:textId="3F7B498F" w:rsidR="00D103F4" w:rsidRDefault="00304632" w:rsidP="00E25432">
      <w:pPr>
        <w:rPr>
          <w:rFonts w:eastAsiaTheme="minorEastAsia"/>
        </w:rPr>
      </w:pPr>
      <w:r>
        <w:rPr>
          <w:rFonts w:eastAsiaTheme="minorEastAsia"/>
        </w:rPr>
        <w:t xml:space="preserve">In </w:t>
      </w:r>
      <w:r w:rsidR="00D103F4">
        <w:rPr>
          <w:rFonts w:eastAsiaTheme="minorEastAsia"/>
        </w:rPr>
        <w:fldChar w:fldCharType="begin"/>
      </w:r>
      <w:r w:rsidR="00D103F4">
        <w:rPr>
          <w:rFonts w:eastAsiaTheme="minorEastAsia"/>
        </w:rPr>
        <w:instrText xml:space="preserve"> REF _Ref220590029 \h  \* MERGEFORMAT </w:instrText>
      </w:r>
      <w:r w:rsidR="00D103F4">
        <w:rPr>
          <w:rFonts w:eastAsiaTheme="minorEastAsia"/>
        </w:rPr>
      </w:r>
      <w:r w:rsidR="00D103F4">
        <w:rPr>
          <w:rFonts w:eastAsiaTheme="minorEastAsia"/>
        </w:rPr>
        <w:fldChar w:fldCharType="separate"/>
      </w:r>
      <w:r w:rsidR="00D103F4">
        <w:t xml:space="preserve">Abbildung </w:t>
      </w:r>
      <w:r w:rsidR="00D103F4">
        <w:rPr>
          <w:noProof/>
        </w:rPr>
        <w:t>14</w:t>
      </w:r>
      <w:r w:rsidR="00D103F4">
        <w:rPr>
          <w:rFonts w:eastAsiaTheme="minorEastAsia"/>
        </w:rPr>
        <w:fldChar w:fldCharType="end"/>
      </w:r>
      <w:r w:rsidR="00D103F4">
        <w:rPr>
          <w:rFonts w:eastAsiaTheme="minorEastAsia"/>
        </w:rPr>
        <w:t xml:space="preserve"> </w:t>
      </w:r>
      <w:r>
        <w:rPr>
          <w:rFonts w:eastAsiaTheme="minorEastAsia"/>
        </w:rPr>
        <w:t>ist das Timing für die serielle Schnittstelle des ST7735S zu sehen. Um die Datenübertragung zu beginnen, muss die Chip Select Leitung auf Logisch-Low gezogen werden. Die Chip Select Leitung bleibt auf Low, bis die Datenübertragung vollständig abgeschlossen ist. Der Ruhezustand der Serial Clock ist Logisch-High und die Daten werden bei einer steigenden Flanke gesampelt, das entspricht SPI-Modus 0.</w:t>
      </w:r>
      <w:r w:rsidR="00D103F4">
        <w:rPr>
          <w:rFonts w:eastAsiaTheme="minorEastAsia"/>
        </w:rPr>
        <w:t xml:space="preserve"> </w:t>
      </w:r>
      <w:r w:rsidR="005D4006">
        <w:rPr>
          <w:rFonts w:eastAsiaTheme="minorEastAsia"/>
        </w:rPr>
        <w:fldChar w:fldCharType="begin"/>
      </w:r>
      <w:r w:rsidR="0017728C">
        <w:rPr>
          <w:rFonts w:eastAsiaTheme="minorEastAsia"/>
        </w:rPr>
        <w:instrText xml:space="preserve"> ADDIN ZOTERO_ITEM CSL_CITATION {"citationID":"b1xBkY0S","properties":{"formattedCitation":"[12, S. 45]","plainCitation":"[12, S. 45]","noteIndex":0},"citationItems":[{"id":68,"uris":["http://zotero.org/users/local/VRi3dGyu/items/4TGE6G2H"],"itemData":{"id":68,"type":"document","genre":"Datenblatt","title":"ST7735S Datasheet","URL":"https://www.hpinfotech.ro/ST7735S.pdf","author":[{"family":"Sitronix","given":""}]},"locator":"45","label":"page"}],"schema":"https://github.com/citation-style-language/schema/raw/master/csl-citation.json"} </w:instrText>
      </w:r>
      <w:r w:rsidR="005D4006">
        <w:rPr>
          <w:rFonts w:eastAsiaTheme="minorEastAsia"/>
        </w:rPr>
        <w:fldChar w:fldCharType="separate"/>
      </w:r>
      <w:r w:rsidR="0017728C" w:rsidRPr="0017728C">
        <w:rPr>
          <w:rFonts w:cs="Arial"/>
        </w:rPr>
        <w:t>[12, S. 45]</w:t>
      </w:r>
      <w:r w:rsidR="005D4006">
        <w:rPr>
          <w:rFonts w:eastAsiaTheme="minorEastAsia"/>
        </w:rPr>
        <w:fldChar w:fldCharType="end"/>
      </w:r>
      <w:r w:rsidR="005D4006">
        <w:rPr>
          <w:rFonts w:eastAsiaTheme="minorEastAsia"/>
        </w:rPr>
        <w:t xml:space="preserve"> </w:t>
      </w:r>
      <w:r>
        <w:rPr>
          <w:rFonts w:eastAsiaTheme="minorEastAsia"/>
        </w:rPr>
        <w:t xml:space="preserve">Die Serial Clock kann dabei mit einer Frequenz von bis zu 14 MHz getaktet werden. </w:t>
      </w:r>
      <w:r w:rsidR="005D4006">
        <w:rPr>
          <w:rFonts w:eastAsiaTheme="minorEastAsia"/>
        </w:rPr>
        <w:fldChar w:fldCharType="begin"/>
      </w:r>
      <w:r w:rsidR="0017728C">
        <w:rPr>
          <w:rFonts w:eastAsiaTheme="minorEastAsia"/>
        </w:rPr>
        <w:instrText xml:space="preserve"> ADDIN ZOTERO_ITEM CSL_CITATION {"citationID":"OXKnNZwv","properties":{"formattedCitation":"[12, S. 36]","plainCitation":"[12, S. 36]","noteIndex":0},"citationItems":[{"id":68,"uris":["http://zotero.org/users/local/VRi3dGyu/items/4TGE6G2H"],"itemData":{"id":68,"type":"document","genre":"Datenblatt","title":"ST7735S Datasheet","URL":"https://www.hpinfotech.ro/ST7735S.pdf","author":[{"family":"Sitronix","given":""}]},"locator":"36","label":"page"}],"schema":"https://github.com/citation-style-language/schema/raw/master/csl-citation.json"} </w:instrText>
      </w:r>
      <w:r w:rsidR="005D4006">
        <w:rPr>
          <w:rFonts w:eastAsiaTheme="minorEastAsia"/>
        </w:rPr>
        <w:fldChar w:fldCharType="separate"/>
      </w:r>
      <w:r w:rsidR="0017728C" w:rsidRPr="0017728C">
        <w:rPr>
          <w:rFonts w:cs="Arial"/>
        </w:rPr>
        <w:t>[12, S. 36]</w:t>
      </w:r>
      <w:r w:rsidR="005D4006">
        <w:rPr>
          <w:rFonts w:eastAsiaTheme="minorEastAsia"/>
        </w:rPr>
        <w:fldChar w:fldCharType="end"/>
      </w:r>
      <w:r w:rsidR="005D4006">
        <w:rPr>
          <w:rFonts w:eastAsiaTheme="minorEastAsia"/>
        </w:rPr>
        <w:t xml:space="preserve"> </w:t>
      </w:r>
      <w:r>
        <w:rPr>
          <w:rFonts w:eastAsiaTheme="minorEastAsia"/>
        </w:rPr>
        <w:t>Der Datenaustausch zwischen Master und Slave läuft über die SDA-Leitung</w:t>
      </w:r>
      <w:r w:rsidR="00E25432">
        <w:rPr>
          <w:rFonts w:eastAsiaTheme="minorEastAsia"/>
        </w:rPr>
        <w:t xml:space="preserve"> in beide Richtungen</w:t>
      </w:r>
      <w:r>
        <w:rPr>
          <w:rFonts w:eastAsiaTheme="minorEastAsia"/>
        </w:rPr>
        <w:t xml:space="preserve">. Die D/CX Leitung legt fest, ob Daten oder ein Befehl gesendet </w:t>
      </w:r>
      <w:r w:rsidR="00D103F4">
        <w:rPr>
          <w:rFonts w:eastAsiaTheme="minorEastAsia"/>
        </w:rPr>
        <w:t>werden</w:t>
      </w:r>
      <w:r>
        <w:rPr>
          <w:rFonts w:eastAsiaTheme="minorEastAsia"/>
        </w:rPr>
        <w:t xml:space="preserve">, dabei wird Logisch-Low als Befehl interpretiert und umgekehrt. </w:t>
      </w:r>
      <w:r w:rsidR="005D4006">
        <w:rPr>
          <w:rFonts w:eastAsiaTheme="minorEastAsia"/>
        </w:rPr>
        <w:fldChar w:fldCharType="begin"/>
      </w:r>
      <w:r w:rsidR="0017728C">
        <w:rPr>
          <w:rFonts w:eastAsiaTheme="minorEastAsia"/>
        </w:rPr>
        <w:instrText xml:space="preserve"> ADDIN ZOTERO_ITEM CSL_CITATION {"citationID":"AjNe9Hoj","properties":{"formattedCitation":"[12, S. 44]","plainCitation":"[12, S. 44]","noteIndex":0},"citationItems":[{"id":68,"uris":["http://zotero.org/users/local/VRi3dGyu/items/4TGE6G2H"],"itemData":{"id":68,"type":"document","genre":"Datenblatt","title":"ST7735S Datasheet","URL":"https://www.hpinfotech.ro/ST7735S.pdf","author":[{"family":"Sitronix","given":""}]},"locator":"44","label":"page"}],"schema":"https://github.com/citation-style-language/schema/raw/master/csl-citation.json"} </w:instrText>
      </w:r>
      <w:r w:rsidR="005D4006">
        <w:rPr>
          <w:rFonts w:eastAsiaTheme="minorEastAsia"/>
        </w:rPr>
        <w:fldChar w:fldCharType="separate"/>
      </w:r>
      <w:r w:rsidR="0017728C" w:rsidRPr="0017728C">
        <w:rPr>
          <w:rFonts w:cs="Arial"/>
        </w:rPr>
        <w:t>[12, S. 44]</w:t>
      </w:r>
      <w:r w:rsidR="005D4006">
        <w:rPr>
          <w:rFonts w:eastAsiaTheme="minorEastAsia"/>
        </w:rPr>
        <w:fldChar w:fldCharType="end"/>
      </w:r>
    </w:p>
    <w:p w14:paraId="389E71FD" w14:textId="77777777" w:rsidR="00D103F4" w:rsidRDefault="00304632" w:rsidP="00D103F4">
      <w:pPr>
        <w:keepNext/>
      </w:pPr>
      <w:r w:rsidRPr="00304632">
        <w:rPr>
          <w:rFonts w:eastAsiaTheme="minorEastAsia" w:cs="Arial"/>
          <w:noProof/>
          <w:szCs w:val="24"/>
        </w:rPr>
        <w:drawing>
          <wp:inline distT="0" distB="0" distL="0" distR="0" wp14:anchorId="0FA9F4A5" wp14:editId="5DEBC15D">
            <wp:extent cx="5759450" cy="2570480"/>
            <wp:effectExtent l="0" t="0" r="0" b="1270"/>
            <wp:docPr id="1713250731" name="Grafik 1" descr="Ein Bild, das Text, Diagramm, Reihe,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250731" name="Grafik 1" descr="Ein Bild, das Text, Diagramm, Reihe, Schrift enthält.&#10;&#10;KI-generierte Inhalte können fehlerhaft sein."/>
                    <pic:cNvPicPr/>
                  </pic:nvPicPr>
                  <pic:blipFill>
                    <a:blip r:embed="rId35"/>
                    <a:stretch>
                      <a:fillRect/>
                    </a:stretch>
                  </pic:blipFill>
                  <pic:spPr>
                    <a:xfrm>
                      <a:off x="0" y="0"/>
                      <a:ext cx="5759450" cy="2570480"/>
                    </a:xfrm>
                    <a:prstGeom prst="rect">
                      <a:avLst/>
                    </a:prstGeom>
                  </pic:spPr>
                </pic:pic>
              </a:graphicData>
            </a:graphic>
          </wp:inline>
        </w:drawing>
      </w:r>
    </w:p>
    <w:p w14:paraId="48E6DA2F" w14:textId="7F3F15C5" w:rsidR="00304632" w:rsidRDefault="00D103F4" w:rsidP="00D103F4">
      <w:pPr>
        <w:pStyle w:val="Beschriftung"/>
        <w:jc w:val="center"/>
        <w:rPr>
          <w:rFonts w:eastAsiaTheme="minorEastAsia" w:cs="Arial"/>
          <w:szCs w:val="24"/>
        </w:rPr>
      </w:pPr>
      <w:bookmarkStart w:id="47" w:name="_Ref220590029"/>
      <w:r>
        <w:t xml:space="preserve">Abbildung </w:t>
      </w:r>
      <w:r w:rsidR="00C36B01">
        <w:fldChar w:fldCharType="begin"/>
      </w:r>
      <w:r w:rsidR="00C36B01">
        <w:instrText xml:space="preserve"> SEQ Abbildung \* ARABIC </w:instrText>
      </w:r>
      <w:r w:rsidR="00C36B01">
        <w:fldChar w:fldCharType="separate"/>
      </w:r>
      <w:r w:rsidR="00715971">
        <w:rPr>
          <w:noProof/>
        </w:rPr>
        <w:t>14</w:t>
      </w:r>
      <w:r w:rsidR="00C36B01">
        <w:rPr>
          <w:noProof/>
        </w:rPr>
        <w:fldChar w:fldCharType="end"/>
      </w:r>
      <w:bookmarkEnd w:id="47"/>
      <w:r>
        <w:t xml:space="preserve"> Timing der SPI-Schnittstelle des ST7735S</w:t>
      </w:r>
    </w:p>
    <w:p w14:paraId="4BF71B5D" w14:textId="777D18A2" w:rsidR="00304632" w:rsidRDefault="00C60F3E" w:rsidP="00C60F3E">
      <w:pPr>
        <w:jc w:val="left"/>
        <w:rPr>
          <w:rFonts w:eastAsiaTheme="minorEastAsia" w:cs="Arial"/>
          <w:szCs w:val="24"/>
        </w:rPr>
      </w:pPr>
      <w:r>
        <w:rPr>
          <w:rFonts w:eastAsiaTheme="minorEastAsia" w:cs="Arial"/>
          <w:noProof/>
          <w:szCs w:val="24"/>
        </w:rPr>
        <mc:AlternateContent>
          <mc:Choice Requires="wpg">
            <w:drawing>
              <wp:anchor distT="0" distB="0" distL="114300" distR="114300" simplePos="0" relativeHeight="251670528" behindDoc="0" locked="0" layoutInCell="1" allowOverlap="1" wp14:anchorId="28648C1C" wp14:editId="2516EE0F">
                <wp:simplePos x="0" y="0"/>
                <wp:positionH relativeFrom="margin">
                  <wp:align>right</wp:align>
                </wp:positionH>
                <wp:positionV relativeFrom="paragraph">
                  <wp:posOffset>718820</wp:posOffset>
                </wp:positionV>
                <wp:extent cx="5758815" cy="1487170"/>
                <wp:effectExtent l="0" t="0" r="0" b="0"/>
                <wp:wrapTopAndBottom/>
                <wp:docPr id="237011962" name="Gruppieren 13"/>
                <wp:cNvGraphicFramePr/>
                <a:graphic xmlns:a="http://schemas.openxmlformats.org/drawingml/2006/main">
                  <a:graphicData uri="http://schemas.microsoft.com/office/word/2010/wordprocessingGroup">
                    <wpg:wgp>
                      <wpg:cNvGrpSpPr/>
                      <wpg:grpSpPr>
                        <a:xfrm>
                          <a:off x="0" y="0"/>
                          <a:ext cx="5758815" cy="1487170"/>
                          <a:chOff x="0" y="0"/>
                          <a:chExt cx="5050155" cy="1487170"/>
                        </a:xfrm>
                      </wpg:grpSpPr>
                      <pic:pic xmlns:pic="http://schemas.openxmlformats.org/drawingml/2006/picture">
                        <pic:nvPicPr>
                          <pic:cNvPr id="1343576701" name="Grafik 1" descr="Ein Bild, das Text, Screenshot, Schrift, Reihe enthält.&#10;&#10;KI-generierte Inhalte können fehlerhaft sein."/>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5050155" cy="1487170"/>
                          </a:xfrm>
                          <a:prstGeom prst="rect">
                            <a:avLst/>
                          </a:prstGeom>
                        </pic:spPr>
                      </pic:pic>
                      <wps:wsp>
                        <wps:cNvPr id="1843363588" name="Textfeld 1"/>
                        <wps:cNvSpPr txBox="1"/>
                        <wps:spPr>
                          <a:xfrm>
                            <a:off x="0" y="1216856"/>
                            <a:ext cx="5050155" cy="258445"/>
                          </a:xfrm>
                          <a:prstGeom prst="rect">
                            <a:avLst/>
                          </a:prstGeom>
                          <a:solidFill>
                            <a:prstClr val="white"/>
                          </a:solidFill>
                          <a:ln>
                            <a:noFill/>
                          </a:ln>
                        </wps:spPr>
                        <wps:txbx>
                          <w:txbxContent>
                            <w:p w14:paraId="6207F251" w14:textId="773E8321" w:rsidR="00C60F3E" w:rsidRPr="00FF7BFF" w:rsidRDefault="00C60F3E" w:rsidP="00C60F3E">
                              <w:pPr>
                                <w:pStyle w:val="Beschriftung"/>
                                <w:jc w:val="center"/>
                                <w:rPr>
                                  <w:rFonts w:cs="Arial"/>
                                </w:rPr>
                              </w:pPr>
                              <w:r>
                                <w:t xml:space="preserve">Abbildung </w:t>
                              </w:r>
                              <w:r w:rsidR="00C36B01">
                                <w:fldChar w:fldCharType="begin"/>
                              </w:r>
                              <w:r w:rsidR="00C36B01">
                                <w:instrText xml:space="preserve"> SEQ Abbildung \* ARABIC </w:instrText>
                              </w:r>
                              <w:r w:rsidR="00C36B01">
                                <w:fldChar w:fldCharType="separate"/>
                              </w:r>
                              <w:r w:rsidR="00715971">
                                <w:rPr>
                                  <w:noProof/>
                                </w:rPr>
                                <w:t>15</w:t>
                              </w:r>
                              <w:r w:rsidR="00C36B01">
                                <w:rPr>
                                  <w:noProof/>
                                </w:rPr>
                                <w:fldChar w:fldCharType="end"/>
                              </w:r>
                              <w:r>
                                <w:t xml:space="preserve"> Bilddaten im RGB 5-6-5 Forma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28648C1C" id="Gruppieren 13" o:spid="_x0000_s1048" style="position:absolute;margin-left:402.25pt;margin-top:56.6pt;width:453.45pt;height:117.1pt;z-index:251670528;mso-position-horizontal:right;mso-position-horizontal-relative:margin;mso-width-relative:margin" coordsize="50501,148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LkafrAMAAFMIAAAOAAAAZHJzL2Uyb0RvYy54bWycVltu2zgU/R9g9kBo&#10;gPlqLCt+QhOncJMmCCZojSZFv2mKsohQJIekH+l6Zg2zgW5sDinJieOirw9Tl6/Lcw/PvfTZ610t&#10;yYZbJ7SaJVmvnxCumC6EWs2Sj/dXJ9OEOE9VQaVWfJY8cpe8Pv/9t7OtyfmprrQsuCVwoly+NbOk&#10;8t7kaepYxWvqetpwhclS25p6dO0qLSzdwnst09N+f5xutS2M1Yw7h9HLZjI5j/7LkjP/viwd90TO&#10;EmDzsbWxXYY2PT+j+cpSUwnWwqC/gKKmQuHQvatL6ilZW3HkqhbMaqdL32O6TnVZCsZjDIgm67+I&#10;5trqtYmxrPLtyuxpArUvePplt+zd5tqaO7OwYGJrVuAi9kIsu9LW4QuUZBcpe9xTxneeMAyOJqPp&#10;NBslhGEuG04n2aQllVVg/mgfq952O/ujfjY63pl2B6cHcIxgOX4tB7COOPi+VrDLry1PWif1D/mo&#10;qX1YmxNcl6FeLIUU/jFKDxcTQKnNQrCFbTqgc2GJKMDFYDgYTcaTfpYQRWtI/9rSUjwQ9AvuGDT4&#10;VijyRsjiFSmoI/eg9BW5Y5Zz5Sod7cqKEsYHLiqOvPLVl3+l7/35x27+V2z+vjlZccWt4NZzcqMq&#10;KvF9+PKfUlyRkleS24qWnjguVC+IPSAOIBvINFB6q9mDI0pfVFSt+NwZJA3wh9Xp4fLYPYh3KYW5&#10;ElIGmQS7ZRbBvRDoVy6nEf+lZusaoTXZbLkEyRoECOMSYnNeLznYtDdFBERz5y33rAoHljj4A8AG&#10;oM8mIsonYCEEB33/sKK/p0uQZp2/5romwQA4YIAYaE43t65F0y1pOWwARGTAEzIN5c51dKF3RNhP&#10;ZfRdRQ0HhOD2mQSnw8FgPECCdhIMGiu5LCDCmO5xdUh+4ndvNNJ5P/5NxrLTbDwdjYMPmu8rwXPe&#10;TkfT4XAUJdSl80/ShgvVUhSduAKfF9KSDUUh31bC89b5wSqpAiKlw65GFWEEhcS1EgiW3y13TYrG&#10;ShWGlrp4BAlW4zbxSjjDrgQOvKXOL6jFg4BBPHL+PZpS6u0s0a2VkErbz18bD+txq5hNyBYPzCxx&#10;/6xpqD7yRuG+w2vUGbYzlp2h1vWFRqioFkATTWywXnZmaXX9CW/fPJyCKaoYzpolvjMvPHqYwNvJ&#10;+Hwe7aaI3ao7g9KXRc0GYu93n6g1rZo9LvSd7hR1JOpmbUPzfO11KaLin1hs+Ya6oxVfLlgHT+Pz&#10;flz19F/g/H8AAAD//wMAUEsDBAoAAAAAAAAAIQAWlHlfAeIAAAHiAAAUAAAAZHJzL21lZGlhL2lt&#10;YWdlMS5wbmeJUE5HDQoaCgAAAA1JSERSAAAEbgAAAU4IBgAAANdZW/sAACAASURBVHhe7J0HmBTF&#10;FoUvIoKKgCSJEgQEyTlLzjlHCQKSk2QEJWfJGSQIiOSM5JxBgiA5SRbJAoKAvj7l62V2d2a2u3d6&#10;Znf21Pv43ns7Xd23/uqu7jp1761I/2pFWEiABEiABEiABEiABEiABEiABEiABEiABMIcgUgUbsJc&#10;n9AgEiABEiABEiABEiABEiABEiABEiABElAEKNzwRiABEiABEiABEiABEiABEiABEiABEiCBMEqA&#10;wk0Y7RiaRQIkQAIkQAIkQAIkQAIkQAIkQAIkQAIUbngPkAAJkAAJkAAJkAAJkAAJkAAJkAAJkEAY&#10;JUDhJox2DM0iARIgARIgARIgARIgARIgARIgARIgAQo3vAdIgARIgARIgARIgARIgARIgARIgARI&#10;IIwSoHATRjuGZpEACZAACZAACZAACZAACZAACZAACZAAhRveAyRAAiRAAiRAAiRAAiRAAiRAAiRA&#10;AiQQRglQuAmjHUOzSIAESIAESIAESIAESIAESIAESIAESIDCDe8BEiABEiABEiABEiABEiABEiAB&#10;EiABEgijBCjchNGOoVkkQAIkQAIkQAIkQAIkQAIkQAIkQAIkQOGG9wAJkAAJkAAJkAAJkAAJkAAJ&#10;kAAJkAAJhFECFG7CaMfQLBIgARIgARIgARIgARIgARIgARIgARKgcOPkHqhfX+TatbBxc6RKJTJ9&#10;etiwhVaQAAmQAAmQAAmQAAmQAAmQAAmQAAl4lwCFmyC8nzwRee8973ZCSFdbulSkcuWQjuLvJEAC&#10;JEACJEACJEACJEACJEACJEAC/kaAwk0Y7tFLl0Q++kikYkWR5cvDsKE0jQRIgARIgARIgARIgARI&#10;gARIgARIwBYCFG5sweq5k+bPL7Jvn8jduyKxYnnuvDwTCZAACZAACZAACZAACZAACZAACZBA2CdA&#10;4SaM99HUqSItWoiMGiXSvn0YN5bmkQAJkAAJkAAJkAAJkAAJkAAJkAAJeJQAhRuP4vT8yZBzJ25c&#10;kXTpRA4f9vz5eUYSIAESIAESIAESIAESIAESIAESIIGwS4DCTdjtmwDL6tQRWbBA5ORJkbRpw4HB&#10;NJEESIAESIAESIAESIAESIAESIAESMAjBCjceASjvSdZt06kbFmRjh1Fvv3W3mvx7CRAAiRAAiRA&#10;AiRAAiRAAiRAAiRAAmGHAIWbsNMXLi355x+RBAn++/nWLZE33ggHRtNEEiABEiABEiABEiABEiAB&#10;EiABEiCBUBOgcBNqhN45QbduIsOHi6xcKVK+vHeuyauQAAmQAAmQAAmQAAmQAAmQAAmQAAn4lgCF&#10;G9/yN3z106dFPvlEpFo1kUWLDFfjgSRAAiRAAiRAAiRAAiRAAiRAAiRAAuGYgGHh5vnz59quRofl&#10;xx9/lLFjxwY0uXTp0pI1a1Ztq+r28sEHHzhFsX//fvnhhx8C1UuRIoUmQlSThg0bSoYMGQLq7dix&#10;Q6ZPny4xY8aUwYMHS/To0YOd8++//5Yvv/xS7t69KwUKFJDWrVuH4y4wbnquXCJHj4rcvi0SK5bx&#10;ejySBEiABEiABEiABEiABEiABEiABEggfBIwLNxAROnfv7/89ddfUqhQISXWoMybN0/++OMPJdpM&#10;mDBBiTGOZcmSJdKgQQN5+vSpElly5Mihfl68eLFcu3ZNYsSIITNmzAio9/LlS3V+iD29evWSPn36&#10;BCO7TsvWW16LF8qUKZPs3btXokaNGj7pm7Rawytt24qMHy/SqpXJyjycBEiABEiABEiABEiABEiA&#10;BEiABEgg3BEwJNwMHTpUunfvLokTJ5Zly5ZJzpw5AzV0vKYkdOrUST788EOBx0zChAnV77c11xCI&#10;K7///rtAbClVqlSgeqtWrZI62l7XOP7cuXMBv924cUOKFi0qZ86cEQg/VatWDfjt1KlTUqxYMbl5&#10;86bs3LlTiUERpTx4IBI/vmiimWjCVkRpNdtJAiRAAiRAAiRAAiRAAiRAAiRAAhGXQIjCzbFjx5Q4&#10;gpCl8+fPy7vvvuuUli7uDBkyRLohk65WpkyZIi1atFCiDzx2nBUINwi/2rVrl+TPnz/gkN27d0vx&#10;4sUlbty4cvXqVfV3hGvlyZNHCxc6qurUqlUrwvVc9eoiS5eKnDwpkjZthGs+G0wCJEACJEACJEAC&#10;JEACJEACJEACEYpAiMLNcG0ro65duyoxBqKMu1KmTBkl8Cz6f/ZcXbiBwAKhxVmBCLN9+3Yl2uhh&#10;VPpxCJPq27evVNfUCuS9QShWv379pEqVKjJ79mx56623IlRnobGak5JUqiRan4jWHxGu+WwwCZAA&#10;CZAACZAACZAACZAACZAACUQoAiEKNzVq1FD5aDZs2CAlSpQwDQfiyosXL2TEiBFSv359iR07tkSJ&#10;EsXweWrWrKmEIAhH8OpBfSQljqjln39EEiQQjaFoOYJEIkWKqCTYbhIgARIgARIgARIgARIgARIg&#10;ARLwfwIhCjeR/q8M/Pvvv5ZoQLBBqNSrV6+0/CzxJX369CqRMUSgzz//PMRzIt8NcuugIExr06ZN&#10;KlwqIhdtQy0ZPVq0vEEiJUtGZBJsOwmQAAmQAAmQAAmQAAmQAAmQAAn4NwHbhRvgO3HihAwcOFDt&#10;AIWkwtjOGwVbfpcrV05GjhzpcitxHNu8eXOZNWuWJEqUSM6ePesyz45/d9Xr1p0+LfLJJyK1a4u2&#10;zXpEaTXbSQIkQAIkQAIkQAIkQAIkQAIkQAIRj4BXhBsd661bt1SYE/4bQs7WrVvVT/CggajjrCCX&#10;TaNGjdSOVdg+HLtXDRs2LOL1VJAWZ8ki2q5bInfuwBMpwuMgABIgARIgARIgARIgARIgARIgARLw&#10;SwIhCjepU6dWu0lduXJFkiZN6lEIEHCwq9S2bdukXr16Mnfu3EDnx9bfRYoU0fK4RBLsMoXQKiQy&#10;njNnjsqXE5ELQqUQMjV1qkjTphGZBNtOAiRAAiRAAiRAAiRAAiRAAiRAAv5LIEThpnHjxipMCbtL&#10;de7c2S0JJA+OFi2atG/fXm7fvi2ffvqpymuzceNGiRo1qtO6CIXCb7FixZL79+8HHHPv3j3Jnj27&#10;XL58Wcvlsk5KlSol169fVzly3n77bcE25Th3RC1//PFfkuK8eUXbSj2iUmC7SYAESIAESIAESIAE&#10;SIAESIAESMC/CYQo3Ozfv18JMLly5ZItW7a43BEKHjEFChSQ8uXLa1tWr5InT55IFi2eB141+/bt&#10;U4KLswIxJkmSJMGEG4g/Y8eOVWIRRCO96KFTCK9au3atvP/++/7dQ25aV7GiyOrVIhcuiKRIEWEx&#10;sOEkQAIkQAIkQAIkQAIkQAIkQAIk4LcEQhRu0HLsAIXdnHLmzKny0mB3J8dy8uRJJew8f/5ciTTw&#10;lEHp0aOHDBkyRNX76aefJE6cOIHq4Xhs971y5UqZNGmStGjRQrB71fjx46Vdu3YSL1485bkTtCBZ&#10;8bRp06RZs2YyZcoUv+2ckBq2dKlI9eoivXqJ9OsX0tH8nQRIgARIgARIgARIgARIgARIgARIILwR&#10;MCTcPHz4UJo0aSJLliyRbNmySeXKlSVNmjSqrevXr1ehTNgtCtt+Dx48OBCD6pqygHpILgwvmapV&#10;q6rfL126pMQceOoUKlRINm/erP6OfDo5cuSQ9957T/1Nv47jSRFGlSFDBnnw4IHMnDlTatWqFd64&#10;e8TeFy9ECxcTeecd0RI3i5YLyCOn5UlIgARIgARIgARIgARIgARIgARIgATCCAFDwg1sRf4ZeM/A&#10;O+Y09qP+f4HAkixZMuUhAw+YoMWxHsQdiEB6QeLjYsWKSZ8+fdR24H/99ZdUqVJF2y3pjJZ490tp&#10;27atS0xIXFy2bFn1OwSelClThhGk3jWjTRuRiRPBQLREzt69Nq9GAiRAAiRAAiRAAiRAAiRAAiRA&#10;AiRgLwHDwo1uBoQY7DClFyQKTqBlyY0RI4ZbS1EPW4Ej941eEidOrMKnsGsUCkKn4EWDEjNmTJXo&#10;2F35/fff1c8Qj96B20kELIcOiRamJtKggWhJpCMgADaZBEiABEiABEiABEiABEiABEiABPyYgGnh&#10;xo9ZhNumpUsn2u5b8IoSTewKt82g4SRAAiRAAiRAAiRAAiRAAiRAAiRAAkEIULjxg1ti2DDR8guJ&#10;lu9HpGFDP2gQm0ACJEACJEACJEACJEACJEACJEACJKAIULjxgxvhjz9EC1cTLcmzaFu2+0GD2AQS&#10;IAESIAESIAESIAESIAESIAESIAEKN/50D5Qpgx2+/ttdKlEif2oZ20ICJEACJEACJEACJEACJEAC&#10;JEACEZcAPW78pO9//FGkbl2Rvn1Fevf2k0axGSRAAiRAAiRAAiRAAiRAAiRAAiQQwQlQuPGTG+DZ&#10;M5G4cUXixxe5eNFPGsVmkAAJkAAJkAAJkAAJkAAJkAAJkEAEJ0Dhxo9ugObNRaZNE9m5UyR/fj9q&#10;GJtCAiRAAiRAAiRAAiRAAiRAAiRAAhGUAIUbP+r4PXtEChQQadLkPwGHhQRIgARIgARIgARIgARI&#10;gARIgARIIHwToHATvvsvmPUpU4rcvi1y545ItGh+1jg2hwRIgARIgARIgARIgARIgARIgAQiGAEK&#10;N37W4QMH/peceN48kTp1/KxxbA4JkAAJkAAJkAAJkAAJkAAJkAAJRDACFG78rMNv3BBJkkSkRIn/&#10;tgdnIQESIAESIAESIAESIAESIAESIAESCL8EKNyE375zaXmxYiJbt4pcuyaSKJEfNpBNIgESIAES&#10;IAESIAESIAESIAESIIEIQoDCjR929Jw5Ig0bigweLNKtmx82kE0iARIgARIgARIgARIgARIgARIg&#10;gQhCgMKNH3b0s2ciceOKJE0qcuqUHzaQTSIBEiABEiABEiABEiABEiABEiCBCEKAwo2fdjS2BJ85&#10;879/yZL5aSPZLBIgARIgARIgARIgARIgARIgARLwEYHIkUUKFrT/4hRu7Gfskyvs3u2dG8gnjeNF&#10;SYAESIAESIAESIAESIAESIAESCAMEOjeXWTQIHsNoXBjL1+fnh3eNr/95lMTeHESIAESIAESIAES&#10;IAESIAESIAES8EsC8LipX18kRQp7m0fhxl6+PDsJkAAJkAAJkAAJkAAJkAAJkAAJkAAJWCZA4cYy&#10;OlYkARIgARIgARIgARIgARIgARIgARIgAXsJULixly/PTgIkQAIkQAIkQAIkQAIkQAIkQAIkQAKW&#10;CVC4sYyOFUmABEiABEiABEiABEiABEiABEiABEjAXgIUbuzly7OTAAmQAAmQAAmQAAmQAAmQAAmQ&#10;AAmQgGUCFG4so2NFEiABEiABEiABEiABEiABEiABEiABErCXAIUbe/ny7CRAAiRAAiRAAiRAAiRA&#10;AiRAAiRAAiRgmQCFG8voWJEESIAESIAESIAESIAESIAESIAESIAE7CVA4cZevjw7CZAACZAACZAA&#10;CZAACZAACZAACZAACVgmQOHGMjpWJAESIAESIAESIAESIAESIAESIAESIAF7CVC4sZcvz04CJEAC&#10;JEACJEACJEACJEACJEACJEAClglQuLGMjhVJgARIgARIgARIgARIgARIgARIgARIwF4CFG7s5cuz&#10;kwAJkAAJkAAJkAAJkAAJkAAJkAAJkIBlAhRuLKNjRRIgARIgARIgARIgARIgARIgARIgARKwlwCF&#10;G3v58uwkQAIkQAIkQAIkQAIkQAIkQAIkQAIkYJkAhRvL6FiRBEiABEiABEiABEiABEiABEiABEiA&#10;BOwlQOHGQ3y7d+8uv/zyi/Tv31/Kly8vK1askFy5cgU7e/Xq1SVKlCgyf/78QL9FihRJ/f8+ffqo&#10;f8uXL5dKlSp5yDqehgRIgARIgARIgARIgARIgARIgARIIDwSoHDjoV5LnTq1HDx4UCZMmCCvXr2S&#10;r7/+OtiZx4wZIx06dJDatWsHE26aNGki8+bNU4JP79695auvvqJw46G+4WlIgARIgARIgARIgARI&#10;gARIgARIILwSoHDjoZ5z5zFTpEgRuXbtmty5c0cePHjgVLiZPXu2zJo1S/1r1KiRDBgwQPLnz+8h&#10;63gaEiABEiABEiABEiABEiABEiABEiCB8EiAwo2Heu39999XZ0LI1JAhQ5T3TNmyZdXfhg4dqv67&#10;W7duAoHHmcdN8uTJ5cCBAzJz5kw5evRoMI8cD5nJ05AACZAACZAACZAACZAACZAACZAACYQjAhRu&#10;vNxZroQbL5vBy5EACZAACZAACZAACZAACZAACZAACYQDAhRuvNxJFG68DJyXIwESIAESIAESIAES&#10;IAESIAESIIFwTIDCjZc7j8KNl4HzciRAAiRAAiRAAiRAAiRAAiRAAiQQjglQuPFy51G48TJwXo4E&#10;SIAESIAESIAESIAESIAESIAEwjEBCjde7jwKN14GzsuRAAmQAAmQAAmQAAmQAAmQAAmQQDgmQOHG&#10;y51H4cbLwHk5EiABEiABEiABEiABEiABEiABEgjHBCjceLnzKNx4GTgvRwIkQAIkQAIkQAIkQAIk&#10;QAIkQALhmACFGy93HoUbLwPn5UiABEiABEiABEiABEiABEiABEggHBOgcOPlzitSpIgULVpUevfu&#10;7eUr83IkQAIkQAIkQAIkQAIkQAIkQAIkQALhjYBT4QZeIc7Kxx9/LKVKlZKSJUtKiRIl5K233nJ6&#10;3IsXL6RAgQKSNm1amT17dsAxf//9txw9elR+/PFHGTVqVMDfc+fOLdmyZZPOnTtLypQpA/5++vRp&#10;GT58uDx9+lR69uwpGTNmdHq9tWvXypw5c+TDDz+UoUOHhrc+oL0kQAIkQAIkQAIkQAIkQAIkQAIk&#10;QAIk4JSAW+GmQ4cOgSrNmDFDHj16JG+88YbyGtm4caPTkz558kQ++ugjWbVqleTMmTPgmLFjx0qP&#10;Hj2UEJMnTx71D2XDhg1y8uRJiR07tuCajt4oXbp0kREjRkiNGjVk4cKFTq8XK1YsefjwoaxevVrK&#10;lSvHriYBEiABEiABEiABEiABEiABEiABEiABvyDgVrj5999/gzXywoUL0qlTJ1mxYoVUr15dec9E&#10;jhw50HGbNm2SNm3aCDxm9AJPmO7du0vChAmVAAOPHMfyww8/KNHm1atXsmbNmgBR5/79+1K2bFnZ&#10;t2+ffPPNN9KnT5+AavgNQs3evXuVZw48dlhIgARIgARIgARIgARIgARIgARIgARIwF8ImBZu0HCI&#10;K4ULF5Zdu3bJ5cuXJVmyZIF4FCxYUJIkSSLz589Xfz927JgSaqJFiyYnTpyQDz74wCk/hFU1atRI&#10;WrRoIZMmTQp0TNKkSeXOnTsCUSh//vzqt4EDB0qvXr2kdOnSytsmqIDkL53EdpAACZAACZAACZAA&#10;CZAACZAACZAACURMApaEG6CaOHGitG7dWuWU6dq1awA9eMHEixdP1q1bJ8WLF1d/hzcMjmnZsqWq&#10;566UKVNG/fzTTz8FOmzp0qVSrVo1yZcvnyxYsEAOHTokzZo1k+jRo8vmzZsD5caJmF3JVpMACZAA&#10;CZAACZAACZAACZAACZAACfgbAcvCzblz5yRNmjSSNWtWOXz4cACX9evXS5UqVZRnjZ5oGPlpFi9e&#10;rHLelC9f3jJDhEkNGDBAhU4hZOvixYsCO+Ddw0ICJEACJEACJEACJEACJEACJEACJEAC/kbAsnAD&#10;EPruU465cOBVg7w38LzRi7PjrIB8/vy52tFqx44dqvrgwYOVJw+SJbOQAAmQAAmQAAmQAAmQAAmQ&#10;AAmQAAmQgL8R8Lhwgy2727dvL02bNvW4cAOBCNuIIzkyyqVLlyR58uT+1idsDwmQAAmQAAmQAAmQ&#10;AAmQAAmQAAmQAAkoAh4XbuBd8+zZM4kaNarHhZvr169L2rRp5Z9//lGJiNOnT6+2JEeeGxYSIAES&#10;IAESIAESIAESIAESIAESIAES8DcCloUbhCsVKlRI5bNB4mCUHj16yMmTJ9VW4Y4lderUcv78+VB5&#10;yNy4cUM+/fRTuXfvnroekhcPGzbMUMJjf+s0tocESIAESIAESIAESIAESIAESIAESCBiELAs3ECw&#10;Wb58ucpnU6tWLUUrRYoUajvvb775JhC9xo0by6xZs9TfkWDYXcEuVSjdunULdFj9+vVl3rx5AeeA&#10;1w3CsiAUjR49WoVnearUqyeiOfewkAAJkAAJkAAJkAAJkAAJkAAJkAAJkIBTAlogkHToIFKhgr2A&#10;LAk3x48fl8KFC0usWLHkyJEjEiNGDPntt98kS5Ys8v3332tGB7Z6//79ylsmQ4YMKrHwu+++67RV&#10;x44dU+fIkSOHHDx4MOCY2bNnK0EoT548smXLFnn77bfVb2fOnFF/ixYtmvp7unTpPEILm1RpDj4s&#10;JEACJEACJEACJEACJEACJEACJEACJOCSwKRJIs2b2wvIrXDz4MGDQFd/9OiR7NmzR2rXri1vvfWW&#10;9OrVS3r37q2OQa4ZCDbIb+OslChRQjZt2qS2D9++fbu89957gQ67evWqlC5dWk6fPq3En3pwe9HK&#10;mjVr1BbiEIcePnwY7NQzZ87UIDWXFy9eyOPHj12KQvZi5NlJgARIgARIgARIgARIgARIgARIgARI&#10;wPME3Ao3SATsWC5cuKAEkmzZssnXX38tlSpVCvi5g+YfBKEHIVHOCkSX1q1bq3CnzJkzK5EHHjgo&#10;8MhB2BV2iapataoSbnSvnGTJksmVK1dk0aJFUr16dafnhoA0cOBAadCggcA7h4UESIAESIAESIAE&#10;SIAESIAESIAESIAE/IGAU+GmSJEiTtv2ySefSMWKFaVUqVLBfkcdiDmu6qICPHaGDx8uS5YskVOn&#10;TgWc45133pEkWnzS559/HpDbBgIRwqPg4YOwLHjWuCr379+XggULypMnT2TChAlStmxZf+gbtoEE&#10;SIAESIAESIAESIAESIAESIAESCCCE3Aq3NjNBEILvGj0gq3D48WLJ3HixAn428uXL+Xu3bvq/2O7&#10;b1d5cfQKt2/fln///VewHXn8+PHtbgLPTwIkQAIkQAIkQAIkQAIkQAIkQAIkQAK2E/CJcGN7q3gB&#10;EiABEiABEiABEiABEiABEiABEiABEvADAhRu/KAT2QQSIAESIAESIAESIAESIAESIAESIAH/JEDh&#10;xj/7la0iARIgARIgARIgARIgARIgARIgARLwAwIUbvygE9kEEiABEiABEiABEiABEiABEiABEiAB&#10;/yRA4cY/+5WtIgESIAESIAESIAESIAESIAESIAES8AMCFG78oBPZBBIgARIgARIgARIgARIgARIg&#10;ARIgAf8kQOHGP/uVrSIBEiABEiABEiABEiABEiABEiABEvADAhRu/KAT2QQSIAESIAESIAESIAES&#10;IAESIAESIAH/JEDhxj/7la0iARIgARIgARIgARIgARIgARIgARLwAwIUbvygE9kEEiABEiABEiAB&#10;EiABEiABEiABEiAB/yRA4cY/+5WtIgESIAESIAESIAESIAESIAESIAES8AMCFG78oBPZBBIgARIg&#10;ARIgARIgARIgARIgARIgAf8kQOHGP/uVrSIBEiABEiABEiABEiABEiABEiABEvADAhRu/KAT2QQS&#10;IAESIAESIAESIAESIAESIAESIAH/JEDhxj/7la0iARIgARIgARIgARIgARIgARIgARLwAwIUbvyg&#10;E9kEEiABEiABEiABEiABEiABEiABEiAB/yRA4cY/+5WtIgESIAESIAESIAESIAESIAESIAES8AMC&#10;FG78oBPZBBIgARIgARIgARIgARIgARIgARIgAf8kQOHGP/uVrSIBEiABEiABEiABEiABEiABEiAB&#10;EvADAhRu/KAT2QQSIAESIAESIAESIAESIAESIAESIAH/JEDhxj/7la0iARIgARIgARIgARIgARIg&#10;ARIgARLwAwIUbvygE9kEEiABEiABEiABEiABEiABEiABEiAB/yRA4cY/+5WtIgESIAESIAESIAES&#10;IAESIAESIAES8AMCFG78oBPZBBIgARIgARIgARIgARIgARIgARIgAf8kQOHGP/uVrSIBEiABEiAB&#10;EiABEiABEiABEiABEvADAhRu/KAT2QQSIAESIAESIAESIAESIAESIAESIAH/JEDhxj/7la0iARIg&#10;ARIgARIgARIgARIgARIgARLwAwIUbvygE9kEEiABEiABEiABEiABEiABEiABEiAB/yRA4cY/+5Wt&#10;IgESIAESIAESIAESIAESIAESIAES8AMCFG78oBPZBBIgARIgARIgARIgARIgARIgARIgAf8kQOHG&#10;P/uVrSIBEiABEiABEiABEiABEiABEiABEvADAhRu/KAT2QQSIAESIAESIAESIAESIAESIAESIAH/&#10;JEDhxj/7la0iARIgARIgARIgARIgARIgARIgARLwAwIUbvygE9kEEiABEiABEiABEiABEiABEiAB&#10;EiAB/yRA4cY/+5WtIgESIAESIAESIAESIAESIAESIAES8AMCFG7CcSfu27dPnj17Fo5bQNNJgARI&#10;gARIgARIgARIwH8J3Lt3T2LHju20gZkyZQr224EDB+Tp06dOj48cObIULFgw0G+YC2BO4KokSJBA&#10;0qZNG+jn3377TS5duuSyTsaMGSVOnDiBfqddvuX1wQcfSLp06QL1yZUrV+TixYse68c33nhDPv30&#10;U1P3lxW7MmTIIHHjxjV8fzmzC5W3bdvmsu2+tMuu0YzCjV1kbT7v2bNngw3CNl+SpycBEiABEiAB&#10;EiABEiABEvAQgQ4dOsjIkSMDzvb7779LwoQJ3Z59z549kidPnoBjxo8fL+3atXNZJ3HixHL16tVA&#10;vxcqVEh27tzpsk5Qu27fvi0QgNyV3bt3S968eQMOmTBhgrRt29ZllUSJEsm1a9cC/V64cGHZsWOH&#10;yzrt27eXUaNGBfz+xx9/CCbo7squXbskX758AYdMnDhR2rRp47IK+F+/fj3Q70WKFJHt27e7rAP+&#10;o0ePDvj9zp07Ej9+fLd2gX/+/PkDjpk8ebK0atXKZR2cJo1I0gAAIABJREFU79atW4F+L1asmGzd&#10;utVlHbRz7NixAb9DRAwqmAStjHY6ioNTpkyRli1bmrKrePHismXLFpd1WrduLePGjQv4/f79+8GE&#10;wqCVIdI4ikpTp06VFi1auLxGvHjxBM+TYylRooRs3rzZZR3wx/OklwcPHrgUXfVjwB/PkzcKhRtv&#10;ULbhGr/88otUrFhRLl++bMPZeUoSIAESIAESIAESIAESIIHQEPjzzz8lRowY8urVK4HXAAsJkAAJ&#10;WCVA4cYqOR/Xo3Dj4w7g5UmABEiABEiABEiABEjADQEINzFjxpSXL19SuOGdQgIkECoCFG5Chc93&#10;lSnc+I49r0wCJEACJEACJEACJEACIRGgcBMSIf5OAuGfwJAhQ6ROnTqSLFkyWxtD4cZWvPadnMKN&#10;fWx5ZhIgARIgARIgARIgARIILQEKN6ElyPokEPYJIOdU3759pVSpUrYaS+HGVrz2nZzCjX1seWYS&#10;IAESIAESIAESIAESCC0BCjehJcj6JBD2CVC4Cft95FMLKdz4FD8vTgIkQAIkQAIkQAIkQAJuCTA5&#10;MW8QEvB/AhBu+vfvL9i1ys5Cjxs76dp4bgo3NsLlqUmABEiABEiABEiABEgglARu3LghSZIkkb//&#10;/lvefPPNUJ6N1UmABMIiAXrchMVeCUM2UbgJQ51BU0iABEiABEiABEiABEggCAEKN7wlSMD/CVC4&#10;8f8+DlULKdyECh8rkwAJkAAJkAAJkAAJkICtBCjc2IqXJyeBMEGAwk2Y6IawawSFm7DbN7SMBEiA&#10;BEiABEiABEiABCjc8B4gAf8nQOHG//s4VC2kcBMqfKxMAiRAAiRAAiRAAiRAArYSuHnzpiROnFhe&#10;vnwpb7zxhq3X4slJgAR8Q2D48OFSt25d9azbWZic2E66Np6bwo2NcHlqEiABEiABEiABEiABEggl&#10;AXrchBIgq5MACQQQoHATTm8GCjevO+7QoUPSuHFjOXXqlKROnVqwupEgQQLZuHGjJE2aNJz2sO/N&#10;btq0qXz33Xfy77//+t6Y/1uAFauJEyfKwIEDJXbs2Oqvp0+fls6dO0u/fv3k7bffDhO2Xrx4UcaM&#10;GSNjx45V9rz77rvSrl07admyZZi+J6tXry5RokSR+fPnhwmOuhF4xsuVK6f+L/o9LPZ5mALmxhiO&#10;l/b1FMdM62zD45jJ8dJ6f4enmqEdM2/fvq2+SelxE7zXw9qYyW9Me59Mjpmh50vhJvQMfXIGs8JN&#10;pEiR1IQnfvz4AfY+ffpUrly5oiaUbdq0UaKHXtKlS+e0Xffv35fff/9dpk2bJhhwPV3M2vnnn39K&#10;pkyZ1Atx9+7dEjNmTLl165YULFhQcufOLatWrfK0iWLWxt9++02yZMkiDx48CGZL4cKFZevWrR63&#10;ESc0a6ejESNHjpROnTqpP9kp3Ji1ce/evapvhw4dGnD/7dmzR6pUqaLEHN1mTwM1YyfuyZw5c8qT&#10;J09k9OjRkiNHDrl27ZqULVtWUqZMKUeOHPG0eep8Zmx0ZgCEpg4dOkjt2rVtFW7M2nn9+nXFM3/+&#10;/DJ+/HiJFi2a2N3nZm0ET1+MmWbt9MV4aeXe9MWYaZZl0GeIY+ZrImZZhscxk+Nl4CfAbJ+Hh/ES&#10;LfTEmIlzxIgRQ169emUoVMosS1+Ml1bGdV+MmWZZ8hvT9eepWZZBz8Qx0zOf/hRuPMPR62exItxg&#10;tX/w4MEBtkLs2Llzp7Rt2zZA+MDEEuXhw4dO2/TFF1/IwoUL5dmzZxI1alSPtxsDgxk7Fy9eLDVq&#10;1JDp06dLkyZNAuwZNmyYbN++XdasWeNzG48fP65EpP79+wvUZseCSegHH3zgcRv1l6oZlroRf/31&#10;l6RNm1b+/vtvJYLZLdyYsXHmzJkydepUWbt2rbz//vsB3FKkSCHJkye3VQQzaqf+ctq2bZsUKlQo&#10;wMb9+/cLkpft2rVLiRCeLmafHf36RYoUUcLSnTt3lLjoDeHGKEvYOGnSJGnVqpWcP39ePvroowBs&#10;VatWFTxb586d8zRKJYKZsdFXY6ZZO30xXloZi3wxZppl6XjTccwM/AiaZRmexkyOl86HW7N97otv&#10;TLM2oqWeGDMh3GBR0ajHjVk7fTFeWhnXfTFmmmXJb0zXn1NmWUa0b0zMl+BZZ3ehcGM3YZvOb0W4&#10;wWr6qFGjgll08OBByZUrlzRo0EBmz57t0uKrV69K5syZVcjCnDlzbGkZBgYzdiJEatasWbaKC0Eb&#10;atZGCEjwrAk6kbcFoMNJzdqJqhBpICrgAyN9+vS2s7ViozNu3hBujN6XEJXwIdWtW7dgpqK9Q4YM&#10;cfpbaO8HqyzhvYQCe3EObwg3RlnCLlfPuD7Zs0NYtMoyaB/aPWaatdMX46X+gW+mz30xZpplqfc1&#10;x8zgI5dZluFpzOR46Vq4MfOMOztLWBsv3b1/zLyvrQg3Zlj6Yry0Mq77Ysw0Oxa56ld+Y/7n1W3m&#10;vtRZRpQxE/M8LNAjKsDOQuHGTro2ntuTwg3M7NGjh5pQupsEeePl4G5gcGYnQr8++eQTWbZsmcyd&#10;O1cQJ4+QsJo1a8rHH39sSw+YtdGRGzwuULCzAHKJ2FnM2glb5s2bp0KQfv75Z0GGdLtFMSs2BmU2&#10;ZcoUad++vcrHU69ePVuQesJO5FwqWbKkLF26VIV2ebp4wkZfCzfOnnF37bJLCPMES7TF7jHTrJ2+&#10;GC9D+sB31ue+GDPNstSfX46ZwUcyqyyDnimsj5kcL1/3mCf6PKyNl2idJ8ZMTwo3YWW8tDKu+2LM&#10;9MR9yW/M/3rOEyz9eczkduCentX42fk8LdwgsS8EEIQWIReHswIPDOTFuXTpkm00QxoYgtqJ4z//&#10;/HPZsmWLPH/+XIVvPX78WO7evatyicBDyNPFrI36x0jp0qVV6BFK9OjRVfhHnTp1PG1ewPnM2om+&#10;RZ4jhHPBm8Ebq/NmbXSEpYuN+Nu4ceNUaEvkyJFt4RkaO2EQQgvBFoxxb9pRQmuj/mL2pccNbHD2&#10;jLta5fGVcGNkvERb7B4zzfa5L8ZLIx98QXn6Ysw0yxLt4pjpfCSzwjLomcLDmBkWJiFhYby08oz7&#10;4hvTyn3piTHTSo4bV+88Z+9IX4yXVvvc22OmlT7X701+YwZ+SkPDUj+TP4+ZEG7gcVOiRAk7PvFf&#10;z+00D4uws2WMrU31r5N7WrhBvHGsWLGUh0XDhg2DwZoxY4Y0a9ZMeQtUqlTJNpghDQxB7cTxKPC2&#10;KVOmjPK2gbvtZ599pgQmJG3zdDFroy6ApEqVSu1+hILdhs6cOaO8Wjp27OhpE9X5zNqJ2H0k0Fux&#10;YoWqHxaEG3f35cmTJ1V+E4h2kydPVrtKOQtP8gRcsyyDXhPPzOrVq1VSXeQ7sqOE1kb9nvG1cOPs&#10;GQ9rwk1I4yVYemPMNNvnvhgvrYxFvhgzzbJEuzhmOh/JrLAMj2NmWJiEhIXx0sozHrS/w+J4qbcr&#10;tN+YZrcDN/v8+GK8tNrn3h4zzbJ0vC/5jRn4KQ0NS/1M/jxm0uPGjpmNH53Tm8LNP//8I8WLF1eT&#10;ZFzXMSmsp5GaHRhcHb9kyRLlOeLOg8iq7WZt/P7779UOQ8ghhG2hUV68eKHCZbBSgtUYO4oZO5FQ&#10;q0KFCiq5r544N6wLN47MunTpIiNGjFC7pNmxBbwZlo7CJ+yB+o7EvxBu8ubNa0dXq3NatdHRIH9+&#10;qZoBH1qW3hozzdrpi/HSyr3pizHTLMv169dzzHTxUJll6Xia8DRmcrx83XOh6fOwOl66G7vMfGPa&#10;Ldz4Yry0Mq77YswMzX3Jb0wKN7h/jOalpHBj5is7Ah7raeFGT1AM7wUo4o4FXivYcrty5cpukxd7&#10;ohtCGmSD2ondj5IkSSKbNm0KdnkzD5wZ283a6OrcyMeDXXKMDgpmbDTyUnVkiYTTGTJkkGrVqgVc&#10;ZtGiRSrXDexD0i07PEU8xRLutxDFwgJL/fmZP3++YBc2hO7B08ZO0cZsfwd9xvVODwsTEaPP+IkT&#10;JyRjxoyCj0HkDvJkCe196a0x06ydvhgvPXVv4jx2jplmWb7zzjscMy0KN66+N8LbmMnx0rhwExa+&#10;Mc0+42idJ8ZMTws37lg6PpJ2jpdWxnVfjJlW+tzZsMZvzJAXB43cl/48ZlK48eRXuB+ey9PCDbwC&#10;IH44i5zr27ev9OnTR01AdY8Ru5CGNMgGtbNTp04ycuRIlTvGcVttPe4bW/s1atTIo+aatdHdxe0S&#10;l4y8VB1ZOpvInz59WnGFaAMBwo58PGZZwksJnkHIa+RY4NESL148saO/zbLE8ViNQ5JneDIhjC97&#10;9uwevQedncwsS1fn8HWolKtnPOj406tXL5WLyQ6PtdCy9NaYadZOX4yXVp4fX4yZZllyzHTdS2ZZ&#10;htcxMyxMQsLCeBnaZzysjpdolyfGTE8LN+6+14M+lWHlGxN2+WLMNDsW8RvTs+O6s/vRX78xKdzY&#10;Ps0J3xfwpHCzYMECqVu3rgwcOFC6d+8eCMz169eVR0ubNm1UAli7i7tB1pmd8AgpUKCAYBL31Vdf&#10;BZiHHDc7duxQK7SeTlhr1ka8rPBADx48OBC+/fv3q7/v2rUrIDzJk3zN2hn02r4OlXLW39g1CqII&#10;wvYcQ6IgzmEre2xj7un+DumjNKidO3fuVOFRSEaMbcG9VULb33o7fflSdfeMT58+PWDXsEePHqnE&#10;vxAV58yZ43HEoWHpzTHTrJ2+GC/NPj/6B763x0yzLJ3ddBwz/6NilmV4HTN9LdyElfHSSp/rz09Y&#10;Hi9hoyfGzJs3b0rixInV9wl2FA2pmH1+wus3JjjYPWaaZclvTGvCjbt5pOMZ/XnMzJcvn0pOXKxY&#10;sZAe8VD9zu3AQ4XPd5U9IdzAnb9Fixaybt06KV++vKxatSpYg7ASMmDAANm2bZst4kLQCzobZN3Z&#10;iZ2kIDaNHj1aeWF8+OGHcvToUZVPBBM9Z4mWQ9trZm1s27atjB8/Xg4dOhTgeYHEyQg9gpeQXZN7&#10;s3aGFeHGXX8joTNC9rDjiO5JZXd/u/oodWUnxATkLoKLNf4FLch15K3twI0842HhpWrkGUfi9KpV&#10;q6pnfPny5QF5g7y1c5xRlt4cM80+474YL80+PzjeF2OmWZZhSbgJa2OmWZbhdcz01SQkrI2XVp5x&#10;/fkJy+MlbPTEmOkJ4cZdn/tivAxNnzuOnb4QbsLaeGmWZXgdL/V2+mJx0BtjJsL3U6RIYX9kCneV&#10;Cu003jf1rQg3QS19++23lRgDbxsMns5KwYIFlbCAkJlo0aLZ3lh8CFmxc/fu3Up8QsHEDit42CHJ&#10;jmLWRiRbrFmzply4cEF5B6EcPnxYwH/atGkCxnYUs3YGtWHo0KFK1EPCYruKVRtbt24tP/zwg1f6&#10;W3/ZGL0vXeWP0evbGXZm1EZX/QnbixYtKr1797ary9VqvBU7kf+iVatWqipyMk2cODHMPOOO7fHm&#10;mGmVpTfHS7PPD473xZhplaVj33PM/I+GWZbhdczkePn67jfb53rN8DBewtbQjJlWQqXMvCN9MV5a&#10;ec6dfVTYPWZavS/5jRm8t6yydDwTx8zQf1rT4yb0DH1yBrPCjU+M5EUDEdBfUPgjBBx4CtmdM4hd&#10;QAIkQALhlQDHzPDac7SbBEhAJ4A8bFhIfPXqlaFQKavkOF5aJcd6JBB+CFC4CT99FchSCjfhtONo&#10;NgmQAAmQAAmQAAmQQIQgAOEmZsyYhnPcRAgobCQJkIAlAhRuLGHzfSUKN77vA1pAAiRAAiRAAiRA&#10;AiRAAq4IULjhvUEC/k9gw4YNasMZu9J06AQp3ITTe4nCTTjtOJpNAiRAAiRAAiRAAiQQIQhQuIkQ&#10;3cxGRnAC3A48gt8AITWfwk1IhPg7CZAACZAACZAACZAACfiOAIUb37HnlUnAWwQo3HiLdDi9DoWb&#10;cNpxNJsESIAESIAESIAESCBCEPBWcuIIAZONJIEwSgDCzYABA6R48eK2WshQKVvx2ndyCjf2seWZ&#10;SYAESIAESIAESIAESCC0BMxuBx7a67E+CZCA9wnQ48b7zMPVFSnchKvuorEkQAIkQAIkQAIkQAIR&#10;jACFmwjW4WxuhCRA4SZCdrvxRlO4Mc6KR5IACZAACZAACZAACZCAtwlQuPE2cV6PBLxPgMKN95mH&#10;qytSuAlX3UVjSYAESIAESIAESIAEIhgBCjcRrMPZ3AhJgMJNhOx2442mcGOcFY8kARIgARIgARIg&#10;ARIgAW8TuHnzpiROnFhevnwpb7zxhrcvz+uRAAl4gUDhwoWlf//+UrBgQVuvxuTEtuK17+QUbuxj&#10;yzOTAAmQAAmQAAmQAAmQQGgJ0OMmtARZnwRIQCdA4Sac3gsUbsJpx9FsEiABEiABEiABEiCBCEGA&#10;wk2E6GY2kgS8QoDCjVcwe/4iFG48z5RnJAESIAESIAESIAESIAFPEfjzzz8lRowY8urVK4ZKeQoq&#10;z0MCEZQAhZtw2vEUbsJpx9FsEiABEiABEiABEiCBCEEAwk3MmDGZ4yZC9DYbSQL2EqBwY4Fvly5d&#10;5Ntvv7VQ01yVzz77TGbPnu20UkjCzYMHDyRz5sxy9epVcxe1cPSGDRukePHiFmqK1K5dWxYuXGip&#10;rplKX331lUoaZaWcP39ecufOLffv37dS3XCd6NGjy969eyV9+vSG6zgeOGTIEOnZs6elumYqlS5d&#10;WtauXWumSsCxz549kyxZssjZs2ct1TdTadGiRVKtWjUzVQKOXb16tVSsWNFSXTOVUqZMKceOHZN3&#10;333XTLWAY2vUqCFLliyxVNdMpW+++Ubwz0q5dOmS5MiRw/bnBx/G+/fvlzRp0lgxUwYNGiS9evWy&#10;VNdMpTJlysiaNWvMVAk49q+//pKsWbN65fnBfVWlShVLdjZv3lymTZtmqa6ZSq1bt5Zx48aZqRJw&#10;LBKGguXt27ct1TdaKVq0aLJ161b1DrFSJk+eLK1atbJS1VSdAgUKyI4dO0zVcTwYz/jhw4ct1zda&#10;cfr06fL5558bPTzQcdu3bxe8v54/f26pvtFKiRIlEnyjxY4d22iVQMc1a9ZMvvvuO0t1zVRq3769&#10;jBo1ykyVgGMR/oN3+Z07dyzVN1rpnXfekS1btkiuXLmMVgl03MSJE6VNmzaW6pqp9Omnn8q2bduc&#10;VjEi3GTPnl2OHDli5pKWjp01a5Y0aNDAUt1u3brJ8OHDLdU1U6levXoyZ84cM1UCjn348KFkypTJ&#10;K3Of9evXS4kSJSzZOW/ePMEcz+6SIUMGNRZZLUWLFnV5X1s9p7N6GIcwHlkpeG4KFSokjx8/tlLd&#10;cJ04ceLI0aNHVaJxZwVzsDp16kiyZMkMn9PKgRRuTFLD5B2dFz9+fEmbNq3J2sYPv3jxoly7dk3O&#10;nDkjqVOnDlYxJOEGwhIEpixJ00iMaNGNX9jkkTvOHZZixYrJxo0bTdYU+fXXXyVjxozyYewEkjxO&#10;ItP1jVY4efOiPH75TPChjsmd2dKuXTsZP3685EmRUd56M4rZ6oaOf/XPK9l94Zg0atRIZsyYYaiO&#10;40GY0CVMmFAivxTJmDiV6fpGK1y9f0su3bmhBCYrExF8NOCjO32ilBLn3VhGL2v6uP2XTkiadB8r&#10;UcRKyZs3rxIBsn2azUp1Q3X+fPCnnPvlnEyYMEFatmxpqI7jQcePH1fibIIPE0ii5PY9PxdPXpRn&#10;j5+pCS7ERbMFH834eM6YJ6NEecue5we7dfyy5xd1b2FiZ7bg+cGYHjlqZEmVwb7n59aVW3Lj8g11&#10;b+XMmdOsmWpsaNq0qXyU4SOJGdv8WGb0god3HJZs2bLJoUOHjFYJOO7KlSuSPHlyiZconiRNldR0&#10;faMVrpy7Indu3pHr16+rsc9s+frrr2XAgAHyYbrsEvVta8KpkWueO7xDKleuLEuXLjVyeLBjIAI8&#10;+POJJP04q6X6Rio9vHNTbl85Jz/99JOUKlXKSJVAx6xYsUKJfB8k+1hixPnAdH2jFa6c+lkSxI8r&#10;EIOtlLJly8q6deskdbZPrVQ3VOf508dy5fRhdW9ZWUi5fPmyQNCPGS+RxE9q31j0+29n5dHdW/L7&#10;779LvHjxDLXN8SCI3BC7cyT7RN55K5rp+kYr4BuzatWqsnjxYqNVAh2Hcf3vx39p38IfW6pvpNLN&#10;h3fk3O0r4moiH5Jws2zZMrXI9PEHyeSDGHGMXNLSMT9fOSXxEyWQCxcumK6PxWCMszGivCPpEqYw&#10;Xd9ohUt3rsvV+7/L6dOnLS3CQADo1KmTZE6SRmK+bf57xaiduC8hFkCUt1Iwf/zt6m+SPqe1hVoj&#10;17z/x325dOqS/PDDD2qR3GyB0F2kSBFJ8lESiZ84vtnqho/Hd3Bk7T/37t0zXMfxQAh98+fPl6wF&#10;s0qkSJEsnSOkSs+fPZdfD/wqnTt3lmHDhjk9nNuBh0TRR79DbYbqjNWQxo0b22YFXgBYme3YsaNT&#10;7x53ws2///6rBrzb12/J7REbJGqUt2yzs/y4DrL2xG6B0ISPdTNFn9Bt7jhJiqTNYaaqqWOn7Fgi&#10;LecNkdGjRwtEGDMFK3N48cePFlPODVhmpqrpYzP0qSXn715TE2TEQ5sp+oRueLX20qlkfTNVTR17&#10;6PJJyTW4oVqxgQhjtkDsOfzzYbk1fJ3EiW6fcNPs+wHy3e4Vsnv3boEIY6bogmLJ2iVl4A8DzVQ1&#10;deyzp8+kRLwSkjJFSjlx4oSpujgYq/BYjZ+8dbJkL5TddH2jFRZPWixDWw9Vng3wcDBTnj59qiYF&#10;cRLFkWXn7H1+amWoJdfOW3t+IPZ88cUX0uHbDlKvYz0zTTR17In9J6Rx3saWBVqIPb8c/0U23N4g&#10;0WPY91Hau35vWffDOrW6hNVLM0Wf0A1dPFSKVi1qpqqpYzcu3Cg9a/eUPn36CEQYM+Wff/5Rq2Z/&#10;aUL30LXXbc07MbJlMTn78zYlMCVIkMCMmaJP6Mo07imVWw0wVdfMwbevnpfeVdMoL8Ply5ebqaqO&#10;hRcLPG8Hr7ossRN8aLq+0QqLx3SRjXO/FXhEQoQxU3RBMX3e0tJurDWPUSPXe6WJyF1KJ5DYMd4V&#10;iDBmJxIQe7By23LEMslSqJKRS1o65uD6H2V6r7rSr18/056GEMpxL0d5GUmuD11r6/NT5NvmsuPc&#10;EUvPD8SemjVrSq+yTaRfpRaWOBmpdP72VUnTu6pLgTYk4aZkyZKyefNmxTJBzLhGLmnpmE6LRsmo&#10;TT9YEmixeInv54l1u0uLQtY8mY0YveHXfVJ6bFvlfWHFGwwL3d6Y+1Sf3FWWHtmqvF9TpTInsELs&#10;wYJ39ZbVpduEbkawWDrmwd0HUjpBacmXL59AhDFb9IiIH4//KB+l/8hsdcPHzxg0Qyb1miRz586V&#10;unXrGq6HA+/evavGonQ50snMvTNN1TVzMObVFZJXkBdPXsitW7fkzTffDFadwo0Zol46Fh0HcQLK&#10;MybXUaNGte3KIV3LnXCzadMmwYugTZGaMrZ2F9tsxImXH9kmVSd3UStLWGEyWjChg3rvDUHk6d/P&#10;JF6nEpIoaWI5d+6cURPVcRDo4LY8onoH+bKEfRM6XGvqjqXSYt5g9bIy6zIIN+Jfjh5TQl0MG1cZ&#10;YKdVgUkXROrkLCXzmhq/V0x12P8P/vXGBcnYt7ZyRXUVbujqvC1atJCpU6fKlG1TbPW4wfUHfjFQ&#10;lk9fLrt27VIvV6PFm4JIaAQmhMsgbKbjyI5St4O5F7JRFvpxSyYvkSGthsiYMWOkbdu2pqojzOP4&#10;ieO2CyIwyqrApD8/ZeqXkX7f9zPVPrMH/7ztZ2lRtIXyBINHmNGCCV3SpEnlpfaftdftndDhWvgo&#10;jRYlmprUvfHGG0bNVOGFCDMs+/lXUqmltRBaoxc7tGmRTOtRS4Uamg03hPcL3ueDVl6yVRBBW0a2&#10;Ki5nD201PUHWBZEM+cpI2zHWQgCNsrx364r0qJBcypcvLytXrjRaTR3Xo0cPGTp0qLQasVwyF7I3&#10;DHbx2K6ycc4IWbVqlZQrV86wnbog8jJSFNsFRV1gih4tiunnB2HItWrVkt7lmkrfis0Nt8/KgQsO&#10;bpA607+Svn37Su/evU2dAiH8mCTbLYjAqKLftpDtmheGM4HWXXJi/fkpl7GArGpjLWzNKBRdYKpU&#10;qZIShc0UePeePX1G7ny7Sd6N+raZqqaOVXOfnhXkwYunpudZCKlDn7cuXEPG1elq6rpmD950ar+U&#10;HN1GiVlYFDZT8OzgGbJbEIFN3Wp0ky1LtpgWmHRB5JOcn8iMPeajAMzw0AUmLLKaDdeF90v37t3l&#10;m5nfSPmG5c1c1vSxMwfPlIlfTVRhfPDyCVog3CAlh9XwOaMGMVTKKCntOIQD4UMKkwJMDuwu+MjA&#10;xwYmnkFjId0JN9WrV1du2Wf7L5VU8e1zVUf7sXL5QZdSEiV6NBXaZfTjWV/h/rZGB+lY3F5BBHa2&#10;1ASRKZowghhkxCIbLVjhPn7sF68IIlYFJn1CVy9XGZnTxN4JHbhN37lcvpg7UEaOHCkdOnQwilJN&#10;4DGR3955qhRMbZ/bv25QzoEN5PitC6Y8mLwpiMDOC79ekNoZa0v9+vXl+++/N8wSwhIEpi9HfSl1&#10;2tcxXM/qgYOaD5Jl05bJzp07JX/+/IZPg/jqc+fPeUUQ0QWmxInMCbQIB4LwWfazstJ3dl/DbbN6&#10;4JIpmsDU0rwHoJ73Yvqu6ZI5X2arlzdcr2KKivLk/hO1uoQ8LUaKvsLdpFcTadHPvhVu3ZYJPSfI&#10;rCGzlJeImZxU+LDCRz68bWLGNecFY4SD4zFWJ8gBgkj+stJ29GqzlzV9/M+bF8vU7jWV9xK8mIwW&#10;fDTj47nVtysk86cVjFazfNyoViXkzKEtpgQmbwoiaJguMEG0gXhjtCDfH1a5yzf7Rip8YS2nmNFr&#10;4bil47rL+u+HKREMYpjRAm8BfEt5QxB5+Urz7ulSWn1jmhFokZsQnuflMxaUlW1GGm2a5eMWHtoo&#10;tac59wB0tx14165dZcQITeRrPUrKZSpg+fpGKxbJizU8AAAgAElEQVQb2VK2nf3Z1POjvyMb5Ckn&#10;sxobHxuM2hT0uGHrZ0v3peNl5syZ0rBhQ8OngXcV3kHemPtYFZh0QSR9rvSaV7j9eawObD4grUu0&#10;Nj1v1XNm9pnVR8o1MC4+G+6sIAd2r9ldNi/ebEpg0h0c7j24p74x34pqX3QJzNUFJgg0+BYOWuhx&#10;Y7X3bayHGFSo1FZc46yYpT/gmFQg5MOxuBJu8JGNFc+8Wj6WHV3sTw4Jm7ovHSfD1n9v6uWPFe4T&#10;vxz3iiACG3UPDHwUId7TSNEFkfq5y8j3n9sviMCmVlpI12QttAurRIifNVIQ4gEhbKfW3/lTZTFS&#10;JVTHWBGYdEEkUfQ4toec6Y37btcKaTZngAo1RMihkaInAu00upPUbmc+JtjINYIe0zBXQzn/y3lT&#10;ApM3BRHYqwtMZpIGHjx4UOVBwksfL39vlEEtNIFp6jLlFlywYEFDl0TOGIQa4iMqU15zYUGGLhDk&#10;ICsCk/78JEyRUBacWGDlsqbrQBCBMOJs4cDVyfQVbnjbxE1gn8u/fn3kDIL7spmE6bogkrFAOWkz&#10;yvik2jRAhwrLJn4l62YOVt8PWO02UvREoK1HrpRMBY1Pqo2c29kxVgQmbwsisPvw5iUypXsNFd6D&#10;MB8jZcGCBSppZIUv+miiiLmwOiPnd3bM6NYl5fRBLfzFRIgcEoFi7PKGoAibdYEJYWcIPzNSdEGk&#10;QqaCsqK1/YIIbOqhTeKHapN55FKqUMGYOIhcFFhcWt1mtJTNaHyxwQgDZ8e4E5hcCTf68/OuRJHL&#10;g1aZDquzYuuiQ5uk1rQepjwAdS/kHZ2nSYHU9n9j3n38QIl1OXLmUPkUjRR9vpQneQbZ2dV8njsj&#10;1wh6zIgNc6TrkrHq+wH5KY2UwYMHCzZL6TNbE0Q+s18QgU1VUleRh7cfGvZg8rYgAhsPbjkorYq3&#10;UonEx44dawSlCs/Fux+Ll1jE9EbpUauHbFq0yakOQOHGGz1g4hoQRBATj50XrMQKmrhUoEP1GEMk&#10;InXcbciVcINwJayYzf28v9TNXdrqZU3Vu6wlq035VSXD8fG6ev9ZnrIyu7H9K9x6Y/IMbiQ/Xz2t&#10;VpCRYDqkoq9w79JeAvk+sn+FG/aYFZj0CV2KWAnlRB/vTOhgZ+sfhsqk7YsNC0yTJk1S+VHG1Oos&#10;bYvWCgm9R35//uJvif1lMVMhct4WRNDQFd+tkAHNjAtMBw4cELwg4BYK91BvFbMCU5MmTdSKGdxs&#10;kZjYG0UXmBAnjXjpkMqjR49UyKY3BRHYZFZgQrgSPD27ju8qNVrVCKlZHvn9wZ0HUvKDkobfefqE&#10;rmD5gjJypXcmdGhouzLtZO/6vSqfyIcfhpxfRd8VsrUm2mTSxBtvFH2CbFRg0id0EuVdGaiFSRn1&#10;ZA1tW8wKTD/++KPKSVCheV8p39RcGItVW+Hl27lkfDET4oMEm3DB95YggraZFZj05yezltemlZbf&#10;xltldJtScvrAJsMCExK/Ipx7TdvRUiaD/YIIOFy5d0uS96ig8hoZEZiQmxDf694URGCnK4HJlXCD&#10;RUR42/bX8u98peXh8UYx68GEnUDjxo0riaPHlTP97d/BUmdQR/NeWqB5MQWd+7hipO8KOUdbZK2n&#10;LbZ6o5gVmHwhiIDDnBFzZGxX4wITErjjWavTQRNERnpHEIGdZgUmJC2Ht+3Ss0tt3QjB8V5yJzBR&#10;uPHGU2fiGohbQ3w6tnDDyo23CtxRsQqDRKRIDqYXZ8INPmhSpEghT+49Uslf34wcPHmSXXYXHtFc&#10;dp4/onYowCDvrugr3Lu7fid5P7J/hVu3ZdaeVfL57H4qzh0f7+6KrwQR2JR3SGM5pGX/NyIw6Vtd&#10;jtNyGbXWchp5q+gCE2J1kc09pAJB5PzZc17zsNLtafPDMJm4fZEKiyhcuLBbM/ft26fyzFRoVEG+&#10;nuGdVVkY9Pfzv6Vk/JLabikJDOVgws5JSAyNRGwZcmcICb3Hfl8xQxOYtNxEcOv+8kv3L3MIIkjq&#10;nSRVEq95iOgNbZi7oZw5fMbQ86MnXESCQCQK9FbRBSa8S/BOCang+bl46aJs/GOjRHvHWNhSSOc0&#10;8nunyp1kx8odhpLP6yvco1ePlvxlvTOhQxu2r9gunat0VmHFAwe6TybuKIgM0hLpmk0ca4SZq2PG&#10;tisrv+5dZ0hgwpgK77aKLfpJuSb2b1Gv26wLTAgJxw5TIRWMqXAZ96YgApuWT+wlP80cpHIVhbRl&#10;vS6IZClcWVoOt7azV0gcnP2O77FuZRPL29pnmJEQH4ypagOFsT9J+rzmd/ayYiPqHNm6TCZ3raa8&#10;APCd667omzXE0nYW8paHiG5P6TFtZcPJfYaeH4j22EBhQKWW0rOsta3jrfDUBSZsLLJmzet8T66E&#10;G4Tt792z1/bNGoK2peeyCTJknbEQU30n0GHV2mmCqf3bV+u2btfCuYpoeYPg7YPvXHdFF0R8Mfep&#10;N72XzD+43pDAhDEV4ZN1O9aVjt8a8wK3ch8GraOH+GDLeXznhlSwCyLCJ70piMCmud/OlTFdxhja&#10;/Ed3psj6aVaZsnVKSE3y6O+uBCYKNx7FHLqT6TtQvHjhOpt06K7gvjaypGPg/+OPP+Sdd95RBzsT&#10;brASgTj/ziU+k2HVze2eFFr75+5bKw201X+o3oh5d1X0FW5ve4jAHnhgxO9cUmLFix3ibg/6Cvd4&#10;LcFZKy3RmTfL7D2rpbGWawMxpoh/dlcwobt0/qL88e1GW7fkdGZD/qFN5MBvv4Y4QYarK/KiNM5X&#10;Qb5r6D1BBDbrAhNin7E67K7A1RV5Zmbu0wSRXN4TRGDTsLbDZNGERWpnCawOu3t+fCWImBGYsAMV&#10;Emx3n9hdqrWwbwcKZ5xWzlwp/Zv0V3k3ICaE9Pz4QhCBTY3yNJLTP4fsAYgwWYR9VW5aWb6a+pU3&#10;hyLZuXqnfFnxSyV0Q/B2VfQV7ijvRpFVl73j8q/bgvdz2cRl5d8X/7rc7UE/FiIZ8sVVatFfyjbx&#10;Lstj21fKxM6V1fsR70l3BWGyu/fskSGrr9qegyeoHePal5MTe34KcYIcIIgUqSIth3lvJR726gIT&#10;chVhB053BWGyyEnYbtw6SZ+npFefnxWTesvaGQNV3g2sDrt7fjCuR3knlnhbUDQjMCEpJ3KODKzc&#10;SnqUsW9XVWeczGyEAc/4/fv2e10Qgd1lxrST9ScDewDevHlTeQBBONa95/Tnp1q2orKoueux1Y4b&#10;VheYjHgAguWB/QfkxrCfJK6NO4E6a2fqXlXkxuO7geY+zo5bu3atytHUqUR9GV69vR3IXJ5zp7bj&#10;WaERX6gcjvAsd1cQJoucV94WRGCTvlNkSB5MuiCSrVA2mbxlsldZPn70WC1iZsmcRfbv3+/22giT&#10;RS62gfMHSsla3h3X542cJ6M7j1YpKrCQqhfsOg0PVDzrdhYmJzZAFw8aHriQPl4NnMrSIViFwWoM&#10;EpLCWwXFmXCDgQsD2OXBq+TD2PYmXAzakGcvnquY1Pfjx5FLly65bKe+wj2hTjdpWdh7K9y6QR0W&#10;fCtjt/yoPvbcZf72pSBiVGDao33Y46XaJH8lmdbAe6uyOss5+9ZIw5l9BDG7yMfgquBDDx98+3vM&#10;kpzJ01t6BkJTqcCwJrL/snuByZceImjb1fNXpWqaqmqnG+RjcFUQ+4uE0N0naYJIc+8KIrBpeLvh&#10;snD8QrXTDTwBXRWIzddvXPe6hwjs0QWm2LHcC7TYyQsrnlWaVZGeU3qG5hazVHfVrFXST3PrDskD&#10;EEIDBAdv7EARtCGY1JVLUk6JIvCmdBWyo69wtxzQUj7v6b0Vbt3eqX2nyrS+09Szg2fIVYEAtldb&#10;cRy+7pZEjxVyuKyljnVRSZ8gv/mv+wUgfUKXtUhVaTFssSdNMHSuYztWycROldSYjrHdVcE4hPGo&#10;/fj18knuEobO7cmDxnUoLyd2a987bkLkdA8RXwgiaOvDO7eU1w2S+SIfg6uCBQMsHFRpM1hKN7Rv&#10;e2BX11855RtZM72/2ukGuRxdFSzAYBIPj+44Xp7EqwXUbmXlxZvuBVo9N2H1bMVkYfMhnrzlDJ1r&#10;xdHtUmVSYA9AZx432I0I38MbO0yQYulyGTq3Jw8qO7adrPvVfYgp8nmmTZtWqmYtIotbDPPk5Q2d&#10;a8zm+dJx4UhB7kHkcnRVsGCNhWtfzH1gkxGBSRdEshfOLpM2uxd4DMExedDRXUel2afNFEfwdFUg&#10;hkAUGfTjIClR0/vj+teffS0/zfvJrQeT7kzx7MUzWXdLiy5xsjW3STymDtcFpsyZMgtSF3i7ULgx&#10;QByubXBxMxpDb+CUpg7RJ5UQE5AfBiWocIOEiwiTKpY2p2zQXgS+KEbCUnwpiICJvh0i3KvhZu2s&#10;6CvcTQtUlqmfeXdVVren44KRMmbLfEGsKbZ2d1bgCowJ0/FvfpT0iT7yepcbEZj0ezdVnCRezcHj&#10;CMOIN5gujvaY3EOqfuF6ZdROyE0LNpUT+0649WDypSCCtusCE3auww4ozgpCJ+AxUOULTRCZ7H1B&#10;BDaNaD9CFoxboCZLSJjrrCC3AHIM+EIQgT1GBKaA5ydTKpl9YLadt5/Lc0/sNVFmDprpNixFrXBr&#10;K2T4iIoVJ5bX7bxz647yukHoDrzWnBVdEMlWtJo0H7rI6zbigqun9ZNVU/so7z94ATor8FSDx1qH&#10;8RskXW7n966dxhsRmHwtiKD9v+xcLRO+rOh2QQ2JtRs3bixV2wyRUg3t3R7YVZ+M71hBju9a4/b7&#10;ESG6B7Rk7r4QFGG3LjBBjMfuqc6KLojUyF5cFnzhWtCz897ss2qq9Fs9Tb178A5yVpDcFKE1mzpO&#10;lKLa97C3izOB6fbt25IgQYIAjxv9+YkfLabXNmsIymHlse1SeWJntx6Aevjr2rZjpHSGfN5GKY/+&#10;eqy85FOlSS0nTpxwen1dECn6cQ7ZqPW5L8q4LQuk/YIRyuMGnjfOClJtIBRx8ILBUryG98d12IQQ&#10;n7s3XHsw+VoQgY1Hd2sCU8FmghyjU6Y4D4FCGBfCuRp2ayhtBrfxRZfL1w00gWmue4HJLsMMCzcn&#10;T55UK4OYSGIQQoFrJ9Q75LlA4lzHeHFk2Xb1AkDCXSQRTJUqlbz33nshtk3PKYOPQyQ49WbRd6Aw&#10;4pJrp12614Lu5hZUuMEOC3C/Xqy5XFbVXC99UX65dk6y9K+rYvPhYRG06CvczQpUkSmf+WZCB5sK&#10;Df9Cdl046jIZn77C7StBBDaGJDDpE7qMCT6Sg18Z30ba0/fFl9pqyGhtVcSVwIQkhkhmOKV+T20w&#10;ruLpyxs6nxGBydeCCBqydu5a+aaB63BDJNfExLRq86rSY1IPQ22346CQBCY8/8jR4StBBG3WBSas&#10;HmMVOWjBDhRwZ02VWRNE9vtGEIFNIQlM2BENnp69tDj6Sp8b243I031+4/INqZSyksvEoPqErlj1&#10;YjJkofdXuPX26vl4XO36iOTOCIHtMGGjpMtVzNOYDJ1PnyC7Epj0CV20mPGl/9KzXs3B49iAkAQm&#10;Pe9F1bZDpVQD9/niDIGxcJARgSlv3rxyUFvs8pUggmaFJDDpz0+OErWk2aCQ88VZQGWoynhNBDuu&#10;iWGuFijx7Y2J6eaOk6RI2hyGzunpg249vKO8blwJTMhNiGTzvhRE0OagAtOff/4pMWLEkFevXimv&#10;RcyP4D0/vFp76VSyvqcxGTpfSB5MSA2RKFEiifIyktr23Zv5wBwb0Ejz6v5e8+7GwkDOnMGFOGzG&#10;gk1ZFmneVdU0LytflJAEprAgiIALFrPwzeFKYEKiX4R0NureSFoP8u5c27HfQhKYkDgZcw6EZSf4&#10;0LvRJbqdRgQmu+5FQ8INViWRHPfhw4dqNxP8Q8FqJgQdDEjY5tLRdb5ly5Zu3bGiR48u2bJlU+5t&#10;7sSbo0ePStasWdX1YseOrTxN7I4fc4SNhG1wFzaSBM+uTsJ59Twh2Kll2rRpgTxuEDeLLcDlr5dq&#10;gPXWDhTO2pt9QH05efuy8hqIGTNmoEP0FW5fCiIwaP6B9VLvu/+2EoXg5Vh0QSRTwlRyoKfvJnSw&#10;SU/47Gw7UWxzidWQaZ/1kiYFfDOhg426wAT1e+nS4IkfVX6mq9d9koPHsV87LRolozb9oDznkHjT&#10;segJwJGLBTlZfFVC8sBA7CxW6n0piIAN3FjhzopEsEgI61j0LTnTZk8rs/bN8hVKdV24BR/fe9yp&#10;BxMSLCN/VO/vekvFxhV9ZqcuMOFjCXkwghY8P7du35INtzfIW1Hf8pmdLYu1lJ+3/SzXrl1TEyPH&#10;oq9wT9w0UXIW9f4Kt27LnnV7pH3Z9iqsGP3rWBwFkQHLzvmMIy48sXMVObZ9hdPtRLELG97x1doN&#10;k5Kfuc/PZGcjdIEJnnNI7B604Bvw0M8/+1QQgU2rtfCeVVqYD75RsSDoWHRBJGfJ2tJ04A924nJ7&#10;7pAEJnxbI3Sh0+StkiZ7IZ/ZeVwLOxuvhZ/huwL5wRyLvllDouhxfOYhottTacKXsuqXnU4FJuSc&#10;wGLyiOod5MsS9XzGUheYkK8OYcUQbvA9rOe4yZUrl/xy9JjXN2sICqSv5sHUV/NgchZiijkPwk57&#10;l2sqfSs69yLxBuB9F49LvqGfK8+57777LtAldUEkLMx9Pp/VT2btXaWS/6J/HQvmx1hEatyjsbQa&#10;2Mob2JxeQw/xSZ3KuQcTch5hXu9LQQSGLxivCUztRijPOSSndiy6M0XeUnll7E/Gtg23C3itDLXk&#10;5qWbATmYMO+FZ53dJUTh5urVq0qogfoKwQC5XhwLHni8eO7du6c+6nRRRRduoOA51oG3Dm5s5I3B&#10;IJs8eXKBJ4YrMQZJ5RBLXaFCBaWw4QFA6JI3ir4DRZQoUQztCmC3TSrMSMsfgyTFcPtGXCdWR/DB&#10;D7frXtp2gv20bQV9WSZtWyyt5w9Vrt6O3lH6CnfmRKm0XCe+FUTcbYeor3BP13LGfK7ljvFl+VHL&#10;VF9XW2nv27ev9O4deKtVTOhuX7+lXvxRo/huQgc+RbXM/9vPHQ7mwbR161YV29+yUHWZUNf7cfuO&#10;facLTBiLMIY4Fnzww/Xa14IIbELCMyQ+Q64qvET1ogsi6XKkU7tJ+bJgXCydoLTEeDdGsCTfSM6G&#10;3BjYlQu7c/myrPthnUrIB/dkCPB6wQ4UadKkCROCCGz6otAXgvjzoAItQn7g6VmzTU3pMtY3Xg06&#10;s/Xz10uvesHFbn2FO2b8mLLsnPe2MHZ2X6FfKySvIE8fPFVewVGjRg04DB/8cL2u1n64lKzfyZe3&#10;pbaz1HoZ266MIGku3jeOJXfu3HJEm9BhlyZv5+AJCmVSl6pydNvyYAJTgCBSqo40HRDyjmh2wtYF&#10;JuQuggDvWPANClf7TlO2SZpsn9ppRojnXvPdAFk5+etgu5Lqgkj0OInE14Iinp+eFZKLvHgSLMk3&#10;vv0RAvJtjQ7SsbjvBBGA/unEbik3roPy5MX7xrHkyJFDTvxy3OeCCGyqPLGTrDy2Qz0/H3zwQYBw&#10;c+rUKcmYMaPUy1VG5jTpF+K9Y+cBusDkzAMQO2MhF+R1LSlxwpjud4q100acO0OfWnL+7jU1rsNR&#10;QC9YLETI3FfazmH9tR3EfFkOXDohebQdYZGrCh5VjgWLhYhA8bUgApv6affcqpmrlDMA3jd6CRBE&#10;SmuCyFrfCiLuBKaePXuqjVtGLBshhSr5TugGt4UTFsrwtsOVJy/eN3iO8L2J95GdJUThZvv27coY&#10;3IxYDXJWsOoKkHCfRUgPiivhxrE+Vmzh8eDu3Bg8INjgpQJXvSxZssiRI0fsZBJwbrjYIwwMk2ZM&#10;nn1d4N4GMQSiCG4MXbhBDgdMkuFtk8DHA+yT539J3E7FJU3aj+XYsWMByPQV7u8a9JbG+X23wq0b&#10;1G3JWBm+YY7a8g5JnfUSlgQRVwITVkDR56213a7Gabte+bosPLRRak/rqTK8w21VL3h28Az52sNK&#10;t6fYyJayTdti0nGCrAsin+T8RGbsCfyy9QVX3QMDzzZEb71gBRS70Xyj7dxWvuHr+9UXNuKa2LIR&#10;Wzdiy1OM0Sj6lpz3HtzzuYcI7HElMGEFFHmjarWtJZ3H+M6rQe87V6IIVjux6umLHSiC3lcvX7yU&#10;EvFKSJz346itwXW3eX2Fu8OIDlLvS99O6GDzrCGzZELPCWp3OHh46gUu9se0Cd2IDbfl7eivP/x9&#10;8fzoE+QXTx8EEph0QSRX6brSpP9cX5gW6Jq/7tsgY9uWVgtn8PDUC1ZAsVFC56nbJXVWez9QjUCY&#10;pG1lfVTb0toxRC4sCSJogy4wIdwf39R6AUfwrPnlKClWx7u74Thju3bGIFkxqZfKnQcPT71g0fD8&#10;2XNhQhBR75meFeSJBE7yjfyP8HSon7uMfK8lffd1WXdij5Qd958HIPKb6B436G+Mmzu7TJP8qbL4&#10;2kypouW5WaHlu3F8fvRdsEqkyy3rO4z3uY2Tty+RVj8MUbvDIeRVL3iPY4EjLMx9YJMzgUkXRPKV&#10;ySdj1ozxOctfD/4qjXI3UnN1xzk9vi/xnTliuSaIVPStIAJI/Zv2l5UzVgo2YdGjfHRnikhRIsna&#10;676NLoGNz54+U99FKVOkVDmYwsx24LpwAzcvrEo7C8OBggz3KhitK3hGhJv79++r3DiRI0cWePYE&#10;LcjpAFddxIJC8ceNhTw7hw8fDgifsvMpgLcAVnGcharYeV1X59Y/RpCEGK7BmNxhEoLV4/IZC8rK&#10;Nq8/rhzPEemLHFLykzyBtot++vcz2XrmkKxqM0pKpc8b7JLYMajdjyPk/uitppvaUJtcztG2Bz+o&#10;JdvLnj27mtDBRnceIlZshGFW7dS3Q0SsJML1UPQV7jZFasrY2s5XuK3YadVG2NR96TgZtv57WbFi&#10;hfI6Q4F3FbyszvZfKqniayFyQYoVG0PD0pnApAsiuZKll93dAru36uZ6285FhzZJrWk91EcU/qFA&#10;cIaC32dWHynXwLkn36P7j2RIqyFy4fgFSZr6P97XLlyTlOlTSrcJ3SRm7MAhgfh9zZw1ytVz633z&#10;z0+r4q3k0NZDAeOOUUHEm3beunJLeTfgnsS9iYIVJaws1W5XWzqNdu7VYMXG0PAc23WszBkxR3l4&#10;6p6aWKHDSp0rQcTbNuoCU7Qo0QI8O/XnJ2PejDJtxzSnY7C37XSWjwcr3MdPHFdCXfQY0T1mp9Xn&#10;58HdB8obDN8h8ORFCRBEytSTJv2C517Tjf4iRyT5RNsu+q1o7wS04/KvB6Re90mSuVDwxYZ9a+bI&#10;jyPayeit9522290f180eKsvG9xAkz0VONRR4NOA7p/O0HZI6SwGn1c3aiJNYtdOZwGREEPGmjWjf&#10;yf0bZUybUoJdepBkHgWeNvgGrdlptBSr3c7nLGHA5K7V5cjWpYEmyBBEzp4771ZQ9CbPxw/uSpfS&#10;CSSflhsI398o+I7D8/RZnrIyu7HzBUwz7/JDl08qr+xHfz2RP5891ZLe5lXe4snjJjL8HA3+aaZ8&#10;tXyiyqWInGoomCfA02FX1+mS76PMTs9l1E5P2KgLTA9ePJULFy5IvHjxVMgUvG9SxErocrMGozai&#10;gZ6wc722s1QZbYcpRw9ALFTj34Jmg6VGjuCJdM3Y6Ak7MV+J16mEJEqaWM6d+y/UVRdEymUsoOYx&#10;zooZOz3BcuqOpdJi3mA1DmE8QoEHMjzDvl3xrXxawbnnn5l3+clDWr7Z1kPlyaMn8vTPp5JX85Bp&#10;0quJJEpu/PlBiM+18689mIwKIkbt9ISNOEfDXA0Fm7DAKQQFGgQ85Jt9o+2O9Y3zXcaM2qjeHR5g&#10;OaDZAFnx3QrBpjZ4huBx427HYsODnJsDQ/S40UOlsJ0dBkVMdN9//3156y334RlGhBvYlTlzZpWv&#10;BflzHF3g8Bvi/vHBjTAtFNiSMmVKZYM+WfAEBGfn0HegcJyY2HUtM+fVP+5wI8O7AZMQrIatbjNa&#10;ymbM73LwwjZ5yeK8zk3wQgt3+HrlZFl9fKfmERF4++GZu1cq0eZNTVCzItzsPHdECo34Qn2IwktI&#10;X+FuW6SWjKntfIUbA6wZG9HQ0NpZanQb2Xhqv+DeRlyivsLtShDBNc3aGVobgwpM+oQuT/IMslP7&#10;QHH1svI2y57LJsiQdbMCBCbkhUJ4yuzGfbQPPueCiFmWoe3zoAITvAYQqunOQ+Tp46fSpmQbiRUv&#10;lvSa1ktix4+tkD+480C5nN767ZZM3T5Vosd8PWldOXOlEm0ivxnZknCzefFm6V5T8675v8AEURxh&#10;U3Xa15EvR33ptM99YWerEprAtOW1wARxH2ForgQRKzaisaHhqQtM8KqDdx1ikJEPLFO+TKrfghZf&#10;2AgbxnbTBKbhrwUmeKPC07P/3P5Suu7rkDndXl/Y+dvZ36R62upKOEauJX2Fu0z9MtLve+cr3Fbs&#10;DE1/g0/P2j1l48KNARNkhEghVKrLtJ2SKovzdyTqYYI8eNVliZMwWcBtga2xZ/ZpKB21hMbJ0mUP&#10;+PvulTOVaBM58puWhBt9gpzn/wKTLojESphC+ixwvnuKWRtxfGjtXD97mCwd3z1AYEIuFoTG1+o8&#10;RorWer3y7fgcmeHoCRudCUxGBRGj/e0JO0/t3ySj25QMEJiwjSwWO/OWbyiNvnEd/uptnlO615TD&#10;m7WFIS3EBxuIIOcSVuZ3d/1O8n6UKVTfHKduXpICw5rK1+WbSqO8FeTvVy9k/NaFMmn7Yrn9rfPd&#10;rJxd8O7jB5KgS2nJm+8/gQm5CZF7y50gYvT7zVM24npDfpolPZdPkLFjxwb0OzzYxmkLg621BcLQ&#10;fL95yk5HgQmhSJjbIXXFi8fP5IYWJhVFG+OCFjPfbp6ys8XcQTJ15zLV3/BcQ446ePKvaj1KymVy&#10;LnQbtdNTNgYVmIwIImbekZdOXZKmBZpK06+bqlD0F3+/kIXjF8riSYtl423jz8+yactkUPNBAQIT&#10;3ufwsPuizxfS7OtmofrG/OPGHx6xEUYEFW+wJiAAACAASURBVJiQRxfOJPC2iZsgePieL1ie+vmU&#10;NMjZQAlMp0+fVoJn0DyaToGG4o8hCje48fDRoycIihs3rvKSgXiDAR0hG9GiRQtmglHhRs9hg5Vv&#10;KJN6gZcLkhJjANFDo2BL/vz5VY4XfDQiWbFdBfGz2BHHMRTArmuZOa++eojVYwheT548kXclilwe&#10;tMpl1ndng5d+Tfz279T/thhHydq/nsR7L5b88ecDuXz3hiXhBuf5uHc1uf74jty5c0e5rGOF26wg&#10;4spGT9m59PAWqT6lmxIY8DKFeJM3RUbZobmwuiq+YKkLTMhnBBdmhBfO0VyB62kuwUZf/Haz1AUm&#10;hM3AgwmCyIM/7rnNwWOGpaf6XBeYEIaEDxSIwHU6aILISOeCCJT08T3Gy6JTi4Jtc3z5zGWplb6W&#10;jFs/TnIV+y8ZXb2s9ZTI8+CPB4LdeKx43AT1wIA4C3vdhcz4wk5dYIKAjPcDxuqsBbPKlG3Ot3A0&#10;a6OneDoKTHBRV7tQzBsgpeoETlKN6/nKRl1gwrgOgQnPz6Mnj9T22m++GfzD2Vd2NszdUM4eOave&#10;wXhHYjFn+q7pkjmf8xVus3Z64vmBtxqSKSOsGB66WOkOSRBB3zubIN+9+Zv0r5tFWo1YHpA4tn+9&#10;rPJeLG31/MEf2taqly0JN7je1J615eeNCwU7RWIyAntrdx4rRWq53t7UqI04vyfs1AWm3FoIClYU&#10;rQoizjh6ykacRxeYIDCkTZtWsJtU3gqNpNHXrsNfvc0yqMCEb2QswHWbuVdSZnidayLoO93bdp46&#10;sFlGty6hQlKweozdY1PFSeLSQwT2Gn2Xf7Nyihy5ciaQd/hvd2+q3UiXt9JCNNK8FkddfoT9/4ea&#10;U7rL4sOblcCEdArwcBivhY630kLIQ/P95kkbdYEpa7asas6Ce/O3i5fdbtbgC5a6wIQQU4yX+I7r&#10;WLyultOoY6i/MT3F89cbFyRj39pKYMBzg+91T819PGUjYLXUPG6maJ43EBiQ9xUeYc37NpemvZs6&#10;ZWnmHTnlmyly5sgZGbnydXTFzd9uSt0sdVWIU/ZCxp4fPcQncaL/PJiQDmXnzp0uBREz30ZHdhzx&#10;iI24pi4wYS6ObyNEbiCvDfLbOCu+YAk7dIEJuauww5nPhRsdDlz9sNIC9zSoSo4FMZwIY8IDr5fQ&#10;CjcIBcINj51/HBOz4n8DDNygIeLYUfQdKGLFihUs+aYd1zN7TsTxYrcteCghKfQALSlXTy05l5WX&#10;VdJu5eTq0DUBVbF1cmRtu8KBa2eobZ6teNzgZMO18J5uWpgPXAbxgZ8vRSbZ3iX4Crd+YXcvq6A2&#10;oo4n7NS3Q5S331T3Njwc5n7eX+rmDr7CbcVOT9ioBq8jW6Xa5K4qpAeuwU/uPZJbw7UJnZOVEBzv&#10;C5a4bpkx7WT9yb1qdQ47ALh78fvKTl1gggcLhBtMkt0JIpiopsuezuVuU3hpvh//fYn29n/iNXaG&#10;eiOytt3nwBkyf/R8S8INzjPxq4kyc/BMNTGGQJ71U00Q2epcEMHxvrDTUWCCcIOVhgE/aC+t2sEF&#10;ESs2eorn5iWaB1ON7kqgxYepO0HELEdP2YjztC7ZWg5uPqi8G7B681nnz6TdMOdhHr6yU/+QGjRo&#10;kJrUJUyRUBacCOyx6fgeMmunp54fbCf68PZD9f0A9+XaXcZJkZrutzd1NkHeuWyazB3cQsbveipR&#10;3vov2fGLv59rIeORZe2MgbJ5/mjLws2Zn7fJyBZF1bsHIdnnL16SYT/ddJuDx6iNnrRzWs86cmjj&#10;ArVogEWYfBUaS8OvnYe/4rq+sFEXmHJqoXuYHOMZ6j5zn6TIEHh3F8d70xd2rv9+uCwd100ls8R9&#10;GSdJKrceVr7i2atKann28LbKW4fvtwl1uknLwtUd8QX630a/Of7SQl7g6RotyuvE4VaFmy2nD0rx&#10;Ua0Eu9oh79+l8xdD3L3SiJ2etBGQak3tIcgDiHZDvGtaoLJM0za/cFWM2Ii6nrRTF5hy58mtPJeQ&#10;W+10v8WS5oPX3oeO9hq10dN25h78P/auBG6Hqn3flRb7vmatkMpShOy7yhpaRGQrIi32/RMpW7JT&#10;thQSyp41ZE9EpEgbWhRRhER955qn85r3eWefM/M8ee/7//P7+r/PnDP3XDNn5pzr3Pd1t6RdRw5o&#10;4wdzjkGiGEsfkWYXT1hKgqlp06YacYO1qlmEiNt50flzkfFz/Q2Xx48X4gbnRfr/gkkLEt7rVRpW&#10;oeHvJhb79vItRxtVPuoJJmS/YD2JSlKoKGVkbuYbKrFcOGUhvfjEi5Q3b14tTTduiBsJEnRpQN4g&#10;lQiTYCx8YEhhwgMqS4X6JW4qVaqkMYCIMLntttsS7hHOj0gbkEQI6wvCsDiGcJNRudsgzue2T7mY&#10;gzbQVeL/sIjPnCaD5cvrvQ4jEinD/37+D00/5ZG7a1G32i2StEWZQD/EzXERypqr+32U68Zc2vMy&#10;q81galraeEGnDXQR+ePWR7Tz62f/RZNo8PKplDlzZvrn/EVLQsSrn359lATT2X8uaDnSXWo2p+FN&#10;zIUMY4Xlot0b6IGJXbXwarwfrCKsvGKp4p7fL/K5V4i8bnxc7qp8F036YJLp2Cl1VSmtEkDOfIlL&#10;INuN2dcGvuaLuJERGDfffLOWH//inBep1sO14s7PCX0FwTRkuia8SNeQaYQIHPeKJdr6wRPj5/4b&#10;76dLf16iU6dO0WPdBCEy1JgQiZWPuMYP3v2AejTpkTB+rCpQxMrPc3+co1rZa1GaVGm0aMru47rT&#10;g0+Z73B79dPP/QaWs0bNoleFvknOXLnoxK8naeTqXxJp1xgNJCzkUY752utTJvx84ON11HbQLLqr&#10;euMkTZa8NtAXcYMOsUD+/ZejhM2i8vVbU4t+xumv8uRufUQ7v34e3LmBRravqu12Irqh14ztlP92&#10;87LvsfAR1zmlz6O0Y9XbWoRa1ryFHBEibu63CiwlwZRbRCdiXgT9pEqNrUstxwLPVW+NpAWju1G2&#10;rNno9G+/OyJEvMzfgGmvd8fRW9vfp30iZT+9eK+4sYJ9H6Af//iVkGoIQuS1xy5XDzTqx+vcyI+P&#10;6774mKq90j6BuNn3v7l0e66bTS/Tq49+sXzktd70zs7VmuaolTahn7mbvGiveEJ6oM3MQVpE6pHD&#10;RwJZ+/j1Ee3vEdWldny3nzD3qPpAVRq2YJjyuZvsEBHh77/1vraBok/ZtxtHX332FT1S9JGE9/rY&#10;FWOpbK2ygfjp1Uc4Az0fpIKlTJmS0mVJp83HZXGEaGe9zjf8YikJpr8v/a3JRcQdcRMN1HfffUfd&#10;unXTqseAAYWmCcwpcQMdFCjrIyUJaQswLFSw+LMzhKKB4FFtiORB/jH0ELCgjzfDJA+paufPn6cm&#10;d1Wnd5582dJFfAiuT3Fdooc9rRBghIjbzVlziwgbseKKMr9kA7prPLE7vbd7HaVPmUb78JtFiMgP&#10;gVsf0c6vn7IcIl6w3Wq1oGFNjBd0Ep5YYYlQzkHLpmg7Nt+9vJTyZsphes+9+KgCS2CIvPPjZ05S&#10;1cKlaO3zkXeBmcXKz8WigkKD8V208TDk7SFU86Gapj4afQh2b95Nz9W9HEJcrXE16jclcbl2vwtP&#10;OPRMnWdoy/tbKG36tLTql1WGKTPS8Vj5KQkmPJcte7Skp1821r2An159RFu/eE7sN1GLgoKfS79b&#10;SjnyGo+fWPooCaYTx07Q3dXvpgmrJyh/LlVgKcuJXp/yelrzyxq6IVXSVOlYP5coJ1ojSw26dPES&#10;lW/Qhlr0NU9/lb5igdz/7U8pU468CbjvWDmHFk3oS0+NXJREH8cvIYKTrJn9Ks0TulVaGs3MHZT/&#10;tlKW70y3PqIzFX6CYPrl6FeUI/+tNHDe/rj08eCuD2nkk1U0LJv3nkyVGhmLV3q936qwnNK3GeG5&#10;uk4QhCPXOCMU3TyXKvw8d+Z3er5GFvr70kVqV+EBmvxY70C+5f0WTaTBy6bS2+2G0MNiE9GtvbJ6&#10;FnWd/6p2z+0IEfTtZc7h10ect0CvevTdrz9RidyFaFe/WXGJ5foDOzWCCVhOa9nfsvqrFxzlRfvB&#10;E1HsWZ6vQX9cOEeN76pG854cGpdYvrFlKT0uCl5gjjlu5TgqU9M8FdLPnAPzmqmDp2rzWKuNPTOQ&#10;WpdrTXu37aWsubLSsiPLTAkRP/M3vz5KggnPJeaXmGeaWSyxHNZpmFYefOTIkVoluSDNVuMGBAEM&#10;kS5mhipPIDsgtIay1DAnxA3SfJAzjdJzuCnSunbtql08+tB2cqMMOXkI5QM4OE6lQeQMKVIQv5Kq&#10;+ir7V9VXkSJF6MCBA5ZaJ/Jc0WGNv5w+SRPWz6MZ4uWyu99sw10OK0LkiPgAFRIaNrvFB6hwjvym&#10;lzRjyxJq/cYLVDJvEdrRZ6btC1YvqOvER3QY7ScU8iGSe90111LN28pQ52qP0HUprrU8d0Uhlrf5&#10;qz205rkJVO1W851EdKIKy8MnfhLq80M0Qg0fIeRmm4Wl4rwy/DLdDanp1Oj1oWCJk0DQd8L6+XTy&#10;7O80oJ71RBjH13jlKfrgwA569aEu1Ln6I6H4uffoIeoyf5QWfeb0nqfoUEbbDdl4ZqPlwrN2zto0&#10;dP5QKlH+ctnOM7+doQO7D2jX9t5r72n9DJkzJNG1GhENOzfspEFtBtEtRW8RaRfX0nOvPEfZbsxm&#10;itHSN5bSQFHF47bSt9Eb296wxFKlnzjRT0d+osaFGtOs3bMof2HzMY5j25RvQ59u/VSLXCpZxTzH&#10;2quPOEc0nltXbtVKPwNHTIpQyQr/bWaH9h6ipsWbUpoMaWjdr+aVvlT6qOEoqm8NaT9ELNKuI0Sr&#10;IEIlXyHj8HMcP+zpYTRv/Dxq3qU5PTPcPKpOtZ9Ie5s/YT6hIoNZtQaJrXwuK9SpQKOWGFfzkMd6&#10;9dNo/OAejuoixrmYDDu550iXQvW3jq8spmIV61qOH/xolDqDvyNV6C+R4vHUiPcS9WFFiPz60xHq&#10;17gQ9Zu1W5AdhU3PffLn76lnnTxCyPw6mrD1vHIf0WG0n59tXUkrZrxM11x7Hd1WpiZVE1WXUoj/&#10;trLFkwfQsimDqHRtUap8sHWpcrc4Gvl44icRpTukPaUQ6WkXRPWhpt3HUfZ8hWzx6VIrO505eZyG&#10;r/iB0mXObnm8Cj9xgkti7KyfP4HO/n6S6j0RqVZoZR+K9LtZQ54Uz2Q98WxGKvJZmQo/jx7aS/NH&#10;iUp/Yuw4ved9Gt5Cx7//2rLwhfTb7bzopNDv6ieinadtWUQD6z1Jz9dslmgD0ekcE8flE6TIDWL8&#10;nB2/2Q5KV/M3Mx+9zDGfnTuCxnwwl5qXFqXKRVEDK1OFpds5JnzKKkiRX//4jX55ZQ1lSp107eX1&#10;fqOdGZ5u55glBzenT0S6lFXhC69+mvnodo7529kzlOn5aoTNDcwxrczLNxLf6Un9JtGiaYs0/Zxm&#10;z4vxIyKl3M4xZ786m0Y9P0qrTDVm+Rilfpr5KE/iZo7ZpEgTQnGEd/a9QwWKFDD1UyWWbueYn2z8&#10;hNpVaqdpg0GMPEizJW4gEAw9FYhjNmjQwNAXiNZB7blcuXKuiJtZs2bR448/ruVNy3ryIIjQD8Kw&#10;URcdpfOiDZV1QPggJNaojLhfwEDabN++Pa4jbpAudu7cOccRN9FVhvBiuXVAY3r5AcFglks6qbUi&#10;biC+FSF9rIkbtxE3bn3EfY72s0j/JrSuyyQhsJyR0nauRHv6zaGC2S/voEY/G/qIm661HrNMQUJb&#10;o9xeL1g+PWcYtbynLpXKfxsdPPadVvJ7SovEURt6X19Y+jr9T6SvOY24UYElzp+vZ13KljYT1RWq&#10;/XbEjZeIGxV+dps/mlDCPXfGbFR1ZHuaKnC0uudLP91I9cY95yjiBsRJ2gxpTas5IQQUIsROiBuE&#10;ex4+eNi0r+hn87l6z9GmZZscRdyo9BN+vNThJVo6Y6ktcXP8p+NaGhLufYvuLUxTkLSx6hFLtI1e&#10;yONDPmndJMqYNSNVSluJ5uyZQ3kLmo/z1/73Gr3+wuu2ETcqfYTfIGLqtqxLt5W6TZt4zBw2M0l0&#10;lrzv+oibUlVL0cS15hFrqv2sm6+uVjGtQt0KtsTNoLaDaPG0xRrhuerYKkqZ+nJqUfQz7NVPI+Jm&#10;dLfR9FCnhyhb7mzUvmp76je1n+k9B7laI6v7iJvoKkO4nrVzRtPu9Qupy+TEhJ8VcTPrpQ60ZekM&#10;W+Jm7dtj6J2Rz0Yibt74yDIFCb6YLeLNfESbaD/7NylCXSato7QZs1LnSmmp35w9lD1vQctpU79G&#10;hehnRNzkQ8TNZ5bHqvBxzrCntWpLiEA69t1BWjlzmG0a2aHdm2l4u4qRiJtekxylILm530ZY4m89&#10;6+ajtJmyUbEKdR0RN9P6t6Dt77+lpe6NWHVMLO5SB47nfJH2VPWhTkKPLbeW9tai31TLe37uzG8i&#10;4iarq4gbp9/y46LwRYfZL9HyvZtpWOPOhtWVnM4xX10zm56fN0q756iOeseN5ilIbuZvVj66nWPi&#10;vDf1qk/f/vojFc11C+0ZMMfyfruZY1r56XaO+eHBXVRl5JOOI26c3m9crJWfbuaYWsSNKAv+x59n&#10;qdGdVWl+e/MUJDf3285Ht3PMN7ctoxbTBjiKuHH7jURFU8zPNi/frGngPdTxcnUyt3PMNhXEptuW&#10;Tx1F3Ljx08pH+fA7nWMe/vIwNS7cWHsuO73UiR7v+bjp+HHjIzqx8tPtHHN45+Faha/Vq1dT9erV&#10;Lce43x9tiZvXX39di3wBmQGiBZVD9HbhwgWtIg9SpPSVocwibrCzB50OpCJBIPT666/X1LfLiLKY&#10;MOjkVKxYUSs5OneuueihTLGCKDJKD6s0qXGDfvWVrlSew09fEN4D4eVG4yb6JYvzPz79f1okxaKO&#10;lxXKpV9mxM2kDQsos2DiW0wfYEncSI2bHDlzaAJds9sOFno61ho3bn2Er0Z+goxZIhbnc3esFtc2&#10;klLrNAuicZeECISeU1yK6AXZpXS59dMunWuNKEkOfZixIurGyKI1brrWfMwypctMOM7qfpthib+P&#10;FiLVp86etiVuQIjUH/88SV0W4GSX0uUWSyM/C4hJkYwcQ+502ZuKUoMSlU2HGEibZXs3aR9VLJAn&#10;rDFPSdmwaAN1b9Kd3vz4TSpUPPGOLxaHz9Z9VltIOiFu8FHJlD0TXfzrIuW+OTfVb10/kcic3mFJ&#10;iCCX+5tvvrFN6VLpJwTr0mdOTwNaDLAlblDlYMqgKY40brz6CFyMFvLAaOOSjbR67moauWikKYEg&#10;CZELZyMaUSCYzFK6VPuov6fb12wnrf+xxuN8w+IN1LVhV00v7uuvv9Zyuc1SuoLwc87oOaJS0mlL&#10;4kZq3KRNnVarLNVzQk9q3D6p/ou8bq9+Gt3v+gXq0+zds7U8fhCmRcsW1SpMGNnbY96mkc+O1LTw&#10;fj/9Bw33uED+68/zNEyQAXkKlUiSbmVG3GxYMIlSp89M0we0sCVuQIhA4wZpz05SuoxIESsfgY2R&#10;n78d/4k+3biEdgjR4Y4iDcyKPJCEiNQu6wWCySKlS5WP8r6ijPbuDYtE1M1Yy2mTJESwoZctb2Ea&#10;MHev5fEq/QRxdlYQEnYRNyBEuoqooBzZs0UqzoBgcpDSFU0wub3nveoXoH6zd1OqNOlFefdedFPR&#10;slSisvFGLECTKXyoKHVGaNwcG77Kch7ldM6BSOqKw9uK6IvTtFjMO8vcdEeSe+R0jomGhfo1oqO/&#10;/6KNnycqPkCTmtundNnNOZz46GaOCUKk8ojL0cp2BJNKLCW4dnNMHNdsSl+as2Ol1qScKPu+SZR/&#10;NzOnPqK9EzydzjFBiLQU65Z8+fLR0SNHHWnc2N1vJz66nWNWGNaGtn2zT9vQQir90HnmKV1uvpEn&#10;fzlJbSu2pdMnT2uVpe4ok3j8uJljSkJEvtfHrRIpXTXMU7qc+tltTDdLH4G3mzmmJERSpUpFaTOn&#10;tdS4ceoj5ut2WMJPp3NMFFWonb02ZUyfMZSCRrbEDaI6Hn74YVqyZImm99K4cWMtugYGcWCUeUZF&#10;BAgII7VIasJI4gaEjBQsRpszZ84QdHFQ2hjRNNC3Qek5abVq1dIYK/y9XTvjevI4VooUozw5UoZU&#10;lgaHhgx8Q5oW/DQTQrKcFQT4I9LSEBEE/4DDSw90oh73muf9WSnAX/NkabowcWsSnRsjsmHPkYP0&#10;9o5V9FKjTpSyY3lL4kbmHo8YMULTQKpU8E4RCWNeFceLj4DYyM/tX++jSR8uoPk719K3Ly02FW6W&#10;hMhfKUTupAhvQ1UcrwQTfHGDpXw8UFHhlr4Nab3Apvwtl9Nx9I/Psk83Ub3xz2k4QhD8rzPnPVeV&#10;MvPRDEv83elHtf6452np3o1aJaTWrVuTV4LJCksjP918VGWEFd5h+BDgvWa1QMb5EGGAaj9YNF53&#10;QySlAC/qYR2H0fqF67UoBSfEDT4qSCXCwrPMtWW0stn6FCz9PZcRIlCoh3YY2llFYKjy8+Ceg7Tq&#10;7VXazkb5lOUtiRtJiPzz1z9aKWNUGbLTDPKCJa7NaCG/b/s+bQKAsuSLv12cpFy7xPPDJR9SlwZd&#10;qHv37lq1mfN/nbcUUVbpo/QBlR8a3tLQ8p6DBMQu2tSpU7VKYlYEk9f7bYYl/u6EuFk8fbGW7odq&#10;TajumLtgbpq713yDxauffombRoUaiVLdJzQ/kXr9aM8JVLlxe8uvMhbylZt0EFWdLqcI7N+2StN2&#10;GfD2XqF9kydReyNC5MjBPZpAbqNOL1HH8iktiRtJiLRt21abQx05+oMtweTWRzhs5OfX+7bTh4Jg&#10;2rl2Pr20+FuRQmiu5Td9QEvatvzNhOfSjmBS5SN8RxnxviJlp8vk9Uk0hvQ3QxIixYreoUVj4zvp&#10;hGByc7/NsMTfnRI3OO4dkSKL6ih4H2XJXdARweTXT7fEDQjFMyd+0KpKwc9JzXrRE5UamY4fp/M3&#10;aPVhswwiwvWLJ9anzJQqPe3/8WvHc8yNX36iESLYxF27di39cPgoHRvhjWDSzzleWDrF0sdrBTHo&#10;dI6JfpuLyMBZQnxZVpV6omIjS80gVVjCT5iTOeZv585o2jEoW47NeQisfj5wvpBCcF9VKnqOaXfP&#10;4afTOSZkDbZ9u4/GjRunBRS82PAp6nVfq8CfSxCETjcHvzx2mAr3b0xNmjTRsja2bt2qzTcyZDYv&#10;ION0zoGNMkQO93mtD1Wqn3j8pM+UXps/OJ1jjnhmBM0dOzehCqwdweT0W45UcCsfv97/teM5pp4Q&#10;adiwIY0dO9ZWM0gVlimuTUFO55gyfRzBK3hfBm22xI10AGW4UaIbujSozAHDzgZIGSgoT5gwga69&#10;9rLGQN++fbUIHSPDLjKibaKjWUASyQpS2GW2M0SdIFrn7bffTojYsWvj9HdEESFPbdWqVVSjRg2n&#10;zQI/DuljxYoVIxBcn3/+Of3222+UPkVK+naIudI2hLKalKxuuGOyYNdaqnjLnZQtXaZEvhsRIrVf&#10;7UTNy95H6W5IQw+91pNGPfQ8PVXFuKLIreLFdfT0cTp27JhW1h3Vxw68sMA0hcWLj3DYKpqlrVCf&#10;h3jzvXeUM7wvekIEpTnxwapc8C76QKRamZkXP62il+Z+vIr6inKG1YuYly2VhAhIRCw8UbZ8TtsX&#10;TcX8vPhohaWTj6qeEMGYySWqudgRTKr8dEPcIN0ME8d33nlHU6lHiUGrKkPyOXhr5Fu0ffV2sft4&#10;RvsT8ncfaPeA9vFc9+66JIJpdmK6VhEDekIEH/5GjRrR0qVLbQkm+OXXz061O9F9ze+jNOnSUM+H&#10;emppXWZVg2SECN7jzzzzjDZ+7CKYvPiINlZ44kNdvUl1Knev8TiXhAjGD1JyQdC+NPclqvGg+Xvd&#10;LY5WPoJcWjV3FbXp24ZKVzce59jZuS/XfVSzZk16//33NSztCCbVWDohbhBavf+j/fTDDz9oRDLe&#10;RzO2z6Db777d8tvnFk8/xA3Ew9tVbKdt/AwbNkzbhHGyQN6yNKmOFISKbylRQcx1kuonGREir3aq&#10;TWXva043pElHr/V8iB4S+gFVHnzKEBsZIbJjxw7asmWLNobsCCa3PuLEVildMwe1FRWzmtAd5e41&#10;9FESIoULFaS9e/dqFUjsCCZVPiJy6eNVc+n+Nn2pSGnr0HNJiIDovv3227UI8QoN29JjfV4zfS5V&#10;+YkTOCVuJCGCeRHKwCO6G6LU+YqYa4Op8NMNcfPlJxtpxBOVNUIECxGMn4JZcmupSH7nRWmfrkRn&#10;RJpL/sy5knQFgeL+iyc5nmOCEJn90Qr69NNPNeIGc7jJIuKmnYi88ePnzX0aWvqojxKym2NKQqRY&#10;8WL0ySefaNHIPx753pJgcjovssMSfiJ6yckcU260IsMC97t+/fqiWMdjNFSkshmZUx/R1omfTuaY&#10;ekIE40bbXE+RSqx9Fpturjv1087HR17v7Zi4eebtETR23VwtAAH6rS1atKCOQzpapvg4/ZYjLfzs&#10;mbOUK3/S8YNNM30EjtUcMzpCBEV+tm3bZkswOfETYslWPk7qP8nxHFNPiDzwwANUuHBh2wgmJz5C&#10;4NgNlnZzTIg879+xn+bMmaOtzZHBEaQ5Jm7gBCJsEGqOqBkYUnUQ6YJFWrRB5BdEjJEZ6dbgOES6&#10;SFLI7Bh9f4g2QapW2rRptd1zlQYBZDwkiDBCxax4MUSGjB8/XotIwo4nWEiNYHp2HNUoYh7mpsL/&#10;ySKKRdrTc4ZT3zptqH/dpFFR277eS+WGttbSuRB9gYVInTp1RM50Mxrx4LMqXDHto+jAh2n506Mp&#10;R7osWh61FXGjJ0Ty5s1LeDFgp8GKYFLlPEJXO84WERsi0iZnhiym3eoJEXwIsJB3QjCp8hP9OPmo&#10;6gkR7DQg+sKOYFLlY48FY0SYdCMtLQs52jNFStLNIpc/2vQRVsDx6quvdrxAVuHrw0UfptHLR1OW&#10;HFm0UFII1UL7JNr0hAjSNVFxTyOY70xvOgAAIABJREFUuooy1iKnOUhbMPnyGB/+9HCNbGjX3zjy&#10;UVa9AiGC8YPJnlOCye816LFErrQZcaMnRFauXJkwfpwQTH59RHukRyEyC9FVWXKaj3NMZjDhmT9/&#10;vkbUgVxyQjCp8FH2YUfcfHfgO0LeN745iLTFRA96dEj5i66qptIv2deYHmOo0RONtPSxJ6s8SQNn&#10;DtRSDqOtf4v+WnlULOgQfdGqVSuNYLIrY63C5w8XXI4qnTP8aaojSIe67fon6TqaEMEGjFOCya+f&#10;Ax8uSk+PXi5Kq+ag2UKLx4q40RMiIMKw0925c2dbgsmvj0iPmj2soxZpkyFLTtvu9IRI6tSpHRFM&#10;tp26OMAJcaMnRCAtALLOCcHkwg3TQxeM6UEVRUoWiEhU3mo1cKZI8TXWg5narzl9tGJ2wvhp2bKl&#10;RjDt6D2TSuYrosId0z6czjElIXJXybu06HM5fu7IcRN93OfNQH10M8eUhAgiBTB3RzGVLl262EYw&#10;qbgAp3NMnAsRJT+cOaFttGJDS1t//XlJpMit1OZJQZuTOaaeEIGGCIrTIHJtReexVOt28zLWKnx3&#10;OseEBk/2brUpfZZIygzWp8AyVfpUWlRw0NkbTueYkhAZOnSotgHz1ltvOSaY/OLpZo4pCRFZ4Rky&#10;Kk4JJr9+Op1jfrVPlFUv9ogm74J7jnlb3JcD9wtOPLeXD0m8lAWXKVzIO8YEHwslLOZBMDkpC64S&#10;a6tUqSfefJGmbFpIGzdu1KqNQVTKSQSGCv82HNxJ3cVC/uqrrqYSeQrRKw8+RymvS1quVhIiVatW&#10;pTVr1minlgRTl5rNbUWK/fqaU7zcERqcLV2kalu1wndTv7ptk3QrCRHoPT34YCS6CQsnuwgmv/7p&#10;29t9VKMJEUTiSYKpSqGStmXB/fp64Kdvqe3MwXTx70vUomwdsePW0FCnCGXAG07oqkX6SV0spFIg&#10;HNwuxcevj2gPxf8x3cWzKSZCdVrUoYbthJ//hjPr+48mRDR8HUZgqPBT9mGVKiUJEUQjIsIKBtIG&#10;7yQnEUx+/dRjWahEIa1C1w0pk45zSYiAfAcJDwuTYEKVA4QwZ8wWGed3V7ub2vZLPM71EVbYHMHz&#10;IcdPqWpCg8miLLhfHPXt7YgbECdvDn9TSy8EEQ8rWrQoffXNV7YixSr8/PbAtzRYaKWhxLfZ+EFE&#10;XK3stajoHUXp448/1k6LUHV8h+xSfFT4qO/DKlVKaohMmjSJnngion+BjQ4txWfGdluRYj++Hty5&#10;gRaM6U5XiecM2j0PPveKSAE1FpiOJkTCIpi61c4pFjuZKJ0QnIcVvrsa1W1rLN4vCRHgCDxhWCgj&#10;gqlZz4m2IsV+sJRtnRA30YQI2jqJYFLh30/fHqCZg9tqYsNl67Sgig3biUpmkVQavUlCsYSIEIEO&#10;JQzFRzAXdlIWXIWvsg+rOaY+QgRppTBENmAB+mn/t21Fiv346XSOqd3ffwmRQ4cOaXNgFFZBloJd&#10;BJMf/2Rbp3NMWQYcKdnInID16tWLsKhf+NQIkdJmrheowk/0YTfHjCZEQIDIzXUnIsV+/XQ6x0SE&#10;T6s3BmqRajJlBpFgo0ePtk3x8esj2judY0YTInJtmTJ9SksNGRU+6vuwmmNKQgTrHql3K/VnnUQw&#10;+fXV6RwTZcDnTZinrSN79+7NxI1f4P22lyzkkCFDCCLIsbYZM2Zo2iEI/0Y4FhYgYPg0gmnrNluh&#10;rjD8P//Xn1qubO78eemLL75IOCWig/r370+z2gympqXNRYrD8BHnQPrSQJEyoydEQDAhje+PX3+3&#10;FSkOw08jQgTnDZNgcnKdS/Z8SA0mdElEiKCdJJjsRIqdnEPFMXXHPkvL923WxgwiRGBygexEQ0aF&#10;D3Z9GBEiaCMJphfnvEi1Hq5l103gvxsRIrEimMwu1ogQwbEJEUzdRATT0GAjmJzcCGgfdX2gqzZZ&#10;fvHFFxOahEkw2fkJLCG+l/K6lFolR7kLi+hP7CT3GN+DmnRoYtdN4L+DfHpFEBFImdFr5IFgOvTV&#10;N7YaMoE7+O8JogkR/DmBYKrf2raCUhh+frl7E41oV0kjliQhgvOGGcHk5Dqn9n+MPnp/VkKECNqE&#10;RTA58Q/HGBEi+HvYBJOdv2tmjaJ5r3YhpMxIQgRtQDD9IMRg7USK7fpX9bskRECEoMAJLFYEk9k1&#10;geBBlUsQIiBBkD5x6dIljaDF2iKMCCYneD86pY+mKyQjFNEGcySI5NcrVtGweImTflUeM3PrMnp8&#10;xv8SESLov3LlylpBm5+FtlHmNOYaMip9seqr/NA29NF3nyWqSCwJpqqNqtKw+dZVsMLwUx8hApkR&#10;aWESTE6uExU5542PECJSVzdWBJOZv/qUM2j3li1bVsuECVpexVWqlBOwr6Rj4k2k+J577tF2EbHY&#10;/P777xOIG8lCDmnYkXre93hMb8GMLUuo9RsvJHnBygUy9HTWdzUXKQ7DeTNCBOeOJ4LJjBCJN4LJ&#10;iBABlsuXL6e6detSGBFMds8NIqxydY9oiCBlRm8NGjRwJFJsdw4VvxsRIuhXjp+7Kt9Fkz4w12BS&#10;4YNdH9EaPPqoIZniEw8EkxkhEm8EU+f7O9PWFVsTEYq4B2FGMNndc4klNjCwkSFNLpCdiBTbnUPF&#10;71KUGCH/SJmRJlN8mvYYT1WEAHEszShCRPoTTwSTESECP+OJYDIjROBnWBFMTp4lM0Ik3ggmI0IR&#10;14d0fK16bLOe9GQl8ypyTrDwe4wkRCBOC+JYb/FEMOkJEUhK5M6dW0udQaoHNEXaVmioiTTH0k6c&#10;OUU5ut1LJUuV1PzSG3wEGQbB5ywxJkWMCBH4Ch3Vxx57jAY36EC9728dSyhp3/dfUbEXIikzekIE&#10;TgFLJyLFYVyAJESgC4WMA2nxRDBFEyJ6XKT+7NgVY6lsrWBT5OzuhyzWgGAKFEEAccOpUnaohfC7&#10;ZCGx2MOiL1YmRYkfeeQRTSQa7LiMuEkgmGxEisPwvdLwdrT5qz1ariwqfuktTA0Zq2s1I0TQRi6Q&#10;7apghYGlGSGCc0uCya4KVtB+WhEiYabI2V1n/0WTaPDyyxoi+uMlwRSGhoyVn1aECNrFC8GESlrd&#10;GnVLEiGiHz/xEMFkRojAzzBT5Kzu+U+Hf6J6+etpOdGIpNNbPBFMzzd4Xiu9jjLliErUG6JAEQ06&#10;fdt0uqN00vK+dmNT1e+fbPyEnqgcqTIDDRG9xdMC2ShlRvoaLwSTFSECX+OFYDIjROBjrFLkjJ5n&#10;M0IExyYQTDZl1lWNE7N+kEI3sn1VrVpPNCEix08YKT5212kUISLbSILJrgqW3Tn8/h5NiEDMXRI3&#10;2OiIF4JpxKo3NWkBVDJEJJ3eoAuGv70sqsh2r21etdYvVnbtpSixESFy8eJFbZ1hJ1Jsdw4Vvz89&#10;ZxiNXz9PE8rWEyLoWxJMT734FLXqZV4FS4UfVn1IQiRHthx08ODBJIfGC8EUTYjoHY0ngunxso/T&#10;Fzu/SIiwYuIm6CfYYf8JeZRCMBK6MrEylNvFZPSDDz6gKlWqJCJu4JNkIVc+M45q3hasSLEZBt8e&#10;/4Fu6tNAI5QWLlyY5DCZ4vNcjUdppNCeiZVZESLwKR4IJqnBAxE2qSGixyteCCZJiOg1RPR+SpHi&#10;WBJM+ggrqSGi91ESTE6q+AT5zEpCJDqqQZ5Tpvg079Kcnhn+TJCuWPbd+T4RIbIyaYSIbBQPKT6S&#10;EEFK6YoVK5JcT7ykyE3oO4GmD5lOCxYs0N470SYjmMLQYDK76aeOn9J0Y5CSi7LV0SZFiuu1qkf9&#10;pyYV4g3rQe3XvB+tmB2pMgNR4miTKT49p2+jAneYV/EL0l9JiBQvVpRQTSra4oVgkoQIiiCgXHm0&#10;xQvBZEWIwOd4IJgkIaLXENHjKUWKw9Zgir6nU/o8qpWyNxs/UqT4o15vUKn8SUX1gxw3sm+rCBEc&#10;Ey8EkyREpkyZoskbRBM30DzBpnCsI5iQcvbz+d+0jVaZciaxPn/+vEaKZE2Znr4RlZtiZZIQ0afM&#10;6H2RIsXvdx5DtW+/JyZuSg2ebDcaEyJycz0skWIzEKwIEbSR8iCxJpiiCZHo6wlTpNgMS5ly9vDD&#10;D2vVpGBM3MRk+BmfVLKQsRIpxqDPnDmzJm4mWVJ9xA28TqiCdVc1mvfk0Jig1/PdsTRs5UyNtMHi&#10;Ldpkis9vx0/S8ZGrDQVkg3bcjhDB+bHQu//++0OpgmV2vQMWT6ZBy6ZoFc2kqGr0sbEmmOwIEfgb&#10;iypY0Tgt2r2BHpiYVENEf5wkmGKZ4mMVIQJf44FgsiNE4GeYVbDMxs/EfhNp2ovTTAkRtIt1BJOM&#10;sEpBKbTUV6PqHQkixVWFSPGaiHBk2PbG0DcIpUURVQMBUCPDAvnglwdp7Ym1lDK1sdBtkH5LUeLi&#10;xYoniKpGn08STOVjqCFjR4jA53ggmOwIkXggmA7u+lCrkGRGiADLsKpgWT3bU/o2ox0r55gSImgb&#10;lkixmZ9nTp2gbvfmoFIlk6bMyDaSYIplis/IVW9RtwWjDSNEpJ9hVsEywzNagyeauIkHgmndFx9T&#10;9VEdtLL0GCdGBn0rkE8fdn2dKhQsEeQr3LBvvSgxNESMTK59HihRlRZ0iI2GjJSIkCkzRn5KgimW&#10;KT6t7mlFn3/8eSINHr2v8UAwGREi0XjGA8E0tONQmj9xfkIwBXxk4ib0V4T5CeVDAuFICEiGbSip&#10;jV2vESNGaCXwYNHEDf4WS5FiLEJQBo+uv0Zj781KCMoUn7daD6JHy9wbNpTkhBCJtYaMlQaPHrAw&#10;y6wb3SgnhAjahV0FK9rX+8d0phWfmUeI4PhYa8g4IUTgp0zxGTx7MNV+JHyRb7sIEfgY6xQfJ4QI&#10;/Iw1wbTuvXXUvXF36tOnD4E4NLNYRzDVL1CffvvlNzp+/DjdcEPSyl3wW4oUo8T9g09Fqt+FabNG&#10;zaJXu7yaRFQ12odYR2DYESLwV6b4lKvXilr2nxomjNq5nBAiOC7WBJMTQiTWBJMTQgRYSpHiR3tO&#10;oMqN24d+z1e9NZIWjO5mSYjAqVin+FhFiEjQpEhxrAgmI0Lkxx9/1CpDIrVHzo1lFaxYRTA98lpv&#10;emfnaktCEaXWoa3Z8p66NP3xAaE/l04IETgVa5Hie15uRR8fNidE4GNCis8DQqR4QfgEkyREpNyG&#10;2c2U8iCxIpiMCJFoX2MtUnzuj3NaFHLuXLkTpZwhGwZzOazFgzQWJ3aAbqxFisuUKUO7du3SJs7p&#10;06fXPDYibhKqYMVApFjqxqAEHkrhmVksRYqdEiLwHSRdv379YlIFyykhEmuCyQkhAixjWQXr8K8/&#10;Uf5exhoi0c+oJJgWHFhAeQtGqk6FZU4IEfgSS4IJ46dWtlp0w7U3mEaISLxiWQXLKSES6wimp+99&#10;mrat2pZElDj6mYtlFazdm3ZTu0rtklQWivbxjz/+0KJCYyVSbCZKHO2nJJhiIVJslzKj9xUE04GD&#10;X9Ira0XVnJSXRZbDeB85IUTgRywjmJBy9nyNLJYRIhKrWFbBckqIxJpgAqF4/refDVNm9M+cJJhi&#10;keIjCRHIBsAPK4slwWREiERH3MD3WBJMMuXs7tJ3EyKprOzWW2+l7775VkTJr6HU14cbTemEEIHv&#10;0P1s3rx5TESKpSixHSECPyXBtOrnVZQhc7hVsCQhsm7dOs0PM4ulhgw0eKpnrp6EEDHyNZYE06Kp&#10;i2hwu8GJginC+DbLczBx4xBtGeaGNBroJoRlUpS4adOmmsCVNCPiJpYixQ1FOejFoiy0kXhlNFaN&#10;hF4Q0qkOvLCACmYPb4EsCREzDRG9n7EkmJwSIvA3VgSTJETMNET0WMaSYOq7cAINed9cQ0TvpySY&#10;wtaQcRohIn2NFcH0wbsfUI8mPah3796aOLaVxZJgckqIwP9YpcjJCKt7771Xq75mZbGMYBrYaiAt&#10;fWMpYef17rvvtvQT5YOnT59O07cKkeIy4YkU79ywk9pXjZTdnTDBOp0slgtkOw0RPbgJBFP3cVTl&#10;wafCmm5oZatBiJS86y7tnttZrAgmSYhIDRErP2NJMDklROB/rAimLz5eR6M6VLdMmZH4xjLFx0mE&#10;iPQzVgSTJERK3V1Ki5yTZkTc4LdYEUzDVr5BPd8dR4jmhzi2lY0aNYq6dOlCrzXvQ20rNrR7JSj7&#10;XRIieg0Rs85jKVLccfZQmrghccqMmZ+SYOowuAO17h1eFSw3hAh8jxXBJAmR4cOHa8+clcUygqll&#10;6ZZ04JMDiYIplD34Djpi4sYBSDgkViLFyD+dNGmSJgoJrR1pRsQNfkuoghWiSPFxUVIwe9daVK5c&#10;Odq4caMtolJDJmyR4jpjn6H3922x3eGWFxALgskNIQI/YyVS3G/RRHpxubWGiP5BiEUVLBlhRSnN&#10;NUT0PsYqAkNGiDghROCvrIIVNsHkhhCBn1JDJswIJjeEiH78hF0Fa0IfIUr80nR67733NJzsLBZV&#10;sBAOXCNLDcqfLz998cUXdi5qC32E1YctUty3WV9aOWelZci/3nlZBStMkWKZMuOUEIkVwbR61is0&#10;/9Wumq4FcLKzWEUwyZSzEydERNL119u5GROR4gM719Mr7as5IkRwAbGqgvV676b08eq5jsePrIIV&#10;ZoqPmwgRYBkrgmm40HjsIbQeowmR06dPU7p06ejSpUuJZARiUWZd20jrXY9+u3jONsIKWCLSH/qa&#10;JfPcSlt7Trcda6oO6DR7GE3YMC+RhohV31jog2QKU6QYGjyZn69OufImTpkx81MSTGGLFC+aJiJE&#10;2jqPEIlVFayWZQQhsss5ISJL1ocZwSRTzqKDKVQ99076YeLGCUr/HpOQR/nzz1pYeNCG8PPs2bMn&#10;EiWW5zQjbhIIpjur0vz24eRRmn2szPCJhUixW0IEvqME/H333UdhEkxuCRH4GTbB5JYQ0S+Qwyyz&#10;/t4n66jxJHsNEf1zKgmmMDVk3BIisSCY3BIiwDQWBJNbQgR+ygimJd8uoRx5cwT9Wtd0Du7Nca+j&#10;lDPpTCyqYC2cspBefOJFeuWVV7SqhU4sbJHiUydOaViWtBBVjfZbEkxhasi4iRCR/kqCqcf0rXTT&#10;HeFUinRLiMSCYHJLiADPWBBMbgkR+Bm2BpMkFEuLaDq7lBn5XEqCqU35BvR6i75OXgu+j5FzTET0&#10;QXzYiYVNMFkRIiBuIHOg17jBNcSCYFr7+UdU89WO1KlTJwJx5MSaNGlC7777Ln0+cD4VzpHPSRNf&#10;x7glRHAyufZpWKIKvdthuK/zO208bfMiajvTOSGCfiXBNOb9MXRP7XCqYLklRGIhUuyFEJEEU5gR&#10;TC91eInenfxukmAKp8+MiuOYuHGBonxIwhIpxq4XVN1HjhypRdLozYy4wTFaFawtW+mn4Ssoc5rg&#10;8yhv7d+Yjp4+bileGQ2zTPEJS6RYEiIo6Q6iw4mFTTB5IURwHWFXwZKEiNMIEYl12FWw7h39NK3a&#10;b68hon8Wwk7xkYRI7dq1NS0gpyZTfMIimMb3Hk8zXp6hTd5AdDixsAkmNxo8ev8lwfRY18eo87DO&#10;Ti7N1zFrF6ylng/2pL59+2pi004t7CpYqEDxxc4v6JdffknQVrPzFalKWBCEJVL81si3aHS30Y4j&#10;RKT/Yaf4uCVE4KdM8QmLYJKESIcOHTSiw6mFHcHkhRAJm2CShMjdpRKnzNhhGnYVrJUzh9O7Y3s4&#10;SpnR+47x882hr+jY8FWh6J7k61XXcYSI9DPsKliSEDHS4DEjbuBr2GXWH5rck+bvWksHDhygggUL&#10;2j2S2u9hF8KQhIiTlBn9BUAcFlH/3w9dTjnSZ3F0bX4OKvNSS9p1xHmECM4VdoqPF0IEfoZdBUsS&#10;InYaPPr7FTbBZCZKLH2CvisicfLlC5bcZOLGxagNW6QYmgJ79+7VwhmlKLF014q4SSCYGj5Fve5r&#10;5eIK3R+6+dBuqji8HUHf4PXXX3fcgVwgV7i5BG3o9prjdl4O9EqI4FxDhgzRFlhhEExeCZGwCSYv&#10;hAiwDJNgkhFWTjREop8pSTCFkeLjhRCBv3L83FnpTpq8brKXYeG4jZcIEdl5mASTV0IkbIKpY62O&#10;tGPtDk3gOUcO5xE+YRJM3x34jpoUaUKNGzemefPmOX5WwhYphijxbz//5ijkX38RkmBqGoKGjNQQ&#10;cUuIwN8wCSYvhAh8DDOCySshAj/DJJi8EiJhE0y96uaji+fcjx9JME14tCe1r9zY8fvBy4FeIkTk&#10;ecLUkLEiRKyIG0kwhRHBJFPOSpcprYkjOzXMofPkyUMXTp+jH4a9T9dek8JpU0/HeSFEcKI5c+ZQ&#10;s2bNaFCD9tTn/jaezu20kdTg8ZIyIwmmMFJ8vEaIhEkw2REiVvdEEkxhRDC99/p7NOTJIYbBFPCR&#10;y4E7HT0hHycfEjDQ2CUPyqQoMV5Cb775ZpLTWBE3l0WKU9G3QxbTVVddFZSb1OaNF2j6liVamC0e&#10;WjcWVorPwk/WU6NJ3RyJqkb7jxz6bNmyURgE032jO9PK/dZlq83wDSuCyQ8hEqZIcZ/3JtBLK5xr&#10;iOhxlbtLzZ5vRs+OcJYi4ua5l8f6IUTQR1gixV4JEfgYJsHUqXYn2r56O0EI0g0hAj/DIphkhNX9&#10;999PS5cudfXYhEkwvdr1VZr1yiwt3Q3kpxuTIsXTtkyjomWLumnq6tid64UocbX2jjVE9J1LgilL&#10;7oI0YO5eV+d1e7BXQgTnkSk+j3QbS1Uf6uj21I6P90OI4CRhEUyr3hxBC8Z0dx0hAh/DjGDySojA&#10;z7DKrH+x4wMa9VQNVykz8oEKM8Xn4dd60byda1xFiEg/pUhx0ASTHSFiRdzA17AIpqEr3qBe742j&#10;GTNmEMqRuzFsYGIjc4GQYHhASDEEZX4IEcyp8O1PTdcFvvZ5atbLNOnDBZ5SZqRIcftB7alNn+AI&#10;Jj+ECO5vWCLFMi3bKLvE7jmTBFOVhlVo+LvBpsi1uLsFfbVXRBoaBFPATyZu7O5WjH4/dOiQ9pIt&#10;JUJgMfkOyjZs2ED49+GHH1KFChWSnMaKuMHBkmBqX6kxZUuXKSg3CbnH+W4uQPv373d9jlWrVmmL&#10;ghpFSlO5m4u7bu+0weI9G2j3kYP03XffabsGbk3m9/YW0UspAtppwI7G4OVTNTzsqswY+Y8FMgTk&#10;bs91EzW+q7rbS3R8/I5vP9MEnp2KqkZ3LCOYWpStQ/mz5HJ8XrcHQuX/mtTXa4t4L5Y3b146ffY0&#10;PdTpIS/NHbU5dvQYLZ622HXKjOxcRjCVqVmGit1TzNE5vRy0fuF6+vLTL+nw4cOUO3du111IgqlV&#10;bzF+UgSzU4cJ2/Qh07V3sltCBBf0448/0o033kg333EzVWtUzfU1Om2w76N9tHXFVlq0aBHVq1fP&#10;abOE46QGU92WdSlnvpyu2ztt8M74d0QKRGo6evSo0yYJx3300UfaBKZEhRJ0dzXrSlSuO9c1QCn1&#10;vdv2EjY5brvtNtddtW3bViMAqjV9hlKlSe+6vdMGS19/gcqUKZOoyozTtlggZ8yYkbLceBOVvb+5&#10;02aujzt6aC/tXveeJ0IEJ5MRTCVrPkQ589/q+vxOG2xZMoMunj1Fp06dctok0XF33HGHNlep266/&#10;p/ZOGp0+dZw2zIukDDrVENH3KwmmW+6sSLeWCm6B/NnWlfTNvu302WefUZEiRZxcWqJjZATTs9Wb&#10;UrqUaVy3d9IAZPWgZVO0whebNm1y0iTRMXhOMmXKRLdkzUOPlnFHQLs52adHv6SFu9ebEiJm4sTy&#10;HDKC6eFSNYWGTH43p3Z1LFKQTv/9J508edJVOxyMirG33HIL3ZmnMNUrfrlQiuuObBp8eHAXrT+4&#10;0xMhgq67du2q6bI9WakRZU8XnBbpqDWzKWfeGx0J9xtdcpYsWeiaG66hhm2dpZ57wfnwl4c14X43&#10;OnX680iCqVL9SlS4RGEvLjhqs/LtlXT44GFNbgPj1a0hgglr5bb92gYWqAASDKnZZsEU8BnzHmwC&#10;1qxZ0+0luDqeU6VcwRU5GIK1EK4N2kqUKEG7du0yPI0dcfPVV185zl/1ex3YFUQYuBfDhNtJxRIv&#10;fevbYPEIfQ4vhpDSihUremnquo2fcvN4oSBUNGhD/uY333zj6TQ/C2FvtEdUWNCGRS50eLwYmP9u&#10;3bp5aeq6zZEjRzTSwIthwo1c9aAN0XHQh/JiyFmuXj04MlHvE97LXj+aCHmeO3eul0t01aZAgQKE&#10;97MXw05P/vz54378gKjYsWOHl0t01QY7gni+vBi+ofjGhmGYAD/yyCOeTgXNjIkTJ3pq66ZR1qxZ&#10;tYqLKVOmdNNMO/b3338nkN3436ANC7Nhw7wVXoC4LSLCwjDMa7DJ58VKly5NH3/8sZemrtpUq1aN&#10;1qxZ46qNPHjPnj105513emrrttHbb79NDz3kbRMFc9PJk4NNJ8b1IDIb4+eGG25Icnlm5cDlgSBo&#10;MS8KY/x0796doMXhxbAxgjlq0IYIPjxfXkwSTF7aum0Dwrp9+/Zum2nH9+vXjxApH7SlTZtWey6x&#10;AeDFMDfFxlbQBiIYuq5eDBvJSOsOwzCvQTEEI+OImzDugMdznD17lrCrGLQVL17cdLDZETfwDSFk&#10;0FEI0jDJwyTdqyEVCTo+QRt89DIhlX7BR/gapOHFinvuxxClhV2qIO32228nTPK9Gj4i+BekXXvt&#10;tVS+fHlfp0D634ULF3z1YdcYi52bbrrJ7jDT37FDgYiDoM3v+MH76tdffw3UzeQyfkCaInowSPM7&#10;frAAMdt0UOk3Il/TpPG+2//5559rYc9BGvyDn34Mu4mIygzSQDIgatOrIToLEclB2jXXXON7EwWa&#10;POfOnQvSTQ1Hr6QNHEOkyO7duwP1EZ3z+FEHceHChSlnTuMoSDviBl5gA8croe/0KhDxahTB77R9&#10;PKx9nPj6X1j74DoQRYZo4SAN80vMM70aovmD3lyHnAc2YfwYiO4zZ8746cK2LchZq+heJm5sIUze&#10;BzghbpI3Qnz1jAAjwAgwAoyMn33CAAAgAElEQVQAI8AIMAKMQOwQcELcxM47PjMjwAioQICJGxUo&#10;XsF9MHFzBd9cvjRGgBFgBBgBRoARYAQYgf88Akzc/OdvIV8AI2CLABM3thAl7wOYuEne95+vnhFg&#10;BBgBRoARYAQYAUYgvhGQ4vdIi7n66qvj21n2jhFgBDwhMHz4cHr00Uc9a1Y6PSmLEztFKs6OY+Im&#10;zm4Iu8MIMAKMACPACDACjAAjwAjoEOCIG34cGAFGQBUCTNyoQjLkfpi4CRlwPh0jwAgwAowAI8AI&#10;MAKMACPgAgFU08yRI4cmRMsRNy6A40MZAUYgCQJM3PxHHwombv6jN47dZgQYAUaAEWAEGAFGgBFI&#10;FgicPn2a0qVLR5cuXWLiJlnccb5IRiA4BJi4CQ7bQHtm4iZQeLlzRoARYAQYAUaAEWAEGAFGwBcC&#10;IG7Sp0/PETe+UOTGjEB8I4DS6YisC9qYuAka4YD6Z+ImIGC5W0aAEWAEGAFGgBFgBBgBRkABAkzc&#10;KACRu2AE4hyBKlWq0KBBg6hixYqBesrETaDwBtc5EzfBYcs9MwKMACPACDACjAAjwAgwAn4RYOLG&#10;L4LcnhGIfwS4HHj836OYesjETUzh55MzAowAI8AIMAKMACPACDAClgiwxg0/IIzAlY8AiBtE3NSs&#10;WTPQi+WIm0DhDa5zJm6Cw5Z7ZgQYAUaAEWAEGAFGgBFgBPwiwOXA/SLI7RmB+EeAI27i/x7F1EMm&#10;bmIKP5+cEWAEGAFGgBFgBBgBRoARsESAiRt+QBiB+EWgSZMmdO2119KcOXN8OcnEjS/4rvzGTNxc&#10;+feYr5ARYARih8BVV11lePJ8+fJRjRo1qFu3blS4cGHtmA0bNhCE6WbMmEEtW7ZU6vQ999xDqFbw&#10;zTffKO2XO2MEGAFGgBEIHgEmboLHmM/gHgGe4xCNHj2ann32WXrkkUeYuHH/CHELNwgwceMGLT6W&#10;EWAEGAF3CGBS06xZM3rxxRcTNTx48KD2of/5559p+/btdNNNN9FXX31F48aNo0cffZTuvvtudyey&#10;OZqJG6VwcmeMACPACISKABM3ocLNJ3OIQHKe41StWpWOHj1Kx48fp1OnTjFx4/CZ4cN8IMDEjQ/w&#10;uCkjwAgwAjYIYFLTvn17mjhxYpIjV65cSQiv7du3L/Xo0cMXlv/88w/t2rWLzpw5QyVKlKD06dMn&#10;6s8tcYPoH9hdd91FadOm9eUbN2YEGAFGgBHwh8CPP/5IN954I128eJGuvvpqf51xa0ZAEQJX8hyn&#10;V69e9PLLLxPmV0Y2dOhQ7c+YvwEHFRE35cqV08SJq1evrugOGXfD4sSBwhtc50zcBIct98wIMAKM&#10;gNWk5rvvviPkM9977700ffr0RKlSlSpVolKlSmnEyfvvv08pUqTQwMQ7G8QMiJjNmzdrf8Pv999/&#10;v5Zffc0119Cff/5JrVq10sJ306RJox1jR9zAl/z589OwYcNo0qRJhN1dLBDy5s1Le/fupVSpUvHN&#10;ZAQYAUaAEYgRAkzcxAh4Pq0lAlfyHMeOuNEDo4q42bdvHxUoUIBSp04d6JPHxE2g8AbXORM3wWHL&#10;PTMCjAAjYDWp2blzJ1WsWFFLmRoyZEgSjZvZs2draVb/+9//aMCAARohU758eU2rBulV2H39+uuv&#10;qXjx4nTLLbfQK6+8okXHrF27lnr27EmtW7emqVOnuiJucufOTU8//TTVrl1bO0/Hjh21Pjdu3JhA&#10;AvFdZQQYAUaAEQgXAU6VChdvPpszBK7kOU4siBtnqPs/iokb/xjGpAcmbmICO5+UEWAEkgkCmNRA&#10;aFiG1MrLPnnyJDVs2JCOHDlC+/fvJ4gVG4kTQxunX79+BJIHETYQM0ZKVJEiRbSuGjRoQF988QUd&#10;OHAgEaIgcbp06UKfffYZ3XbbbY4jbjBRAYkk7bnnntPEkrdt25YgopxMbh1fJiPACDACcYPA6dOn&#10;KV26dHTp0iVOlYqbu8KOXGlznIwZMybc1PPnzxP+ZciQIeFv2Eh75plnktx4VRE3YT1RTNyEhbTi&#10;8zBxoxhQ7o4RYAQYAR0C+JgjzQgTbr1ByA5kzdy5c7WIGZgRcYPJer169TRiBgJ4kydP1iJpYN9+&#10;+62WToW0qOHDhyfqf8+ePVo0D4iXgQMHOiZuoitaMXHDjzMjwAgwArFHAN8CaJexxk3s7wV7cBmB&#10;K22Og7RyadhY+/7777WUdmmIQm7evDkTNzwIYoMAEzexwZ3PyggwAskDAUxqoGEDgWK9lSlThnLk&#10;yJHob2blwBFpU6FCBS1V6dChQ5Q9e3atHcgcTChAApkZ0rBGjRrFxE3yeNz4KhkBRuAKRYCJmyv0&#10;xv7HL+tKnuPEIlVq1apV2rwuerNP9WPCETeqEQ2pPyZuQgKaT8MIMALJEgGr/O9oQMyImzx58mgl&#10;J9HXm2++qene6IkbkELQtDGy66+/nm644QYmbpLl08cXzQgwAlcKAkzcXCl38sq6jit5jhML4gak&#10;DaKkoTMYpDFxEyS6AfbNxE2A4HLXjAAjkOwR8DupgcZN//796YMPPqAVK1bQlClTtP8tWbIknTt3&#10;jgoVKqSlS7333nuJsD5x4gShOkGxYsUIOdtOq0pxqlSyf2QZAEaAEYhDBJi4icObwi5pG0rYPJo4&#10;caItGmY6fvE6x2HixvaW8gFhI8DETdiI8/kYAUYgOSHgZ1KDkFmU+QZ506NHD7pw4QJVq1ZNy7n+&#10;6KOPKGvWrFoZcWjeLFiwQNPCQUnwP/74Q6tENXbsWC2dClo6TNwkp6eOr5URYASuNARYnPhKu6NX&#10;xvVcyXMcFILYu3evVmDCzlSJEyPiZvDgwVSjRg27U/r6nSNufMEXu8ZM3MQOez4zI8AIXPkIeJ3U&#10;IEz2zjvvpAIFCtD69evpuuuu08DCf1etWpUee+wxmjlzpva3pk2b0rx586hSpUqaeOXhw4c1LRyk&#10;VdWvX187hombK/9Z4ytkBBiBKxcBLgd+5d7b//KV8RwncvcwL8PGGqqA+jFOlfKDXjJoy8RNMrjJ&#10;fImMACMQMwTeeOMNrYy2viqBmTPHjh3T0qAgRPzLL79o0TKYCEDjRm8ozY3fKleuTPnz59d+mjZt&#10;Gi1btox+/fVXuuWWW+jRRx/VJhLSli9frqVWNW7c2PD0iNKZP3++du6bb7454ZgdO3ZoJFCdOnUC&#10;F8uL2U3iEzMCjAAjEOcIMHET5zcombrHcxy1N56JG7V4XnG9MXFzxd1SviBGgBFgBBgBRoARYAQY&#10;gSsIASZurqCbyZfCCJggwMQNPxqWCDBxww8II8AIMAKMACPACDACjAAjEL8IMHETv/eGPWMEVCHA&#10;xI0qJK/Qfpi4uUJvLF8WI8AIMAKMACPACDACjMAVgcCPP/5IN954I128eJGuvvrqK+Ka+CIYAUYg&#10;MQJVqlShQYMGUcWKFQOFhsWJA4U3uM6ZuAkOW+6ZEWAEGAFGgBFgBBgBRoAR8IsAR9z4RZDbMwKM&#10;gESAiZv/6LPAxM1/9Max24wAI8AIMAKMACPACDACyQIBJm6SxW3mi2QEQkGAiZtQYFZ/EiZu1GPK&#10;PTICjAAjwAgwAowAI8AIMAKqEDh9+rRW2e/SpUucKqUKVO6HEUimCDBx8x+98QcPHqRbb731P+o9&#10;u80IMAKMACMQjcA///yj/emqq65icBgBRoARYASuEATwbrd6r69Zs4aqVauWcLXr1q2j6tWrm159&#10;pkyZ6Pjx44l+79SpE02YMMG0zRNPPEGTJk1K9HvWrFnpxIkTpm1WrVpFNWrUSPh9/fr1ifyMbpgx&#10;Y8Yk/T399NM0fvx403O0a9eOJk+enOj3bNmyJbk+/QErV66kmjVrJvxpw4YNVLVqVdNzePGrbdu2&#10;9Nprr/nya+PGjVS5cmVTvzJkyEC//vprot87d+5M48aNM23Tpk0bev311xP9niNHDvr5559N26xY&#10;sYJq1aqV8PumTZuoUqVKpseDaDx16lSi35999lkaM2aMaZvWrVtT48aNtXu9dOlS7bhcuXLRTz/9&#10;ZNpm2bJldN999yX8vnnzZkuNGCO/nnvuORo9erTpOR5//HGaNm1aot/d+rVlyxaqUKGCK7yCenUx&#10;cRMUstwvI8AIMAKMACPgEoHUqVPT559/Tnnz5nXZkg9nBBgBRoARYAQYAUYgfARAbtSuXZsWLFiQ&#10;iCQK35Mr+4xM3FzZ95evjhFgBBgBRuA/hABKSvbp04fq1av3H/KaXWUEGAFGgBFgBBiB5IjAnj17&#10;tMiiqVOnalE3bMEhwMRNcNhyz4wAI8AIMAKMgCsEnnzyScqTJw/17dvXVTs+mBFgBBgBRoARYAQY&#10;gTAR+Prrr6l06dI0YsQIQloSW7AIMHETLL7cOyPACDACjAAj4BiBiRMn0tq1a2n+/PmO2/CBjAAj&#10;wAgwAowAI8AIhIkAKqYhSrh9+/bUu3fvME+dbM/FxE2yvfV84YwAI8AIMALxhgDyxFu2bElffvll&#10;vLnG/jACjAAjwAgwAowAI6CJUJcrV04TF3711VcZkZAQYOImJKD5NIwAI8AIMAKMgB0CZ8+epTRp&#10;0tCZM2coVapUdofz74wAI8AIMAKMACPACISGAErcV6xYke68806aPn16aOflE4mqo6JEXaT+KBsj&#10;wAgwAowAI8AIxByBggUL0syZM+mee+6JuS/sACPACDACjAAjwAgwAkDg/PnzWqn6nDlz0jvvvENX&#10;X301AxMiAkzchAg2n4oRYAQYAUaAEbBDoEmTJtrEqEOHDnaH8u+MACPACDACjAAjwAgEjsDFixep&#10;Tp06dOHCBVq9ejWlSJEi8HPyCRIjwMQNPxGMACPACDACjEAcITBo0CD6/vvvadKkSXHkFbvCCDAC&#10;jAAjwAgwAskRASToPPjgg3T48GFav349p3LH6CFg4iZGwPNpGQFGgBFgBBgBIwQWL15ML730Em3d&#10;upUBYgQYAUaAEWAEGAFGIKYIIAJ448aNtGnTJsqQIUNMfUnOJ2fiJjnffb52RoARYAQYgbhDADta&#10;RYoUoT/++CPufGOHGAFGgBFgBBgBRiD5INC3b1+aM2eOtpmULVu25HPhcXilTNzE4U1hlxgBRoAR&#10;YASSNwIZM2ak7du3U6FChZI3EHz1jAAjwAgwAowAIxATBEaPHk3Dhg2jbdu2UZ48eWLiA5/0MgJM&#10;3PDTwAgwAowAI8AIxBkCVapUoY4dO2o55WyMACPACDACjAAjwAiEicCMGTOoa9eutGXLFt5EChN4&#10;i3MxcRMnN4LdYAQYAUaAEWAEJALPPPMMpU2blgYPHsygMAKMACPACDACjAAjEBoCS5cupaZNm2qa&#10;NsWLFw/tvHwiawSYuOEnhBFgBBgBRoARiDMEpk+fTgsWLCBMntgYAUaAEWAEGAFGgBEIAwFUjapX&#10;rx4tWbKEEP3LFj8IMHETP/eCPWEEGAFGgBFgBDQEdu3aRQ0aNKAjR44wIowAI8AIMAKMACPACASO&#10;wI4dO6h69eo0e/Zsqlu3buDn4xO4Q4CJG3d48dGMACPACDACjEDgCFy4cIFSpkxJJ06c4NKbgaPN&#10;J2AEGAFGgBFgBJI3Ap999hlVrFiRxo8fr6VJscUfAkzcxN89YY8YAUaAEWAEGAEqWrQojRkzhqpW&#10;rcpoMAKMACPACDACjAAjEAgCX3/9Nd1zzz00cOBAat++fSDn4E79I8DEjX8MuQdGgBFgBBgBRkA5&#10;As2bN6eSJUvSc889p7xv7pARYAQYAUaAEWAEGIEffviBypYtS23atKEBAwYwIHGMABM3cXxz2DVG&#10;gBFgBBiB5IvA8OHDCaHLKMnJxggwAowAI8AIMAKMgEoETp06RWXKlKFq1arRxIkTVXbNfQWAABM3&#10;AYDKXTICjAAjwAgwAn4RWLVqFfXo0YM++eQTv11xe0aAEWAEGAFGgBFgBBIQOHv2rFY16pZbbqFZ&#10;s2bRVVddxejEOQJM3MT5DWL3GAFGgBFgBJInAtgJy549O507d46uvvrq5AkCXzUjwAgwAowAI8AI&#10;KEUABRBq165NadKkoYULF9I111yjtH/uLBgEmLgJBlfulRFgBBgBRoAR8I1Azpw5aeXKlVSsWDHf&#10;fXEHjAAjwAgwAowAI5C8Ebh06RI1bNiQzpw5o80vrrvuuuQNyH/o6pm4+Q/dLHaVEWAEGAFGIHkh&#10;cO+991KzZs3oscceS14XzlfLCDACjAAjwAgwAkoR+Oeff7Q5xaFDh2j9+vWUKlUqpf1zZ8EiwMRN&#10;sPhy74wAI8AIMAKMgGcEoHGD3bERI0Z47oMbMgKMACPACDACjAAj0KFDB/rggw9o+/btlCFDBgbk&#10;P4YAEzf/sRvG7jICjAAjwAgkHwTmzJlDU6dOpTVr1iSfi+YrZQQYAUaAEWAEGAGlCLzwwgs0ZcoU&#10;2rZtG+XKlUtp39xZOAgwcRMOznwWRoARYAQYAUbANQL79++n8uXL08mTJ1235QaMACPACDACjAAj&#10;wAhMmjSJBgwYQFu3bqWbbrqJAfmPIsDETQA37qefiKZNIxKC3YFapkxEnTv7O8Xo0SQWBP76sGt9&#10;/fVEbdsSZc1qd2TS30UKJs2eTfT33+7bumlRoABRy5ZuWiQ+dt48os8+897eSUtU6WvcmOiOO5wc&#10;nfQY3OfJk4nOn/fW3mmr9OmJRCQm3XCD0xZJj/vwQxKhnN7bO21ZrRpRpUpOj0583OrVRJs3e2vr&#10;ppUQ/ad77nHT4vKxohgRTZhAdPq0t/ZOW6VMSfTkkyTCbp22iM34adKE6PbbvfmIVj//TCL6hejP&#10;P7334aSl/t3+t3j5pRQAf/PNN452yH78MfL9+esvJ2fyfky2bERPPeW9vdBDFBNI7+2dtITeYps2&#10;JCpzOTk66TFffkkkAp4C//6ISqzUvLk3H2WrXbuIFi/214ddaxQ2a9qUqGBBuyONf8dzefiwt7ZO&#10;W6EwipBvEAsTpy0SH/fDD0TTpwc/fvBM4jvp1cKYu/kdP0uWEO3c6fUKnberX5/orrucH68/csEC&#10;or17vbV12goSIvg+Ym7kxfbsIVH1h0hIkwRqxYsTPfCA91OIQA46etR7eyctMb4h95Y/v5OjjY/5&#10;7juiN98kunjRex9OWt54I1G7dk6OTHrMV1+RKM+t7tuzd+8cWr68I7VqtZGyZbs8CfK79glj/Phd&#10;++zeHRk/QVuJEiQEn4M+CxETNwFg/NJLRL17C3DFQjtoEymKdPfd3s6ycWNk0RqGn8OGEXXt6t7P&#10;J54gev31cHw8dswbuYSrkhgGjSUmKF5fQK+9Fpk8BO0j8Fi+nEhoqno2TLrFOjVwXwsVIvriC29u&#10;imI/BJI2aDzvvNP75Pf994nuvz94H4EgSEGvk5Swxg8mpZhoeLWRIyPvsaDvOfwDeVmhQsTTUqVK&#10;0aBBg+i+++6zdV1EQotdtXB8xKIMz6cXA/Hzyy/B+zlkCFHPnl48JGrdOrKID+N+nzhBlDGjNz/R&#10;qnLlyDMTtK9YNL3xhns/QSjKyPygfWzfPkJYezGMHYyhoH2EbyDbMNl3ayA8y5ULx8eXXybq3t2t&#10;h5HjRZVh+uOP4P2sWpVo7VpvPob17QHh36qVNx8xlwLRHcYz6XWT9MgRorx5I9cXtJ/YMBg3zhuW&#10;aNWlC9ErrwTvJ86FzWcvJDLeYZhTqcDyn3+WCk8eFf/Wiv6SLhjxbva6uRHW+KlXj2jRIm/3vGZN&#10;EqnmarC088Dr+LHrV/87Ezdu0HJ4LBbHWCSLeXbCxNthU8eHof+3347s+HvdjZeLOqwFvH6Y7RwG&#10;sdSrF5HXyTM+yEL0XJsoyo+C3Tnd/j54cCS64/vvibAY92J4eaEtooOCsLNnierWjSzCl+Id7MEG&#10;DiT63/+Inn2WqEEDDx04aDJ3buRjg51f+OvVsDOFyCBMVoIyRF8gQgQfVi+GXTTc92XLvLR21gYY&#10;3nwzEXbcvBieR+w+41o7dvTSg30bjB2MofHjve8gA0cs6rDDFISJipcE0tPPxx9+YexgpxuLuypV&#10;gvA0QhRgNxC4ynO0FSGLN4sHoRdepjaGCBNENmDBVaaM3dHefp84kQhRhn42DhCRlyKF9/eZnecg&#10;lbp1iyzC+/a1O9r494oViTZtijyXQckB4FnCJoqfjQN4j53Tb7+NPDcqJvvRiIBke/jhSMSNl3GK&#10;SJt8+YiKFPFOqtjdRZzj8ccjBDK+Q14MkU+4Pmw2ed0UszsvSKX584k++gikrN3RSX9ftYoIkZjV&#10;q3t/tu3O+vHHkXnhiy9G5nBeDOM7XTqid9/10tpZG0TNYpxu2ODs+OijMFawaMV8OghDZC42c/1s&#10;bBQuTHTwINGKFUSIYA/CnnkmEnnkdeH59deRuQoiWv2QKlbXhkgZkF/Y0BVZP54NcwFEg2Ec4n0U&#10;hGGTB3PDAwe8RShibONdPmNG5L3p1XbvXi/Gbx3xDC4TJHGVRN3ItQ/em7lzezsDxk+OHJHI1CAM&#10;UeN16pDYtPI+18YGLaJnMRbxTgrCOnUiElntnsePG5+YuHGDlsNjEUaMMDdMAGbOdNjI5WHYQcTE&#10;AhM+IX/gyTDBxyIBLwVENwRheHFhseSFuEFYKBbWSPPAh08UVwnEMBEF4YAdA4Q2ujW8XGvUIEII&#10;J9KRsMuk2n7/PYKFH+IGk1AsZmrVikwAgrDhwyP3Ccw47rsX0+/M4mWLNIIgDAsxkC9eiBu0kekC&#10;CK33SvjZXRcILIzPTz+1O9L4d6TWvfce0W23Ee3b560Pu1aY8D4qNnPGjvVGDmERgh1FjB8850i7&#10;Um2nThEh/QhEmJ90EuCICC0QYe+8o9rLSH/9+0eIMOwgg7iGjRXgbhYs/dsOVhdYwMsJLnZ5gzBE&#10;HWHHUugbUunS7s+A51lGGvghzK3OjEkaFrcgrPv1c+8jFjB454L0wyT8uefc9+GkBZ4lLGz97HrC&#10;R0TriOJjGtGEaAzVhu8j3kWPPOJtgwLE7tNPR8Y3vulIu1JtGJsYo5jbIFLXiyEFAwsZpHdjgywI&#10;e/55oldf9U7cYDcevuG7g/EThGHTBIslbED26eP+DJ98QlSyZKTdr796T6O1OzOeI8yBMRd2a9gE&#10;wyI+yLnbW28RtWgRIRpAOLg1LFwxD0Baj98NMatzg/zCRrBX4gbPM55rzH/xvQ1ifGNhDKkAv8QN&#10;oj2PH48Q+0OHur0jzo4HeYzv7+efE4F4c2P6tQ/mAsjg8GJ7xI5fBRG2O0OwP40xGYwyzNswpcB8&#10;IU8e92fYsiUSnBDk+MG3As8/5oiI5Hdr+vGDYAXMCYIwfHOxkYVvcNDGxI1ihPUfq9SpI5OxIBby&#10;fokbTPTw0UcYKwwDsGxZxWCI7vwQNyBTQKrAEG0DRj+Ij4Ff4gaLK7nb44WgcoK6X+IGRANYZxhe&#10;spiYBkE2qCBuEAYrd1Mw4cGOQxDmh7iBHhKiImB+wvLtrssPcYPJE3YSpdYJiBssalSbX+IGKR5y&#10;0u0nLN/qulQQN/p3O6JFQNh51fSx8tWIuPlQ5MA8KUI5P8cs0MJApMhFe5DfH7/EDUKXZWqD37B3&#10;Mzj8EjdywYX+QVhgMyaI748K4gZREZKcQgRCEAXI/BA3WIhg8SJJcmwY+dGUM7vnfomb6PEDTasg&#10;iGQ/xA0WIvh2Y04A00fmqXy3+yVuoPUgSXJs5mDzLQjzQ9xA00Xq2/iJzLO6Lr/EDUhjEAwwbL5h&#10;cRiE+SFuQPYg2gYEAAwR8kipVG0qiBu5JoFvmTNHiE9oOak2P8QNNoVAkMMw1oGr20iRgyJEq5yY&#10;DIwYMUJEIT5ueHl+iRtEBa1bF+naD8Fkhb1f4kauSXAObDLhHR+EMXETBKoh9YkdCn16h9fdPjt3&#10;/RI3IBj04eOIGMHOt2rzStxgogdmXb9OCepj4Ie40U/05IcApIjqyZ5f4gbRX/o0LohaY4dEtfkl&#10;bkB0YsdTkg0gmbBgCiJNzitxg/uLqAYpFHjttZEUhSCIMD/EDcLb9btJfvVdzJ4VP8RNWONHBXED&#10;/PQ51tiFxm60ajMibs6KXMm0adPSObFqu85iloloOv2iPSgi2Q9xA5IOZJ20oMaPH+IGCxEQDXj3&#10;SEP6jNxIUHnP/RI32ITBbulvv132KoiNGD/EDdLqkGYlDYs8pBCoJsL8EjeYB+lF8YMikv0QN4i0&#10;1ms2IZ0yCCF/P8SNXGDL+w0SGc9PEES3V+IGqR1II5aGby18VL3R6oe4AUmHuQ/0r6TpIzFVvof8&#10;EDfRWAY1vlUQNxCxhlitND8p3lb4eyVujNY+bonuI+JBLit24ruLXMdnkANnYn6Im+i5W1Djxw9x&#10;YzR+QDTp5x+qxhATN6qQDLkf/Y5s0B8DP8SN0UQP/gYx2fNK3CD/+6GHEt/AoD4Gfogb/c6x9BaL&#10;ZblDouoR9EPcYJcTixB9RQJEDICAyJJFlYeRfvwSNwilx4dUb8hpDiLlwytxA3+ixTmhH4NUIdXm&#10;lbgBUYHFnIyok34FEXXjh7jR79hIH/EMQTxQpfklbqIXIvAtqMWIEXGD8xUQbOFcEYZY2iQ3KXoi&#10;hTbYUQyCSPZD3MB96GfoDeMe2kEqzQ9xA5I7usoTvj/QmVCtH+OXuEEkQ3QqC75LqvXBvBI3RgsR&#10;3GekkfutpBX9vPghbsIcP16JG6OFCDAIYu7mh7hp1ChpEQWke2BXXrV5IW6QzoAI5GiJAD96PmbX&#10;5Ye4kelH+r5RUAS6j6rNK3GD8Q0s9SQ3fMN1gxhQaX6JG0gEQG5Ab9BnwTfSbUSL3XV5JW78rn1+&#10;FmGC9wjh00dEyM6LeKAtzA9xY7T2CULSwg9xg3Tu6KI4QRHdTNzYjYg4/R0CSsihi7YgQsj8EDfY&#10;RTLKmUTun5H/fuD2QtyYTfSC+hh4JW6MJnrwMYjFkh/iBulG+IhGGzQbEIar0vwQN9HRNtKvoKJu&#10;vBA3+MBjARedxxpU1IBX4gYLOaPQ9CC0WbwSN2GOH7/EjVxcR48VkCwQ/FZpZsRNQ5F7UEd8ZNqZ&#10;lO6KjvaUPgVBJHslbrvYE6IAACAASURBVCAIaSSMjvGDkHWVRLJX4sYo2kZiiWc9ekPB7733Q9xg&#10;IY/3mD7aRvrjp+KX0TV5JW6g34NrjLYgNmL8EDeY/+CZibYgiGSvxI3IejAsJAEC3Mh3P8+mV+LG&#10;iOSGH0ER3V6IG+gfoYhItOF7ixRYlRHTXombCxci0ceoXBltQRB1XokbvaSB3s8gxrdf4gaFXIxS&#10;zbzqD1mNLy/EjdXaxwnRfUpMdKBpU1HczImoIGBjXombMOduXokbM5IbkAQxfpi4sXva4vB3o2gb&#10;6WYQIWReiRurhxn+qp7seSFuIKZqoKOlwRnEx8ArcQOxLLP0MkywMDlTZV6JG6NoG+lTEFE3fogb&#10;VOwZM8YYsSCEIr0QN/ADFXuMLIj0My/EjVm0jfRZddSNV+ImOq1Hjyl2SvA8qDI/xI3ZQgS+BaEj&#10;Y0bcDBDlh06ImPlxBiU7rL4/QRDJXokbVPBAioyR4X7jvqsyr8SN2UIEfsF/jB+VUTd+iJvotBk9&#10;dl7FHM3w90LcWC1EcB7V6WdeiZuwx48X4sZu7qZ6MeKVuHnwQaIFC4yfIugwQT5ApbklbpCGjWhU&#10;6BcZmer0OK/EDSJ4zbJc/JQ/N8PeC3FjN76RQqVPkfR73/0QN/J7YOQDngdEDKmMuvFC3PhZ+5wX&#10;ZVgriXCsvCK3bp7ITb3KwUfKK3FjtfbBNyk6ysXPffdK3CCC16ygQBBENxM3fu5yjNpCmd6qTLPq&#10;EDKvxI1eqMkIKj9Vi4z680LcoJyglQan6o+BF+LGaqIHHFQvlrwSN0ZpPfr7hBcsXrSqzCtxA4V/&#10;5HKjBLiRBRF145a4MYu2kf4GQYR5IW7kwt/snmIipbJ0oxfixmzHRvqM8GXoBqkSDfRD3AAvaHSY&#10;mWodMzPi5j0xq3tFMBsbDcqnoFqWVcUF1USyF+ImWgchGk/V48cLcWO3EIHPeBbMNha8vEe9Ejd2&#10;C3n4onIjxgtxA00oaEOZmer0M6/EDeY9VpUWVRPJXoibUaOsU0hVV4v0QtxYkdx4BoIgut0SN3Y4&#10;qp67eSFurKJt5FhSTdR5IW6M0nr0Y1010e2HuDGLtpH+IgoL1ehUmVvixsm3x4zovihKjiEaF7ZM&#10;LLpSOGSgvBA3Ya99vBA3sRg/TNyoGjkh9WP3IMMN1R8DL8SNk4me6smeW+IGVQhQjcDKVH8MvBA3&#10;Zmlxer8xQbDQBXP1dHohbuyIBjigerHklbiBpgnwsjKENjuI/nSMq1viBiUop0yx7l51+plb4sYu&#10;2gbeYyMGUQ+qyqx7IW7M0nr06GLHBNonKswrcaOvxmbmh+qISjPi5mtRVq9o0aJCt+jfUoD/OhSL&#10;749b4sZMUyIaU7wH8A5RYV6Im2gRXSM/VH9/vBI3Zmkzep/xnUJ6mgrzQtxEC4Ea+aEy/cwLceN0&#10;/KisPuOWuInF3M0LcWNHcuP+I7UU7zhV5oa4wasTFeJQntzKVKbHeSFuJkwg6tTJ2kfVBUXcEjdO&#10;iAZcASokGaVKern/XokbiHcDLytTHXXjlrixI7nhuxHR/bfI7X1I5O/+KLQG1grl6hswqXdoXogb&#10;O5Ibp4YEg1m0i0PXEg7zQtwgKBkR8FammuiOW+Jmvxg1Q0XC/AqxNQEBJFjGjBlFOdz2IhzuYW1S&#10;ebVBmQBUwtgg6iWPFjPx1WI2delfgYiaQt2otkgsbiXCAjJlypQI40GiXMchMWt+QdToy4c3bRwb&#10;ct6xM4xBgGozWGBiUxQlEBE2il0v5Ccit1+VaK0X4gYLYxApiMJAxSa8KET0vVYGfPLkSKggPjJY&#10;2IFJV2FuiRt8PJDXCzIFtx2RTCgDjt1aCKDt2hVZPGOCD2xVmFviBj5ggoJyhxDoQqUElFnGAg6i&#10;m9BqAbZQ/0dkwfXX+/fSC3EDogGTbfgJ/zBZwiQeuwoglLB4R9oPJteqRAO9EDeItsEzCMKuXr1I&#10;dSZEXeE1gXt/7FgkJQ27DcD0xhv944ke3BA3IMFQZhclGhEmCh8LFoyUVkd0GPLi8awjRBz3XJVW&#10;h1viBpNiUTlaK7VbrFhERBkECEJDMf5xzyG8mi6dujLrbokbjBG8g/CexH1HFQ8shjGOsIt49Gjk&#10;/YN3KKo/qIi68UrcoIomxh7GEIgujBtUJcDCC8Kq8A9l4TEJ0Fd68fOEmhE36DO12LLeK+rX3nTT&#10;TQmnwPcHczVUSEHUGsb31q2R8tB4f+L7g+cA7yxVRLJb4ga7maiMAb2tUqWIsmWLvOcxfj77LKJv&#10;g4jVhQsjGgQqxo9b4gYLEezK4juDcY7vDyKZEPmF5xHfdmCJa0HFNqtIEjf33wtxg4V8mTKRdxHu&#10;Md5HeI/jWcUYxzsV1cVw3+H7nXe68cj4WLfEDe4ncMI9RxUPvCOBGZ5R3BvccxBlGEObN6tJP/NC&#10;3CB6ChpLmL9hWCEdFs8g3qX4HuF7P2NGZPyoIpLdEjdIIcYCGO/1kiUj0XUY3ygPjW84vpN4r2On&#10;GZpCKswtcYNFNUSJW7cmggBo9uyRMQ69GJBjuN/wDZFN+P9FkTwl5oa4wTwHi3i8u0uUiLyHsGCH&#10;Lx99FPn24BsO8V/cdxVaN26JG9xDjOXy5SOER+7ckf8+eTIyVpDqhfc75uyYC+MbqsLcEjdI60FV&#10;RYwbCCajZDW+RXhvYr4mxzfKrWNO4iBzx/YyvBI3+D5j8xxzfYxxvN/x3UE6GrDdsyeCJb6dmJuo&#10;MLfEDd6RGC/y24P1IjaOsHa89dbIvBLvc7mulD5i/fyJGFCIxEXlSTfmlrjB3A3zDMyHQIThO415&#10;MOaTO3ZExg/GOMYYxriKtY9b4kaOHzzPWCNivYAxgjngp58SiQKd2joCWGJNgfmICotL4ma2+Co8&#10;9dRTQgTvN63MGP7BPhB36FOBBh6YWQKFevjSRRnIGTCBIGw6dOggbmZkJYsKGT8J5a0cIi4evxfB&#10;7P1fqyqSOLeJJxX/ihcvrgLXwPqAMCAWWNJkpZToUqxg+aP4Kc8+eSFu8ODqyzFKxXo84IJXSzB8&#10;IHCcihetG+IGAw4fJYTTSkM1pC+/jFTIAEkiLfpaPAMpGrolbjAp1i8skN6TKlXkGQB20nAt+M3l&#10;u9TwUrwQN9HPm9wNw06OXktGJZZeiBucHy9+PeeLxTqIG70IMBZWOFZwxUrMDXEDLHFe/ZjAohP/&#10;8NxKg7CpvFcqnHRL3OD50+ODyT0KCyDCBWNRWvRxfnx1S9xEjx9UucP9h9/6sqfAFf9UlGf1StxE&#10;4yQjhaJFiVXiaUXcQHiwi2CtH9CxBtHfH0wAQXpFp0ep/P64JW6M8DEaPxjvmKipKBvslrjBuxrv&#10;GP1iDWQdFsVYyGFxEsT3xwtxA4zgpz4iHpjh3YMxo//7L78QZc3qZ4RH2rolbkC4Y/EuDWQIiDEs&#10;7PTVfEBC4b3qYqPY9GK8EDfR40cuYKMjZlWOcbfETfS55Y4y8ATpJS36WvzcdbfEjdH7BfcVcyN9&#10;kKDI6tAWT3jnqzA3xI3RPUR7+IJvhDSVcze3xA2wApGo37DAfBP4Yr9cP/fE9xKEhApzS9xE3+9N&#10;myLvSJAPeGdKUzm+vRA3+KbAB/08AkQ2yBpsuuhLwqucC7shbvDOhp/6bw/IGlQxBEkLgl6a/hl+&#10;VgjDvS8qymwRO16ZPTwIbomb6G8JxjKeU6Px8+efauZubokbo/EDaICbXGtILFV9G9Ff3BE3sib8&#10;X+Jt9rrYbmoQVRZiodgmQ6WL42JG/q3YnpIRMhfE09hSbBG8LWb2iK55S7zBsoHi/tcgtDhZ0MaD&#10;BQ2OHcTN4guU/l8G5L9E3ES/NM2IGxUvV9mHF+Im+vxmxI1KP90QN0bnNSNuVProlriJPrcZcaPS&#10;Ry/ETfT5zYgblX56IW6Mzm9E3Kj0E325IW6Mzm208FTto1viJvr8ZsSNSj/dEjfR5zYjblT66JW4&#10;ifbBjLhR6asVcdNJsK6YoA20UPg0I25U+uiWuInF+HFL3Bj5aEbcqMTSC3FjdH4z4kaVr26Jm+jz&#10;mhE3qvxDP16Im+jzmxE3Kv10S9xEn9uMuFHpo1vixujcRsSNSh/RlxvixujcRsSNSh/dEjdG5zYj&#10;blT66Za4iT63GXGj0kcvxI3R+c2IG5W+uiFujM5rRtzIY18SwqkoVLBDhLrkwmTWg7klbqJPYUbc&#10;eHDFtIlb4saoIzPiRqWfcUfcIM2pioh9fFzEjU9HvLOBoV583759tQepY8eO2hGIqEEt+RIiJnGT&#10;GNUI8zYy7B6C/Nkt4gBldA0TN9aPFBM36oYcEzfqsGTiRh2W6ImJGzV4XinEDTZOID6I76WZMXET&#10;QYaJGzVjR/bCxI06PJm4UYclEzdqsGTiRg2OspcgiZsZInezq9g9QaRNIeT2ejQmbjwCZ9Asbomb&#10;xiIZ+B2RaGukYwPhxCVCQONOQWWiJBnsLpGoidw76NrUsFCG+lAkQII9hCo2dhRhTNwwcQMEOOIm&#10;8hxwxI26F6zsiSNu1GDKETdqcJS9WEXcfCSEGKAn940+1yTq9EzcRABh4kbtc8nEjTo8mbhRhyUT&#10;N2qwZOJGDY6yl6CImwVChKmNEONBQIVfGREmbtTd87gjbmSq1A9CXW6aUEK7X8hKZxBxuVKrxujS&#10;UVM+pUjYQ5TNGcTCuzQmbpi4YeLm8jPAxI3LF4iDw5m4cQCSg0OYuHEAkotDrIgbpB/ju3paxA+n&#10;gniEgTFxw8SNw2qwLp5K9xo30Z1zqtRlRJi4cfXoWR7MxI0aLJm4UYNjkMTNKqH6jACKlSKPsRyY&#10;Ap/GxI1PAHXN4464QY34qVOnatWjYFlEwuVtokwNKkEhfQr6NdGTSDxY9wpFJaRKzUFJIJfGxA0T&#10;N0zcMHGjFyd2+QqxPZyJG1uIHB3AxI0jmBwfZEXcoBOI+EMbTka2RnfMxA0TN0zcRKp/eTHWuImg&#10;xho3Xp6epG1Y40YNjuglOWvcIC0KhX4QcVMLZbIUGBM3CkD8t4u4I27kpX0l6kWjstRhURv3C6jA&#10;6ewZUWe0m6h1feO/tXqZuCGKriql7hGJlJ4dNixSPQTl7LwYixNHUGONGy9Pj3Eb1rhRhyV6Yo0b&#10;NXheKRo3QAObIeXFS/9pk9rETNxEnhlOlVIzdmQvnCqlDk+OuFGHJUfcqMGSI27U4Ch7UZkqlTPn&#10;HqosPuwIoEDEjSpj4kYVknFYVSr60k6Kulogb1BBCiXA582bpx2SX9SBQy353Llza6FcHHETIViC&#10;MCZu1KHKxI06LJm4UYclEzfqsLySiBvowWETZcqUKYYAMXHDxA1H3HDEjd+3J0fc+EUw0p4jbtTg&#10;iF6SY8TN1Klfi6CI0jRixAgtw0WlMXGjDs24jbgxu0Ro4KCi1MyZM6lZs2Za2e99+/ZR0aJFqUyZ&#10;MrRt2zbX6HCqlDVkTNy4fqRMGzBxow5LJm7UYcnEjTosryTi5v3336f+Ip8KZUCNjIkbJm6YuGHi&#10;xu/bk4kbvwgycaMGwcu9JD/i5gchTVKWnn22PfXu3Vs1nMTEjTpI4464yZgxo3Z1iLQxs/1iREEs&#10;Cfn3W7du1Q676qqrtP/du3cv3XHHHaZtkXa1aNEirSKVzN1j4oaJGyDAVaUizwGLE6t7wcqeWONG&#10;DaascaMGR9mLncYNigQUKFCAzp07Z1jhkYkbJm6YuGHixu9biYkbvwgycaMGweRJ3BQseEJE1paj&#10;+vXvo4ULX1UNpdYfEzfqYI074gaEyu7du8XDs5AaNGhgeKUo+w2xRBA0krgZOXKkVmseosZjxoyh&#10;a6+91rBtv379aPDgwVroN8qcwZi4YeKGiZvLzwATN+pesEzcqMWSiRu1eNoRNzgbNlM2b96sFQmI&#10;NiZumLhh4oaJG79vJSZu/CLIxI0aBJMfcYOqkVmzVqQLF+6k5cunC9kR1UhG+mPiRh2ucUfcvC7k&#10;+Tt06EAVKlTQNG2kALG85L/++ksL40IOXq9evYQo7xDtJzx8IGB27txJQ4cOpeeFIlsK3YwC1ao+&#10;//xzqlKlirZziNBv6OQwcWP/MHGqlD1GTo/gVCmnSNkfx6lS9hi5OYLFid2gZX7slZQqhausUaOG&#10;tsnRFC+vKGPiJgIIixOrGTuyFxYnVocnixOrw5LFidVgyeLEanCUvXgVJz5//jxVr15dZKrkpDNn&#10;3hHEzdVM3KQnDYPly73do8yZkTFEhHlgunTe+rBrFXfEDUKyH374YVqyZAllFghA1bpatWradZwS&#10;SMydO5fWrVsn0loK04cffkjZsmVLuEYQM3Xq1KFvvvlGm2y2bNkyIfIGETyoS//rr7/StGnTqEWL&#10;FnTNNddobUH4QOgYUTzpsXoxMExc69ata4dn6L+LMSfw4KpSAH7ZMqJ69bxjwalSkceXI27UD2NO&#10;lVKDKUfcqMFR9uIk4gaRrPhWYkMk2pi4iSDCxI3a55KJG3V4MnGjDksmbtRgycSNGhxlL16IGwQz&#10;YL184cIF+uGH1fTllyk0soIjbpi40T+dV/0jzOnjipSm2bNna0QLCBsYJo85c+bUiJwJEyZQ6tSp&#10;k3R37NgxrYw4RIp//PFHkqfMlCkTFSpUSIvWqYfVvc6wk2gnagyBxlatWjl1P7TjmLi5DDUTN2oe&#10;OyZu1OCo74WJGzWYMnGjBkc3xM2bb76pRb+uWLGCiRsT+Jm4UftcMnGjDk8mbtRhycSNGiyZuFGD&#10;o1fiBuviBx98UKvYvH79errrrlR08GAkyoSJGyZuPBM3aPjzzz9rKVBnzpzR+kGKE6JwcmEVZGNH&#10;jx6lEydOJByVNm1aypEjB6VKlSpJSwghg3W0MrQ3amvnR9C/M3HDxI3qZ4yJG9WIknhnkXh/EB06&#10;5K1vBAfin81rylvn/7biVClf8CU0vtJSpT799FOqXbu2thESbRxxE0GEiRs1Y0f2wsSNOjyZuFGH&#10;JRM3arBk4kYNjrIXtxE3kCNBlsmmTZsoQ4YMdOutxMSNAFPQDSLrhokb/dPpKuJG7WN95fbGxA0T&#10;N6qfbiZuVCPKxI0qRDniRhWSkX6cpEr9/ffflDJlSkI0KyZ5emPihokbFidmcWK/byUWJ/aLYKT9&#10;W2+RkIEgmjSJ6IknvPWZJQuJTAdsnJMoD+2tD7tWTNzYIeTudzfETd++fWnOnDlaYR8pNcLETQRv&#10;Jm6SPndM3Lgbi46OZuKGiRtHD4qLg5i4cQGWw0M54sYhUDaHMXGjBkfZixPiBsei2iM0bmrVqsXE&#10;jcEt4Igbtc8lR9yow5MjbtRhyRE3arBk4kYNjrIXp8TN6NGjadiwYZo0SJ48eRKcYOKGiRuzJ5KJ&#10;G7VjVeuNiRsmblQ/VkzcqEaUI25UIcrEjSokI/04JW4ef/xxuv3226lbt25M3DBxIyKvIiL2SN3k&#10;iBuOuPH7VuKIG78IRtpzxI0aHNHL/v1Ed9wRiVxCBJNXE3setGcPkZCKo2bNvPZi3c4JcTNjxgxC&#10;oYEtW7Zoeq96Y+ImggZH3CR9zpi4CWDMMnFzGVQWJ1bzgDFxowZHfS8ccaMGUyZu1OAoe3FK3Iwa&#10;NYp27twpFgYiFl9nnCoVAYMjbtQ+lxxxow5PjrhRhyVH3KjBkiNu1OAoe7EjbpYuXUoowgNNm+LF&#10;iyc5ORM3TNyYPZFM3Kgdq1pvTNwwcaP6sWLiRjWiHHGjClEmblQhGenHKXGzbt066ty5M+3du5eJ&#10;G4NbwMSN2ueSiRt1eDJxow5LJm7UYMnEjRocnRA3qBqFSspLliyhKlWq/L+98w+xourD+COSlWZp&#10;v9OyWrQwtWDL3FVfUIus3OSlFRGtN3/8o1lEFFuSImsuQVhthWhksQbqH1ooamWoWRK6SMFWm2W2&#10;lZqVWRptbljbvue547zpNjNn7r3f6W3t+cKCeM+cOfcz55w587lnzok8scSNxI3EjW2bTMxN4kbi&#10;xrq6SdxYE5W4sSIqcWNFMj9xc9htlcUdHVtaWtClS5f/FUIzbgIUEje29VLixo6nxI0dS4kbG5YS&#10;NzYcfeJmx44d7sf9G7B8+XJUVFTEnlTiRuJG4sa2TUrcpOSpV6VSgvIkk7ix4Xh8LnpVyoapxI0N&#10;xzCXtDNumJ6LGa5ZswalpaUSN+0ug8SNbb2UuLHjKXFjx1LixoalxI0NxyRx09jYiH850AsXLsy9&#10;JpUUEjcSNxI3tm1S4iYlT4mblKAkbk4gwAkEra3BX1YhcWNDVuLGhmMh4oa/2FVWVmLKlCkSNxI3&#10;Wpz4Y+Cqq4Bp07Q4cbG9khYnLpZgcLwWJ7bhyFw68uLETU1NKC8vR3V1NaZPn+6FInEjcSNx420m&#10;dgn0qtQfLCVubOqVZtzYcDw+F4kbG6YSNzYcCxE3s2fPRnNzM2prayVuJG4kbiRuzDojiRsblBI3&#10;Nhw7srjp3n0/ysrKnFCehrlz56YCInEjcSNxk6qp2CSSuJG4salJf+QicWNNVGvcWBGVuLEiGeST&#10;z6tSK1euzE275mKHYWiNm4CEXpWyrZd6VcqOp16VsmOpV6VsWOpVKRuOYS7hrlL19Ydxxx1DMGrU&#10;KCxatCj1SSRuJG4kblI3l+ITStxI3BRfi07MQeLGmqjEjRVRiRsrkvmLm127dmHIkCE4dOiQxE27&#10;yyBxY1svJW7seErc2LGUuLFhKXFjw/FEcXMEAweOcH99sWzZMnTq1Cn1SSRuJG4kblI3l+ITStxI&#10;3BRfiyRutMYNcNZZwKWXAu+/X1iNmjMHqKkBbrkF4GuLWYTEjS3VfGbc8MzdunXDzp070adPn1xB&#10;NOMmuB4SN7b1UuLGjqfEjR1LiRsblhI3NhzDXKZOPYq6utHufnwGNm5cjc6dO+d1AokbiRuJm7ya&#10;THGJJW4kboqrQX8+WjNurIlqxo0VUYkbK5JBPvmKGy54OGvWLIwdO1bi5rhLIXFjWy8lbux4StzY&#10;sZS4sWEpcWPDkbm0ul8dS0r+jb17m9HQsAGDBrndNvIMiRuJG4mbPBtNMcklbiRuiqk/UcdK3FgT&#10;lbixIipxY0WyMHHDHSp69+6NOZxe5UIzbgKOEje29VLixo6nxI0dS4kbG5YSNzYc29raMGnSJDfL&#10;ZjcOHtziZsN2xZVX5p+3xI3EjcRN/u2m4CMkbiRuCq48MQdK3FgTlbixIipxY0WyMHHDBQ83bdqE&#10;VatWSdwcdykkbmzrpcSNHU+JGzuWEjc2LCVubDjOmDEDmzdvdmvP1but4Hs4cQOJmyLQ/vRTsGTA&#10;zTcDr75aWEbnnAO3DiBw+DBw5pmF5eE7auhQoL6es618KYv/vJOzg23FZ/PPyuHuu4HFi+O/M4ly&#10;DarHHgMeeigbNg8/DDz+uD/vsCxRKcPP2GG/9ZY/r0JSvPYaMGaMn1VcirCMb7wB3HhjISXwH+Pk&#10;OFasSC4jP41bVywsY48ewA8/+M9XSIqw80o6Nula87jw83vuAZ55ppBS+I9ZsACoqkpOx3Kw8+R3&#10;SrruHJBl2Qm6SQr4+uvoEoS9YtJackxzyinA0aN+LoWmYJ2itPO1D9/nt94KrFtXaCmSjwvFTVIZ&#10;0rSfnj2B77/Ppoy8YZ99tj/v884DvvvOz5s7eqbc1dN/0nYpmO+jj/rLEKZoa9vm/vkf1z99mvuv&#10;sJ0/8QRw//15nz7VAQ8+CDz5ZHIZk655WM4s28/GjcBNN/n7Il8b5+e8P/I+mUWMGwe88kpyzqed&#10;BrBuUp742vpvvwHsO61j3z64dZT85/eVj2t2ff65demC/D4+th14Uu5p75NPPw3ce2825XzgAeCp&#10;p4pn6d6SxDvvZFPGUHwmXc80bbxrV+Dnn7MpI3NNqutp7uPMg+MR3iOyiHA7cIs6yXsTH0KziHCm&#10;pq/9+j6//HLgs8+yKCFyEmTAAH/eF10UP7bj0WEfwGszcaI/v7Qp5s2bhyVLlmD79u2oru6F558v&#10;vo3zGWr06LQlyC+d1bNPlu2nudkvW9L26S0twKmn5scobephw4BtHIolRPfuwLvvAn37ps01Op3E&#10;TQH8Hnkk+WbJh/c9ewDKhuuvL+AEKQ5ZvRqorU1OeOBAIBs44IuKX34JBjocRBybZZ/izPklaWoC&#10;pk6NP+aTTwA2Jj60cUDXPr75Bvj22+CvS/6viaYq7HPPJYsbDjo+dc9EJSXxHUhjI3DddQA72ayi&#10;ogJgJxYXrHOUIXE3th9/DAbML74I3H57NqV88024G1Zy3pQxHIBceGF8ut27AUqLDz/MppzM1f0w&#10;khsIRMWvvwK8poxBg+AWlvtzKtaJCy4A3nsvuzKy7bANxUXYPq65JjoF2xbbGGVAVg/xvEaUgXER&#10;th8OOC+5JDoVWQ8eXPgvKmmuAAWy7wGCfeb558fnxsH9F18A7H9HjEhz1vzTULBRgMYF6wNlHsUj&#10;+/bW1iPu4e0MDBvW7Opp15z84gP+228DV1+d//nTHPHyy8Czz8anpMz86KPgesc9aLBe9uoVDGSy&#10;CDK4887knHn/40CODxtRQbF78GDwEJDV/cft5g63q7s3yDSpDF9+CVDaJMkd70k8CTibOE6mh22D&#10;konT/NvH778H/TnvYy+9VGxJoo/nmIa/zCYFHyr5Ha64IjpV2H62bg36/iyC15vXPS54f/zqq/j2&#10;E7Yv9rvz52dRQoD16a674vMOx4+8T192WXQ6ti9yZl+UVYwfD7DfjoojRwC38V7u/h13LXnvKS0F&#10;NmzIpoQNDcB99yXnzXZBjhdfHJ2OYzvey/fvj/8BsdjSsx5RdsdF2L752s/pp0e37w8+CMaWL7xQ&#10;bGmijycDbrTgC/bZ554bn4r1hX06ufM+ahGL3a/5c91Aa5t7ei9xDwvs4zjWjovw2Ydth9e+fYRj&#10;O7bDrGaJpH324f2Rs16igu3n2muB11+3oBidx223Jf/Qy3rHZ92BA+PbD/srtp+sgs89fP7xhfN6&#10;Ejc+SPpcBERABERABE5mAv369cPSpUsxlPN1FSIgAiIgAiIgAn8JgRVuyv7MmTOx1dneAWmmBP0l&#10;pdJJTlYCmnFz180p6AAAAXRJREFUsl5ZfS8REAEREIF/BIFx7n2bG9x0CL5frxABERABERABEcie&#10;wDo3RXaie9+K68wN5rRhhQhkTEDiJmPAyl4EREAEREAEsiQw381z3+cWIeF0bYUIiIAIiIAIiEC2&#10;BLZs2eLW8ByD9evXu1enR2R7MuUuAscISNyoKoiACIiACIhAByawdu1a1NTU5BZFVIiACIiACIiA&#10;CGRHoMEtXjR8+HDU1dWhsrIyuxMpZxFoR0DiRlVCBERABERABDowgT1u9cr+/fu7xZcz3L6lA/NR&#10;0UVABERABETAgsAut+I115Nb4HYRmDx5skWWykMEUhOQuEmNSglFQAREQARE4O9JoKfbmq++vt7t&#10;4hKzXc7fs9gqlQiIgAiIgAh0CAJ73bZ9ZWVlqKqqcruFebYL6xDfSIXsaAQkbjraFVN5RUAEREAE&#10;RKAdgZEjR+YWJx7P/XEVIiACIiACIiACZgQOuH3Ey8vLMWHChNyryQoR+H8Q+C8JPiMO0rFd5AAA&#10;AABJRU5ErkJgglBLAwQUAAYACAAAACEAY/bxJ+AAAAAIAQAADwAAAGRycy9kb3ducmV2LnhtbEyP&#10;QU/CQBCF7yb+h82YeJNtKSLUbgkh6omQCCbE29Ad2obubNNd2vLvXU96fPMm730vW42mET11rras&#10;IJ5EIIgLq2suFXwd3p8WIJxH1thYJgU3crDK7+8yTLUd+JP6vS9FCGGXooLK+zaV0hUVGXQT2xIH&#10;72w7gz7IrpS6wyGEm0ZOo2guDdYcGipsaVNRcdlfjYKPAYd1Er/128t5c/s+PO+O25iUenwY168g&#10;PI3+7xl+8QM65IHpZK+snWgUhCE+XONkCiLYy2i+BHFSkMxeZiDzTP4fkP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zS5Gn6wDAABTCAAADgAAAAAAAAAAAAAA&#10;AAA6AgAAZHJzL2Uyb0RvYy54bWxQSwECLQAKAAAAAAAAACEAFpR5XwHiAAAB4gAAFAAAAAAAAAAA&#10;AAAAAAASBgAAZHJzL21lZGlhL2ltYWdlMS5wbmdQSwECLQAUAAYACAAAACEAY/bxJ+AAAAAIAQAA&#10;DwAAAAAAAAAAAAAAAABF6AAAZHJzL2Rvd25yZXYueG1sUEsBAi0AFAAGAAgAAAAhAKomDr68AAAA&#10;IQEAABkAAAAAAAAAAAAAAAAAUukAAGRycy9fcmVscy9lMm9Eb2MueG1sLnJlbHNQSwUGAAAAAAYA&#10;BgB8AQAAReoAAAAA&#10;">
                <v:shape id="Grafik 1" o:spid="_x0000_s1049" type="#_x0000_t75" alt="Ein Bild, das Text, Screenshot, Schrift, Reihe enthält.&#10;&#10;KI-generierte Inhalte können fehlerhaft sein." style="position:absolute;width:50501;height:148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ZunxwAAAOMAAAAPAAAAZHJzL2Rvd25yZXYueG1sRE9fT8Iw&#10;EH838Ts0Z+KbdDDYzKQQo5AYeBL9ALf1XBfX61wrG356SkLi4/3+33I92lYcqfeNYwXTSQKCuHK6&#10;4VrB58f24RGED8gaW8ek4EQe1qvbmyUW2g38TsdDqEUMYV+gAhNCV0jpK0MW/cR1xJH7cr3FEM++&#10;lrrHIYbbVs6SJJMWG44NBjt6MVR9H36tgvzP7mY2+6F6k5phMZalfC33St3fjc9PIAKN4V98db/p&#10;OD+dp4s8y5MpXH6KAMjVGQAA//8DAFBLAQItABQABgAIAAAAIQDb4fbL7gAAAIUBAAATAAAAAAAA&#10;AAAAAAAAAAAAAABbQ29udGVudF9UeXBlc10ueG1sUEsBAi0AFAAGAAgAAAAhAFr0LFu/AAAAFQEA&#10;AAsAAAAAAAAAAAAAAAAAHwEAAF9yZWxzLy5yZWxzUEsBAi0AFAAGAAgAAAAhAEnFm6fHAAAA4wAA&#10;AA8AAAAAAAAAAAAAAAAABwIAAGRycy9kb3ducmV2LnhtbFBLBQYAAAAAAwADALcAAAD7AgAAAAA=&#10;">
                  <v:imagedata r:id="rId37" o:title="Ein Bild, das Text, Screenshot, Schrift, Reihe enthält.&#10;&#10;KI-generierte Inhalte können fehlerhaft sein"/>
                </v:shape>
                <v:shape id="_x0000_s1050" type="#_x0000_t202" style="position:absolute;top:12168;width:5050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IkbzAAAAOMAAAAPAAAAZHJzL2Rvd25yZXYueG1sRI9BT8Mw&#10;DIXvSPyHyEhcEEtZoarKsgk2kDiMw8a0s9WYtqJxqiRbu3+PD0gc7ff83ufFanK9OlOInWcDD7MM&#10;FHHtbceNgcPX+30JKiZki71nMnChCKvl9dUCK+tH3tF5nxolIRwrNNCmNFRax7olh3HmB2LRvn1w&#10;mGQMjbYBRwl3vZ5nWaEddiwNLQ60bqn+2Z+cgWITTuOO13ebw9sWP4dmfny9HI25vZlenkElmtK/&#10;+e/6wwp++ZjnRf5UCrT8JAvQy18AAAD//wMAUEsBAi0AFAAGAAgAAAAhANvh9svuAAAAhQEAABMA&#10;AAAAAAAAAAAAAAAAAAAAAFtDb250ZW50X1R5cGVzXS54bWxQSwECLQAUAAYACAAAACEAWvQsW78A&#10;AAAVAQAACwAAAAAAAAAAAAAAAAAfAQAAX3JlbHMvLnJlbHNQSwECLQAUAAYACAAAACEAsHSJG8wA&#10;AADjAAAADwAAAAAAAAAAAAAAAAAHAgAAZHJzL2Rvd25yZXYueG1sUEsFBgAAAAADAAMAtwAAAAAD&#10;AAAAAA==&#10;" stroked="f">
                  <v:textbox inset="0,0,0,0">
                    <w:txbxContent>
                      <w:p w14:paraId="6207F251" w14:textId="773E8321" w:rsidR="00C60F3E" w:rsidRPr="00FF7BFF" w:rsidRDefault="00C60F3E" w:rsidP="00C60F3E">
                        <w:pPr>
                          <w:pStyle w:val="Beschriftung"/>
                          <w:jc w:val="center"/>
                          <w:rPr>
                            <w:rFonts w:cs="Arial"/>
                          </w:rPr>
                        </w:pPr>
                        <w:r>
                          <w:t xml:space="preserve">Abbildung </w:t>
                        </w:r>
                        <w:r w:rsidR="00C36B01">
                          <w:fldChar w:fldCharType="begin"/>
                        </w:r>
                        <w:r w:rsidR="00C36B01">
                          <w:instrText xml:space="preserve"> SEQ Abbildung \* ARABIC </w:instrText>
                        </w:r>
                        <w:r w:rsidR="00C36B01">
                          <w:fldChar w:fldCharType="separate"/>
                        </w:r>
                        <w:r w:rsidR="00715971">
                          <w:rPr>
                            <w:noProof/>
                          </w:rPr>
                          <w:t>15</w:t>
                        </w:r>
                        <w:r w:rsidR="00C36B01">
                          <w:rPr>
                            <w:noProof/>
                          </w:rPr>
                          <w:fldChar w:fldCharType="end"/>
                        </w:r>
                        <w:r>
                          <w:t xml:space="preserve"> Bilddaten im RGB 5-6-5 Format</w:t>
                        </w:r>
                      </w:p>
                    </w:txbxContent>
                  </v:textbox>
                </v:shape>
                <w10:wrap type="topAndBottom" anchorx="margin"/>
              </v:group>
            </w:pict>
          </mc:Fallback>
        </mc:AlternateContent>
      </w:r>
      <w:r w:rsidR="000D5DD8">
        <w:rPr>
          <w:rFonts w:eastAsiaTheme="minorEastAsia" w:cs="Arial"/>
          <w:szCs w:val="24"/>
        </w:rPr>
        <w:t>Die Bilddaten werden im RGB-Format an den Display-</w:t>
      </w:r>
      <w:r w:rsidR="00DC47BF">
        <w:rPr>
          <w:rFonts w:eastAsiaTheme="minorEastAsia" w:cs="Arial"/>
          <w:szCs w:val="24"/>
        </w:rPr>
        <w:t>Controller</w:t>
      </w:r>
      <w:r w:rsidR="000D5DD8">
        <w:rPr>
          <w:rFonts w:eastAsiaTheme="minorEastAsia" w:cs="Arial"/>
          <w:szCs w:val="24"/>
        </w:rPr>
        <w:t xml:space="preserve"> gesendet, dabei kann zwischen drei möglichen Farbtiefen gewählt werden, 4K, 65K und 262K. In </w:t>
      </w:r>
      <w:r w:rsidR="000D5DD8">
        <w:rPr>
          <w:rFonts w:eastAsiaTheme="minorEastAsia" w:cs="Arial"/>
          <w:szCs w:val="24"/>
        </w:rPr>
        <w:fldChar w:fldCharType="begin"/>
      </w:r>
      <w:r w:rsidR="000D5DD8">
        <w:rPr>
          <w:rFonts w:eastAsiaTheme="minorEastAsia" w:cs="Arial"/>
          <w:szCs w:val="24"/>
        </w:rPr>
        <w:instrText xml:space="preserve"> REF _Ref220592482 \h </w:instrText>
      </w:r>
      <w:r w:rsidR="000D5DD8">
        <w:rPr>
          <w:rFonts w:eastAsiaTheme="minorEastAsia" w:cs="Arial"/>
          <w:szCs w:val="24"/>
        </w:rPr>
      </w:r>
      <w:r w:rsidR="000D5DD8">
        <w:rPr>
          <w:rFonts w:eastAsiaTheme="minorEastAsia" w:cs="Arial"/>
          <w:szCs w:val="24"/>
        </w:rPr>
        <w:fldChar w:fldCharType="separate"/>
      </w:r>
      <w:r w:rsidR="000D5DD8">
        <w:t xml:space="preserve">Abbildung </w:t>
      </w:r>
      <w:r w:rsidR="000D5DD8">
        <w:rPr>
          <w:noProof/>
        </w:rPr>
        <w:t>15</w:t>
      </w:r>
      <w:r w:rsidR="000D5DD8">
        <w:rPr>
          <w:rFonts w:eastAsiaTheme="minorEastAsia" w:cs="Arial"/>
          <w:szCs w:val="24"/>
        </w:rPr>
        <w:fldChar w:fldCharType="end"/>
      </w:r>
      <w:r w:rsidR="000D5DD8">
        <w:rPr>
          <w:rFonts w:eastAsiaTheme="minorEastAsia" w:cs="Arial"/>
          <w:szCs w:val="24"/>
        </w:rPr>
        <w:t xml:space="preserve"> ist die </w:t>
      </w:r>
      <w:r w:rsidR="00E461EB">
        <w:rPr>
          <w:rFonts w:eastAsiaTheme="minorEastAsia" w:cs="Arial"/>
          <w:szCs w:val="24"/>
        </w:rPr>
        <w:t>s</w:t>
      </w:r>
      <w:r w:rsidR="000D5DD8">
        <w:rPr>
          <w:rFonts w:eastAsiaTheme="minorEastAsia" w:cs="Arial"/>
          <w:szCs w:val="24"/>
        </w:rPr>
        <w:t xml:space="preserve">erielle Schnittstelle für </w:t>
      </w:r>
      <w:r>
        <w:rPr>
          <w:rFonts w:eastAsiaTheme="minorEastAsia" w:cs="Arial"/>
          <w:szCs w:val="24"/>
        </w:rPr>
        <w:t xml:space="preserve">eine Farbtiefe von 65K dargestellt. </w:t>
      </w:r>
    </w:p>
    <w:p w14:paraId="69971DC8" w14:textId="6F54CDA2" w:rsidR="00E25432" w:rsidRDefault="00E25432" w:rsidP="00895390">
      <w:r w:rsidRPr="00E461EB">
        <w:rPr>
          <w:noProof/>
        </w:rPr>
        <w:lastRenderedPageBreak/>
        <mc:AlternateContent>
          <mc:Choice Requires="wps">
            <w:drawing>
              <wp:anchor distT="0" distB="0" distL="114300" distR="114300" simplePos="0" relativeHeight="251673600" behindDoc="0" locked="0" layoutInCell="1" allowOverlap="1" wp14:anchorId="7B9A7651" wp14:editId="473852A6">
                <wp:simplePos x="0" y="0"/>
                <wp:positionH relativeFrom="column">
                  <wp:posOffset>565150</wp:posOffset>
                </wp:positionH>
                <wp:positionV relativeFrom="paragraph">
                  <wp:posOffset>5995670</wp:posOffset>
                </wp:positionV>
                <wp:extent cx="4629150" cy="635"/>
                <wp:effectExtent l="0" t="0" r="0" b="0"/>
                <wp:wrapTopAndBottom/>
                <wp:docPr id="822736395" name="Textfeld 1"/>
                <wp:cNvGraphicFramePr/>
                <a:graphic xmlns:a="http://schemas.openxmlformats.org/drawingml/2006/main">
                  <a:graphicData uri="http://schemas.microsoft.com/office/word/2010/wordprocessingShape">
                    <wps:wsp>
                      <wps:cNvSpPr txBox="1"/>
                      <wps:spPr>
                        <a:xfrm>
                          <a:off x="0" y="0"/>
                          <a:ext cx="4629150" cy="635"/>
                        </a:xfrm>
                        <a:prstGeom prst="rect">
                          <a:avLst/>
                        </a:prstGeom>
                        <a:solidFill>
                          <a:prstClr val="white"/>
                        </a:solidFill>
                        <a:ln>
                          <a:noFill/>
                        </a:ln>
                      </wps:spPr>
                      <wps:txbx>
                        <w:txbxContent>
                          <w:p w14:paraId="44EA617C" w14:textId="625DD8F0" w:rsidR="00E25432" w:rsidRPr="00573111" w:rsidRDefault="00E25432" w:rsidP="00E25432">
                            <w:pPr>
                              <w:pStyle w:val="Beschriftung"/>
                              <w:jc w:val="center"/>
                              <w:rPr>
                                <w:rFonts w:cs="Arial"/>
                              </w:rPr>
                            </w:pPr>
                            <w:r>
                              <w:t xml:space="preserve">Abbildung </w:t>
                            </w:r>
                            <w:r w:rsidR="00C36B01">
                              <w:fldChar w:fldCharType="begin"/>
                            </w:r>
                            <w:r w:rsidR="00C36B01">
                              <w:instrText xml:space="preserve"> SEQ Abbildung \* ARABIC </w:instrText>
                            </w:r>
                            <w:r w:rsidR="00C36B01">
                              <w:fldChar w:fldCharType="separate"/>
                            </w:r>
                            <w:r w:rsidR="00715971">
                              <w:rPr>
                                <w:noProof/>
                              </w:rPr>
                              <w:t>16</w:t>
                            </w:r>
                            <w:r w:rsidR="00C36B01">
                              <w:rPr>
                                <w:noProof/>
                              </w:rPr>
                              <w:fldChar w:fldCharType="end"/>
                            </w:r>
                            <w:r>
                              <w:t xml:space="preserve"> Struktur des Display 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9A7651" id="_x0000_s1051" type="#_x0000_t202" style="position:absolute;left:0;text-align:left;margin-left:44.5pt;margin-top:472.1pt;width:364.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B6yGQIAAEAEAAAOAAAAZHJzL2Uyb0RvYy54bWysU8Fu2zAMvQ/YPwi6L06yNdiMOEWWIsOA&#10;oi2QDj0rshwLkEWNUmJnXz9KtpOt22nYRaZJitR7j1zedo1hJ4Vegy34bDLlTFkJpbaHgn973r77&#10;yJkPwpbCgFUFPyvPb1dv3yxbl6s51GBKhYyKWJ+3ruB1CC7PMi9r1Qg/AacsBSvARgT6xUNWomip&#10;emOy+XS6yFrA0iFI5T157/ogX6X6VaVkeKwqrwIzBae3hXRiOvfxzFZLkR9QuFrL4RniH17RCG2p&#10;6aXUnQiCHVH/UarREsFDFSYSmgyqSkuVMBCa2fQVml0tnEpYiBzvLjT5/1dWPpx27glZ6D5DRwJG&#10;Qlrnc0/OiKersIlfeimjOFF4vtCmusAkOT8s5p9mNxSSFFu8v4k1sutVhz58UdCwaBQcSZNElTjd&#10;+9Cnjimxkwejy602Jv7EwMYgOwnSr611UEPx37KMjbkW4q2+YPRkVxzRCt2+Y7okjBeQeyjPhB2h&#10;Hwvv5FZTw3vhw5NAmgPCRLMdHumoDLQFh8HirAb88Td/zCd5KMpZS3NVcP/9KFBxZr5aEi4O4Wjg&#10;aOxHwx6bDRDUGW2Nk8mkCxjMaFYIzQuN/Dp2oZCwknoVPIzmJvTTTSsj1XqdkmjUnAj3dudkLD0S&#10;+9y9CHSDLIHUfIBx4kT+Sp0+N+nj1sdAVCfpIrE9iwPfNKZJ/GGl4h78+p+yrou/+gkAAP//AwBQ&#10;SwMEFAAGAAgAAAAhANxCuHDgAAAACgEAAA8AAABkcnMvZG93bnJldi54bWxMj8FOwzAQRO9I/IO1&#10;SFwQddpGVRriVFUFB7hUhF64ufE2DsTrKHba8PcsXOC4s6OZN8Vmcp044xBaTwrmswQEUu1NS42C&#10;w9vTfQYiRE1Gd55QwRcG2JTXV4XOjb/QK56r2AgOoZBrBTbGPpcy1BadDjPfI/Hv5AenI59DI82g&#10;LxzuOrlIkpV0uiVusLrHncX6sxqdgn36vrd34+nxZZsuh+fDuFt9NJVStzfT9gFExCn+meEHn9Gh&#10;ZKajH8kE0SnI1jwlKlin6QIEG7J5xsrxV1mCLAv5f0L5DQAA//8DAFBLAQItABQABgAIAAAAIQC2&#10;gziS/gAAAOEBAAATAAAAAAAAAAAAAAAAAAAAAABbQ29udGVudF9UeXBlc10ueG1sUEsBAi0AFAAG&#10;AAgAAAAhADj9If/WAAAAlAEAAAsAAAAAAAAAAAAAAAAALwEAAF9yZWxzLy5yZWxzUEsBAi0AFAAG&#10;AAgAAAAhAADMHrIZAgAAQAQAAA4AAAAAAAAAAAAAAAAALgIAAGRycy9lMm9Eb2MueG1sUEsBAi0A&#10;FAAGAAgAAAAhANxCuHDgAAAACgEAAA8AAAAAAAAAAAAAAAAAcwQAAGRycy9kb3ducmV2LnhtbFBL&#10;BQYAAAAABAAEAPMAAACABQAAAAA=&#10;" stroked="f">
                <v:textbox style="mso-fit-shape-to-text:t" inset="0,0,0,0">
                  <w:txbxContent>
                    <w:p w14:paraId="44EA617C" w14:textId="625DD8F0" w:rsidR="00E25432" w:rsidRPr="00573111" w:rsidRDefault="00E25432" w:rsidP="00E25432">
                      <w:pPr>
                        <w:pStyle w:val="Beschriftung"/>
                        <w:jc w:val="center"/>
                        <w:rPr>
                          <w:rFonts w:cs="Arial"/>
                        </w:rPr>
                      </w:pPr>
                      <w:r>
                        <w:t xml:space="preserve">Abbildung </w:t>
                      </w:r>
                      <w:r w:rsidR="00C36B01">
                        <w:fldChar w:fldCharType="begin"/>
                      </w:r>
                      <w:r w:rsidR="00C36B01">
                        <w:instrText xml:space="preserve"> SEQ Abbildung \* ARABIC </w:instrText>
                      </w:r>
                      <w:r w:rsidR="00C36B01">
                        <w:fldChar w:fldCharType="separate"/>
                      </w:r>
                      <w:r w:rsidR="00715971">
                        <w:rPr>
                          <w:noProof/>
                        </w:rPr>
                        <w:t>16</w:t>
                      </w:r>
                      <w:r w:rsidR="00C36B01">
                        <w:rPr>
                          <w:noProof/>
                        </w:rPr>
                        <w:fldChar w:fldCharType="end"/>
                      </w:r>
                      <w:r>
                        <w:t xml:space="preserve"> Struktur des Display RAM</w:t>
                      </w:r>
                    </w:p>
                  </w:txbxContent>
                </v:textbox>
                <w10:wrap type="topAndBottom"/>
              </v:shape>
            </w:pict>
          </mc:Fallback>
        </mc:AlternateContent>
      </w:r>
      <w:r w:rsidRPr="00E461EB">
        <w:rPr>
          <w:noProof/>
        </w:rPr>
        <w:drawing>
          <wp:anchor distT="0" distB="0" distL="114300" distR="114300" simplePos="0" relativeHeight="251671552" behindDoc="0" locked="0" layoutInCell="1" allowOverlap="1" wp14:anchorId="4D9F63A0" wp14:editId="7BB76F5E">
            <wp:simplePos x="0" y="0"/>
            <wp:positionH relativeFrom="margin">
              <wp:align>center</wp:align>
            </wp:positionH>
            <wp:positionV relativeFrom="paragraph">
              <wp:posOffset>1509541</wp:posOffset>
            </wp:positionV>
            <wp:extent cx="4629150" cy="4429125"/>
            <wp:effectExtent l="0" t="0" r="0" b="9525"/>
            <wp:wrapTopAndBottom/>
            <wp:docPr id="1076607736" name="Grafik 1" descr="Ein Bild, das Text, Diagramm, Screenshot,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607736" name="Grafik 1" descr="Ein Bild, das Text, Diagramm, Screenshot, Reihe enthält.&#10;&#10;KI-generierte Inhalte können fehlerhaft sein."/>
                    <pic:cNvPicPr/>
                  </pic:nvPicPr>
                  <pic:blipFill>
                    <a:blip r:embed="rId38">
                      <a:extLst>
                        <a:ext uri="{28A0092B-C50C-407E-A947-70E740481C1C}">
                          <a14:useLocalDpi xmlns:a14="http://schemas.microsoft.com/office/drawing/2010/main" val="0"/>
                        </a:ext>
                      </a:extLst>
                    </a:blip>
                    <a:stretch>
                      <a:fillRect/>
                    </a:stretch>
                  </pic:blipFill>
                  <pic:spPr>
                    <a:xfrm>
                      <a:off x="0" y="0"/>
                      <a:ext cx="4629150" cy="4429125"/>
                    </a:xfrm>
                    <a:prstGeom prst="rect">
                      <a:avLst/>
                    </a:prstGeom>
                  </pic:spPr>
                </pic:pic>
              </a:graphicData>
            </a:graphic>
          </wp:anchor>
        </w:drawing>
      </w:r>
      <w:r w:rsidR="00F627DB" w:rsidRPr="00E461EB">
        <w:t>Die gesendeten Bilddaten werden pixelweise, entsprechend der ausgewählten Bildtiefe, in den integrierte</w:t>
      </w:r>
      <w:r w:rsidR="00E461EB" w:rsidRPr="00E461EB">
        <w:t>n</w:t>
      </w:r>
      <w:r w:rsidR="00F627DB" w:rsidRPr="00E461EB">
        <w:t xml:space="preserve"> RAM geschrieben. Der Adressen-Pointer legt dabei fest</w:t>
      </w:r>
      <w:r w:rsidR="00E461EB" w:rsidRPr="00E461EB">
        <w:t>,</w:t>
      </w:r>
      <w:r w:rsidR="00F627DB" w:rsidRPr="00E461EB">
        <w:t xml:space="preserve"> an welche Stelle im RAM die gesendeten Bildpunkte geschrieben werden. Die Adressen gehen in X-Richtung von 0 bis 131 und in Y-Richtung von 0 bis 161. Bevor der RAM beschrieben werden </w:t>
      </w:r>
      <w:r w:rsidR="00CA5F09" w:rsidRPr="00E461EB">
        <w:t>kann,</w:t>
      </w:r>
      <w:r w:rsidR="00F627DB" w:rsidRPr="00E461EB">
        <w:t xml:space="preserve"> muss ein Fenster definiert </w:t>
      </w:r>
      <w:r w:rsidR="00CA5F09" w:rsidRPr="00E461EB">
        <w:t>werden,</w:t>
      </w:r>
      <w:r w:rsidR="00F627DB" w:rsidRPr="00E461EB">
        <w:t xml:space="preserve"> </w:t>
      </w:r>
      <w:r w:rsidR="008E2AD5" w:rsidRPr="00E461EB">
        <w:t>welches</w:t>
      </w:r>
      <w:r w:rsidR="00F627DB" w:rsidRPr="00E461EB">
        <w:t xml:space="preserve"> beschrieben</w:t>
      </w:r>
      <w:r w:rsidR="008E2AD5" w:rsidRPr="00E461EB">
        <w:t xml:space="preserve"> werden</w:t>
      </w:r>
      <w:r w:rsidR="00F627DB" w:rsidRPr="00E461EB">
        <w:t xml:space="preserve"> soll. </w:t>
      </w:r>
      <w:r w:rsidR="005D4006">
        <w:fldChar w:fldCharType="begin"/>
      </w:r>
      <w:r w:rsidR="0017728C">
        <w:instrText xml:space="preserve"> ADDIN ZOTERO_ITEM CSL_CITATION {"citationID":"al3AHuuP","properties":{"formattedCitation":"[12, S. 74]","plainCitation":"[12, S. 74]","noteIndex":0},"citationItems":[{"id":68,"uris":["http://zotero.org/users/local/VRi3dGyu/items/4TGE6G2H"],"itemData":{"id":68,"type":"document","genre":"Datenblatt","title":"ST7735S Datasheet","URL":"https://www.hpinfotech.ro/ST7735S.pdf","author":[{"family":"Sitronix","given":""}]},"locator":"74","label":"page"}],"schema":"https://github.com/citation-style-language/schema/raw/master/csl-citation.json"} </w:instrText>
      </w:r>
      <w:r w:rsidR="005D4006">
        <w:fldChar w:fldCharType="separate"/>
      </w:r>
      <w:r w:rsidR="0017728C" w:rsidRPr="0017728C">
        <w:rPr>
          <w:rFonts w:cs="Arial"/>
        </w:rPr>
        <w:t>[12, S. 74]</w:t>
      </w:r>
      <w:r w:rsidR="005D4006">
        <w:fldChar w:fldCharType="end"/>
      </w:r>
      <w:r w:rsidR="005D4006">
        <w:t xml:space="preserve"> </w:t>
      </w:r>
      <w:r w:rsidR="00CA5F09" w:rsidRPr="00E461EB">
        <w:t xml:space="preserve">Das Fenster wird über die beiden Befehle CASET und RASET definiert. </w:t>
      </w:r>
      <w:r w:rsidR="005D4006">
        <w:fldChar w:fldCharType="begin"/>
      </w:r>
      <w:r w:rsidR="0017728C">
        <w:instrText xml:space="preserve"> ADDIN ZOTERO_ITEM CSL_CITATION {"citationID":"4TiYkwzL","properties":{"formattedCitation":"[12, S. 128\\uc0\\u8211{}131]","plainCitation":"[12, S. 128–131]","noteIndex":0},"citationItems":[{"id":68,"uris":["http://zotero.org/users/local/VRi3dGyu/items/4TGE6G2H"],"itemData":{"id":68,"type":"document","genre":"Datenblatt","title":"ST7735S Datasheet","URL":"https://www.hpinfotech.ro/ST7735S.pdf","author":[{"family":"Sitronix","given":""}]},"locator":"128-131","label":"page"}],"schema":"https://github.com/citation-style-language/schema/raw/master/csl-citation.json"} </w:instrText>
      </w:r>
      <w:r w:rsidR="005D4006">
        <w:fldChar w:fldCharType="separate"/>
      </w:r>
      <w:r w:rsidR="0017728C" w:rsidRPr="0017728C">
        <w:rPr>
          <w:rFonts w:cs="Arial"/>
          <w:kern w:val="0"/>
        </w:rPr>
        <w:t>[12, S. 128–131]</w:t>
      </w:r>
      <w:r w:rsidR="005D4006">
        <w:fldChar w:fldCharType="end"/>
      </w:r>
      <w:r w:rsidR="005D4006">
        <w:t xml:space="preserve"> </w:t>
      </w:r>
      <w:r w:rsidRPr="00E461EB">
        <w:t>Die Scanrichtung wird über den Befehl MADCTL eingestellt</w:t>
      </w:r>
      <w:r>
        <w:t xml:space="preserve">. </w:t>
      </w:r>
    </w:p>
    <w:p w14:paraId="02B44DDB" w14:textId="2948D16D" w:rsidR="00C60F3E" w:rsidRDefault="00E25432" w:rsidP="00895390">
      <w:r>
        <w:t xml:space="preserve"> </w:t>
      </w:r>
    </w:p>
    <w:p w14:paraId="4AFD7E6C" w14:textId="5A1C4BD2" w:rsidR="00073FDA" w:rsidRDefault="00073FDA" w:rsidP="00073FDA">
      <w:pPr>
        <w:jc w:val="center"/>
        <w:rPr>
          <w:rFonts w:eastAsiaTheme="minorEastAsia" w:cs="Arial"/>
          <w:szCs w:val="24"/>
        </w:rPr>
      </w:pPr>
    </w:p>
    <w:p w14:paraId="2B028F30" w14:textId="09A53994" w:rsidR="001B7941" w:rsidRPr="00CF1229" w:rsidRDefault="001B7941" w:rsidP="00304632">
      <w:pPr>
        <w:jc w:val="center"/>
        <w:rPr>
          <w:rFonts w:eastAsiaTheme="minorEastAsia" w:cs="Arial"/>
          <w:szCs w:val="24"/>
        </w:rPr>
      </w:pPr>
    </w:p>
    <w:p w14:paraId="217F34CE" w14:textId="7EB617E6" w:rsidR="00BF67E8" w:rsidRPr="00CF1229" w:rsidRDefault="00CF1229" w:rsidP="00F86D98">
      <w:pPr>
        <w:rPr>
          <w:rFonts w:eastAsiaTheme="minorEastAsia" w:cs="Arial"/>
          <w:szCs w:val="24"/>
        </w:rPr>
      </w:pPr>
      <w:r>
        <w:rPr>
          <w:rFonts w:eastAsiaTheme="minorEastAsia" w:cs="Arial"/>
          <w:szCs w:val="24"/>
        </w:rPr>
        <w:t xml:space="preserve"> </w:t>
      </w:r>
    </w:p>
    <w:p w14:paraId="189AA310" w14:textId="77777777" w:rsidR="00CF1229" w:rsidRPr="00CF1229" w:rsidRDefault="00CF1229" w:rsidP="00F86D98">
      <w:pPr>
        <w:rPr>
          <w:rFonts w:eastAsiaTheme="minorEastAsia" w:cs="Arial"/>
          <w:szCs w:val="24"/>
        </w:rPr>
      </w:pPr>
    </w:p>
    <w:p w14:paraId="5C8759CF" w14:textId="77777777" w:rsidR="00A202B7" w:rsidRDefault="00A202B7">
      <w:pPr>
        <w:jc w:val="left"/>
        <w:rPr>
          <w:rFonts w:cs="Arial"/>
          <w:szCs w:val="24"/>
        </w:rPr>
      </w:pPr>
      <w:r>
        <w:rPr>
          <w:rFonts w:cs="Arial"/>
          <w:szCs w:val="24"/>
        </w:rPr>
        <w:br w:type="page"/>
      </w:r>
    </w:p>
    <w:p w14:paraId="37E25405" w14:textId="4458A78E" w:rsidR="00F86D98" w:rsidRPr="00A202B7" w:rsidRDefault="00A202B7" w:rsidP="00A202B7">
      <w:pPr>
        <w:pStyle w:val="berschrift1"/>
      </w:pPr>
      <w:bookmarkStart w:id="48" w:name="_Toc221266868"/>
      <w:r>
        <w:lastRenderedPageBreak/>
        <w:t>Methodik</w:t>
      </w:r>
      <w:bookmarkEnd w:id="48"/>
      <w:r>
        <w:t xml:space="preserve"> </w:t>
      </w:r>
      <w:r w:rsidR="002F6734">
        <w:br w:type="page"/>
      </w:r>
    </w:p>
    <w:p w14:paraId="1CDA9840" w14:textId="3E17AB9B" w:rsidR="00F86D98" w:rsidRDefault="00F86D98" w:rsidP="00D36A76">
      <w:pPr>
        <w:pStyle w:val="berschrift1"/>
      </w:pPr>
      <w:bookmarkStart w:id="49" w:name="_Toc221266869"/>
      <w:r>
        <w:lastRenderedPageBreak/>
        <w:t>Implementierung Hardware</w:t>
      </w:r>
      <w:bookmarkEnd w:id="49"/>
    </w:p>
    <w:p w14:paraId="62000752" w14:textId="0B7A5E9B" w:rsidR="00191EF8" w:rsidRDefault="00191EF8" w:rsidP="00191EF8">
      <w:pPr>
        <w:pStyle w:val="berschrift2"/>
      </w:pPr>
      <w:bookmarkStart w:id="50" w:name="_Toc221266870"/>
      <w:r>
        <w:t>Einleitung Hardware</w:t>
      </w:r>
      <w:bookmarkEnd w:id="50"/>
    </w:p>
    <w:p w14:paraId="0742E87A" w14:textId="12AB465F" w:rsidR="00715971" w:rsidRDefault="00715971" w:rsidP="00715971">
      <w:pPr>
        <w:rPr>
          <w:rFonts w:ascii="Times New Roman" w:hAnsi="Times New Roman"/>
        </w:rPr>
      </w:pPr>
      <w:r>
        <w:t xml:space="preserve">Das Ziel der Hardware-Entwicklung ist ein Lötbausatz für Schüler in Form eines voll funktionsfähigen Arcade-Automaten. </w:t>
      </w:r>
      <w:r w:rsidR="00AD1308">
        <w:t>Die Mini-Arcade-Machine</w:t>
      </w:r>
      <w:r>
        <w:t xml:space="preserve"> soll ein modernes RGB-Display</w:t>
      </w:r>
      <w:r w:rsidR="00AD1308">
        <w:t xml:space="preserve"> besitzen</w:t>
      </w:r>
      <w:r w:rsidR="004820FF">
        <w:t>,</w:t>
      </w:r>
      <w:r w:rsidR="00AD1308">
        <w:t xml:space="preserve"> sowie e</w:t>
      </w:r>
      <w:r>
        <w:t xml:space="preserve">ine Soundausgabe </w:t>
      </w:r>
      <w:r w:rsidR="00AD1308">
        <w:t>und</w:t>
      </w:r>
      <w:r>
        <w:t xml:space="preserve"> einen </w:t>
      </w:r>
      <w:r w:rsidR="00AD1308">
        <w:t>Controller zur</w:t>
      </w:r>
      <w:r>
        <w:t xml:space="preserve"> Steuerun</w:t>
      </w:r>
      <w:r w:rsidR="00AD1308">
        <w:t xml:space="preserve">g. </w:t>
      </w:r>
      <w:r>
        <w:t>Die Spannungsversorgung soll netzunabhängig sein und darf kein Sicherheitsrisiko für die Schüler darstellen.</w:t>
      </w:r>
    </w:p>
    <w:p w14:paraId="2CDD5422" w14:textId="45152F5D" w:rsidR="00715971" w:rsidRDefault="00715971" w:rsidP="00715971">
      <w:r>
        <w:rPr>
          <w:noProof/>
        </w:rPr>
        <mc:AlternateContent>
          <mc:Choice Requires="wpg">
            <w:drawing>
              <wp:anchor distT="0" distB="0" distL="114300" distR="114300" simplePos="0" relativeHeight="251764736" behindDoc="0" locked="0" layoutInCell="1" allowOverlap="1" wp14:anchorId="09BD925A" wp14:editId="2ED9227F">
                <wp:simplePos x="0" y="0"/>
                <wp:positionH relativeFrom="margin">
                  <wp:align>center</wp:align>
                </wp:positionH>
                <wp:positionV relativeFrom="paragraph">
                  <wp:posOffset>1491449</wp:posOffset>
                </wp:positionV>
                <wp:extent cx="3508375" cy="5010785"/>
                <wp:effectExtent l="0" t="0" r="0" b="0"/>
                <wp:wrapTopAndBottom/>
                <wp:docPr id="786211217" name="Gruppieren 34"/>
                <wp:cNvGraphicFramePr/>
                <a:graphic xmlns:a="http://schemas.openxmlformats.org/drawingml/2006/main">
                  <a:graphicData uri="http://schemas.microsoft.com/office/word/2010/wordprocessingGroup">
                    <wpg:wgp>
                      <wpg:cNvGrpSpPr/>
                      <wpg:grpSpPr>
                        <a:xfrm>
                          <a:off x="0" y="0"/>
                          <a:ext cx="3508375" cy="5010785"/>
                          <a:chOff x="0" y="0"/>
                          <a:chExt cx="3508375" cy="5010785"/>
                        </a:xfrm>
                      </wpg:grpSpPr>
                      <pic:pic xmlns:pic="http://schemas.openxmlformats.org/drawingml/2006/picture">
                        <pic:nvPicPr>
                          <pic:cNvPr id="1612972103" name="Grafik 2" descr="Ein Bild, das Box, Design, Im Haus, gelb enthält.&#10;&#10;KI-generierte Inhalte können fehlerhaft sein."/>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3508375" cy="4642485"/>
                          </a:xfrm>
                          <a:prstGeom prst="rect">
                            <a:avLst/>
                          </a:prstGeom>
                        </pic:spPr>
                      </pic:pic>
                      <wps:wsp>
                        <wps:cNvPr id="1471303800" name="Textfeld 1"/>
                        <wps:cNvSpPr txBox="1"/>
                        <wps:spPr>
                          <a:xfrm>
                            <a:off x="0" y="4752340"/>
                            <a:ext cx="3508375" cy="258445"/>
                          </a:xfrm>
                          <a:prstGeom prst="rect">
                            <a:avLst/>
                          </a:prstGeom>
                          <a:solidFill>
                            <a:prstClr val="white"/>
                          </a:solidFill>
                          <a:ln>
                            <a:noFill/>
                          </a:ln>
                        </wps:spPr>
                        <wps:txbx>
                          <w:txbxContent>
                            <w:p w14:paraId="06A6F224" w14:textId="247DBEF4" w:rsidR="00715971" w:rsidRPr="00291C3A" w:rsidRDefault="00715971" w:rsidP="00715971">
                              <w:pPr>
                                <w:pStyle w:val="Beschriftung"/>
                                <w:jc w:val="center"/>
                                <w:rPr>
                                  <w:rFonts w:ascii="Times New Roman" w:eastAsia="Times New Roman" w:hAnsi="Times New Roman" w:cs="Arial"/>
                                  <w:noProof/>
                                  <w:kern w:val="0"/>
                                  <w:sz w:val="32"/>
                                  <w:szCs w:val="32"/>
                                  <w14:ligatures w14:val="none"/>
                                </w:rPr>
                              </w:pPr>
                              <w:bookmarkStart w:id="51" w:name="_Ref221634936"/>
                              <w:r>
                                <w:t xml:space="preserve">Abbildung </w:t>
                              </w:r>
                              <w:r>
                                <w:fldChar w:fldCharType="begin"/>
                              </w:r>
                              <w:r>
                                <w:instrText xml:space="preserve"> SEQ Abbildung \* ARABIC </w:instrText>
                              </w:r>
                              <w:r>
                                <w:fldChar w:fldCharType="separate"/>
                              </w:r>
                              <w:r>
                                <w:rPr>
                                  <w:noProof/>
                                </w:rPr>
                                <w:t>17</w:t>
                              </w:r>
                              <w:r>
                                <w:fldChar w:fldCharType="end"/>
                              </w:r>
                              <w:bookmarkEnd w:id="51"/>
                              <w:r>
                                <w:t xml:space="preserve"> 3D-Modell Mini-Arcade-Mach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9BD925A" id="Gruppieren 34" o:spid="_x0000_s1052" style="position:absolute;left:0;text-align:left;margin-left:0;margin-top:117.45pt;width:276.25pt;height:394.55pt;z-index:251764736;mso-position-horizontal:center;mso-position-horizontal-relative:margin" coordsize="35083,501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iHTXqQMAAE0IAAAOAAAAZHJzL2Uyb0RvYy54bWycVltu4zYU/S/QPRAq&#10;0K/E8jN23TgDTzJJjQlmjCbFfNMUJRGhSJakbaXr6Rq6gdnYHFJSXg46bT5MXb4uzz338NKn7+pK&#10;kh23Tmi1SAa9fkK4YjoTqlgkf9xeHs8S4jxVGZVa8UVyz13y7uzHH073Zs6HutQy45bAiXLzvVkk&#10;pfdmnqaOlbyirqcNV5jMta2oR9cWaWbpHt4rmQ77/ZN0r21mrGbcOYxeNJPJWfSf55z5z3nuuCdy&#10;kQCbj62N7Sa06dkpnReWmlKwFgZ9A4qKCoVDH1xdUE/J1ooDV5VgVjud+x7TVarzXDAeY0A0g/6L&#10;aK6s3poYSzHfF+aBJlD7gqc3u2WfdlfW3Ji1BRN7U4CL2Aux1LmtwhcoSR0pu3+gjNeeMAyOJv3Z&#10;aDpJCMPcBCFMZ5OGVFaC+YN9rPzwnZ1pd3D6DI4RbI5fywGsAw6+rxXs8lvLk9ZJ9Z98VNTebc0x&#10;0mWoFxshhb+P0kNiAii1Wwu2tk0HdK4tERmuwslg+Mt0OOiPEqJoBelfWZqLOzJMSMYdgwY/CEXe&#10;C5kdkYw68l7XR+SCO1GoI7KqyG90645IweUGN8qXX/+WvvfzT/Xy19h8XB0XXHEruPWcrFRJJb53&#10;X/9RiiuS81JyW9LcE8eF6oWMBKwBXgOWBjKvNbtzROnzkqqCL53BdQHysDp9vjx2n0W6kcJcCimD&#10;QILdcoqwXkjzlbQ0sr/QbFshtOYeWy5Br1auFMYlxM55teHg0a6yCIjOnbfcszIcmOPg3wE2AH0y&#10;EVE+AgshOCj7TVoen4yH40bLD4oEadb5K64rEgyAAwbIgM7p7tq1aLolLYcNgIgMeMIdQ6FzHV3o&#10;HRD2v+7yTUkNB4Tg9on4xtPBqD+a9VHyGvHd4sLmXGYkktmuDtee+BrKa7Mexv+VsfF0MhyN27L5&#10;ag0YTmbjcSwBb6UNCdVSZJ24Ap/n0pIdRQnfl8LzqM8Xq6QKaVA67GpUEUZQQrqAguXrTd1czmHw&#10;EYY2OrsHCVYjmyDLGXYpcOA1dX5NLZ4CDOJ585/R5FLvF4lurYSU2v712nhYj6xiNiF7PC2LxP25&#10;paHuyJVCvsM71Bm2MzadobbVuUaog4gmmthgvezM3OrqC169ZTgFU1QxnLVIfGeee/QwgVeT8eUy&#10;2k35ulY3BkVvEDUbiL2tv1BrWjV7JPST7hR1IOpmbaDZmeXWg+qo+EcWW76h7mjFNwvWs0fxaT+u&#10;evwXcPYNAAD//wMAUEsDBAoAAAAAAAAAIQCrnOiZ2VIBANlSAQAUAAAAZHJzL21lZGlhL2ltYWdl&#10;MS5wbmeJUE5HDQoaCgAAAA1JSERSAAAB5gAAAoMIBgAAAM9CqbsAAAABc1JHQgCuzhzpAAAABGdB&#10;TUEAALGPC/xhBQAAAAlwSFlzAAAWJQAAFiUBSVIk8AAA/6VJREFUeF7s/XmULcd93wl+I7e71/aq&#10;Xr394QEkAIIEQIqrSFESRVEbKVKWJXvmuO3ptqzxjOfMuGdO2z09bp+jM8ft9vTMnG63Z/r0aZ+x&#10;lu6mLbklUQAJUOC+AKRIgFgfdrx9qVfbrbvnGjF/5HJzv7ndperlB8h6VbH8fpF5I+J7IzMygjDG&#10;GEpKSkpKSkoWAs4fUFJSUlJSUjI/SDliLjkqGNTAXrsNTdMAAKIootlsoiZVQAjxJy8pKSlZSEph&#10;LjnUUEYxHI1w0O/i0uXLuHztKkayDACo1WpYP3YMrXoDBECz2cLJkyew0lwCTzjwAg8A4Eh546ik&#10;pGRxKIW55FCiaCr29/dxZ38Xr73xBhRVgaIoCK/MZighBJVKBQIvQBRFXLhwAZIo4tjSCjjCYWV5&#10;GdVKFTxXCnVJScn8KIW55FBAGYWhG2j3u3jn0iXsdw5w89ZN+KtveGUOC/Xe2uZ5Hpubm2hWaxAF&#10;ERzP4ezZs1hrLaMiSuB5HiDl6LqkpGT6lMJcstAomor99j7u7O3i9TffgKppGI1G/mQO4ZU5LHTy&#10;M+dqtQqO48ARgjNnzmCp1cJKs4WKWEGz2US1UkFFlPzZSkpKSnJRCnPJwqHpGg56Xbx9+RLanQPc&#10;sEfGCWtqMFkwxGSyOLtxp15bW8NSq4V6pQYAOHFiE2ura1iqNUA4DhxHytF1SUlJJkphLlkYDGrg&#10;9tYWfvTjH6E7GmA0GkEURYAQGIxG66uPYLJgiEk6YUZMDlEUwfM8BJ7HysoKzpw+g2NLy+AIB1EU&#10;0Shnh5eUlCSkFOaSucEYg27oUDUNb1++hFF/gBs3b2DQ6YExhv5gAEkUQXgOKtVBeB68JPrNBAhW&#10;6GDImHRCmS61SbVaxfr6OpbqTfA8hzNnz0ISRc/s8HJ0XVJSYlMKc8lc2Gvvozfo44233oA2kCHL&#10;ChilnjSGYcBgFJQxKEyHTmmiEWd4hQ4PTSu16VKHU61WAQCCwEMURdxzzwWsL6+iaj2vXi5nh5eU&#10;3NWUwlwyEzRdAwHB25ffwaDXx83bt6AMXZO4rFrIrF9UakBnFDo1xdmfLo7wJOGhJunkNl3qCCKM&#10;2LPDG9U6REEwZ4o3m1iqNZzZ4YSQRF9QSkpKDielMJdMlb32PlRVxRtvvoF+twdFUUANw58MBnWP&#10;jA2Yc71CqmZIkJ/wJOGhJulELl3qGBIYsp9d27PDT58+g831DSzXmwCARjk7vKTkyFEKc0lhGIYB&#10;3TBw0O/i6s3r0GUF23fuYDgYQuTMVbZsGMxZ1grVYTAKjRqgSapigiQITRYM8ZJAJV2kSx1BAUbW&#10;1taw1GyhXq2h2Wzi5Inxymbl7PCSksNJKcwluen2ezjodvDOtSu4dfsWdMNAt9sFYww1+3kqI86o&#10;joJBNXQohg6ekImS6SFh4mCyYIiXdCqZLnUEhRgZM17ZzPwStLy8grNnTmOttQKecFheXgbhuHJ2&#10;eEnJglMKc0lqKKPQNR3Xtm7i1u3buLO3g/39fX8yD5qmQRRFMCs/n3UUl7C2BpMFQ7ykF6r0OUIo&#10;xMhk7GfXPMehVW+C53icOXvGXNlMMr8w8Xw5O7ykZBEohbkkMQY1sL23izv7u7h67Rr2refHMyVh&#10;bQ0mC4YESaeS6VJHUIiRtJhOa/bKZhwHURRwz/l7cGx5FVWpgkajAVEUURFF8L7HECUlJdOlFOaS&#10;SOz3jBVVxVvWKlzXb92ELMsJhW5KJHAdTBIMCZJOJdOljqAQI2kxnZLxrwFWV1dRr9dRr1QhCiKO&#10;Hz+OY6trWKo3AAA8V84OLymZFqUwlwSw9zXuDnp49c030Ov1IMsydM9s6jlWmwSug0mCIeGkE5p0&#10;qUPIbSALLmH2/BLNeGUzAQBw+tQpHF/fwHKjBVEQypXNSkoKpBTmEu/I+MolHHhGxnYizz8phG4K&#10;JHAdTBIMCSedsKRLHUJuA1lIL8xxOCub1RoAIWg0GuPZ4RwHQsrZ4SUlaSiF+S4mdGSsyDBC3jMO&#10;CnPwr5mRwG0wSTAkmnRKlS61j1yZs1KsMPtx73sNayUz99rhy0tLqFYq5bPrkpIISmG+i/A+M34H&#10;B91OcGQcRSnMkaRL7SNX5qxMV5i9EPt/AADPcTi+eQKNag2SIIDjOJw+cwarrWVUJckU63Lf65K7&#10;nFKY7wIMakDRNGxt38Erb7yKXq8fPTKO4q4SZqRWq3SpfeTKnIWxQ+L9cwp4hTmMarUKzrrdferU&#10;aSwttbBcbzmzw8uVzUruNkphPqJQRmEYBtq9Ll5/6020uwfY3t429zXOSkCcc9jKywTX4dHhoeHE&#10;SUmQdKl95MqchcUS5jhWV1ex1GqhUakDAI4f38Cx1TW06g3r2TUHAvP2eUnJUaEU5iOGoqlot9vY&#10;2t/BG2+9BVVTMRq5NovIQ0CYg3/NjARug0mCIfGk6+zTpXaROWMeTKeLLsx+nNnhgoClpSWcOnkK&#10;VamClXoTgiii2WigWs4OLznklMJ8yKGMwTB0tHtdXLpyGfudA9y8dTPfyDiKUphjSZfaReaMeTic&#10;wuzgGByfR6VSwcb6hjmaBlC3Z4c3WuA4DjwvgCsFu+QQUArzIUXRVLQP2tja28Wbb78JVdUwkkdj&#10;6ZnWxxoQ5yn5mUQCt8EkwZDJpOvI06V2kTljVlzC7PmlaGYnzH7ca4cLgoh7zp/HseUVVMUKAGBp&#10;eQlVqZwdXrJ4lMJ8SPCPjNudA9y8fSt0ZMxQCjNCkwRDJhPW5UeTLrWLzBmzcvSFOQ6O45x9ryVB&#10;wMbGBpqtFlrVOirW7PByZbOSeVEK84KjaCpkRcHlG9fMkbGmTXxmPFthDv41ExK4DCYJhiQjeeec&#10;PKWPzBmzcncLsx9BFCAIwnh2+MlTOH5sA8sNc9/rer2cHV4yO0phXkAMw4BBDVy/fQvvXLuCbq+L&#10;drvtTxaJ84FO46M91MKMyNB40nX76VJbZMqUh1KYPYQaIE7wysqKOTu8WkejXsfxzU1IgoilehOE&#10;EHMzkHJ0XVIQpTAvEN1+D51eF+9cu4LbW7ehalrm3ZsYpiTMMI3fXcKMqJ47lOQpXWTKlIdSmD2E&#10;GhgLsyfUenYNAALPo9VqmSubtVbAcQSCUM4OL8lHKcxzxD0yvnVnC9t7O9hv72fXDheOiWl8vJbJ&#10;uYpzQnfBZMGQZKTrYNOlzpIhL6UwewgYyG63UqmYa4fXG+A4HqdPncJqaxkVyRRzc9/rLJZL7hZK&#10;YZ4D3X4P3V4P71wfj4wVVfWKRs5PpRRmk2CyYEhyknemyVO6yJQpK7MVZuu34lhgYQa8GavVKnhr&#10;MRRBEHDu3HkcW1pBVaqgXq9DEkVI5b7XJS5KYZ4Bzsh46xZub23hzt5O4Jnx+EMIVb1MMExJmGEa&#10;n6swI5nLYJJgSHLSddPpUmfJkIfZCnPh5g+RMI//DFpbWVlBvV5HrVKFJIhYP3bMWtnMnHRm7s5V&#10;zg6/2yiFeYqEjYzjnhmbH0TRwuz8KJZAMafgYxIJXAaTBEPSkbyDTJ7SInWGPPikYmq+yxGz+Wcy&#10;S4Jgzg4XeHP0fOLESRxfX8dyvQVBENBsNMBxXDk7/IhTCnOBMMag6Rra/R5u3rqJy9evBkbGcQRE&#10;Lucn42SfxkccWsQp+IkjgbtgkmBIOpJ1sDapUqdKnJdSmD0EDOSwG5IpqTAHcGWTJAnrx9Yh8Dya&#10;1Tpq9TpObJ7ASqMJznrvupwdfjQohbkADGpg/6CN7qCP1956AwfdDjRVhWFQf9KJmB9GqOplgqEU&#10;5kkh6Une8SVPmTZxXnzCMzXfh0CYQzPnsBuSqQhh9v9pzg6vOqPrZrOFM6dPY621DJ5waC0tjbfS&#10;LDlUlMKcAcYYdMOAoil4+8plHHQ7uHHrJmTFt69xhis7zhKqfKlxsk/jYz4Ez5mD0cGQ9CTvZJOn&#10;tEidIQ8u8Zma31KYM1sKyeINCklgwXEcNo9vol41n10TjsOpU6ew2lpCxVqStJwdvriUwpwC78j4&#10;TfT7fYzkESilVnfvu5QZruxhE2bXP/kLm4UJLoPRwZBsJO/QkqdMmzgvLsmYmt/DK8yhwUnwZcxc&#10;wpAs3qCQBFEQ8zUunuPNd615AefOnXNmh9dq9XJlswWiFOYY/CPjTreD67duQlEUf9Joccpwdc0s&#10;rowZbLhh3h/FERDm4F9TZ4K7YHQwJBvJO8XkKdMmzotLMqbmtxTmzCUMtRMfEklIUnfQysoKWs0W&#10;mlVz3+tjx45hbXUNS7WGOSu83Pd6ppTCHII9Mu5ZI+Oea2QcRZHCDL84Z7Rh42Qv+qMOLV7BPiYx&#10;wV0wOhiSneSdVOKUiRMWgUsypunX6swLdeEYK8B2aOZFF+YU9iKSBoPHIe7Z4c1mE6dOnkJFlLDc&#10;aEEQeDQaTVRFqRTqKVEKswVlDEN5iE6/h8tXr+DK9WuhI+M4ihTnIoUZtolpfNSBIk7BRxwT3AWj&#10;gyHZSd4pJU6ZOGERuCRjmn6LFmaPoQJsh2bOKMwhmTKVMCS5NygkQRQRSYPBwRAPVrQkSdhYX0fL&#10;Gk3XajVsHjdnh/McD86ajFY+v87OXS/Miqbi4OAAW/s7ePOdt6CoKhQ5nSC78QiqNzAVAaHLYMON&#10;KczOj+IIFK9g+5OY4C4YHQzJR/LOJ1HKRImKwiUZ0/R7Fwvz+M+U1kKSe4NCEkQRkjQkKDLUIeLc&#10;3Pte87yAc2fPQZIkrDWXwXEcWq1WOTs8JXedMJv7Ghs46HVw+dpVc1/jrZB9jTNeFTNbSOaQoEl4&#10;bGXI78bJ7j/PvIQWr2AfcSRwFUwSDMnOhM7MReKUiRPmxXTkuJuW30UW5tCMOWxGiFcgYhIhyb1B&#10;IQmiCEkaDAqGBIg8NzfeUI7jcPz4cdQrNUiiCI4QnDx5EiutJVTFCrhyZbNQ7hphHo+Md/H2O29D&#10;1VSMZPv1JhbsqgMByRhn8xnIYM/MEqp8mWAohTkqJDvpOpREqRMlKgLTkeNuWn7vemHOYCnUTnxI&#10;KBHJgsHBEA8Ty2MTHQOY0VXX7PDjxzexcWwdK/UWAKBaq5Wzw3HEhVnXdbRdI+NbW7eDI2OHosU5&#10;JHNIUBzj5KHqlxrm/VEcgeIVbD+OBK6CSYIh+ZjQGblIlDJRoiLwyca0/B5CYQ4NTkKogGWwFmon&#10;PiSUiGTB4GCIh4nlsYmOAcbRUamWl5ed2eG1Wg3Hjx+HKAhYqpn7XpO7ZGWzIyvMsizjW9/6JtqD&#10;HvrDIaSKOYPQYFEzq4sWZu9vYX8mwcwSUL7MMOBojZoTuAkmCYbkI11HMTH1xARFYjoj41+LZ8rC&#10;nMtuaOYcNn0ZM595qJ3wv2KJSBoMDoZ4cEXHp4yPReINTczb25Jk9tsCz6PRaOD0KWtlM44Dzwto&#10;NBpHcnb4kRXmfr+PP/yDP3A2jag36iA8B40aAIBWswUicFCpAQICQkxpDlyMQEAyPILqJiQojnHy&#10;UPVLDfP+KI55rgI2wVUwOhiSn+QdQ6KUiRIVgUs6puWzFGZvYBJC7YT/FUtI0pCgyFAgGBWTMj7W&#10;iopJYRGfglg/JEnCsWPraNXq4DkeJ06chCiJWKm3wHMcuEO8stnRFuY/HAuzH543F32njKFaq6He&#10;qEM2NDDGwPE8RFGEzozMfXhAUCP+TIKZpUBhBmYwai7YfhwJXHmTJMiQmnQdwMTUExMUhenI7uym&#10;QinM3sAkhNoJ/yuWkKTBoGCIh9iyuImOAcbRE1JNTEGcH14qlQoAApHnwfM8zpw9h7WlZdSkKgCg&#10;1Wyickhmh9+1whyHKIqoVmtQqQ5Y7+3V6jXIhg4GBo6QRF27R1DdhATFERC7lPn9MNztwhwekp+Q&#10;3iKCiSknJigK01FUZ1cIh0qYc5bVlzFT6UKyeINCEoQRkSwYHAzxEDinKKJjADN6QgqL+FTpBsFm&#10;Yo7jsLGxgUa1BkkQsba2htWVVSzVGk78Is0OL4XZR1hDIoSA53lQxsAJHFaWV6BQ3XleXalUYLDg&#10;jfBIkcpwxc0sAfXLRCnM4SH5CdadKCamnJigKExHZPxr8UxNmAuwG8icw2ZIprD+ZCIhWcZBIZFR&#10;hCQNCYoMdXBFR6eMjgHG0RNSTUxBnB9JCE9IQva93jh+HBvHzH2veet5NkfI3GaHl8IMAEmaT0QC&#10;juPQqDegMQOUMTQaDYii6Ag3ISQg2EB6XfAIs+/XtDhZi/zoA8Ic/GuqTHAVjA6GFENERQkhNmVs&#10;ZJGYjtJ1eCkphTkdvizeP1PYC0kaDAqGeIgti5voGGAcPSHVxBTpBrThiZ3Q8GhzcZS1Y+aEs2oN&#10;1WoVm8c3sdJoQRTEmYyq72JhTthkEiUaYz+7ZsyU41ZrCUTgoDi3xUWAEBgx626HMf6QQhUwNQwF&#10;CzNMo6UwJ68wsSljI4vEdDSps8pFKczp8GXx/pnCXkjSYFAwxENsWdxExwBm9IQUFtGpiPMjCdEJ&#10;nZjoJB44wqFeraEl1fCeBx/EqVOn/UkKh/MHHG2I678IiO9IiWEYMHQD1KBgBkX34ACd3X3I+13I&#10;+11onSH03ghqfwimaKjxIkTCO+9XR7mMCs/FFL75FW/xsJFc8JOnLDmMZGoLmTKFUJQdF5lNZs5Y&#10;PElFmQDgCYcaL6HKieA1iuFgAFXV/EmnwpEV5q3tO9AMc5RarVRRq9biP4uMQjxmouQDAEbyCMPB&#10;ANpQxqjbx8HOHnq7+xjtd0D7MiRKQDUdhqoDBoVA/DMILfvxbhaEQ1HIxaRU7ZJD04KKKuUEOxOi&#10;80JAIBAOFU5AS6iizkuQCA+RzF4mZ+9xRvzw2R+hKw+hUB2UJ9AJM1+HslaXqbUaACEgnHlkZaIc&#10;24IfIvyMMei6DsMwwAyK0XCI/d09jNpdyAddKJ0+9MEIam8IbTBClfDgQMxb0Iz5zaUiT95IpmL0&#10;MFKq6tQoso4VaesoUuD1yWsqXf7w1E6oK5q4RsY1XkSDr6DKiSAgZl87J46sMNuoho69Thv73Q40&#10;amCgK9ju7mO/18FAl1Fp1FFfXgLjOVDGIEkSpEplwgP+iXIcKsRp0XUdg34f+kiBNpDR2zvAaK8D&#10;eb8H9WCACuVAdAqq6eBBIHB8fJlCSZt+MsVbPLqUEl4yK4LtMhgyPyaUZUI0RzgIhAPVDKiyAlAG&#10;PmKk6x4ZNz0jY//dyfkRXvIjw1hAiSWUDAyqpkHXdVDGsNPew9bOHfTlIUaGCp0wGDygMAMaNVBv&#10;NFBpNcBZk7o4EvM9yhbjyATJcZXcCdN1HdQaXRuajvbePob2yLo/Ahsq0AcjaIMRRErMihYzuibO&#10;j5LiKSX3sJKpSWTKdBSYcOITorNid7MSJ6DGS2jwEppCFar1iHCw24bc7mKw30Fvrw2maKhyYmBk&#10;zM15ZBzFkZ2V/T/9yb/D5auX/cGpEXgBjACgDMv1Jur1OvqjAbSRAlEQwAk8qEFBDXOpz+ykGOsm&#10;SGi/ME8tgWg2mgDPQaU6OI6DIIhgYNAZLXZ2tmVqbLFA23FMcBOMDoYUT4IPalKq2MgiMB04bqbh&#10;r8hZ2R4jKdpMGKGZM9r0Zcp8xqF2wv+KJdaOTXgoEIyKThkdA5jRE1JYRKcizg9zZMyBQOIECIRz&#10;XkU1mNnTieBBOAKqm/0xpRQ7uzuAtXPV0soSeMLHeIvn4YcfwT333OMPLpwjO2LOeuH96IYOQ9dB&#10;KUW738XN7S10ej2MDBUaKHQOUEGhMgO1ZgNiozbuiAiZMPM5bFwcAXEdCaCUOs+umUHR63bRax9A&#10;6fSh9YZgQwXGQIY+GAGaYT5XYXBEOqGbIIGMgYC5MJ9SzEL8DwHlZZgtiSp7okQLASH+kXEFBIDO&#10;DDAAFAwVXkSVF8HzPHjCQRRFiKIIqSLhxMmTWN1cR6VVR1+TY3YYXByOrDAXRUA2LXFkAIaKjF6v&#10;h5E8gqJraPe66PS6GGgyDDBUW03w9QoM63sdJwrgRXNiwTTEOCm6rqM/6GM0HEIfKVB6A/T2DyAf&#10;9KAcDIChigrjwHQDVDMgEC5JaT2kS10AM3dYHPPtJmbg/RB/NiU5SPy5hycUCAeR49EUqs5rpRzh&#10;oDEDIsdD5ASIHA+JE6wcph3GGDRqYGSoOFCH6OkjyIbmLLGcFUIIeoMe9g/a/qjCObK3sv/nP/l3&#10;uJTjVnZAiMLrTmJEXoBUq4IxBmOkYqnZBOMJtJECZlAQjliD1Wl8HIGzSQwhBLV6DRo1VzYjhKDR&#10;MFc6s5ckNVc3c2H9MQ6bxjmFMMGNN3pC4kKZfPUjU0RGFInphIx/LRjzfmYhpj1GstdrwG9rHBAI&#10;TkJod5HSUqiN8L9iCUkaDAqGeHBFR6eMjgHG0fGpgrFV3hy8VDgeIIDOKETCm/9GbEDBwGBQBpVq&#10;oIxFijABsCTWk+86RQgAU+h1as47kioVfOJDH8OpzRP+1IVRCrOLQDNP+NnFEbBpwfNmpWOUgScE&#10;K60l6BygjWQwnUIQBYAQMN1IeeslymNx8IK5IAqznmU3m02ozIBOKUSr3Aa1n27bpDmHjExwEYwO&#10;hkyHyZ9IZIrIiCIxnZDxr8UylWfMBdgMZM5h05cpk6VQG+F/xRKSNBgUDHGILYeb6BjAjJ6QItSG&#10;LZqUMei6Zk7YkipWHOfEm2JMoTMK2TBXeKQT+kqSQJjtuTmUUiiGBo1Rq78b227U6/j0z/w8VlrL&#10;nrxFcdffyh7fVnZ9UCS0vqQiYNOHQQ0YhgHKKDRqYKfTRrvdRl8eYWSoUEGhEQaFGRBEEZVmHVxF&#10;BLMqjvvZtfscoj2mxL4GIYdhGKCUglEKQ9fROTjAqNOD1hvAGMigQwX6UIYxlCEyAsmeHZ7/sh5S&#10;4juLI88inn5ERYwIzkBxllIxM7cTHE2IjoMyZt6dA0ANAz1rPQqdUXR7XSiqiqGuYKAp6GojDHXF&#10;yZMZq0/VmIGhrqKnjtDVRuY6GIwG9jsYyTLevPxOykFTcu5KYTb1JUKMc1QohNn1k8AHZQyjkblC&#10;mKKp6I4GOOh10R8NMdJVcIIAqVkDkQRQxiCIIjjRfs6SEvd5F3ANFEWBPBrBUFQYiopRt4dRpwut&#10;OwQZaahBgEjNOwGgDELErakSi+m0+5K7iGBzDoZEkTxlkDx5ecJB4HisNpawubSGGi+iwgmQhyPc&#10;2dku5JkxrIljBhiGuoKOOsRAUyAbqvOYLgpKKd54+w28dWU64nzXCLOpN7ZouqpMTiGyKUKQozAY&#10;dVYIo4yhM+xjf7+N3mAAmeowOECFAcXQQcFQbdTB1ytjnxwxD/tv9zFlnNnhlEKRZRy02xh0utB6&#10;Qxj9EdhIhTFUYAwVEM2wni8h8t3rw0vxjbfkCLEolX2m5fA6M7skgiovoiGYs68lTgBHvH2rrudY&#10;r5qY/aA5OUxDX5PRVYdQDC10ZBwOM2+kM4Y3L7+NwWjoT5CbIy3MtlhGinEBlTBWkGfgh1KKbr+H&#10;0XAEleoY6ioOBl30Bn0MdAUaoyA1CaQqwgCDIAjm6DrmGcusMAwDo+HQGV2r/REG7Q7UzgBGX0aF&#10;ceAMZj5n1xPMDo+JwuTouZKkOyi5e1jkujqRlIW3Z1+3xCqWRHMGdtSqXXlhjKGnyRjoyUbGQbwt&#10;db+9j2dfeA4jeeQJz8t0zn4RKVQko4WySD+I8+PG5ZOBQXONrmVdRbfTQbfbxVBTzHeuQaEyHRo1&#10;UK1VIdSrILxVFSa+ez09GJgzujZ0Hd2DDuSu+d613h8BIw10ZI6ujZGCKhHAw1w7fD4lLjk65KhB&#10;vqw5LOUjxHEwKBgya+z+s8qLqAsSWmIVTaEC3jWxa5okHxn78eUxB864dusGLr71RuqtfOM4ssLM&#10;Ceas56JE0hZIUyRDDEYEp8ftKcZgxnMbjIYYDYdQNA2yoaE96KHb76GvyJANDZB4kJoEypkCzYvC&#10;WLTnCGMMw9EQmqzAkFUYIxUDazlSrTOEoDHn2TXVDfAgU/vWnZ0snUFJScpGXhDRXqNjbMJSOO8l&#10;izUsiTXnufHiYymwP8jF5auXcGfnjjcwB4vWcxWGJAio8CIqvIAKL6BerTkbU8RvUOElsUDmJIEU&#10;mxTkz0Y3vLPDe/0+up0OBoo5I1EjDCozn18LggCpXgMniQAAQsxlP8clL7BgcViuDMPa95pSDHp9&#10;DA7MZ9d6bwg6VEBHKvShDKIZ5gIFnH92+IzKm5ep67nLwdR9lSwsRTQHlw2zmdoj4wpaYg1NoQoh&#10;58g4Tf+dn5AGERI0kmU8/eMf4s7Otj8qE0dWmDmDQbJWhZE4AQIF6ryEpUodxzc2zBF1BHaFipXJ&#10;gnRooh+bgvylQdU1DAZDKIoKjRroyiN0+j30R0Mo1IBUrwLWs2sGBlEUwAnC7IQ6xoWiKFBGIxiK&#10;BmUwRK99gNFBF1p3ADJSUQHvPLue7ezwkFZtER0zG+btv+QwENHgXARHxlJhI2NCCI4dO+YPnhIh&#10;o+SYRjKSR3jt0ptQtRyT0yyOrDD7YYyBIwQcIRAEIbR+TRQUOyoiOjm2pwSGCvGXBtNhWAkpM2dY&#10;U0qhGTr2DtrodXsYagoUakAnvtnh9Rr4qmSOqq3R9VROJsYsgdmYqOGdHd5tt6H1Bs7scNizw61n&#10;10d3dnjJ4SJh7UuYbFoQEHPXJqGCpYJGxmE0W63sr4YmJkSBYwTZzc2bN/D25bf9wam5a4TZA2OO&#10;5IRLkAu704+ITorbz0RTBfmMx3QQ/C+bW83Q0Rv0IY9k1+zwHnpD891AviKC1CQwzrybLAqiObou&#10;suFOKHzU2RmGgaE9O1xWMeh0880On0jCVl5y6DBrRZ66URzBUgRDokiSkoBA4DhUeQHLUhU1obiR&#10;sR+dWatwCeajtekRIsgpmqtBKV6/9Db2Owf+qFTcZcLsrW6xnWt4H56ahFI89pcgaRb88jtFV4B1&#10;h8LeP5oyhoNeF91OFwNFdnbmUgk1R9qUgpNE8LUKCG+JXh7Bjjk5MyomgSXUkbPDeyNAHs8OFymB&#10;ZD+7LkfXdx9FfOA+G0WYTE1Cp8Ra/KPOS2gIEpaEKuqCZI2MU6rYBAxGMTJUDHQFPW2EoaHmW90r&#10;lpCyZ3TV7/fwk5eex2CY/f3mu0CYvWLEGKAYEc8A7P46YSWNxu0xhsL8jXGfrffMC8Zd9pTnQRlD&#10;fzSEPBxB1c3Z4f3REL3BAANFAeUJhHoVEHlQxsBxHHghw+zwmDKZUTEJImBgGA6H0Ebm7PBRt49R&#10;uwetM4TaGYDXKERq7QdrUAicuQ1dkIytvqRkyvhbBAGBQHhUeRFLYg0toYIqL5hfSBGmadnqNnON&#10;jDvaEH3dfFMk/QpfdoHCDj8h4SFBabl15zZ+8soLMGi20X1Yj3EkiJMkz/YKKUUljjifHlL4I4RA&#10;FM1Z0NEk9pwd93WKc5MkTQiUUmt0TTGQRzg4OEB/aC5BqlFz3XDVmjleqVXB1yQQ61mTuXa436KL&#10;mPKYURGRcVhZ3CubgTIMegP0DzrQugPr3WsVdGSuHU5U78pmQHCEHdkfREaUFIX/szjMBM8lGBIH&#10;8Y+MxSrqvATemqcTikfQ/IIYfjAwGIxiaCgY6jJ62hBDQwFlFJTRQPpkRxwxaUOC8nBz6xau377p&#10;D07EkRXmRETUrzSMJTHGmC0MMQIRRa1WQ71eNyeseTB9CryQ1mQ0/nJmLLOD30YGOwzASFMwHA7N&#10;mdaGjs5wgN5ggL48hA4KsVYFKuPZ4YIggITNuo/xP/EzDCMkuXmaZoRhGBgMBpCHIxiyCmUwRH//&#10;AMpBH2rHv++1DsFaH7hkyoR8bovCPItGAiPjKqq86NrvOCETxI05I2MdXW2Evj6CkmlkXBAFC7KN&#10;qqp47sXncdDr+KMmcncIc05xCCNRR16AP3NGs3nA5ZdYW0fW63VIkhTIMxH/NUmQpRAK8Gc+u6ag&#10;lGKkqdjrtNHr2bPDdegcnHevxYoEvlYBOLOqE/ea4SEk+lzdRCQNs8HYeGUze3Z4p92G2u1D7w3B&#10;RirYUIE+kKEPZVQI76xsVj6/PqIU8aHmsEEA8Nx4ZLzsjIxzzqj2DUyZ9cx4qKsYagp6qrUrFKWg&#10;1Eowr2OKjORRpl2ojrYwR3TA6S6RzVgSwzpdhwKEx43pi6BWrYHzPasURRE8z3tG04QjaLaaqFRd&#10;m1iEHYuAv0wpyxX2WWiGYc4Ol83Z4Z3hAN1BHwPVfF4lVCRrZTPzkQbhOXN07euEwmxHEpEscX7A&#10;fHY9GGA4GECXFegjBf12B8ODLuROD2p3AMkg4HQKqung2BRXNsvWQEoKJ3n9SYu9e1NDqGBJMNen&#10;nsaMagMMCtXRVUfoa/J8R8ZzgFKKN956Ay+99goMI/nz5im17AWgoDqdQIpNMghLPGOvBMFRMCEE&#10;lYq5ebhf2DiOQ6VSCeQ5FGS4jnGfjkEN59m1Rg3s98x1w+3Z4QoMc3Y408E4ArFeBZEER5sSX8OI&#10;cseVLYAvqWEYYAYFM8zZ4QfttrMMqdEfwRjK0AYjaIMRBIrxvtd3yeh6Mc9xcUtFAEicgIYgoSVW&#10;sCxWUeHN3ZuKwh6EqtTA0FAx0GRrv2Q6xRnViw1jDBfffA3b7T1/VCRHV5hzkVCO7do+IVkawjyr&#10;qgpK6ViIAfDutcBdMGsv59FolPr2Cazb45x123euuK9tyHn6Ma/YhEQ+KGPO/tGqrmGgys7KZua+&#10;1zyEehVMFMxdaAgBEfj42eEhRZhYj9yEJg0GyoqM0WAIfWSOrgcHXfT3DyC3e5DbPXCKAZECVNOd&#10;2eElUQSv72HGfTacNTKuCxUsSzU0BQnVKezeZDAGnVEMdQVdzbxNrRhaht2bjia6ruPiaxcT70JV&#10;7KezQDDrsUVyxpIY20wTCkU6JntmjIHjOcd33IhYVVVoGZeFq1araDabiyHOfiZcdzM6JsEE7N2t&#10;KKUwGEVnNED74ACD4QAjXYNC7dG1AQqGSr0Grio5ZXJmh4cUYdLn68GXzPwzPi+lFIY+HmH3uz10&#10;9w4gH5i3wY2BDK0/gtofgikaqpwIwsyGElHkAknXEktSEFJXiDUyNtenrmJJrFkjYw4gpJBPIzAy&#10;1mX0NHPr2ey7Nx1tbt25jWs3b/iDQ1nA3rcYZEPDUFegUQMGMzta+1YKgT2ZKqEYY7IopMXtOdas&#10;FSkrMgRBgCAIEEURgiCAUgpmjfrcVKvVkFncybCfgyykMNvEXjDz2mYm5nPWdA3ycARFUVwrmw0w&#10;0BRzdnh9PDucFwVwYviz60SEdLgTiUik6zoG/T60kQx9pEDuDdDd28ew3YHS6UOiBBVGwDQdhjU7&#10;PHE5Z8kUi1SE6SJsZMXzzFiqoyFUYkfGtrCmxWAUGjPKkfGUCf/UjgAMzNyP2NDMmYC6CtnQoOga&#10;lIEMQhM0JLuTnpgwGQml2MTtl5gjIkIIOI6DJEmOIDMwUNc+oPazZ/9oWpIk1Go15+D58FubimK+&#10;mqTrCz5BY8IlTHSN44jIbtv1r2w20lRz7XBrdrjKzNG1ve91pVqFUK8A7pXNIu54OPiiE51Tgjx2&#10;2ZlBYWg62nv72N/dw6jdhXLQgzGQofdHUHtDqP0RKjBnh7Oj8Oy6yBMo0lbAXLxxYh3ukfGyWEPF&#10;EmN/+49ikkCb8eYELnNkrKCvmRMry5FxOtJcqSMrzDZuMaSMQTV0jIbD6Blydo1PVq8nkkmMQ5La&#10;Qlyr1SCKImRZTvUMWRRFVCoV52g0G6jX64EGzJhX6OOJKKwP23fhTHCd6JrHEZk9MsJhKI8wGo6g&#10;WCubHQx76PbHs8Mhuve9RvS+1z5Xic4pSx6Y+Rhj6Pf7kAdDaNbkss5eG/3dNkZ7HRBZh2AAhqbB&#10;0DRwzBytlcwOgXCoixUsS3U0hQpqMSPjpPgFmlnvGtsj45GuliPjDNjX1b62SXvsfJ/mApNJDBMk&#10;T0JRYuzHHjXbv6fFMAxnYpiqqM4tcTeVShXVatUVMi5g8D9vTNRJEEJQrVYDXwIKIdotYJUtFyHZ&#10;zaCQiCiIa99ras4O7w8G6Fn7Xsv2vtcwF13gXfteMyu/e3Sd6Jx8SRLlQTAfABi6bu19baDb6eBg&#10;dw+j/S5G+9b+1/0RlN4ASm8A3mCQCG9+aWSh5kpsEl4cs4pbuzeJFSxJNfM2NZd8ZJwExsy7jCND&#10;w8han9ocGZsL95RMxi3Eea7YkRXmWOzOvLg67ZOrCWT0r6oqdF2HpmmRI353GdxlIiCgBoWqqM4R&#10;lk507ads/pe8qHYH4s5JyPjVLa/gF0xMAcdnURzFWDOtaLpurhBmvXvdlYfo9HvoyebscMoTcHUJ&#10;kMzZ4YIogk+y9Z2vkOZ1SEBIsqi8o9HIfH49lKENZfT2D9Dd3cdotwO9N4REOVBNh6Fq1s5c4Y9Q&#10;0hFelqOGva/xkljDcqWGumg+Ny5SjMEA3fqy2NNldPWR+RrhXfSucV6KEGI/d48wp1GYFIxFaAIF&#10;+VcUxXy27JrIZv/rLkeiMqVIlwUCgCMEPMeDgAQWSCmcmFOxr1ImIrKlunYRScNsUEahG+bza8Na&#10;O7zT6ZgLpxgaDA5QrNE1BUOtUTefX9srxMV03GH+QglJliQvpdR59i4PR9jb3sFwr4PRXgdyuwe9&#10;N4TS7UPpDVABjyongDBztDbZ+jSYj9cwiHWNa8761DUsiVUIHGeuAFdQ188YA7Pn3xgKevoIfV32&#10;TJAtWmiOEkWNiuOYck85Z8yaXmjbswXQL4ShTMG/pmnWxKyx/4nlmCP2KJkxBsJx4JwZv1Mqc4xp&#10;u+PLRGS2yIggEUkjgkOhjKHb72E0HDr7Xrf7XfP5tSaDr0gQGlUw3pxTIYgCONG773Xia5AwWSgh&#10;eXVdR6/XgzqQofSHaO/sYv/ODno7+xjtdSDqANEMGKoGQ9XMSUxhhhYBX7HMP7OVVSAcJI5HS6xh&#10;Waqhbr1rHPh+xewf6eWAMQadGlCpnmpknN7T0WTaQuzn6Aqzv1LnJJEQwyUMCZJmIeFXgiD+Mvn/&#10;jgnnBR7VWhWEG6/b7VlzOsyOBSEEmqZhOBxCcC0famazfgZ6oAKIMZnh6pmEZAsJiic0Q2hgkJBk&#10;jDFo9jNgxtDuddBut9GXzY5XJwwax6DAgEYNVGtViI3aeJOPlNc+1bWLSUpAoOu6M7rWNQ27Ozvo&#10;7O5jsHeA4X4HRn8EtTeA3O2D1xlqnHgkZocTq13UeBFNoYJlsYYlsQYxcotQF44yTJYI85mxuafx&#10;0FDR02UMdMUzMk7CLAVpUZjFqDiOCbXgbmYsgRM7I1NfYjuirIyGI8iynK0c/r/dYf6/Y8KJ9QpW&#10;q9VCa8k8Go0GBNF8r1oQBAiiELDjft866vUrjhC0mi1UK1WIgpmeL2qVKvf5+LC/FBTBxM8lAWkt&#10;JPFJGUNvaK6/ragqRoaG/UEPB/0O+soIlCeoNOsgFREGo+A4DoIognO/ShfiJonvJMTZYYyh2+1i&#10;1B9AHYzQ3W9jb2sb3e09DHb2gaEKQWfQVQ26ejhmhxMQiByPllTDilRz3jVO/cXUUYtwyXCPjHuZ&#10;9zQOEu7t6DBPIfaz2DV5TiSQwIAIFY0txIwxMBpeVXRDN1+bQsj0V//fOdB13dl2UVVVgJhLdzbq&#10;DTQaDTSbTTQaDe8uV8Taycl6Lg7rNrwkSYGOiOM41Go101ajac7gti4uIRyq1SpqtVpo3onEJCcA&#10;KlIlsDtXLBH2EtSYMaFJQwODJEwWwLrBoRs6DN2cHT6QR9jd30O338NQV6EyAzoPc3UzQwd4DmKj&#10;Br4qgcFe2cwsQOLznZAsqR3DMKDrVtl1A52DA+xt72Cw28Zgt+2scCZ3+jBGiufZdVjzmBXE3tdY&#10;kNC0ZlSLHF/MfAtLnO1nxjo1MNCVzCPjJCySeGXBXX7/sUgUUDuODrYYxkImdzZZsH2nKQOl1BRK&#10;F8xaK9ueHFYUmqaZ60rLMvq9Pnq9Hnq9Hvr9vjNL3L1amD3KNqgBEIDBXNTC/3qWja7r6PdNu7Is&#10;A9ZoulGvo1atoVqpol6vo9lsRi6OEknM5RRFEaIg+oPjibGXh7RmJ9aTlIxUBb1ez3ydjuoYKCNz&#10;dvhoAJlqqLTq4BsVZ99rSZIyzQ73U8R5jEYj9Ls9KP0hBu2uM7rub+9D7fQhGgRU1aArGnhwEIoQ&#10;xggICATO3Nd4WapjSaqiJkiQeO+1yttCKWPQDMPcvUkfYWAohYyMk7JIguYX2ajjsDC92nmISCSG&#10;mNzBpCOFEMP1hSBBUvu1Kn+Yf/3srOJt7qFqHoZhYDAYmItSWIJqw3EcGGOoVs13o0P3QrZ+VxTF&#10;ec/XfkfbvhUuyzJGoxHkkWnfv1iJIAieVc1CR8ATrluiz8BNSPJUNkKThgYGSZgsnOSZKWPOO8wa&#10;NbC9t4t2u42BJkOmOgyeQCXmqlBSrYpKsw6xUQufHT7BbaprF4VlgjEGXdNBrdH1aDDEztYd9Hba&#10;GO4eQO8OoXWHkA/6kDt9SDBnPdsjz7QlMas0MRf+sEbGy1INDbEC3prwGEWaFmhuHMagU3Nf45Gh&#10;oq/LGBnz3b0pr/j582c5jhrRNeYuILUoFkBiKbZ9FuRb0zSPMDNrhSe/gEe9H50We1Rrb0FZrVa9&#10;7zO7zyvk/JwRt2E4r4gpioJBfwBZHq8NbqcTBAE8z4PnedRqtYB4m4nNf3ieD70lnuBTmUgqGymS&#10;FkKB/jRDx0G3g+FgANXQcTDood3rotPvQdZVVOo1iK06mMCBMmruHS6JzuONcOLiisF+dt3tdKH0&#10;h1B6A7Tv7KC9tYPunV30d/YhaAzQDOiKCsIAgQufHU6skXHFGhm3IkbGk4gTF2bt3KRRAwrVrJGx&#10;DIW6nhs7maOszBa/aE46SoIcSWGWVQVq5O5KiaXRJGGyyST06RasKWNvguHGeY6ck0qlAkophsOh&#10;s9qYPSoOE0XnvO0oYoq6+51twHoHk1LnWtq37u1R+2AwgKZpoSuN8QKPeqOOVquFer0eumZ4os/I&#10;JjJpZMREUvnPlH78Mw3E+RGOYRjm6Fo31wbfOdjH/t4e+qMhhoYKDRQaz6AwA+A51JeaEGoVp2Mm&#10;hFgD7BgnSciQXdfGz651VcP2nTtoW69xye0u1M4AcreH4UEPnE7NFbiskfGKWEMzwcg4DcxagUuj&#10;Bka64hoZq6BWXAAnqJS7o0AxNWnBqIgSTp84ibOnz+Ds6TM4eeIkREFMKo0mJFsjDyOR3wL95YFZ&#10;GxzkwexkidlZ+0a8mqY58ZHYUTFJ4BIle6lS+/m17cO90hghBPVaHZIkwaAGCEfMd3xDdtHiCDee&#10;bR7xTNwhpIwhQQ6CIHhXQItLHEfWfLnI5pQxoDvso9/rQdYU9JQh9joH6Ax7GOoKeFFAdbkJrirB&#10;YBSEcOAlEZz9SldaMhTTzBLMOBwO0el0MOz2ofQHONjZw+CgixovocJZdYM5P3Jhi7FMdfT0EYaG&#10;AoXq0JI+N/ZocinQhxnC/EOmI4iiqXjrnbcxHAyhqiqefuZpGO5KS8adfEjbzEECQUbRPuePKIqo&#10;1+sYjkbQfKNvQgiWlpYwHA4dAXX/HZUOiO5nKtUqJEkEx3FOWlEUoaoqhsMh4LKnqipGI3Ozco7j&#10;0Kg3YBiGkw4A6nVTwJm1RrCqqlBVNfo2f0S5wtYXbjQa4Hkeg8HAa89KKkqi+Xw0yWYBLvNhviJh&#10;KdNbmPqTPh/85YsxQawv1kK1Yq58pmhYWV6GzijUwQhgDMTeU3hSWSZE+zGTT87UaDRw6uRJf7Cr&#10;HSdv0Hb3q1IDmrUTWfLcCfAYK9RySQY++oEP48H73u0PDhAcLhxBKqKE9z34ED7ywQ/hox/+CB54&#10;4AF0dvaco9/tQdc0MOtZWPxzsGQcplFy0Wiahl6vFxDltFBKvbekQ64XIQTVSgVg5sxuYm2NGYX7&#10;bgCl1BRAl01CCERRdGaJq6oKQRBCd+JyiAiOiuA4DqIYnAkuiiKq1Zo/eGEIP5tkJM3LAMiain6v&#10;Z76iZ2ho9zro9LoYaDJ0UNSXWxCbNZibDjLw1vPrgBP/3xMwk6fM5IY53178MWOsNIa1PvXQUJ1V&#10;uDRqflGLyZ0ep0yBP0rmQrLrH92DHVFEQcAHHn0/Ws2WM2tT64/Q3dnHoN1FrV5Fc6mF1pKEB+57&#10;Hvff+xNIkgye18HzOjguYtTkkEiSc7X/dNhqNjOHwITdr2RZ9owWw27aMMYgy7IjYrYoEmLN7PYh&#10;yzL6/fDZ4Vmwn4fLI9lTjkhCyhQS5BDYM5uYwuycZ2xuiwRJQiHOj/REfTmZiPdc06Bay9BSa9/r&#10;rZ1t7O/vY6ApkA0dOm+ubqYZBur1OqpLTXDWa1xk0mMTH/bVz4+3Ttszvs19jRUMDAV93d7XOLh7&#10;U+ESaht0vjgU7qEkFPe1Tn697zphBoBzZ87ikUceCYysVFmB1huhIkpoNjmc3LyF++55ET/9wS/j&#10;Zz7yJfzMR76Eh9/7DRxbu4XVlTtYXbmDZnMXhJgXPJEkk4LafQRmGdz/jV36Y7L857aW5USYta+0&#10;LdxRs8NhjbxVVXUWHxFEc+Raq9VCXbvPMTW+LLy1fKggCGDM/KIRK8yRRJfFXf8EQTCF2ZMiOZnO&#10;ecZMo4Q6Ncz36Xs9jAwVe/0O9jtt9OQBRoaKaqMGabkBiDxACMSK5Ih2FGY5c5SWmXfZGWMwKIXu&#10;GxkrVE+8r3HyrjwFHo1IJxglSYgQ4hSX+a54xhzGcDTE//zFL+LN1173hHM8h82zp9BaXcb6ykXc&#10;e/Yrnng//VEdu7sXwJjZkG9tvQuD4TIAs3FSanUCOdp5MubbNZuVqPiqRAhBrVbziKK99rYd32ot&#10;wbBWJ4N1S7hWr4U+Y3Y/s+Z5Ho1Gw1nZDNZVXFpacnzZMJizv90z1t0jMacZhVwC92io0Wg4gkwp&#10;xWAwcMJFUQSj5us8tj3/SCoUx3WCtDbmgljhBZ4AG2dOTdJnzWmYeN5WtCSKqNcb0HQN+khBo1pD&#10;pV6DqqlQh4r5xY4Q5/yi7IY9Y2ZgIDA3DgEAjZo7g+kwYBTQxU69bQccBAJKAkR8rhHBAPDRn/ow&#10;Hrzvfn9wgLtWmAHgpZdfwp/8uz92loy0aSy3cOL8GQgixbkT38LxtRdBSLJvuIpSh2GYYizrAq7d&#10;eC/kkSnUqlZ1RLtI5ivJ4UR1alnx391w3yqXJAm1as1zS5zjOIxkGbJsTvSyhdlevQyWgDcajaCA&#10;t5YwGo0Co3jDegZop2s0m+AscbZvfQNmwzQMw1Me+3o0Gg3Aer2I53nHb6PRMEfnEcLM8/zEyWdJ&#10;rjmxZqvLI9kSkcl5/DBg8sSrCOYpzH54woETePM2s0FRr9ZQadZhqBrUwQjVahUU5nrc7vP1C7P5&#10;jrGOKi+a23Iy87N3chDnRy7yW0iIx9HMvB4SQipTSFAUpTAn5A9+//dx8eJFfzDOv+sCKq0GRKGH&#10;h9/9+xAEs4PPQ3+wgp39MwAAxgh29zdx0DntxFPKgbF0TxcWUZRtzIo1m+olCuasbEKIs/JXr9dz&#10;xMc98h6NRtA0zZk9HhDmpSUMB95Z4vCdj+3H/a8dDmaO6u0lUw3DfgeAOcI8HA6dEbxdNl3XIfCC&#10;R5gBoFKtOBPSYIl64F1zK/kkkfLcOVC1yPTEev3Mfw1gu8rcbbg8ZjXhI+ocHCZEh8ERDivLy9Co&#10;DmUwgsjxWFpags4oeAasb2xA4MxdkmFdL40a6OsR8xucZpq/vea3kJBQR6GBR5SQihMSlIZSmBNy&#10;8+ZNfPGLX8T2nTue8Gq9huPnTqFSq+D46g9w7uT3kXaJ5kmoughdM2fhGpTg9s457O+dd+IPuhuR&#10;Qr3IghyFW9imBhuPrp3n2K6f9pKddrXnOC5UmBVFcZYAdRMmAu7RfKVSMRctsZLJsuwIKvMJc6Nh&#10;vqplPsc2X8uq1WrodsbCTAhBo1EHiLlkJKzRsyzL3js9lj8GBp7nQxePgfUsu9FouITZzOXHXj2t&#10;PxhADxPnENtJKX7UHPapuIiNTAYhBKIgmktfGhTnT5/Gast79ytWmHFIxdkm4DAQcAQIqSghQXko&#10;hTkhlFI8/YNn8Niff8kfhdVjazh+/hQMYwf3n38cayvb/iQ+iqusui7hxu13O8+u+3Idd+68G9Sw&#10;n7USUFrwN4UZESUGhRFi2vbpHlHD9b6zPQJ1j6xVVR0LnjVpzbxFGeIgjJBk9UYdADAYDJxb6fbf&#10;sN6h7na7nh3F7Nf37IVU7PJ5RtbMFGypIkGSpMCI3cZ+lm2vkGZmDxbUfpfbTueHYZGeM0/4RGIj&#10;s3HPqTNYW17xhE0UZhvi/MhFfgs5CDgPBMyRjB94xmxpKIU5BZqm4X/50z/FCz/5iefZJcdxOPfu&#10;CxDrVdSrd/DQhX8Lnvc+j3aIrZexkYkwKAdZbjqWDvrLuHnzfaBU8I6syWwqWBGYxZxSYSPM+rtw&#10;4hqJuqnVaub625z5DNKeIGYKM6IduAlJ4hZme/Rq27bflw4IMyHg+PGonBAyTucZWTfNM3SFAUC/&#10;33fCbGGWZdl8dx+ArhuBwnIcB0mSAkui2jBggW5n+z9VH7GR2Th/6gyOZRVmHBFxtvEUosgSTeGD&#10;w/TMJiGpMIffJ73LEEURn/r0p7xLJVojlO5uG9QwoKgraPdiVmxhcYf1/kQwInEt4TmKRr2LunWc&#10;On4dH/7Ak3j/w18HL+jgOB3Hj72IE+vPYn3teYhSBxxnhhPO3Hox9JgjpvspFSLCrP8RQJjowNpG&#10;cDAYYCSPMBwOMRgMxoLnTxzFhIS6rkOzNheJKgcAVGtVNJvN8H2vLSRJAs9zUGQF/X7fWTc8Slgr&#10;lQoazSYazXB7lFJzr++QvPlxXZgJ12iRyXVlmP0jl5UCLBSApzvz/JHusPtJ5wgmKeQ4BJTCbHFs&#10;9Rg+8OEP+oOxv7ePg+09UFrB5Zu/hN7QnLyVCX8FcSpJaGAqOE7DsZXXsL7yKjaPvYJ7T38N7zr3&#10;ON517nGcP/0ElltvoV7dRr26DUHojzP6hTrrkREzew4DcUSYTeqPUmqu760Hb+UmtTEJ/ytYfuz3&#10;mw3DgG5tweifoW6n0zXdXP3MCrNvZYchyzJ6vR5URUWtVoXg25NasLbStEfdNpw10YI4PxaB+RUk&#10;W2u1cJp7LitAIRYKxN+dJT1KHIIt/C5FFAT89Ic/ihMnTvijMOz0oY4UUCpge+9RGDTLQhMR+Csn&#10;iwpMXoMJGERhCEnsQRJ7aFbbOLv5A9x75qu4cPovcXrzOzix/ixOrD+LzWPPoV6/Bo7ozpGJnH3j&#10;ePGSgokwmVpYUyZ3mJAvckRq5ZPsXboGQ2ckHLeymWkv3qlhGM4zaHtEXamMZ5bD8mtvp2nD8zwa&#10;1gIv1VrV3J0r40YT8SUskIjLWyTJWmUMnjafneQ9RMmiUwqzi80TJ/DZL3w+sJfvaDTC7as3QA0D&#10;nf55yMqaJ75wJrYwd4LYhAEIYWjV9rC+8irWV17FxupFnNt82hld33P6a2jWbzmja0naA5DsHe68&#10;va2ZPaeRMCJMphZnH1nyU8Oc1ZsUar0PHSngbhIWh1I6nrFuTWpzC3AUHMeB53lUKhWIgohKpYJ6&#10;vR4pzlH7XptEhR9eEnxC0TiZc1lxSNcrlCwapTD7uOfsObznPe/xB0NTVQy6A2h6E+9c/yxGympA&#10;GqfSGPzGw46cnZzAa87oul7dwT2nvo57z3wV9575Ks6d/CZOrD9njrCPPYuVpVfAc3L06JrkK87U&#10;xDmCVOIakjRRflcSWTbX3o7K5xFgYi5cwnM8avWa8552GIyZr0nZ+0tH2Q9j7HNyHgZzDfOhtc82&#10;AFQr3rkZACBVpNh9rz1MdntoyNX+ncy5rHjwdBMlh4ZSmH1Uq1V84Kd+KjBqpgbFqNMDYcBIWUe7&#10;9+7Id4wDujllpilmVXGEdevZ9frqqzi1/gLuO/Mk3nX2cbzr7OM4tvy6M7quVXZAiPU8NkdxpnI+&#10;BZubBpqmeWZQwxJNWZYhCAKazSZarZa5VrgPWZbNd22l4h6zaNbmER7YeJUzVVFBDXMNcfeSqaIo&#10;olatwTAMEGuhknqjHhiVH4KPJBO52r2TObOFSHKVq2SmhCvLXc5DDz2Ez/zqL3s6GwDoHHRw+9pN&#10;MEpx686HsLfvFe8o/EI9jQYyq06O46g1uu5CErs4uf5XuPf0k7j39JO459RXcWrjGZw4Zo6u19ee&#10;hygeOKPrpMuaYlriHEkKPyFJE41OQ5KE5XO/rmdjLoAygqqY71tTSgOCyRiDpmmoVCrOCFXgBe+2&#10;mRlIdAs9AvfscDBzJriX7OU6DGS/ctMTZ0y5HyophlKYI3jkfQ9jY2PDHwy5PwTTDBi0gb3uJ2HQ&#10;4KsmSTncDSPYqfIcxWrrCtZXLmJ95SI21172zA4/tfFDZ3QdmB0ewmzFOQWzLJLlS9c0KIoCRVYw&#10;HA6dd6ptGGMYDodQVRVSpYJGs4F6ox4ihl6ItXY2wnfTTEZERsHanYvjODDGAiPru4FcbXyK4uwm&#10;VxlLEpPmGpfCHMHqyip+87d/C0srvmX3NA3XL1+Dqmg46L8f3f54Cc2s+L/BpvkA54LTEUf0yBbj&#10;2eHm6Hp16S3ce+ZJ3HvmSVw4/VWc3vw2Ntefxeb6szi+9jwEfuQaXZurVRUqzhFmIoJTksBKSJKw&#10;UfMkopbbhPMMewRFVqAqKuSR913ksHze16/Sl8cwjMAGG+aCJw3n/Wt72dFI0rs9VMSceTwzEmcc&#10;tj5oAfFfP/+RhlKYYzh75iwefeTRwHujqqxg0OmBMYYbdz6BwWjTE18EWT7MmZJQnKMYzw43R9cb&#10;ay/jwpmv4r5zj+O+c4/j5Oa30KiZs8Mb1W1UpP2FviKJr0LihC5S5LFnWTuH6l2pzr12t41hGKlm&#10;ivtxz/J2Y797bS+kErbvdopTW3johD2WM9deBnPBjewWMpFVVO4G/KJb9DUqhTkGjhD8/M//fOhk&#10;m4OdffCMYCgfx9buh/zRheH/8P3HXCmgVx2bYM7IWhK7WG3exD2nv4YLZ57EhTNP4uzJbzjvXp9Y&#10;fxa1yl5gdH1YSTtqTpPen9J+d9nGvgU+HA7BwMbp40a3CWCMOc+Y7efM/q0wTfwlXAxWl5axvLSE&#10;es2cDR8FA2AwiqGuYGiEL+bixn/2qWDOj5mzUP3ODPCfr/+YNtE1rgQA0Gq18Iu/9JnAbFdd07B9&#10;awvUoNjv3o87O6cx4QvzVJhFJYmFOD8ykyS3Z3b4yqs4f/KbeNe5L+Nd576M86eewHLrzfDZ4YlJ&#10;UopDhHM6k88rOOIlGI1GzutQNizuferJbg4VrUYTrWYTAgVqnIiGUEFDqEDiBPCEA2UUsqGhqw3R&#10;12UoNOTVwQgirmAymPNjrsxKoGaBX3QX4bxKYZ4AIQQf+chHceHee/1RONjdhz6UwaiIG3feD8Oo&#10;mCMN51iQT3nazEic3QjCyBldN6ttnD3+A9/s8Ked2eErrXfGK5txeuiCKWn9H3UYY4Hb0+6NPGzG&#10;63wHr2C1WjXfXybmK1QTZ4dPiJ4HjDJwhDhHhRdQFyTo1MDIUMxtIKO+rMSQPoeLBRFnhAhaEaXy&#10;25v2sYiUwpwASRTx2V/9NWxsHvdHYfv2HTDKYLCHsLX3YV+s9dHfNSK9GD2rOTv8qvP8+tTGD3Df&#10;2cdx39nHceHMl7Gy8oqVjkNVqqS6NXwYSXV+E2Zn+58Ra5oGRfY+x9Y0DaqqolKpoNlsYqm15Gwj&#10;GUacv3kysbk6bXpiylBydQk5/E4bv/ClPUpKYU7MiZMn8bGP/7Q/GJqiYtQdgIFgv3s/hnLwFSsT&#10;q9od1dF0ilunUWTOOSEjRwxndF2VOmhWDwAAtWoVJzc2cGxlBceWV7C+vIrzZ8+aa0TzPASej32+&#10;uPBMuC7xJM9MKTVTu7LIsozRaARZlqEoCkajkefZtpfkvhYSZv/I1qCz5XL7LTlqHOJeZ7ZwHIdH&#10;HnkUJ0+f9oQbhoFb125AG44wUo7hnRufNW9pT8QW6nxtSzcEMJA8JorBKcC8SpKtc+cIh+VmCyut&#10;Jay0lvDIg+/Fb/zKZ/HXP/cF/PXPfQGf+uTP4fTJk9jcOI7NjeORoz6TbGU4OozP3z87PGqXqyND&#10;zvqfLVf+LwUli0kpzClYaS3h5372ZwP7NjNK0d3tgOoGFHUZB73g8+hobIHONpLuj6rWBNoUmYom&#10;Z6e0SAg8j+WlJee479x5fPYXfxmf/5Vfw+d/5dfw8Q9/FG9cfA0/+fGzeOEnz6PdbsPQdfMwkk8A&#10;Wmgm3M4uicBpu9naQbZc/vaXsgMpmRm1Wg1LrSV/cCilMKfkkUcfxQc/6n+WDLT399He2YdhVLB7&#10;8FCOFcFsoT4k7esIiXISNtbW8earr+O1ly/i4osv4Vt/+XV85UuP4Stfegx/+fgTeOuNN7FzZxs7&#10;d7bRPej4sx9pSjG3mJc4ezJntlQyFRgkSUKj2fBHhFIKc0rsfZvX19f9URh0etAUFQe9+3Dl5mdy&#10;7ttsC7RvJL1I7W3hRDlaGqJj0mHortewGDAaDtHrdtHrdHGwt48fff8HeOrLT+KpLz+Jb3/tG/jJ&#10;j57FT370LJ7/8XO4dvXqeHSt64FZz4tE5k8044V2smXMv3DMQ5zh6iMc//6jZDr4r7N1uPvvFJTC&#10;nIHNEyfw3ve+NzAxSJUVaP0RwIBO/x7IylrazyMG/4ftbnzzpDj/xVmaHubSkyElDRGUXreH116+&#10;iNdevohXX3oFP/jO0/jKnz+Or3zpcTzx2Jfx3LPPYmfbHF3v7e0VL9QhxZw+IRfibiVH+3Sadx5c&#10;XcbYWCGW73L8F9a6nv4g/2X2/x1DKcwZ+YVf/DTe9cD9/mBs3d5Cv9OFpjfw9tUPQZbjP6vsFGst&#10;Ncz5sRjMWw8SXApd08zRdbeL7kEHb77yGp768hN46stP4FtPfQPP//g5Z4R98eVXIMuyM7qeKQnO&#10;JZqsmef9AU6JnO0ke84QPF3GdHqlw4//uliHM/L13b2c0iUshTkj9VodH/3IRwK795j7NvdBGCCr&#10;96Pde39g3+YpfI6zhTk/CqGQ61FwmdxMx6oXZTjC66+86oywX3rueTz15SfxlS+ZI+zXL75qjq63&#10;t7G7swNNS7uy2YyYxcU6bDCYHXrGi5MtVwx2UTxFCg08ovjP1Xfe/qA5XI5SmHPwyMOP4DO/+iuB&#10;rew6Bx0o/REIEbG1+/HI16fm/Nlno+CCFmKOOT8KZ7LVcYrJaZNDDYpex3x23et08dxf/dh6dv0E&#10;nnriSfzwe087o+sXnrNnhxswdKP4W+KzZgEGz2lX80pe5HR2bbLlSoi/I2LwjRBdRzCh60iLP3/K&#10;w1+2xEfQlOdYAEphzskj73sfVtZW/cHYvn0H8kiGpjdw406yfZsXpE5E4xSwmJIWYyUZyXwlSzVv&#10;mEFx/fJVZ3R98cWX8K2vjmeH/9X3nzFnhlsj7F6v5zeRgPTXIn2OCAozlJ399j5GoxEMRmEwCuYr&#10;lN2Hc4SDQDhUeWnyCmtOx5/tBLPlKhj7HMKOQMCEIyQo1XGEKYU5J8tLy/jpj3/cHwx5NEJv9wCE&#10;8Lizn3zf5sWvd8WUrBgrtqF4a5Njc15xq4+ZG/bscGt0femtd5yZ4U995av47je/hed//Cyet2aH&#10;X7161RldG/qi7Mw11ysYYKjI2G+3MdRVDHUVI12DbJiHRnVInIAaL6EhVNASa6jwgt/EBLKdb7Zc&#10;M8LdlJIcJZGUwpwTjuPw0Q9/BD/1oQ8FZml3Dzo42N139m2OuqUdxcLUX6cgxZSmGCvJyhQba0dG&#10;dBaxeYFEKeLJmz8BjOFgr+2ZHf7D7zztjK6//sRXcevGTWd0PZXZ4UcAnVGoVIdKdYwMDYQAVV4E&#10;T7iwqhNPzvaULVfJYaIU5gKQJAmf+vQvoFrzrghGKcX+nR1Qg0JRl9HuvitTq3LrRupOYMFYuLIX&#10;UKBcJuYw2tY1zRld7+7s4lt/+XU89fiTeOrxJ/Gtp76O53/8nHPs7eyOR9fG9EbXU7kGBRk1zXiN&#10;sSJsM+dHao5CX1ASTSnMBbG5voFPfvJn/cEwNB3d3TYoreLyrV9Cb3imkFZVgIlkOA7ye8pvwUUC&#10;Y3FJzGsXnSI6xsZKMTnhVJiWW2Uo4/WL49nh3/n6N/HEXzyGJ6yVzd58/Q3v7HDVPTu8gFIVYOJQ&#10;wewf2U/czh12lCwGaT+LUpgLghCChx9+GJsnTvijMOr2ockKKBWxvf8odMM1EWyRW5BTrvwFzG8h&#10;jKxWs170LHmiyGErR9a0yKORM7pu7+3jx0//0BldP/WVr+IH33saz1uzwy+9+Y7n2fXsbomHXJCQ&#10;oFmQya1dHT2znovBbXHSUZIN/3UMO+x0SSmFuUA2Nzfxud/4fODd5tFohK1rNwHKsNu+B7fvrHji&#10;gUVuHfkLld+CD+b8iCQ+Np40edOkDSNv/mRMxwszKK5fuYpXrdH1j575AZ74i8fxxF88jicf+zKe&#10;+/Gz2N3ewe72NnYzzw6fL+aVS3f9cjVlJ3NmC5mxXbuPkjH+azPNa1QKc8Hcc+YcHnrve/3B0FUN&#10;Sm8IkAbag89BVlfCP9ppf+JJYc6PXOS3sCiEnElIUCpS50+dYcwMnmW7373uHnTw1sXXrZXNnsRT&#10;X/4qvvONb5kzw3/0LF587nmMhiMYhgHD0HM9v572eWUlVzNmmMoIOi3uEkQdRwH/OYUds6QU5oKp&#10;Vqv4tV//HE6eCe7b3Gt3QBgwUtbR7r7btSJYxEcfEuRHlpfA2IT3J9OSwG8SCjLjhTk/IomPLYhc&#10;Qpc9Zz6/84Mxhs5eG6++fBGvvnwRF198GV9/4qt44s8fwxN//ji+/fVv4fbNW9YIeweqovhNJKeg&#10;C2SaSWZMVtTIRUkiWncynMy5rEwVu2T+Iy5u0Y5FoxTmKbDSWsLPffJnIUneRUU6nQ7uXL8FRilu&#10;bn8c+90HPPGh1WRCDdrbvR+Upn2HMgKPjxBnKciXOzt5/SbKnyjRZAoyMxOKLitjDN1O1znu3LiF&#10;b3316877189892lnZviLP3kB7f19a3Ttnx1edMkmwxECnni7zt32HgwaP+qPaMLJcPoA5xd/ioVj&#10;8Uu4uJTCPCXuf/e7Q7eGlPtDQDNg0Lh9m2Ma3jTaZcBekcYLhDk/Zozl0+U6eymCtpKROoOFmS9r&#10;biBv5mz5b12/4VnZ7NtPfQNPfukxPPnn5uzwN15/A7vbO9jb25/KJLO4q8aBA0eIJ57zCXUczHVk&#10;wsmcy0rJApO8NpWkorW0hN/87d/C0sqyJ1zVNFy/ch2aouCgex8uXzuP6MdrE5pwRHBiQk0HAlKT&#10;30I2kvr1byoSj2XVZTypn2kwW995veXNb2GtbGaPrg/29vHs0z/EXz7+BJ7+7vehaRoIMbCx+jJO&#10;HPsJGvWr4IjhHEA64TZLPaHszprLZiMiGZ8mhTbBpNiZ7TWgxwF5LZfMmTQ9VElKzp45i0cfeTSw&#10;IpgqKxh0+ubtvOEnIKvHPfHhFNjQQk2FBqYmv4UImPMjlOgYL4Zh3qmYN0nLO3fyFjRv/hDCTHJE&#10;x/rya9hYeQVnN5/GfWcfx31nH8e9Z7+MjWPPol7dcQ5C0gn1RBhgUBpRsmQU0vpsI54jEODPVbKA&#10;lMI8RThC8Iuf+Qzue+Dd/igc7O6DZwSacRxbux/2R8eQo4GFZgsNzEQxVqYLA4GmN/zBM8K6Qlkv&#10;1EzzjTNlyp47f3YEXkdF6qIidVGVOthcfR33nnkS9555Evec+hpOHHvOOVaWXwHPj8aja2JkKjEh&#10;xGpK+dqTnTu7hRDcRu0yuo9gAr+FkhlTCvOUqddq+PCHPgxRFD3V3dANbN++Yy7b2b0fd3bPZFjm&#10;L2GG0LYWGpiZ4iyFwJwfoUTHJCf8alghwYhDwqEtuI/k5zEpJcfpOLbyGtZXL2J99SJOrb+Ae0//&#10;pTPCPrP5TTRrt1Cv7qBW2QXHqX4TAfr9PupiBaK9kQVDboFG7twpsIvqPrx/lOQm3bUshXkGvPeh&#10;9+LCffd6wpi1uYA+UMCohBtb74dueNfazk1oXQgNzEWx1mZL8VdjApledzIzpc8365MLUqj7rNcg&#10;Bo5QZ3RdkbpYad7ChVNfx32nn8SFU1/FqY1nnNH1+uoLkMR9EGK+d33z5k1cunwZL7/yCt588030&#10;9g68xhlyC7SdO7uFjLgdTxxh3634r4Pr8F8zZu/ZnWwyQinMM0ASRfzar/4aNjaDz5K3t7Yhj0Yw&#10;2HuwtffhYqp6qJHQwMWHOT9CiY7Ji2W5MAeFGUpNHs/Z8hZ57eJtNZvNwByOXLj88BzFavMaNlYu&#10;Yn3lIjbXXsKFU9/E2VNP4M7uj3D12jVsbW2BMQZKKa5fvYZhp++2ZsKQW6Bhm/EHzgO7IE6B/AEL&#10;UcoC8Z+b6xz9QTGnX5UqaFXr/uBQCqzRJXGcPHkSH/9E+L7NBzv7YCBod96NobwBxH++0YRmCg0s&#10;jOlZLjGZxxV2dToLRFhxLtx7AaIo+oMzEuZhDAEgCkPUK3tYXX4VguhdBIUxhu5eGzTqNQuGQgU6&#10;v6WC8BfIPs9pHHD9O63D7zMkiXOkgIAk/hKZLFVJbjiOw0c/9BFcuHDBH4V+tw91KGOkrOPS9c96&#10;9m3O8PlbZM+ZlOlatx1Ee4mOyYtluWgHVhvPQvp8Zo70+Qpibo6LJ+xUVlbuYOPEFX8wer0emKL7&#10;g70w+MQlH8VYOSTYJ+q+fEUfC0ApzDNEkiR87GMfQ7XqfZbMKEVvvzPet7kXFO/k9SZZqpJZkvPz&#10;yJk9E5m/RIxzZcvvxrKQsCxJ0kSTLjchFMdWb6BSG3jCdV3H5XcuQxmOPOGhOE21mDZrW4k6Sg4P&#10;pTDPmEcefRQf/Ejw9aj2fhud3X1z3+Zr70WvF7YimElYI6tKByApF1LIQ1gZCsXpsMKJjpnAxIxW&#10;gonpklK0vWlTTEHzW8lvITUhLkOCHGqVPo6tXQ+8F62pKkbdQXxmN8w+7F+mg+PGdZQsJqUwzxhR&#10;EPDTH/koNk9s+qMw7PahqxoYuQ/bB5+B4d632Ye/YR1buQiOc29aPz0ObYNmzo+5kN5z+hwecmbP&#10;TJF+E46WkyUqGoYTJ97G8todfwTu3N7Cwd6+P3gyDIXe5p6E25P/KJkfpTDPgRMnTuDXv/CFkH2b&#10;Zci9IRgDOv17rK0hF4uZNFjm/AglOqYgpu4gBUmFqWDm4TMzRRQ2ow2e07G5cQmC4H3fmVKKg719&#10;GHrERLBJOAo5P5ksRXp+lMI8J86dOYvzF+7xB+PO1hb6nS40vYF3rn8OsrJato4iYM6PGWL5m7m4&#10;5nSYOW/mjD5SXLeJCZIQbiQ8NMhSawerq7f8wRj1hxh1+iAJ312NhGGmo+gw3N79R0nxlMI8J+q1&#10;Gj720Y8FRs3UoJA7g/B9m+fcCmbifoKTCdHhMOfHISJ/edNbSJ9jjJU3iZjGki93enIXGABw4sTb&#10;qDc6/mBsb93BoN9HISJmG5njKDoMp1j+iBLPtUlzfUphniOPPPwwfulXfznwHman08GdG7dAKcXt&#10;3Q97Xp/K9CnnZMbuZu7NQ2GuLUM5+/30edPnWEjmfBpp3VeqA2yeetsfDEWW0d7acfZvLqz5Mnjf&#10;7S3Gam78pSniWCT8ZZt0ZKUU5jnzyPsewcaGuaiIm2FvCE1Roet1XN/+ZPi+zXk//QlM2XwE0R6j&#10;Y2LIlGlByFH2zFln/kUimiJthZPzZF0QMBxbvonjm5dBiNdor9tDv9P1hKHI9mUbYlg4oS4C/xlN&#10;OvLit1ek7aSUwjxnVldW8HM/93P+YBi6jv7eAQjhsb3/fnT75/1JUuOvZJOOmTM1p8UZ/u53v4fB&#10;wPvu6tGggGuU20RuA4WQtRSEUGyefDt8RbDdNgwtfOGRwtucpyHbq1f5W3dh3hYO/1mmPRaBUpgX&#10;gIcffhg/9aEPBpZr6x50cbC7D8YYbmx/AoOh93m0H38F8x+HmUzlZ86PYLgTnO4qvfjiizCillx0&#10;sOxkHpBly+WQM/vcyXDdKlI38D5xPBmcJKAijLC+edUfjHa7jb2t7YkTwZLVwowEqnryel8yW0ph&#10;XgAkScKnP/1pVGs1TzilFO07u+AZwXC0jNs793niHQ57u/J0FDPE31HN2H0s09GNiWTzmS2Xl3w2&#10;1pZfB59gi8ZJ5CuFOWreWL2CRqPtj8Kg00u2ItisqqSn7keNrEvmQSnMC8LGsXX80mc+E5gIZhgG&#10;2jv7IKSK9uCX0RucPjoNxmn78Z1AdEwMjt1wCAgke/9cC9XQoRnhtxttoi3aWCkmJ4wgc8acebNm&#10;H59vpux+irITy3SdVCpDnL3nlcC7zYqi4Mblq9AjbmlHYbeOKRbZi9vhnF/TulsphXlB4DgOH/no&#10;R3FvyL7Ng24PmqyAUhHbbXvf5nGHeGhYsAbP+W4rMsZiSxMXF0ba9IWQSXPS5yiWefs3KbIUjUob&#10;qyvBd5t1VcMgZCJYUubSatxtthxVz4RSmBcIe9/mmu+W9mg0wtb1W4DBsHfwELZ27bW2D0nD8BQz&#10;eZmTp/TBnB9zI6/39PnT5yiSQrxn+lKRlmk7Me1znIH19auBUTO1NqwhNH8h7PaR31IGPM7df8yl&#10;NAtO+mtTCvOCcezYMTz44IP+YOiqBrk/BGME+537zRXBFhVPO83WaJOn9OF0FMWSzKKVKlniaPLm&#10;z8K09SqS+Xj1M41SNJv7OH3uIjjee+u63+vhxqWroFmX6wzB38qmcT6R+B27R9ZRRzBTimOW+H37&#10;Dv95hR7pi14K84JRrVbx2c//Ok6dPu0JNwwDt67fhDwYBlcEWxQ8lS9lTXSRLZedMTp31hIly2Ol&#10;SpY4glyZgUwW0ucIUIAJWP3XdJmBE5d9BmBl6TbqteCKYKP+AEzVXSJVPLbl6XnIgb9wqY6iRd4f&#10;Zh1+UQ07psSC9ewlALDSWsLP/ezPhu7b3N0/AKMGbm5/HPvdB2ZRRybjFCBfabLndPsPJzomnmT5&#10;vKmS5Ykgj3ZkzpiVvA7z5i+G4koRtCQKCs5feD5k32YDV96+BHk4siq+XfuDNorC7WH63maI/4RS&#10;HTHiO0dKYV5QHnn0UXzwo8F9m+XBENAoDCpht/0QDCrOpxZ5KnC+mpwvt7sM4UTFRIXbTIo3caXK&#10;I6o5chZBZu+5ztmiCBsTmbYTr323q1qlj2OrYfs2a+gddMGYlZrZh/NLnk8mMbPzVJKUUpgXFFEQ&#10;8IH3fwCnTp8Gz/MghIAQAl03cOPqdWiqhoPefegNz/izTg9PC87fnPPltnDKEk50DGJjo2MimHa/&#10;H0tOz5myZ8rkIm/+NET7io4pEobNzbch+lYEA4CD7T0QI6QUduNw6ndImingduspQslMKYV5gVlb&#10;W8OpM6dw8uQJnD59CqdPn8KJE5vgOR6cRiesIVQgntaZr6kW1tgdI9GWomOAsBejBEEAz/MhMVFY&#10;KYsS5aLsHCZmdcLT9uOyH+aK43ScOv0qeN9EMMMwsHXjVvy+zU6jcX7xp5g6bs+z9373UQrzAmM3&#10;AFEUnaNareLEiU0QELOdTgtPK8zXJPPlDsExFG0xOgahogwAS0tLaLZa/mAX7nzW74WIqWkhl51M&#10;5Uifw09+C8XYiCb6wkQEZ2CyJUIY1tZuYnl1yx+Fg7025KT7NjP7cH7xp5gJbu/+oyQ/pTCXjPG0&#10;rvxNLV/uCByD0ZajY/JgW3WdVXSfn4KxrWxkzmiSJ3vmvOOMmU3kZFp+4+xyxMCpE69F7Nu8Daqn&#10;WxFsXBXtX1x1c474S5PmOGpkPb9SmBcYxtIsyj8Bfw3xHNarAZmqkJf8FmJg9o9o69ExeQixWrAo&#10;Z7OVN79J+rzpc4RSkJlocl6YRKTzUakOcPxkcN9mTVUx6mbctcxuEs5RXHueNf5ST+MIw5+mqCMr&#10;pTAvMDu37+BgP7gYfijuWuCvHZ4a4o/IU31MirMUA3N+RBIfG87kK+EKDf81H+n69QLJ6TVzditj&#10;5vz5mZbrJHYJGJaXttBc3vWEU0px/co1DDt9T3guPJU7vpbfTXguy4JekVKYFxjD0GGkub3l1DJ/&#10;tZtOFSzeYgTOOYUzk3K4HRTiLK8RK38eYc+Tt7gzmBI5Ty4R2XyInIoTG++E7tvc2zuAnqbNp8Fu&#10;KLGLc5QsAqUwH1J4nveFzK5xzcaLBXN+hBIdUwSWdbeTbH2xj7HdvLay5c+Wy6SYvHmseElnKV3q&#10;5KS1u7yyhY0TV/zBaLfb2L21DZbBZiZsR84RCPDnKJkBpTAfUmrVKghJMIuzIObSTJ1OIpzomITE&#10;Xj7Lem4nfsZ2s5supmx5sufJmy+zmyhDuS5uQvL5IIRiY+0K6vUDfxQGnS6UoQxYZxjfCqaA2ylD&#10;OcKeA6UwH1Jm1Sxm5ceD3RnEEB87GY4jqNfq/mDvGed1EmBsMLvpcdmy2Sjg3DLlLcBvTqblOqtd&#10;SRpidfVW6IpgcrcfMGzXzKz+CsFdCIZSrKdEKcwlAebaxJjzI5L42Am4BJ8LfRwQ/LVwpmk7CXlF&#10;PSfTtZL55NJRkI/jJ97B8todfzC2b99BZy964udc26gfd2EYvCPssCOYIea4OymFuWQxmoLjPL4E&#10;8bETSJo5abpUWEZz6UZeG9lyeSjAxDwottjFWeM5Hcc33gndt7m/f5Bo32a76djHwuMvcOwRCIg5&#10;FgV/udKXsRTmuwh/FUlXVaaApxCTSxMfG4PHxwQSJEmPZTSzoLrIayNz/nGubPnzZPTjNeT5K8RH&#10;SFAOYnxnZKm1g9Pnw/Zt7qPf7iZbEcwFizkOJf6TiDxCRudhhz+jHeZPl/kIugDzn1Q8pTAfYXLU&#10;i+niKdDk0k1OEYPHzwQSJEmPZdRqr9nJlzt/fpNsVsa5suWPIGAsEBASUgBTMLqydBvVanCBkZ2t&#10;bQz7wfCs2G3JPu5Kwi7Cgl2MUpgPM77KFFbfFgqnYMlLOTlFDB5f88DyW5Qo57VTQP5FwyzSrArm&#10;vYBFehUEFcdPveUPhiLLaG/tgCfT6art1hF1lMyH6XzaJdPF3WIWvfV4Wnm65p48ZQiOvxAigovF&#10;cpJXDF12spMrcwH5izFhEnU9cl/ouULAcGz5JjY2L4EQ74n0uz3sbm2P922eISzkKJk+pTAfFuJa&#10;RljYPPGUNa7g4aRLHYLjN4YJ0VEky2alSpY4MdnMjcuSLf+YbPnHubLlj2aSvUnx6ZjeaNmGEIoT&#10;J98OXRFs9/Y2DE3zhM8LlvAoyU4pzIvOYarlnrJmK3j6HD6Y8yM1HMeBi1m0JZlVK5X3n4yMjeSz&#10;kyd/ISdSkhBJGOLkyTf8waCGgf2tXWsaWLa2NWvsUiY5SryUwrzIxNVYtkBV2ilKvqaWLZcLpwzh&#10;RMeY1CtV1CpVfzCQIK+Jlcr7Tz5yiXKRBclHMUVIbiV5yiRMf7RsQwjDysoWGo3gO8zDbh/KYGQW&#10;gMHVB9jH4cV/JlmOo0QpzCXZcVpE9qZRSMNimPhFxY6JThFNsjzeVMnyxGFayG0ntwHTRhFmCmPR&#10;ylMwkjTEmXtegSB6321WFAU3r1wH041xoKcBuf9wAu8a/GcedeTBzu+2FfZ71JGUUpiPAGk/9Fw4&#10;tSxLdTPJnjME5vyIJDrWXZLwVOGhMRQiGpaFXIbGmbObyZ7TpIjzmDezGy27aVTbWFm55Q+GrmqQ&#10;e0N/sIm/OjN4368NRvot3BX4r0Caw87vthX2e15KYT7kME+VmRKempndX/acETjliSY21n1eIQlD&#10;gkJwZS5YlHPbymWjwHIUwrg8k0iQZOEhnI5TZ18J3bd5f2cv0YpgAdx13TkCAf5cJXOgFOYFh0X8&#10;NxM87TR7o82eMwLHYLzVuNi4OCSID1CIgFkWctvKl7tQplCUKZiMYD6jZduTyKnY3HgbvG+5zn6/&#10;jxtXroMarlvaebDbk3O4Rtmhwj27K3G3UgrzAjOX6u9pe/kaYvacMTgG4y3HxRZ3l8GykVtIXeQ2&#10;VGyZstsY58xuIz2z9DUdrK/d1om0WjuoVXu+NMCoNwBTCxLmSdjNxXMEAlxHSV5KYb6b8Lcfu4FF&#10;fjtOT77cE2D2j3jr8bGTic7vjrF+L0gA3Vay2yuqTGM7i8H8yzNT1y5nPK/h3IWfoFLru1PAMAxc&#10;fecy5OHIEz5TWNTh61P8RzCD6yhBKcyHGwZXD+yu0/667tR5f0AxDaFYaxE45Y8mbxni89sx3lTR&#10;6dNgWcktqEUwLksRFGTGoWh70czjw2CmbvmoVvpYW70eum9z/6A7lxXBcmE3odAjEBByHE5q1Zo/&#10;KJJSmA8xumFAZ+5XJyZ9Iy2G6ViNwHES7yk+Ni8R1iOC02EZya0DRdkZk93OuCz5SW4kecrFJKr8&#10;BAybJ97C0tqWPwoHO/sgxvjhTJSNQ4X7ZEKPkFF44hE583ubCTzP4/z58/7gSEphPsTwnAyO2FvF&#10;Tb/CzbxaM/tHvNf42AJxOypQAFHgOSyancKYdYFc/mbjOr5C8ZyOjfXLga0hDcPAnZu3YbjebbZb&#10;jPu4q/CffOAIBMzoSE4pzIcUBqBZvY66FPwWXRTZq1VOHIfxXmdTLssDM19VYdTsQIvxO7adj0Wz&#10;U5ANH1MwGcHsPKWh1dzF8uptfzAO9tpQuv3YfZvttjLpuGvwn/gsjhSUwlziIWM9Kg7HcXwJ4mOL&#10;wvJi/8OYKc6eNFkZ285nr3g7+RgbyG0qBcX58loqzm48SfxwxMCpE6+j1jjwR2FnawfDQf59m1nE&#10;UTJbSmG+C/A3srhjbjgFmFyS+NiisLxMxdnYdj7z0yljweZykOI6TUyQgiJtJSLJCZpUqn1snnzb&#10;HwxFlrF3e9sfXBh2q0x7lGSjFOZDyshQzdmYrhbgbxQL3zg8hZxc2skpEpDIiOuCFs50bOczNy5T&#10;PjtjirKTiJk6my8EDGvLN7CyErylPeoNMOx4X6uaN3Zz8x8l8ZTCvOj4a7R1HLpXJOA/B/9JRTM5&#10;RUKY8yMCl6e4ZJnx2s7nYmwkn50iKeTELAoxkhLvxZxHCZJACMWx9asQhOC+zf39Axi6d4LYImK3&#10;tCzH3UApzCXTx9Oi0jWv5CljcFwmtJYwWToso95/cpPfzrhA+W1NgZhCEUJAYvbPPhxkW2B3eXkL&#10;6ycu+4Nx0D7A/u2d2Ilghx27OU86DjOlMJcUj6eFZGsu6VLHwOwf4dYCJQtPlhOv0fwuLAu5DRVl&#10;Bx5bhZhzEWWPEwXwouAPzkjRn1EKMjgjhGJj7Urkvs2aLIfV7rsK99nP+0hLKcwlxeDUwnxVMluu&#10;EBxD0dYCMYGAgilEtCwLhdgaU6St/MypNHNwm8elJA1x+vzLEHybXCiKguFBD6CudhBol/ZRMgvS&#10;XulSmI8AM9xvaoynfedv6Ply+2D2j8Is5sAqQyFCuqi2psQil60Q8p9dvXqAxpJ3a0gA2N7aRmff&#10;N5p2N1PnYAlWzSqZNaUwLzjeJhLc+HGmkuxpq/kbbn4LPjxlm0CCJPkZO8nvzrKQ39AUKPI858Ec&#10;J33ldMZzOo4ffycwaqaUYrDfhW957cm4G6WnPfmPkmlSCvPCE9UY/H9PAU9bLKZh5rcQAbN/FG45&#10;PwUXKb85y0LRI9JCjBVi5K5iqbmDU+deCSzX2e/3cfPKNc9ynZnwN32GBCPtkjyUwnyoKbgBBNpW&#10;MQ2tGCsReMoaz9TKEIrlqWDxy29rXK5iKNqeRcHXLZp5jZaLvde1snQb9VrHH4xhfwhV8b5WNRXs&#10;xuUcgYCIoySMUpiPOv524G44/iOQKBvFWEkAs3/Ee5mcomgsb4U5Lcqe10Bucz6KtnfkKfCCiYKC&#10;k6de8weDGgYOtnbBkzl09e5OIPII6YeSHEFDGY7FZQ6fVklR6EYFjFmvi/jrnFP3/AHFV8rpWY6A&#10;wdU445mcIhnJvCGQKlmeOCwL+Q2NYcWaK45Zl8p7IWbpfRq+Ws1dbGxeAiFe6/1eH3t3dg7nokRR&#10;2A0y1xEi9IWIvruA2SiF+RDTG57BYLRp/eWvHPkqxiSm7yEEx2Eyr3Gp4uL8JE/rSjkF8ctnL1/u&#10;cCybRZ9r0fYWjumcHeEoNk+8BUGUPeGMMext7QC+fZvto8R3MfwXKPVhVWDnd/vw+YyhFOaSxLjr&#10;3kxxnCbzPjlVfKyb5CldpGuDMVhWCrNXpK1x2YqhMEMJmd9oGZieQ0kY4vTpVwMTwQzDwP5W+Ipg&#10;dnuZUpFKMlAKc0kk7gY7l0brOE5WgiSpGOOsNJNSJknhxkpdtPAdAgotaaHGFpNpniIhDKtrN7Ac&#10;sslFr9uFOvKOpv3YbSjsKJkdpTCXACGNcK4N0SlAspIkS2Wy034YhlHxBwdIas8kXepUFCL0loVC&#10;bE2f6Zdxnhdi+o45YuDUydch+m5pq4qKW5evg2V8fcpuZ9M/g5JSmI8CIS3F3YiSHAuBU5hkpUqW&#10;youu1/1BAdLZdKUurL+3rBRjbAosbMEyMfOzmYFDSRpieXnLHwxd0yB3B/7g1NhtL+woyU8pzIcF&#10;f+0PaQkhQYcDp9DJS58sVTqSe7fxXvx0eaPwWslv07KQ31CQKZxzMfbimO+z5Vn54zgDq8dvAxLv&#10;CaeU4ua1G+h3up7wIrHbUVGH26bfz1GlFOZFJ6xGHnY8Lc/fBONJnrJoYjwXJlAupmCzaHuFs/AF&#10;zMsUPtQYCAgEUQThvBO+GGPo7R2AGtluac8a9yXz9xbuvxf5SEspzCWzwVNL01fZdKmTkrT5hMVZ&#10;YWFRmRkbK8Zs0fZQqKW8iKIIURT9wTHMVhi9FLvSV1J4kcfS8jJWVpYhSRIEQYAgCNAUFVAPhzAf&#10;BQghWGst+4MjKYW5ZDo4esdCXtpPTvocKUhUrLAIK8z7T3EUbbBoe5iSzZQcO7aGzU37Pf70LMAp&#10;zAACgechiCKWlpewsrqCldUVNJtNdNsH4AmZ1ABKCoFAFJLvHV4K8wKj6d53ERcej8jla+z5cheF&#10;qwSe8wr8UwBFGyzaXpBiTBdjZTLzHC1bzNu/C0IIqpUqeHDjup3jC3RJsZTCvKDohoF2v+NqJsFN&#10;H8fhdD7NyN2gC2jU+XInJal1Vzp/Futvf3B2vJaKs2tSnL3iLM2b2Z7JfG5jZ8LdCAtq1yXpKYV5&#10;4QlvEO6QpeZ1NKrbrpAp4W+0EWVLSzFWJpHGiytdRJaI4Ax4fRVjd2ylGHs+Ciuni8INuplGgVMy&#10;b/8h6MyARhM8Z7abDkOh7b4kmlKYjwAc0cBxmj84P5ENMl+jLM5SUiwviZy5EoWkn1qZp6EdhRs8&#10;jAQvQjBkuszaX2IYso3lnca7CCNqv/8ijvlTCnOJib9uFtzgirOUBstjYseuRInS52UaTiybhZue&#10;lt1pE1wberYcuguWHnfjDvQbBR32l4DAEUya/3B94ch0PmFEhYdTCvNRwl8/Qg9/xY6qfPko1lpa&#10;LK9ZnWfJkxqXE6uoRTMNmziEdufOkT2xCPyNv4hjHth+/WWZeIT1r+kohfmo4Hz2gVriO6bHbLzE&#10;YXmfVIio+KjwaVKov0KNleQm043imTGP6n7XkvJCl8J8ZJhtM7O9uY/5YZUgSUEmxc8EqxDef4qj&#10;8BF4sdbGTMtuPDO9uT2fU0yFvx0fgiIfeUphLknM4jVcqzQJCrU4ZbdK4P2nAAo3aOEyWLjgz4qZ&#10;SrHFYo+WJ7E47eXupBTmkkjcjXNxGqirRAkLFpYkLGwSly5dwvXrN/zBKfB6zVKGcKZl97CwiGc8&#10;jy8D02Ex+4GjTSnMi0xsK4iNzMViNkBXqRIWMCqZOZYJi4nnxo0buHbtmj84IS5/Uxx5Tsvu9Azn&#10;vx7N+hZajZv+YC9z0Mk5uJwJ2VrP4mCX330sGqUwHyb8tSmiVvmj0x6LhVWqhAVMmCzQbTIwaMa0&#10;lkB1lWZywVIyI9uBv/JSnDVCDPCc6g8umTLutpb30/TbmuYRhj9NUUdWSmFedGI/ZSswuW4dIqyz&#10;SXFSCZMBACRe8EgzY4A6QZjT2B8TzBUMKYCpGC0pSY67D0p7HFWynmcpzCULhlWFE9bkLJUeVsX3&#10;N5o4G3Fxicl5yzaI19rUbBde7rsF4r8xs4CUn+wiUgpzyYJgSeMkhbRImKwQbD+tVgv1et0XG8c0&#10;xW2atmfIoS34EYHBt8BQySJQCnPJnHB3BskFGcmTFYLb1wc/+EH8p//pP8bv/M7fxe/8zt/Fpz71&#10;KWfjeUEQwHHu5nSYhdNb9iODa/Q6q4HsrPzkxmmKpUgvAoSxDOuFlUwd3TDw9F/9AC/++Dl/FACA&#10;1ERoho7hYIiV1js4s/m0P8mCkr3TT5k8lGu3P4Xu4CwaYgWbG8cdMaWMobW6jI9+4INO2kn+ZHmE&#10;27dvO3+//PIr+MpXnrCUmOHtd96BoRsT7aRn2qI/bfsY+/D+k4rT587g537xF9Bq3MD5k9/0R/sI&#10;OsriMz3W+8yzceahNzyFq7d+EU2hAkKCXxGEioTmsWV/sBcnWzB/SXJEQcRv//pfQ6vR9EeFUgrz&#10;gqIbBr7/Vz/Aiz9+1h8FACA1CfqhEGZf9cpQ2zJkiSSpMCfzGezlKaUAgOFwiMcffxy6roMBUFUV&#10;jz32OIaDgZNL1+Mnm0XjFZlkZU1K8JyKtY+Aj6z20wkzAs6y+k3HIRfmMA6tWMd9CNM9l1KYjwim&#10;MD8TM2KWoBk6RgspzL4qlbGGZcwWSxJhTuY3XQ9vGAau2u9AM4Zur4c//MM/wmDQBxhw/cYNDIdD&#10;f7YQihG1aKZtH4X5KIU5nqkJs5u5iXTKC5okeewpxEZOpBTmI8LhEmZfFcpRo3JkTUSUMDMAlCc4&#10;feIkllotnNo86SyqSDgu8NZz2K9poZQ62b//ve/j6rWrAMzHfN/5zrdx9ep4MRNzdO31m8N1BMHz&#10;mqoP68+sPg6HMAMAy7LBUG5mIsxhBF2ZzOEazISo83UgpTAfFRZfmIMdbB5yZk+MLcw1UcLxYxuo&#10;iJLVsAgMagAABF5ArVbDUJPB8TzuOXsOrWYTdlNpNOqQBDFXoSdl3d6+g8FgYM3FYXjs8cfx2quv&#10;AgB6/T5u3rzlz1IAXtWaVMZsBJUxq59SmOOZmzCXBBBFEb/9679ZCvNhZ7GEuVgRtinITCqub/0s&#10;Ov17QADUpCpqtSoAAgJgpbUEjlgzqwk8nZlq6DCoAY7ncXJzE6IowqAUHMfh3nPnIfCCmY2Q0E7Q&#10;z+Rz96oWY8z5YnDjxg18+zvfcVJeuXwF3/nud52/KaXOs+7kBBVrchmz4PWTx0d6YUZgb9w8/pMz&#10;n9vZSYS5ESLMwZQleREFEb/9+VKYDz3zFWazSgz7FHs7utOhnD4vwfNGUAbmXdlkZRU3tj8BWVnz&#10;R5mjZ/t3XsTy8jI4q0PjCIEoik4HRxkFZQyEECw1WxhpCnRq4Pj6cZw6vumcZ7VSQbXi7RgnX4Og&#10;SMYhyzJu2bPDGcOrr76Kxx5/3Pob5uxww7wbEE1xghlPcX4OjzBb0jwrZxa94Slcuv1pLAlV+B/G&#10;IEaY3QRzlWShFOYjgm4Y+P4Pn8aLz/7EHwWECvP3/UnSYdUCw2C4eVXDyz8ZYuuGhpefNSck1eoc&#10;Pv4LTXC82VQ/+PEGNjYF8EJ8012symWWRlFW0B2cg6yuojs4N45l1rcOq9DmP+ZPiRfRajYAS2CX&#10;6k1Iomjl9I6uDUah6hoAYHVlBWsrq85yn2dOnEKj0XDyBEcyviuW8gLaye0R82g4xGPW7HAwQNM0&#10;/MVjj2EwGAARz65d/xRMsX4yCTPmczt7XsL8zu1PYzmHMIcRtFQyiVKYjwij0Qh/8u//BAfttj8K&#10;CBPm4zmFGcCNKwq+/WQXb7+uYH/HFJKgcJijx7UNEc2WhE98uo773iPi2HHzVi5m2NmlI6gElApQ&#10;9RYAwDAkbLcfBTUkJ4msrIJFdEOiIDi3vXmOw0prCZI14uZ4znwGbcEYg8FMoaxXawBHIOsq6vUG&#10;Lpw9B0EQAGY+h2rUa06+LBdyUhZqGOYkMyvhY48/jlcvXnTib9y4aT7bHmcpkKAi5vFzmITZkuZZ&#10;OpyaMPsJWi7xUwrzEWE4HOCP/uiPoCiKPwqYgjB/7+tD/Pn/tAtlpDnPMt0jOkIIJFEE4TgIPA/G&#10;GHTDAMDwgY9V8bf+9+s+i4tCcgVwi7BBRbQ79zujaMo47HcfAKWm4Dqj6xAkUULLHhUDqEtV1Gpj&#10;wfXf1pY1FQBDs9HEqc0TkHVzp6STmyfQqpt2gLDZ4UHiTzOoSO5n1wDw9NNP4/KVK87f3/nOd3HF&#10;+ptRCiP1s2s3If7HIakphTmeWQnzrAieweGhFOYjQpwwE0JAqiLUAoX53/yrLl59SQFzdbyGrkNX&#10;TZEghKBWrYIxBk3TAMZArarzoZ9p4m//g0UT5nS976QkjBEo2orz937nfozk8Tkr2pIj2n54jjNH&#10;xQAAgla1hqargVYkySPWOjWs612Dzih0akDgeJw7exZLjabzGtdyaylwRyP+PNJdEwDY3t5Gv98H&#10;ALz62mv4i794zIkb9Pu4eSvp7HCfw1KYp85+5924tvuxIyPM0yR4dYqlFOYjwnA4wB/9YbgwV6oV&#10;oCJgMBqZwrxUjDC/9nLMnraMQVcUGCGrVS2WMKfvdRMm80E8+Xr9c5BVs5NTVPMZtg1jxGn6/meN&#10;HMdhtbXsCKzI8VhqtUDs2eH2FzHrd3t2uMALuOfcOeiGAZ0aWFlZwcbaMc8dDr9oZ7k2ftzvXt+8&#10;eRPf+ta3nbirV6/iO67Z4t6VzYLCnLEIDpmFOfjPjJjda1MGlfDWtV+HbNQnCPOS9VcwviSeNFes&#10;FOYjwnAQPWKuVCpA1SXMrXdwOufkr3/zr7p4PUaYGWNQh8PArFYsjDBnE50USRNDKQ9VM59dA8BQ&#10;3kC7e7/pizEYVPLEu7Fnf9tUBAmryyvgLaGWRNGzWYY9O1wSJQiiYN0WB9bX13Fqczw7vFlvQBB4&#10;J1/WE4/LpigKbt68CQAYDPr4gz/4Q/R65mgbYHjHnh1ekCiWwhyNQSW8efXzUGgtRphFNNZcI2ZP&#10;kmD6kuT4r14pzEeE2QtzB6+/NEGYR6MFFObFEWST8B7f/fxaUZfQ6Z83w33Pru2wKJYaTWeSGU8I&#10;Wo0mRHuiGYH1RraJwSgUw5wdfvL4Jur1OlRdRaVSxanNExBTvnuN4GmFME5BKXX+HI1GeOyxx6BZ&#10;s8O/+73v4fLly07aLOuGZxNmmGXMVm1yMrvb2ZmEOYpSsHMjCiL+RinMh5+kwjwcDAp5j/nf/Led&#10;ySPmhRLmcAFMQoYsCZlcJn+U/9m1YUjY3n8ElI7fqZbV1UixFgURHGfeVq9XqlhtjTta0dqO0sae&#10;Hc5xHGrVKmRNBQVDvVbHPWfPQeDNEXW9bq1sFoK//EF8KSIyuJ9dAwRf/vKX8fIrr1h/ATdumrPD&#10;4zh8wmxJ8wwcFirMfkqhTk0pzEeEWQvzH/5/u7j4QtCXTZgwEw7gOIIPfryBv/W/m4Uw5+tNM2RJ&#10;QXpRjsI9uqZUxL5rdni3fx6KNu5MGfM+67b/ICCoV6qo1+tOVMP3d3B2uAKO47B5/DgkUYJBDRDC&#10;4cTmcbTq4w6FTFxlJv3nFJgd/swzuHzpMhiAa9eu4dvfHj/Ltlc2O4zCbEnz1J1OVZjjCLqJCryr&#10;KIX5iDAIEWa7ek9DmG9e1fHlf9/H9Ss6VCVYJcKE+eEP1fFrv72CapXD2sZ4ZFYsvrIEizaRDFky&#10;MHkkNCE6EZregEHH63Tvd+/H0JodbhjRz64BQOB48NYImuc4HF875jyv5giBJI5nhxuMgjEGAoJa&#10;rQqdUmhUhyiIeOC+d4PjOTDGUJGCK5sVqXrM9+waAN544w38+Z9/CStrq3jXQw+UwhzC3IQ5CcGi&#10;WERGHHpKYT4imML8h5EjZlIVCxVmAGAU+P3/T/gt7TBhnu4t7Pw9Z8ZsGbA8xTiMiUqJ39d4xKxa&#10;z67tvxV1Gd2B+SwbAMBI5IIpEi9gyfX6lT073BbusfCa/9qzw5eXl7G2smI+OwawtLyEjbVjrqVM&#10;J42u44m6bpRSXL1xHV/79jdLYQ5hoYU5D8HT8DExwVxIK8z5Wk3JkSJnH1oAzHV4f01DxmwZ8Qtl&#10;kJioAmAw5ZahInWwsfYSjlvH6eM/wH1nv+Icp47/ELXKnnMQMn5nXTV07B7sY6e9h532Hm7v7+Dy&#10;ret458ZVvHPjKvY6BxgpMkaKDFlRIBAOdbECbShj6+ZtbG/dwfbWHVy7dAUvvvginvnxj/DMj3+E&#10;6zdvoNfvo9PtojfoZ9hcIxyO4zyz09Ph7bxn25W7p+fNn9m2lQJwdxH+IzbB4SJrzS4pyYm/4Vij&#10;mIxtKWO2nFjeZus0MRynoyq1nWN16S3ce/YJ3Hv2Cdxz+ms4vvaCc2ysvgSeV0AIBSEUDDpkVXGO&#10;27t3LJG+gks3ruL29hbu7O/izv4udtv7oLoBnnAwdAOqrII3AN4Ably7gZdeegnPvvA8Xnz5ZVy6&#10;cgVvXnoHb7zzNi7fuAZFVZ1nxjO9eTdvdZy3fx/+pjef9pQTf8E9B4s+gonnfualMJc4DPs09Ply&#10;FMO+gRuXVSQbBEVU+pCgNOTImhPL6wTnE6KzEWE0ItiDPbrmORUbq684o+vjay/iwqmncN+Zr+C+&#10;M1/GhVNfQ7N22xldc5z52hWsd6fb/S6293exvb+LO9bo+u3rV/DOjau4s7vjjK5HigzDMFAXK+AZ&#10;wc6dbdzZ2sL2nTu4df0mLl68iB8892M88+yPcPGN19Ht9dDpdtHpdqHq2qLp1yGjmKvnb7lJ6tmh&#10;wn9yzkn6A2Z3BcpnzAvKrJ8xP/eMjJefG+LlZ0cgPA/OenXGJuwZMwAsrwr4v/5Xp1Bv2N/xYqpT&#10;TFQaCjKTA6sEEwoyIToD8X4jgjPCrBXLTHqDs5BV67UuBnQG56A4f0c/uyaEoC5VPTtqrS2vgHfd&#10;hnZPHFMNHbphmLPDNzYgSRJ0SsFxBOfPnPXse33t5g385Te/nuEZM8yTcF2wYq9dEqa72IhBJbx1&#10;9QuQaTX2GXN9ys+Yg16PKLEnSlI/Yy6FeUGZtTD/m/+2g9dfUszbidaCE4xSGLoOjuNAeB7aaARY&#10;Im3TWubxf/t/uYXZouBaVbC5HMSLo82E6AxM9hsTlYH4Weaq3oBhmO9aj5R17Hfud+LiVjYjVv01&#10;TTNUeQnHVtfA8dbscBBIrrXDKaWgMGeHt5pNyJoKzdCxtrYGUIbv/fCZwyvM5j9TYVGEOYxgSY4w&#10;1smawvzXEwtzeSv7yMBSHBEQYu5gZK+3zHEQJAmc9YqN/11TB7/5kCRZKNhcAVglmVCgCdFHAlEY&#10;oFppo1rxPru+9+wTOH/yG57n18uty86zaxAKWVGc42DYwzs3r+Kta5fx1rXLuHzzOu7s7TiHoqng&#10;CQeOEAwGA1BNB0+Bzu4+bly/7i9WiQ+rJfuDx8yhgfm7iqjjSJDxZEphvivxN4EMNWdKLF6J4C3R&#10;hIJNiM5HjPGYqJlgP7s2Z4d3Xc+urdnhZ76C+858Bfecesr17Hoftcq+b3a4hu32njOx7MqtG45o&#10;X7p+FQedDkayjJEsQ7F2PstMjF7ddfi7gwVoiP5izLEo+UlZ+FKYjwQkWINTHNQwrYREeY5xqmLw&#10;2y/OcpG4SjWhgBOiczA9y7OAI7ozum7UtnH+9Ndx39kncN/ZJ3Dh9FPYXHvBOY6vvgSBl50RtqZr&#10;zuh6II9w7c4tR6hv7dzxu0qBV5Vnr9HWa1MzcBw/ava3wJC65o+OOmaA36X/OCqUwnyI4XkVHGeg&#10;OziLoXzcH52I7dsavvdUD++8EXyWHUpI7b91TcWNK5NnZx++RmSVMkGBJ0TnZ+oOZod7dM1zGjZW&#10;L5qj69WXcHz1RVw49TW868xX8K4zX8Gx5ddRq5oj62pl3zM73EYU7DW30xIlVkePeHH242+pCVut&#10;P+mE5NNgzu4Lo5z8taAkmfwlVV9D58BAv38C509+Ha36eNnCJNy4ouJ//O/2sL2lgRMrgZnYbphr&#10;20fzm/64kfM8QbXO4bf/wzW8/2PjtZgPL64mkaB1JEiSA8t6jJOYqBzET/6KicpI1HlaK5tZxekN&#10;z0JWxpt+cJyOteU3wBHrtk9q5jsJbFqbWtiTvxRaxbJQcyZ/ma7Mn0JFRH3V3o95GiT4IpAgyTSZ&#10;lXtREPE3vlBO/joasJDDRVXSUBHNpRAVddnzeksSbt/QsHVLA6MA1TQwSj1HEgghoNR8B/qVnwz9&#10;0YcQl0Ak6DATJMnPTJwsKubIGoSBEIalxjXP8+v1lVdziPL8mdXtbC+zchjTedkkSDJN/O6nVYxq&#10;reosU5uEUpgPG07NMTus1ZVr4IiO3fb7QFn4Vn2REALKcQDPg/A8dEWBLsvmoSgwVBWGpsHQNIBS&#10;EEuI7dep7Nnb9k2XZFK+yFhNMmHLTJgsB5M9TE5xNEjepaWFeIxPz898kIjgWQR0vufnl78QKfQH&#10;+6Jnhd993JGE06fPQKpU/MGRlMJ8iJGEDk4ev4xKpQ9mvVvqrzRRhwMhYBwHThTBCQKIIAA8b65D&#10;zBiYYYDpOqimgeM48DwPgechiiJ4nvftKnRYcV2VhC0tYbIcpCtPsczD6VGoR1mY7iQwiQTfYDb/&#10;9ofOm8geKjw6JMm88BeriKKVwnyI0EBBKiK4KgdRlMETgoP+B7F6jIFyNdxuPwKDiWAJPtbQCmSN&#10;hu3feUGAJEkQRRGCIECw3mcGIeDIYi3Gnw3XVQi9IEESJis5bMx11ExMeZ6h48UUZzd+qQtpef6o&#10;BWqYeYs1uQcvmRsUDOA5oCZCWmli/eQIGye28N4H/xgPvfuPsbn5DjaPvY2H7nsan/jgU9hYX4GG&#10;z0DFL0Ml5zHQzkKnm9ZRBWUhH/ddN/fP11xStJyEyQrAVbYYJkQfTmK0IiYqJ9OznIZZi7PA8wEB&#10;8bWOBWRCCSdEHxbKWdkLBqUUiqbi4huv4ZkfPQ1JIjh1/EVIYg+bx14AgQFCwj8y9+Qvg1ZwZ+/9&#10;YJYY73Xq0HUGiVMA0gZwA8//oIs//te3wFm3pqmum6t7UQqOEPA8D85amtO0z2AYBgghEHgehmHA&#10;sHYGIoTgAx+v4+9MbX/mvLiuWfjliyVDlhxY3iY4nRCdg8kzhSdEZ2TyecdE5SToe3q+4iliprY9&#10;K1vEEkTOutPlguM4HNvcwIgFXz8rihl+x3CRwGuCJEXzngffg0988KMQrbXeJ1EKc8FQpQ1Qs7Jz&#10;1Q3Pa0VRGJSi0+2gPxri4huvQdfehizfwclj34bAy6hVd/1ZUqOoyzCoPflAw9buA/j+Nzr44//h&#10;m7mF2bA2HfjAT9fxd/4PiyTMIVU7JCiOlMkLICgQYUyIzslkYZgQnYN43zFRBTDfV6fc5BXnRRBm&#10;m8k94DRJ4D1BkrykFeaQe5slWVH7t9F9688wePvfwrj5ZWB42Z/EgVKKkSLjlTdfw189/0N89dtf&#10;xksv/d/BGf8/nFn/l3j32S+i1bhRiCgDQEXqoF7dto42Lpz5K5zZfGGcoJDvZ0XYKALmLYv9Z8ri&#10;pUxeAJbH2TsusXF10jPoryOZ2W1td9vI0EaS4Dc/JTcRJPDqTxJ2zJhSmAtCVwZ4+8d/isuXr2Bn&#10;b4DRoIPh7pueNAal2D9o49rtm/jL734TX//uH+C1N/4EVPknuHDyv8PZE9/EifVnwXG6Z/3gaWAu&#10;25CuxkWlHvcfs+hJJuErZVShY0h/ZYogucfkKQ8pMdUoJqoApms9LTMTZz9+UZp0ZKQAExnIWHh/&#10;tgwm0lAKcxoYAzNUaDvPQtt5FqDjVbkYoxgN2tB0it32AJ3u0Hn+ao+Mf/iTv8IT33wS3/vBH4Gj&#10;3pFxvaCRcRrSt/lxLXTXSftfnW1gpG9CNapW1Zpl9QppJRkaTYYsxTL3ApQsyqgZbnGed0Hi8AtV&#10;BtHyZ0uRNSd+r1FHDP6kYUdKZtlzHnqGe2/g9gu/j923vwZt+wfQr30JTN7yJ0OjJqIi8Wj3OvjL&#10;734LX/3ml/DSxcext/snuO/0/4AH7vkBTm68DZ4XwXGV+bW6tG4nVLCl5gHOnZEB4ZNQ8MtQ8Mvo&#10;qj+Fvnbemhm+Ap0K4bPDcxFSsJCgSWTIUhCW5wQFSJCkJBdpG8X0sV6mWsSiTSaHOGXMNiVyKm3K&#10;LEX3kEcDRs3Dx2AwwPVr17C1N8RBp4f29mVoysjM4rryHAdwHMGg9xKY/kWsr/w7PHTv7+Oe0z9C&#10;o65C5N8EIUsg3DJAZr22tACOexcq0n8AQfi4PzIXBAoalT08eOEpvOfeJ/Cee5/AuZN9HFs9icbS&#10;PWgub0LBI+iqP4uh9tMYau/BSG+AMd6qiml7Hl8jydFu5seiFXbe5ZlcByanKIAFGjWbHGJxtsnY&#10;PnNK4pTwlyruSE85K9uH3r8Bdev7EMQKpOMfA6obADFn0u1cfQ6XfvJnAICTx2qoVQXU7vtNKNw6&#10;dvdvo/PKvweohlZDxMZqDV12HVv0RQBAVdgGL1KAiADTxv/OCJ4/C0KqqFV/E3/xxy/jy//L9zAY&#10;DnHj5k1wHAdREEANw5mVbc+8ds/Kpq5Xo3hrVjalFIaug+N5VGrA/Q9V8L/+nRbe9R4J1WqwF3HP&#10;Du8OTmBn/wJ4zlzr2DA60PQt1IWh9UrYPnhOt7cx8OELC0uSgpzZM+LymqAACZIUgOVlgrMJ0TmZ&#10;PCN5QnQBLM4MbS/WEGBCgQwq4a1rX4DI4mZlr2NkvUEST7AdF0oO8zmyzpT3PPgQPvGh5LOyS2F2&#10;MTi4iduv/Bl4/QCnNldgUIbK+d8A3zwHRAjzm8r96CoNCNCx1P8RwHQsWcK8q67h8ugsAIBo34XB&#10;3wEDIHE3sb7yJngxejen/JgVoFr5NHj+FKTKz+HSm308+ed/gT/74r+FqigAx8EgJLsw6zooY9B1&#10;HTzPgzIGjhBwPPDzv7yMf/hP/kM0my3o+jtQ1GdcZTM33gDgvGcNACPlGPY795u9DtEwUvYx6J8F&#10;T3RzJW7yBip8H7yzaYF1VyNnDc6ZPSPpe/2EyXKSXpgZG0/qNwyCF54XoSi+LtP68/77dayvm5+f&#10;e6E5L5PLEBNVIIdXnB1hxhJEa2DhhuM4HDu+PuXXpUI/3MlkzIZ8WadKKcwJYIYMpnZBhBqI2HLC&#10;d64+i0s/+TNwhOD08SZEgWD5gb8JafkCVF3Dzbd+gO3X/xJwCfMV9UGgcgqEKjB2fwRDV7HcquLY&#10;cg0ydxxdUgGIiv5wiIuXNBiUgSMyHjj7RSwv3QLhin2a4B4ZC8K7wfMnQUgdr770Ev6b/+Kf4+KL&#10;L4IalrAVLMyMMWftbFEU8dt/52/jd//j/xiVCoVh3AYAMNbDYPgHYGy8E5WuXwIQ3CHIoBIU1dzi&#10;T9cruLH9PjAqWKNpBSPlBqp8HwLRAXTAERVcytns86v8k8XHTcJkBZCsXHZ0u83h6hUBzz9vbqDC&#10;KMHubkidtnrMpSWKSpUBIDh50sAHPqCiUmFYWfF/bvGj5pioAgmWYTZ+k2CWJKr39gizPWJ2pZ2N&#10;MLvJKJkZsyFf1sIphTkGxhjknZehdd6GpN2C2NgEf+qXAHEZcAkzAJxcr6NWEUBP/QpuHXDYO2ij&#10;e+tlnBZNgbGF+Zmba9gb1VCTJFSrFWiqhqVWA0tLy2CUYn/vMYBsgfEtbO19ACvVl1BrDLFSewXd&#10;wXkQsQ5eELAk/ggVqQdOkgAgxetS5qi7WvlF8PxJSJWfh8Cf8TyzffO11/Av/vN/ijdfew2GYUDg&#10;eVDrNjQjBITjwIuiud1jiDBTa2epKGGmhuH5gsFxnLPJxa/8xhfwD/7RP0Kj6d6HdCzClA4gy487&#10;o2hZ+RYM40ZoWvfo2lzZ7FHr+TQDw3Xstc9bVwMArkDg9iFxqtUjBat5MGSWJBNAm4TJCiBZuRiA&#10;3V0Ojz9Ww+4uHzYlY0xoD2kGchywtsbwG78xxNqx8Z2UMFH0MyG6IBZ11GzDQsU5VJgxPoHZC7Of&#10;0EoxmYzZkC9rbkphjmH/5iu49sKfoSJQLLcqqEo8uPoJLD/wN0H4SqgwP7tzAkO2irObJ8AG14C2&#10;uSiHLcxb5FFs9UVcuXUTlFIIwhCn1p9Dd/heLDeuYqn5nLcMB/dB0Y9Bkmrg6AFE9ib4+jIIG2J7&#10;730QJQ0gBC3pNTRbPXMzCW4IiW+DszeRiBkZ+7n44ov4r//Zf4HXXnkFlFJI1oYUjDEYug5N0xyx&#10;ZbC2dQRMseY4M5wxR5jt6mL/SwhxvrYTjoPA8yAcZwo6YxBEEV/4m38Df+8f/kNUq1VXycIxjC0w&#10;NnD+Hslfgq6/4Yq/DsZk528bxjgM5fGqY3f278dgdAw8MUBwB7K2A44RVHkZgAKQvnWLfF4kE0Cb&#10;hMkKIFm5GIA33uDxZ39ac+pTqEJE9oZWPbO2D/3crw/x4IPj1w+TlCMmqkCCXxBm4zcNQXGOFGYL&#10;jsxbmG0iK8hk5pM1E+958D34xIc+dhcLM6Ogo20Y/SvgqsfBt+4BiDnS2r7yLC5bwivwHE4fr0Oo&#10;trD68O+ip2hoX38e269+FSDAyWN11KoCnr6xiiFWsbmyBh5DGN0baDYbWFmqQxI5jLhjUPVvY6+3&#10;g73OCnqDUzix/hMQomJj6VmIFXMoYY+AGQhgr2lNgP2DByCrq2CwVvIkAOE57HceBKiM1aVLqFe3&#10;ockEhnASZzZPolGroVL5efC+kbGfN197Df/8n/wTvPXa69aXBgGSKIIQAsMwoGkaVFU1l9m08pjP&#10;iM0lOgVB8GzuzWAKst0JE+s2OKPU01kRe89mAJQx8DyPX/7CF/AP/tF/4hs5J4F6ukJF+S4M4xoY&#10;AEN/B4r6PU9qG891BrDfuR8j5RgAhpEi4qAnosLbAn8AQq6iysnWbfK44V841t1+vPaagP29kFu5&#10;Pnie4QM/paEisZhnrWNm10gnCyKs6Dfe4PEnfyyiWq2CUQrdMCAKAnhBgGEt7+qvmuYjD3PERgiB&#10;rmuglOFzvz7Ae9/rfpwxuRwxUQVzSMTZ/AdIIswch2MbiyDMYUxoDFFkzBZHUSbvemHee+sJKAeX&#10;IGGIldU1oLIB4fSvApzkEWaeJzhzvAEi1nFV+Bi2ttuo6VtYkt8C7BFzVcBPdk5iqy9C0zRwPAcO&#10;e2g2AZ4zPzLGDDB6FYTjYNAKRNxGs9WDTqvY278fotADL1JsNL4HwgF8xRw1VoRt8Lx5C7gqqKCM&#10;w0htQFbN2+oAMBgdR7d/HoJ4HxjbxLvOPYSlZnO8/WIM3U4H/8n/9u/j4ksvgVIKnuchSZJza1rX&#10;daiqCt3qQK2zAQGBIIqoVauoVqvgXLeoGWPOqJkyCjBrFE0pqK8a+cVZlCR8/m/8Dfy9/9P/EdVa&#10;zZM2DfYXA0opVPVbGAz/uT/JRAwqQVbMZ9cA0B9uYnv/Xmt2uApKX4WqVVEThuaMcLIPnkTNDge2&#10;tzk8+6yIW7c4dA5IcOJTCBwHrG+Y1/D0aQM/9VMaNjYooqYchHueBpMFES5h/nf/lgcvCOO7JtZj&#10;DlEUwPPmSJrneeiaBmrVM0IIDGqAUma2K47DF35DTi3MmBxdIIt+S9vEfm3TMA6zMNtMbkex5Mwe&#10;RlaTd70wv/b9f4PO9ttYbko4sd4EJVWsPfK7IHwF21d+jEs/+XMAgGAJ86VuE7v0Ai6cPg+9dxnq&#10;nR8BAE6s11GvCmhLH0ZXq+H1K5cwkBXUpFfw0Lu+Dp7XQGAEPqr9zoOQ1VUAAGMEhkrBSTwMo4Je&#10;bwPNylsQqlXoigGOM8BXRIicjpXai5BqiilmhIAQCbXqF0C446hWPwcCwbnNnIT93V38rc/9Og7a&#10;bVOURdEc3VobUaiqOr6N7eRiIISDJIqo1WqoVCoen25hdh+2OHsqkn0eVidGKYUoSfhn//Jf4qOf&#10;/Bl3yonYPmDZsVG1b2E4/C9dKbPjnR2+hv3OA1Y4xXa7Bh6GNRucAngDkjU7/MUXRDz1lABdD7+T&#10;m5Rmk+F3fmeIRiPcSHjoNPAKoutygxCA48yn+Bsbn8Qbb3D4l//y++B5M4xYX/p4njPvtnDmhEDO&#10;ukMDK789UjYMCkoNcByP3/hrGt77XgOGQfDccxxU35ebBx7QnNncbmZ6XXzOZuc7LQx6QmEeMi2z&#10;2MyHHKXNkTULbndphZn/vd/7vd/zBx5mdq89D2WwD8OgaFR5cIIE2noQB70+7tx6C1rnGgCAcATL&#10;DQmv7zexNzDQ6XZBKi0M2Qr0ymlo1fMYCmexM+jA0P5HNJuvgONkKOpxjOQN9AenQOUDGKwBnTah&#10;6Q0IXA+N+i6WGtfNo3kN1VoPjWob9cptrK+9Ds1YhaxtQNZOgVGGeuUOOIHi1t6HsXfwMBT9V3H6&#10;xN9Gvf4FVCu/CFF8DwgxO7M0SJKEaq2GF599ztkpCpawGYZhjmCsXpcApqoQAp4zO1VRksALgrcu&#10;W8+hYad3EdZJEVgCbXXav/5bv4Vf+2t/DaI1wS0OW/QNe6a4fQvdhUGvQNO+7wnLCiHMOURhiKXm&#10;dfNo3MJys4/1lV2srexhqTVAX/4AKO4HJe/CD59RsX2nP76tn1KdOWvyHaXme+H33pv+Nvq02N7m&#10;8PTTFXzvexW88IKE7W0en/rUf4T77/9dnDjxaRwcNPCNb3zXPG/rM2aMgePMa0EI59Qryuxb9uYt&#10;bPcXPEI4fPbX/jf4+E//Pawsfwr//X//LN56y8DNmxKuXxdw7RqP06c1HD8+z2sTXLc6XYucJQQM&#10;PPY6D4JHBbz1KM+TghDUG3VoCR/bLN655ixRzuxpWV/fwLlTZ8BH3RLzcWSFmeMIlhoSdMrhmbd7&#10;uHHjFozhLkR9D4C5MtdyQ4ImnYVUO4busI/t9j66yhCV2vchGy+hJ78MzXgTqkGgGxIEQcaJle/B&#10;MERQ0sSN3V+FpnAw2BIUdRndzkn0RxfQG54DT3fBQYYo6WiIbazVboPyHBqNO1hbehsbqy+jVuti&#10;oJyGQSuoVfaxWmujVvk1aFoDgwGPXq/nzG62SSrQHMfhvY8+ijPnzuG+Bx7A/u4Oet0edGvCl2EY&#10;ZmdqZ7Ds8hwHQRQdv25vtoB78lkdr/O7C47jwPM83vXgg/hf/d2/i//gd/8eqvX429jUmvltC3Ic&#10;RQpzFIQwSOIAonVUpC7WVy5hY+1NbKy+hRdfGOHKFQ1gDIIgeL5IiNZdCp43r4MpWDwEgYcoSs71&#10;ZZRC1w3U6wbe+95kHeW0kWUBv/8HFVy/xmM0EjAcEty+zeH9j/4S7r//UXCchOvXb+DrljCbd1sI&#10;GKx32V3CbAu2R5gNrzD/wqc+gwce+AAYq+NP//QxyLICSRIBmCL+yU9+HA8//LNYXn4fBoNroNY6&#10;9claQ4EcEnFmTMBe54HChDkLs782BXss0NzG3SzM/eEA+zdehDZqO8KsGgw3ekvYXD+BGk+hjfYB&#10;vgqp0kCt0YTYvBfN1gaa9QN0B3vQDQmN2haOLb+K1eYrWG5es0ZO5iFVVIiijkbtDo6vvQidNqDo&#10;a9D0JhilqOAaxApgsDqub30KB917sNd9CLIswEAFmm6OrjkMUa30Hbutxm0Y9DT299+Ffr/vHN1u&#10;F3t7e9jd3YWiKBBF83m3pmlg1vO7OO5997vx6Ic+iI9+8pP45c9/HqqiwDAMrK2vo72/7xE/QszJ&#10;OaIgOKLir5tRYukOv/f+d+PYxnH83C99Bv/nf/pP8ZnPfQ4f+ZmfMZ9F+rDz2YJsj6SSMAthDsM9&#10;uv7RjwRcvxa8vQ/riwlnzUWA873F/FrDcebtXcMwn/UDBOvr1CPMskywt8dhMCAQJWDCR10Itdop&#10;VKub2DzxG/j2t69jNBxBEASYk+8pfuZnfhoXLpwHAFy/dgPf+MZ3xvMQrFNNJMy+EfPPfvLjuHDh&#10;PBRFxQsvvIylpSYGgyEoZbjn/Fl86hf+Gh5++Newuvoo1tY+BEXZxmh001XyWeBvDYsLY/zchdlm&#10;PldtSl4zmk0rzIf6GTMDAzUobty5he2dHdy4cxut7vNocgPrGXITKuXxjWvHoVOCpVoDAIMocuOJ&#10;TcyciAI8g6FMAa2LitSHVNNQJZfQV+8Hx/MgnIb11rMQzdUkAQCEUGf2b12UMdIl7B28B7K6BgCo&#10;CltQFQ4Gt4m9znucWdaE52CoBgTJvD1WE25jqfoaFONnsL//N8cOQnCPmGu1GpaXzcliHMdhY2Nj&#10;3En60trYHWKv28WfffGL0LXxK0OEAIZu4Ik/+zNQa9EQP5SZ7zkLoojP/tZfNydyMfOzAAPqzSZ+&#10;/bd/C4JoLjgRZgOucriFLC1FPmOOwl6LxQ3P8yBERKPxOfw//6sX8L3vXQUhxHxtyLoOxHp8INgT&#10;owhAKQNjFBzHg+d5aJo50lY1FZVKBb/9Nx/GmfMvocLLePUi8NabAl5/3fwyc/8DOh58j44HH5zO&#10;K16ECDh9+vM4sfkZNJv3YDRS8K/+1b/GN77xbUjWowfDMPCP//E/xKc+9UkAwM0bt/Cf/9N/huvX&#10;b8GghiPA9uMQjuNAqSnIjJp3Voj1aMMwDBjWo5R7L5zHf/af/V9w7733AMSMG41kPPHEU+B5AZ/9&#10;7C9BEMxb/c8881e4dOkKjh//Pur1d4CIxyjTZfGfNxtUwptXPz/5GXOiJTktgt1JZgo0lYIZeI1w&#10;8dB7HsInPnjE32O29zXe6ezj6rWr2Nndxen1TbTqDdCdpwF52xFmxlVxg3wMN3b3sLO/B0EY4J6T&#10;X0MtYptFwoa4vftRMFKFYVTREl80OxZxBXv790MSuuBFBoEbYLn+CsSqKYQbjasY6iJgTY6xkdUV&#10;UMNU8/7oOLr9cwAh0HUJDe4ipDoP1VhFu3MBkrCBunDakz8phBDPe8KCIODUqVMeoa7VaqFi7cbQ&#10;dVx55x0zXVhaa9TH8zzO33efPzYS98g4jxi7mYUwf/GLEt54XXBaXKvVwN//+/8R7rvvPojiPfi9&#10;3/sX+Oa3vguOmGIUL8zmubuFmTFzZvLq6gr+9b/+f4MXhxCIgX/x//h9/PCHr1hfAszr/q77Nfzm&#10;X1ciZ4fngZA6NPV3IYrLqNdruP/+d4Exhps3b5uv2UkiGAM2NzfQbDac/mdraxvPPfcCvvQXT5iX&#10;iDFcvXodxBo12zOvzVG3mYsxhpMnNlGtVfArv/KL+MiHfwqnT5+yCjIuE6MUt27fQa/bxVe/+g1c&#10;vPgatrd30e8P8IUvKHjv+1xLu46zzYjFFuepCHMSQrqMOFImL5AZeibAxz/8Mbz/oYf9MZEcGmGm&#10;lELRVLxz9TK6vQNcufE2lmpPY69zPzRtFRura9hYXodycAnEGKDZbGBtuQb2/2fvv6Mkye77TvRz&#10;w6bPrCzbvnu6x3tgMAAGgwEIEiCsSJGSHt9qdShpDwkuJZ0n6a1EarVLI2ll9qzMaiVyKYkiKYl8&#10;K4mig8fAkhjMYAYYg/HT0768T59h7/sjMrOysjKz0ldVd37mZPZUxI3fNRFxv/m7FknGfhFf87i8&#10;qLGVPU8sssBE4hIhdYGJ5NXaqlWisgbzrhWmPJPVzQcBFV8qeJaLamq4Xohcboq4cREtHCIRepVs&#10;4SxCi4CAVPglItFCE3ELmjIdN8r33/rLuF6YqYlXSERvsLr+CRJm4G0PgnoRVlWVqamp2rF0Oo1p&#10;7rj/+wl2rwzCM27F8IVZ5Z/+U8n3XwrVhMX3fT74wffxd/7O3wQIhPlrQT+rVl1oo1KeVWGWlWbc&#10;oCyqfe8KjhNMVasK87//9/+KZDKJAH7xl/4RTz31nR1hBu5/8BQ/8+l3oyouvu9ydf5LCH+7ktb+&#10;miSLRcGv/d8hSqXg2X/ggXuZm5sFwDQNnnjiMWZnpxFCMJlOo+s7lb0QAs8L4i+VSvzRZ74YrAYn&#10;BLbj8Lu/+4eUy1Ztmp/0fX7u5/46H/zg45Um751nz/M9XNfl208FnvEzz3yXa9euV1obdp6fQyHM&#10;df80/O+Bc2DC3Iwuq5Yugw+RwaXkife8j/vuuqfxcEsOtTB7vk82lyVfKvDqm2/gOm9TKi9zbPKb&#10;aGqZcGidsj2B7+k4XpSV9Q/g+0atUgyaql089ypCVfH8EJ6nkQq/gh5WKJbm8NwYvrTQdY906Cug&#10;pVC0wOsNG8soanBzkkaekg1Z+2TNA1aUEptbFyg5x5FSwXdtYsZF9EiEzcx5PC+MaebQFBdPajhu&#10;mIj6fdKTi4RDBVY238n15R9ACI8zx76GxjSF3Ed2lcGwME1zlzc9MzNDJLKzcljjHOZOGYZn3Iph&#10;CbOun0NRksTj/z2/9Iu/w3eefQ3TMINpP77H+9//Xv7u3/2fAPjFX/zHfP0bgTDXmu0bPOZOhfk3&#10;/v2/JplMAPBv/+1v8b3vvYiiKtUN/3jgwfv49E//RaSU+L7Hd57/LPlyMMvAspcRrGEqZcAGkUNB&#10;otQ2/GhPsSj41V81KRWbV0bpdIpwZf55KBTive99F+fOnQ5aTs6cZmZ6uhY2FNqZZpfN5vif/tb/&#10;yqVLV9A0FRCEwyF+/uf+Bu95zyNA0HctJVy6dJnPfe7LuzzjVhy8MHOoveZDJcz1NH+8WtJl8BHQ&#10;W4qOvDA39YwjT6FrWWYmXkQIv+U60vWebitcL8Ta5gMgNFRVJay8RCZ/DsWYo1AKI+0sITOLZgp8&#10;26utXZ02vk0ymcci2PSi2UpexfIM29nzlWZLnUzmGBOJtzk19S0y5QdZ2ryXrewFEtGXOX/q8xg6&#10;rG4+yJXFj6AIl9nUGrgP1aV2tNR7LhMTEzWPOhKJ1PqyqzTzsLsdvNUvwxDmUOhjTKT+R4TQAYUn&#10;n/wGv/Ir/w7X9WqDmj79M3+Jj33shwD45jef4qtf+2OeeuoZFKHUFl5pFOadHykSKoO/ql6g7/t8&#10;4hMf4a/+lZ+ueaLV/uh6bNvB9z0+89kvsbG+weraF/mpnw7EazN7O6XyVMV+hs2siWWlMFQLwRaS&#10;+pXNqp8dAmE2KBX3f4eo3P/qMzAzM8VDDwXNdKqicvc9d/LQg8HfyWSCtbV1vvnHTwXeMYLjx+f4&#10;4Acfrw1i/Oxnv8j6+iaf//yT2Lbd0fPTKMzsydGoOJzi3Ikwp6c73fZxiOytRvalh0tGSPPUHUlh&#10;rnrGuWKB1956g2JxBc+7uMszHhZSKpUKLWBj6zYsewIUnWJ5irjxGrF4HkWUWN28H00toagaMe1V&#10;wqEt1FDdaLDKvstCeAhVo1SeBnwMbRWfFK4b9AGrqoVpBE2Q0jP57ht/BdcLETFMJsLRXfYOA2pl&#10;1bAq8XicycnJ2nGvMkJq1I/SMIT5D//wAudv+zOEw8G9SiYTNW9YVVVCpsGZs8E2oFVKpRILC8u8&#10;9tobfO5zX654yIEwq6rK1avXKJetmpgFTb8e0WiEO+64wJ//83+WCxduIxbdfe+D4pRcvnKNra0t&#10;fvu3/yvZbI5r124A8Mi7PP7aX6tfX3oHy07iekEeBA4rm+cplYOmadfLYjvzhNWdfa9LRcm/+VW1&#10;1pTdD4ZhMD09CZVdxs6dO8Pj73sPqqqQTk8QDofZ2t7mt//TfyGTydby04pmT9WP/IjFfYdFmOv+&#10;aTh6YOwnzEIIopOp+lVrDwddpqfL4AeEODrCLJGULYtL166QyWW4cv0KCldJxt4mGl4mFb/U0jMe&#10;JlLuXmN5I3NXbevBkLaMXVbw1Dk2MneBVyadvEQ45OGUHbLWOaRbwNA3OXH8rZr4NiKlgqnaXF95&#10;H0iDjdyHScUnKOYLmB2O2jtohBCkUilOnQr2mx4tEvBxnGcolP4RSLsxQM/883+u8crL4dorHw6F&#10;eOx9j6KqKqZp8sQTjzE9HfyQM02DVGqnJaEquPUUiyV+7dd+gy99+WtIP5jrrCgKruvw+ONBk7ja&#10;MF/cdV0sy+Jzn3+S1dU1vvCFr9RWyqqnnTA3Ut+yU7bTbFRWNgOHUnmVxZVz/Kd/8z2s8nA8qOqU&#10;qyCv1alidbuMddnt0UyYOTBBPHzi3Ikwh9MJRN10vrqzjQcOjh6S0sMlQ+eJ9zx+uIXZdhxWNtZY&#10;397k+vVXKRavEw1fZjr1csWTzDRecjA0LRUZjLL2TRw3zNLaI2hqiYnoRSbil7iy8gkK5WmS0Wuc&#10;nPtjVGWvYLhumPnV9yN9na3Mw8xNzRKNRAjpBmtra/j1ayAeclKpFKdP7/YeB021uVRRlFrZeP4V&#10;bPvzOPbzeP4CzfZy7pV//s81XnrJrPXrNhJ4fIEnqigKH/zg45w5cwpVVZmenmR2dgbTDFoXqkua&#10;lkplfu3XfoPvfvcFNtY3icVjnD17mp/6qZ/kjjsuVJ61Hc/4d37ndzvyJLsR5laISiW+sZniF/6X&#10;DIVC/x4zlftW63Ovu4+tqK+Gqs377aqmwyXMtBTnFoeGTmfCHO9xP/j293Ko9BB1D5cMnEMnzJLg&#10;l/B2Lsu1G9dY395gfe1ZktGLREKBZ0xlsYZDR8skBSd2+rSD9Nf3cbfz9qVUcL0Qq5sPU90dylTD&#10;lAofQMr9l6s8LAxbmGVlMw7btlEq87RVNVh/2XG2ePPK/43vFZiMfhvdlIjams2ty34//sU/13np&#10;pd3dE+2o72sVIhjNPDs7g6Iq3HP3nTzwwH2VkJJ8vsAzzzzHqZMnefz970VKiW3ZfO7zX2ZtdY3P&#10;f+EruK67x+tuRb/CXEk1CMjl4G/9TzqFQvN5591QPzWqH7zKnuHNaCXMtHtth87hEefhCnOn9P8M&#10;dESP0fR4WU8cGmG2HYdcPsfK5jqXLr+E56+iyJeZSr2CppYxjezuC0ZZSt3StISaHuwZz4uzsf7T&#10;WNYMUvZfOY6CYQmz63lYjs365iY3FuZJhCKYhkE4HGZycpJIOE/ZTpLJZQEf27rI9eUlfCSaWubs&#10;8SeJhFYbzXZEt8K8w+7nQVY85qmpYPqbQHDnXbfz+Pvew8RECtdx+I//8b+wncns6xm3oh9hroly&#10;5Z9BC3N1RH+v1Uv1estqnr92wsyeuzFKWoszrQ8PHM83uHjtR9BIoDesrcDIhLmeEVXwfUbT5+Ut&#10;OXBhdl2XV958nbXNDdbXnyEZu0gktBR4xtR7Mw1F0EGJNAYZaMI7oWmETQ/2gIpQpijkz+HYCYSS&#10;wrZnKRYqfbiCSh9hYykcHIMTZglIPH8R13uFYnGB9cwGtmWTzd2Pqhyv7OMsCGkuieglzNCHkFKy&#10;vr1F2SqxvrWBUOZJJ94iElolnXyzMZKO+Bf/QuelF/sT5mZPRLVpXFWVQHRk8K40C9vpK9mrMDeK&#10;MgxWmF3XRVEUTMNAVkbra1owC6LZGuiiMtoddtYb930fy9rdFbQTDv7Un7K45572ee+sFIfBwYvz&#10;4RPmZoywLhtAVP2YOHBhzhcK/Oc/+G9IKUkmXuPEzFNoSgFd3UbZtVZyk2w2OVTPPqf3MNCMVWlp&#10;tOWJ3hAG0g/hODEAFGWKcvks+dyFynkT3wvhugc3irtXYd5p+g2agR33Eo7zbTzvGo7zPFLujDMo&#10;2ym8yrxxgPWtd1F2TqOpKkgo2xaR0DVm0i+iqjYhY6sWthd6E+bd9776l2CnmbtKJ89wcL1EyvYi&#10;3bcw1yUmk5ni5/52nkLrqcMd41T2wFSUyo+Qyr3WNC1o5q7++BAimBJWmdvtBxnG9Tx8z6vsSLWT&#10;yDvuOM9P/dRPVlYfK/LKK38Hy2p/v1uX3rA5WHE+GsLcSCdvxwAYYDSdmjpwYc5kMvzGb/wGoZCJ&#10;LT0UBWYmMoTMV1HDJiAI6/NMJK7s7RPcJ5f7nN6XgWa0qbGmBweICEaNA0JJ4thzgUctQiBS5DJ3&#10;4fuVHz8C6GBedz/0Isy+77O1vY1f6UetrkDm+y5S+lxd+F1yhbdIhV4gGssHHbeVPnyC/9s1ar5K&#10;P/3K9XQvzM1FWUqJ2lAh7k11GyqBhRC4brM+Z1kR5r0DDNvRTJQBVpZ/nF/4ha9RLJZ2n+iAqid7&#10;+vRJ3vveR/nd3/0DCoUiSmVVr6q4KpXV0WpiWxnkJRSBWtm7OVhD24PK9OD6AWRTk2ne/Z5HOHH8&#10;GI5T4PKV/8rttxeb7tNcz7DfytYcnDh3IsyhDoS5q2d2KIw4BQOOrmruUAjzr/7qryJl0HwlhEDX&#10;dbzKYgmqopKeMBD6Jh6SsGExG/syWkRB6BoCiaktoWpKpVLeYcBltoueC6HphU0PDhEVMLEr07qE&#10;iCKZY2vzIaSvB8IN2NbEQEuxG2EuWxa263BtYR6rbBEzdhYvOX78OEIILNumWCrhei7ZzEVWMgtI&#10;KQlrr3F67o8xw8HGGMMhKJf/81/ovPhipwPw9t7n2hEZ9LX6vo+iiGATh04RQcUZiFJQLpVJzbvi&#10;7FaYW4kywPLyn+WXfvGrFArFxlN7CDzhqhHB7bef52c+/ZdIp1PE43H+/H//U2xvZ/YVZlkRZqUi&#10;zL6U+J6HW/nR9vDDD/A//o//AwIoFAr80i//E3K5fG2HHs/3+eSnitx3b+u+ZprepVEzeoEelDC3&#10;o8ljNAIOINYBRPmBLoW597vSgkDndx41KSW2beM5Lp7jYlsWK8t5lm8YrN0w2Vg+xsVrf4mXXv3z&#10;fO+FP8fFt3+CxRuPcX3xMeZXHmdx9d3YJYGUSkcre/WKaPh0TNPAXVvpEw8oYhiLGMYiun4RQ/8W&#10;MzP/mrlj/xfHjv86s3P/iVTqSyRTT5JKP4+uZyrrK/swIG+Tyv2uelD1n63cF7ix+C8R/FeE8iyb&#10;+W08VZK3i8wvzLO0vorjOCiKwnYuQ9EJlqacSLxFOr01RFGuv1ctNu5oyt7qtPFIsVgMPMKGrQ41&#10;TUPTdVRNQ9VUVE1FN3QMMxjgVhVkEJTLZZB+xXoQw23nzvI//OW/wId+4AMNMbYmyFVzUab+/D5U&#10;R8VLKWtN9RcvXmJza2tnI4o+qd6RUMjkwoVzXLhwjnPnziBlZWtQGXjZIJmZfoLbbvtJzMg9ODJS&#10;m+XQaO9gqaSgRUJaHB4Ind7XXqg+ke0+g6cxhuHEsovG6Bo/HdBhsBoD2495O5NhY3uT557/HvPX&#10;buwMcmlBdTCM4ziUyzaO5eLZLlYJtjLHWd+YY2NtFqd8gWz+DhbX72d182GEXcBzPTxSOG4MhSIC&#10;r69ffs2oVg4dUQ2854KmB0dG0PzrgywgyGCGLhMKXSYUukgo/DLR2HPE498lkbxa+UHloWoWQkh8&#10;f3+vMRQK7Vmqc2lpiZWVlZoge56HrutEQini0TKp6B8QC19B0ZYxtKeImF/C9q6wvOGRyd9gM3MV&#10;33+amfR/Y2riZSaTbxEZyspvDfdGgG0/xneeibK62nxhmB32vmZ7j4DruQghgl2kKotoUPEcg+dV&#10;AoFgQ+DFSCSuG2zkUB0oVWv6BcLhED/6o5/g/U88xoULj6DrN7Cd9vsS76qcWzyOhfy9fPObV7Dt&#10;5guMHD8+x+zMNH/6Rz/B2xcvY1k2ouIRSyl5/H3vqe2n/Hu/9xnK1u6VzqjkL/Cid+zW/5Cr9qlX&#10;G/FOnjrBD/1g8OPDsmxeePFlYrEYuVyeublZpqen+OAHfoQHHvgEk5OPkIq/l4I1hSWjlF0QRJFE&#10;kZhInIF1d/RG5XlrUSW0ONwzUqpsZu6q7ccc1Lc7MQgh0OrWNB9o5C0YQRQVRhdTSxqScObkaWan&#10;dtaT34+em7J9KRHAW5fexrVsLl25jF0qY9s2ly5fqg302I9WCznA3swZhkEobGL7QUVnGAZzqdcR&#10;+jqqaSCAVPh5orHSnr7JfujaQssLWp44YIKXVspK37UzSzEfNFHvGR1euynByl+nT58EYH17i0Kp&#10;RKlYJqxrCOFSzr+Ax32cPXcGRajYjk1E/wr5Yolrq/eRzb5K3Pw+iVSWVCIYtV9leJVow0NV+VP6&#10;MbKZn+ff/bs/4JVXXt8dpkbz+1c9qqoqTzzxGKdOnuBrX/tjLl2+EqyV7QcDoYLnUUHXNBRVRUof&#10;UelDVpSqaAV/u24g6oqi8I53PMALL3y/JliqGjQHnzp1gve8x+X9T7xFONw8bdS/Y3tetcqYBSFZ&#10;Xf4z/NIvf518Lr8rhKZp/MiPfJwf/siHOHfuDPl8nr/8P/w1crlcLR2+7/NzlX2ai8US/+yf/2u+&#10;8tVvEryBgWfNrqbswHZViIUQKELU9vp2PQ9VVXnPux/hH/yDv1tLi+f5lEplPvPZL/LIIw9z27kz&#10;uK7LjRsL/PEff5v5hUXuufebvOc9HpvZ85TKMwCULI2NbRVTLQEeUr4O0sFUS5UtNIf1rLWicq9a&#10;3LIWh7ui2pTdbB6zJCjz0EQfTdl7nqXeGaCpfRhdTI088d7Hub+LpuyuhXk7k8H3PV59/XVK+QLZ&#10;XBZZt1Sg4zhculQR5rqt4drRVpxpXZ6KoqBqGp7vo6oKyWQKU9/AESUkkonYNZLh72JEIyAEmlLE&#10;NHJdNFfupavCahm45YnDR210eLB5h6JMUrbOkM/eHqyZPXUJ13uTUnmZrewx1rffwVRqmank66yt&#10;PIxmPMTkxJuU7EdR5fcpeHdhqL9PyJinbOegsnZ4qMXypYOjuSBXCYT5f+bXf/33efnl13afbHK/&#10;Ak9jx0g8FuzT/Nj73k0sGuWX/t4/4atf/QaapiN9v3thdhyEohCPRfnVX/1n5PMFnvvuC/z6r/9H&#10;AHRdQ0oImTb/+H8vEw9uzx4aRVkVLvnSHDGzRNk+xfW1HyIWWQQ7yi//8hfINQhzNBrhZz79l4jG&#10;okTCYS5cuI2FhSUQEA6Fa69SMFI6mEFQKpWZn1/kjTfe5A//6PO1yK9fn6940NUpVeqOx1ZpDZib&#10;m8XzXD75iR/mnY88xKmT9fuTB965lJL5+UXy+QJf/NJXeP75l4I0AT/7sw6PvW+30Pq+Tsmqbqcq&#10;yZcMljfeiSpcwMF1v490QRPV1oItFOEMZd/rHYYrzu2EGQAhCE3Eehfm/eixiu3xsh4YXUwMU5h9&#10;6XPl2jWeeupbqIqKoe7ee5bKw+RUPGZd0zsW5iptBbrNqWYoikI8HsPxHTwkihBMT2SJxd9CqgoC&#10;COkLpBOX944O34eOCqyelhe0PHHICTytnTpV1vJSHQegKi6uM8HSxoMgPFTFIBYxyeSLgEc6+QZh&#10;c2PH5NBo8uA0OdRcmPfeH1UN+jB9L+gvVir7Jfuez4c+9AQ///N/A4Bf/nv/hK989ZvotQFg+wlz&#10;MKBKIHA9r9bfHo9H+c3f+FWSyQR/8q2n+eVf/idQL8whn3/1r36YRLKyZad0yBc+i5T5PaJcKk+R&#10;yd7OjbX3kE5Mk06mmUymKRSLrK8t8Y/+0T8ll8/vyXaQ9oAHHriXY8dmURSFyck0Dz14H7OzMwgh&#10;mJycrGztGMQp6tYOLxZLfOYzX8TzPISAr371m1y7Nl/Z6ENB+pJ3PvIQf//vBx6yIuoHmFV31pJ8&#10;61tPc/XqdZ75zne5evX6nqU7/19//jzvfUwylWrV6hFQP17FspOsb9+DqNRzyxsGivRRhYuUV/Dl&#10;NoZioQpvCN71cAS6M2GOt1gre0j0GVWfl3fJYGMbmjA7nsvX/+SbfP+559H1nYE4qqqSSgW7lGRK&#10;BcquTXEzgybUXZupd0pbcab38hJ1o8OlhEQiTtj0kOp6MDrctJmJfQk9ImrzrcPGSm0/5lZ0VHj1&#10;tLyg5YkxPVN371rcxuph6cdYXv4b/OZv/hFvvnmxIRScOH6MUCjEJz/1UQr5Av/21/8D0pfomoZQ&#10;FBzH4c/9uT/NT//UT8KQhLlUKvNr/+Y3eP21N9EqwhyJhvnFX/w54rEYUkoWFubZ3v7PpNNfrqjj&#10;Th4836BsTQTzwsU5osYDxIwvY7l3c33pffzmb/xHSuUy8zfmWy6F2Uh17XAhBHfccYHHH383VOqF&#10;M2dO79rwo17g/92/+w/85//8e4DYJcz/8B/+Qi3Jvu+ztLRCNpvjC1/8Cq+++garq2tt92n+8Kc+&#10;zl33nefMsa8znXgORds7l7yexjNSKhTLO32Bnm9zY+XRYJ93JCVrCfxVTKU6ej2HwOp43+vm1L37&#10;LaqBFodbciiFuZ4+o+3z8h7oL8ahC/NLz36v8RQASsQAVaFYLJJKJtF9BRVB2bVxHQe3xaCS5uwj&#10;z21P9kY0GkVRwZYeAkjEFKZS30UaQVpSoe8RMrOolT2K673rjgqwnrYXtD05Zl+aPBxNDlF5yqrz&#10;wqWM8I2vf4Lf+q3P7OnpmJ6e5Od//m9yz913oigK8/OLPPmVr/NHf/QFXCfoCw5HwvybX/sXTEwE&#10;U9a++tVv8k//2b/CcdxAZFUF5G5hDsRP4vvVAVACZGVfaxmM5v7oR3+Qv/ZXP123T3PFQ6ykseqR&#10;futbz3Dt2nW+/e1nmZq6Giw80iLfJSvNRuZuQEEXGtv5dyOJkYhmSERe5Wtff4qtzF24boFE5A2+&#10;8hWN4v6zqKDBu56ZmeLhhx8AIJFIcObMKR584F6o9F1/+cmv11YJA5ibm+EHP/QEruvx1Le/w+XL&#10;V3nmmeaecSt+/M8c58GHpzEjgrB4lbx9D4quIYTPZPRZzHAQTgi/VfE0IJB1k1e2shcolKdr125k&#10;DMpliaGUkWwj/SuYSqnlvtftqYRtcUmLw03Zzt3Gwup7CSmhwynMregzOX1e3iP7x3ogwuxJHz0S&#10;IpVIoiIIh0IoIniYPT+Y4iB9H9tzsdxg6pRr2cG8Rd+vLTaxm9GLcz26pkNlQEooZJJKlLDJg6Kg&#10;KiqziacIhZfRQsEcYVNbQ9U7KsrdtLyk5YkxTal7INo8GwKwHRPfT+A6Uyxu/gCqojAz8RbPPj3J&#10;b/3W7+8SF1nx/i6cP8ef+lMfJxwOEQ6HuXD+HAsLSwgReHymaXLu3JnadZ7ncfnyVfKFAr/1m79D&#10;sVhCErTcaKqKoihsbW+zsLCIYQTepKyI8rlzZ/jUpz7K3XfdydzcDLFY4z7NksWlJfL5Al/4/JO8&#10;9vqbrKysUags2/Xwww5//a+7HVW69R6iqtiEzC1AwXHTeJ6P62zxc3/bJNuwtH0v1O/TnEgk+MTH&#10;P0wkEsY0TdLpCYQi+Pznn+SVV17f1zNuxU/9lOTU+ffiizi+ryGcVSLmCmo4RaGQpOwex/dMZtIv&#10;MZt+fp/uq9bTy6rU73sNLqubpykUg2ljrpfFsq4TUgtBPHILCJrIW9NenGl/qsbC6mNsZS8QVvWj&#10;JcyN9Jm8Pi/vg90xj1SYPenj+B62HzxoQghS8QSGHky1UYUgGUvsGp1d64+WEtf3sB0bx7JBgut7&#10;WK6DW7Z2+q/3K9p9Tg+CxjRUR4dbfrC4g6EbzKXfRItuI4Gwtkgi9BpaOExXo8NbBml54han4ebv&#10;8ywIgpHAucIkueKdCE6TTn6SSCiM69p84xtf5Td/87f3VFZVr9TQ9dqdqPatUtms4gNPPMb09DRC&#10;EaQnUrue+VbNwl//+p/w9/7+/45hGBiGju/5RGNR/u2/+T+ZmEjtaYK1bZtvfetprl2/wbe//SzX&#10;rwdNzrVXuPLPHXcm+e//4hlOHv8+mlreZaNb8nkxMGFupPoDSFGC5To9zw/WD++sSmrKz/6sw3sf&#10;2/l7M3snVxY+gkTlzNxXURWHy4sfAwnnjn+Z6YmX6y+vY39Rbsbufa9TrG/fHTx3OJTKS2xkbg88&#10;ajx8+Tq6yNcJdf1z0l6gWxyuMb/yPrZz54++MLejz6T3eXlXBMIctBZ1Qs/CLKWk4Fm1uZnNEBXR&#10;qr6AqlCYSqXRjaCPWlPVwDOtIKUMPGzPw5c+RdvC932cUrkm3L4XLNe3h6GXcqM876AoCqqm4vkS&#10;VVWYSBmgruFXHvqJ6HUm0y+jVAbGqJ2MDm+WR2h34hahczFudcpUbaJGgaJ1mvX8T6EoD7O+toZr&#10;Wzz55FeYn58HIZifD4SvKsz1y0M2MpmeIBQORimHTJPH3vduzp45jaIonDlziumpwFOkbp/m5557&#10;nl/9v/89tm2zubFFOBLm/G3n+IVf+NvEYtHaCOTLl6+QyWT57d/5r1y6dLXmGdeoeyRM0+Tjf+ZP&#10;c+42g2NTzzE7+UJ9yK4ZpjBXEUKgaSquu3eDi84JrvvZn3V3jcqWUmF5411cW/pBFMXhthNfYGn9&#10;XRRKx0hEb3DX2f+CqjSuN96bKLdDNB0drrOy8XDlR7tDoXgVXWTRFAdkFip914LK+qRNaHa4UJrl&#10;+vIH8Tzz5hbmRvrISh+XdsTIhNn2Xcpe0G8cDq0TjwSLHGznbqttvED1F2QdguChAAiHQsQjQVgB&#10;REMRIuFKJ1DlhaUi2BIZ9FdbNr4XLHxfci3ccuXvmvHh01qi66gEURSFWCyGIx186RONRomFVonG&#10;3kCqCopwSUe+jRESe0eHt70zbU/eRLQo6xaHaX+qhucbrGy8A19qgIIiBKlovDaYq1wu8/VvPI3n&#10;hbl6ZZ3vfre6RGZniLqFNeZmZ3jwwfsBUBWFu++5kwcfvA+kJBqLsr62wVNPPcPJUyd4/+PBPs2W&#10;ZfHZz36R9Y1NvvD5J3Ga7dPc5BEIRwz+xs/dx6njl4iE1vZpqt2fbFbwd37+sAhzu3MBP/tXXB57&#10;bHeey/YEb137cYrlGSaTr3Ns6lkuL3ys8vdr3Hbii5WWhcqT08kD1AXtzFVHh3u+zsrmw/i+igA8&#10;eYOVjVMIKYLR4f41BKsYovojovUYl1zxBNeWfhBNUQmrBk0b64Y9Xeow0e4GdEi/JoYuzC8++10A&#10;iq6NJ30i4RVOTH8HszIP1XbieP6OF7yxfQ9le6L2t2Ungv2Gm+RUV3cWJdFUlZn0NEqlclMVBcPY&#10;vRpV4EH7ICUlx8IqW3hW8GPBlR7SDxYsGAYdiXOVuqCapqEIBY/K6PB4hHB4FYdgt52QaXM8/XW0&#10;UHBbTG0NRfEQarBVYHNanjgC7FOO+5yu0mGwLlFAGDz9lMWv/IoZDODqlDa3xDTNWl+rruucv+0s&#10;H/jg40xOTlAslviP//H/IZPJcvXq9cZLA9rYjsUl/+R/t4nH2wTqgt/+Twpf/OL+q8D1Q1WYHaex&#10;77X7PPzsX/F47LG9Y1ZK5Rnenv8ExfIs0xPfZ2bi+7x57cdx3TBzU9/l7LGvBgEH/CD1ak5KQbGy&#10;QArA6tZtZAsztWbvUnkZ/GVMpYgk8LAV4VK2UyyuvYdieQZd0wipBsJrUo41Ya6msNeUHkEGkNVu&#10;TYxcmM8e/0qwQEELglGvO9nI5M9hVzzqkjVJvrizgECQkJ2w9X1spqaTjCdrrb+GqpGIJ2ph6r1r&#10;AMt1cBwHz3aCvmzPxXc9vK5Gh3dCFxLdQcBIJIKigeN7lZXN3kQ3N/D1wFubCD+PaWSC0eGyzruu&#10;0dHtPEA6KIQOgtB5sL55+mkRCHO33kUXt0Kp7F/s+R623WJjig7sRWMK//MvzHHq+OXGUz3xL/+l&#10;ynPPDmud8oCaMNtOTzdVCIFh6Pzoj36SRx/9HrNzu6e7VU1uZu/gzWt/BoDbjn+RXOk4a1sPEDK2&#10;uOPM7xENr+66rh96yEZbgpHhO1a3sucpVIVbZtnM+LhWgmzhBKtrOtKXRIwQIFFlMNp/F3uEeT86&#10;DXfEGUA2m5kYoTBbeFJy9sSTxMLBqjvd4vlGTaQFUCjNsZU7XztftlMN2dwRQUUEFVmVydQEYTMY&#10;HSkqA7TqxdqTfs2DdjyXkm3V+q596eP7wc42vdKxPHcYjEplrakaEoknJSFz9+hwRVGYSz1DNLGB&#10;EAJVFBv2ve7o1g6ZFhlucXg/erysL0YhzFJKTNMItj1sfA67sBMKh/n0X/8AD939eVSlhcB3iJQh&#10;/q9/qfDcc40//gZLIMwatmV1IRQ7PPzwg/zNv/Gz3H77eTzvKjcW/j+4brBPc70139e5tvwhVjYf&#10;Jmyuc+74l9nI3F37+/ypzxELL9dd0Rvd56AdHfR3S4X1zN1cWfwwvhthe3ubwnYWXVXxkWj1exVV&#10;n6WuhbkZ/Vx7RBhAFkUPwtzxJha+9Ll6/RrLC4F37PgePpKJxCUMffcyfp2iCA9dK6FrJTStRCS0&#10;RjrxNunERZKxa6iKSzS8SjS8QsRcD4RaBqt2gcTxPFzPxfVccoU8m9kMm9lttnMZHMelbJcplIqU&#10;LQtTN9E0FVVVMXSDSChMLBojFosRjkYwQiaGrmOaJlIVKJq6a6nRzuhYngP2CRwMhvNq080cxyGX&#10;lxTzOsWchlMOky/czfzyPSyv3IddvkCpZJCzzpEtnMGxdXS5jKLqQbNs8D6OCNE8gy0ON6MatP5z&#10;ECzMKzz33O7lIzuiy+CatrNzUzdiXI+m69xx3wfx5CTJ2DUUpbF5uHMc526efvoYy8uD8ySbISpr&#10;glc3/eiWyck0T3zgMaKRCJblkS/8EVKW9xS/ED6JyDy2kyCTv4188QQnpp9hK3cey57AcWNMpRqX&#10;Y+2UYHEYZaAb9rURZSnw3AhLG4+SzZ5nYfWHkK6OjsC1bErFIo7rggCtftvHqj0h0MI7zstwGKbt&#10;A6SHbJ09dZrZqZ2uif0YgDBf7lmYmyKCqUWK4hINrxCLrBALrxANrxCPLpBOXmQieZFE7Aa2E0NV&#10;bTStjOcbdYtFSEpWIMqFUpFCsUCukGc7l2Urm8GybXRNq3knqlAIGSahUIhQKJinGg1HiUajRGMx&#10;FCP4zakoSrDtndhpMm9OFwLdccC9eJ6HZdl4totru5RLYTa2j7OxNsfW5jFc+17WM3exsvkQG5lH&#10;KBUm0NQsrp/AcWOo5IMXUzTK3yA+TQ5VDjejMViboCNnfkHw3HM7+wgPC01TK6067Z6t1siKMN/3&#10;jodw/TmQCsn41cZgHeN5szz3rMHy8krjqYEiRPBuea7Xkwc3MzPNPffcSSQcwvNKWNbngcaR1gGK&#10;4qFpZTYzd2G7cUwjSzrxNtnCacr2BJpiEQ2vdDa9sYKQOjH7nUwq72XSfJCodoyCfwNJ7y1w0ESU&#10;pULJmqRcnOXi/I+xsXUv2cwDFPInUTxQKi2C5XKZUnERI7SAGfKQXrCFag0RFLoWGrYw1zOqeA6A&#10;DrLWrTB33JRdtsr83h/8PvPXggEpRdfClT7nTjw5kOafRnbltcXDU7/ebSZ/Fruy0QKdjA6v9k1X&#10;R4NHdkaDx0IRwg2jw6vFJJGUHRvXcvC9YN51tS+7kS7kuaOb2z07KYhEImi6huPbeFISjwmmYt8J&#10;VjZTVRThMpV4Fr2yVoLoZ03gDvPSYbAD55mnVX7lV4yeRKNTz7fWlO02acreB1n50XjbuTN8+CMf&#10;4tSF25hfWSdsbnDHmd8nElprvKQjbPt+/vW/ivD88y81nho4mqZhWeWuRr5Xuffeu/n0T/9Fzp49&#10;haKUyOb+KlJmGoPVIVjP3MOVhR9GSsG5E08ihMflhY+ChHMnvsz0xCuNF7VElI8hNh4HBNOTcaIR&#10;kzX5FfLyrcagHVIV5WBlurI9wWbmLqRrsLL1XvA8VHSku/c5kVJSKN1A138fI1RkfeODOKWzjcFA&#10;CMzU3qbsHp7wPhl9jCOhIVsfGFZTdrFY5Ft/8ie1SmNoHnMd+4mzqHjXQkhC5hbRimdd9a5TiUtM&#10;VDzsYCS4QNPKCOHXRo5LwHadHe+6XCRfLJDJ59jKZigVS2h6sN6x5wUjvUOGiWkGHnY4FCYaiRCL&#10;xYjH48GvUFVBQQRTESqL+dPJ75+9WRwYjuNiWxau7eLZHk4ZtjIn2NiYY3N9Frt8nlzhdpbW72dt&#10;8yGEU0b6Di5JHDeKoIigskG9qKS11acJjUFaBDt0SBnh8qX388KLN3rzLrq4pOYxd/KsVKiG/NN/&#10;+hP81E/9JB/+oQ8yM7nFVuYZMvmT5IoniUUWMfTuV9HyvFmee85gaWnwP7wbURSFcChYPS2dnmBy&#10;Mk0mk+2oLGZmpnnknQ+RSiURwsWyW3vMwQsJYXMDRXhs5W5nO3+OifjblK00lpPC9SJMpt7Ys/61&#10;JlPoSgxF6PgV+wJwylGya3OULRdDV1EFlMRVXGVz1/UdIQRC+NhOko3sHVxd+CSb2/eTy9xHIX8C&#10;xQPhC2jTqqKqy0Qj38NHoVg8h+8Gy8TuokOPuf3ZQTPa2EZJtx7zIDtEBs6uR6+DF7QeQ88RNjdr&#10;nxOz3+b8yc9x/uTnOD33DWbSL9U+8egNBDL4SInjupSsMiWrzFYhy+WF67w9f5W3569ybXGelc11&#10;Visfz3ODhVJ0HV3XSUbjzKSnmJubY2Z2hvTMFKnJCZLJJNF4DC1ctzl5I7Ix04MkmAteNe+6Lq7j&#10;4LsevuuR2cqxtGCyvhBmaznG9flP8uqbf5nvvfgTvPzaX2D++ie4sfAe5lceZ37lcQrZKNIXSKnU&#10;uhCacZREuClSwfOCjRh6ZggF0PioJJMJFFWhVCrhe2e47WQeTS1RKM2ysFq3FFYHBPe0Miah9jV8&#10;7r77Tv63/+1/5Td+41f4l//yn5BItNjLspr5+k8drZO70zwshM9E8iKR0Cq+r7OVvZ1zJ54kEloj&#10;WzjF5fmP1ZbaVP0kEeudpIqf4KTy5zgT+jFCylRDPK2e9OpxAcokiOrynbuRUkEVHtncORZXH+PS&#10;9U8yv/Ap3OIxZHka6bgIX3ZdD/ZLYzE3+wyORsuDj+HA6DIbHXvMlmXxwgsvjNRjrqf2yPdYUwh2&#10;PGxdKzV414skYtf29l2rZTS1jOsFG1dQmTtd865LRXLFQq3vOpvLoVbWPPY8D6QkpJuYhlHxrkNE&#10;wmGi0QixeAwzEkLoKkISzJGtLEoh/Z1NCoZD+0Z23/exLBvbcvBsD9dyyeXSbGweY3NtlkL2NJZ1&#10;L8ub97Cy/gBWcRLhruKTwvFi+J6CSrH7UcyHEWlw9eodvPjSm61/UA2ITjzmVmcefvh+Tp48jmma&#10;eL5PvvgymvoaucKpoO9ULRMNr7bsOy3bKWwngUqY+dU/x3b+EcKmwne/W2Rpabh9zFQ85mQyzj33&#10;3EV6YoJcLssf/uEXKFtW60xXmJmZ5pFHAo9ZEQ7CfZqipWE5cRw3iuuqaEp5T7OtppZJRBfIF4+T&#10;LQTrnAvhg+/iyTCOJRCyiFueo7R8O9m8iyJAxcCSKzgi8Ih9O4aTPQlAPGoQMjQs9RquWkIoMwgR&#10;B7ygFpJWbXEQIUxsdxrP1VjdeCfXlj/C+ub9FPL3YJcSqFLB94K9BlrR7ImUcgNdfxVfqn17zL0w&#10;eIv1DNf6sDh76jSz0517zEdGmBmAOLeifnS4oedIxS+TTlwknbhIqjo6PBSIeCS0ESyYUhkd7vl+&#10;bWS47Tpk83k2cxm2shm2s1kc16FkWRRKJXzpEzLMyh60O6PDg0FmUfSQSSgc3hkdrojgpWxTUfdH&#10;e4GuIiubjVQHJrmOQz4nKWY1ynkTxz7L8uaDLK7cx9LK/djlC5RLOtnyOXKFM9i2TkjfBKEGcbYQ&#10;h0PJoIS5g0vrhbnZj5p2pfbww/dz+vRJYrFgXMX1pQhh802SsUtsZc+SLZzFNLJN+5tL1iQXr/8I&#10;C6uP4ckPc/bEI8wkFnG9d/Pssy8NffAXlQWEJqfSPPLIQ0QiYSzL5rOf/RLlcqsm6QBFUZidnead&#10;73yIZCoJmGxkHqNo/wC50mMUrfdzY2mOsmXgyTiR0Pqu63WtQCJ2A11xSHCBqVCME6mXcNUsUjnO&#10;5tYxnKKC7obxfEkkrGNoCksFFU17k0zhNrLZ29GswBOuCnNZvY7DGlLmkeQRuAglCtJDFRaZ3Hk2&#10;MxdYWnuExZUPk82dRjgpfEdD+sHOV+1+oLVjR5i1/YW5+mB28Hz2y3CjGK71fhm9MMcvY+i5Sqjh&#10;F86wxLme+r7r2ujwyicaXiEeWagJt5SB2FS9a8/Xa82AElkR5cC7zhcLZApB3/V2NovveiiqWhkd&#10;7qOr2q7R4aFwiFgkSiwWIxqNIoxgZLAiBCgV77ptdd0pnQl0M2Rl+UjXdvEcD892scphNrZPsLE+&#10;i1W+QLl0J2tbd7C0/gDb2bvRnEVcGcaTgUejivweb+bQMChhpv3jKkSwFrf0JcePH+PTn/6LvO99&#10;7+H5578fTHvZh3ph3srmefvGGmtbJ0hGXsPx4thOHMeNEA2v4nkqCoXacoyK4pGIzhOLLJKMvUlU&#10;/zKK9wILq3eztLSF47ikJlLk8rmexWI/VFVhcjLNux55mFQqieO4bYU5kUoSTyT4sR/7MX7gB34A&#10;VVWIxWP4PiwsruHaLsdmjxOPxMhmrpO30xTLx3DLBYSq4HoxPE9FVctoisMUaaaVBEnD5Xj6PBGS&#10;qJGnSSZep1w6geEGg0Grwrvt5ljYfh+b2dtIRd6JKAazVarnb2TvYH7r3Wzl3kU+P4PwVxDCZ2X9&#10;Ya4tfZj1rQcrnnEc1VfA712I6/FFDsEqQt1CKOdxnIcQUkNTg4+sTscTAs1s4zG3ODwohmx+JDF0&#10;Q7fC3PGo7Gw2y7//979eW5WoOir77PEmC4zs+hE2+AIahTi3ojG22spmlROZ/FksJ1ETu+3cudro&#10;8KCgd1vYPTo8TDgcgdrKZvGd85V/q7fLch0838eznWCKhGvjOm7T0eGd07tA76KNkfqVzQBiUcHM&#10;xHeRejWfLtOJZ9ErvQd7VzYbPvWj/ZERvv71T/Cbv/VHrSuxbmj5tslg1zIzxD/6x7/AOx5+ECEE&#10;P/fzv8Q3vvGtxsB7+Et/6b/j8cffw9zcLJncW1yd/yxFaxLfLhOLZ9nM3onv+kwm3yBkbuLbZVz1&#10;OEIITHWFqH6RjdL7kGgIITEUg63cYyAiJCLbwT7NX/sWq5vnSEQv8vz3XBYXd8qjTWtrR+i6xh13&#10;XOBnPv0XOXPmFMViiZ/5mb/J9vbO6GpFAU2DH/iQxz0P3ImvfpiJxDFUVSWXyzGZTjM9MclWPlvb&#10;59l1czjFP0QzFVRdZzt7G6Z4CyMsK0NsPEIyRDifBClQVIXbTqQQmsOa8bv4ooyTO0Zx/lEAjk3H&#10;SMZMrttn0RJ349nPI5wp8tf/ZNf5rPEgJfU4juuyuLrM6uYqCgLf89EJpmoODonHNXw28IUkakTx&#10;uZeQZgAq1PWMFQoFLNui5NhILRic2hXdhu+SIZuvMJpY6vnAex/n/rs7H5U9HGGuI6jLBl8QNYtD&#10;st+OtrE1pKd+7fBiaZat7IXaOc83cNzde+1WUYSCUdmFCyCsmUxMpGr7XBuGUVtHnOq+19JHesHK&#10;ZmXXxnc8XMtGUt33upPaM7DZNo+d0KEBTQtaATzpY5omsVgYXVvExg+aKRPfIRxaQAsHTYWGuo6m&#10;d5KP7imWpzAUyZXlj6IoQfPfzMRbPPfMFL/5m38wOK++6RtXFWaT//nv/n+5887bCYVM/sE/+D/4&#10;1reeaQy8h3ph3syscen6C0T0RUxewtMjIASu7VGwzoJQcF2TpP40wkiiGz7b2ZN4MoyqgqGskIxd&#10;xvJOIICIcZ1IZAshVGwniaFvsbauUSzPIv0MyCJf/7rKxYthkA7gs7oqKHex46Su69x55wU+/dM/&#10;uUeYT5yUxKLwYz/ukUjqnDotgTjF8iz4OyOfFUVg6gYlq+Jl190uxY8T5jhJcS/xyBpXMmGubhew&#10;7DBJ3ibpztVsnDuZQig2b2U/hxISqN4s7spdUCe8L2/OsFQMfnBHDR3VLxE2TRKxKJqmUnJVljYy&#10;2I6NZzl4rouKgi8H9+z6bAIGvvIKUqSJ6MdQRAJNCX7c17/Lrh9sEFKwSliOjVupL/pmQK9EK4Zs&#10;fiQxcBiFGcbiXE+9N1a2J8gVTgHgS4XNzJ1If2eLtlZzrwGSsXhtUw9VCBKxBFrdHNB6D9vzPSzH&#10;wbWCe1fd99or222bzwbiP/dhQtd1wmETyw9aAXRdZy59ES0SVMYhfYlk6FW0UGXfaxGMrO8FzzNZ&#10;2XwYKU3CoR9jKnWSUqlENrvNSy8+z3/4D/+/wQkzzcXZ0HVCIZOf+/m/zvnz54jFovzDf/jPeOqp&#10;7zQG3YWiKPzkT/5ETZhLJZul5WBTGV0XZIoFNrYXMcQ3icZV5qaeR1UsynaKje27QYAgWEde0SOU&#10;7TRb2QtMxp4jHCkTFm+Qs+9G0TQU4ZEKPY0Zprb0qxA+vlSQpEHmQZb53ndVbizEQBZYXBA899zO&#10;cy+bDC7WdZ277rzAT//0T3L6zCls2+F3fucP2M6v8sEfdNE1MLRlJpOLGKYOcrvycDUpSERlbekd&#10;lO13IYqnURWV43MToNjc8P8fbN9jY/lRwtlgox1VEZw9mcJH5amVY4T0i4Q4Rjh/BeqE+Ur5LBtO&#10;mo3tLYrlUiVWgaYoSECVoKPgecHKfQNBCKT02SzkCJkqkfAVFHGKsDaLEErDyxb8v+u6lB2LomNh&#10;u/20pnXJAF+VRoZousLgYziUwgxBXgdS0Tewy2IbQRwGbWOqnWwbqoaUSmVt8ADPM1ndfBC/bqeu&#10;vWuHV8s12Pe6KhyaUEknUzvCrSgt972WUlKwy/i+j1uyds751X2vB3DX+jYQUF15zZOBNz2RMhHq&#10;am3f61RkgYnoM2iRCEIRqKKEaWSrvwzbogifhJlDCMH8yo9TdH4cz/NYW11hY22NLz/5FRRFCc5X&#10;9mnumybiFAqZ/HyHwpyemiQai/Fnf/zHSaUSzM2mmZ6epFS2uXp1iXK5zF133YXvXeX68jxr22U8&#10;z+DOs7+HppYx1WUUrTJWQSq7djPyfZ31rQv4RPF9g7DyJqpSRjFTrG2cR1PL6KaPqpRJhr5PKBqU&#10;sa5uoCo2iqqBMEBaWBYsr0wCAulvcPmywle+EgYZ1CWl0iTb2zkee+zd/PiPf5IzZ04BgvmFTWzH&#10;JRqL4Uuf+eXXUJWXScRWmJsMtp+tR0gdQ8SwrQleW/wgrldGZYNwWBArmZiuqAmvojqsqP8Fqdl4&#10;hTmKN94DDcL87MY5jk1HEJaguPQsqqYyOxkjEQux4Z+hKKa5sbLIZmYbAagoqFLg+x4KO4sS9YsZ&#10;juD5LlPHT1HMZchsbWBoOkbdO11FSolbWb63YJeCwamVbqMDZ//XsGeGZ3owlocvzBWvq+h1KcxU&#10;RWQwGa1nj0XR9OhQaBtL7WTbUC2p964932Are0ftWK3vumJ6j3cNNUEKGSaJ6M4qaFEzvGtlMwg8&#10;bFnd99qxcW0H6flIWd0HO/i7L3orho5Qavte2/iVwS1TqTyJxOtIRUEIl8nI0xgh9u57XUPi+Waw&#10;T7NvgBBEDJNIKBz8KFAUylaZr33t27h+GPwNXNfna1/Ta822Xet13du3nzBX+1g/9CGXRNLg3ocf&#10;RFV0CoX3EQqnURUF13Uxzbq58rKIa38W1VAoWWmcsk0ktI4RhrB4k3zFExbCYzL2LGZlu1Eh5J7n&#10;b2XzISQaUiq4loNmaHjSJJOZI268jh4JEzdfI1c4gTCCZSATxivEE1kQlcV2KlOFfD9KRFtlafNd&#10;vH354yxcW+SJDzxBIb/NsWPHMEyDrc08uVyOk6dOYbkOm9uv4XnfJGxu7F3TWqpE7UeIcw+JRIwb&#10;WYPX116gmF/j/JkblFfeiSjHd4RZsblY+ALb1u2YMkw4F/worhfmr1yfwvZUTEVHERAKhwiZIXRN&#10;w/U8Vjc3EZVtZwNB7vbmt6By7yZm57DKRWLJFFY+j9umb8B1XUqOHcwCcdu3hB0qhlgnMFTz3Vke&#10;rjD/ehOPudvdpWrjpLrL2H7ssdanKHZLy1iGlI5q33XV6kbmLkpWsMdvcD6BL+uatuvi11S1tu+1&#10;QJCojPyuYhp10yiq/VMVkS45Nq7v4pWDxUmCXbuCqVQdMdhiaIthGEH6pCQejxAJr2HjBwOeDJfj&#10;6a+hh3cq05C+gqJ2ksBgn2ZkGc+D+YVK2ckiX/uaxqXLkYo36LO6qlDt8mxJpeh0XSMUCu0R5utX&#10;/4RIRPKn/4wgEZecOq0Fc2GVGNLLUbbnOhYFhTxL6+/CF4EnrLgrREKrKGaCjc0LaFoZTfdIh59G&#10;Vcro4SggMNQNFNVGqfyosexUbQEORVhsZ05QsM8iEbiWJKa/ghmLsZ07g+MmMI0MCIWo9gaJ5DZC&#10;EZhqjrIV4urKx9G0FEIIQorGRDIFYhZFibCe2aJY3kRVNylbFscnv8dE/G1C5k7fsuuFKK4+gFK4&#10;DVURnD4+gVBtFsUfULBDmMYWpcVHkYUpVBEIrxQKL2zHiRgL+IUb6IXjKMKvCbOnJlgSDzG/tsna&#10;1iay8ugKQBuSZ2yEw/i+R/rYCcqFPJZtoUuQLQaKOZ6LlJJsqYDreYfHM+6HTl6/PhiO+f2tHn5h&#10;JshHkJX9M9QteyyKpkeHQstYaidahugLQd3o8Ao7o8OrfdnBAgii1gu7Oy1VD0tRFNKJZO1vXamM&#10;Dq80F1cFu/rYWK6D6zh4lU3ua3/bbab4DKcYuqJ+dLiu68Qigon4M8hK62Aq/BIhcxO10h3Q6dxr&#10;6atIMQkyC9Liue9pLC5Ngp8HbJ59VmV5uVqGdX2tMhgIFw7vFuZnnnmKC2deYT2zhSMUQCEcLpGO&#10;f7d653fF3wn1nvBW9o7KD7qgOdu1HTRDxfcNtrPHiBtvVDzh18kVjqNUPOG4+QrxeKWboJaMIF8l&#10;K81m5s7KcYHnSBAeiqaxnb2NkHgLIywIm5t4dhFXPV153qrPGGxk76JUngEpMY3Nmod8PP0iichC&#10;Lf0AhfIMG9d/AN02UBXBuRMpUH3eKj1DPPY6iqZRXnoHTvZkILwnAo/4yatTxOMTmAiwN4hqDuGQ&#10;yUQqTElMY5NgfnWZrew2ih/s+KXJYAGe9nT6gEsQCqmZWTRdx1fALRQpFvKY6s5Yk3pkZQCX5/vk&#10;rdLAfhQcejot0h4YjundVo+GMBOke+c1HDx7rIqmRwdOyxhqJ1qG6It2Vmv7XlfKoJ/R4ZPJFKHa&#10;vtcCQ9d3DUqrHx3uei4l2671Xe8aHd4uwSNGURQ0LZjj6VU2k5hIWNhkKxt8KMwmnyWaXEWIoO9a&#10;V7d2Bj/VfTf+L4hgGUZpAx5raxrFUhzpZ7h0SeFrX6s0qzOHqkYJh0P8hb/w5zh37jSxWJTr11co&#10;lhympor4Xh5ffhlFeRnPD64zjXabNexP420o2yk8LwQIFGWvJzwRfxvV0NnKnK55whHjBlHtNbTI&#10;BEJR0JQyhrYBSvDceL5B2UpXYvDwbMlK5lGEouA4JieSX2dyoroWQsDVlfexkdt5RquYxjaa2tik&#10;K4iXNcIeqAoVYfZ4fnOFbNFE13SSjkHIKwXCfDyFL1SeWj6F7SuUy+WgOZ9gLrkilKB5GoFTtvB9&#10;H0UyoDUDQOLgs4EnLqOotxOJnieiGZRLRdTKrIt6HM/Fl5JcqYBX2U/+lqfxwR0QwzErjpAwU6mz&#10;qv8zBPZYrQjTsGkZQ+1EyxB9sa/Vuvh3jw5PkSuchg5GhwdFGPytIEjE4uh6EFYRColoHE2vik0Q&#10;rvqIeb4fTNWwHKj0ZftS4lmHr08saFkI0qTrOuFICNu3AcFkqsBE5BU8QwMBIW2FROgV9HAIhKgU&#10;T7v8iNr51c27KFlphHgPpnqBiVSScimPoWskElFyuRJly+XY1EuUSi+TyW8BPmU3hKrnmUy+0Wi8&#10;Y1o/Lzvz8utbYvZ4wq4EfBRVZzt3loh+mVSiiKpm8R2LoncaRfGYTb+Aqu5uz69//gQ+1LVIVJ+u&#10;nbglKHHwi6BEgn/Z/eOutPRO3OyJisecxEPlK9fSzKWXmEpGcbcjOJkrNWFWNIP18AewPZUX3nwV&#10;x3VQhYKuqEjXQ/U78Yw7QxJ429l8Dtu/Sjp9AlVdRVXuIaRFmt4JKSW2Y1N2HfJWcZ/3Y+/1tyxD&#10;KIpBmPzAe99/hIS5wrCmU1XZZbn2x/Dio531Ice/r9V94t9vdLjlJCqrne1FNIwOj4TCTCSStfOa&#10;stO3TaXvGkltdHjRsQIPpbKd3e7R4YeH6mh31w9Gh6dTJkJdwVcDsUlGFplOP49S+cFiassoajD6&#10;uZGqh+p6JourT6DpyaCFkwJnjj+NodnkisdZ2XwYx3VJxZ8lHllo4Tl2zt6UVNkR5f3wfIN88Rjz&#10;K4/j+QbpyDPcfuJblL1zvHL1U7heiNnJF5ibfL7x0pbsiVpJBt0AQgEqI739LAiQvkLJDjYY8dcv&#10;4OdnAmE+Hgjzk9emQA0T0nVC0kFVfOLxGLFImLLnUnJDrG1uUCgWMBQN3KDPeFCC7DgO2VyWXKHA&#10;/PIiyUSS++85Syg02dQz9nwPz/cpW2VKrh3saNf1XOM9JThmgEXSq6kjKcwwaHEWtb67+r7BXdb3&#10;EahB0NLykOPe12qX8dd7N5n8GWxnR2y3c2dx6vbB3jM6vCJGAoiY4V37XkfNMOG6v0XdQJrq6HDP&#10;dvA9H8t1gorKCf4+TNR719XR4S4OnvSJRxWm4t9B6qBoajD6OfI0RkjWjQ6v5Ll+xTF2jxqvnetj&#10;rnaV5ne9c0FuZJf3K4J1nv0e0ttZ9IKSPclW5nY818TyPkYkFMbMvYpur9aEWQqNlwv34EiN5fVV&#10;3MoAKlHpE9eFWtnXWGm6r3EvVJ/dbC7HpcuXUA0dRQoSqSR33X4HVJ6Pxmssx8byHCzbxvaGMde4&#10;s5K95RhQsXRiZmTCXHAtvAEKM1Trhk6y2Z6NzF1kc7cjJaRTr+0awSkATS3hemFMY7tSKfYfZyta&#10;Wu5SHLtlX6sDir9+ZTOAzcxdlMrB6PB2fdc0jA5XVZWZiclaxaUgap4pgOdXtq2sTuFyLGzbri2a&#10;4vnBcTkgb2dQ7KxsFrxm8XiwXrWNRNVUDN1mLvU1jEiQbkNdR1WcmmgPktZ3undRHgSdRV0JJcDz&#10;dcrWJMXyFCHzkxjq/djrL+Hk5zENnZOzcTxUNrWHcKTGK2+/VWl5kRiKhnS9oOW8s6pvX6qecbaQ&#10;58qVq0zPTHPb6bNouk56Ili4pB5fymD8RV+ecUBnZVdP91fcEgywWBpNqarKB9/3BHdfuLPhTGu6&#10;EuZf//Vfx7aDvqKia+NKn3MnvkwsPMCN1PsUZ8eNcGX+RzCI40ufsm8j8UEIVCFAlAmb65SsKdKJ&#10;t2peSSp+ZWi7ZLXMzYDEsRX7Wh1C/PV9kvV91wBlK1Vb6Yyg53BX3PUrawVrhSdqz4KuaiRiwejw&#10;Xc9H5fG1XAfXDUaD11Y2O4R911DJsgz6riORCL50sGUwOnwu9TaKvoRqBj9KkuHvE4vlOuy7bk77&#10;u3tERLkhoOcbwXxzqaOgUMjfQ9meJhyOYpoGjuehqRqFfIF8oYAuhucZo6kIIJlKceeF29EUdY9n&#10;TGUQV8m2cH2PolXq4U52RmdlWk/3V9wSDKhY0uk0H/+hH2YittPSuB9dCvO/29OUfe7Ek4MVZqrv&#10;YW+lUijNsrjyEaaTc8TiMdY3NtjMZzAVHdPQcVyXomthqjqqULB9F0/6hMxVzh7/KqoyjKakNvdY&#10;1L4GTkdWa4E6Ct0Xnq9j1zV7F8szbGVur/1tOak9TeFUUqYItTY6XBUK6cTOymaNo8Nl3cpmVCtE&#10;x9q1shnIw9ckLgS6ruNWvH7TNJhIWrhKAVnpu56KPYMSDiEUBUWUMOpGhzdjb2lWqZxpHWCodBxt&#10;k375RjzPJFM4TSZ3jtXNR8Cv84wZnGdMpR7cyGwxv7xELBbj7MnThEMh0qmJPWMI/MpyuLbrkC+X&#10;kMiRj6jev/Qa6f6KW4I+iiWdTvOJH/ooqVgw1bATDqcwExREL+K8lb3A+sZjXDh7B8lkkitXrrCR&#10;2Saim5w4cRzbdbm2eANNqEQME1XTKJXL2HKL207+PqoajLwdBi2titrXwOnIai1QR6EHSrV/0vcN&#10;NutWNpNSYSNbPzq8of+VnUq7Njq8IlCmYRKvW+lMVP3MupXNfF/i2YFHHax0Zh86oYZArGVlf+ZY&#10;LIYQPpYfVO6TqSKx8IsoIROEIKQuk06+VVsEpPXc68p9Hv3tho6j3esl1yMRaMJhM3MHa5l7yWbv&#10;R0gQ/uA8Y+q84+uLC3i+hyIBVeH22y4EnnFlwF89Nc/Y8yjawTrandWyfdCmrBrpImjXoW8pOiya&#10;m0uYKzT+Ct0Px41wbfEjmOoxTM2gZJUp2GXioQinTwXNqG9fvYKmKByfO0Y0GuXy5cuU/c1AmJUg&#10;f8MSy5YWhxQfnVqtBeoo9MBpjDUYHb7TP7eZvZNSORiBS6Vv25fNPUVFUTD0wLsWCBLh3SubNRsd&#10;Xu27llJScMq10eGeDJZc9H2/l1bkoRKsbCYDmVIU0qkQqr6GJySm7jIT+xJGxEetlEUwOlwZ7GYc&#10;XbJ/zJUQTQIKfCw7hUCwunk/mfztWFYC4SfA8wAxsDEGuUIe27JY2VhnfXOT0ydOcmx2jolksEJZ&#10;ffqCVhgPz/PIl0vYvoc7Ys+4RpNya0d3wbsLfUvRpmhuSmGG7sW5VJ5ifuUJ8JN40sY0V7Gtk4Q1&#10;Aykh75QJazrxSJRQOMzq5jou29x+6o92hJlqYXcX9360tTaE+Krsa7UWYN+QQ2G/WHetbCYgmz+D&#10;5SRrxzK5s1h1zeSNFnePDg8Rqex7LYRgIpGq9QmKWi9u8B3se+3hOS7S87FcG6fvfa+HQ9W7prKy&#10;maYLbN8FBLGownT8GaQR7AolhMdU/FmMurWxh8l+9zdgr5dc7xmXrCm2srdTKp3G9ySG0PAG5B3X&#10;POOFedZW1zAjYXzH5fz5C0xPTiJE3XS3yj++71OyrYqHXA4GINbZPBR0VvA1ugveXehbjkrxjEyY&#10;JZKia+ONSJipq1g7xXIS+L6OED66WmBp/VFsOxgt7Hg6qkzW5hK60sMTWW4/HQjzrphqf3QXfzva&#10;WhK1r4HSkcUh5LVTuo6xIa3B6PCgz7lYnt7Vd91udLhAYFYGWgGENIOJ1I5Q7x0dvrOyGUDZsbFs&#10;C7e8s++1lAzMcxsUmqYhlGA/YMMwScQjaNoCjgjmYk/HniMSvo5emb5mqBsD2fe64/ta937v9owf&#10;IJO/UPOMfddFEcrAyrfqGS+urbK+ssq5225jMjlBamJnhbt6XN/D81zy5RKO7+F63sBWBBsJHd6Q&#10;DoPV0f0VtwrpdJpPfHgEwmz7LuXKfLtRCTO1d7e3B2DXaGErTa54kpKVJl84AQI0tciF05+pecx7&#10;Yukj7ma0tNQgOO1oHCi133zR/S12F/+g6SrGfdJZP7fWslNkG0aHZ+tGhzfaqP8RWBsdLqorm8XQ&#10;as3kAZKgE9HzA49aej6eUxkd7hzO0eH1A+V0XScSDWFV3ulg3+tLGNH1IG8Ckub3icW7Gx3e/M40&#10;EnjJo/aMr83fYGN9AwwVxYOzt53j2NRMbWvPRkq2heMHfceO63SQ+yPA3my2pcvgdfR+5c3ATS/M&#10;0J84N+J5BrYbNH8K4RMythqD7I5pgHHTzlIH8RTL06xsPIyUJgIQSpmZ9EuEzA0U0boSa2+1Qgfx&#10;D4OuYqwF7uoqqI0OD14SzzNY3XoQ39tn3+vKkfqVzWqjwysed2/7Xgd92IcJIQS6puNJH6EopFJJ&#10;TH2rMjpckggvMRF9CiMarY0ON43sLkHbW3rNEFhOCgWf1c0Hh+4ZO47DwvISayureELy0D0PMD0z&#10;Q7RhC1Sq4w4qG0ZYroPrefg9zjU+EnR2w6C7oE3o7+qjyC0hzDBYce6EXTENOO6WlvaJ59rSh7BK&#10;Z9CVYNF9x/fwpEssdpFjU8+iKK0Hn7S2WqEWYN+QA6Wr2AaYxt37DutsZe/cGS0uFbYyd9QtorI3&#10;vqogmbpBojbITAR92ZGgLxsCrxohqB8d7tou0vOQEsquhWs5tWleB06lZqj3rhVFIR6P42IHA8+E&#10;YDJVIpV4BampKHhMhJ/CDNN0dHjQyiMqg/km2cregWPNDdwzppJeKSWvv32RsmtjqBonT5zk2NQM&#10;Qoimc41LdhnH8yg5N5Fn3A17H+996eGSfRi8xYPklhFm6iqLUbErNrHnSF+0tNQinmzhFEurTxBS&#10;oriOSyhkYhgGxVIZW25z+vgX9911aK/VBmoB9g05UDqObUTp2zM6PHNHx6PDNUVFq6yXLRDEw1Hi&#10;8R3hNnVj13Ps+V4wZUvKYN617+GWbTzXxZc+vn9AK5vtU0MYhoFPIILxeJRYZBVb+AihYBouJ1Nf&#10;IBkvEg5Jrq49zur2bZStBDqJYF10XyIH6I1ubm5iey7XF+Y5eeok8XCMeCze1DOW0sf1fRzHIW+X&#10;cG52z7gbeni1erhkHwZvcdTcUsJMj/Oc+2FXbC1EsxfaWmkSz3buPBvrP0DYNIlEIhi6jhkKsb29&#10;zVY2QyT6Osdnvr3rmkbaxlmlSdzDpuPYagE7vmIgNO57nc2foVxZO9yyU2Tz9X3X7ElfVYiDfa8r&#10;U28AXVFJxhOIqhdX511TGR3uuE5tNLjlOjjOzt9Dp6NaIqA2OlxALBYjFg2hacFqWEJoIBTK5RLS&#10;78JoG6qe8atvvM5EOs362hpmJML9d9+DrukoTX7Eu65LybVwnGDBoQ6rwVuXvUXYEwMyU8fgLQ6a&#10;AxPmaJ0wj7SYbgVxrp3YCVEV5mQ8zrFjc8GeyaZJPpfj6vVraKHXODHzrVr4VrSMs54B5rETOo6p&#10;SbkcNL6vY1X6rqlM29vMBJsXsM/ocEUomHWjv01NJ52aqDW3Gpq+q+m1fnS447mUXRvf9XDKVmV0&#10;uBxOk3hHtcUOmqYRjUYwzRCqqqDpOqqqUiqV+vb+t7a30AyDl195hZMnT5JMJknE4kQjO2VcfToa&#10;PWPP94PdzcZ0zwBfuQGaqjB4i/1yIMIcbGLR2mMedjGNur+ZxtgGGH9LKw0itJ27jZW1D5AIRzl3&#10;7iyGYQYeQKnEwsICUnupI2GmXZxVRiyAHccy4nT1yu7R4UkyhTO147v7rtmTl/pm7kQ0hmmYAKhC&#10;VPa93hkdLmv/EwwqKzuVDT7qRou75QGNDu/CRE2YQ6FgcJyuo6gKpVK5a2Gu94zTk2mW19c4d+o0&#10;x2bmKoPQxK4yDIpDkrdKOI4z9oyHwRBfv+GYHo7VdhxKYWbYRVFbk2CosexhV2xiz5GeaWmldkLg&#10;+QbXl34QnJPMzc4Sj8UIh7ZYXVdZWlnFjLwxOGFmsPnbj45jqSuPo0hj33UwOvwBfG/Ha95vdHjV&#10;gw6HQqSTO3toN65sJisrU/mejy8lRTtY2cxzggGCfY0O3+cSTdeIRqKYIXNHmBWFUrlzYVbcDMKz&#10;WFl4m7x5ikg8xnRyglA4XLev8U45uZ6LLyXZUh7PD1oUxgyZvY/pUBh8NIO32MitKcwEEQRxtI5J&#10;VnbNHSR7taF1/N3Q0oqofbGVvcDKxrsJKRHCoTDJ2CXWNo9RdGxmp58iFb/UeHVLWsZXZcD5a0dj&#10;DPVztXfdvxGmaVTUe9e+r7OZvbO2r3E2fwbLrn+xd+e76l2L6spmleZcISBihIhEG5rQK6+9RFJy&#10;bLzKaPDaSme223lTeJvXStM1otEoptmtMEsUN4teuAIqqHoUO34HmhZCqYlxXWgJBStoos5bRYKR&#10;72MOnBG/nv1H17+FRg5QmOv3Y26eseZHB0gTcfY8E8cLUyjNkS2cYDb9fRTFwTQyAxPp3fowuFy2&#10;tFSJR0qFjcydrG8+gqEETZyW5xIKLXPm2FdRutwlq2V8VXZndGjUW9/M3s5mNuijVRWb2fp52iNK&#10;z2GhfmUzgK3M7RTL07BP3zUVD1qvNHsrisJMehK1MpWp2cpmsrrzVmWDD8sKVjYD8KTXfnR4w2vV&#10;jTAL30F4eQQeRukqVvI+QorEM9N1nvEO1X7iXKkw9oyPCiN+XXuPrvcrGzkYYT7eIMx78rNzYM+p&#10;AVPf3+z7Ggtr7yGbP4OuaCAVhPDxRYlU4k0m4pcGsv/yrjw1Gf3ZK20t1eVzO3dbbbEMCSRjVwkZ&#10;27vDd0Db+KgPsG/IvhEVsVlce5Tt/G21Y0JIUrFLHJuun6c9/PQcRupHh9f3XVf/zuZ3VjoL2Cmn&#10;xpXNkolE7byuVkeHV+YgVwNWqgnbdbAro8HdypaGvufh1o8Or6tR2gtz4JErbpZY6QqFyClMdxM7&#10;cReGakATMZZIbNvG8lws28b2bsG5xjczI3ydu4+q+ys4NMLcSINY9Za1zqmK88Lqe8jn70ZX1F2/&#10;tn0pcaWHqi9yYubbmEa2/vKeqOWpEvegaGlpwPFU2dfikOKtx/MMtnPnmUq9jufrrG29g83MnYFv&#10;JyzmJr/LROJiY6GPqaP56PA7a3+X7Z3NPxpRhKgNMgNIJ1JEKvN/RXXls8o7LaXEk8GuXL4XrBtd&#10;si3sUhn8YLqUUBSiuo8WTqHiYmChqApOuYQnXZLFi2RTDxNWfGxzqqVn7PkeZcui5Nr4vh/s+jXm&#10;5qf5Yzpwuo+m8ysOpzDDLnHuPDu9U7YnmV95Al1OIxD4lcEt1eY8KSW27xKNvcbx6WcaL++aXXka&#10;sHi1tDTgeKq0tVg72TZUX7hemBvLT3Bi5mlioU2iOrx66S/j+jozU18lHL4WuGRCVFyz4aXlZmJn&#10;32udzcxO37Wk89HhCoJkLI6uB03fpmGQjNXv6FVBgKqqCCHwXAs/exXVLhApXkEtXWc9cR9hPUox&#10;9QCGqiOFuucuSsC2rbFnPKY1jQ/NgOjdbPMrD7Ew1752/hwiW9nb2dh8AkPREJXt2nRdxzRMQiGT&#10;VCrFWxcv4lJgMv00yfiVvvucd2vW4HLY1tKA46ITa7szOnCW1h5lI3MX0fAa957+JtvZ+1nZfJho&#10;xOX2U79J2c2TKydY376XqdRrqGrdNp1jumbP6HBfZ23zQTwv8JptJ9ZyZTNFUTArIi0qU7omJiaI&#10;hsIIoSArq4FJ6aMVl0ld+W3mxe0shB9AV1UmJnbmaVOZWuVJH9t1yZeLY894TPcMuFrq3dzOlb0I&#10;8952o2Ega187fw4JX6rkS3O11X4i4TCpZJJ4PE4oZBIKh5mYmCASieD7JssbD+H7zSuenmjIa7/s&#10;b2n/EN0wWGvdY1cGMTn2Md6+8RcoWO9jYmKCZPIUZfdjxM0yq5vvYCu7s63jmN4RwidsbtQ+sfAy&#10;Z48/yflTn+X8qc9yYvbbTE98v/Yxje3KUyLxfY+SVaZklSlaZZY317l49TIbmS1836sN7lIUFaKz&#10;ZBP3kieO77hYZYuV5RWWFpdYWlxiZXmFfKnAamaT7UIWx3PHojyme4JHs/mnB3o30fuVjEyY2Zu2&#10;7pPaGZ5nkiuerP1tGAZmKBQIdCoVbCCvaRw/dgxD0VBFMMilX4aVH9rZbnmiP9qabXtycCgIdD3M&#10;5OQUk5Np4okEevj9XFn+K2xm7sTzTTYydzdeNmYACOHXPsnYVWYnX2R28gVmJ1/gzLGvcf7U5zh/&#10;6nMcn/4OIWOr9tG1Aq7ncW1xgfXtTRQ1GA1uGgZGKIpy2yfwkhdq8VQXDJEyGOXtuV6P1diYMR3Q&#10;n1ZCf5d2xeiEGUaSJUV4u+ZVhyMRUqkUyWSScDhMOBRsfn733Xej6zpSahRKc3UWBoCsfY2IUcZV&#10;ZThxVhuAHFlmZuLbxCI5QmYIAViWQrE8CwRNsPUDnMYMGwEIDD1X867TyTcDz/pk8Dlz7KtMpV4B&#10;LBZWlskXCiiKgud5QReYK5HqztSsMWMOlD5EegAa35bRCnODYA0jQ6pqEY/M1/6OVMRY0zQQItgI&#10;oG7hBM8zyBZ2POx+GEZ+9mVIkbY12/Zkf0xPvIyh5zgx/QwzE19C5bsUink8zyOk/TGx0NNQt43g&#10;mFGzu9dNCB+hBJ+QscV06hUMPYfreaysr2HbNo7r4jgOlm13vmjJmDGjpE+VbXdpyDCJ163f3gnd&#10;CXN94tulpB2y9rXz58DZsbq1vY1lWbWP47hkslneePNNPM9DNHjYA6Mhn/0yOEuDZPCpMowsc5Pf&#10;Ixm/zFYxjvC/wOrKFTY3r2KK/8JU+o9JRK8ihL//oMMxQyLwnvcggh/G06mXobKNpW1ZlIpFCoUC&#10;pWIx+FHc5NIxYw4NfehbozxKgg1q1Mq6AJ3SnTAPioYM95D/tiSiN1D1ZXwpyWQy5PN5fD/Y5F3X&#10;dDzfZ3FxEc/3UFWbeHTHw+6XQeelnpa2B/wjoCOGFJ2q2CRi1wFJ2Ynw+vz7WM+6bGxts7w9RdHW&#10;OD79DFOpV0nErjVePmakNBFoEXjRVLZWLBaLWJaF53m7N5AYi/OYo0CjyvZAL5cdjDBDj8ntDFW1&#10;iMfexJFlXNfl+o0brK6usLGxwdLyElevXaVQKOD4Hp4cYtPaQQjmTYKUCssb72Rt+w5s3yVjKVxa&#10;+iBlO4mq2MykX0BVxlOlDgd7xblKh7Mxx4w5GvQh0N1wcMLcIFqDzms8soCmr+NKG8/32dzaYmUl&#10;EGe7bOFJH58is5Mvona5rvR+DDovHTGEHwGDtdY9IWObkJGppaRspVnZfAjPNxDjfuZDRhPveT+6&#10;DD5mzKGhKtBDEuqDE2b2iskg86drRc4e/yKpiaew/GKwglD14ztYfonZqe8wEb/ceOlgGbBgDs7S&#10;4UYIn8nk65w7/mVm0y8xM/F9pideZjr18thTPtR0qbZdBh8z5lAyYIHuWJjXM1v4Q5vwP8Ac1SGE&#10;z0T8bSYnXgBtrfaJxV7h3InPk4pfGVrcw7G6D6OOdATxaWqZmYnvM5t+kdn0C4TMrcYgY446PTjb&#10;Y8YcSuq96D7EumNhdtzBNvfWaEh4j/loiRA+U6lXuXDys7XP3OR3CZmbjUGHh6x9DYT2ltqfHTyj&#10;jm/MzYgEnMpuU2PG3FT0UEV2LMxDpUG4eshHUyw7SdlOUbZTWE4CIWRtRaNgTMqgYmrOcK23Y3Ax&#10;D87SmDGtkYDtj/dTHjOGQyPM7FWAfgXBcSNcW/wYV+Y/xaX5T3J18cOsbj7A2lbwsd1YdYvZ0TDg&#10;HwItLbU8MWbMmINDdvzp9r+da8fcLPQlzInYNSLmeuPh3mlQyn4fNQWNsBImooQxRYpC7lE2t9/J&#10;2tbDXFv8Ida27x9ALO0ZrvUxY8YcPpqJbKP8tv50S31svVsZc5joS5g11UIZ8FSjQT9UihDB5uue&#10;RFNUwqpBTAvhuSlsp+o1DzbOlgw4rvaW2p8dLKOMa8yYw0a9NB6sPDam5GBTM6ZX+hLmodAgXoN4&#10;nAzDIJFMMJFKEY3uXbN0EHG0Y9j29zDgCAdsbkwD1UHJ9Z8xR4EdwTvM0lcv1oc7pWOqHD5hrjGY&#10;h0dRFFKpJFNTU0ykJzh9+hSq2rBuqax9DZ9RxjXmUNNOhFsdH3MYOLoyVy/SY4/68HI4hbnhGenn&#10;kRGKIBqNMpFKEYvGUFWNiYmJxmBDb9IeluWWdoecnxojiOJmpBPhbSfcYw6K4IG/mR77RrEeC/XB&#10;cziFeYB4rkcmk8F2HGwn2PLRcZr3i4/sURyVaN70HD3Z6kVse7lmzDDYka2bmUahHov16Dm8wtwg&#10;Xv08EplMluvXrlEqlVhaXCKznWkMEjBkwRyW5ZZ2W54YcxD0K65jgT5IAnm6VakX67FID5+uhLn+&#10;lhyFW+NJH9t3cT2PfL7AtavX2N7ebgy2i5HlSda+hsxg4hiMlQFxBNVpkEkeC/SoubVFuZF6kR57&#10;1cOhK2HeK8tDvgkN5ruJTVPLTE68BOoanrKCq6yQd0oU3WBnqZaLi8jhvobDszzmVmMszsNmR3LG&#10;7E+9YI9EH25iuhTmo0N1jezzpz7LuZN/xOljX2Jy4kUmUi8RiX+XdOol4pGFxsvqGMFDJWtffdPe&#10;SvuzY4bLMAV07D0Pi7Eg90O9SI+96u45AsLc302sro2taSVm0i8xO/lC7ZOIXm8MHtBflPsyZPO7&#10;GUVko4jjiDIq0RwL9CAZi/KwaBTssVA35wgI88EwskdF1r76ZjBWWtPefvuztyIHIZQHEefNxViU&#10;R0mjUI8FO+DwC3PDvRntrRpebMOz3IQBiv+YzjhIgTzIuI8uVXkYcxioF+xbUaQPvzDDwdyUUUY5&#10;Fs4eOLzycxhSdhjScHTYqf7HHD7qRfpW8aqPiDD3R3VfZscNN55qy7Bv+TDst7fZ/uyY/jlMgniY&#10;0nJ4OaJecr0uHckM9E+jYN9MhXE0hLmhrLsp+o3tu7k0/wku3fgkN5Y/yPr2Pfi+1hjskNBNzsYc&#10;Ng6jEI4HhbXjiIlyO+1pd+4WoVGoj7JgHw1hhp4KdjNzJ+tb7yCkRImoYYR7ks3Nd7G6+SBSNmxk&#10;0QxZ+xo+A4ymqammB48gh1RlDmmyahz29I2eQy7K9XrSra40XtfNtTchO8VwdArkCAlzdzhuhJXN&#10;h9AJoykKpm4QDYcJ62G2s/dTKM00XjJmTE8cFdEbe89UqudDLMrD0o2xUEODSB9mr7pjYS7kC61X&#10;yzqkqEJDUzXisTjJVJLUxASzM7OYqsHa1oN4vt54yR6OWJbbI2tfPdP+6vZnb0aOotAdVJod38Px&#10;vcbDI+SQCXKjWI4ycY3xjjLuQ8hOMRyOAulYmN967XU81208PDpk7Wvnz30QCFRFITWRYmJigpmZ&#10;aSYmUhiqhucmG4O3oZPYemOX5eFFM2YIHJTADYKDSLsE/AN7yA+JKB+Oer85hzltI2SnGJp51aOh&#10;Y2GWvt946NAjkQhFIR6LEY1EkBI830N24/p3EXQwjDzCwXBEk90rQxG2oRhtzYijOyCqVewBUC90&#10;o63X+6cx3Uct/UOg+iSNwqvuWJiPGorwMM0FynaZq1evUSwW8T0f6Ut8KbsS585DjrkVGIqgVY0O&#10;xXhrbu5+5+DNHen7O/w6+2C52fPXITvF0OhRD6ZgjpYwN+S5XRGoqkUqfhnbt8gXCly/fp0rV65w&#10;48Y8luug6plDUyG1y0evtLfZ/uyY5gxNxBqNDi2i1owuulHFNKLGx/r6eOiRHTIa836r5b9C2AwR&#10;CYVBiEox9F8gR0uYoavMJmPXmZn8DpYski0V2cpn2S7kUPQVjk9/B0VxGi9pjqx9jblFGZqctDPc&#10;7twQOIDfA0NiBE3X/dW7Ny+NQn2Tl9NkcoIHLtzF/RfuYjY9VTu+k/WqN90dR1CYu2Mi8Tanj32R&#10;cORNUNfQzQVOzDxFyNhuDHo4OAI/Ag536gbP0MSqE8MHoJb9Rue6kcZDNQLb/cbQjiE/nTe50AyN&#10;RqFu9TlCTCZTnD95BsdxsC2Ls8dOMpmcaAzWE30L82EvSyF8wqF1Tsx8mwunPsvZ408SMrcag+3L&#10;Yc9nx9w0GTnidKtN3Ybvk16j8zyTta37Gw/vYvjiPCTG787waRTqQ1rmqqJweu4E+VyOZ599jme+&#10;8yy2baNrg1lVsm9hpkk5DrUsZe1r588OqO7LLEQ/o8s7je1wcLRSezgZinw0NdqBa9xBkEHSa1RS&#10;DqRaOVyMX6aDo1FcGj8DRlEUIqEwpmE0nqqhazqKEBRLpcp03BSbW907fK0Y2hs0pDI7OIacmSGb&#10;H9MDvQpTW/Y1um+AjoIMikFF1fh8HymvuTHxYw4XjULdx/2Kx+OcO36KB++4m3tvu4NouHm3zGx6&#10;ClF5fidSKSbTk6hqB8s8d8jQhPlmpI/73R0ji2jMSGmpQ40nOnCNOwgyKIYV1ZEQ5/G7eDRpFOoO&#10;RFtRFOYmpphOpSmXyoQMk8nkBELsfUZVRaFQKBAJR4hGo6RSSeKxWGOwnjmawtxQuG3K+ghzc+bq&#10;qLD3VeyTlgZbnuhMEvc5PUiGEdUwbA6M8St4c9JCpOORKDPpKS5efJtnnvkO169f59jUDIa2d+lm&#10;CRiGgWEYIAShUIhIpLl33QtHU5hhb6m2wHbilO0kZTuJZSf76//qLMqeGbL5HYYV0bDsHnVaqk/L&#10;Ew3sE64D/R4UvUS132NRbRIcM2bkVARaIJhITbC1uYnt2EykJyhbVssn03VdzFAIRVE4dfIkkUiE&#10;fKnIRmYw/cx9qFRn7PdSDpOSleba0ge5Mv8pri/8KG/f+BRL6+/Cl/2MnDvIHA2SmyUfg6fVy9gT&#10;LY21PNGCDsL3opo9MuhoxuI85iBRhEIyHMW2HVKpFJOTk6RSqcZgNZbX1/B9n0Qiju/7OI7DRmYL&#10;Z0D7SQxdmA8K1wuxsPpe8KYxRQhDMYloYfK5uyr7MfeW9dHK2WhjGwxDTvOQzQ+UPn42zAAAUr1J&#10;REFUllrT8sQ+VJV3n+v3OT0oRhTNmDEjQVM14ol40GecTBKL1vUZN9Q7ju9y6cZVyuUyhWKR5dUV&#10;ltZWdgfqg97U6TAga187f9YhpYLrJtCEiq5phE2TZDxJWI+wnbmfQmm24YpDRmOGemRAZm4p+i6z&#10;ttrZ8kSX7GOnbRoGx35R9F2WY8aMCMdxQIKmqoTCYUzTYDuXxXUrW5VWmr2rD/VWLsvFG1e4sniD&#10;KysL+F3sv7AfIxHmwSW3O1ShoKkqk+lJJtJppqcmOXvmNKZqsNrhfsx7aPhBMGY43JwlvJ+MdUsH&#10;6ttBkH4ZQRRjxgwd27bJZLY5fuIEE6kUmqaxmdnGa7aHeKWC2tjeZmV9ratNkTphJMJ8kAghSKVS&#10;zMzMEE8kiEQiqIqC68Qbgx4KBnt7x4yclgrV8sQA6MB2B0H6pTGK8bM85qggkZQdm7ljx5C+j23b&#10;5PJ5tjIdLt3c4E33y9EW5oZCaCwTWZmbpmkqUvq4rovtOAgESpO5aZ3SGM+Yg+CQ3oUDS1YHfms1&#10;yD7Bxoy51fB9n7WtDXzPo1gsks3nuL6yiNPMW96PepGWEAqFGkPsy9EW5jZU92Mu2RZXr12jXLZQ&#10;xXWK+WvYnoMn+1mac0QcWCU/5ujSofJ2EKQXhmR2zJihUyiXuHj9KvMrS7x9/SrbuWxjkK5RNY3z&#10;5883Ht6XvoTZ80wKpVmuLHyYS/MfY2XjYSw7eSheT1W1ODHzNKq+RL5Y4Nq1a7x9aZv5pW0sz2V6&#10;4vuonW772MgRE8zWyW19Zj96v3IAHGjkR4UOBHqf02PG3GpsZLa4trRAtpBvPNUzitK9zHZ/RR2Z&#10;/BmuLv4ghdIcpfIUa1v3cXXxh1jdvB/HjTYGHxKta2lNtUjE36LkFdku5tgq+BQcgWGsEw33O7S9&#10;dbz9stvykOIZktkxh61s9xHoNqd6Zhg2x4y5hehLmAGkVGt9tgKB40bY2L4bxxmVMLdnIn6Jcye+&#10;zIm5J0nEX+Lsic9zeu6bmEamMWhXHKq69yZl/zLeP8Th4aDT2kagWxzuHTEEm2PG3Dr0Lcy6ohJS&#10;dWJaiIhmoCoex6afJRxe2xXuoKolIXwioXXikQVmJ18kElrH0HONwcaMuUVooZgtDvfOXoPS98E/&#10;qJpgzJijQ9fCLKWsjVSrirImFIQQhHSH+858nVNTryKQbGbuoFSeajQxVBpfe9uJY1XWyfZ8s+Fs&#10;vzTGNixGFc+YW4O9ogntnepe2DPzwZNIb/iDLsdvy5ijTvfCDPiVEc1B47VA13Ui4QgzUy7TqXnC&#10;hs129g6W19/Z2yIeXbP3VfSlyvr23Vxb+iAXb3yCizc+wbWlD7C+fTe+HNy+mUNnb9aOAEcy0bsY&#10;Tg6GY3XgDECcBWCq/axJP2bMrUvXwlxFINAVFUVRmJxMk5pIEY0/hMVfYWP7UdY234kvNda27scf&#10;pjg3qes832Bx7VE2Nt+N6s8SUSNE1AjCPcnG1rtY3Xyw/9HjTeIdJEM2P2bY3MI3sJe3KhwJI3oY&#10;vTpmzM1IX2+ClDIQ5vQk09NTRGMxXHk3N5Y/gOcZUGlKHiVSqiyuvYtC/k5MVUcVyq6PKUy2Mvdz&#10;delDeH5/v+iPfN175DMw5rDSrTirY1EeM6ZGz2+DROJKH8/z2NrexvcljuPgOjaqYjUGhxHpgOuZ&#10;5Aqn0BSttpWclBJd1zENA8uyCCkG+Ak2M3c2Xj6mC0ZxP1tyoJGPGTNmzPDoWZgBPOnj+T7b21us&#10;rq5SKhYJaU9y++n/hmFUV00ZfQ2qKyqaUFBVlUgkQiqZIplIkEwmmZ+fZ3NjA0MYZPNnRjjfug8G&#10;UIQDMNEZI4uoysgj7JxDnLS2HNV0jxlzk9C3MJc9m2KpxMrKCpmtb2GK30M3lgiHFgHJdPpllF5X&#10;2OqUuorEdmK1hjRd14lFo4TCIQzTJBQK4Xk+S0vLICWeM4tlJ3Yu7pabogK7KTJxhBiX95gxY9rT&#10;lzADeFJiey6W57CyOcvFxcfIWxGmJ14iHl3A0EY1Zzio8GwngZSBMFc95lgsSjKZJJVKoWkq62tr&#10;ZDIZFCHI5s/0OUp7VBXtqOI5XNyauR4zZsytTN/CLJFYvkvZcyh5DtfX7mdh7QE0rcSJmW8TCW00&#10;XjJUYpFFhAimc+m6TiwWIxFPEAmH0XWdd7/73RiGUds/M1s8iexLmIfHWJT2YcgFNGTzh5MBZXpA&#10;ZsaMuSXpW5jr8aVESoVM4QyOG0FTy8Nvxm6D4zi1KRiO41C2yiTicR548AHisdGOFj8M3LyV5VHL&#10;2VFLb3fc3LkbM2b4DFSYATS1zGz6hd53bhoAUhTwpE+hUGBjY4OyVcZxXaQvCUci3HXXXZghEwnM&#10;THwfVbEbTXTMzVEJ3Ry5OJSMi3bMmDFd0pcwG4qG0jBjUSIolqfZyl7Al3vnCQ+3npLoWpETs0+B&#10;kkUCq6urrK+t4/s+hr7A6sqrLC4u4vk+nvQGtG72cHM1VI5w0seMGTPmZqRnYVYQmKpGRDOIambt&#10;o8gI61sPs7zxTja372q8bHjUCUwktIYZvo7t2biuy9r6OlevXuWttzdZWy8ipcSXPlKUav3RR4Nb&#10;U0VvzVyPGTPmVqVnYa6iNKysFVYNoloIFa0ydelgmEm/hBm+RsmzcX0Py7IoFjUkEWzfxfLLzE09&#10;RyS82nhpd4xKNUYVzyA4SmkdBU3Lo+nBMX3T7ZpjY8YcPvoWZirL6YVDIcLhMBySV0NTg1HhJ2af&#10;BH2Jolei4FoUXQupbDA39QwT8cuIW6yCHHRuB21vzAEy6Js5aHsdchjqnzFj+qFvYVYUhdTEBKlU&#10;itnZWWZmZhCN270dEKpqEY8ucNuJLzE39TTp1PeZnnyOC6c+TypxqTF4zwyz/hmm7eEyopSPKJox&#10;Y8aMGRUDEebJyUnS6TTpdJrp6WmUXQvS76059x4ZEC0MC+ExkXibuckXmE69hqI4t5yn3JaboiiO&#10;YiaOYpo7Z3c9MEqqq+SPGXM06fvNURSFSCSMpus4to3jOLXFOw6GA4h7VFEONZ6hGh9zSxWvRAhB&#10;JBJpPDFmzJgO6FuYHcdhYWGRYqGA7Tisra3h+0dppPOgODo176BT2tpe6zPd0tZS7WTbUGNGReU2&#10;CHGQnutBxj1mTIAiBOl4qvHwvvQtzFJK1tbWePvSJd566y22trYag4y5FRlr5NFifL/GjBkKpq43&#10;HtqXnoXZJ9i8wpc+fmX7x4Ntwr552V2qwyzjYdrun7apa3uydwZqdqDGxuxPn15zXxePGdM7PQsz&#10;gNBXMaMvUfSKFF0Ly3OwfBfLd/EPtBbaifsgUzHmIDhqd/yopbd7jrS+HenEjzmq9CXMEXOducnv&#10;cvb4lzl74vOcOPYZ5qa/hKItEzJXSCffbLzkpuXIV6/DyICsfY2GIUU1JLNjRkKfXvOYMQdAR8Jc&#10;ti1cz2s8DIAQPpHQWu0Tj85z24kvcu74k4SMA+hvPtBa9EAjvyXorIQ7C9UNg7c45sgwVvYxI6Zj&#10;YbadzneLEsJDiOZCftMyqpp7QF5o/xa6YbSxDQs5iJw0NdD04E3FwWrbALzmvg2MGdM5HQnzUefm&#10;r/YOnkNTxrWEDC9FfVvu28DhpdesOb435MGjY2Udc3QYgTDfOi/EMKuVkTCMDAzB5hBMdk3fadhj&#10;QNZ9bj0cf/gtbH3XRH0bGHMzoSgKp+aOc//td3PvhTuJRaKNQXpmBMJ8ANyEddvosjS6mIZGLQvD&#10;zUvfMtry4nqRbhmoD4Zhc1hWB8m4SXvMYBBCcGruOCdm5ijkciRjcU7NHW8M1jM9C7Omlkkn3mo8&#10;PGYUHP4a8Jair9vR0cWNQt34GTNSxuJ8y6PrOpPJFJcvX+bixYssLCxgaDohzWgM2hM9C7MQHoae&#10;azy8mwN9gA+gwjqAKPth0MltaU/WvgbGvtb2DTBY+oqub309eKE+mFh7YQBeMwddt405aKYm0ji2&#10;g+u4pNNpVldX0VSVZDLZGLQnehbmMa04OlVUa26GPFQZXV76jmlg+tpoqPHTJPgtxVicx+xFURSm&#10;Jie598Id3H/7XZw7caoxCFSasSNGCF3XSSaTxONxJtOTqKrKoHY8HgvzkeWWq027p1ZEoyurgcbU&#10;qKfNPv0yCBtHkgHVoAMyM+bgiUYi3HbiFMlYnHg0ykQiSTQcbgyGqelEzBACiCfiJOJxYvEYjutQ&#10;KJUag/fEWJiPECOpQ4cayWCND9ba4BhpuhqFutPIuwm7D/2a6ff6XhmYpg7M0JiDQlEUTs7M4Tku&#10;b711kZdffiUQ3kisMSi+7+N7HrquE4lEMAwTRQgsxyFXyDcG74n+hFmMH8pGDqqSOfQceMGMNgGj&#10;ja2BRqFu9jlUHFSiBtSkPebIk4jECBshVlZWcRwXx3EoFIqNwQBwfQ/bczFDIUzTxDRNkqkUxUKh&#10;MWjP9CfMFWw3geUkcP3Qjlgfsid+tK/9qGIbVTyHl31LYN8Aw+MAox4Jg5DTfq8fBAOpqgZiZMxB&#10;EY6E8HwPQ9dJJOKk02ls224MBoAvJYVyCcdxsG0biaRsW6xsrjcG7Zm+hXlj+24WVt/LVu525lce&#10;x3EjjUH2cFM/w6OqaQYUz4DM1Njf3v4hhsfo4x59jMNnEIK8w+As9cYAa6MBmhozWkK6iVW2SCQS&#10;JOJxEvEE8Xi8MViNhdVlyraFEAIpJVfnb1CyrcZgPdO3MOeKJ4mEVjg1+yIhc4t88fghekIP5qU/&#10;mFgHyLAyMCS7+5rdN8BwOeDoB8ZgBfkwMcAm7YEZGjNKpJT4vk84HCEWjyMUgWm0npMshOCtq5d5&#10;+eLrvHb5Itv5bGOQvuhbmFXFImxuMjsDYTPH2tb9+L7WGGz03Jw1yAizNbqYRkItOweTr4OJdTAM&#10;S5DlUKz2ylicb2UURWF6eopkMokQgkQ8jic9CuXm/cxSSvLFArlCgUKpOPB13vsW5nTyLXLFE6yu&#10;ge2YTKVeRVGqO1Edrid0sEXXhlFFNKp4Bs7gEz54i4PnKKSxkWGkORD6YVjul7E436osrCxTtsrk&#10;8zmKhQJCEWQLgfAeBH0Ls6HnyObPsrp5hkJpjmh4uTHILcqoKp7+4+nfwm4GbW9g1BJ2cCk8uJi7&#10;IxDPwRPYHIblQTFW1FsRx3PZzuXwpU80FmUrl+Xqwo3GYCOjb2Gm+hJLQcjYxDQG29Y+Zi8jqdZk&#10;7WuwDMFklSGaHiiHOZ37CbLjRrHsBJadQPYkYu2sHw56yVVTBmZozLDxfZ+rCzd4+eIbvPL2m1y+&#10;cQ3HdRuDjYyBCPOYMUeGmi4crEAcbOzN2S9Nlp3g+vIHePvGp7iy8FHWNu/HchIA5Aon8X2dXPEk&#10;nq83XlphvxgOC+Mm7VsRz/fJVZqvD1KU6V+Yx09dK0ZWBQ3Is+3fQhcMKM3N6MjqWJx3ITtMi2Wn&#10;KJWnkFLF9UKsbj5E2UoDkMmf5eriD7G0/ghSqo2XHkHG4jzm4OhTmKl76ur/rX4OGAnhkD+whcW7&#10;p5Pq7ubk1s15dxx0OfUSvyIEhqKhiR0BllKhWJ7G88xdYY82Y3EeczAMQJgPNyX7AXzZej7a0Oil&#10;xuuCIZsP6NOzbXtln7bb0ZHVWqCOQg+Vg0iB7CNeBYWQqhPWdCbCZaZj2yRMH1UoKAf3K3hIDFCc&#10;x4zpkM6F+ag+nf5rCJovrTZseq34umZAEQ3IzJgeqArlsD6NcQ0CgUBXPQzNQVMgohlEVKOllDnS&#10;bzx0RGiVoy4ZiJExtwIdCbNt2/j+UX2pvMYDRw7PN7DsBFvZC1xe+BhXFj7G1cWPc2Xx41xa+BiX&#10;Fj7Gdu4srhdqvLR/ZO2rJ9pe2aftdnRktRaoo9BHmlYi3Q3RyDJnj3+FaHiFsLmBlB7zKx/k7fmf&#10;oWTfFQRqIT5SSmzvYAfU9MdYnMeMjo6EefH6DTbXBrNA90E/l/1UTF0zAOGRUmF5/REu3fgU6xvv&#10;w7WP4TsnEO4phHsK3zmOax9jdf0DXF/6IOvbdx+OldeOCreQOPeLqtjEIotcOP0Z7jn/n4hEfEKR&#10;86j6vaQnzxCL7d0i7+ZiQOI8Zsw+dCTMUga/eMeMFs83WFp7lEzudgwlhKmECCk6uqLWhtcZikZI&#10;1TEVE9yTbGy9iyuLP8R27twh+BkU0PbJGcCPl1Z0b7X7K24lbCeOZScQwkNVfVKpJJOTkyQSCZLJ&#10;BOl0MEL75mYA4ty3gTE3Ox0J85jRU/WU8/m7iGomhrK/F6wKBVOYePYxVjYeIVs42RhkX5pKU9OD&#10;g2Y4kXRktaNAtzaeZ3Jl4SNcWfhhVjbewcLqIxSLEsPQUTUVx3bIZW+VxYXG4jxmuAxEmFXFRojD&#10;3Ad99GreQJTvxGw2mKZNdoQQmKqOTpLF1ccG6Dm3ibQD2l7d9mT/dGS+Fqij0LckwfzlMEtrjzC/&#10;8ji5XJmNjQ1KxTLlskU2l2u8ZEw7BvFajrkpGYgwJ2PXiITWGg8fWkZZ9QZxdRdj2U5RLB0jpOh7&#10;RRnwfA/btgmF1jh58kUmJq43BkEVCoaI9+w5HwzdlVM3dGe5u9C3Kp7vs7KyytVrV7l+4zqed/QH&#10;WnZOszdzzJjBMBBhBokQnVVmnYW6tckXTyC9KUTDnFApJbZt47ouum5zxx3f4Ny5b3PnnV/h3ns/&#10;Rzy+uqvlQhUK+DG2sheQsvNb3fQeydpXz7S9uu3JwbBvFLsC7Bv6lkNVywB40sfxPXwp8Xwfz/dv&#10;0TEoY3EeMxw6r62bIg9/BXbQyesyftcLs7l9H5pofmt0QycSiXDq1A0Sic3gmF4mnb7GAw/8AefP&#10;/wmKsjMtxVQ0iqVg56+jQZcFNmjG4twUVbWYmXgZKqVS9hwKrlX7lD0H23exPe+Qbuk4LPqU5j4v&#10;H3Nz0rz274nqyzi8l9LzDVY3H6RkTXblAR403ZaIgobSIMyapmKGTCKRCOFwmMnJawixu+lQUVxm&#10;Z9/gzJnnap6zEAJDqKxuPoDnH8AKaA20LYvaybah+qIjy2NxbkosusBE4m0MPYuhZ3eVjeN7WJ6L&#10;7beZq3yTilDf2erbwJibjSGpmxxKhZbNn8F24qxtPsDy+iP4N8Vi+bvJ5k/jy90jsDVNIxQKETJD&#10;mKZJPL6NYTQfaKMoHidPvkAqtVA7pikqrpumUJrdFbYdTe+erH31RVsLbU8Oho6iGIvzHlTF5vj0&#10;M1w4/RluO/klkrFrjUFuUcZN2mMGy5CEeQfbibGZvZ3L8x/l8vxHyeTP9PQT0fVCbGbuIBFbYDK9&#10;huNGcN1IY7DDSReCli2cAqnuCq2oCrphoBs6mqYRja4S2mew3enT3yUc3q79rREhmz+zK8ytTEd3&#10;Y484d3TVTY0QPorwcD0T1ws3nr6F6b5O20Wfl4+5uRiqMJetCa4v/wAbG+/FtY/h2sdYWX8XucLx&#10;xqAdING0EoZuMTv9Fr7U2di+uzFQc7oQxoNGEWAou1sCTMNE1zRUVUVVlD2DwpqRSCxx8uSLtb8V&#10;BJadwnGju8IdFG3vxojuV0cx7Am058Ath+UkWFx9DNs6jqFoGIp2E25e0T3jEhgzKIYqzMXyFI6d&#10;xlTDTCYnmUlNoosJtnPnu+4j1lSLRPQGS2v3Mb9wEtuJkUpcagzWMaOuXruKT1C7QlEUQuEQQohA&#10;kKv/dkB9H7QQAs+ZoWyndoVpR9M0j0g0A4YfT0cxyMaAHV11U+L7Okur78Vz5oIV51QNUw1WnxuL&#10;c59N2n1dPOZmojt17IHTJ2/nttsf4IFHPsSjH/hR7rr3UYrlCxTL041BO8J2ErheiHhkgZCxhZQq&#10;G5k72cjcdQT6nPev0OtD1P+/UBR0TSMSDmOane15G41uYpr52t+HreJsWxptTw6WjqPaJdAdX3VT&#10;IaWC66RrK9EpQsHQdfR+xbnHyw4fY3Ee0z8DF2Yp0+jGKaaO/U3ue/B/4d4HHuPCXe8gFIlRLBbR&#10;VBNdaEjZ3xMYj97AlxqLa4+ysX0Pm9k72MxUdrg5wkgpcfyqpysRQhAOhYjHY8TjccLhML73AI5z&#10;tuHKvcRia0QiwZSqKqub9/c/OnuAmtTWlKx9DZ2uYtklzl1deeRZ374H1zMRCCLhCIlEnFQqxdTk&#10;JLqqoYk+fhyLm0WYbopMjDlABirMvjyOw88wdexfMTH1Y0Rj5/E8n9WVZVYXr7K5eo2FK9/Hbzel&#10;oguy+TPki8e589wXuO3E18kXj+O0HRC2uxIdaZUqO4/Pb1isQcpgZLasCDciAfTWV2w78cZDbWmd&#10;5tZnjipd5WhX4FtHoE0ji6K4CEWQTCWZmJgglUoxOTlJPB7HUNR+fcabQtf6ykJfF4+5GRiwMM9g&#10;2xNcu3qDxfkbLNz4Hq+/+iQvvfgNLr/5PDeuvEY2n8Oj1PFKYe1QFBuQRMIe4ZCH7cawnGRjsCPF&#10;9MTLlXwFeJ5HNpdFURRMwyAcDhMKhfC9TyFlux8hR4e2T4KsfY2ErmLao8ddXX0kiUfmUYRXW4Uu&#10;Fouh6ToICIdCgxOVI+899/3zZMwtTH/CXF8xSdCUlzC130PIr7Cx+msUMz9HSP3X+P7LbOUzbOUy&#10;FN0CM1PfIRJabTDWPcEa3Rtcnb+L5fXTpBNvVeYBN2lOOwx1ZgciYzaZn+zYDoqioOs6Qgh8z8N2&#10;ZnDdC41Bd1EsprGs/vfIbZriDvIyWEYXV9cx7RLorq8+cvgES3Hm83kKhQKe6+LYLusbG7i+3/3K&#10;X7vKr4EjrW59JL6PS8ccffoT5j1IdOVpdPEHhPRvACU0Lc+J2W9z8vhnOX7sM5w58QVS8csD8ZgB&#10;ptMvAbC2eQ+R0Cq+1I90X7OqWCTjr+HJYOUuCRSLRba3Mjiui+M4wb+2QS77/8Yqv7PlW5zLTVMs&#10;Ho09cts+DW1PDodeorTtOKXyJNeWPlSZt/8xtnPnsZwElpNoeZ+OEoriMJl6EQ8by7KYX1jg+o0b&#10;zC/M47gubm18RId0UtBH2HvuK9l9XTzmMBAyTehhQOSAhbmOuhdOU8tEQmtEQmuEzY36UH0TMraZ&#10;nniZqYnXWN16kHTirQ76mg+OoFha10ZC+Oh6Fsf3doVdXl7Gsixc18VzXTzPw3XD5HI/imXd22Al&#10;GD2bze6dL56IXkcRg+njD2idl8Ezyrg6j82yk6xsPsyl+U9yY+kTWKWzuPZxXPsYa+vv5+r8j3Bl&#10;/odZ27qv6z7+w4YQHpOp1zFD17A9l7JlUSqVKJfL2J6DK/06F3ifEtzn9B6OpECPm7RvZU6dPkPI&#10;DDUe3pfhCfOISScuEg2tsLLxMGFzg4XV92E7Dc24sva1+9Ao6SDCeHQe3Viu7dgjAdd1WV1dxXVd&#10;/OpuPkLgywT53H+HZb0TKXcq/Xx+mrW187W/JRLbd0nE5nvaO7tpspse7J225tqeHB77RVu2J1hY&#10;e4xs9h2YSgxDCdXm9pqqhqEYmEoIQyTZ3n4X15Y+xNL6I8hm3S2HknqR3SmNmfTzpNPfxlPWKboW&#10;DlugbiGE2xCyBfsGaMORU7o+EtzHpWMOHkXp7QbeNMIshMf0xMtoWplIaJV49Aab2Tsbgx0K9quT&#10;NNUilXgbVwbb7IFESsnmxiarq2s1URZCBCuBKUmKxZ8kn/9pSqUPsbX1GG+//QSeVzctSoKub6Fr&#10;hZ1jR5L9Sm/wtBIay06ysPoYnhOsgKUKpal/JBDB/tiKhvCmyGTuY3HtUXx/95roh4uGXDfos6ln&#10;mEy+ztnjXyCdepHjM1/jwqk/Ih6ZrzeyC8Fesz1zxLznZs9Fx/Rx6ZijyU0jzFXSiTdY274fXStS&#10;LM+QyZ/d98keRD3RFR1EOBG/RDLxat2c5oBMJsONG/MU8gUEoKgqUko8V5DLHmdp6Qe5ePE95PO7&#10;F3CxfJeQuUHI2Fk/u1uaJlvWvgZCW0ttTw6f+uirnrLvztUW2+gEXVEJaTqFwh2sbj50yDznevVt&#10;ONQCTS0xm36RSGgdRXjQZuyI9Fuf65n2r/ah4ggldcwBM3Rh9qXKZuZO1rfvYX37nqH3/UbDK8ym&#10;n8eyk8xMvMT69j3kiiegUpmOKh37076SEsInHruGLzK4tf7mYB5zqVRiYWGBa9eus7a6xurKKisr&#10;K6ysrrC4uIhlVT3tAF/6eLhEwyu7jh9JBvxDoFuqOrW6eT+efRxDdC7KVQQCQzHYzh4Gz7mNGPda&#10;zE2ulVLil53dBxvo2Qnu6aKDoA+/uecLxxxFuhZm2w/6kDohWzgVDHrZeC/ZrfeytvEu5lea9P0O&#10;mGh4BccLUyjPMjv5AhuZu5hffR+La+9mc/suNjO3s7Dy2NDT0Y5OyjBsbnBy9o/xlU2chkVZpJQU&#10;i0VWVlZYX19nc3OTfC5f65eu4kkfSxaYnfwO6cTbu84NjE4y0wUDNjdw8sVjlEon0KubjVQSLKXE&#10;8zwKhQKlUokLFy7wEz/xE/zET/wE99xzL5HIzqIwAkFIDTzn9e29g/eGz4DFuErleqV3ma1d2dXV&#10;XQU+otwKeRwDvQizX5nG0wmuG8ZzZoloJhFdI2GYePYpNjJ39/3+78d06mXK1gTZ/BnSiTc5Pv0M&#10;s+kXOHP869x34Y+QCNa372m8bHTI2ldbIuFVTsw8ha9k9jRr74cvfcqeQzRynXTircbTPdE6xa3P&#10;9EJbax2W3TCQUiFbOI1KdLf/I4PFYGzbRtd13vGOd/CRj/wwx4+f4PjxE3zkIx/hR3/0R0kmdzYR&#10;qXrOxeK5yo/EenUc9mfvn/3QaMZQtWCWSE8qu0NXl3UV+KDow2vmqORxTL90LcydIwiFpknEU5w8&#10;cyfvfOzjvPO9H2MyPUs2d5ZSebLxgoGiayVOzHwbzzdY376XxbX3sLL5MK6XJB73mUhc6ml08iDp&#10;tD6MhFc5OfPHCH2Zklfes2TnLiqnqp6yYawymXwDsafq7J2mVmTta4SMOj7wfINC4TY0Ze+ro2ka&#10;0UiUaCTKHXfcSSi0M01CURTm5ub4+Mc/Tjq98+wLBJ4zSa5wCqTYq5/tPr3Q7/V1tDMV6EdnKqLr&#10;OobRev32PrX9EHLz5GTMcNhbu/RItnCqNpAlFL6dydlPc++Dv8D7f+DHuePed2FGJ9BDcSKxNJ4f&#10;wfP1RhMDR1PLnJz5FmePP8ls+kWi4RWW1+/hrcv3s5G5k7C5VQvbrHIZDZ3FHAmvcvbEF5iefAbL&#10;L2H7bu1TteBLv3bM8i1m0s9x24kvETHXG6wdDdqWTO1k21ADJ1c4iZT6Lr9HCIGma5imSSgcIhQy&#10;UdXmr9axY8f46Ec/ustzVoRgfesBsvnTu8LuS6NQd/Lpk+5N7S+riiJQmvzQaUZ7S/udPDz05Tf3&#10;cemYo0Fnb0MHZAuncLwHKDl/DcX8q0zN/UU0LUahUGB9bZWlhau8/dpzZDYWkV00h/eLED6K8NC1&#10;ArPpF5ib/B5buTNMJN4mFe99P+eB0HntBoAiPCYSFzl1/EvMznwJoS0jlU1csY4j1nGVDXxlk1Dk&#10;Dc4c/xwTiYvBSNkqXcbXjqamZO1rxIwuzkCYd4+kVlWVcCiEaZoYusHpM2c4dmzv4i5V5ubmOH/+&#10;fG1fbUUoCBkhU9h/x7CDojsx7pxe7bYV6JYnDhdHJJljDoCBCTOAJI4nz2HZSdZWl7l+9U94842v&#10;8/JL32Jj6U1KhU2yhQymuYWulRovHwnR8Aq3nfgiE/GLjad6qiD6pds4hfAr87TnOXfyS5w//RnO&#10;nfpDzp36Q2479UdcOP0Zjk8/U1thba/9vUcOM21Tu+tk25CDQ4Aqdr82hmGg6TqapqPpGuHQ/ntm&#10;P/roo1y4sLPWuaFoWE7y0KwMVhXMXoVzPwK7/VtvKW4tTxwm+vCb2/4yGXPUGagwa8oraMpLlAtf&#10;Ymv1b1HK/h8o/m9Qsq5xbXmepc1VfGWbeGQe08g0Xj4yFOEObK3uwdBbWhThtvjsHiTWm/X9aWpX&#10;1r4GRltrIxZngdgZjQ0IRRAKh9BUFU1VUBQF0cFqP5FIhDvv3FnTXQiB70xRsg52bfP+pbI1VTFu&#10;LshVpelecVqGbnniMNFnIvu8fMzhZKDCLMgR0n4bXfwu0ruIItaJhpc5PvMUE8lXmEi+wum5rzOd&#10;frnx0n2RUqVQmmk83Cf///bO/Ely47rzXxx1V3V1VfV9DcmZ6ZkRh5cki7bolShfsg7L8hkOx/6D&#10;G7GxjrAdDsfGWoctmSKH5HAOknPfM31X33UD2B9QjUKhcAMJJKryo6gWO9/LfC/R3e87CSQAY3GI&#10;AQ/vaQ4FAsI5AoEYtqMN1Xlbz9DhoD59je9/REGAIPh7aAhvWIlHxdnhC/PImY9l3mqON8Wx9LY0&#10;0EPgFAMPwKANApWgB2D4QQKF3BYWZj7DwsxnyGb2tRWdlz/TnpTBaXMBCzM3kE2fYvfgzWAbyCyC&#10;WzSTJZag4WCfur3VK46jRSTOxk3xgiAglUohm80in89DFATIsvM+irW1NayurA6lu3vwJnqS/Wnw&#10;MCAhxuHjbQVt6WVpoIUAp7TPCDwAgyYICDM5ysWnmJ+5j3MrTyDwXTRCX0HHCdkSOTS6MtISPoRE&#10;0nE0TW3IyI6iKGjLw//wVBQFhUIBuVwOYiqFnZ0dbG87v288m80Obqnqp9vuX2PWCyeJT/JwJ9CW&#10;HpYGWmDizBiQKGE+bc1ie+817O2XoQAQxeFHT3rGokJZNBMljphhYZm7pSEYrobVnMKVopnKlxD4&#10;tjaiLMtoNNWNjD1JgixJ4Hgez549Rbdr/whKK8LLdhxxFmhLq6WBFkJI0PnwMBJAYoQ5JTawUPsc&#10;m7vv4asHP0VKaCCbHtyH7B9KyqCifSHG6OijLX6xHCmCeVkypMnh5JBOHff/a7CNqd1qo9vrIZNO&#10;I5fLIZfNotVqYX+/bujNCI/xVKDQZhTaQIw4SIwwo3+tem3hV3ht+f9hrvZF7E/uCptwpMMlUQYj&#10;IM6eRgtZnME3IGn34itod9pQZBliKgVwHCRJQqvZxLNnz2yvNT979gzPnz83NjM8Ya5A5q12BloI&#10;4ZT2GaENxIiaRAkzAGQz+8hntyHw/k4TmjNasEdbooJsZJKjO4/t7OEFxcuImrOnXiOIQgszlVvo&#10;6t74BQAHh4fotNvodjrodrvodrvY3NzA7du3IEnDLyA5o9VqodUavhxTyr+AwJv7M6wwVyDzVjsD&#10;LYSYYIhDMaIjccI81vjXC39oQhUelqNZGoLjaegQBLqUf4FM5tVQ//39fWxsbqLb66nXmhUFigI8&#10;f/4cd+7cHVk5t9ttfHH9+lCbAgVThRfgDPehM9xgrkDmrXYGOgg1vVAHY0QBE2Z/tZkY8aQTUVQC&#10;/xA4w7PMas6eegEABKENQWhD0omtoiio1+vY2toaEmFZlvH48SPcvn0Ljx8/RqPRAAA8ePAAm5ub&#10;g/5QAKGOlHYNm+EdcwUyb7Uz0ECIp7RB+1wZRiIQ5gT8RlgIxmhLVJCNPDQ6gVC2Q1oc67DwNPKQ&#10;OHvqidr0l1CEPd21ZpWjoyPs7e2h2+2C49SXM/A8jxcvXuDLL2/jt7/5Df71X/8Fv/7Vr9DrDU5Z&#10;y4qCTLqOXGY8NowJLl9KwbAj5NoZ8nAMcpD962G/CN6J+klgGuFGtR0tAnF2PfqZs8ec8tkdLM39&#10;FpxwONRLURTs7+/j+fPn2N/fR7fTRaPRwO7uLra2tnDn7h3cu3cPzVZTCysrClpS10N0+skXCq7f&#10;GBUu5kXHvNXOQAehpxf6gAwSxPGXkyjGqVjqGZoXoUnaDutRCP3geXQtJ3c989kdZHNP0JFGNyL2&#10;ej1sb2/j+YvnePXqFXZ2dnBwcIBOpwNFe3SYGqunSBBTddTKXxtGSS7x1n/z6OatdgYaCPmUNmif&#10;73gxXZhCShSNzY4wYR7CXUEmTgSiNQKhmM4jOnsEwb3M9tGc3fWardxCNv/YcsXb6e/StqIrS1CE&#10;PazM/TcKOeenhdGPesTNjkW0mKuPeaudgQaYOCcVP6IMJsyTTezF06MIBsGTQA/lZd9LFFpYnv0I&#10;hcJ9dJUjdGX3O6q7soSu0sDS7EfIZXeN5oQxEGT7IxYl5upj3mpnGFMmbb4JggnzGTbVxMZEDDUm&#10;+chDEZSRllCwHXFIBMnjOsqZwmjHxLqnILSxPPffWF74Dyj8PjpyD7LxTRc6ZEVBW+pBEfZQm/4K&#10;+USLsu7YWE85RszVx7zVzhA3BFbN6M+XyMCMIJAT5sT+sCmpLrFtAgORY2A7Iq3ifMZQfuYizXEy&#10;8tkdrC3+ApXK7yDxe+goR2j0OmhLXUiKjGavo36vNFCtfIK1hV9hrnojYfct649B/5fU/JBQhHkx&#10;Mm+1M8QNwcQIDs3wjqMwK4qCZtviZRHj9q8tqosLOYamTfAY2A49JH7k8awlBj2yUqRM+gAz01/h&#10;jZV/xvLCf2C6fBulqVvIF2+gXL6N6fJtzNc+Rm36K2TSB0N96UY3V/OpeyescVxhXqjMW+0M8UJo&#10;3axCcGiGNxyFuSdLOG6eGputGTexjhNNACKGYEjboTWjrVeo+NaFoY6jCsPzPeSzO1ic+RSLM59i&#10;Yeaa9t+VqQcJeM67fk4hroxNxhm8DiQeLMuVpSFeiKZFdHCGWxyFeTKJr0jExeiMR1vCwnZkzWjr&#10;FTq+o40ITRjqFSf9/PXzCms6FuP0ZNnTpjn/jIvqEF03j89hSjCBhbnbKwAAOE7dBDOuWNQU4kQZ&#10;dyiWMtISKrYjD4lcdASONiRk+m8Cj0wQQ55hpBu0P1HMVce81c4QNxGIM9EADDsCC/NO/S3Icgqi&#10;0EBt2viAhAT+ZKksKnEmRS627cia0dYrdMLQJcCgd0MNNKBLTp9nGOmFMQZxzOuSeaudIW4IizMj&#10;NnwL82zlNni+C1kZDMEnandpQohzd3YEgW1DDIlatISlU4BR+MJUQRjGc/sJNwXDyECCF1yWOVsa&#10;4oawOCf1B5lwfAtzJn1obBofFO3LaPOYMzJHi2MRGVroeHIwCk5ghlTMbnS9o83HpMnVJwBehjqr&#10;6/TVdh8Z+egSDYTFGTTPfTzxLcyMCFG0L5EQXSQVx3iag6MnMdwKkSe0AY1S50FwIyKGkBFgrjbm&#10;rbTDxHmcICjM4/BTHK8y5BtF+0IMx9E1B0dP4oQuUkaxDW3gYESRjjo+yQhOmNcp81Y7Aw0wcR4X&#10;AgizeoIqnWoAHMDzEnYP3oSiu+YcNvtH5/HoxZ9ja+89KMpk/YbEWboGkM3CcXTNwdEzMqIQryiJ&#10;aj4DQSYdyQ3mtcS81c5AA0ycx4HAKrpQ+wLTU01USg/RbNXQaM0ZXUKh28vj4PgN5LJ7aLZr2Nj9&#10;Dk4ai0a38KChXowQXVIjkUYayOBYqjWjrVcs6EWNvuzMiTrnwcNEoojmBXO1MW+1M9AAE+ekE1iY&#10;RbEBnjvCVv0dvL56C5K8jE63aHQLhWymjovnruG15d+iJ2WxXX8XL7Y+wLOND7WVdKdb0j6SlDEO&#10;EZjYykkMu7OjjqfHNjbF4qyHRvk5I47c4j1l7QZztTFvtTPQAEdengkPP8kEFmZFAbLppyjmN7Cx&#10;vYJer4GNnffR7eWNroFpdabBCUWUii2Ui09wbvEXWJr9GLXpO8hl96AoAuqH63j44sd48Owv8Gzz&#10;+9g7uIK9gyuoH16CrAjaOHuHV7B3eMVFnrQXkwhRtC/xoykLJfnYcJYqaTE0xrH7MKwwVxvzVjsD&#10;HRCXZ6KDTy6BhVlFQbn4BCfNBfB8G5n0YeinmUWhjUJuG9e//D5u3Pkz7O5fxcbut/Fq531s199B&#10;t1vEdOkRKlMPsDjzKZbmPsZc9QZSqRPsH5/H3uFlvNr+fbzY+gDPN7+P3YNvYO/wMl5ufwBJThnD&#10;qdBWwRTtS8xEk4OrKNoxceVNBUGyNQqs/sMgi6UGWRpogYlz0ghJmIGU2MB87Tr2Di+D43uoH63j&#10;pLFkdPMNx0mYq9xGZeoBcpk6luc+wtLsx5ivfYFcdhep1AkOT87h6cYP8Gr7fWztvYtmawbdbhHl&#10;4lOsLf5S8y8VXuDc4i/x5vl/hiB0PF8Xn6QiODLXkQayuAqnOSVLoozC6ubDiAJrpbG0WBpogYlz&#10;kghNmAGgmNvEfPUL9Ho5zFdvYKv+DprtmtEtAApq5btYnLmGbKYOnu8hJZ5iofYZFmeuYb52HWsL&#10;v8a5pf/AyvxvkMvu4rQ1h/2jC9ja/SZe7byPF1sfoNGagaIU0JXXIUkpHJ2cMwYyQE9JjCOTOGLq&#10;cRV/yMlVDwZNcIZP7PhIwkeXaFHFmViaxAaePEIVZgDIZvbR6+Vx0ljEVOE5Do7fgNK/thsF2cw+&#10;Crkt7bM6/xtcWP0XrMz/BkuzH6NcfAqek1E/WsFuPYWenEU+t20chl4U7Ut80JCDGUPLSgrzY7iH&#10;iiJvnoR5a1JQpZnYHIgq/+QQujCLQgvLcx9BUXgUc5voSRnsHV4yukUGx0ng+Z72qZbvYmX+v1DK&#10;v8DB0RqqU/dQKT0wdhtAYX2PIyXzmOatJPAUiYnzeEDFCto8uHmrnYE2CIozknQc6CR0YQYAUWyi&#10;Nn0HO/tXMVO+A1kWXex+jg5RaGGq8BxvLP87KqX7RrMrJr7kx3AAPIVk4jxeUCHSw1imYmmgDcJ7&#10;tgkOPe4QEWb0N4NlM3vYqr+DlNjEy+0/QKervruZFni+B45zUbhduESKon2JlJGIIw3k8RSSiXMs&#10;KKSPeOQibR3I0mJpoA+i8kxs4PGGmDBznIS5qvpqSFFsoJjfwP7RutEtQRAtNQmG8uMyJM6U5zoG&#10;RP5Ur8gKv49APrrEBxNnmiAmzCoKquV72K6/DY6TcdJcwNHJmtEpsURYfkZQY0efwUhExbSVKJ6j&#10;DXXw3JtBO5EVfvNA5q1JhOCubWIDjyeEhfnsFqrrODpZw2zlS+wcvBnq/c0Ty4Tri+fpDy3kPPdm&#10;uML6uHZlKQGP5HSDubqYt9oZaEVVUGJpExt4vHAWZgXodjrGVk8U85vIpA/RalcwX72Bw5M1KArB&#10;Hz4x6CoscWUzEjeGVTP8RhwSZ18jMIY4O472D3PvKpKtPTCRFhPzYOatdgaaIVifiQ08PjgKc7PR&#10;wMM794zNnpmt3EKzVYMkp9Dr5bG1903t2dWJgGRRCQS1iUWCr9kPabKvESYYnRCfiTEt/8aJtOCb&#10;BzNvtTPQDMFtYYSGHRcchRkAJEkyNnkmJTawPPcRWu0qZqs3oSg8JClrdGN4IcZiOBJaMW2NBN9R&#10;mTi7xKC+NImxkUgLvnkw81Y7A90Qk2cig44HroQ5LESxCVFoYmf/bUwVn+HVzu9RdX+zH+KuTWr8&#10;uLPQE08uvnWCibMFOvXVC3FYh8kwHqf7BCaUQYJhmYKlgXaYOEdJpMIMANXyfWRSh2h3yshl6nix&#10;/QfWb3diUM1IjR5piB5fKQyJs68RxgQLMQ4TF2PqRdq3WPvq5AfrQJYWSwPtENq1HfqAySdyYeY4&#10;CVPFZ9g/Po9cdg8C30WjNWt0oxiHqhI19ntuiGMe27w1KlzU/lGGOvkaIaEYFDiMqQftb4Ivkfbk&#10;HAQfgXx0oQP1pxB6+qEPmGwiF2YAyGd3sFC7ju3628hl6tiuv4PDJNzfTKDghAJNeVGUi69URgR6&#10;XDEocEBBVgBIsghFJl9SPIm0K6cwMA9k3trH1kg7TJxJQv6vyIJibhPl4hN0pRzmKjexd3glsae0&#10;A9SzEIkvi5HIimlrLPjOYkicA6oWVejmEnBqxu4nzUUcN1YMXmRxVctdOYWBeSDz1nGAiTMpYhNm&#10;AJguPoEkZdDulpFJH2D34BtQFPaT8YPP2koYOrLyncWIaOmlyChLNGLMs59rwLTtuitK9CXFVcVw&#10;5RQG5oHMW+0MSUHdsx3qNEIdLJlE/1ekQxSbWKh9DlkWUSk9RLNVQ6M1Z3RjuMaqXJJnJLLWMGKJ&#10;BTsxccSobSODWRoixiIPi2avBOxOFFe13JVTGJgHMm+1MyQJAuIc6oDJIlZhRv/+5kz6CFv1dzBX&#10;vYnjxhJ1b6FKBBRUzJEUtIYRS2yEKi6Wgmc0jDgEwDimYXxjUwhhQxqGOK7quCunMPAYyKM7nYQs&#10;zhiX4+KdWITZeKzLxaco5TdwdLoGUWji1e53KL+/mc4yRWdWdELkWBkFcUQcTRttMPr3+xibvAzp&#10;EgJDmhL2+MbaYoorpzAYDTTaosPWmBSYOIdBLMI8ioJy8QlOm/MQhTYyqSOcNBaNTowEMFJotYYR&#10;S+xEITwapgJqbDR+TJq0vmSIIASgxSEzKVd13JUTGWIMHREE7ncOfUC6oUSY1VPa89UvsHd4GTzf&#10;Q/1oHcfsLVQ+CLfIhQKFKemJJT2j2Fp9IiKKcGoM9X+ko7mq4a6cgmIexLzVzpA0VCUNfTqhD0gn&#10;1AgzABTzG5ivfoFeL4f56g1s199Bs1UzujGsIFvrXGOahqJ9oRLyUkEnROd9tsrRiimxSKa4quGu&#10;nIJiHsS81c6QRJg4+yFyYXY6ptnMPrq9PI4bi5gqPMP+yRt0vYUq2tqSWKwPk7WFBogKFUXQNU+9&#10;gg8peWBcjeTKKSjmQcxb7QxJhImzVyIXZidEoYWVuY+gKDwKuS1IUgb1w0tGN0YCGCn8WsOIhTro&#10;Eq7wiHZeQYTWKNRmH3e48nTlFBTzIOatdoYkwsTZC9QJM/r3N89M38HO/puole9AlkXKd2lHWezs&#10;UfOgJRsTEiTO0AmZ1YdWjHnGny+JKupeoF15uXIKinkQ81Y7QxJh4uwWKoUZ/c1gucw+turvQBQb&#10;eLH9XXZ/87gQr0KEilH4ohZAY9yo49OBu+rsysu91gfAPIB5q50hiUyOOAuCAEHwdxmWWmHmOAlz&#10;1VsQ+C5SYhOl/CvUj9gp7aRhLxL21iRjFEqrjxGj3enDOMNddXbn5cXRL+YBzFvtDElkMsS5XC5j&#10;cdHfbb/UCrOKgmr5HrbrbyObaaJW6STjLVRxQmG1Nk3JtHHyYEIbJu6qszsvL45+MQ9g3mpnSCKT&#10;Ic4c709i/fXyiZ/jVsxtYr76Bbbr6+h06tg9eDP++5sV7QuV0JiZdU7WFkYyifcn6q7KuPPy4ugX&#10;jwE8utNN6K+/UI9PyEPGQaTC7JdifgOZ9AFOGrOYr97A0ckalW+hircgJRDtgLEjNy6oP8nRn6ci&#10;y2bNhHBXG1zXcFdO4RJDyNgIXZyR/AOYCGEGgLnKLTRbNRwcv452t4TNvW/SdX8zdURWBV1jmhET&#10;5zHD/OfYa7ahKOY2MrivzK48XTn5xXxw81Y7Q3Jh4jyMJ2HuyRIkn39cQY9RSmxgZe4jSHIKC7Xr&#10;6El5dn+zFf5+RJFgmpppIyOpBP1bDw/3mbjydOXkF/PBzVvtDMmFifMAT8Isa8+5jQdRbKKQ28T2&#10;/luoTt3FSWOR+vubGV6I73eLER4CJyDFuz+blU6njU0h4r4yu/J05eQX88HNW+0MyYWJs4onYaaB&#10;avk+Svk9dLpl5LM72Nh5H9v1d6m85swwx1R+TRsZ4w7P88jnc8bmkHFfG1x5unKKCI6yfEKAiXMC&#10;hZnnJKwu3kZPmUVt+g4WZq6h2aqh0Zo3ukYAvWqiZkZ7fmZYWxgM/7ivzK60ztHBL+YDm7fqcHRI&#10;FpMuzokTZgBoNGS0WxwkOYX5+Ramy8+wXX8LkpwyujKShKbJTJwZJPBWmR29HR38Yj6weasOR4dk&#10;McniHIkwkzgW2UwdGzvvY2cni5PTWWRSx+A5yejGoBhT+WXizCCKt2rkzTtMzCObt+pwdEgWxMSZ&#10;wLBhEokwk6BavodcZhcvtt7HaWMB5dITcJxsdJtclGRIm2mOTJwTiJKgn5e3qmzrbWsMivng5q06&#10;HB2SBRFxBt3HKbHCzPefpb228GtcWPtn5LNbRheyJKUGMRhE6QtyknQZ8FyVbb1tjUExH9y8VYej&#10;Q7KYNHEmLsxk562A53vg+R44LlFVIULoPy6mGbJVM+UkVZD1eKtOtt62RjI4hnR0SBZExZnQ0H4h&#10;LsyTBlU1iqpk7DFNlYkzhYQsyGGN4xtvFdmbd1hYR7W29HF0SBZEp0N0cG8wYWZQg2l9Nm1kRMuZ&#10;etoLskWzOTbjRI+3imzpbWkIA+vBrS19HB2SBLF1swolq2eiwkzB/BgATRUwAOMwh6ShU08bIbUx&#10;jeLJmV4sa5ulIQysB7e29HF0SBKExRnxHy+iwjz2KNoXaqE7u1FM89UaTa0MIkyaIHuvxJY9LA1k&#10;cQzr6JAkxlucmTATgOr6kwBMjx8T5wjRibIJthpraUgCMVZi19jnaG9145AkxleciQlzTPNhjAmm&#10;9Z2JcwQ4i7IjrpxoxVvlsvS2NISB/eD2VjcOSSIicSYeZJhAwhxxrgw/JORBI65h4kwI3TrY4tBa&#10;NI8hIVW2kIYxx35we6sbhyQRgTgjWoEOJMzQ5Wr8TBZJKFlJyHEYy4yHxFknKAyf6I6fxaG0aDaF&#10;47moSiVB3Ofv3jNs7CPbW904JIvIphNBoMDCzGCQxL0gMIH2h26VbHH4LJotyWQyyGQzxuYEEkIF&#10;DmEIe+wD2FvdOCQFdSKRTYdwICbMk4DXykoZpulbCsmZwdKBAQwfH5vDZGOyhAPAc4QrV2S4m4et&#10;l60xDOwD2FvdOCSFiCfC2YfMpjMo5QrGZlcwYQ6KReWyaI4NNR/asnKPZeZGHR5xNG2ccHTHw+bQ&#10;2Jhc4VC3EkQIswhhCHvsA9hb3TgkhRguolgE5HkeoiAYm13BhJmRGFwLhalI26r3BNGfu81hsDH5&#10;wqJujR2Jn2fiJ3BGTOIcYlAmzIzxxlKPTRvHFMNcbaZsYyJHyEWNDCEkGMIQ9tgHsLf2ceWUBGIQ&#10;Z4R3/JgwEySWImfFmNw2FXgOpnqsbxwxJgzjPAxzsZmajSkaqBdo5+ScPUhjn4G9tY8rpyQQ00RC&#10;+D12FObTVgOKEvufLN0o2pcEkJQ8rQltBkb9GhrYtJFCLCcwarKYio0pHgIWNbIETC5gd3fYB7G3&#10;9nHlRD9JnYajMB81TqHQ9WfLYJATE1MRM6qb2Yc0xngWcW1MZrh0I4YCwPTf/SGsOshhn5i91Y1D&#10;GNgHsbf2ceVEOzGd0kaw4+cozIwxQiuAZpUwmRhlyoMmOWMc1DaA0cHW2SU2YxhDWLjZ4dE9dBQA&#10;iiKjKXWMpgEBiluc0JG2fRb21nEiRnH2CRPmCSPuYhwVAfTKHcYAtoGMTm4/NkMEIIQhAqOP75jL&#10;2eqZqupKVTI2BMwzYHeaSNJUmDCHimOJYcSEUdeIiZMxgNnHDqOvmz4eCHEo3wxy8JFNgqqrbaq2&#10;xuhwlYYrJ9pRJ5GUqfgS5qnCC+Qye8Zmhgk+Sg9x1JxozCx6COmfPcaghBMgPLwnBjkEyIaa1XPA&#10;JAJ2d499IHtrH1dOtKP+4pz9+pCcUjqdRj6bMza7xpcwi2IDAt81Nk82AepMpCQlz5gw6iRNouYG&#10;Y8405R2KKOshWVlDgp4U7TOxt/Zx5ZQEBrIc9pSq1SquXv4GPvzge/jBB983ml3jS5gZCUeriyEV&#10;yAmBRsGjMSd7Qs4y7MrqmYAJBOzuDftg9tZxRBXoIKvndDqNUrGESxfX8Zc//An+4k9+hD/+ww9x&#10;5fw6shn/L3JhwhwBIZeiUKAxp6RhFEXjJ0yMY5OIQZbkZRwWjkXf0SFM7IPZW904JBHvAs1xHC5d&#10;WMeHH3wP//hXf48/+cMP8drqOUxPlY2uvmDCHDqTWXwYowQR0SB9Jw631ZQYsSfgEft87a1uHJKK&#10;vUCXCkVUytP44Yd/gr/5yc/xw+//sbYyFgXR6B4IJsxhkqQKqj2iM0lJJxuj2Np9GB4xq6SRYp+A&#10;vdWNQ9gEDBiwO90MBJrnOFw6v45vvvUu/v5nf4N/+Pnf4fKFdSwvLIIj+GpTJswMBmM8IFcnQ8Ex&#10;PUeH6HCViiun5JHL5YZXxh/+Mf7H+99FsVBAOpUyuhOBCTODrdEYsWJ16tAXoQ3kh1iD+8A+X3tr&#10;H1dO9MNxHFZXVvHu1bfx0x/+GP/w87/FpQvrWCK8MraCCTMRRoVutIUCxuSNU4zxILTyF9pA4eOY&#10;mqND2EQekBpyuRzKU2X8/nfex1//5Gf48z/6U3zv9z/A4swcUhGtjK1gwsxgMKghtNVzKIP4wTmw&#10;swc9uMrVlRMdGFfG//hXf4dvX30XywtLyKX9394UNkyYGf1VM1s7M8IgnO1roQh04AFiIvK87QPa&#10;W+lHFEWUikW8trqGv/7Jz/Ajw8qY5+mTQfoySjo2NcnGFB9UJsVIKuHI8oDAohB4AD84B3X0cHQI&#10;G/uA9lY3DtFTLBTw1pU38d1vv4//+Tf/gB/90Z9heWEJWYpWxlb4EmZZTtH5k2AwGGNH4NVzoM5+&#10;cQ7q6OHoEDb2Ae2tbhzIwgsCioUCzq2u4a9//DP89E9/hB988D28e/VtpFKp2K8be8GTMPMcDw4c&#10;Do5fw2lzzmhmJBV2TzMjAcRc9yeEgEc5YHc/ZLNZXLqwju+89y387c/+Cj/6oz/DytIy5mZmja6J&#10;gVMUxbYanzYbuP7ZZ7h58yYAoNnrYO9wH8X8KyzNfAqe7yIlNozdJhtO+zKCeSsFcGe5UZshg3KO&#10;TlfxdONDlPIFrM4tDtnq9ToazeZQG6BuxslVp8Dx3n7vbIuWFb46BcU5qKOHo0PY2Ae0t/Zx5eQP&#10;XhCQz2ZRKpXw1jeuYro4hZnaDERBMLomFkdhBgBFUdDtqm+TOjo5xv/6p/+Nl69egue7EIUWauU7&#10;4DgZAFAuPIcojv4BTgxafTEvNOatFKAJc/8bBsMjUQoz/NZ+X52CYh/U3urGgQT2Qe2tbhy8k81m&#10;cW5lDZXpaVy+uI5sOouUKMZynzFpXAmzHkVR8OkXn+MX//krHB4dGs3IZfbA614JOTN9B7lMHQDA&#10;810IfEfnPYYkVZjBVs2MYEQtzPBb/311CoJzQEcPRwcSWAe1tuhw5WRPPpeDIAhYf+Mizr/2+tit&#10;jK3wLMzoi3P9YB8fffI7tDsd3Lh9E71ez+gGAOA4SVtNF7I7KBWea7Zs+hCF3JbOewywEebRFspg&#10;wswIgJUwy4qMvfo+2q3WkD9CEGb4rf++OgXBOaCjh6MDCayDWlv6ODpYs7K4hMp0BRdefwPzs/MQ&#10;eB7CBAjyGb6EWU+318OzF8+07ze2t/DJp9fQ66mr5m6vh9PTU12PASmxgXTqSPu+kNtGdeqBzm7e&#10;j2qSLMwABmeFkpAtgyashLkr97BXr6PXHpxJOyMMYYYfDfDcISjuAjp6OTqQwDqotaWPo4OKtjI+&#10;fxHnlldRrVSQz+WNbhNDYGE2oigKOt3B6erN7W3cvH0Tsqyumr+6ewfHJ8e6HnoU8Ly68j67ds33&#10;V9scJ2O69BgcJxn6UAanfRnBvJUy2KqZ4ZM4hRnuNWCA5w5BcQ7o6OHoQAL7oPZWe4dqtYrF2Xms&#10;n78wkStjK0IXZidebrxCq62e0mo0m/j400+wV1evQcuyjJPTE5ilxHESCtmds+8gCG3MV29o17PV&#10;neGj/SJnDIRZ/b9EZMugiLiFGX4qgOcOQXEO6Ojh6EAC66DWFh19p3Q6jXQqjeWlJVx64wKmy9OY&#10;niobvSeeyIXZSLfbhayoq+JGq4nrN27g+Fg9vb29u4PHT58Yegz+gAXdJrPK1ANkUoPNaFNx7A63&#10;OQ082kIpmjDrvmEwXECDMMOtUOjx3CEozgEdPRwdSGAd1NqiUq2oK+Pl5WW8trwGURQgCqLRjdEn&#10;dmG24+j4GDt76ipZkmR8efdr3Lt/v29VcHQ0uD5tRL87vJDbQkV37ZrY7nAmzIwJJrHCDL+d/OIc&#10;zNHD0YEU1oGNlmKhqK6MX2crY69QLcxGJFnSdn+fnp7ivz/5GJKkfn94fIwHDx9AksyuQQ+uXQNA&#10;PruDqcJgw1omfYRCblP73jec9mUE81YKYcLM8AktwgwTkXCFr05+cQ7m6OHoQAqbwByH9TcuoJAv&#10;4L2rbyOTybCVsQ8SJcx2nDYa2NweiOvmzjY+uXZt8GCU4yPTa9cAIApNZNLqaXBBaGOuemPoNLnr&#10;3eFMmBkTzP7RebzY/i4Vwgx7+bDGVye/OAdz9HB0IMUgcLFQREoU8XvvfRulQhFLC8P3sDO8MzbC&#10;bMS4O/yz659jZ28XANDudnHv/j00TR54gP6pbkDVpcGTzdSVOAcZ5dJj8Mbd4VpdMS8w5q0UwoSZ&#10;4QNJyuDBix+j0y1SI8zwq1u+OvnBXSBHL0eH8OE4YGV5BbOVWv8lEWmkE/SSCNoZW2G2oyf1sLG5&#10;qQl3s9VSd4fvqbvD2502Wq2WqS5xnIS8tjscqJXvIJfZ6xuBlNg0/UsxGYpOmDAzfCBJGdx79jP0&#10;pCxVwgzTv0YX+OrkB+dAzh5unYKRy+WQTqVx5fJlLM3Oo1atJeIViklkIoXZDP3u8GcvnuOrO18D&#10;/d/3569eYHPT/Bq0/slm0HaHDzallQrPkRKbyZE4JswMHzBhDoJzMGcPt07e4DgOK8srqE1XcPH8&#10;RVTL0xAFATzv6cWEDI8wYXZAURTs7de154JLkoyv7t3Bvfv3gP6TzRoN62vQuUxd2wGeNzzZjNju&#10;8CAwYWb4gGZhhl/N8tXJL87BHD0cHdwhiiIK+TyuXLqiroxrbGUcNUyYfSDJEnpddZf35u42bt6+&#10;Bbm/G/zwxMvu8F2Uz3aH959sNnLtOmqYMDN8QLsww69u+erkB+dAzh5uncwpFop4bXUN1ekKrqxf&#10;giiIbGUcE0yYQ+a02cDm1uC09++ufYKXG68AT082A3ihg3m/u8ODwISZ4YMkCDP86pavTn5wDuTs&#10;4dZJXRlnM1nUqlW8d/UdZNJpzM3MGt0YMcCEmTC9Xk9bPTfbLVy/dQNHh+pp8Xa3g3sP7tvuDj97&#10;NKYotFErf63tDi8VXvQfQxoyTJgZPkiKMMO9bg3jq5NX3AVx5WXjZFwZA0A6lTa6MWKECXOMGHeH&#10;P3v+HNeuf6bZm60mup3RYgYA2UwdAt/Wvq+V7yKX7e8OD/LscCbMDB8kSZjh7y/DZyevuAvi6KVz&#10;EAQB2UwWU1MlvHXlKipTZbYyphwmzBShKAo6HVWkJVnC3UcP8Ozp2RPKFDx/9dLb7vD+Q1MyKQ9P&#10;NmPCzPBB0oQZbsTNiOcOfnEXyMkrm8libWUVlXIFly+uI5tOIyWmwA3e7cqgFCbMCUFRFOwd7OPw&#10;8AAA0Gq18Yv//KV6vzWAriShYfbea+7syWZqP/QfSVqdOnvmuOHaNRNmhg+SKMxwIW4jeO7gB3dB&#10;jF7GlXG5WMJMdQYie41i4mDCnGDa7cGp7K29Hdy8dROSpK6a796/i6PjYwtt1b33mm+jNj24ds1x&#10;CqZLj/q7w007MxgjJFWYYSJwjnju4Ad3Qc68VhaXsby0jMsX2Mp4HGDCPKa82txAs6VuKmu2Wvjk&#10;80+x138kqSTLOD09tdkdvn32nW53uHqK3erJZozJZqKEGX47ecE+QD6XA8/zWD+/jtWlFdQqVeRz&#10;OaMbI6EwYZ4Qut0uZFldTTfbLXxx6wYO+7vD9+p1PHr62NBjgPbscACV0kNkM4PT4qX8SzK7wxmJ&#10;IsnCDEcZNMFzBz+MBllZXEZ5qoyLb5zH3MwsBF6AwE5Vjx1MmBk4OTnB1q66SpZlGV/fv4u79+5q&#10;9marpW1KM6I+2WxwSr1avq89S5zne/Q92YxBhKQLM0xl0AHPHbyTTqeQTqWwtLSM9dfPY642x1bG&#10;EwATZsYI+iebSbKEe48e4unTJwAAWZFx8/ZtdHujRRb9U+Fnu8PzmV2US081WyZ17H53OCNRjIMw&#10;w6vWenL2RrVaxfzMHFaWl3FuaRWiKLD3Gk8QTJgZnuj1enj64uwWLmB7bxcff/oJuv0V9dHxsem1&#10;awBICS1k+7vDeb6rvvdaGKy22Snx5GInzB2ph/r+GAoz/HQwJ51WX5u4vLSMi6+fx3R5GtOlKaMb&#10;Y0JgwswIhP7eawD4/OYX2N5RT4t3el3cf/gAjYYquMZbsPTXrgW+jZnpr8Hx+vdePwHPDZ4tzqAX&#10;O2FutlrY2xs8/EYPbcIMP1rrucMAjuNw8fXzOHfuHM4tr0IU2MqYwYSZQZCeJGFjaxOdjroqbrZa&#10;uPb5Z9ru8Hano92HbWR4dzhQKd8beg+2KDbBBamIjFA5E2ZJyqJaLGNe92SppAkzvGqtJ2egWChA&#10;FFP4zrvfQrFQwNLC4B8xDAaYMDOiRr87/OXGK9z+6ksAgAIFLzc3sLGxYeihMvJks9JDZEZ2h5s8&#10;YIURCQNhzmGmNI3ZWk2z2QlzNpeFUMhSecu8p8Lo4Hy2Mi4UCnjv6tsQRZE9n5phCRNmBhUoioL6&#10;wT4ODlSxlRUZdx7cw507g93hR8dHuh7DZDN1iP3d4bnsLqrlQT+2O5w8I8I8oxPmprUwV6oVdEX1&#10;508jrrMyccxlc8hkMmxlzPAME2YGtUiyjF5XvQ7daDbx0Se/Q7enXnM+Pj2xee/18PXrXGYP5dLg&#10;Pu106gTFnPnKnOGPcRVmmGuuOYq6Ml5ZXka1XMHFCxdRnSqzlTHDM0yYGYnktNkYeqHHdn0X1z69&#10;hna7A1mxfrIZAIhCC9n0PsB2h4fGOAszHMQ5l80hnUrhyqUrWJyZQ61WQzadMboxGK5hwswYC/S7&#10;w5vtFm7cvomDA/XJZp1uBw8ePdR2hxsZ2h0u9HeH93eDl/Kv2LVrF0yaMHMch5Wl4ZWxKIjged7g&#10;yWB4hwkzY+zpSRI2tza1l368fPUSH3/2qWZvtXVPNjNsQtJfuwaAytR95HW7xdnucJVxF2YAEEQR&#10;2UwGM9Ua3rv6DmpVtjJmkIEJM2Pi0K+uJVnC/ceP8OSJ+mQzQMHLLY+7w/unxSf52nUwYeZshNmq&#10;PTpKhSLWVlZRna7i8sV1AGDXjRlEYcLMYOhQFAX1w8Hu8Ha7jV/+16/RaKpv6upJPctT4vpr11CA&#10;XHYP1fIdzT7Ou8PJCbMZXny9c/Ze45laDe98421kMxnM1maMbgwGMZgwMxgO6N97vV3fxY1bN7Xd&#10;4MenJ3j48AF6xt3h/b8qq93hHBSUi0+092InnWiF+Qw/fazJZrNYXV5BZbqCS+fV9xqzlTEjDpgw&#10;MxgBaDQb2NhSd4e32m1cu/4ZdnbUJ5TJrt97Pbo7XBSa4LjRfrQSjzAjkDirK+MMSqUpvHXlTUwV&#10;S5itzUDg2WsUGfHChJnBCJGh91532rhx64Z2Wnx//wAPnzwy9BigX11Plx4il+mfFgdQpHx3uCRl&#10;cP/ZX0KSspgpTWOGYmHOZrNYXeqvjC+oK+OUmALHUfj4McZEwoSZwYiI08YpNre2gP5q+u6j+/j6&#10;68E16KHd4QaymTpE3b3WlakHyGfVsWi4dh2fMMOVOOdzOXAcj8sX1vHa2jm2MmZQDRNmBiMm9E82&#10;k2QJD548wuPH6jVoWVZw66vb6PbtRvS7w3OZOqZLg5V4SjxBMR/t7nBahXllcRlTpSmsn7+gibEg&#10;MEFm0A0TZgaDQnqShKfPnmrf7+zv4ZNrn6DdVlfGjrvDdafBs5k91HS7w0k82SxeYYYmzvqV8fLi&#10;EmaqNeSyOaMzg0E1TJgZjASgGN57vV3fxY2bNyFJ6q7uB48e4eBw8LYtI2fXrwW+g5npr3S7wcPZ&#10;HT4qzP3bixTF9u1SYQlztVrFfG0Gly6ss5UxI/EwYWYwxoCNrU1tBd1qt3Hti8+ws63uDu907d57&#10;LaOQU69VA0Cl9AB53fdud4frhXm2XEF1ugpZkSHLMprNJo6OzN8M5leY0/0NWyvLy7jw2huolKdR&#10;Lk0Z3RiMRMKEmcEYQ/S7wzc2N3Djy1uAuoDFxvYmXr16ZeihYnyy2XTpEXKZuvZ9IbeBdOpE+/6M&#10;w5NzeLn1ATgujdW5RfAch54kodfrIZXPor6l/iPBiFdhVlfGs1hZXsHa0gpEUYAoiEY3BiPRMGFm&#10;MCYIRVGwf3iA/X31GrS6O/wBvv76K83n6PhY12OYbGYfoqCuvs+uXbfaVbzc/i56UhYCz2N2qgpZ&#10;lqAoMtavfAML8/P4v//+78ahAJfCXMgX2MqYMVEwYWYwJhz97vBmq4XffvyRthv8pHGKh48eotd/&#10;D7aRs2vXspwCAGR4ESlOwOraKlbPncN7772HjZev8E//9H8MPVWshJnjOFx4/Q0U8gW89+bbSGfS&#10;bGXMmBiYMDMYDEsazSY2Nge3Xqm7w6+h3VZXzSenp8jlchB4HpzC4Vtvv4tz585hfn4ehUIBAPDk&#10;yRP827/9G3q97si1br0wF/J5pFIp/N6730IxX8DSwuKQL4MxKTBhZjAYrjHuDv/q7teYn19AbboC&#10;ABBF0XQ3dLvdxvb2Nr788kut7ejoEEdHR5g/t4LqdAXvXX0boiAinWbPp2ZMNkyYGQxGLDSbTRwc&#10;7KMyM4Mse1kEg6HBhJnBYDAYDIrgjQ0MBoPBYDDi4/8DhqzQ028h5nEAAAAASUVORK5CYIJQSwME&#10;FAAGAAgAAAAhAGDh9vHgAAAACQEAAA8AAABkcnMvZG93bnJldi54bWxMj0FLw0AUhO+C/2F5gje7&#10;m7QRG7MppainIrQVpLfX5DUJze6G7DZJ/73Pkx6HGWa+yVaTacVAvW+c1RDNFAiyhSsbW2n4Orw/&#10;vYDwAW2JrbOk4UYeVvn9XYZp6Ua7o2EfKsEl1qeooQ6hS6X0RU0G/cx1ZNk7u95gYNlXsuxx5HLT&#10;ylipZ2mwsbxQY0ebmorL/mo0fIw4rufR27C9nDe34yH5/N5GpPXjw7R+BRFoCn9h+MVndMiZ6eSu&#10;tvSi1cBHgoZ4vliCYDtJ4gTEiXMqXiiQeSb/P8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PqIdNepAwAATQgAAA4AAAAAAAAAAAAAAAAAOgIAAGRycy9lMm9E&#10;b2MueG1sUEsBAi0ACgAAAAAAAAAhAKuc6JnZUgEA2VIBABQAAAAAAAAAAAAAAAAADwYAAGRycy9t&#10;ZWRpYS9pbWFnZTEucG5nUEsBAi0AFAAGAAgAAAAhAGDh9vHgAAAACQEAAA8AAAAAAAAAAAAAAAAA&#10;GlkBAGRycy9kb3ducmV2LnhtbFBLAQItABQABgAIAAAAIQCqJg6+vAAAACEBAAAZAAAAAAAAAAAA&#10;AAAAACdaAQBkcnMvX3JlbHMvZTJvRG9jLnhtbC5yZWxzUEsFBgAAAAAGAAYAfAEAABpbAQAAAA==&#10;">
                <v:shape id="Grafik 2" o:spid="_x0000_s1053" type="#_x0000_t75" alt="Ein Bild, das Box, Design, Im Haus, gelb enthält.&#10;&#10;KI-generierte Inhalte können fehlerhaft sein." style="position:absolute;width:35083;height:46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AEWyAAAAOMAAAAPAAAAZHJzL2Rvd25yZXYueG1sRE+9TsMw&#10;EN6ReAfrKrFROwHaEupWLaiIDh3asrCd4msSEZ+j2CTm7TESEuN9/7dcR9uKgXrfONaQTRUI4tKZ&#10;hisN7+fd7QKED8gGW8ek4Zs8rFfXV0ssjBv5SMMpVCKFsC9QQx1CV0jpy5os+qnriBN3cb3FkM6+&#10;kqbHMYXbVuZKzaTFhlNDjR0911R+nr6shu3LRr3G+3DY8X4731fxYxj9g9Y3k7h5AhEohn/xn/vN&#10;pPmzLH+c55m6g9+fEgBy9QMAAP//AwBQSwECLQAUAAYACAAAACEA2+H2y+4AAACFAQAAEwAAAAAA&#10;AAAAAAAAAAAAAAAAW0NvbnRlbnRfVHlwZXNdLnhtbFBLAQItABQABgAIAAAAIQBa9CxbvwAAABUB&#10;AAALAAAAAAAAAAAAAAAAAB8BAABfcmVscy8ucmVsc1BLAQItABQABgAIAAAAIQBd7AEWyAAAAOMA&#10;AAAPAAAAAAAAAAAAAAAAAAcCAABkcnMvZG93bnJldi54bWxQSwUGAAAAAAMAAwC3AAAA/AIAAAAA&#10;">
                  <v:imagedata r:id="rId39" o:title="Ein Bild, das Box, Design, Im Haus, gelb enthält.&#10;&#10;KI-generierte Inhalte können fehlerhaft sein"/>
                </v:shape>
                <v:shape id="_x0000_s1054" type="#_x0000_t202" style="position:absolute;top:47523;width:3508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AdRzAAAAOMAAAAPAAAAZHJzL2Rvd25yZXYueG1sRI9BT8Mw&#10;DIXvSPyHyEhcEEtGqzGVZdM0gQRcJsou3KzGawpNUiXpVv49PiDtaPv5vfetNpPrxYli6oLXMJ8p&#10;EOSbYDrfajh8vtwvQaSM3mAfPGn4pQSb9fXVCisTzv6DTnVuBZv4VKEGm/NQSZkaSw7TLAzk+XYM&#10;0WHmMbbSRDyzuevlg1IL6bDznGBxoJ2l5qcenYZ9+bW3d+Px+X1bFvHtMO4W322t9e3NtH0CkWnK&#10;F/H/96vh+uXjvFDFUjEFM/EC5PoPAAD//wMAUEsBAi0AFAAGAAgAAAAhANvh9svuAAAAhQEAABMA&#10;AAAAAAAAAAAAAAAAAAAAAFtDb250ZW50X1R5cGVzXS54bWxQSwECLQAUAAYACAAAACEAWvQsW78A&#10;AAAVAQAACwAAAAAAAAAAAAAAAAAfAQAAX3JlbHMvLnJlbHNQSwECLQAUAAYACAAAACEAaagHUcwA&#10;AADjAAAADwAAAAAAAAAAAAAAAAAHAgAAZHJzL2Rvd25yZXYueG1sUEsFBgAAAAADAAMAtwAAAAAD&#10;AAAAAA==&#10;" stroked="f">
                  <v:textbox style="mso-fit-shape-to-text:t" inset="0,0,0,0">
                    <w:txbxContent>
                      <w:p w14:paraId="06A6F224" w14:textId="247DBEF4" w:rsidR="00715971" w:rsidRPr="00291C3A" w:rsidRDefault="00715971" w:rsidP="00715971">
                        <w:pPr>
                          <w:pStyle w:val="Beschriftung"/>
                          <w:jc w:val="center"/>
                          <w:rPr>
                            <w:rFonts w:ascii="Times New Roman" w:eastAsia="Times New Roman" w:hAnsi="Times New Roman" w:cs="Arial"/>
                            <w:noProof/>
                            <w:kern w:val="0"/>
                            <w:sz w:val="32"/>
                            <w:szCs w:val="32"/>
                            <w14:ligatures w14:val="none"/>
                          </w:rPr>
                        </w:pPr>
                        <w:bookmarkStart w:id="52" w:name="_Ref221634936"/>
                        <w:r>
                          <w:t xml:space="preserve">Abbildung </w:t>
                        </w:r>
                        <w:r>
                          <w:fldChar w:fldCharType="begin"/>
                        </w:r>
                        <w:r>
                          <w:instrText xml:space="preserve"> SEQ Abbildung \* ARABIC </w:instrText>
                        </w:r>
                        <w:r>
                          <w:fldChar w:fldCharType="separate"/>
                        </w:r>
                        <w:r>
                          <w:rPr>
                            <w:noProof/>
                          </w:rPr>
                          <w:t>17</w:t>
                        </w:r>
                        <w:r>
                          <w:fldChar w:fldCharType="end"/>
                        </w:r>
                        <w:bookmarkEnd w:id="52"/>
                        <w:r>
                          <w:t xml:space="preserve"> 3D-Modell Mini-Arcade-Machine</w:t>
                        </w:r>
                      </w:p>
                    </w:txbxContent>
                  </v:textbox>
                </v:shape>
                <w10:wrap type="topAndBottom" anchorx="margin"/>
              </v:group>
            </w:pict>
          </mc:Fallback>
        </mc:AlternateContent>
      </w:r>
      <w:r>
        <w:t xml:space="preserve">Die Mini-Arcade-Machine besteht aus einer </w:t>
      </w:r>
      <w:r w:rsidR="00AD1308">
        <w:t xml:space="preserve">separaten </w:t>
      </w:r>
      <w:r>
        <w:t xml:space="preserve">Platine für die Spannungsversorgung, einer Platine für den </w:t>
      </w:r>
      <w:r w:rsidR="00AD1308">
        <w:t>Controller</w:t>
      </w:r>
      <w:r>
        <w:t xml:space="preserve"> sowie einem Mainboard. Zusätzlich zu den drei eben genannten gibt es weitere Platinen, die als Verbindungselemente dienen. Die gesamte Hardware wurde mit dem EDA-Tool KiCad konstruiert. </w:t>
      </w:r>
      <w:r>
        <w:t xml:space="preserve">Zusätzlich zu KiCad wurde Autodesk Inventor genutzt, um die einzelnen Platinen in einer Baugruppe darzustellen. In </w:t>
      </w:r>
      <w:r w:rsidR="00AD1308">
        <w:fldChar w:fldCharType="begin"/>
      </w:r>
      <w:r w:rsidR="00AD1308">
        <w:instrText xml:space="preserve"> REF _Ref221634936 \h </w:instrText>
      </w:r>
      <w:r w:rsidR="00AD1308">
        <w:fldChar w:fldCharType="separate"/>
      </w:r>
      <w:r w:rsidR="00AD1308">
        <w:t xml:space="preserve">Abbildung </w:t>
      </w:r>
      <w:r w:rsidR="00AD1308">
        <w:rPr>
          <w:noProof/>
        </w:rPr>
        <w:t>17</w:t>
      </w:r>
      <w:r w:rsidR="00AD1308">
        <w:fldChar w:fldCharType="end"/>
      </w:r>
      <w:r w:rsidR="00AD1308">
        <w:t xml:space="preserve"> </w:t>
      </w:r>
      <w:r>
        <w:t>ist das 3D-Modell der Mini-Arcade-Machine zu sehen.</w:t>
      </w:r>
      <w:r w:rsidR="00AD1308">
        <w:t xml:space="preserve"> Im Folgenden werden die einzelnen Komponenten im Detail erklärt.</w:t>
      </w:r>
    </w:p>
    <w:p w14:paraId="044F8666" w14:textId="77777777" w:rsidR="00715971" w:rsidRPr="00191EF8" w:rsidRDefault="00715971" w:rsidP="00191EF8">
      <w:pPr>
        <w:jc w:val="left"/>
      </w:pPr>
    </w:p>
    <w:p w14:paraId="0839AA9A" w14:textId="3075E431" w:rsidR="0041105E" w:rsidRPr="0041105E" w:rsidRDefault="00A202B7" w:rsidP="00A202B7">
      <w:pPr>
        <w:pStyle w:val="berschrift2"/>
      </w:pPr>
      <w:bookmarkStart w:id="53" w:name="_Toc221266871"/>
      <w:r>
        <w:lastRenderedPageBreak/>
        <w:t>Spannungsversorgung</w:t>
      </w:r>
      <w:bookmarkEnd w:id="53"/>
      <w:r>
        <w:t xml:space="preserve"> </w:t>
      </w:r>
    </w:p>
    <w:p w14:paraId="24C7E1E6" w14:textId="0B0B1B59" w:rsidR="0041105E" w:rsidRDefault="00191EF8" w:rsidP="0041105E">
      <w:r>
        <w:t>Die Aufgabe der Spannungsversorgung ist es</w:t>
      </w:r>
      <w:r w:rsidR="000E3364">
        <w:t>,</w:t>
      </w:r>
      <w:r>
        <w:t xml:space="preserve"> regulierte 3,3 V Gleichstrom für den SAM D21 und das Display bereit zu stellen. </w:t>
      </w:r>
      <w:r w:rsidRPr="00191EF8">
        <w:t>Um die Störeinflüsse der Leistungselektronik auf die restliche Elektronik zu minimieren, wurde die gesamte Spannungsversorgung auf eine separate Platine ausgelagert.</w:t>
      </w:r>
    </w:p>
    <w:p w14:paraId="71736007" w14:textId="6D2137EB" w:rsidR="00191EF8" w:rsidRPr="0041105E" w:rsidRDefault="00191EF8" w:rsidP="00952DB5">
      <w:pPr>
        <w:pStyle w:val="berschrift3"/>
      </w:pPr>
      <w:bookmarkStart w:id="54" w:name="_Toc221266872"/>
      <w:r>
        <w:t>Spannungsquelle</w:t>
      </w:r>
      <w:bookmarkEnd w:id="54"/>
    </w:p>
    <w:p w14:paraId="29E790B2" w14:textId="3967C258" w:rsidR="00D042F7" w:rsidRDefault="001922DA" w:rsidP="003E7C1B">
      <w:r>
        <w:t>Da das Ziel der Entwicklung ein Lötbausatz für Schüler ist</w:t>
      </w:r>
      <w:r w:rsidR="000E3364">
        <w:t>,</w:t>
      </w:r>
      <w:r>
        <w:t xml:space="preserve"> soll die Spannungsquelle eine Batterie sein. Einerseits aus Sicherheitsgründen</w:t>
      </w:r>
      <w:r w:rsidR="000E3364">
        <w:t>,</w:t>
      </w:r>
      <w:r>
        <w:t xml:space="preserve"> andererseits wegen der Benutzerfreundlichkeit. </w:t>
      </w:r>
      <w:r w:rsidR="00191EF8">
        <w:t xml:space="preserve">Um eine geeignete </w:t>
      </w:r>
      <w:r>
        <w:t>Batterie</w:t>
      </w:r>
      <w:r w:rsidR="00191EF8">
        <w:t xml:space="preserve"> auszuwählen, wurde anhand der Datenblätter der verwendeten Komponenten ein Richtwert für den Betriebsstrom ermittelt. </w:t>
      </w:r>
      <w:r w:rsidR="004820FF">
        <w:t>Insgesamt</w:t>
      </w:r>
      <w:r w:rsidR="00191EF8">
        <w:t xml:space="preserve"> ist ein Betriebsstrom von ca. 132 mA anzunehmen.</w:t>
      </w:r>
      <w:r w:rsidR="003E7C1B">
        <w:t xml:space="preserve"> Nach ausgiebiger Recherche fiel die Auswahl auf AAA-Zellen. Microzellen sind ein guter Kompromiss aus Baugröße und Kapazität. Alkaline AAA-Zellen haben eine typische Kapazität von </w:t>
      </w:r>
      <w:r w:rsidR="000E3364">
        <w:br/>
      </w:r>
      <w:r w:rsidR="003E7C1B">
        <w:t xml:space="preserve">1200 </w:t>
      </w:r>
      <w:proofErr w:type="spellStart"/>
      <w:r w:rsidR="003E7C1B">
        <w:t>mAh</w:t>
      </w:r>
      <w:proofErr w:type="spellEnd"/>
      <w:r w:rsidR="003E7C1B">
        <w:t xml:space="preserve">. </w:t>
      </w:r>
      <w:r w:rsidR="003E7C1B">
        <w:fldChar w:fldCharType="begin"/>
      </w:r>
      <w:r w:rsidR="003E7C1B">
        <w:instrText xml:space="preserve"> ADDIN ZOTERO_ITEM CSL_CITATION {"citationID":"ik1jKHcE","properties":{"formattedCitation":"[13]","plainCitation":"[13]","noteIndex":0},"citationItems":[{"id":70,"uris":["http://zotero.org/users/local/VRi3dGyu/items/TE47UZW3"],"itemData":{"id":70,"type":"entry-encyclopedia","abstract":"Micro, Microzelle, AAA, AAA-Zelle oder IEC-Baugröße R03 (nicht zu verwechseln mit Größe R6) sind gängige Bezeichnungen für eine genormte, weit verbreitete Baugröße von Batterien. Erfunden wurden sie von Samuel Ruben und Philip Rogers Mallory und 1964 unter der Marke Duracell eingeführt. Allerdings schreibt die Firma EVEREADY auf ihrer Webseite, dass sie diesen Batterytyp bereits 1911 erfunden habe.\nEs handelt sich um zylindrische Rundzellen mit einem Durchmesser von 9,5 bis 10,5 mm und einer Höhe von 43,3 bis 44,5 mm (in der Norm IEC 60086-1 sind nur die beiden Maximalwerte genannt). Daraus ergibt sich ein Volumen von etwa 3,5 bis 3,8 cm³. Trotz identischen Aufbaus sollten sie nicht mit den größeren Mignon bzw. AA-Zellen verwechselt werden. Microzellen werden mit verschiedenen elektrochemischen Systemen hergestellt, die sich in Nennspannung, Kapazität, Belastbarkeit und Aufbau deutlich unterscheiden können. Je nach System werden weitere, oft herstellerspezifische Bezeichnungen für nichtwiederaufladbare und wiederaufladbare Microzellen verwendet. Die gängigsten Modelle unterscheiden sich in Ausdauer und Leistung.\nMicrozellen werden vorwiegend in kleinen, oft tragbaren, elektrischen und elektronischen Geräten verwendet. Beispiele sind Schnurlostelefone, Handsprechfunkgeräte, Pager, Digitalkameras, PDAs, MP3-Player, Computermäuse, Spielzeuge, Taschenlampen, Laserpointer, Taschenrechner, Uhren und Fernbedienungen.","container-title":"Wikipedia","language":"de","license":"Creative Commons Attribution-ShareAlike License","note":"Page Version ID: 241934353","source":"Wikipedia","title":"Micro (Batterie)","URL":"https://de.wikipedia.org/w/index.php?title=Micro_(Batterie)&amp;oldid=241934353","accessed":{"date-parts":[["2026",2,4]]},"issued":{"date-parts":[["2024",2,6]]}}}],"schema":"https://github.com/citation-style-language/schema/raw/master/csl-citation.json"} </w:instrText>
      </w:r>
      <w:r w:rsidR="003E7C1B">
        <w:fldChar w:fldCharType="separate"/>
      </w:r>
      <w:r w:rsidR="003E7C1B" w:rsidRPr="003E7C1B">
        <w:rPr>
          <w:rFonts w:cs="Arial"/>
        </w:rPr>
        <w:t>[13]</w:t>
      </w:r>
      <w:r w:rsidR="003E7C1B">
        <w:fldChar w:fldCharType="end"/>
      </w:r>
      <w:r w:rsidR="003E7C1B">
        <w:t xml:space="preserve"> Damit ist bei dem ermittelten Betriebsstrom ein Betrieb von mehreren Stunden gew</w:t>
      </w:r>
      <w:r w:rsidR="003E2FE9">
        <w:t>ä</w:t>
      </w:r>
      <w:r w:rsidR="003E7C1B">
        <w:t>hrleistet.</w:t>
      </w:r>
      <w:r w:rsidR="00D042F7">
        <w:t xml:space="preserve"> Um ein Spannungsniveau über 3,3 V zu erreichen, werden drei AAA-Zellen in Reihe geschalte</w:t>
      </w:r>
      <w:r w:rsidR="003E2FE9">
        <w:t>t</w:t>
      </w:r>
      <w:r w:rsidR="00D042F7">
        <w:t>. Durch die Reihenschaltung ergibt sich eine Nennspannung von 4,5 V.</w:t>
      </w:r>
    </w:p>
    <w:p w14:paraId="5928B0EB" w14:textId="12C1C77A" w:rsidR="003E7C1B" w:rsidRDefault="003E7C1B" w:rsidP="003E7C1B">
      <w:r>
        <w:rPr>
          <w:noProof/>
        </w:rPr>
        <mc:AlternateContent>
          <mc:Choice Requires="wpg">
            <w:drawing>
              <wp:anchor distT="0" distB="0" distL="114300" distR="114300" simplePos="0" relativeHeight="251701248" behindDoc="0" locked="0" layoutInCell="1" allowOverlap="1" wp14:anchorId="0ADAF9B4" wp14:editId="3C21033C">
                <wp:simplePos x="0" y="0"/>
                <wp:positionH relativeFrom="column">
                  <wp:posOffset>1260879</wp:posOffset>
                </wp:positionH>
                <wp:positionV relativeFrom="paragraph">
                  <wp:posOffset>1158083</wp:posOffset>
                </wp:positionV>
                <wp:extent cx="3241675" cy="2348230"/>
                <wp:effectExtent l="0" t="0" r="0" b="0"/>
                <wp:wrapTopAndBottom/>
                <wp:docPr id="311530754" name="Gruppieren 18"/>
                <wp:cNvGraphicFramePr/>
                <a:graphic xmlns:a="http://schemas.openxmlformats.org/drawingml/2006/main">
                  <a:graphicData uri="http://schemas.microsoft.com/office/word/2010/wordprocessingGroup">
                    <wpg:wgp>
                      <wpg:cNvGrpSpPr/>
                      <wpg:grpSpPr>
                        <a:xfrm>
                          <a:off x="0" y="0"/>
                          <a:ext cx="3241675" cy="2348230"/>
                          <a:chOff x="0" y="0"/>
                          <a:chExt cx="3241675" cy="2348230"/>
                        </a:xfrm>
                      </wpg:grpSpPr>
                      <pic:pic xmlns:pic="http://schemas.openxmlformats.org/drawingml/2006/picture">
                        <pic:nvPicPr>
                          <pic:cNvPr id="1084549673" name="Grafik 1" descr="Ein Bild, das Text, Screenshot, Schrift, Reihe enthält.&#10;&#10;KI-generierte Inhalte können fehlerhaft sein."/>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267195" y="0"/>
                            <a:ext cx="2844800" cy="2019300"/>
                          </a:xfrm>
                          <a:prstGeom prst="rect">
                            <a:avLst/>
                          </a:prstGeom>
                        </pic:spPr>
                      </pic:pic>
                      <wps:wsp>
                        <wps:cNvPr id="1932453644" name="Textfeld 1"/>
                        <wps:cNvSpPr txBox="1"/>
                        <wps:spPr>
                          <a:xfrm>
                            <a:off x="0" y="2089785"/>
                            <a:ext cx="3241675" cy="258445"/>
                          </a:xfrm>
                          <a:prstGeom prst="rect">
                            <a:avLst/>
                          </a:prstGeom>
                          <a:solidFill>
                            <a:prstClr val="white"/>
                          </a:solidFill>
                          <a:ln>
                            <a:noFill/>
                          </a:ln>
                        </wps:spPr>
                        <wps:txbx>
                          <w:txbxContent>
                            <w:p w14:paraId="19FB5B3C" w14:textId="5E586250" w:rsidR="003E7C1B" w:rsidRPr="0025226D" w:rsidRDefault="003E7C1B" w:rsidP="003E7C1B">
                              <w:pPr>
                                <w:pStyle w:val="Beschriftung"/>
                                <w:jc w:val="center"/>
                                <w:rPr>
                                  <w:szCs w:val="22"/>
                                </w:rPr>
                              </w:pPr>
                              <w:bookmarkStart w:id="55" w:name="_Ref221106317"/>
                              <w:r>
                                <w:t xml:space="preserve">Abbildung </w:t>
                              </w:r>
                              <w:r w:rsidR="00C36B01">
                                <w:fldChar w:fldCharType="begin"/>
                              </w:r>
                              <w:r w:rsidR="00C36B01">
                                <w:instrText xml:space="preserve"> SEQ Abbildung \* ARABIC </w:instrText>
                              </w:r>
                              <w:r w:rsidR="00C36B01">
                                <w:fldChar w:fldCharType="separate"/>
                              </w:r>
                              <w:r w:rsidR="00715971">
                                <w:rPr>
                                  <w:noProof/>
                                </w:rPr>
                                <w:t>18</w:t>
                              </w:r>
                              <w:r w:rsidR="00C36B01">
                                <w:rPr>
                                  <w:noProof/>
                                </w:rPr>
                                <w:fldChar w:fldCharType="end"/>
                              </w:r>
                              <w:bookmarkEnd w:id="55"/>
                              <w:r>
                                <w:t xml:space="preserve"> Stiftleiste zur Auswahl der Spannungsquel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ADAF9B4" id="Gruppieren 18" o:spid="_x0000_s1055" style="position:absolute;left:0;text-align:left;margin-left:99.3pt;margin-top:91.2pt;width:255.25pt;height:184.9pt;z-index:251701248" coordsize="32416,234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6mCYwAMAAFgIAAAOAAAAZHJzL2Uyb0RvYy54bWycVttu2zgQfV9g/4FQ&#10;gX1qLN9jq3EKN2mCoEFrNFn0maYoiwhFckn6kv2e/Yb+QH9sDynJjeMsuu1D5OFteObMmWHO3u4q&#10;STbcOqHVLOl1ugnhiulcqNUs+fP+6mSSEOepyqnUis+SR+6St+e//3a2NRnv61LLnFsCJ8plWzNL&#10;Su9NlqaOlbyirqMNV1gstK2ox9Cu0tzSLbxXMu13u+N0q21urGbcOcxe1ovJefRfFJz5T0XhuCdy&#10;lgCbj18bv8vwTc/PaLay1JSCNTDoL6CoqFC4dO/qknpK1lYcuaoEs9rpwneYrlJdFILxGAOi6XWf&#10;RXNt9drEWFbZdmX2NIHaZzz9slv2cXNtzZ1ZWDCxNStwEUchll1hq/ALlGQXKXvcU8Z3njBMDvrD&#10;3vh0lBCGtf5gOOkPGlJZCeaPzrHy/Q9Opu3F6QEcI1iGv4YDWEcc/FgrOOXXlieNk+p/+aiofVib&#10;E6TLUC+WQgr/GKWHxARQarMQbGHrAehcWCJylEJ3MhwNp+PTQUIUrSD9a0sL8UB6Ccm5Y9Dge6HI&#10;OyHz1ySnjtyD0tfkjlnOlSt1tEsrChifuSg56sqX3/6RvvPHq938Tfx8uDlZccWt4NZzcqNKKvH7&#10;8O2rUlyRgpeS25IWnjguVCeIPSAOIGvINFB6q9mDI0pflFSt+NwZFA3wh93p4fY4PIh3KYW5ElIG&#10;mQS7YRbBPRPoC8mpxX+p2bpCaHU1Wy5BsgYBwriE2IxXSw427U0eAdHMecs9K8OFBS7+DLAB6JOF&#10;iPI7sBCCg75fUHR/fNqbQrvHsu5PhsNJFw0jyrrbmw4wqO9pq8JY56+5rkgwgBBAoAia0c2tayC1&#10;WxoiaxQRHkCFckPPcy1nGB2x9lNlfVdSwwEhuH2iwylKdDQYD4etDoPQCi5zKBERNbtDByB+906j&#10;pvfz/0EbaAnF3p1MTyej4INmL7eDEViMG/Y1DcH9DG3IqpYibxUWzl5ISzYU3XxbCs+bnBzskiog&#10;UjqcqlMWZtBNXKODYPndclfX6aBlYanzR5BgNbKJEJ1hVwIX3lLnF9TiVcAkXjr/CZ9C6u0s0Y2V&#10;kFLbv1+aD/uRVawmZItXZpa4v9Y0tCB5o5BvuPStYVtj2RpqXV1ohIqWATTRxAHrZWsWVldf8ADO&#10;wy1YoorhrlniW/PCY4QFPKCMz+fRrjvZrboz6H+9qNlA7P3uC7WmUbNHQj/qVlFHoq73Bpqdma89&#10;qI6KD8TWLDZ8Q93Ris8XrIP38ek47vr+D8H5vwAAAP//AwBQSwMECgAAAAAAAAAhAN+yyu/dMgAA&#10;3TIAABQAAABkcnMvbWVkaWEvaW1hZ2UxLnBuZ4lQTkcNChoKAAAADUlIRFIAAAHAAAABPggGAAAA&#10;Gr3AGgAAAAFzUkdCAK7OHOkAAAAEZ0FNQQAAsY8L/GEFAAAACXBIWXMAABYlAAAWJQFJUiTwAAAy&#10;cklEQVR4Xu3dUYgd15kn8M+bGRu2xYJjsGaCFAnbmF2C2JcQ1JZKNmYSuskob36RlQXD2PGySYgJ&#10;weL2QzwP9yJvCBuSPMQOS17cflg/eo2EZwgtl6Q2QTABwWYwkiLL/TAyGIVZdRbHDNmHru/qq+9+&#10;59Q5p+rWvVX1/0EhddX56lSdqlvfrbpVp+7bvXvnzwQAADAw/06PAAAAGIL79Bng8y9cocOHD8pR&#10;wW7e/GgmdmO0v/Q3G09uT/9vxYWQcVY9sg4ptb5jx67TU08+oUc762Gx9fG6bF24PB136dKjokS1&#10;qjqt9qIa299Vn1VPG9uePNsltc42tr9cl60Ll6f1VdXBbt78aPp/X52uNmty+7vqWOT2T60vddtT&#10;ZJ11tz8F1Ge119aFy7S5eT9RxX5jcdVn1UMNb/+QOqSbNz+iX77+5enfpQQ4ntymyeTj6cQmjEYP&#10;zyxkG/XMo45Tpz4tNR7NqR5eF06Am5v305tvPqCL1aLbi+a8LqyNOmhO9bSx/eW68AGw6TqopTZr&#10;ow5qqZ42tj21tP2t9nr+hSudPMak1CFjzASYZSuUZSsyJoiVzfXCsXGD3wLIUY+sQ0qtL/VbYGx9&#10;8gPAcAZYVrXtybNdUutsY/vLdUk5A7iJM8Apq81S60vd9hRZZ93tTwH1We01hDPAPN+lPN+tToBW&#10;VgUAAOgqK7/hJhgAABgkJEAAABgkJEAAABgkJEAAABikUgLcGO3HDTAAADAIM2eASH4AADAEMz3B&#10;pLCeuZCQVO/xtVVT7TSe3G5sXrGq6ub195VZJiHr45u+KMu6XACLYj0G8bmN0ZlXdMEYPFN+yNA1&#10;nD79oA4dlDzfpW+9uEObm3+YaRseiIhOZPt0aBTeHtTAvGJV1S33FVeZZRK6Pq7pi7KsywWwSHyc&#10;zbKV6edi5hJoqixbodHo4Zkhy1Yoz3e9Zz5DMJ7cnja+biMehvKNPctWBrOuALC8ZhJgaqLig5oe&#10;UrpU6xuZ/M6fe2SmjXjou43iJqvz5x7RkwAAWldKgHzpJDUJ1jGe3J4OLr5pmq9sSF2k5hFSvkqd&#10;LwOhyxxCzit0flUx4yLJU3GpwVe2Skwsl4mJaVNVu2mx5VlsTGh5OT00BqArSr8BWtdIq1TFVE0f&#10;T27T+vrvp+V4OHTofjp0aK9zVi4X+ruGq6xVl1WOy/LvVW9s3pn+dmeVrcJ1EVH0b6G+Zb6P7iu1&#10;EVW0d+75HVK3d0wMt9WtW58REdGtW5+VylHRZq7twqy6fOV5frydrGWrg+dltWXVdGu7+ZbNWndf&#10;eeaqh4ovXCHL5Wpj12eA58/lx5PbM7EAy4b33bn8Bkjq7QWMPywWeUCs+s2QF5jLk6M+EmV08uPx&#10;p059Oq2Py+v6mGy0U6c+TbpUeezY9el6ra3foLE4W/J5/oUrM+0Tssyk3grAuN5M/A6p21u2KY93&#10;xbyX3yUqLm2eOvXp9AxXlq36bVPWZ9VFjnXV255j9PpYdGwVnt/zL1yhsTgLcm1DvV/z/uZbtvfy&#10;uzPrfuTIvznLExGtrd+Y2T9OnfpUF5vSy2W1sdU28jOgtynP8+jqb3VYEKu+EF2JoxqxbcZtXbg8&#10;HWKlxLDU2NQ4rbEzQCKi++7bP/07L75Z8jRrnpPirIE/UCeyfXT69IOleXLMoUP3Tz+8/OE7fPgg&#10;jY1vn1zutdcOTMfxPEejh+lH//1xOpHtm8ZZ6yyXISt+u/vGyS9Mp8c4fPggHTp0P31460/T+b6x&#10;ecdM1NLVq5+bLjO3z4lsH22M7rUzqXgef/LkF2a+AGxu/mG6Ljwv3d7/5Zv/aRrzrRd3pm2jY0g9&#10;yvCNk1+Yrt/p0w+WlpdxPbKt+VUoruXjOFJnz4cPHyzNj2P0+lhtG/r6FZ4Pn9FevfoX03E8nox9&#10;m6fzdvtGsS18y8b/f/21g9N1/7u/+ytnedlev/s//3Eaw/sot4tvuXQbZ9lKafvLuq3tIst8/PHe&#10;d2mrvX1Ct4XWlTiqEdtm3OHDB6dDrJQYlhqbEsf7qvxcNHYGmBcJTw5cmfzGyPgbdGbcEZg5fivj&#10;b6v8jZi/fcpvyPx/LluFP+Au/MGvi+cjv3VTkaz5rDBU1TL76LZ1zUtuH2v99TZril6+jeJGqtxz&#10;JqRj9N918T6sh9h6XG3NNkb7aRz5G2DsMliqlsu1D5C4scn6jAMsu8YSoOsgwXc9uqR8gPkDy//y&#10;mZQc55Lnu7Sy7+p0qCqfsnw+G8Udn7t3j9D5c49MD+46kUt5cemUl3lt/UblcrvEzqvp9U+x6GXI&#10;Eu9wjmlrLmt9iWxa058Bbg+Armk0AeoDRNMfCp6fToAkzvx4nKtu/WFf5LdX/mZddYDJxaUoUl82&#10;Ype7yXmBX0xbyzNu+QWyat9IsUyfAYBFaiwBtoUPCCv7rpb+lmdQvoNGlq3Q7t0j02EeiTqWb3lJ&#10;JEpeZvksYawm5wV+oW2tLzdzmY2As8wUy/gZAJi3DeNlDwtPgPrbaBV9QJB/87x0Gck3bVll2Upj&#10;yx07r9jtMw/LsAwpYts6pmwdTdfjunQPsGz0F72FJUD+dpsbNzf4Dnh6BTirU8DlTxdd/zz46vCt&#10;r4tvfj5WXda85PZZW7+hJ5sxzKojlI6VZ0ex23UZNd1uKTEW33L5jIsb0ax9BGDZLSwBkvgmypcv&#10;x5Pb0xsFQg54HF9VTpJ1jSe3aWXfVe8NKE3ggwTfCCHrD1nflGXW03VCk/XrsqkxrvIhXLGT4gan&#10;ps9a2qC3W2y7yfXXZMzKvqtBMUwvV8j+VCU3vsgCLLvGngOMiWHyGSQebt36bJoMXL1fUBFz+vSD&#10;M88kjUYPm8th1ZUX3571dWFZLmW9tBPZvum66V5SfOsbu8xkxMhx+llEWf83T39+pn7ugSQ2Rpcn&#10;0Qa5p01dsa51dc3PNT5W1Xxc0/U24CG23Xj9qfgCoJeBn4sMjXEtFznamKfr+UiyzOuvxT+bBbBI&#10;pfcB8rdH68PgM27g3WPy22PIvKw6rXGW0LpC5xfD+pYcUkfoMkuu5dfLYJXRYmNcy+taJskVa3HN&#10;zzU+VtV8QqZLvrLkKF9VBxltVhWjy7tUzYcCywAsA72vNpIAAQAAlpmV3xb6GyAAAMCiIAECAMAg&#10;NZoAU3voRpxtET209z2OasR2Ia7OPkOJdRLivFJj24yrs9+kxLDU2NQ4Db8BAgBA71n5rdEzQDYW&#10;zxhVCSkzZG20Txt1dJXcl/UA3YBtBS6NJkDu+X4ierPnh78tnJGxg9raaJ826ugqbhvXwJ0YwPLC&#10;/g0+pQS4YXQWGkoeDDLxdm4qHpbFDghdxfuzHDJHN34A0B0zZ4ApyW8s+muUvd6fP/eI80WaAF2R&#10;Ga/6ku9yRBIE6KaZBJhiUvQ9aCU7/vacklgBlhlf4QCAbqqdAPnb76h4I4MlJPmNI28uiC1PCTF1&#10;yofGhEqZb1XMuDhzJ3GZWpd3xVp8Za15+8jyVTE8PbR820KWyzdN85UNqYvUPHzlQ+dHnuWqGp9S&#10;R0yMiy/WNw36o9QZNhUb3tXxrSWkw1wXjrUG7ohZy/Nd+taLO7S5+YdpWT4DddUfGxNbfjy5Tevr&#10;v59ZB996hNDzClkWciyPjhkXNwfcuvUZEdFMJ91U1K/jXHh+pMqGLIuUG23Pg9WWXO9k8nFQ+Rg8&#10;H9e+XTXdWndruVxtZ3GVteqyynFZbq83Nu9M21qWzY3t4JofVSyXb7zeblbZOjFcRm8j13JVTYPu&#10;svaF0hkgb/jxAr79hN5cMBa/N3IMGa//YTyvmJiY8vLDMs+bJOS8qVgW6+5a1/KQWn6+4Ykv48l1&#10;HRWXrHkn4fn5WAeM0GWRrLYPbcvY8nXlnjtA+dVHFLBci2hnUgcE3ubM2g5UMb9UMcvMUmIkXler&#10;zXm7Ivn1X+1LoE3gD1/VzQXyQ8k32vCBnBwHpNgYV/ndu0dmDhKSXIeq9Yil571790jlvHUMr6+0&#10;UbxTjowbPXici6teKyZkWcjT9iFtGboPpeD5yMH3CIRcj927RyqXy2oz8rQxOWJC21mSbc1c26Hq&#10;M5DCtcyutqXEGAu3oW5nno/VxtAvS5EAtaodT0/fcLxdXn+QQ2J8Yj74sR/GWLoNqqQuDx9cdLvK&#10;b9z8b8gBlwKWRa9bVXmLnkcdeXGZTQ68X/kSgrUM1jgy2lm3sZzWZDvrz0UV17o2JfVzGRtDYlvI&#10;doptY+i2pUyAKVwHFvJMs8bLD1PMW825/Mq+q9OH/6sOQPOUF28K56Hussh4vmzE46rmHbssy9aW&#10;nOj0oM+cmqDbVF6iq2qD2Ha29n+q8Rloimu5fFJieNvlxaVg/j8MR28SYJPkAYC/8a/su+o9CMgP&#10;EamDZtMHyRD6g5y6LPIgQepMUB80XPOOXZZla8vMeA6w6eXQ7SzXn9u86Xb28X0GdD1dxmd67+V3&#10;iQLaGPql0QSY2kP3zZsf6VFBUuurisuKS0Py2z5V/NDOMbt3j5Q6A9gY7a+sz4XbJaV9jhz5t+my&#10;yN+hqljLyt+u+bKcHLey7ypRUZ9LVvwWZi2Lqz5XWzIrLlRq7LzjXG0q9zvfmU6WrdA77/zf6aDb&#10;LAQva+xnIGUfpRpxoW2q6Th5A5KvjXVcjNTYNuO2Bvo2iNoJkD9gk8nH9NSTT+jJRMaPzNrhwwf1&#10;qCCyPt+3Uj2N4/R4jQ8gGwE3FGTZivnBIbWcMbhdUtrn5Mm/1qOCWMvK66XPyiRffbqs5KrPF0OO&#10;uFCpsfOO0+ss25TbXpeRsmyFnnryiemQQsfJz4Dv5quUfZQccVWfSzKWMySGjDi5r+kvd5KOi5Ea&#10;22Zcnf0mJYalxqbGabUTIInLCNZt+XwJRX9g6tA7O1+WyYpLVWxD/ZYREsPTmtDUfCy6DUL4lsc3&#10;P24fLmNdVtN/V4ldFl/5ZWWthzWO6TaUX7w4TpepktpuqXGab30tvs+lS0iMbzl0wnPNA/rnL/SI&#10;FBuj/ZQXv9us7Ls6/VbF45oi61lbvxH0zW1jtH/6AQmJGYuHbeVZH5d30dPlutf9QOl5y2V3zdsV&#10;Q2p5XG3qmi+JabyNq9Rdlibbsg368yCTWF5xoGZyO+j2c9HlXO1cpeoz4Ft+Wafcbi6uZdafSykm&#10;Ru9TG+LRH1nGNw/oB95n5b5b6glGfkBjHwI9ffpByvNdunXrs2mvItzLSJat0Ouv2Zc6rPpc44mI&#10;Dh26nz689adpGf6AWWclXD4mhuuTZVPK37r1GWXZCn3z9OeTeyORdVvLYrWpa3nIsfzkaVPd9nm+&#10;S6PRw9PxHCPHSU0ti68tuYzeV1zjY9SZx+nTDxKpdef12Bjtn1kPKc936fTpB2fWp6l2rlqvqvlZ&#10;28GK4c8/FccAvT48T6sOvcyynPx/VQypfeqLh/7SXGdeXt3u0C96287ljfDy8knVfMaT22YZ13gW&#10;UweLjalTngJjqnA7xC4L1Vx+q7y1Taxxlqp5azFt6VoG1/gYTc2DhczLqtMaZwmtq+n5STrGqmss&#10;jjWSLielxEjWclCR/Pgnkt27R/Rk6LG5JEAAAJ+UY01KTAi+65Z76oHhaOQmGACArpFnflnAncfQ&#10;ffLqBCEBAsAQjVV/rkh+/cdXEGQSRAIEgNZtFI94xFzKTIlx4Xnx0MQ8oXuQAAFgIVKSTkqMy8ac&#10;urWD7mg0AY4beEtzF1StX9V0Um1VVV6XDYmZp0XXv2xi22Le5UPofWkedbCqeVdNn4dF1AnLp5Hn&#10;AHPj7dFkPHPRB2PRH6a1fiHT9Zu786K3nLx4/kuX52nWoN8uPk9r6zfoWy/uVC7zkFRtb23e5UO4&#10;9qmm66GA5a+aPg9r6zdoc/MPRC3WCYvH+7nMb42cAY6Nt0fjssIs+WGXvz/wD/C50ccik23LMVw+&#10;L75wzJO+YUAus+5mbkh4e/K/VbgN51U+ht6nqKjHtQ/2QVufF+iG2glQJr8zZ/4l6Zp6as/eXYvj&#10;Dx5/QeCB33ygvzhsXbg87S0/U6/kcb1dXMamsOLkNua3M/Ay8zI8/8IVHRbEqi9EahzViNVx+kCq&#10;/2YyTpZxlWdbFy5Hlacihocqep/iJBhSjxZSn6Xtt0EcO3Y96Y7P1PqoRmybcTH7jZYSw1JjU+O0&#10;UgLkD0FsAqPiw5TaQ/cQ4mQScbWvHv/Uk0+YveUzXxKss6xSLi6NWW8P51fm/PL1L+tJQXR9oVLj&#10;qEasjuN3yLn+Zhynt5GrPLt06dHS31XlqaiLh1gbiW9WJ6NtQvn2b5/U+p568onpPqs/bz6p9VGN&#10;2Dbj6uw3KTEsNTY1Tps5A4zZKeTlBP7Q8KDLyf/r6ZJrHhYu44pxjV+klG+fPk3PT+O247MDS8w+&#10;UyVmm1Vtf1Y1PRV/MeDus0IvU8rLjSFiy9cRsj/J9vS16dhxfAidLoXWSZHHG5eY+qC7Sl2hxRiL&#10;37Ms/A2Ly8nfjOR0xh8GfflFl2Ou+jPPmyhc84rB9brm5ZvOXS7F9Dfom59sg5h5xkhZ5hTW9udt&#10;qdebPNtftpOvzIlsX9DB3kXu1+fPPTL9jdTaTky25TzKh/LtU77tzUlKf654G8n2dLU9BSR0uVwx&#10;dZLaLjLG2i+s9Y+tD7rD2u6lu0BjyLunuJf706cfnDlo8UGN3xLB5eSOxwum5yMPiPpuLTmNY+T4&#10;mHnF4PlkjjtlQ6bzB9+arsnllm9JmEw+nt7Jxgf0pvGBQLbvPFjbn9S66/WT0+R21gc5KtqH90uO&#10;+/DWn2qtEy8vvz2Atw2JN0FIeb5Lb2zeISrOmJsuH8O1T62v/57Isz+9sXmHNjf/UGpvKuan29N3&#10;fNgY7a+czviu45A6eXwu3kTB217Ok8tYn9HY+qA7rO0+cwk0hvxGxDsZD5bR6GE6f+4R5/Ss+DbN&#10;8wi5tCRjZGe2el78rXOR5HJMJh/Tyr6rtLZ+g8YBl1nyIunxwAewNnCbzotMVHJbVp0pkLGdNf62&#10;J/epLPF3Lonbn+vkf13bhX+/43VqunwKvU9V4f1Xtrfvd+gNx/EhdLr8AhZap7R798jMPH3q1gfd&#10;M5MA57WBrcsNmnWg5QOAa7l0jPxALSP5gSJ1EHKtIxXrMzIenSDPreucWEOHReB6rf1jQ3xhcC1f&#10;6HbmdVzZd7V2EuFl0XXz39aycoKRZxxNlk8h96mQ/YmKbdL2fiPXO3Qb8n6TIqU+6KZSAhwXl43a&#10;2KmHLCu+YfKjDzIZumTGYxB8NmPhbRkz6O3OB18+GHfRpDjT5nVkVsINJbeTlQh82/G9/O5cy8eQ&#10;+5TcH8mxzfPimU+93zS1PC7z2IY+bdcHizNzBgjtqnuJxZUA+ewpZtAfbjnveR/k5o3Xcffukeml&#10;sVTcFvLsXSYC3VZym7rKyzKx5ZvkO+sei0uEcr9x7YNNa3Ibhmi7PmgfEuCSmMdBRJ4xhgwW18Gw&#10;K/gA5lvHGNwOOgnoZGCdsVkx1naPLd8Gmfzk72MbLdwZ2fQ2rNJ2fbA4S58A9bfpZZe6vKlx88YH&#10;ON9Zh2t8DNf6u8YvCi+P/vIgB1lO/l8njqbKN80373knO4A2LVUC5IMsD/zsU+Z4FmyR9LKGLK8u&#10;HxpHjvrGxvNK88DLNCl+J9TLzuNTbIgEK++IDW2XKq52S5GrRy8sPJ7Lzrt8HVbbuNrctw+ELIes&#10;y2JN99Xpmk8dbdcHi1f7bRBVMVXTqbjZQh4AeOBnefhZK8k139jxsVzLWrW84+KmFB1TFSfL6Dge&#10;n2Ur9PpraV1KheC3Tei6m6r/0KH7S8+j6XlvjPbPvPGCy7i2p5yHnm9eHLCtOJ83Nu9QXjyMXhWb&#10;57v0xUN/OV0va9tKqeV9ZVx8beNrcxmrY6hIznp5rLpItH3VdFlGD7qcLGstC6sqo+vx1QfdYW33&#10;Uk8wfJAeGTdE+Iwnt73lq6Yz17csV6xrvrHjU7iWlSqW16fpuKa5lqOp+q35++ZdtT2t+VFxEMsc&#10;Z1hVqupkslxITJ3yKVxtQwFt7uKK0zG6XOx0psuxkLbxlYmtD7phbOS3RhIg27pwOamTUsTZZI/n&#10;sfF16uxzHNWI7UJcnX2GEuskxHmlxrYZV2e/SamPpcamxj3/wpVSx/2NJkAAAICuWKqbYAAAANqC&#10;BAgAAIOEBAgAAIOEBAgAAIOg7/BFAgQAgN7jmzxlEkQCBACAQUICBACAQUICBACAQUICBACAQUIC&#10;BACAQUICBACAQSolwI3RfvQDCgAAgzBzBnjs2HU9KpjsUTwG4mxbFy5Ph1gpMTSAOKoR24W4OvsM&#10;JdZJiPNKjW0zrs5+kxLDUmNT47TS2yAAAAD6yHrb0cwZIAAAwBDMJEDdVxoAAEAflRKg1VcaAABA&#10;H82cAQIAAAwBEiAAAAwSEiAAAAwSEiAAAAwSEiAAAAwSEiAAAAwSEiAAAAwSEiAAAPSe9bIHJEAA&#10;ABgE/aYjJEAAABikRhNg6isqEGdbxCtK+h5HNWK7EFdnn6HEOglxXqmxbcbV2W9SYlhqbFNxpdch&#10;Wa+LAAAA6IPx5DZ+AwQAgGGxXvaABAgAAIOEBAgAAIOEBAgAAIOEBAgAAIOEBAgAAIOEBAgAAINU&#10;SoBWX2kAAAB9NHMGiOQHAABDMJMAAQAAhgAJEAAABgkJEAAABmkmAT7/whU9KpjuaTsU4myL6KG9&#10;73FUI7YLcXX2GUqskxDnlRrbZlyd/SYlhqXGpsZpeBsEAAD0npXfZs4AAQAAhgAJEAAABgkJEAAA&#10;BgkJEAAABgkJEAAABgkJEAAABgkJEAAAes962QMSIAAADIJ+vh0JEAAABgkJEAAABgkJEAAABgkJ&#10;EAAABmE8uV36u9EEmNpDN+Jsi+ihve9xVCO2C3F19hlKrJMQ55Ua22Zcnf0mJYalxqbEcWfYMgni&#10;bRAAANB7Vn5r9AwQAACgK5AAAQBgkJAAAQBgkJAAAQBgkJAAAQBgkEoJ0OosFAAAoI9mzgCR/AAA&#10;YAhmEiAAxPtgclaPAoAlhwQIUNMHk7P0weRVJEGAjplJgLqvNABw+yS/SB9MXtWjAaADSgnQ6isN&#10;ANyQ/AC6q9G+QLcuXKannnxCj640xLjtgMtlN29+NP3/4cMHS9Oq3Lz5UXQMNRS3OjqjJztZbRMi&#10;NY5qxMq4DyZn6ZP8En2SX5xOf3z0Mj1urHtKfW+tn6QdMe82HciO0zPn3tajvVLWkQYQRzVi24zb&#10;Ep1Lp8TGxrDU2JQ4K78hAUZoKm57cpbe7/GZQ8wBVLdNqNQ4qhHLcfybHxHRQ9lxeig7Rh9MXm00&#10;Af6PfQ/qUa166e4dPcorZR1pAHFUI7bNuC0kQLtAjJSFogHGcQI8kB2nA9mxUlmpi2eAnNhDk6Bu&#10;m1CpcVQjVsbxDS+Pj85MEyISYNw60gDiqEZsm3FbSIB2AWgeJ8Cjo5ejLhd2wU5+kd5aP0lE1Mv1&#10;s1QlwBQyAW78+b3StHkZ33di+v/YBAiw7Kz8NnMXKEAd8szv/cmrC/sdCwCgChIgNE4mwUXezAEA&#10;4IMECHNxIDtOR0cvEyEJAsCSQgLsqJDHKBZtdXSGDmTHiYhou8d3vQLA8rNe9oAE2EF8E01VEqya&#10;To4y25Oz3iHGM+fepgPZ8dLNMQAAi6Bv7kQC7KCd/BIRER0szq4sIUnSKsPjfINvnhYkQQBYRkiA&#10;HcS/p/HlRQsnR98D975Eyr/hWUPKow2rxe+BO/nF6AQKADAPSIAdw8mDbzBx2XvIfi+xuW5AsRIp&#10;J8xnzr1Nq6Mz5pCib49H7D37tzd8UnyR+CS/VBoPAMsNCbBj+KxNs86quJeZj4xkw+V9Z5FN68vj&#10;Efdef7Q3cH+g/GaIe8PsNgGAxdEvekBPMAvAv7OlXE7kHkJkTx2++VnlyRPD5a0zTD3vVFw3id8H&#10;uyYkudXpFUb2BJO98lxpWogTP4yPQU8w0GdWfkMCXABX8qnCcbqfTd/8+ExLT7MSo0xMlr3Lqsdm&#10;6kghzwD/eGk22c7b0+/oMcvFtx1CZK88F50EkQChz6z81mgCTOmglAYY50tYku6g1hVnjec6raQp&#10;78Z0JUBOdmwnvzRNWLp+MtYxBCfhX399b2jT0+8sfxJkMWeAt7b+iT7c+m3rCTBl+9MA4qhGbJtx&#10;+lgTI6U+lhqbEmflt0YTIISxElYI66yNAuan43zlt4tLe3o8T+MEqZchlpwXzgBnyTPALiRAgGVn&#10;5TckwAXwJSAX/ZaF8rS9szPXJUp9GZQTYsrvbynLrsl1SVkGIqIf//gn9P3vf0+P7o26r0NCAgQo&#10;s/Ib7gLtCHkn5/vqwXS+NLmTX6T3jQfV+VKmvoM0JfHU1UTyG5rsleeih9jkBzBEpTNAKrIkzv7m&#10;K/UsSic2VnUGSOruzpS6WeqyM14OfSNPrCGdAeJ9gAD1BZ0BIvktr1XjofTV0ZnpGZ4r+ZG4bCp/&#10;W7K4kizTZ5Ex+MyvbvIDAGjCTAKEftLdnVmJks/uXP118m+JB7LjZryPfOwByW94xuff1aNM+bXr&#10;wWUB6kICHAj5W5vrd7e9s8l7nVZvizdAlJNf3F2bO/lFJL8BG59/lybn/yEosY3P/0NwWYC6kAAH&#10;hC+Dyuf7tNXRy9MkqG+04eTnSqAW3PQCodZ+/gvKr13XowHmZiYB6r7SYPmtjs4E3ZQSUo5/nztq&#10;vAUiJYHJ3/1iY2E4kPxgEUoJkO+SQRLsHl9Sk2LK6SFW3296kW9+0AOEGZ9/l1a+9wPKr12n7LFH&#10;KXvsUV0EYG5mzgABmtD3m16210+qNz/oAUmwCv82SEQ0Wvsqnf/2i5Q99oguBjA3SIDQuL7f9LL3&#10;DsCL9FB2nB4fvVwaHiou8/I7AsFtY+1rNFr7Ku3+5Ee0sfY1PRlg7pAAoVFDuOnl8dEZenz0Mq2e&#10;e7v4/71h9dzb9FB2vHg3IM4CqyDxwSIttC/Qqoeu+0r33NIn/KB91c02dS1zTzD8wty9s8K0NuhT&#10;TzB8qXO09tXKhBdTFiCGld8aTYAxr6iQbwOA/gk9gMbsM9J3vvt9+tlPf6xHB0mtMzRue/0kfZJf&#10;nCbA0DipawnQt46+pKbjfGUlHReq7TiqEdtm3BZeh2QXmBdOgH08Cxoy/lIz7zs/l/kM8H8Xyetv&#10;I5OI1LUE6BOa1CiyLEAMK78tPAHO+1IZtEv+BjjPbbusCZDP/h7KjtNqjS8ASIDVZQFi6Zc94CYY&#10;aJQ885OvahqCppIfAMyHPrFDAoTGySQonwfsMyQ/m3zWD2DZIAHCXBzIjk/7Hu17EkTyKxuff5fW&#10;fv4LWvneD0oPuluXNMfn3y0N+bUbRESUX7tRGg8wD51KgCGPTVhlrHHMN40CpoeQb1WQQ5WmypBa&#10;Bp+q6RRYhsTbJYiItnt6xy+SXxmf8XG/ntljj9L5b7/oTH6T4u0PPHBcfu16aTySIMzD5zZGZ17h&#10;P/J8l/J8l7JshU5k+8olG7bXW8glOpAdn3lXnWVbPDbhKm+Vscbp8jv5JfrS6VOlaXI6GbGhZB3W&#10;8K+3bpnzDqk7pMxb6yfp3Rf/W6lO1zpXzW8nv0j/80v/efpSXKuM9qXTp6bPPVp1ptrefp+eeOKo&#10;Ht2qeSY/+YjQiVeeK02bl/zvfzX9f+rNSyeKvjz3Et9/pdNf+TId+vzndTEiVbZqsBIoQKzx5HYp&#10;t3XmDJAPtnzwtfgO3j6y66554UuCPBwQrxwKPaOKwXdj8npx/XxGtpNfjKpX3t15IPKFuNwjjJxH&#10;180z+XXdxtrXghMWl60aAOqyXvbQmQQoD9wWeaDnsjHmfYnuQHas9GYFfuUQqW/7TdkW7/B76e4d&#10;eubc29N6X7p7J+oRBZ38Up7v45foxibeZcTJj4jooezYzJsg8EYIgG7oTAIkkQStA+hH0wSY9lB9&#10;G2eB2mrxfj5yrFOq7cnZafJzJas2kx/16PEI7gj73t/6LRB4IwRAV3QsAbqTG59FhR7YJU6si7g8&#10;57ukW5evvUJsT86WHmpPTX5MJsGu3hnKHWGHDfH7ouW9v/9V9AAA1TqVADm56UuGfPaUcumTikTh&#10;O7ucF04Csb+pteGt9ZPTdubLp0040IPHI/QbIFxDU/JXfhU9IAkCVOtcV2jcRZR81Q4fSK15+eqR&#10;0w5mx6dnO9wNlC82FM9j77fJe2dkfGckOV4bFFK3q4xrfBWOk6xla4JMfn+8tJcQY/xm8wp95dkv&#10;69HBnn5Hj1kucjtkEXeB3tr6J/pw67eUvfIcnfhheBzNsSs0gGVg5bdGE2BMD93yIP3psRO14jgp&#10;Wh9aKxnwcupp8ozsmXNvz0yPWT9mJRXN+m2N4/7q1Cn662efNevVy1c1voq1rNayWVLahrfbr7++&#10;N8R44B8foE//5lM9OtjT7yx/EmRdSIAp258GEEc1YtuMw9sgRKGU5Bcr9SAtb8p46e6d0hmWdaD2&#10;1WNNk2eYHxWPKVixoeTyWb/J8ZmgrsNaNs1VxjW+ikyAz5x7u5GbX1xwBuinv4jEajsBAiy7oATY&#10;ltSDNIkk9dLdO97Ln1RRjzVNJyw9PZZVR8h013jJVcY1voqOk182mrwUqhNtynyX9W0QTZFvg4g5&#10;A2SxyY+QAKHnrATYqZtg2FHx6ACfRcQc6H14PjtFzyVDJs/8mrphZac4q6YayW9oTvxw72wuZgCA&#10;ap1MgIwPpJwQm8IH/SYO+IvURAJvMgnO64wSACBFJxOgPtuL7fqsyt7lz2bnmcqXxFzTVotOqHc8&#10;va64xltke3ACiyWT31HRJRsMw5Df7JCy3vm169ExsUKWS24339BVMwlQ9pO2zOQBdB4HU+66qyk7&#10;+SXaNt4IEZLE3lo/ORMn71jVXwj24u91s6Zjt4vf4GKSoDxjS0mC3NWca3mhn+RrkXhY+d4PaO3n&#10;v9BFe2d8/t3Suq/9/BfTt11UGc/xLRj5teu09vNflLaHVc/YeFuHa7Diu6CUAK3OQpcV31HZ9OVP&#10;1vRZIP/2pYeqJMZJ0B1nr/8B8cC5juVLx7E4CfrOLC368RIYBnnAzx57lEZrX6WseANEG2c4i8TJ&#10;g4p3IWaPPVqs871XPrnEJMpYchl4mxCRmcQ21r5Go7WvOgfeliTe7NE1jT4HGIPPQmLvVJS2J2eD&#10;Yn3lfNNITY856JO4VFsV56ufPPFVceSJJUd8VXvs5Bfpo/yit4w0r+Q3pLtAN/78XmnavDR5Fygn&#10;AH4foMRnIK6X5PYBJzG5jjzOahMmEyd5XiScyloG37byWfneD4iI6Py3Xywlw2Vl5bdOJ8A28fLG&#10;6Mq6zYtss6ZvellkAgzt5LpOd2hdT4B8cNz9yY/0JKLioNvkgX2Z+BKKlRiZTH58xmiVS5W6XBYr&#10;kS47K7/N/AYIttXizQ0xw5CTX18fd9h71ZF+64NrCEuUfcOX0vjymiXkIDsOvMmCp4eWp8SYUJzE&#10;Noz1zx57RI8iUslv7/KiXU6qWmbXdGvevKzy7NMlv3Z9eom2K8nPBQkwwqp4n1/IMFR9ftyh6m0Q&#10;7KHseK0zwCEbq5tHJsUNJNYBnROHLu+6sYMSY0LJ3+5iLgvK39tCvxxwu1j4JpfQ9ZHL6vv9kS9f&#10;UxETOv9lhQQIjRrC4w76rQ88fFLc0Yu3xKfTZ0J8s0V+7XrlAZ1v6uAzz6rylBjj816RPHxnvy4b&#10;a18LSn5UlOV20UlQXp4MnR+JZeZ1sMhpvE10/V2y8N8A9+62nO0jExbrf/3mih4VhF9M/B8OfZG+&#10;9OwpPbkxl7ffpydWj+rRC7Oz+Sb98cNb9O8PfZEOPHuq9u+TXf4NkJNY6NmM5Prt0PUbFdelf4vy&#10;LUNKTKiqeVRNZ6HluL14XeQdpLoNq+ZZNZ3JLwj5tRvmdllGVn5rNAHG9NCdclMJdEfoATRmn5G+&#10;893v089++mM9Okhqna647fWT07fE/62x3q44n64lQLmOoQdSiojT0zhOj3eVZ1sXLtOl/3fXnOaK&#10;4biQbWjNI3QdpdBy1hkgOe7M9M1z68Jl2vzd7+jNf/5nc7qLb54hQttVS417/oUr9MvX73Wi32gC&#10;jOW7Rb/P+A0QfTz75S81TT/2oC3yLlCJb4qRmngbfNcSoJR6UPTFuabFjvdNc42PUTWPqukstBwZ&#10;SdBKfhQwz6rplpSYZbLQBDhUXXsEJIb+DXBe67csCZDUYxGcDOsmQSTAeknLNd43zTU+hkxG+hIk&#10;RdQRWo4aTIApz/VVzXPZ4SYYaJQ88+Mea/qufDPM3p2gfEPMkOXXbuhRvRd6N2VTdPKjxJ5kZPnQ&#10;5NcHSIDQOJkE675BomseH52hh7Lj9El+cbDPAW6IOxTHjjsqXeOpB4lzVNxNOTaeqWt63eQjCbs/&#10;+dE0eemkKFnLwMvKy35vvHs79QESIMyF7It0aEnwoZ79rptCPlg9Nt4ewOPLMeVb+2V566C9rFzr&#10;UfV4grW++bUbpfGSTH58N6u8fKmTYOxy8XbS28Jazq7Q/VwjAXbItvFWBzlo1jitqoxr3iFWizda&#10;ENH0bRAwDJnqaFkPLtxLSV48Y8aDdYBeZtZ63FuH2WcEOdnIsjp+Ir407CUfuysyToLWGfiGeq5S&#10;1qV7iJEJUy6DXs6ubBfrZQ+4CWYBUm6CCXlsRM4vpA5fGas+q1yIeXSIvUw3wWh8Z2idG2G6fBOM&#10;pA/Akuug6YrxlbemucaTZ5oe71oWi56fFavLSFZ5TS9b1fxc0626YspKrrhlY+U3JMAF8CUeF47x&#10;PToh5yXvxnQdzDgx6e7KZPLjy5jy79BllppOgotMgB9MznoTGz8XiATYbePirCxUV++EHAorv+ES&#10;aMccyI7N9DnKQ7ncvYTm+v2Nx+vuyvglvZzsVouOwOW0WPzewp3IdwkuGz67214/Wfy/PHDyQ1+g&#10;3bdR8T48PSD5dQ8SYI9x0uLuySRX8tuenJ2eqcmkuireUJ+SwPryeET5Lk/99odXpz3C4EaYftgo&#10;+ucMGaB7kAB77GCR3PRveSSSor6cymWtN83zOGt+IfryeMTqubdn3gIxO+DsD2DZlX4DpOI6KX7/&#10;m682fgNk/FuS/p3PGh/yu6EVF0v+xpg6n0X+BtgG+Rtg9spzpWkhTvwwPga/AUKfWb8BziRAmL86&#10;CdDHmp+rLj7AygOdq6wUUiaEPAP846XZs80qv9m8Ql959l6ntrGefkePWS5V27pK9spz0UkQCRD6&#10;LCgBpvayTTVihxYXmkS2Llye/v+BS+85zwBl59p8iZHrtM7qXPW7xkuuMnodQ3AS/vXX94YYD/zj&#10;A/Tp33yqRwd7+p3lT4J1tJ0AU7Y/DSCOasS2GSePNSmxsTEsNTYlLigBwvy5kkiV7clZZ3k+o7Lm&#10;qS9buup3jZdCyoTAGaAfzgABmoUEuCSaSiKSb556mnX50ypnCSlThedB+A3QCb8BAjTLSoAzd4Hq&#10;vtKg++TdoL47L313jTKexmVj7eQXaye/oTnxw72zuZgBAKqVEqDVVxp0n0wy3CfnUeMxB1nOSpRy&#10;XErikr9HIvkBwKLNnAHC8tr2PIBe1UMLJzxOYq4zOC5ndV7tS55VZPI7OnoZyQ8AFg4JsCP4dzPr&#10;zGzb0XuLpBOeKwGtOnp8CanDh5NnajwAQNOQADvmrfWTtK1eg8S/qenHIySZ8FzJj/F83p+8GlWH&#10;S9MdYQMANAEJsCNWRYfU709eLQ3keAhe4/iqJGbVRYF1aEh+ALCskAA7ZHV0hl66e4eOjl4uDS/d&#10;vROUmDixhZaVdYXWIfFlU3L0LQoAsEhIgB206nkNUpWU8rExhMcdAKADkAChcXjcAQCWzcZo/8zL&#10;3pEAoVF43AEAlpV+01GpKzSrqxhoHt9VecDo2Lrr7t0tOt+bXobUFdoioCs0GIJGE2BKD900wDj5&#10;WEEfxSQ/3TahvvPd79PPfvpjPTpIap1txnUtAaasIw0gjmrEthm3NYC3QZAR12gChHC+Xl26LuWm&#10;mVh9PwOUb8toW8wXGIAuQwKETup7AgSA5o0nt3ETDAAADIv1sgckQAAAGCQkQAAAGCQkQAAAGCQk&#10;QAAAGCQkQAAAGCQkQAAAGKRSArQ6CwUAAOijmTNAJD/oAjwEDwB1zSRAAACAIUACBACAQZpJgLJX&#10;8FipsYizbV24PB1ipcTQAOKoRmwX4ursM5RYJyHOKzW2zbg6+01KDEuNTY3TSp1hk9FZKAAAQNdZ&#10;L3sonQFanYUCAAD00cwlUAAAgCFAAgQAgEFCAgQAgEFCAgQAgEFCAgQAgEFCAgQAgEFCAgQAgN6z&#10;XvaABAgAAIOgO3lBAgQAgEFCAgQAgEFCAgQAgEFCAgQAgEHQ/Vw3mgBTX1GBONsiXlHS9ziqEduF&#10;uDr7DCXWSYjzSo1tM67OfpMSw1JjU+Kslz2UXodkvS4CAACg66z81ugZIAAAQFcgAQIAwCAhAQIA&#10;wCAhAQIAwCCVEqDVVxoAAEAfzZwBIvkBAMAQzCRAAACAIUACBACAQUICBACAQZpJgLqvNAAAgD4q&#10;JUCrrzQAAIA+mjkDBAAAGIJGE2BKD92EOKdF9NDe9ziqEduFuDr7DCXWSYjzSo1tM67OfpMSw1Jj&#10;U+M0vA0CAAB6z8pvjZ4BAgAAdAUSIAAADBISIAAADBISIAAA9J71sgckQAAAGAR9cycSIAAADBIS&#10;IAAADBISIAAADBISIAAADILu5xoJEAAAes962QMSIAAADFKjCTC1g1LE2RbRQW3f46hGbBfi6uwz&#10;lFgnIc4rNbbNuDr7TUoMS41NjdMaTYAAAABdgQQIAACDhNchAQBA71n5DWeAAAAwSKUEaHUWCgAA&#10;0EczZ4BIfgAAMAQzCRAAAGAIkAABAGCQkAABAGCQZhKg7iwUAACgj0oJ0OosFAAAoI9mzgABAACG&#10;AAkQAAAGCQkQAAAGqdEEmPqKCsTZFvGKkr7HUY3YLsTV2WcosU5CnFdqbJtxdfablBiWGpsap6Ez&#10;bAAA6D0rvzV6BggAANAVSIAAANB71ssekAABAGAQ9E97SIAAADBISIAAADBISIAAADBISIAAADAI&#10;up9rJEAAAOg962UPSIAAADBISIAAADBISIAAADBIZl+gWbZCWbZSLmk8RMj0D4t1WfW0UQe1VE8b&#10;dVBL9bRRB7VUTxt1UEfraaMOaqmeNuqgluppow5qqZ5515Hnu5Tnu6XeYMwE6KK7kaGAmBS6njbq&#10;oDnWc+zYdXrqySeI5liHXpfnX7hCb775QGlcXbqettaljXrmWcfWhcutbX/uJX9z8/5Gt79uL2ph&#10;XVjT9bRRB7W0/a11aeOzTy2tS9N1kKqnlACpItvqhWO+mBRWPW3UQS3V00Yd1FI9bdRBLdXTRh3U&#10;0XraqINaqqeNOqiletqog1qqp406SNUzkwABAACG4P8DfTCKEDxZSocAAAAASUVORK5CYIJQSwME&#10;FAAGAAgAAAAhAKcHbVniAAAACwEAAA8AAABkcnMvZG93bnJldi54bWxMj8Fqg0AQhu+FvsMyhd6a&#10;VVtTY11DCG1PIdCkEHKb6EQl7q64GzVv3+mpvc3PfPzzTbacdCsG6l1jjYJwFoAgU9iyMZWC7/3H&#10;UwLCeTQlttaQghs5WOb3dxmmpR3NFw07XwkuMS5FBbX3XSqlK2rS6Ga2I8O7s+01eo59JcseRy7X&#10;rYyCYC41NoYv1NjRuqbisrtqBZ8jjqvn8H3YXM7r23Efbw+bkJR6fJhWbyA8Tf4Phl99VoecnU72&#10;akonWs6LZM4oD0n0AoKJ12ARgjgpiOMoApln8v8P+Q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JepgmMADAABYCAAADgAAAAAAAAAAAAAAAAA6AgAAZHJzL2Uy&#10;b0RvYy54bWxQSwECLQAKAAAAAAAAACEA37LK790yAADdMgAAFAAAAAAAAAAAAAAAAAAmBgAAZHJz&#10;L21lZGlhL2ltYWdlMS5wbmdQSwECLQAUAAYACAAAACEApwdtWeIAAAALAQAADwAAAAAAAAAAAAAA&#10;AAA1OQAAZHJzL2Rvd25yZXYueG1sUEsBAi0AFAAGAAgAAAAhAKomDr68AAAAIQEAABkAAAAAAAAA&#10;AAAAAAAARDoAAGRycy9fcmVscy9lMm9Eb2MueG1sLnJlbHNQSwUGAAAAAAYABgB8AQAANzsAAAAA&#10;">
                <v:shape id="Grafik 1" o:spid="_x0000_s1056" type="#_x0000_t75" alt="Ein Bild, das Text, Screenshot, Schrift, Reihe enthält.&#10;&#10;KI-generierte Inhalte können fehlerhaft sein." style="position:absolute;left:2671;width:28448;height:20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RB+yQAAAOMAAAAPAAAAZHJzL2Rvd25yZXYueG1sRE9La8JA&#10;EL4X+h+WKfRSdFOb+khdRdSA7c3HweOQHZPQ7GzY3Wj677tCocf53jNf9qYRV3K+tqzgdZiAIC6s&#10;rrlUcDrmgykIH5A1NpZJwQ95WC4eH+aYaXvjPV0PoRQxhH2GCqoQ2kxKX1Rk0A9tSxy5i3UGQzxd&#10;KbXDWww3jRwlyVgarDk2VNjSuqLi+9AZBatNl7+k3Win82NOn1/bszuZVKnnp371ASJQH/7Ff+6d&#10;jvOTafqezsaTN7j/FAGQi18AAAD//wMAUEsBAi0AFAAGAAgAAAAhANvh9svuAAAAhQEAABMAAAAA&#10;AAAAAAAAAAAAAAAAAFtDb250ZW50X1R5cGVzXS54bWxQSwECLQAUAAYACAAAACEAWvQsW78AAAAV&#10;AQAACwAAAAAAAAAAAAAAAAAfAQAAX3JlbHMvLnJlbHNQSwECLQAUAAYACAAAACEAOjkQfskAAADj&#10;AAAADwAAAAAAAAAAAAAAAAAHAgAAZHJzL2Rvd25yZXYueG1sUEsFBgAAAAADAAMAtwAAAP0CAAAA&#10;AA==&#10;">
                  <v:imagedata r:id="rId41" o:title="Ein Bild, das Text, Screenshot, Schrift, Reihe enthält.&#10;&#10;KI-generierte Inhalte können fehlerhaft sein"/>
                </v:shape>
                <v:shape id="_x0000_s1057" type="#_x0000_t202" style="position:absolute;top:20897;width:3241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1e2yQAAAOMAAAAPAAAAZHJzL2Rvd25yZXYueG1sRE9PS8Mw&#10;FL8LfofwBC/iUtesbN2yMYaCehmru+wWmrem2ryUJN3qtzeC4PH9/r/VZrQdu6APrSMJT5MMGFLt&#10;dEuNhOPHy+McWIiKtOocoYRvDLBZ396sVKndlQ54qWLDUgiFUkkwMfYl56E2aFWYuB4pcWfnrYrp&#10;9A3XXl1TuO34NMsKblVLqcGoHncG669qsBL24rQ3D8P5+X0rcv92HHbFZ1NJeX83bpfAIo7xX/zn&#10;ftVp/iKfilleCAG/PyUA+PoHAAD//wMAUEsBAi0AFAAGAAgAAAAhANvh9svuAAAAhQEAABMAAAAA&#10;AAAAAAAAAAAAAAAAAFtDb250ZW50X1R5cGVzXS54bWxQSwECLQAUAAYACAAAACEAWvQsW78AAAAV&#10;AQAACwAAAAAAAAAAAAAAAAAfAQAAX3JlbHMvLnJlbHNQSwECLQAUAAYACAAAACEAcNtXtskAAADj&#10;AAAADwAAAAAAAAAAAAAAAAAHAgAAZHJzL2Rvd25yZXYueG1sUEsFBgAAAAADAAMAtwAAAP0CAAAA&#10;AA==&#10;" stroked="f">
                  <v:textbox style="mso-fit-shape-to-text:t" inset="0,0,0,0">
                    <w:txbxContent>
                      <w:p w14:paraId="19FB5B3C" w14:textId="5E586250" w:rsidR="003E7C1B" w:rsidRPr="0025226D" w:rsidRDefault="003E7C1B" w:rsidP="003E7C1B">
                        <w:pPr>
                          <w:pStyle w:val="Beschriftung"/>
                          <w:jc w:val="center"/>
                          <w:rPr>
                            <w:szCs w:val="22"/>
                          </w:rPr>
                        </w:pPr>
                        <w:bookmarkStart w:id="56" w:name="_Ref221106317"/>
                        <w:r>
                          <w:t xml:space="preserve">Abbildung </w:t>
                        </w:r>
                        <w:r w:rsidR="00C36B01">
                          <w:fldChar w:fldCharType="begin"/>
                        </w:r>
                        <w:r w:rsidR="00C36B01">
                          <w:instrText xml:space="preserve"> SEQ Abbildung \* ARABIC </w:instrText>
                        </w:r>
                        <w:r w:rsidR="00C36B01">
                          <w:fldChar w:fldCharType="separate"/>
                        </w:r>
                        <w:r w:rsidR="00715971">
                          <w:rPr>
                            <w:noProof/>
                          </w:rPr>
                          <w:t>18</w:t>
                        </w:r>
                        <w:r w:rsidR="00C36B01">
                          <w:rPr>
                            <w:noProof/>
                          </w:rPr>
                          <w:fldChar w:fldCharType="end"/>
                        </w:r>
                        <w:bookmarkEnd w:id="56"/>
                        <w:r>
                          <w:t xml:space="preserve"> Stiftleiste zur Auswahl der Spannungsquelle</w:t>
                        </w:r>
                      </w:p>
                    </w:txbxContent>
                  </v:textbox>
                </v:shape>
                <w10:wrap type="topAndBottom"/>
              </v:group>
            </w:pict>
          </mc:Fallback>
        </mc:AlternateContent>
      </w:r>
      <w:r>
        <w:t>Da es sich bei dem entwickelten Bausatz um einen ersten Prototyp handelt</w:t>
      </w:r>
      <w:r w:rsidR="003E2FE9">
        <w:t>,</w:t>
      </w:r>
      <w:r>
        <w:t xml:space="preserve"> wurde zusätzlich zu den AAA-Zellen eine USB-C Schnittstelle als Spannungsquelle für den Testbetrieb</w:t>
      </w:r>
      <w:r w:rsidR="000E3364">
        <w:t xml:space="preserve"> vorgesehen</w:t>
      </w:r>
      <w:r>
        <w:t xml:space="preserve">. Um zwischen den beiden Spannungsquellen zu wechseln, </w:t>
      </w:r>
      <w:r w:rsidR="000E3364">
        <w:t>wird eine</w:t>
      </w:r>
      <w:r>
        <w:t xml:space="preserve"> Brücke an einer dreipoligen Stiftleiste umgesteckt, siehe </w:t>
      </w:r>
      <w:r>
        <w:br/>
      </w:r>
      <w:r>
        <w:fldChar w:fldCharType="begin"/>
      </w:r>
      <w:r>
        <w:instrText xml:space="preserve"> REF _Ref221106317 \h  \* MERGEFORMAT </w:instrText>
      </w:r>
      <w:r>
        <w:fldChar w:fldCharType="separate"/>
      </w:r>
      <w:r>
        <w:t xml:space="preserve">Abbildung </w:t>
      </w:r>
      <w:r>
        <w:rPr>
          <w:noProof/>
        </w:rPr>
        <w:t>17</w:t>
      </w:r>
      <w:r>
        <w:fldChar w:fldCharType="end"/>
      </w:r>
      <w:r>
        <w:t>.</w:t>
      </w:r>
    </w:p>
    <w:p w14:paraId="2503B7E2" w14:textId="4105CA10" w:rsidR="0041105E" w:rsidRPr="0041105E" w:rsidRDefault="00D042F7" w:rsidP="0041105E">
      <w:r>
        <w:t>Um die 4,5 V der Microzellen und die 5 V der USB-C Schnittstelle in 3,3 V zu wandeln</w:t>
      </w:r>
      <w:r w:rsidR="003E2FE9">
        <w:t>,</w:t>
      </w:r>
      <w:r>
        <w:t xml:space="preserve"> werden ein Tiefsetzsteller und ein </w:t>
      </w:r>
      <w:r w:rsidR="003E2FE9">
        <w:t>l</w:t>
      </w:r>
      <w:r>
        <w:t>inearer Spannungsregler in Reihe geschalte</w:t>
      </w:r>
      <w:r w:rsidR="003E2FE9">
        <w:t>t</w:t>
      </w:r>
      <w:r>
        <w:t xml:space="preserve">. Der Tiefsetzsteller wandelt die Eingangsspannung in eine Ausgangsspannung von 3,5 V. Der Spannungsregler reguliert die Eingangsspannung auf 3,3 V. </w:t>
      </w:r>
    </w:p>
    <w:p w14:paraId="3F483105" w14:textId="4719286D" w:rsidR="00D042F7" w:rsidRDefault="00D042F7">
      <w:pPr>
        <w:jc w:val="left"/>
      </w:pPr>
      <w:r>
        <w:br w:type="page"/>
      </w:r>
    </w:p>
    <w:p w14:paraId="2B30BABC" w14:textId="3E354DBB" w:rsidR="0041105E" w:rsidRPr="0041105E" w:rsidRDefault="00D042F7" w:rsidP="00952DB5">
      <w:pPr>
        <w:pStyle w:val="berschrift3"/>
      </w:pPr>
      <w:bookmarkStart w:id="57" w:name="_Toc221266873"/>
      <w:r>
        <w:lastRenderedPageBreak/>
        <w:t>Tiefsetzsteller</w:t>
      </w:r>
      <w:bookmarkEnd w:id="57"/>
      <w:r>
        <w:t xml:space="preserve"> </w:t>
      </w:r>
    </w:p>
    <w:p w14:paraId="7D3DDCFF" w14:textId="75BC2612" w:rsidR="0041105E" w:rsidRDefault="00983689" w:rsidP="0041105E">
      <w:r>
        <w:rPr>
          <w:noProof/>
        </w:rPr>
        <mc:AlternateContent>
          <mc:Choice Requires="wpg">
            <w:drawing>
              <wp:anchor distT="0" distB="0" distL="114300" distR="114300" simplePos="0" relativeHeight="251705344" behindDoc="0" locked="0" layoutInCell="1" allowOverlap="1" wp14:anchorId="407CA0C1" wp14:editId="5985EC3D">
                <wp:simplePos x="0" y="0"/>
                <wp:positionH relativeFrom="margin">
                  <wp:align>left</wp:align>
                </wp:positionH>
                <wp:positionV relativeFrom="paragraph">
                  <wp:posOffset>1017792</wp:posOffset>
                </wp:positionV>
                <wp:extent cx="5759450" cy="4117340"/>
                <wp:effectExtent l="0" t="0" r="0" b="0"/>
                <wp:wrapTopAndBottom/>
                <wp:docPr id="773599230" name="Gruppieren 20"/>
                <wp:cNvGraphicFramePr/>
                <a:graphic xmlns:a="http://schemas.openxmlformats.org/drawingml/2006/main">
                  <a:graphicData uri="http://schemas.microsoft.com/office/word/2010/wordprocessingGroup">
                    <wpg:wgp>
                      <wpg:cNvGrpSpPr/>
                      <wpg:grpSpPr>
                        <a:xfrm>
                          <a:off x="0" y="0"/>
                          <a:ext cx="5759450" cy="4117340"/>
                          <a:chOff x="0" y="0"/>
                          <a:chExt cx="5759450" cy="4117340"/>
                        </a:xfrm>
                      </wpg:grpSpPr>
                      <pic:pic xmlns:pic="http://schemas.openxmlformats.org/drawingml/2006/picture">
                        <pic:nvPicPr>
                          <pic:cNvPr id="855163287" name="Grafik 19" descr="Ein Bild, das Text, Diagramm, Screenshot, Plan enthält.&#10;&#10;KI-generierte Inhalte können fehlerhaft sein."/>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759450" cy="3802380"/>
                          </a:xfrm>
                          <a:prstGeom prst="rect">
                            <a:avLst/>
                          </a:prstGeom>
                        </pic:spPr>
                      </pic:pic>
                      <wps:wsp>
                        <wps:cNvPr id="118198063" name="Textfeld 1"/>
                        <wps:cNvSpPr txBox="1"/>
                        <wps:spPr>
                          <a:xfrm>
                            <a:off x="0" y="3858895"/>
                            <a:ext cx="5759450" cy="258445"/>
                          </a:xfrm>
                          <a:prstGeom prst="rect">
                            <a:avLst/>
                          </a:prstGeom>
                          <a:solidFill>
                            <a:prstClr val="white"/>
                          </a:solidFill>
                          <a:ln>
                            <a:noFill/>
                          </a:ln>
                        </wps:spPr>
                        <wps:txbx>
                          <w:txbxContent>
                            <w:p w14:paraId="3C8E8378" w14:textId="43FD39C5" w:rsidR="00D042F7" w:rsidRPr="00E97424" w:rsidRDefault="00D042F7" w:rsidP="00D042F7">
                              <w:pPr>
                                <w:pStyle w:val="Beschriftung"/>
                                <w:jc w:val="center"/>
                                <w:rPr>
                                  <w:noProof/>
                                  <w:szCs w:val="22"/>
                                </w:rPr>
                              </w:pPr>
                              <w:bookmarkStart w:id="58" w:name="_Ref221109114"/>
                              <w:r>
                                <w:t xml:space="preserve">Abbildung </w:t>
                              </w:r>
                              <w:r w:rsidR="00C36B01">
                                <w:fldChar w:fldCharType="begin"/>
                              </w:r>
                              <w:r w:rsidR="00C36B01">
                                <w:instrText xml:space="preserve"> SEQ Abbildung \* ARABIC </w:instrText>
                              </w:r>
                              <w:r w:rsidR="00C36B01">
                                <w:fldChar w:fldCharType="separate"/>
                              </w:r>
                              <w:r w:rsidR="00715971">
                                <w:rPr>
                                  <w:noProof/>
                                </w:rPr>
                                <w:t>19</w:t>
                              </w:r>
                              <w:r w:rsidR="00C36B01">
                                <w:rPr>
                                  <w:noProof/>
                                </w:rPr>
                                <w:fldChar w:fldCharType="end"/>
                              </w:r>
                              <w:bookmarkEnd w:id="58"/>
                              <w:r>
                                <w:t xml:space="preserve"> Schaltplan des Tiefsetzstell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07CA0C1" id="Gruppieren 20" o:spid="_x0000_s1058" style="position:absolute;left:0;text-align:left;margin-left:0;margin-top:80.15pt;width:453.5pt;height:324.2pt;z-index:251705344;mso-position-horizontal:left;mso-position-horizontal-relative:margin" coordsize="57594,411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aYQxsAMAAFIIAAAOAAAAZHJzL2Uyb0RvYy54bWycVltu4zYU/S/QPRAq&#10;0K/EsvxIFDXOwJNMgqDBjNGkmG+aoiwiFMmS9COznq6hG5iN9ZCWnHEcdDr5EH1JXl6ee3gu6fN3&#10;m0aSFbdOaDVJsl4/IVwxXQq1mCR/Plwf5wlxnqqSSq34JHniLnl38fNP52tT8IGutSy5JQiiXLE2&#10;k6T23hRp6ljNG+p62nCFyUrbhnp07SItLV0jeiPTQb9/kq61LY3VjDuH0avtZHIR41cVZ/5TVTnu&#10;iZwkwOZja2M7D216cU6LhaWmFqyFQd+AoqFCYdNdqCvqKVlacRCqEcxqpyvfY7pJdVUJxmMOyCbr&#10;v8jmxuqlibksivXC7GgCtS94enNY9nF1Y829mVkwsTYLcBF7IZdNZZvwC5RkEyl72lHGN54wDI5P&#10;x2ejMZhlmBtl2elw1JLKajB/sI7VH76zMu02TvfgGMEKfC0HsA44+L5WsMovLU/aIM3/itFQ+7g0&#10;xzguQ72YCyn8U5QeDiaAUquZYDO77YDOmSWinCT5eJydDAf5aUIUbaD8G0sr8Uiys4SU3DFo8INQ&#10;5L2Q5REpqSMPoPSIXAkKNTbNEblnlnPlao3RmaQKdeXrr39L3/v1l830t9j8fnu84Ipbwa3n5FbV&#10;VOL38es/SnFFKl5LbmtaeeK4UL0g9oA4gNxCpoHSO80eHVH6sqZqwafOoGhQysE73XeP3b1851KY&#10;ayFlkEmwW2aR3AuBvnI4W/FfabZskNq2mi2XIFkjbWFcQmzBmzkHm/a2jIBo4bzlntVhwwob/wGw&#10;Aeg3ExHlM7CQgoO+36ToYd4f4ItcdLoEadb5G64bEgyAAwaIgRZ0dedaNJ1Ly+EWQEQGPKHScN25&#10;ji70Dgj7oYq+r6nhgBDCPkswy/LsLO+fDDsJBolVXJYkctk6h9onfvNeo5p34/9J2DAf5/nZOJBC&#10;i1cvgsE4H42iw66af5A1nKeWouy0Fei8lJasKO7xdS08b49kz0uqgEjpsGorijCCe8S1CgiW38w3&#10;sUKzUYgRhua6fAIJVuMwcZU5w64FNryjzs+oxXuAQbxx/hOaSur1JNGtlZBa2y+vjQd/HCpmE7LG&#10;+zJJ3F9LGi4featw3OEx6gzbGfPOUMvmUiPVLKKJJhZYLzuzsrr5jKdvGnbBFFUMe00S35mXHj1M&#10;4OlkfDqN9vYOu1P3BjdfFiUbiH3YfKbWtGL2ONCPuhPUgaa3voFmZ6ZLD6qj4J9ZbPmGuKMVHy5Y&#10;ey/jt/3o9fxX4OJfAAAA//8DAFBLAwQKAAAAAAAAACEAnvQf4+jqAADo6gAAFAAAAGRycy9tZWRp&#10;YS9pbWFnZTEucG5niVBORw0KGgoAAAANSUhEUgAABKsAAAMVCAYAAAC4GXcDAAAAAXNSR0IArs4c&#10;6QAAAARnQU1BAACxjwv8YQUAAAAJcEhZcwAAFiUAABYlAUlSJPAAAOp9SURBVHhe7P1/jBznned5&#10;finvqDFXvJlTq1fUjSnTQ9ZJPTenoxvoNkSLQVNeiK46jzzeP4zFsjXC+A5yE2ihR8ZaIJF5gChg&#10;M0GeDFjTp16wbfR6oBU1wAg4eMw2mCZxVhWDLGplHSyuDjMtosiWKHqgElpNz0zVLdyeXd4fld/g&#10;k089T/x4IjMyIvL9AgJkRcQnIjIiMivjW088sW1j/dZtAQAAAAAAAGrgLnsEAAAAAAAAMC0UqwAA&#10;AAAAAFAb2/Q2wKe/+bZ89rMP2NMzvf/+h85ct7PDHiUiIr3+WvJ/XzaL5vKswxSyvvff/1B+//f/&#10;RkREDn7xCyPTfOtRRdenr2dpeSVZV9Y6bFnr9O2zKo7/OI+9eNYhKfssdJ2PPnot6NirPOs0X0vo&#10;8c/z+lz7LPTYi2edrnXIlI9/6Ppcx14867AVWaf53lcHv/iFXOtRWevz7a/Q4+9bn289+lp8uTw0&#10;m7UOW+g6Q49/kfWN672vfOv17bNxHn/fOpr43u92dowcD+Vah63IOsd1/LPWZ++zpeUVOX36bpGU&#10;c8bHtz57HaqK4+/bX6Hrq+K9L57jn7UOW9Y6XftLAt/7aZ81rvVUcewl5biErtN1/H3rMBVZn+vY&#10;S871qDzr8+2zkOMvnnX61mH+3ld2Nkvo8XdtZx6uYy+eddiKrLOK4+/bX+M89pKynrLvf/O8+f73&#10;fndkmvLtr5D1SYnjX2R94zj2kmOdvuMyzuPvW8c4jr0e820b67du9/pr0u9/bM9XSqdz35YXMO71&#10;VLEOEZHDh38lv//7fzNy8k5iPfp6zC8sk1qHqYr1VLEOmdB6Dh/+1ciH5CTWYb6WKo9/FeuQBq/H&#10;PvYygXWI9d5Xly7tGet6qthfUtF6qliHVHT8p/Xelwm/FjXudUhF6+l07tvypXXc65ApHv+nv/m2&#10;vPbab4zMU5a9Dqlgn8mE1lHFe18cx3/cn/vi2F9SwWuRitYhE1qPffwnsQ772Ff13pcJvJ4q1iEV&#10;rcc+9jKBdUhFx7+K/SUVraeKdUhFx7+KYy8V7bNJrkOXPVKsiqI5iaI5e95UvmqZveGqV7LSJkYu&#10;zzpMIet7n5ZVqXzrc61nnMdePOuQlH0Wuk77gkVS1qHeL/hXJPO1hB7/PK/Ptc9Cj7141ulah0z5&#10;+Ieuz3XsxbMOW5F1mu99pb+88span29/hR5/3/p869HX4svlodmsddhC1xl6/Iusb1zvfeVbr2+f&#10;jfP4+9bRxPd+l5ZVXr712etQVRx/3/4KXV8V733xHP+sddiy1unaXxL43k/7rHGtp4pjLynHJXSd&#10;ruPvW4epyPpcx15yrkflWZ9vn4Ucf/Gs07cO8/e+srNZQo+/azvzcB178azDVmSdVRx/3/4a57GX&#10;lPWUff+b541dQFK+/RWyPilx/IusbxzHXnKs03dcxnn8fesoc+zjeEPieMNdrHJVxwAAAAAAAIBJ&#10;setSdLAOAAAAAACA2qBYBQAAAAAAgNqgWAUAAAAAAIDaoFgFAAAAAACA2qBYBQAAAAAAgNqgWAUA&#10;AAAAAIDaoFgFAAAAAACA2qBYBQAAAAAAgNqgWAUAAAAAAIDaoFgFAAAAAACA2qBYBQAAAAAAgNqY&#10;eLGq11/bMtRFVdtSx9c+TewHAAAAAADgU7pYtbS8Yo9K9Ppr0u9/vGWY2/6u9Pprqdk048jptmUV&#10;TpaWV5KhqEf2vSNz29/d8toXFq/bs44IWZcKzVaV0/3+9DfftiflUnR9ptBsSK7MeROSkSnkpES2&#10;7TkJzM7CeROakxLZWchx3riF5qREtgm5aZwzUiLb9pyUyFaZm8Z5E5qTEtm256RENiTXpPMmNCcl&#10;sm3PSWB2Fs6b0JyUyDYlp7ZtrN+6LcMiQrezw55eihYmomhOomguGd/vfywiIp3OfWNfZ166bZPY&#10;hjjekF5/TeJ4Q0Qkef1xvJGMm8R6m2CS+x0AAAAAADSPXStIWlZNsnAQRXPS7exIho31h0WMolXb&#10;aKEqiuZkY/1hGZzdLd3ODhmc3S0b6w9TqAEAAAAAAPAofRtgqE7nPpEW9l9kFqoGZ3fbk0UmXBgE&#10;AAAAAABosuQ2wEmwm3GZFhavSxxvOKdJym2JvvGSUvg6EG0fuQ1RUrYtbfl5+Jabl+81+Jblm188&#10;Gd/rSxvv4ppXPPPrvFrI02KeHhN7Wa5liGM+5Zrfntf3+gAAAAAAwHTZtZRPdTvHjuuEA9F2e/5S&#10;zMKEuexef01On/6lRNGcfO9PHxjJ6HS9RdDOucab03Sd5vDq6VtbMq5tW1i8LqdP/3LLvEW4lpuX&#10;rt/e/njYz5W9vLTX7Mr49l/WeHu5rmWnzS/D/dLvfyw3bvxaRERu3Pi1c1m+ZdjzKd/85rzjOK4A&#10;AAAAAGAy9FpdG5ncJcYFv6uFyjjEww7HddDCiN3aqQwtUETRnHQ6920ZslrVaEsv7V+raj3j9kFz&#10;u3Uf6etz8WVsevB1/ytXococb+9Lc5qPuU3dYV9l5rbZ09U41ynGfgUAAAAAAPVl1gYq6bMqHraq&#10;0cEcPw5moUc7M7eHNGahytfPVFW0WKbD4OxuiYZPEvQVE+2Mr1hljtd9bx4Dc7quyyw26aDFo7Tt&#10;MY+DMrfN3GY16XUCAAAAAID6q6RYZbZ40SGrABMipCiht5DVoVDlE/K6fLTocyFeH/lXx/toq7i5&#10;7e/mauE0DuNa5+Ds7pHWVgAAAAAAoL4qK1bZLWW0MJRVhKhKXQtV42bfCui7BVD1+x8nxSLzWE2y&#10;+DOJdYbmAAAAAABAtSopVvlk3dpVpYXF6/aoVnLd6mePd9EWcRvrD8vG+sOVFH+msU4AAAAAAFA9&#10;s0Yx1WJVHWiRJjaeIjcO41zWuGmRUFstpd0CqMUiuy+oSZrGOgEAAAAAwHT0rAf/TbVYNe6CTsjy&#10;zL6qtKP1MrRD77T+uHzjfcpuk82+5c/+uY2K7nMAAAAAADAdlRSrtHBjDuYT+OzWM/qzVtV08BVt&#10;zALRwuL1LevKKlRE0VzSwmoctwP6tl8Hs1pos/dV2n4KZd/yZ/8sOV5DWebrVJNa58Li9dR9DgAA&#10;AAAA6qN0sWppecUetUUcbySdZesQxxvy8MP/i7cAY96qZmZERN5//0Nr7tHb+ex1aaEibVsHZ3cn&#10;yzCLGkvLK8mQVzR8+qFY26+Di1lwc71mV0HJJe926vbpv65c2mvQfeTK5WG+TnN/Z62z6Pp6RpHT&#10;dd7kUXSdEnjeqJCMTCEnJbJtz0lgdhbOm9CclMjOQo7zxi00JyWyTchN45yREtm256REtsrcNM6b&#10;0JyUyLY9JyWyIbkmnTehOSmRbXtOArOzcN6E5qREtik5tW1j/dbt3rC1T5mnrfmktWbJWpcv68v5&#10;5j8QbXcWe3r9tS3Lco0L5dseCXgNafO7pvnGm/LO4+LLhSzTnt+eruz5VNY6dXlp8wAAAAAAgOno&#10;WXWpiRerAAAAAAAAAB+7LlX6NkAAAAAAAABgXChWAQAAAAAAoDYoVgEAAAAAAKA2KFYBAAAAAACg&#10;NihWAQAAAAAAoDYm/jTAXn9t5Oe8y+/113LPW0ZV6ymjCds4S6o8HuNeV57l2e9ZU1bWZC8nTzbP&#10;9rmE5HT7iuTM15SWs1+7T9oyxLGcrPlD2etJM6ltAAAAADC7elZdaqLFKl2uLYrmZHB2tz06sbB4&#10;XeJ4I3O+sib1usepCds4S6o8HuNeV57l+d6zKormJIrmvHkZLiOONySON0bGp61Xcm6fS9Gc6zVm&#10;ZV2vybcvXMv38a3XtT5Jmb+MItsrE9oGAAAAALPNvq77VLdz7LheFEXRnByIttuZYOZyn3zyHhER&#10;uXHj13Ljxq8ljjdk1667Zdeuu0cyvf6anD79y2ReERnrNpkm9brHqQnbOEuqPB7jXtfi4l+KDJfr&#10;KzbY71ktyETR3Mh08bwv9QPmxo1fb1mGb50yXO4fHLkpMiwCuZbtUjRnFmY6nfskiuaCXpOk7Av9&#10;v7nv7P2on22uYrxrfXn2Yais7dVBX2u3s2PL5zYAAAAAlGFf/1bSZ5VeZA3O7paN9YeTC5+e49aT&#10;bmeHdDr3JcMkLs6AWaOFBt/PNn3PmsPg7G7pdO4TEXG2xInjjZFC0ODs7pF8GtdnQZZef00WFq/b&#10;o73M7dtYfzjZro31h0WGryltv0TDlp66L6Jh4cnF3nfmoOvQfWkqsw/LsLfRHpQWrgAAAABgku4S&#10;o0A0yYshk17opRWs7IskAOEuxOupP+elnxXiKDDpMot8lvT6azK3/d3UIpEtjjdkYfF6UtTJWzzR&#10;7XUViXyvSYzCnr0e/bnItmtxTYuBtpB9WAXd13XaJgAAAADttW1j/dZte+S42PccmvSCU4atHGy9&#10;lA6TXReUknEh5cpoMzPX9rnmV/a8kjK/a94i0vahTndxzauKZkLm73Z2jOTseX3LFMe8Jleu7Pyu&#10;ecQzn54zdgsTc17f8sSxTOXKpJ2fRc1tf1dk+F4z/2/LOt8kZR5d7uDs7pFiWNZyxCgWuZZr05wW&#10;fC7E67lyaa9bUqb7xmdNs5mfeb6WWUX3YRWyPqsBAAAAoCz7OvNT3c6x4yIiS8sr8tnPPmDPnykt&#10;Z17Y233B7Np1d3KheiDaPtIHinkRa+d0mi7bHrQ/mTwZ7TfG3j7f/DqItV1p89vz5mHuU12OvY0S&#10;uN6Fxety+vQvt8zvy6StI443ZOcD/3bk+Ov8dkaMZWct05xXxcO+iXzb7uv/zLUeybktOt/S8oqc&#10;fm3zfNVzRvtds+dNW569buXL+M5PH997sTcsskXD/o/MZevry3O+Kd0PUTQn/+v/+j/JZz/7gMTx&#10;hrx6+paIiLx6+tbI63C9l5eWV+Spf/IPRIaFmQPR9lzrNnPf+9MHZNeuu3Plnv7m2/Luu/9Zsg9c&#10;7P0iOXKujLKPxx8cuSk3bvxaOp37vMsqsg9t9vryysqZ220fw7ScT2hOSmRnIff+Bx/K+x98WDhf&#10;Zp1tzkmJbBNy0zhnpES27Tkpka0yN43zJjQnJbJtz0mJbEiuSedNaE5KZNuek8DsLJw3oTkpka17&#10;zr6um1rLqrTpvvFiPSnQbJmgL2wcGV1/2fllDC0i0vaFb716YWu3gvDNr+zlS4l9J1b/Nq55fMuM&#10;HE+BzNoOV8a3Hvt19hytmlz7UIs+ru3QZfrWKZ5lSo7XZu/jonT5uhxzG/PuM+Xb3+ZxF+tWOx2f&#10;9TrSzvU0eXKh87jGZWVc0va5Gsc+HLeYVlUAAAAAKmBfW1XSwfq4aLFAL/i6Rt9WrgtrCcyoyOpk&#10;Oos9f57MONjr1YvcnqMII475fdtadt+ZGRd7O3x9maVthy9jstdjM6fp4NqHXeN1Zy3Tnn4g2p5k&#10;8762rH2cVzxs0aXbqf/qeJd42JrHHnRbXa9Z6YeLvS/T1tdmui/FUSj1qcs+NPvQAgAAAICqJMUq&#10;34V+HYVcxIdk4nhD5ra/mwxZF4paMNGhLUL2XUhGMnK+ab7xeZnHTAezhUuIeNgiRc8dbd3kU/Y1&#10;+Oh5aC/fVTgzRdGcdIyncpqDr78lMYp0Ji28pRUU20xfc6dzn3e/mUL2oX3+Zg156fsg7fZDAAAA&#10;AChL/0iv10J3idHcqshFzDjU/ULILi7oxbp9Ians1ihZBQpMn5779lBWPLxdTpnFH9/5MwnmNriK&#10;Fb7zUwsmriGNrxjjG1813+uVwGm+8apntJzL2nfKt698433ncNqQ57Ne54k8t4QCAAAAwDiZ10xT&#10;uw3QvpCvoyiak431h5PBd7GuFUBzSGsFgfrQwpR9/Dolb3uKhrf16bmTdUvkpOj7zC6kmuNnge73&#10;tNer08xjlJVzZcxpen65po+L6/Mna8izPVVsOwAAAAC4TK1YpUWcskWBSSpSRNNChA55+lLCdJnn&#10;oH38yqpDaxSzZYxdrOgYt6TNyvmZ9nrNfWXz5dIyUnHLJPv8zRqyNOGPCQAAAADaayrFKvPpZ3ku&#10;nJTOq3/xN/laPqRlQtgXrMo3vo5c+8q1/Wn7zrWMcXC15jC3w97OntG/VJFzyRTyWkIy9rZLxj4u&#10;y2z14xvM+crIeh1lj9E4pG1j2vZpscbeT/qzq5jTG97+JyLep//Z0rZPMrZx3MxCLgAAAABUwbxm&#10;/lS3c+x4bDyOfpz9R+lyRUQ+uPE30u9/LH9w5KbcuPHrpFC1a9fddizJ+bYnNm6v0f+bF455MubP&#10;dkan6zL1/4uLf5mMM+fXgkkcb8gHN/5mZJuiaE6+96cPJPMWpeu2tzFtWtb4Gzd+vWVbT5/+pYin&#10;/zCdx/y/7gffOuzxJp1HhueF/ry4+JciwwtkV1bn0203t9uVydqWA9H2LcvU//vODV9G5zGnmT8X&#10;3cdp25CHmf/TP91pTxYRkV277pZ+/2O5cePXciDaLrt23Z2sO2Sd4nkdacdVizo63LjxaxHrvIiN&#10;/VskZ2f0s8beRnP7nnzynpGMzqPriI1zL/a8B0QkWWYUzW15LeZg58SxffY2ujLjZK4/b6ENAAAA&#10;AMowG6IciLZXU6zSizy9oIyG/fm4ClWSUWRwFQW0+PXkk/c4Wx24MrHRSsJeT9r8rv5etsm2LRek&#10;WQW5vNL2hW+ab7xrHnNb/8mTv7llW137Im1/+9ZtMpdjLlc8+1c82562HeZ8aduya9fdW46dbos4&#10;zg1fRobb6Npf5rbm3cdZ25Dl1dO3JI43chU34nhDPrPrb8kBoxAXss601+E6rmaRV/eRiGw5L3QZ&#10;uvy8OTOjXNsonu1TRc89s1WVvU32INbyXduXZxvHqci5AwAAAADjoNc+ei26bWP91m29+JvExZB9&#10;61Pe5ff6a5nzmsvOmlfZmaz12POnCX2tWdK20TfNN16FbGvefZFn3f3+xxJZffmkZUx5t0NybIty&#10;7Y+sbNZ2uJaZxV5m1jakyZu157N/DmG/Dh97H/nYy8iTszM2XUbWfKZJvy5T3nVNwjjOAQAAAADI&#10;q2fVpSZerAJsnG8AAAAAAEDZdYKpdLAOAAAAAAAAuFCsAgAAAAAAQG2ULlYtLa/Yo3ILzVaZW1pe&#10;SYaiQjJSIiclslXnQpVZX2g2JNek8yY0JyWybc9JYHYWzpvQnJTIzkKO88YtNCclsk3ITeOckRLZ&#10;tuekRLbK3DTOm9CclMi2PSclsiG5Jp03oTkpkW17TgKzs3DehOakRLYpOUWfVZgKOnAGAAAAAABC&#10;n1WoCwpVAAAAAADAZWItq/K0nHHN4xqn0qZJjukA2qXXX7NHJYp+FqQty2QuN89nTp550pTNl5G1&#10;T0K2K22Z9vLyvva88wEAAACoJ7su9alu59jxON6QON6QKJqTA9F2O1OYrkREvMtzzeMaZ88fxxvy&#10;5JP3jEwzp4sjC6B9Fhavy+nTvxT9/HINrs8KF/PzJWuQ4WdMns+cPPOkKZsvI88+kYLblbVMyfn7&#10;wJR3PgAAAAD1pdcEWpeayG2AesGgFx8uoRcX5kUNgNnU668lH2Sdzn1bhiiakzjekF5KKx5Tt7Nj&#10;yzLMQUXRXNKCZ5Kfc3Xi28edEi1xfcs0l6f7TPehTxv2MQAAAIBREylWRdGcSMpFnI6Porlk3iLy&#10;XoACaCctLg3O7pZuZ8eWIeRzxV6GDubn1eDs7mT+SX/O1YUW6FxDUVpY8h03k7nf2r6PAQAAAIya&#10;SLFKjAs5V2HpQrwuYsxTFK2rANjFjUlYWLyetOAyC1Vqkp9z2npMhp95vf6acz1Kp6fN0zS673Rf&#10;2sruYwAAAAD1NPFilYv+dT3kYlOXu7B43Z6Uqk0XcAAmTwtVMmwJ5DKpzzmzbycZFqv6/Y+l3/94&#10;y2dZr78mc9vfTab3+x+PbPs4mIUwe/0h8i5P953vVsAy+xgAAABAfU2sWOW7yNALk7SLvDTm7R5p&#10;FzmmhcXrzos8AHDpGa2aZPgZ4vr8mNTnXHd4m6PmI6OPJ7Mw0zM6F9fpkdFf1zgKVmYRzCyGufZH&#10;GnN+e3lz29/1Ls/3eV92HwMAAACor7vEuDCa1F+nzQsms4+RUL4LRJdxXbABaI6y73n9TDSLP1kF&#10;70l8zpnFKle/Troe/fzudnbI4OzukYLVOJidoOfdH2nM4ltn2IG9b3m6D+xjOo59DAAAAKCekpZV&#10;9kXQOOhFiNnfiF5glFlfZLSuyrod0LzoLLNOAM1g9jNV5j1vFn/MgoptUp9zWbQQ73qd4yhY6Wfn&#10;xvrDyb7Isz98zM9iu4P1jfWHRTzL09fmK1bZrx0AAABA803sNkBxPHp8nLdtaB8ycY7O1vWCCEC7&#10;ZXWIHkoLLeK4HW2Sn3N5+NbjG1+E73MzbX+kSfssTluevhadVvU+BgAAAFCtiRar7AuJcd+2kXZx&#10;A2C2TKpQlcX+PBv35xy23grIPgYAAADaLSlWPf3Nt0en5LS0vGKPGmEWlOzbNrKyPpozbw/Jal0l&#10;getbWl5JhqJCMlIiJyWybc9JiWxIrknnTWhOSmTHncsqVPlyWfLmXJ9zjz56zZorW5POm/ff/9Ae&#10;lUvI+uxbAe3fJVlC1ikNyzXlvGlKTkpkm5CbxjkjJbJtz0mJbJW5aZw3oTkpkW17TkpkQ3JNOm9C&#10;c1Ii2/acBGZn4bwJzUmJbN1z3c4OOXz4V8l3/G0b67du94ZPlJpEv066bJW2jrTt8E2L442Rfqvs&#10;6QDaLatQNS6+zyBzmnLNEyLPOl3T8kwva9zLz1repPYxAAAAgPqZ6G2A4vjLt/bvMi6R0dm6T6+/&#10;JtwqCLRPSKHK93ngGy9WocT+THONG/fnnIuu09Upedb25hWyP3Q/urK+8WK8Dnt5yt6n9s8AAAAA&#10;2mPixSqx+hXJKiyF8F3ciHFR1fc8Fh1AM2mhSoafK2aRxFcU8X0emOMXFq+PLGNh8XpSSNHb/Vwm&#10;+Tmn22u/Jt2eue3vFt7eLLpPzGVnLd/cj0X28dz2d0UcyzPZ+9T+GQAAAEB7fKrbOXZc+3yKormJ&#10;/LX6gxt/I3G8IZ3OfanLT9uOtGm7dt0tcbwhN278esv0A9F27zQAzdTrr8np079MftbPB3sQqwWO&#10;+TnyvT99IBl/INouB6LtyWeVOehnx5NP3pNaGM/7OVeELsf3mlzT825vFteys5Zvf97m3cdS4La+&#10;ce9jAAAAAPUz8T6rVK+/lmvZafOlTZOM6WnTADSP2WrHx/Wez/oscC03bX5T1rLL0O3yLd/cbt88&#10;oex9krX8rP1QdHmmrGUDAAAAaCbzu35lxSoAAAAAAADAZtelKumzCgAAAAAAAMiDYhUAAAAAAABq&#10;g2IVAAAAAAAAaoNiFQAAAAAAAGqDYhUAAAAAAABqY2JPA8zzeHHfPPZjzU2u+ZVveco1PW1dys4A&#10;qA/Xe7jsezbvMl2fKbY886Qpmw/l2gcuodvmWr69rLyvPe98AAAAAOrJrkt9qts5djyONySONySK&#10;5uRAtN3OFKYrERHv8nzz6HjdJnuw57dzRaZnrStrnQCmK+09vGvX3bJr1912JJNvmeL5rLLHm/LM&#10;k6ZsPpRvH7gGCdi2hcXrcvr0L1OXlfe1550PAAAAQH3pNYHWpUrfBri0vGKPSi4Y9OLDxXVxEccb&#10;yfhO574tg+b+ny//j0mmjG5nx8jyo2hORESiaC4Zd/jwr+TRR685X2eWkIyUyEmJbNtzUiIbklta&#10;XkmGokIyMoWclMiOK6efMeZ7NormJI43pGe03LFzacxlHj78q2S5dsudrM+5peUV5+dcmrqcN/Zn&#10;oz2oKJrbsl+yPP3Nt5NfQvZyzWXpPtN9KJ5tzbOPXbk8mpSrw3mTR1NyUiLbhNw0zhkpkW17Tkpk&#10;q8xN47wJzUmJbNtzUiIbkmvSeROakxLZtuckMDsL501oTkpkm5JTE7sNcG77uyIisrH+sD1J4nhD&#10;FhavSxTNyeDs7mT8wuJ1ieMN73bodto5c1pW1jddcs4DoB7SPg+yPkt8NOdapkvI51wRdfxMKrqP&#10;TLpPREQGZ3cnfyDw0XX55h3HPgYAAAAwffa1T+mWVT56YWG2blAX4nURYx6lLRR8F2U63teSAcDs&#10;0BY1rs8L+7Mlj15/rXARJuRzLi/dHhl+5vX6a871KJ2eNk9ZZQpVYuyTjtGSNY3Oozlb2X0MAAAA&#10;oJ4mXqxycV1k6gVWWk4yLg6rMK31ArjDLFhnfWYUFUVzI4WftPd82rpdn3N59Yw+o8S4Rbrf/3jL&#10;9vT6azK3/d1ker//cVJUGidzmSGFKrFu2cuzf3Xfac5WZh8DAAAAqK+JFat8FxlZRSnfeJU1fZL0&#10;AlJvYwEwHWYLnXEziz5m8cdVVAn9nMvSHfYZpfnI6N/JLvLrunV6ZPTZNa6Clb0s3/5IY+fN/Tu3&#10;/V3v8nx/oCi7jwEAAADU18SKVSbzIkX/3+QLDL0QBNBOZnFIiz99R6sm07g/57qdHSPFqm5nx5YW&#10;RLoeLWJ1OzuS/p3G+TmlxbMi+8Nm38qny9OCo295ug/swts49jEAAACAepposUovQsyLFL3AsC+6&#10;msC8YGvi9gPIFg37YzKLP2ZBxTatzzlt7aSFLNOkClZ59kceG+sPJ8vrdnYkHdS7lqevzVessl87&#10;AAAAgOa7S4wizLi/9NuPHm/DbRt6cQWgnVyfT/oZKY7b0ab9Oedbj2/8OKTtjyyas6UtT1+LTqt6&#10;HwMAAACoVtKyahIFGPtCgts2AIyDXSCaJvvzjM+58bNvBWQfAwAAAO020dsAxfpredptG3kvPnW6&#10;zg9g9phFCvv2sGnI+zmHMPatgOxjAAAAoN0mXqxS5hOrXPJcfJrji/5F3bfMoly3qACoXtptY2nv&#10;d9f8eaQtU2V9zk2Cb7t84/PK2k9py0/L+nK+8Ur36dz2d0d+BgAAANA+Ey9W2X/5TmsRlXbxKcb4&#10;tIsU1wWPtnaIHB0RF9EbPiZ+YfG6PQlAxbrDp+XFVifiC4vXve/3PO9h12dI2jKl4OfcuPhev+TY&#10;3ixZ+ylt+QuL153ZtO3N8xlt71P7ZwAAAADt8alu59hxGV4sTOrLfxxvyI0bvxYRkT/905325MSB&#10;aLvE8YbEw8eiyzAbxxuyuPiXcuPGryWK5uR7f/qAHR3JxvGGfHDjb7Ys68kn70l9jTp/FM0559Pp&#10;+lpc8wCojvk+l2HLJn0Pdzs7ZNeuu0fmT3sP+z5DspapzOWmfc4VYW6P/mxus/36i2xvGt++yFp+&#10;r78mp0//UkTEuY9d26vLlIzP6F277h65TXxc+xgAAADA9Ol1gP7x+lPdzrHj+ld0c4Zx0guUTue+&#10;zOU/+eQ9ItZFml7YdDr3OQtVateuu0cuhuys7y/2SufPKlb5CmYAqqXvU31vakFbW/HYst7Drs+Q&#10;rGWqIp9zedmvTz/PdLxret7tzeLaF1nL1yKX7w8Lru3V15TnM1qG2XHuYwAAAAD1YH7H37axfuu2&#10;FqvyXiyE6PXXCi/bvFWkSNa+xaRoNm3+rOkApkPf91nvzzzv4dDPkDzLDpX1+kI/L7PY+0JyLD/P&#10;fgjd3jzLBgAAANBspfusWlpesUc5uS4usrLdzo5kMBXJmdmsnDi2c2l5JRlc09PkWZ9LaE5KZNue&#10;kxLZkJx93hQRkpEp5KREdhI5+/1uMnO+eUy6rEcfvZZrflX088aWdt6kvT4RSbY1bR4X17pM5mep&#10;ufy0XNo2aM5eXh5LyyuF5ldp25qmSTnfeZMlJCMzkJMS2SbkpnHOSIls23NSIltlbhrnTWhOSmTb&#10;npMS2ZBck86b0JyUyLY9J4HZWThvQnNSItuEnJmprGUVAAAAAAAA4GLeRVG6ZRUAAAAAAAAQShtR&#10;aXchFKsAAAAAAABQGxSrAAAAAAAAUBuVFat6/bWRYRImtdyi6rIdbcS+hU/IuRGSKWLSn3lFZW1H&#10;1nQAAAAAqMLEi1VxvCELi9el3/94ZFhYvC5xvGHPHsy+v3Fa6rIdbcS+hU/IuRGSyWth8brMbX93&#10;5DNvbvu7srB43Z61MlmvV6dPcxsBAAAAQKooVvX6axLHGxJFc9Lp3Cedzn0SRXNJEct34QQAecTx&#10;hvT7H9ujM2kmJJvGLMTr514UzYkYxfs6i+MNPpcBAAAATNVEi1VmoWpwdrd0Ozuk29khg7O7pdO5&#10;T2R4ociFEYBQF+J1e1Qmu1Wn/XMo8zNvY/3h5HNvcHa3bKw/nBTq6/yZF0VzyeNiAQAAAGAaJlqs&#10;0hYLrgsfvYCTCbRsANB+WvQJ+fywC1z2z6F0W/SzzaaFetdn4rR1Ozuk07nPu+0AAAAAUJWJFavM&#10;lgp6C4zNHO9q2eBrfWCP19YMYlzA6mAzp/nmMfmmu8YX2Y6i8m6zb5pvvFjTfMvPM48U2E4xlpln&#10;/p5n32I29fprSV94ITRntvAsS89HXaZPVqEqz/tBxvT+ScvYiqxP+ebxjTdVsZ4i6wAAAABQnU91&#10;O8eOx/FGcuvKgWi7PU+QV0/fkjjekE7nvsxlxvGGfGbX3xqZr2e0mEgbrz/fuPFrERG5cePXoq9H&#10;L840r/Oa03X44MbfbNlOe11p44tsRxG63NOnf7llm3ftult27bp7y7ySY3vtaXG8IX9w5KZze/PM&#10;o9PybKe5TNfxsOdP27dibWccb2x5jWgfPcZRNJcMcc7PsDjekFdP3xIZtnQy3xv2eVqEnpN5tsGl&#10;11+TxcW/3PJ+SPtsst8/+lq2ybbktaS9f8z3UJ7PCd/67PnNjD3dN96cnnc/6Pyu5fnG6zTXOuzP&#10;HgAAAADV0O/kej01sZZVVdFbV7SVlnZorIOrFYM5j17k9kv2nRWyHVnMIpFrm8d165IYLdvStjdt&#10;Hi0UubYza79mzZ+2b3UbzItpO4926g77wHOdq2n0fdMZtoDSf8f5firKLKzY74esc9p8P4ijH8C0&#10;94/5Hsora31llNkPeaWtY5rnAAAAAIA7Gl+skuHFmHkhlnURa84zOLs7yZZVdDuymBdUrg7qQ5fr&#10;s7H+cOb2uuYxC1X2dupFoO8iU19H1vy+feuaDqSxW9vovzp+GnTd5vsrz2eT/Z7zdeLue/+Y76E8&#10;7PVpwWpcfPvBLIyNi/3ZM4nPVAAAAABhSherlpZX7FG5lcmGeP/9D+1RIlbfWS7vv/9h0LaGZGSY&#10;0wtN3wWUa1wZhw//yh61hevC1HyNuh97wz5g5ra/m7TGsoUeizRZF5xljkdRS8sryVBUSEamkJMS&#10;2WnlzPPRLN4o+3wNXZ8UyJrvdfu8yXo/mNPzZmx5t1M86yvK994394PNLIzZhew88myr63MjT85l&#10;GjnzvCkiJCMzkJMS2SbkpnHOSIls23NSIltlbhrnTWhOSmTbnpMS2ZBck86b0JyUyLY9J4HZWThv&#10;QnNSItuUnCpdrDr4xS/Yo3Irkw3x2c8+YI/K5bOffSBoW0MyUiJXRui+Mbe13/9Y5ra/m9yOp1wF&#10;pND1ZbHXYwrdryG5g1/8QjIUFZKRKeSkRHZaOb3NK4rmRIuqvf7aSKHVlQsRkp2F82ZS7/00rm3V&#10;2wrNwebK5TGNXNvPm6pzUiLbhNw0zhkpkW17Tkpkq8xN47wJzUmJbNtzUiIbkmvSeROakxLZtuck&#10;MDsL501oTkpkm5JTpYtVgE37gdlYfzi5nQeoAy2iah9IOmiLKvv2ObSP2UrLPAe0eAUAAABg+iZW&#10;rMrbD4xOt5/WhObRApX2AwPUiXmLnxZUzUHxWdR+3WH/Xvbxz/p9BQAAAKAad4nxl+ZxFhjS+oFR&#10;rv5jMMq37+BGywj4mE8B1IKqOWjBIvSJcPr5mVXw8J2jvNc3+faDb3wZruPvOz4AAAAAqpO0rBpn&#10;oUqlffnv9ddkYfG6iKdDXZ+sC5as6S5ZmazpLiEZU3f49K443kj2k8m1T1XZdYdyrTdtO8dtYfE6&#10;t/LAK6sVZ97WoGn0s8z1nhXPOWq+1+1z1/WeKmsSy0xjr8/+WaXth4XF6xIPnzia93eVbz3i+VxK&#10;mx8AAABAtSZ2G6A4Ci7aia1esImn822TXthpzndB4VuXi14Mmct0XQT5lpl2MevLhPAty3XBmzZ/&#10;2vaOg2+9vu0syzwnVK+/5j030E56DpjH3nxvm+eHeW74WnHmaQ2axXwvzG1/N3k/LCxeT56O6fqs&#10;0XW7Pu9c84fwvU8nxbW+tM9wKbkfXBmX3vAz0f6syrMOAAAAANX4VLdz7Lg9cpx27bpbPrjxNxLH&#10;G8lw48avJYrm5Ht/+oA8+eQ9dkTEaOVg51QUzW1pIeFalziWdePGr7dsS7ezQ3btuntkeZKyTPFs&#10;g6RkXPOm2bXrbueydJv/yZO/uWWbXfMr1/bqPK5pKs88rvWmbadvmb7x4jiO+toORNvlQLR9ZJ12&#10;Fu2iBQfzXBORkfe2eX68evqWxPGGdDr3ZZ4bcbwhn9n1tzLn83nyyXuSbdLt0e2LojkZnN1tR5zn&#10;dtpnk87jOtfTprnepzJcf1rON803Xtnry/oMz9oPkaPQ6Msoez3bZNuWfZC2rwEAAABMnn1tsW1j&#10;/dZtGV78TfIvyvZf8Iusy8x2Ozsyt9We3xzf738sUTQ3ctGTtixlLzNrG8SRKaPo/rPXnba9adNU&#10;nnmk4Hb6lukbb9L12PPlyaId7HPNxX7/5zk38s6Xh/0+zCNvJm0706ZJyjrScr5pvvEme30hmTzs&#10;TNp67PPHNx8AAACAapjf37dtrN+63RsWcbJuyWu6WXmdAAAAAAAATTXRPqsAAAAAAACAIihWAQAA&#10;AAAAoDZmqljV7ezgFkAAAAAAAIAam6lildCJLgAAAAAAQO2YD0EqXaxaWl6xRzn1+msjgxTI2tJy&#10;9hOeTE9/8217VKal5ZVksKWtSzzbmZURTy6v0KwrZx8ze/Dl8qg6JyWyIbm08yZLSEamkJMS2XHm&#10;7PPS9R5z5dLocp7+5tvO5eXhW2fa8vScSfus8uV1fb7pPr7tzFJ1TkpkZyGnQ1EhGZmBnJTINiE3&#10;jXNGSmTbnpMS2Spz0zhvQnNSItv2nJTIhuSadN6E5qREtu05CczOwnkTmpMS2brnesMH4un1zMSf&#10;BqjLdomiORmc3W2PDraweF3ieMO53HG/xpDlpW1f3aQdN1XktQPjFscb0uuvSRxv2JMkiuak29kh&#10;UTRnT0rlO+9Dl2fL87mhnxOuebLyWdMBAAAAoI7sa5nSLavSmBd+nc59yaAXfHqxOQ7mRes4lzsu&#10;dd8+nyiaGzl25sDFMKZJ31P2ORpFc0HvsbTPq7TCWAhXQUyGnw3jWgcAAAAANNVEi1V60aWFDR0G&#10;Z3fLxvrDYy14mK0etBVEndR9+3x0W10DMC1moWpwdveWz5fQgpWIjH15Pq6i1DiXDwAAAABNNbFi&#10;lXkx6Sts+MaHGpzdLZ3OfbW9xa7u2wc0RXf4ZE/feynkdj1dpis7iYKVazmuAhYAAAAAzJqJFauU&#10;68IvjesCzifvvK5b8NKyOj1rPlVk3jSaD1menSmSHRdznWnbb26rbx6bncmbQ3uNu9gtE1qmj33L&#10;3yTPafu94xoAAAAAoC4+1e0cO64XTVE0Jwei7fY8QQ5E26Xf/1jieCP3BWDP6DMmaztc86aNu3Hj&#10;1yIicuPGr0cuEs316LynT/8ymUeHXbvull277k7mtafrYK/f5No+e5rus7R1m3r9NVlc/Mst2xA7&#10;Xl8Ruqy854RufxxvyKunbyX7UIxtiOMN+YMjN3PtX5V2TKTg6+sNi5ZFMmimoudvHn9w5KbIsJVV&#10;KPPcFRH5zK6/lWzf4uJfigxvm/Zte9brck0335tpgxR8PwEAAADAuNjXMhNtWdXp3CciInPb3831&#10;l3u9UPJ1PmzyFX1s9q09kdEZs1lEMy/ozHn01p8L8bqx1FHm/DLctjyv18det29ZZvFLM7oN46Lr&#10;N4c05gnm2se+/etabtoxKUqXVfbYoBm0+DIuC4vXRQJaivrocvT9q+dk3vev632p7y+bfga6BhWl&#10;3K4NAAAAAFWbaLFKL5JkeFE2t/1dWVi87i16mBeC5kWXfRFm/j/PxWPX0bm5fWFmFn3MDpa1nyl7&#10;fhVZHTznvdj00XXputOKObrNG+sPJ5lxbIMpHrbUMgfXtpjMfajMQpW9f9Neozj2cZ5jbgvNoXkW&#10;Fq8n55rvfVuEubwyrapMUTSXnI9aSJUCtyG63pda2HUxPx90MOcd1+sCAAAAgHGYaLFKhhdJWpAQ&#10;6yLLVZzQQou2ZNILOXNenTauoowu21eUco1Tky6A+JZvbvMkRUaLJh3S9kfWdPMCvddfk7nt73ov&#10;sJVvHxSVVXhE8427sDTu5Zn0PNRCVZHz3PW+7BRodWj+AWDcrwsAAAAAypp4sUqMljEb6w+PXFC5&#10;ihT2rYD6b2z0q6Ljsm4BRHmR0RJNhzL6wxZ2WrBUVRWRqlgHpmPchaVxL89mF5aKnJuu92U3Z+tB&#10;/YOBGE85BAAAAIA6qaRYZepm3PplXjjZ0y7E6yMFLi6ymktbgmysP5zcxgiEGndhadzL89GWkZFx&#10;W+AkxfFG0v8WhSoAAAAAdVV5sUqlXSTpBZz+9d/8edy3AKJaWqAaRystQCZQWBr38tJ0h33MTXo9&#10;YhWqitwyCAAAAABVK12sWlpesUfl4roFUNm39x2Itm8pYNnzjINrm5aWV5KhqJCMFMzZ21wka2pT&#10;zm6Rp5aWV7zT0uRZp63u540pNCclsuPK5S0smbm0c8Benr2+IvJmzaLt0vKKvP/+hyPT88pan/lE&#10;Q3udIarOSYnsLOR0KCokIzOQkxLZJuSmcc5IiWzbc1IiW2VuGudNaE5KZNuekxLZkFyTzpvQnJTI&#10;tj0ngdlZOG9Cc1Ii25ScKl2sSqOdaNuDXhA+/PD/4mxdY//FP4rmthSn7Hmy6Hq0s3bzglX7etGW&#10;B+a2nj59t5w+fbexpHrwbfPp03dvKWDVgb3/T5++e2Q/p4mHt4vmeX0Li9el3/84uTA3HTv2v9nS&#10;WT+aSz9HZPh5YJ5PvvOqN3xgg+v8cC3PPk9dy2wC8/Xa+0pfIwAAAADUxV0yLCQcPvwrZ+EolF4U&#10;uga9IHz44f9kxxLaksrVp8vhw78amTcvzel2mBdoZvHH3NbXXvsNee2136hlwUr3h7nNr732G6nF&#10;nGkyW8e99tpvjOxn18Wy65ikvb6e8YQzLXCZ095991PG3Ggy81iL8Z62B9d5JZ7zw7U8+zxNW2Zd&#10;+V6b/Rqb9roAAAAAtNe2jfVbt+2R45J18ZNVHOv110bmieMNuRCvp+bsjM0uUNl82+ybt8h4CZzm&#10;Gy+e7Y2HT04s+4S9tPW65Jnftb3i2b/KzqS9vrTjq9Ps8Wgm+7xwcR1r33mQZ3niyBWV933imydt&#10;mnim53ltdgYAAAAAqtIbNnjS6/yJFqswHfZBbpu2vz4AAAAAAGaJfZ0/0T6rMHl2iwk9wEJLCQAA&#10;AAAA0EAUqxpMC1Pawbp2Li5G/1AAAAAAAABNkhSr7BY6qL8D0faRDsjjeEOiaI7b4wAAAAAAQGN0&#10;OztGahnbNtZv3bbvDUSzmIXGWTl+rk6kZ0Gv/5Z0O5+3R2cKzQEAAAAAUDVuA2yBbmdHMsyKWXqt&#10;qtd/S/r9n8nC4g8ljn9hT3aK41/IwuIPpd//mfT6b9mTAQAAAACoHYpVQEN0O5+XKPp0UoDKKliZ&#10;80XRp2lZBQAAAABoBIpVQIMMzn5NoujTIiKpBSstVImIRNGnZXD2a/YsAAAAAADUEsUqoGGyClYU&#10;qgAAAAAATWP2x02xCmggX8GKQhUAAAAAoGn0wX9asKJYBTSUXbDq9d+iUAUAAAAAaLzSxaql5RV7&#10;VG6h2SpzS8sryVBUSEZK5KREtu05KZENyVV13gzOfk06nd8TEZF+/2ciItLp/F6hQlWR9dlCs23P&#10;SWC2qvPG1JSclMjOQo7zxi00JyWyTchN45yREtm256REtsrcNM6b0JyUyLY9JyWyIbkmnTehOSmR&#10;bXtOArOzcN6E5qREtik5tW1j/dZtbW7V6dwn3c4Oex4ANdbrv5UUqmRYrOLJfwAAAACAprDrUqVb&#10;VgGYnoXFHyaFqi/JT0WGLaz0dkAAAAAAAJqGYhXQUGbH6s9H78mX5KfyfPSeiNXROgAAAAAATUKx&#10;Cmggs1C12dH63xMRkSj6e0l/VRSsAAAAAABNRLEKaJitharNJwIq80mAFKwAAAAAAE1DsQpokKxC&#10;laJgBQAAAABoKopVQEP0+m9JHP8iKUT5ClXKnC+OfyG9/lv2LAAAAAAA1A7FKqAhup3PS6fze7kK&#10;VUoLVp3O70m383l7MgAAAAAAtUOxCmiQ0IJTaA4AAAAAgKpRrAIAAAAAAEBtUKwCAAAAAABAbVCs&#10;AgAAAAAAQG3cJSLS7eyQTuc+6XZ22NMBAAAAAACAyiQtqyhUAQAAAAAAYNqSYtXS8srolJxCc1Ii&#10;W2VuaXklGYoKyUiJnJTItj0nJbIhuWmcN6HKrC802/acBGancd40JSclsrOQ47xxC81JiWwTctM4&#10;Z6REtu05KZGtMjeN8yY0JyWybc9JiWxIrknnTWhOSmTbnpPA7CycN6E5KZFtSk5t21i/ddseCaBZ&#10;LvdPyJv9k/JI56js6xyzJwMAAAAAUFu9/pr0+x8nXVTRwToAAAAAAACmxu5LPSlW9fpr5nwAAAAA&#10;AABAJcy+1O8So7kVBSsAAAAAAABME7cBAgAAwKs3OOcd8grNxavXCs0PAADaYdvG+q3bdkdWAJqF&#10;DtYBAJPQG5yT/uC8PToRze+RaH63dBcO2ZNEMvLR/B4ZPHPEHj1i4eVTEq9ek87C4951AACA9qFl&#10;FQAAAFJF83uks/D4yBDN75F49Zr0B+edrZ/MQpWdkxytprRQBQAAZoPZNRXFKqAhrvZP2KMAAKiE&#10;tp4yh8EzR6Sz8LiIiLP1lI7beOnFLbmNl15MbS1FoQoAgNli96VOsQpogKv9E3K1f5KCFQCgVroL&#10;h5KCldlKSv+v01xchare4JzMPfucxKvXhrcYbrbCAgAAs4ViFVBDm8WpO8Mn8SUREfkkvjQyHgCA&#10;OotXr9ujvOzbBgfPHJFofrc9GwAAmAEUq4CaudOK6s7wSXxRREQ+iS9a0yhYAQCmy1WQ6i4cSvq0&#10;SuuXyqSttPS2QQAAMLsoVgE182DnmDzYOToy3BvtFxGRe6P91jSe/AcAmLx49br0Bue2DNq3VDS/&#10;Z0uBSVtFaQfsOqSxlwEAAGYTxSpgylytozYLVneGe6NHRUTk3ujRkfEAAFRBn/pnD3cKVVv7pjL7&#10;szIzc88+l1m0AgAAs610sWppecUelVtotsrc0vJKMhQVkpESOSmRbXtOSmRDcnnPG73l78+33yOX&#10;F5+Qq/0TmZlxK7O+0GzbcxKYzXveuIRkpEE5KZGdhRznjVtoTkpkm5ALOWei+T3SWXhcDv/2b0tn&#10;4fGRYbNvKXdH6N2FQ8mT/zQrRmurSSry+kxV56REtspcyHmjQjJSIiclsm3PSYlsSK5J501oTkpk&#10;256TwOwsnDehOSmRbUpObdtYv3VbHxHY6dwn3c4Oex4AE6QFK5Pe+qe3/+k8vlv/LvdPyJv9k/JI&#10;56jsc0wHACCEdnreWXh8bLfo6TKj+T0yeOaIPXnEJNYPAADqx65LlW5ZBaCcBzvH5B+t3xrpm+pq&#10;/6RcXnwiaW0FAEBbhHS+DgAAZgvFKqAmHuwck31nz8i+s2fkwc5REevpfwAAtIV2vg4AAOBCsQqo&#10;mc0n/m1tbQUAQFv0B+dFePofAADwoFgF1Ji2ttLClau/KgAA6qg3OOccFl4+JSKSdLaelolXr4uI&#10;SLx6fWQ8AABoN4pVQENQqAIANIV2jO4a4tVr9uwinozOG69eGxlPwQoAgHbjaYBAC/A0QADApPQG&#10;54Ju18sqKLmWmZVRriwAAGguuy5FsQpoAYpVAAAAAICmsutSd4mIdDs7KFQBAAAAAABg6pI+qyhU&#10;AQAAAAAAYNroYB0AAAAAAAC1QbEKAAAAAAAAtUGxCgAAAAAAALWRFKue/ubbo1NyWlpesUflFpqt&#10;Mre0vJIMRYVkpEROSmTbnpMS2ZDcNM6bUGXWF5pte04Cs9M4b5qSkxLZWchx3riF5qREtgm5aZwz&#10;UiLb9pyUyFaZm8Z5E5qTEtm256RENiTXpPMmNCclsm3PSWB2Fs6b0JyUyNY91+3skMOHf5X0p75t&#10;Y/3WbfsRgQCa5XL/hLzZPymPdI7Kvs4xezIAAAAAAI3BbYAAAAAAAACoDYpVAAAAAAAAqA2KVQAA&#10;AAAAAKgN+qwCWoA+qwCgPnqDc9JdOGSPHtEbnLNHJbKyJnM5eXN5ts8Wr16TC6vXCud0+4rk8mbS&#10;9qGp6HKy5g9lryfNpLYBAIA66/XX6GAdaBOKVQBQD73BOekPzktn4XFvwUHn8Ynm90h34XGJ5vfY&#10;kxKuZaStU+XZPpeFl09JvHotd87evjyvKV69Jr3BeYlXryXjfOuzl5+m6DJ885fhW5fPJLYBAIA6&#10;s+tSn+p2jh2P4w2J4w2Jojk5EG23MwBq7mZ8UW7Gl2RntF8eiPbbkwEAFVl8+ZSIiMSr173Fhnj1&#10;msSr1yWa3yNPfv53JZrfkwwi2yRevSYf/PUtefLzv2tHRazCR2dYANosBrnXp+LVa/IHr/0rkWHx&#10;6EBK4cikhSrJmbO3z3xNu37zHtn1m79pR0YKVbpf4tXryWDvC90Gc9/Z+/HGX98SGbZSstdpb6OZ&#10;zdqPIbK2V4d49bqIZ5sBAGgzuy5Fn1UAAABjYLYIcv1si+Z3S3fh0MgweObIsGhxzXvbmBY0tPWN&#10;DlkuZGyPS29wLvN12OztG31N7tZFZqFq8MwR6S4cko2XXkzdF/a+c+0LLUTZ7G10ZcfNXo89KC1c&#10;AQAwyyhWAQAAjIFdDLJ/ziua322PSmgrpyItgLTYU+Q2NLFaH+Utnmhxy96+tCKcmRk8c2RkWtq+&#10;8PFtgwrZh1XQAlrIawYAoG0oVgEAAIzB6K1vd34el7Sijk9vcE4WXj5VeFu23iaXr4Cime5wH5iy&#10;luGarrfPFdn+tG0I2YdViFevJS3Y6lRAAwBgWihWAQAAlGTeKmcWG4reQpdXb3Buy+DSXTgknYXH&#10;R4Y8zFze4on5WvO2xMpiLifPvlwY9hmW51Y6e/+l7cdJ01Z4eY8PAABtR7EKAACgJLvYoP+G3Aqo&#10;t4P5xKvXpD84v2UwO0I3ufpFyqNoxt4H45J3X5qtk7JaTfn2YX9wfioFK20NltV5PQAAs2Lbxvqt&#10;2/YjAgHccbl/wh5VOzfjS3Izvig7o/2yM3rUnlxL+zrH7FEA0Fhzzz4nYvXNpK18Nl56cWRevcVu&#10;s/XP6K1vm0+/c9+mFpoz6TKKtJiSnLmseXzTfePzTldarEubbxz7cNzMbapyvQAA1IldlypdrFpa&#10;XpGDX/yCPTqX0GyVuaXlleT/IdmiGSmRkxLZtuckMHu5f0Le7J+0R2MMHukcLVywCjmGMoWcBGab&#10;9HlTdU5KZGchp4rmy6yzzTkpmDULUz/+L//LJGcXsJQWJ3w2O/7e+hQ7V9HG3M4ixZrDv/3b8vv/&#10;4B/kfo1m7vtH/m/2ZBHP9pmePvVn8tpf/MWW6aE5k6vg4zqGWetK24e9jBZX77//oXz2sw8kP9t5&#10;n7R1ZnG9xjxCck36rJES2bbnpEQ2JNek8yY0JyWybc9JYHYWzpvQnJTI1j1n16VKF6uANtNi1a6D&#10;n5PPHPwdezIC3Fj6uXyw9E5QsQoA6sh8upzZWkdb6thFiLTWPZJS5MgqtGRNl5zzuOTJZc3jm+4b&#10;n3e6pBQGbVnL8k3X8UXYy3BJa4EHAMAssetSFKuAFFqsio5/Qw48/w17ciucOPGaHDt22B49MRde&#10;+IHEx39AsQpAK+QtYpiFCF9BJEtWLmu65JzHJU8uq/DiW4ZvvMoqRJnFwqzb6LLWlTa9l9Gyymbn&#10;XdLWBwDALLHrUnSwDgAAEMjsELtjPXWvY3Q0rh1/t5lZSBrX6zWX4ypUxQU6VS+ra3RUn2fIQwud&#10;dKwOAMAoilUAAACBzCfg2cWK7sKhpGCV9SS7cch6imAV9PX2HK3NsrbPNT3rCYO6Ht/0olzbMCna&#10;UmvzdlCKVQAAmChWAQAABMpqGaPj89wqmJeroGLeCpe3Vc8kdBcOSTR8GqJ521za9pkZvY1QuV6r&#10;6g3OeZeZxbXcMssLodvg6rcMAIBZR7EKAAAgQNYtajLmW+Psok5vcE56g3NWIWhrCyOdb7MYs1kg&#10;iVevj4x3Cc1p8aU/OJ9r+0Qkefqh+drmnn3OWzyKV6+NFADNbbIHk28f9oy+x6ooHsXG7Yv2awMA&#10;ACKf6naOHT8QbRcRoXN1wHIzvig340uy6+DvyK6WPg3w4sV3Zf/+h+3RE/PB8jtyY+kd2Rntlwei&#10;/fZkAGiMV996W+LV69JZeNzbskrFq9flM795jxwYFkri1esSze/JzNl2/eY98sFf30qWEa9elxt/&#10;fSspBNlFMy3CmPOKiNz461vJOC1EmdsSmjN/zrN9atdv/uaW1ybD2/u+d/i/smdP9r04tskexNpG&#10;ez3mfFV1dF7k3AEAYBbE8YbE8YZE0ZwciLZvPg3QngnAJp4GOH48DRBAm/QG53IVN+z57J+LcrUY&#10;8rHndXHlQ3MmXUbWfKa8mTzbJynLsfO++Sal7DkAAECb2E8DpFiFVrraP2GPcnowo1hCsWr8KFYB&#10;AAAAAEx2sYo+q9A6V/sn5Gr/ZM4hX1ELAAAAAABUg2IVWufBzjF5sHPUO9jzAgAAAACA6el2diSt&#10;qsQsVvX6a+Z8QKNtFqy2DqZ9Z8+M/AwAAAAAAKbDfOjfXWLcG0jBCm32SXxRrvZPigwLVffyJDoA&#10;AAAAAGqn9G2AS8sr9qjcQrNV5paWV5KhqJCMlMhJiWzbc5/EF+Xy4hMiIvJg5yiFqoYKPf5V5yQw&#10;26TPm6pzUiI7CznOG7fQnJTINiE3jXNGSmTbnpMS2Spz0zhvQnNSItv2nJTIhuSadN6E5qREtu05&#10;CczOwnkTmpMS2SbkzMy2jfVbt+1e14G2+fPt9yT//0frt0ampeFpgOPH0wABAAAAAGlKt6wC6s5+&#10;4t/lxSe2jAMAAAAAANNjdk1FsQqtZz4d8N5of9J3FQUrAAAAAACmz+5LnWIVZoI+DXDf2TPyYOeo&#10;iEjS2ToAAAAAAKgPilWYOdrSShy3CAIAAKCeLvffskdlCsmEqnJdANB2dLCOmXS1f0Ku9k8Obw/0&#10;d/JNB+vjRwfrAADMliJFnH2dz9ujRIbLeLP/M3mk83veeWxFMnm30becIusyudablnfNr9Jy4sm6&#10;Mq75XOxsaA4AxLgNUOtSFKuQqdd/S7oBv1RCc1WgWHUHxSoAADApWsTJy1fs+e72PxERkW+t/6E9&#10;yev1xR/KzfgX8vWzX5Od0aftyYki2+jbvrzrMvnWm7UOH1/uZvwLudz/mTNrZ3zb5GJmQ3MAoOy6&#10;1Ke6nWPH43hD4nhDomhODkTb7QxmWK//lvT7P5M4/neya9f/Vnbt+jv2LFvE8S/kD478VE6f/gsR&#10;ETmQ8xf2OF3tn5B7o/326MTV/kn5n2/ckHuj/anz3Ywvys34kuw6+Duy6+Dv2JMLu/DCD+SD5Xfk&#10;g+V3xrK8cbh48V3Zv/9he/TEfLD8jtxYekd2RvvlgZR9DwAAmu+B4ffAndGnU4eb8b8TGba6+TvW&#10;983L/bfkZvzvZGf0afmHT/72yLQ05478v0VE5Mt/+l/Yk0bk2ca07ZMC6zK92f+Z/Icb/1F2Rp+W&#10;/+OTv52sy1XIudx/S/7N6b/YMu/O6NMisk3+w43/KCLbnPvnJ0d+KjfjX4xkfZmsfaH7YWf06ZHX&#10;GpoDAGXXpWhZhUwLiz+UePiXmMHZr0mUUnyK41/IwuIPRUQkij4tg7Nfs2eZOG01dW+0X/adPWNP&#10;lsuLT8gn8UXvdNO4Wla9+tgfyQdL79ijZdfBz8mTb/yxPbpStKwCAADTpK1ydkaflq87vjtqi6Ii&#10;LXJCb8tzydq+kHXpa/It0+Vy/y3v8n37KG3bfRmfkG2WEjkAs8WuS9HBOjKZBSqzcGWrQ6FKhh2o&#10;3xvtl0/ii3J58Ylh8WpzMAtV2sn6pJmFquj4N5JBROSDpXfk1cf+yEoAAADMDr19bF/n9+xJcjP+&#10;RXL7ml2ESaMteWxZOZe07ZOAdW22FCtevEkrKO2M/p49SiRj23Vcntv3QgtOoTkAoFiFXLIKVnUp&#10;VKkHO0eTgtXV/slkMAtVabf/jYsWqnYd/Jx0b1+QA89vttA68Pw3pHv7guw6+DkKVgAAYGaZ/Sjt&#10;dLTe/3A4/RGj2KKthXzFIDGWaxe4snK2rO2TgHWZBaTL/bdGhlCuglnWtpvjzHltZl9ZRQpOoTkA&#10;EIpVKMJXsKpboUpEklv8NjtQHx32nT1TSaFKhi2nRMR7q5+Od90iCAAA0HaXh4Ubsxhl0sKO9omU&#10;hxZ9XAWaorK2r+i6zKLQ5f7P5E1reH3xh0FFK1fBzFXos+k0ndemrcDUd7f/Sa7ts3OhrwvA7KLP&#10;KhRmFqo6nd+TvjYd/j/8pXT+xW+NzpziSz+2x9TPzfiS3Iwvyq6Dn5PPFOwQ/cbSz+WDpXcy+7vS&#10;Ppyy5psU+qwCgFGvLz4hN+OL9miglnZG++XrGX1w1tXN+Bfy+vAPnq6n/GnrJPsWMh3v62vJN903&#10;3idr+yRlmVnj1c7o08ktfDfjf5cUeOxcGt+tdr5tMOWdR+m2p82vNBf6ugDMFrsuVbpl1dLyij0q&#10;t9Bslbml5ZVkKCokIyVyUiJbJDc4+zXpDP8KkxSqvvJTkW/9mfSvnCw0vNmv96AXKx8svSPx8c0i&#10;S96B1lLjV+Q8NVWdk8Bskz5vqs5Jiews5Dhv3EJzFKrQJCHna8h7YxKfNVktf/6/Z/6tSEp/TD53&#10;brMrXhQxtzVr+8RY168e/U/2pEyPdH5P/vNj98m+zudlX+fz8vWzX0vWZRa0XHQ7fYWqNL7j4aPb&#10;96tH/1NStMvaPhnmfvXof5L//Nh9cv/h+0Vy5lTR7VRV56REtu05CcxO4vMmS1NyUiLblJyiZRWC&#10;9Ppv3SlUyWaxSgtYedGyahMtqwCgXr67/R57FFBr31q/ZY9qhO9u/xORYX9GrtvodLpdLNKWOtoq&#10;ySxKma2hiuRcsrYvZF15WzJlzSM5ClV5lpNnHltIRkrkAMwGuy5FsQqF+W4DrEt/VeN0uX9C3uyf&#10;DC4k9bYdEBGR7u0L9qREnnkmiWIVAIwyi1XT+mwGsuj3B2losUoLF1mFljzM4kdozpa1fRK4rjwF&#10;mzzzZBWqJOdr0OWkrcuWZ/tcQnMAZoNdlyp9GyBmi1moGpz9mnQ7n08KVGZH69i06+DnRIZPBXTR&#10;8TofAADALNAizz5Py/x9nc/LI53fcw7aymln9OkthY/QnC1r+2SM6yoqT6FKjNsgzY7ObTptnNsH&#10;AONwl4hIt7ODVlXIZBeq9MmAZosqClajnnzjj2XXwc/JB0vvSG/bAbnwwg+SobftgHyw9I7sOvg5&#10;79MCAQAA2sYsnrhur1P7hn0l2YP2YeW7lc+eP29O5d0+GcO6ispbqFK6/ZcdT+LTcVmvEQCmIWlZ&#10;RaEKaXyFKkXByk8LViIy0gG7DFtUUagCAACz5LLxRLk6muT2aeHqzf7PvAWkO626RotcRQtVYrQM&#10;c63P13rscv+tLfOafNuXlkl7XQDgwm2AyJRVqFIUrPyefOOPpXv7gkTHv5EM3dsXKFQBAICZcjP+&#10;Ra1vPati+7QI9mb/Z/L64g+T4tDriz9MCjp2oUwLVTJsraUZe7DpbYhirc/svN5sWaVFJXvbdPB1&#10;eq+5727/ky2ZtNcFAD4Uq5Cq139L4vgXSSHKV6hS5nxx/AvpOX5pzrIDz2921B7SWTsAAEDTfTgs&#10;uNS1aFHF9u0b9nW1M/q03Ix/kRSHtNWU3cfV5f5bI7cm6vyuwVWwcq1PPB3M7+t8Pnn6obltOqTl&#10;zKKYOfheFwCk2baxfuu2PRIw9fpvSTfgF0tork7KPg2wCXgaIACM4mmAaIImPw3wcv+t0kWL0GXk&#10;yeWZJ488y7GLS7757fl8fHmly8maTzzrnGQOwGyznwaYFKt6/TX6rQIsFKvGj2IVgLqjWIUmaHKx&#10;CgAAF7MutW1j/dZtu4IFYBPFqvErWqy62j9hj0o8mCMPoHnS3vdqku9/ilVogqqLVa735STfhwCA&#10;2UafVQBq6/LiE3K1fzJl2PrFGUCzXe2fcLzXXQPvf6Aq/t/HvA8BAJNBsQpALV3tn5BP4otyb7Rf&#10;HuwcHRnujfbbswNoiQc7x7a853Ww5wMweWm/j3kfAgAmhWIVgFrSC9Z9Z88M/39n2Hf2jIiIXO2f&#10;tGMAWsB+zz/YOTZSpNbPAACT9Ul8Mfldq8UpcwAAYFLoswpIMY4+q06ceM0eVSsXL74r+/c/bI+e&#10;mA+W3pEPln4uD0T7ZWeOFlL/zX/zrD1KxLhViL/sAu33SXxRLi8+ITIsVE26dSV9VqEJquizit+1&#10;AIAqjbWD9aXlFTn4xS/Yo3MJzVaZW1peSf4fki2akRI5KZFte04Cs+MoVtVd3TtYN5nH8PLiE/JJ&#10;fDHXF+iQYy8lchKYbdLnTdU5KZGdhZwqmi+zzipzf24Uj/5RgYvy0PVRrEITlClW5X1v6Htv39kz&#10;8v/5H/5lMv7Q9/7EmCtb3vXZQnNSItv2nJTIhuRm4XeUlMi2PSeB2Vk4b0JzUiJb95xdlypdrALa&#10;jGLV+JUpVpn0C3SRC1cAzaMtO5T2mzPJ1lUUq9AEZYpVeZgtGl3y/LEIAIC87LoUfVYBaBz98jzJ&#10;i1UA9bDZN86dhyuYfegAmJxP4osjP9sPO+BpgACASaJYBaBR9Pa/e6P9dLIMzAjz4Qp3ClZcJANV&#10;2dq5+mbB6pP4kj0rAABjQbEKQGNQqAJwb/SoPQrABG3eejt6u58+oZPCMQBgUihWAWgEClUA6uaF&#10;H12xRzm55nONk5TxKms6ynvhR1dGhixZ87im2+twDXXhKxD7xgMAMA4UqwDUHoUqAHXzwo+uyPEz&#10;2UUF13yuceb4x77zk5HxypfDeLzwoyuy7elX5PiZzf2sw2Pf+YksvfeRPbtIjmPimq7jsgbfMgEA&#10;mAUUqwDUGoUqAHX0xYc2n558/Ex6QUGn6/x5LL235i2OYDIe+85PkmN1/Im9yXDwoR2y9N6avJBx&#10;nIt4/qt3lq/rEBE5+NCOkfHPf3WvHQUAYGZQrAKQ6sILP0iGqlGoAmZTWh84denQ+eBD9ydFBl9h&#10;SccffGiHHHzofntyqnEWR5DuhR9dkaX31uTgQzvk9vefkue/ulkoev6re+WNb3/5TsFqjC2dzHUc&#10;fHDz3Dj44P0j46dN+6nyPX1Tx9v9WQEAMA4UqwA4vfrYH0lv2wGJj/8gGXrbDsirj/2RPetEaKFK&#10;hv1iXO2fcA5ojt6VE8mAUeybOzbf2yflz7ffs+X9bn4u1IEWGZbfW7MniRjjdb4iaF1VHW1R9fwT&#10;7gKRjs9qRddG+tQ/+/3459vvGZkOAMC4UawCsMWrj/2RfLD0joiIRMe/kQwiIh8svTPxgtXV/omR&#10;C9Kr/ZMpAxf3dde7ckLmXrlH+ldOJsPcK/dQmGHfOD3YOZZcANvvd21p+WDnaC1ac2jrF18RIymC&#10;FGwloy22HvvOOXsSxswsCPpav5njZ62A6Hs/bk6rx/sQANBOFKsAjNBC1a6Dn5Pu7Qty4PlvJEP3&#10;9gXZdfBzEy9Y6ZfjfANflOusd+WE9K+4byHpXzk500UZ9o3fg51j8o/Wbzne70dl39kztXrfa2HJ&#10;vkVMf9bpRRx88M4thvZyMV7a+u24p1WV0um+VnRt5no/bv5cn/chAKB9KFYBGKEtqp5844/tSSLG&#10;eJ1vUjYLVtkD6s1XjFFZ09ss67VnTZ8F9vu9ju95vcVv6epoixv9OeQWQJnxW89QT3V+HwIA2mfb&#10;xvqt273+mvT7H0unc590O8X/Agi01eX+CXmzf1Ki45sti9roxInX5NixwyLDztTj4z/IfL06366D&#10;n5PPHPwde3KqG0s/lw+W3pGd0X7ZGT1qT66Vn37FHoMi4o8uSbyW3b9QtGO/RPfX+1wYtzbsmy/9&#10;2B7THm8aHUp3b18Ymeay7elXRETk9vefSh2nXvjRFTl+5sqWJ77Z4x/7zk+Sjr/f+PaXt0xHeXn3&#10;qW8+3/i80yXnPC69bQeS/z/S0r6j+D3cHt29FDkBpLPrUqWLVUvLK3Lwi1+wR+cSmq0yt7S8kvw/&#10;JFs0IyVyUiLb9pwEZilWuel8bfbTr/AlGUjzpR+3u2Cl8hSrtKikxQYtPmiRyeYrTrjGa9HrjW8f&#10;kuX31rZMRzmufe7im883Pu90yTmPi1msaiN+D7fL4b97WL7/j//EHp0q5Lu7TCEnJbJtz0lgdqlB&#10;1+BV56REtu45uy61bWP91m2dULRQBbQdxSo3WlYhjza0HpqUNuybNheqirassotTdvHK5itOuMab&#10;yz744P1bpqMc1z538c3nG593uuScx4WWVWgC/X3X2XuU1lUAUnmLVQC2mrVilRhfftMu0PLM46OF&#10;rkc6R2Uf/V603twrm483T7Px1C171Exg39TXd7ffOTZ5P+fM2/7SbgGUlOKEb7wu7+BDO1KLYCjO&#10;LjT6+AqQvmOWd7rknMfFLFZ9a53PCtSTPkyEYhWALHaxig7WASQuvHDn1j7f0/50/K6Dn7MnAVt0&#10;9qb/tT9reptlvfas6aiX48MO0bWwpD+PwxvfPiQiIksz+CS6SdPiUNa+1elFikkAACAcxSoA8sHS&#10;z+XVx/5opB+qD5bekd62A3LhhR8kQ2/bAflg6R3ZdfBz3qcFAqbu3mPeosus/5WVfdMuX3xotCsF&#10;++cyDj50vxwc4/IwSvftCz9yP3lRx6cdA/tpkMo3HgAApKNYBcywD5Z+Lv/Tvzgrrz72z4wi1D+X&#10;7u0LScup+PjmbXtayKJQhaK6e4/JxlO3JNqxX2TYD9PGU7coxrBvWuXgQ/en/lzW82NsqYVRum+P&#10;n7kiL/xo63D8zGaxynUMnv/q3uT2zMe+85ORnPk0R1pkAQCQrtvZMfLQv6RY1eunN38G0C4XXviB&#10;vPrYP5Nfvr/5V9/o+DfkyTf+WHYNO0x/8o0/lu7tCxId/0YydG9foFCFYNpReF07DJ8m9k076K1/&#10;47wFUNG6anIOPnT/nWN3Zth/lDHI8Jj6CpAHH9wcv6RPaxwOeuugTgcAAOnMh/59qts5dlw7shIR&#10;ORBtN2YFZtvN+KLcjC/JroO/kxRxmu6DpZ/Ln/z9/0puLL0jIiL/cX6n/PO/OuN9ffrafdOL+mD5&#10;HbkxfBrgA9FmaxLMhnjtosRrlyS6f78cuJ9jb2Lf1Iv5NMADx/M/XOPgQ/fLthz9Gvnm841X//QL&#10;86nTEU73/WZRcOuQts/LZCXHcfeJjX4meWAJ6orfbwBCcRsgMCO0X6pXH/tnIsntfP9c/s//dNGe&#10;FQAQKG/BwTefb7zKmo5wz39182l8riGLPX+RrDTkuF7tn7BHAQAwMRSrMBM+iS/O9JcsveXvg2Fr&#10;KvuWPwCom6v9E6kDgOpsvu9O8t4DAFSGYhVmwuYXrNn7kvXB0s+lt+3ASOfo3dsX5MDz+W9rAYCq&#10;3bkwThtm6/McmKZP4ksiInIvt+8DACbI7EudYhVa7/LiE/JJfNEe3Wq+W/7oHB1Ak9wb7ZcHO0c9&#10;A330AFXR71EUqwAAk6J9qWvBimIVWu1q/8TMFarsW/60SMUtfwCa4uqwg/N9Z8/Ig51jzgFANbQV&#10;I4UqAECVtm2s37qtFaxO576RRwVmudw/Ie+//6F89rMP2JNyCc1WmXv//Q+T/4dki2akRE5KZM1c&#10;kSfKLC2vyMEvfsEenamKnN5GIsMvWJ/EFwv/Nf5y/4S82T8p0fFv1P7Wuc3WVJstqWTYL1WebT5x&#10;4jU5duywPXpiLrzwA4mP/0Ae6RwtdK5JweNvqjongdml5ZXk/yHZohmpONe7ckL6V05KZ+9R6e4t&#10;duwlcJ3SkFyZfdPG8+bPt98jIiL/aP2WSIGcLTT33eH6RUS6ty+MTAPqorftQPL/bw3fK3kVeW/o&#10;96m7Dx+Wu3//90Ua8FkjJbJtz0mJbEju6X/9h/Lav39NDv/dw/L9f/wn9uRUIeuTKeSkRLbtOQnM&#10;LrXwu42pzXUU8/qu6L6x61LBxSq9iEf77Iz2y9fPnrFHOxU9AdWkc2ah6sHO0eG4k60sVn2w9HOJ&#10;X/hB0pJq18HPSfT8N3K3pKJY5Reak8Bs238xlynISOA6pSG5MvumjecNxSogW1XFKn0/bv/xj5Nx&#10;B7/4BbnaP5H7O1WR9ZlCc1Ii2/aclMiG5ChWpWt7TgKzSy38bqNeX3xCbrb4zh/zGq/ovrHrUqWL&#10;Vdsfflj+T0/8X+zJuRSp0JmqzM1ayyotQOYtWBU9AVUVOW22/mDnWFK8aluxSgs/6sk3/nnuIpWi&#10;WOUXmpPAbJt/MUvJgowErlMakiuzb9p43ujFsf6xwf7dlvdzPO/6bBSr0ATTLFb9vUsXCn2vKrI+&#10;U2hOSmTbnpMS2ZAcxap0bc9JYHaphd9txChU7Yz2y3964DNB1+3i+F6U1yRzN+NLcjO+WK9iVcgF&#10;J+rrZnxRXl98QsSqijZd24pVobf8uTSpWIVmK1OQaTv2zR1my1ife6P9si/HH1RCUaxCE5QpVuXl&#10;+/7kGw/Y+P0GbDILVXkahTTNOOpDdl2KDtYxwnzzvNk/2eomik3ke8pfaKEKAOrK9yRA7YNQW88C&#10;mJxP4kv2KABAQeatf/uGrcaRjWIVtjALVm2/p7ZJtEjFU/4AtNnm0/6Oep8EeG/0qB0BMCH6RGVa&#10;TwFAGPN6+utnz8hOnqyaG8UqOO2M9ssjw6ovBavpuvDCD6S37UBSpIqOf0O6ty9QpALQWk27MH7h&#10;R1dSBxffeJU1HdOX5zhLwLEsOv+kaKFKktv+7gza4uqT+BKtHAHA43L/BIWqEiorVl3O+YvMNZ9r&#10;nKSMV1nT87rcP+EcsmTNkzXdNI117uscS95QlzP6D8H46S1/2oE6t/wBQP288KMrcvxM+mAXHzRj&#10;j1dZ0zFdS+99JI995ydbjvO2p1+Rx77zk5F5ix7LovNP0mix6uTIoNM2b8k92fqClX0NkPf7tJ25&#10;bFy4prEzZXJ5txXAeN2MLyYPL8tbqLLfu77BzuRhz2cv0x7q4FPdzrHjcbwhcbwhUTQnB6Lt9jxO&#10;N+OLcjO+JDuj/fJAxo6/POxsS0RS53XN5xqXNj7v9Lx0OZu9228d/u6uz8jf2fUZO5a5/qzp6vXF&#10;J+TckT9M1qfb8g+f3NohdtYyX198Qv7N6X/pne7yD588nPTs71tvE3wSX5RP4ktyb7Rf7s352sU4&#10;z3cd/J1KWzK9+tgfSfzCv5B///5HIsNb/g4c/7/K/+6z/3t71tIuXnxX9u9/2B49MR8svyM3lt7J&#10;9dmBdonXLkq8dkmi+/fLgfs59ib2TX6hn+dF6O9SEZEDx9P/QLD83posXV2Tgw/tkH/6hXk5+ND9&#10;W4bnv7rXmdHcZ39r9LvXnWVu5lEfS+99JC+cuSJL740ec9km8v4nG/L+JxuyTSQ5bkWPZZH54xfu&#10;PA04tDPbNPr+0veaOYhsk//5xg25N9ovDzz5XzeuNWRe+t3635z+l1uuAW7Gl+Q/3Ljh/C6TlvsP&#10;Nz4ce06M7/l2TodpfYfn9xtmkfnQsiKFqrS6gznI8Ho+6/pf2fPlWZfOm1eR+pCPXZeqpGWVbqz5&#10;5c8lz462be7k7L80lKW3xemwM9ovN+OLE21xZN5+tzPan5zk5smf12inbsW+UOgbLGS9GHXhhR8k&#10;gwu3/AHA5i1HTXPwwc2ilGtI88KZ6begQX5moeqNb385OcZvfPvLcvv7T8nxJ0aPuf7/eM7jrPNl&#10;nTdVsfuMs/uOuzd6tLWFqtcXn0iuM3zXAW/2T275bjyOnFjXHmm5y/0TW64ZzJwEXjsACBNSqJLh&#10;Nbr5eWEP9rwyhjqL/RllDkVrBpNQSbHKPEC+wpI5Pu8BVZMsGKmd0aOyr3MsGcwCzuUJfKm+PGzu&#10;uzPaL99avyVfP3tGvn72jHxr/Vbh9Zq/wEIfk6lPLSiy3mlL61tBh6q8+tgfSW/bAYmP/yAZetsO&#10;yKuP/ZEIt/wBQGLz8/mkXF58Yks/OebneVssvbcmS+9ttqJFvb3wo9FClUuRIlMdbvWDm3531gu5&#10;r58947wOEOvC1C4auXJaRErL2ev05e60jnBvqy9Xpfijzc9s/RfT07tyIhkwGeb7TN97RZifF+Zg&#10;Mq/ny9ZZ7BqHb53TUkmxSoYHS0TkQ89O1PF21TCPm/FF78GZpJ0TfCKRVj9dxSX9xZPnJNKilxSs&#10;7Nr0F65U2JqtDL3Y8fetoMPkP6xffeyPRlpK6SAi8sHSO8Oi1eZT/rRIxVP+AMyqzVYb+x2f13c+&#10;z++N9reqNQetq5rl4IPpt+fZDj60Q8QqTrn6ptL/6/yYDrNQpYUfF/0+LsNrke9uvyf5fqxFIxct&#10;ImkByZVzrdPObW7nZgEobVtduSr0rpyQuVfukXht87XFaxdl7pV7KJRMgR6L/pWTycCxGD/z/bUz&#10;2u98P4a4mdH31STrLNNWWbEqq4mar2laXlW0rqqKtlxKO6HynPxZJ3ZRZsHK/AtQHW02Uz+aY8je&#10;j2VooWrXwc9J9/YFOfD8N5Jh8/a+zyXzRse/MZUi1bFj0+nDAAB89p094/i8vjPs81wENs3xJzZb&#10;4dC6qhmK3tKnXMWtpaubx1v/Nbnmr5s737Mm+z2qauYfefP8UXqf8TAilfci1V5+3pxZeDKLalnM&#10;3KTvkuhdOSH9K+5rs/6VkxRJKsSxqIZdqMrznszDXK6vpdak6yzTdJeISLezQzqd+6Tbmdxfcswd&#10;axc5zJ9dByCN+RcNe7lNNY4Tyjyxx1GoUjuHTYylMQWr9GHStEXVk2/8sT1JxBrPLX8AcIf9eV3l&#10;Z3eIpasfyQs/2mwpo0MeWrCidVUz6PF67Ds/Gd4WuLXY5GMWppbeWxv5157eBHV9L45D3sKRWN+z&#10;i1ykmoWuIjmxCl120StNkXnL8BVHVNZ0jE/Wvs6ajny04UzR93IWsyWk7zOpbJ3lcg2fAqi2bazf&#10;um2PzEPvkc57O5qkZHzj06aZ42VY4DFPDl+uKF3Ozmj/lg/4zZ7yLzrXkbV+33SzyPSt9VtGIpu5&#10;rXpi2ssfF7NQ9f+75G8BluZLP7bH1I8e410HPyefKdji6cbSz+WDpXckOr7ZksrnwgubfVhlzdcW&#10;+nondW6ivvSve529R6W7l2Nv0n0T7dgv0f3VXEyU1YTP8FDmXye7ty+MTLPp7VwudmfbSjM6fdvT&#10;r4iIyBvfPiQHH7p/y3TUy2Pf+clIkUlSjrXSY3z7+09tOWfs8+D2959KpqXpbTuQ/D+tNX6T/fQr&#10;9phiin5OpX23T+P7Xp+lbE4KftdPu67JI8/xiD+6lNz6l6ZJv++aimNRjQePbX5ujLtQZb7Ple/9&#10;7vssyRrvop8PrvWk8a2riF5/Tfr9j5OGVEmxaml5RQ5+8Qv2/F66MfcfPiz/9ff+xJ7sZBdidJ3f&#10;3X6PiKcFkOtFLy2vyG9cujAy3l6GL1fkNYqI/Mtv/qF89Npr9ugRrqKSa/15pvvG5+E66Vzb5hKy&#10;b3Sf//Qr+X552b704+JfIpooqwhFsSq/kPNUppCTwOzS8kry/5Bs0YxUnCtbrApZpzQkl9ZMv65m&#10;5TM8b7Hq4EM7tty+5Ste2MWopfc+kse+c07EKmZkFUAwPdpyziw66TngOmaTLla1Uej3S1Po51TR&#10;7yih39/L5kIujkPvjBjH8QDaxvyMyXvdrfJ8X7xstHTS6/xHOkflV48eGMnadRZl10h0nWbd4BHj&#10;jx1asNfxReoors+zPDmTt1hVlGtj8rB3mG/HKt967PH2cuzpocxfBuZfIHwHUmWt3zfdNz4PV7Eq&#10;ZDl50LIqGy2r3MoUq9Bsl/t3ilUc+62a1m9EEz7DQ5m/S/MWq4oUllwZba2jt5nZ01FfS+99JC+c&#10;2XxSoHhaWZnHVwtVt7//VFKg0vFpTxq00bIqW+jnVNHfUTfji/JhfLH2OTGyIfIcD1rz1AfHohqT&#10;alnlorUUV90kpM7i+gwxawqunE+ZOoaaerHKztk/23zTXeO1gKK/sO3pIVzrsae5Tsy0XNr0tGVm&#10;MbP7Okcn0meVWCfwuJddN/paQwtJ+kUy7WInzzxtQrFqdvk+94C60S98kuOz2VV4yuLKmK2rtHBR&#10;ZJmYPrMgZR8385inFatcWR+zWFXkggKYtLlX7nyG+mw8xTlbBY5FNbQOEXINX0Tad2l7mv1zESHZ&#10;kIzNLlYlTwPs9UfvvZ8Uu7d6/bdMZ+Jqn1GkqsK+YceIN8f4VA09sNpqKcTO6FHZaXWEPi43x/yE&#10;wbbTp/29+tgf2ZNEjPHmUwEBALPn4EP3y8GHNh90Y94ihuawbwN10WObtKAzWtIBbdHZm97SL2s6&#10;xidrX2dNRz5ahzBbM1VtknWWqtgP/rtLjApWFQUrs7hhFnjGUfTYvFVv9CBNWkjnhFn0NZQtgGkx&#10;TcZUsDLffBSq8nnyjT+WXQc/Jx8svSO9bQfkwgs/SIbetgPywdI7suvg57xPCwQAzI7nh4ULtE/e&#10;1lJ55wPqrLv3mLcIEtpvJcJwLKphtqiaVsFqknWWKmmhSrRYVTXzNj3z53HQqmZVbsaX7FEjsqa7&#10;5GkhlreQZb5p8mZczDfdI52jjTvpp0kLViIi8fHNW+Di4z8QGbaoolAFABCrdRXqSTtWd1m6+pE9&#10;ykuLUhSn0Fbdvcdk46lbEu3YvGaIduyXjaduURyZAo5FNeyCVci1d1Ymq7ZQpM6Stq6s9VRlKsUq&#10;uyma/XMZZuuqSbvcP5Hcm2rfl5l1i2DaCbAz4xa+1xefkDf7J53LddE3zZv9k8G3F14envCu14ps&#10;T77xx9K9fUGi499Ihu7tCxSqAKAllq5+JC/86IpzKILWVfWl/U5te/oVeew7Pxk5xtpf1cGHdngL&#10;UHrLn12QTG7/5NijhbTjbjrwnj6OxeSZBaui197a55Pr+l8yag/KrqvYPytdl2v7zP63fOupylSK&#10;VXYxyf65rEm0rroZX5LL/RMjg1YsfbcC6ngtLOmQ5wQwi13f3X6PvL74hLy++IR8d/s9mVlbVvEr&#10;S1Udxs2CA89vdtQe0lk7AKC+lt5b2+wg2zEUKVgdfOh+ihY19fxX9yaFJft4J4WqHMfO7tvK/hkA&#10;0FzmNbNeR+dhXv+/vvhE4dqDOOoq9s82ez2jdYrx11SKmkqxSowmaWlN00KZxRmTfcCzBtPNYcfi&#10;5iDD7fcVjfZ1jo00xdMh7wlg9gt1M76YnOghRSOz/yr7taWhUAUAgN/zX927+SS3lMFuaaMZe7zK&#10;mo7peePbX5bb339qyzE+/sReeePbX5aDD/kLT77j6huPdukNNp/2WVS8ei04C2A6wgtWm93thNQe&#10;VJ46S546RVaha1LMftS3bazfum0/IjCPy2N4NOHl/olcWd98vvHKnK7bW4S+Nl9xJ23dNnsZRbJi&#10;5LNyRfZJFnOfzWqH6roPouO0hhqXCy9s9tlV5rMDzTSO3xtAFb67/c6jvru3L4xMA+qit+1A8v9v&#10;rfPo+TrrDc5Jf3BeOguPS3fhkD051cLLpyRevRaUrYPelRPSv3KSzrxrgGNRvdDrabt2IDnqAKai&#10;1/ymvDnbOL7n23WpqRarqmYfiCxNeV2ToM0PpeAbq20oVo0fxarZ1cTfG5ieqym/sx+c8PlDsQpN&#10;MI1i1dX+iYm//9ootFilhSoRKZytCwok9cGxmA6zZVWbr6vH8T3frktN7TbAadjXOVZomFUUqgAA&#10;03R58Qm52j/pHS4H9L8IoJyr/RPD96C/kIzx6Q3OJYUqAM1lXk8XuSUQU+yzCvVkFqoemeK9qgCA&#10;2XS1f0I+iS/KvdF+ebBzdMtwb7RfPokvcsEMVGjzPVesOw2Ei1evSX9wXkREovk99mQADWMWrC7z&#10;WZpb6dsAd0b7U3ukR7PoPbV0qL5Jz/NdBz8nnzn4O/ZkBLix9HP5YOmdUk1E0UzjaB6M2ZB2q5G2&#10;7tgsXrnnKYvbANEEVd0GqO85Ncn3XlsVuQ1ws0P180k/VSKSO1tH3HpWHxyL6TMfXta2GsrN+JLc&#10;jC+W+p5v16VKF6vQPkUKVUvLK3Lwi1+wR2eqOieBWc7zyQn5IAs5hjKFnARml5ZXkv+HZItmpOJc&#10;2WJVyDplRnKqaL7MOqeVK1KsCl0fxSo0QZliVZ73hram+mR4y8qnHn5Y/pd335W7Dx+WQ9/7E3v2&#10;VHnW5xKakxLZSeTSilV2TueN5vdId+FxuTBsZWVn7VwRodmQ3NP/+g/ltX//mhz+u4fl+/+43udN&#10;aE5KZKvMlSlWhaxPhWSXWvzdpu23Aprf84vuG7suFVyskoAOy9EMIReRbdaE81wr2U2q0nOezZ6y&#10;xSpACharQlGsQhOUKVbloe81vSVXi1eTfO+1VVqxyqU3OJfMVzRbN2UKJBgvjkV9NOH6MlSZ7/h2&#10;XapUsQpAPVAEQBNwnmIcKFYBmyZdrBLrltwq3nttVabgVCZbBxRI6oNjgbqz61J0sA4AABrjk/iS&#10;PQrAhFCUAgBMC8UqAADQCJcXnzCeFMhFNAAAQFtRrAIAALVnFqr25XwICAAAAJqJYhUAAKi1phSq&#10;XvjRFe/gkzZNUqbby8+zLoyfve/twWZPtwcAALCJYhUAAKitJhWqjp/xD65ChGYe+85P7EkixnQ7&#10;G7IujF/WcbCPRdH5AQCYZRSrAABALTWlULX03kdy/MxmkeH4E3udw/Nf3WvHEkvvrcnSex/ZozMd&#10;fGjHlvWIiBw/cyVoeQjjOg5px901/8GHeBo3AAAmilUAMEa9wTnnkEfe+YBZ0JRClYjIC0ah6vmv&#10;uocsuowiDj54/5b1aMEqZHkI4zoOacfdNf8b3/6yyLDQiPaKV69v+X7g+p5gjo9XrzuzANB2d4mI&#10;dDs7pNO5T7od/qoDAKEWXj4l/cF557Dw8il79hG9wTnpD87zBRQwClUiIvdGj8rV/oktQ1288KMr&#10;svTemhx8aIe3OJFHaOsq2/Nf3Wyls/TeGreUNUxSaKzRcTPfc5/El0RE5JP4Ui3fi00Qr17b8v1A&#10;B/39r98HdIhXrzmzfF8A0HZJyyoKVQAQbuHlUxKvXpNofo90Fh4fGaL5PRKvXvN+sdQvoAA2L461&#10;ULX580nPUK+L5IMP3m+Pyk1vAXvsO+7PiKKeN24HRHMsXS1frBynzWLUnfecvi8/iS/W+r1YR92F&#10;Q1u+G9hDd+FQ7nnN+QGgrbgNEABK2mymv1moGjxzRLoLh0aGwTNHUr9Y9ihUAYkHO8fkwc7RHMMx&#10;O9pYBx+8PylYjaNVzcGH7hTOxtFaC5M3rhZ64zSL78VJsr8b2EORee35AaCNKFYBwJhE87vtUQnX&#10;F8ve4JzMPftc0sQfwKbNi+T0oW3G3RpKbylbfm/NnoQxW7r6kbzwo80n+emQxjW/HvcyLfQmwX7f&#10;uQYAACZh28b6rdv2SADNcrl/Qt7sn5RHOkdlH18cKzf37HMiIjJ45ohE83vsyU7aJ4WISGfhcRER&#10;6Q/Op7bAajrO0/boXTkhX/qxPbY93uyfTP7fvX1hZJpNCw2uJ7/ZRQvXdDP72Hd+krSueePbX94y&#10;3ZdzyTMPyjGLTDbXfk+bXx18aIc8/8TekdZxPr1tB5L/P9I5OjKtLX76FZHuXn5fNFnvygnpXzkp&#10;nb1HOZZTxrFAE/T6a0kXVUmx6ulvvi3f/97v2vNmWlpekYNf/II9OpfQbJW5peWV5P8h2aIZKZGT&#10;Etm256RENiRX9XlTpggQsj4Vmm1TLl69lnSevvHSi8n4PNne4FxSmNLi1eHf/m35/X/wDzKztjzr&#10;c6kyV+Y8lcB1yozkVNF8yDr1y+6XfiytLlip0GKVqzDhm8ccv+3pV0RE5I1vH5Ll99a2TPflbHnm&#10;QTm6jw8+tGNLiyjXPk+bX2SzxZVZrMxiFqva6Kdf2RxCL6xDPt9kBnJSIhuSe/pf/6G89u9fk8N/&#10;97B8/x//iT05Vcj6ZAo5KZGtMlemWBWyPhWSXar4u400KCclsk3ImZltG+u3bvf6a9Lvf8wTAYGG&#10;KlsEQDgtMpVtETWu5dQZ52k76Jfdp/7DfnnqPzxqT26Fcbes0iKEPY8raxc07Om+nM0seuVppYPi&#10;8hwHU575tXVd2jyq7S2rXvk7l+SVv3Mx6MIa9XG5f6dAwu/+6SpTrAKmgWIV0AIUAaZnXEWmcS1n&#10;HC5P6MlON+NLcjO+KDuj/bIzmlyRg/fAZM3Cl93vbr8n+X+ZYpXyzeMbr4Wmgw/tcBYufDm19N5H&#10;yZMFb3//KXsyxiTrONjyzJ9nHmUWq761fmtkWhvU/bPG94RfW97f6eNeXl3wHbU+6v6eAmwUq4AW&#10;4IvA9GiRSZ8EGKouxarXF5+Qm8PHkzfVzmi/fP3sGXs0xmQWvuyGFKvSbt3yFSB8481ik+S8fdBU&#10;pHUOwmUdB1ue+fPMoyhWTY/Z72SWPL/Xx728OuE7an3U+T0FuPA0QAAoQb8wtuGJfjfji40vVEmL&#10;Xgea4fmv7k1aQG0WiT6yZ5Glq1vHpTn40P1y8KGwPx6anbRnFTtQL1qoEk+fV6iP7sIh6Sw87h3s&#10;ebOMe3kA0FS9/p2nGFOsAoCS9AmAeZvw19WHLSrwtOm1oP42n96mBatzsu3pV+SFH12Rx77zE9n2&#10;9Cuy9N6dL155Pf9EdrFi6epH8sKPrmxZlz5RDvVkHjfz+Gmh6jjHrhG6C4ecg6lIi2t7OWWXBwBN&#10;o3f8acGKYhUAlBTN77ZHbdGEQtYD0X57VGO16bWg/g4+dL+88e0vjxQZjp+5khSpDj60I9dtXaY8&#10;rauW9GmB1rre+PaX6VS9xszjZh6/kPME9RKvXktu5xs8cyT5Y1aocS8PAJqEYhUAjEl/cN5ZlFp4&#10;+ZR3Wp1sdnze/CJPW14Hmuf5r+6V299/St749iE5/sReOf6E/vxlZwHi+a9uzuOaJiJJAcyerjl7&#10;0HWhGlnHz+Y7bjr4zhM0Q7x6TRZePiUy7FeqbGGpyPJ83y984wGgCehgHWgBOq+cPrtzVP1SqX1Z&#10;uTpgN79ExqvXJV69JtH8npGWWvYtAFWY1NMAq8J7YLJmoYPWIh2sA9NCB+v1Mvfsc8n/O2PoBD3v&#10;8nwPaPGNrxrfUeujae8pzB67LkWxCpiyq/0T8qDnl/fVlKKBmeGLQD3Eq9ekNzi/pbN1X6Eqz5N/&#10;pv0lE7DNwpddilVoAopV9eH6nR7N75FuRosonyLL8xWlfOOrxnfU+mjSewqzya5LcRsgMEVX+yfk&#10;av+ksyh1efGJ4TT3cHnxCTuCKdOi1MZLLyZP8Nl46cUthSrJ8eQfHab5BRMAAGSzf6dH83uSP2CF&#10;GPfyAKCJKFYBNXS1f0I+iS/KvdF+ebBzdMtwb7RfPokvOotcqAfXU3xsOk/aAAAA6s/83a2doW8W&#10;mML6jRr38gCgaShWATV2b/SoPNg5tmW4N3rUnhUAAAA1kedJwUWMe3kAUHcUqwCgoKJ/1ewNziUD&#10;AABAk72++IR8d/s9uYY3+ydFROTN/skt03zD63R1AWAcxaql5RV7VG6h2SpzS8sryVBUSEZK5KRE&#10;tu05KZENyU3jvAlVZn2h2SbnFl4+Jf3B+czC09LySvLY6f7gfDIsvHxqSwfsahrnTVNyUiI7C7mq&#10;z5tQoeurOge0Xch7o0mfNVJinW3PSYms5m7GF+1JY6XLL7udRYXmpES26lyoMusLyS5N4fOmKTkp&#10;kW1KTpUuVh384hfsUbmFZqvMHfziF5KhqJCMlMhJiWzbc1IiG5KbxnkTqsz6QrNNzcWr17yFJtvB&#10;L34heTJgNL8nVwep0zhvmpKTEtlZyFV93oQKXV/VOaDtQt4bTfqskRLrzJuz/2hl5+LV6yM/+2jO&#10;Xp7NXp69viJCs6G5UKHrqzonJbJV50KVWV9I9uAUPm+akpMS2abkVOliFYDyPokv2aNQQwsvn7JH&#10;efUG55JC1eCZI3SQCgBAS/QG55JW1q5BW1FH83u2PCxFvwOYf/zS5S28fGrLsrKWpz/b22MXtybl&#10;W+u3xjYAgIliFVADn8QX5c+335MMV4f39/uKWL7xmJwihSqT3SGq/TMAAGgm8zZ/c7hTWHrcjsiF&#10;1WvSH5yXC0axqrtwKPljlr2srOWJiHSG4+0MADQZxSpgijaf7ndUHuwctSeJDItYV/snRsZd7Z+Q&#10;T+KLcm+0Xx7sHBuZhvHrDc7J3LPPjdzOl0d/eKvfgfk9I+P1Z51u63laXPnGAwCAanUXDkln4fHU&#10;QVtT5zV45siWZeRdXtr22C2xAKAptm2s37rd669Jv/+xdDr3Sbezw54HwBRokcpVkLraPzEy/nL/&#10;hLzZPymPdI7KPsf8CKPN8mX4V8vuwqFkXNoXwHjYsbqIyMZLL9qTZe7Z50SGX0zNL56+ZfvGT8pl&#10;q0DaNLwHJqt35YT0r5yUzt6j0t3bzn393e33JP/v3r4wMg2oi962A8n/23gLVRs/a1zfK5rI/Iwc&#10;57k3qeX6+P4QWOS49AbnCs0/TW18T6Fd7LrUto31W7d1AoUqoJkoVk2O/SUkT+Eoax7f9KLjJ+H1&#10;xScm/pSfSdsZ7Zevnz1jj8aYzMKXXYpVaAKKVc2kBZJJ/z6fpEkVlSa1XBezcGjTWy59LdlUld/P&#10;xqGt7ym0h12sSm4DpFAFAFs14cvHuNyMLza+UCUteh0AgPbpLhyaqe8WdaddPOhgPrk5rd8v7V8M&#10;wOTQZxUAQEREPmxRgadNrwUAAExGNL87KSB2tzy52V+MSpsGYDwoVgEARETkgWi/Paqx2vRaAABA&#10;dUYLVqP9WvUG52Th5VOpra4AjAfFKgAYs6wn/vmeFDhtO6P9srMFRZ62vA4AADAd0fxue1TSR1XR&#10;J0QDCEMH60AL0MF6dfJ2pul74l/akwJ9y/aNn5RJPQ3wZnxJbsYXh8WkR+3JY8N7YLJmoYNWOlhH&#10;E9DBOqZlUh2hT2q5LlnfrbT1lD3d7CA/axl1w3sKTWDWpbZtrN+6bfe6DqBZKFZVJ+8XE998vvFp&#10;03zjm4bztB1m4csuxSo0AcUqTMukikqTWq5L2ncrLVRF83tk8MyRkWmmtGXUEe8pNA3FKqAFKAJU&#10;J+8XE53P/qLj+0tdWibvOuuO87QdZuHLrnnBBDTBpC/sp2EWPmuaalJFpUkt18X8zmXe8hevXk8K&#10;Vd3h0wF9mvb9jPcUmqZ0n1VLyyv2qNxCs1XmlpZXkqGokIyUyEmJbNtzUiIbkpvGeROqzPpCs03K&#10;9QbnRoZ49brI8MuMOd726N/ennTOufDyKekZHXJufgHa+qXm0b+9XR7+rd8ayegXoSxlXmOI0FwZ&#10;oeuchZwORYVkyghdX9U5oO1C3htN+qyREutse05KZENy0zhviuTi1WvSH5xPhryFKluRdZqqzoUq&#10;s76QbN3PG1PVOSmRbULOzNCyCmgBWqxMRt5CkYg4/6qmjz02nxiT9QXIlVGudTQJ52k7zMJfZl9f&#10;fEJuxhft0UAt7Yz2y9fPnrFHN94sfNY01aRaQE1quS52yyptUSWOPkV9aFkFTBbFKqAFKAJMjqvV&#10;lEvalxRzGWnzmexMb3Aud7auOE/bgS+7AKrAZ019TaqoNKnlutiFJvMBOHmLT/Yy6o73FJrA7GC9&#10;9G2AANBm3YVDuYY0eecz2ZkiWQAAAORn9heqtwMCqJY2our110QoVgEAAAAAZl00v0c6C4+LGA/E&#10;ATA9FKsAAAAAADOvu3Ao6Ve05+i31Hy4Tt6H7gAIQ7EKaJBe/y17VC6hOQAAAGCWDJ45kjzR2Sw+&#10;aR9V5pMDxfFEQQpWwHhQrAIaotd/S/r9n8nC4g/tSakWFn8o/f7PKFgBAAAAwxZUaR2jdxce3zJd&#10;M1mDb5kAiqFYBTREt/N5iaJPSxz/InfBamHxhxLHv5Ao+rR0O5+3JwMAAAAzKa2oFM3vcU43H4Dj&#10;GwCMB8UqoEEGZ7+Wu2BlFqoGZ79mTwYAAAAAoJYoVgENk6dgRaEKAAAAANBUFKsaxnzSRJHO+4rM&#10;i/pLK1hRqAIAAAAANBnFqoboDc7J3LPPjTxpoj84L3PPPicLL5+yZx+hT66gYNUuZsHq6f5fiYjI&#10;0/2/olAFAAAAAGg0ilUNoMUmERl50kQ0v0dk+LhUXyFKH6WKdtKC1V/K35f/u/y38pfy9ylUAQAA&#10;AAAarXSxaml5xR6VW2i2ytzS8koyFBWSEUdOi00bL7048qSJwTNHZOOlF0cekWpnezkLVXYur6bk&#10;pEQ2JFfleWMXpuyfsxRdnyk02/acBGarPG9U1bkyQtc5C7mqz5tQoeurOiclsk3ITeucCc22PScl&#10;slXmpnXehApdZ9tzUiIbkqv6vOkNzsnTp/6scJcpIpLkitD1PH3qz+xJW7iWHfIapUQuVJn1hWSr&#10;Pm+kQTkpkW1KTm3bWL91u9dfk37/Y+l07pNuZ4c9D6ZIW1WZBak8zNZYqugy0AzaR5WiZRXq6nL/&#10;hLzZPymPdI7Kvs4xezIaonflhPSvnJTO3qPS3ctxBDAZfNbU13e335P8/1vrt0amlVFmua5rH5V1&#10;DWRno/k9Es3vzszEq9clXr2WjEvLhV7TjRPvKdSdXZcq3bIK1YhXr9ujvFy3DaKdzM7UN9b/0Nvp&#10;OgAAANBGrmsf8xoore9eOxvN70m6UcnKxKvXJJrfkzsHoBiKVTXXXTiUfPjl/eDrLhySzsLjyW2D&#10;aCfXU//SnhIIAAAAtI197WMOGy+9KGJ0q2Iy+/bV7OCZIyNFLhezuDV45kiS0/6EAYzHXSIi3c4O&#10;bgGssWh+t4jxVwEd0lCkajdXoUpRsAIAAMAsSbv20eKTff2kffvad6Fo8WtzHjuz+bPrdj69Zity&#10;RwwAv6RlFYWq+jI/MPuD88kw9+xzWz5A0X5phSpFwQoAAADwF4+0vym76BRKl2P2Y5WFaznAj9sA&#10;G0KbsRa5Bxvtk6dQpShYAQAAYNa5ilJ6/TTuW/d0eXmuzxZePsW1HJCCYlXDmPdga8HK99cCtEuv&#10;/1buQpUyC1a9/lv2ZAAAAKC1Fl4+JZJSlNJb98Yl7/IWXj6VdNA+rpZdQNtQrGqwbkDn62iubufz&#10;0un8Xu5ClRqc/Zp0Or8n3c7n7UkAAABAK5kFocEzR+zJU1PX7QKmze5LPSlW9fpr5nxoiLzVe7RD&#10;aMEpNAcAAAA0TV0LQv3B+VpuF1AXZl/qd8mwUNXvf0zBqoH00ak0HwUAAAAw64oUqsbdnUre5WVt&#10;FwBuA2yE3uCcc9B7sO3HrdoZ/dCMV6+PjAcAAACAtshbqAp5cl8ers7cXfQ6DoAfxaqa6w3OSX9w&#10;3jn4PlztjM4Xr14bGU/BCgAAAEAb5C1UqSJP7stDl+PrzF2MafHqNe+1HIBNFKtqTp/6lzbYlfs8&#10;GVcOACbtp1+xxwAAAJRTtFAlItId3p2i3aoo/cP/5jxbr7NkmLGLXHo3S1qfwtH87mT7dJsB3GF2&#10;TVW6WLW0vGKPyi00W2VuaXklGYoKyYgj1104lDqYNGvP4xpcuaKakpMS2ZBcHc6bvEJzUiLb9pwE&#10;Ztt+3vz0K3eGECHrlBnJVX3ehApdX9U5KZFtQm5a50xotu05KZGtMjet8yZU6DrbnpMS2ZBcFeeN&#10;WfSJ5nfL06f+bKTrE18XKNH8HukMC1Zzzz4nT5/6M1l4+VRSqNJpNh3fH5yXhZdPSW9wTh75b0/m&#10;LjxF83uSFlahtwPm3TfjUmZ9IdkqzhtbU3JSIlv3nN2X+raN9Vu3daT5mEAAAMapd+WE9K+clM7e&#10;o9Lde8yejIbgOAKoAp819fXd7fck///W+q2RaWWELNdsBZXFd2eJvYzNYtJu57yqN+wX2CxQpeV0&#10;HeY2aJHNt13jxnsKdWfXpUq3rAIAAAAAoGrdnN2fpBWEuguHZOOlF5P5Bs8c8c6ruguHZPDMkZHl&#10;p+V0O83pmvdlgFlHsQoAAAAA0EjaxUnWkCXvfKaiy7e5xgHYRLEKAAAAAAAAtUGxCgAAAAAAALVB&#10;sQoAAAAAAAC1QbEKAAAAAAAAtUGxCpXrDc7ZowAAAAAAAESKFqt6g3Opg4tvvC3vfKaQTIi867H3&#10;R9a+sdmZrJw9b5lMVm5ceoNz0h+cD1pfSCZU1rqyppdlH5uqjxMAAAAAANPyqW7n2PE43pA43pAo&#10;mpMD0XZ7HhGjyBCvXvcOIiIH5vdsydjjbXnnM4VkQuRdz8LLp+T0W29v2Sfm8OTnf9eOiYhIvHpN&#10;/uC1f+XMi2O9afOnrStrG8WxrnHrD87Ljb++Jd2FQ7LrN3/TnuyV9ziMg3muu/bjpLcl670mE1ov&#10;MGnx2kWJ1y5JdP9+OXD/fnsyGoLjCKAKfNbU15v9k8n/93WOjUwrY1LLxSbeU6g7uy6Vu2WVXiRH&#10;83uks/C4c+guHLJjueiFtxYA8phksUDFq9dybVNvcE7i1WvefRPN75F49Zq3VUxvcN6bd+3TtPl9&#10;60rbxmi4D/UYT1K8ek1keB4Vocehim1U8eq1ZHunwXWsZLgvprldAAAAAABMUq5ilVnoGDxzRLoL&#10;h5xDqKKFC1OZbJre4JwsvHzKHu3UXTgknYXHvfsmmt9tRxILL59K3be2rGORti4RkWh+95bM4Jkj&#10;3iLXOOmyteiSl1mYqbpI08tRrJwU17HSfTfN7QIAAAAAYJJyFatUViGkjDsX4VtbBNlCix55xKvX&#10;ZOHlU0lLnrzFMFdhKYtdeJqmSR5b5WsV5TrGpgtWgSpr/nGadusq22ZBcvKFRQAAACDLd7ffM7YB&#10;AEyFilWuYsPS8oo9KjdX1lxHz9MZ95m3fz7yc16u9dkuDIsTWkB64D/7WyIi8v77H9qzZsqzPjEK&#10;Rb1hB9pPn/oze5aEWaxwtfwK3Tchr08KvEYxWkV1Fw4lOd8xNmnhsGxxssi2ilGodO3nLEvLK8lQ&#10;VNax8BUWQ9YlJXJSItv2nARmy5w3IRmZQq6M0HXOQq7q8yZU6PqqzkmJbBNy0zpnQrNtz0mJbJW5&#10;aZ03oULX2faclMiG5kKFrq/qnJTIVp0LVWZ9IdmlKXzeNCUnJbJNyam7RES6nR3S6dwn3c4Oe7qI&#10;o0BiFhYOfvELI/MWYWa1ZZKrFYvdb9S7f/VXIgGtmfJsq95qpbfGffazD4iIJP8WkWd9MizQzT37&#10;nPQH56U/OC+v/cVfyNyzz3kLOF2jbyo9Hr3hbYvv/tVfSTS/p/C+CXl9UuA16mvRAlBITl+TfT7k&#10;lXedKprfnWyv71j4HPziF5KhqEkfC1toTkpk256TwGyZ8yYkI1PIlRG6zlnIVX3ehApdX9U5KZFt&#10;Qm5a50xotu05KZGtMjet8yZU6DrbnpMSWc3tjCbbObcuv+x2FhWakxLZqnOhyqwvJHtwCp83TclJ&#10;iWxTcippWeUrVCltzREPOx2fe/a5pL+lcdHCgC7TVZTQaXlvzwtRtNCTxdUizaSvydWRdlaRRI9H&#10;2U63s7ZxXHytgnzudOw/mivzWovoGscCAAAAmHVfP3tGvrV+K9fwSOeoiIg80jm6ZZpv+PrZM/Yq&#10;Acyg3LcBaouj0afHbW1pVYYWJOw+isRo2aLT7OKF0lZGeYdJMztQ9xXBovk9svHSiyMdaW+89KKI&#10;p0gS8jRAFa9e37IPsoqO9vxZg4u+Dt8+8NHt0pwW8lzniIxpW03R/J7CtwPa60gbAAAAAADAqNzF&#10;KhkWDLrDp8dtvPRioRZAeRxIimCbBRWTtrDRf3VeU2/Y/1GRwV7PONlP+vPxFd5cnc73Ap8GuDlt&#10;s5Bl74OsQpU9f9Zg71Nz+Xaxxjyudk5/NlvR6XHvO4t45bfVRY9dnKOz9aLbkGf9AAAAAADMkkLF&#10;KltWC6Ci7NsAxSjY6Dj913UboNn6K+9QtKVPXnkLVaF8Rak0g2eObHn9Oih7f4xjn5qtoOxijXlc&#10;7eKN3dl+b3DO26JKxrStPp2kcJh+nhfdhrzrBwAAAABgVnyq2zl2XESk11+TA9F2e3purhZPmy1R&#10;rks0v8fZEsolXr0uN/76ltFX0R4R2SY3/vpWUhCL5vfIk5//XSu56cBwXXmHLCGvIW+hKmvZrumu&#10;cVkZk/36DwxbW2nGtV/t+bMGm46LhrfUmYMeW123Fm96g3Ny+q23RUSS80EH17LNn4sMLq59eGB+&#10;j/QH5+XGX98a2WbXMux1pA0urvUXmQ7UVbx2UeK1SxLdv18O3D/ZzlkxORxHAFXgs6YdbsYX5WZ8&#10;SXZG++WBCXfMjnS8p1B3Wo/S/tTvkmGhqt//WHr9tdG5c7ILCGXYLYZct7bZP9dJ3kJVHmn7NW1a&#10;EdqiSYzOxCfBvFXRHPRYRvO7na2MIk+/XDLGfZCXeTvgNN05Xlv3FwAAAAAATWQ++C/3bYC+vnU2&#10;+x1K70C8CNcy7HH2z3URWqhyFV18+3WzwLPZGsrV4bdrWWn0tjazCFQH+jq6w1vlzGFaRaM7rcGm&#10;R495Z4KFRQAAAAAApilXsUo7jZ579rnk6X863Lk1z9/aKXY8gU6HNNO6IDe3T4sm9muwmU/Ui+Z3&#10;b3mdroxZeJp79rmRedP2a9d46p95PPI8edBcR575p2HzNjd/32Ti6d+sCpNsfWYzz7mFl0/J3LPP&#10;1fJ4AQAAAAAwTrmKVVpUEeO2MR1kWFRKu3i2M+bgKuK4ilQ6zjVtnLRQpIMWQ+zXYG53b9gKStmv&#10;0ZVR2um5nZOU/bpZrLhTsDK3Vae5uF5b2vzTop2opx1rLeKldbg+CVW2rrKPrQzXX6TVHgAAAAAA&#10;TbNtY/3Wbe2zqtO5b+QeQRe74OIqppjs+W2+fG9wbss017hJyNpmcWx3SMZmLiNrXmWvNytXdP4q&#10;uI6ra5wtzzyhspadNb0s+zhJTY4VUEbvygnpXzkpnb1Hpbv3mD0ZDcFxBFAFPmva4XL/hLzZPymP&#10;dI7Kvg7HcZp4T6EJev21pCZVuFgFAEAIviS1A8cRQBX4rGkHilX1wXsKdWfXpXLdBggAAAAAAABU&#10;gWIVAAAAAGAifvoVewwAZCtdrFpaXrFH5RaarTK3tLySDEWFZKRETkpk256TEtmQXJPOm9CclMi2&#10;PSeB2Vk5b0KFrnMWclWfN6FC11d1Tkpkm5Cb1jkTmm17Tkpkq8xN67wJFbrOtuekRDYk99//ww/l&#10;p1/Z/LeokPXJFHJSIlt1LlSZ9YVkl6bwedOUnJTINiWn6LMKAFAJ+kpoB44jgCrwWdMOHMf6uNy/&#10;cyzoPwx1ZNelSresAgAAAAAA9falH9tjgPqiWAUAAAAAAIDaoFgFAAAAAACA2qBYBQAAAAAAgNqg&#10;WAUAAAAAAIDaoFgFAAAAAACA2qBYBQAAAAAAgNqgWAUAAHKLP7o08i8AAD78zgAQimIVAADI1Lty&#10;QuZeuUfitYsiIhKvXZS5V+6R3pUT9qwAgBnH7wwAZVGsAgAAqXpXTkj/ykl7tIiI9K+c5OIDAJDg&#10;dwaAcbhLRKTb2SGdzn3S7eywpwMAgBnnu+hQWdMBALMj63dC1nQAEBHZtrF+67aIyNLyihz84hfs&#10;6ZlCc1IiW2VuaXkl+X9ItmhGSuSkRLbtOSmRDck16bwJzUmJbNtzEpht+3mjf2mNduyX6P5H7cmZ&#10;3n//Q/nsZx+wR2eahZwqms+zzvijS8ltHGk6e49Kd+8xe/SIkPNGppCTEtkm5KbxWSMlsm3PSYls&#10;lbmqzxt+Z6QLzUmJbJ4cvzOKqTJ3uX9C3uyflEc6R2VfJ33f20LWp0KyVX/eSINyUiJb91yvvyb9&#10;/sdJQyqKVRma9EaREtm256RENiTXpPMmNCclsm3PSWC27edN2m0BaD4uPDY1ITeNzxopkW17Tkpk&#10;q8xVfd7wO6Pd+J2xqcocxap0TclJiWzdcxSrCuaa9EaREtm256RENiTXpPMmNCclsm3PSWB2Fs6b&#10;p//1H2b+VdYnz190XWYhp4rm86yTv5IX04TcND5rpES27Tkpka0yN43zht8ZfqE5KZHNk+N3RjFV&#10;5ihWpWtKTkpk657zFqsAAABc5l65xx61xcZTt+xRAIAZxO+MeipTrAKq0uuvJX2pJ08D7PXXzHkA&#10;AABEhn8BT5M1HQAwO7J+J2RNBzC7zIf+3SVGcysKVgAAwNbde8x7cZHnVg4AwOzgdwaAcUhaVgEA&#10;APh09x6TjaduSbRjv4iIRDv2y8ZTt7joAABswe8MAGVRrAIAALnpI+RDHiUPAJgt/M4AEIpiFQAA&#10;AAAAAKbK7JqKYhUAAAAAAACmxu5LnWIVAAAAAAAAaoNiFQAAAAAAAGqDYhUAAAAAAGiM3uBcMuRh&#10;zp83g+miWAUAAAAAAGpv4eVTMvfsc9IfnE+GuWefk4WXT9mzigyLVPb8mqFoVW8UqwAAAAAAQG3F&#10;q9dk4eVTEq9eExGRaH6PdBYel2h+TzLdLj71BuekPzgvIiKdhcdHBhGR/uD8lgzqo3Sxaml5xR6V&#10;W2i2ytzS8koyFBWSkRI5KZFte05KZENyTTpvQnNSItv2nARmZ+G8Cc1Jiews5Ko+b0KFrq/qnJTI&#10;NiE3rXMmNNv2nJTIVpmbxnkTmpMS2bbnpEQ2JPf++x+O/FtEyPpkCjkpka06F6rM+kKyS47Pm97g&#10;vMSr1ySa3yMbL70og2eOSHfhkAyeOSIbL70onYXHpbtwaCTTXTgknYXHZeOlF6W7cGhk2HjpRZFh&#10;wUrXGaLqnJTINiWntm2s37qtjwjsdO6TbmeHPQ8AAICIiPSunJD+lZPS2XtUunuP2ZMBAEjwO6M+&#10;LvdPyJv9k/JI56js6zTrWGgLqWh+jwyeOWJPDqbL1UIXpsuuS5VuWQUAAAAAADBJ0fxue1Qp8ep1&#10;exRqhJZVAAAgN/5KDgDIi98ZxVzun7BHjc3N+JLcjC/Kzmi/7IwetSePzSRabU2qBdTcs8+JiCS3&#10;BGK67LoUxSoAAJAbFx4AgLz4nZHf64tPyM34oj26cXZG++XrZ8/Yo0uZRLFKO2sf962FCGfXpbgN&#10;EAAAAACAKbkZX2xFoUoa8looVDUDxSoAAAAAAKbkw5oXd4qq8+uhUNUcFKsAAAAAAJiSB6L99qhG&#10;q+vroVDVLBSrAAAAAACYks1Oz+tZ4Cmqrq+FQlXzbNtYv3Vbhp1Z0bk6AABIQ2e5AIC8+J1RzCSf&#10;BliVST4NMLTQRKGqGewO1pNiFQAAQBYuPAAAefE7A+OSVXDqDc45nxSYlUN92MUqbgMEAAAAAAC1&#10;1V14XKL5PRKvXpO5Z5+ThZdPSW9wThZePiVzzz4n/cF56Q3OjWS0UCUiEs3vlt7gnHNAPVGsAgAA&#10;AAAAtaUto6L5PSIiEq9ek/7gvFGM2jPSsqo3OJdMExHpD857BwpW9USxCgAAAGigXn/NHpUoM803&#10;PXSa5FinT5lpvulp0yTHcn0mNc03PW2a5FiuzySmxX/2oHd6k16Hb1td4zAZg2eOyMZLL0pn4fFk&#10;2HjpxS23+HUXDo3Mkza4bh/E9H2q2zl2XETk6W++LV994u/Z0zMtLa/IZz/7gD06l9Bslbml5RV5&#10;/4MP5f0PPgzKFs1IiZyUyLY9JyWyIbkmnTehOSmRbXtOArOzcN6E5qREdhZyVZ438dpFidcuSXT/&#10;fjlwf7Gn/YSsT6aQkxLZJuSqPmdUaLbtOQnM9oZ9e4iIHIi2j3VaHG9smf70N9+W/+6/+5VzWlpO&#10;jKxrWtr2hObStidtmpRY5yRzrm1NOx4yhnW6poXk/of/8V/Ku/+v35Ub/+q/cG5r2mtcWl6R06/d&#10;7VyupKxz0jl7W33LyyPkvS8NyklgNs/vqQPze5LBZK7PnCdtsHNFVJ2TEtm65w5E2+X99z+UF/8f&#10;D4ro0wD1DaYdWQEAALjQWS5QH72Up3mXmSYizumh0yTHOicxTTzbkzZNciy36mni2da0aZJjuVVM&#10;098Z0dt/JtH9j26ZLg15Hcq3rWkZAGEoVgEAgNwoVgEA8uJ3BoBQ9FkFAAAAAABqp0jn5/ZT/nja&#10;X7NRrAIAAAAAALXSG5zL/bQ+ndc15MmjfihWAQAAAA2k/ecAQNvEq9ekPzhvj/aKV6+LiEg0vyd5&#10;yl807Dxdp6H+zN9r9FkFAAByo/8RoB74/o4mmJXfGePqYP1y/4Q9qnH2dcofZ20lpToLj0t34dDI&#10;PCadP5rfI4NnjoxMW3j5lMSr1zKXgemzf69RrAIAALnNyoUH0ATjukAGJmUWfmeM61r69cUn5GZ8&#10;0R7dODuj/fL1s2fs0bnEq9ekNzgv8eo1kWErqTyFprlnnxMRkcEzR5LWVCpevSYLL58SEZGNl14c&#10;mSbDQpdr2b7xmBz7vcRtgAAAAEADlbkwBlAfN+OLrShUScnXcmH1msSr15IWUtH8bnuWLbSwJcPi&#10;ls0cZ84rRossu08r33hUi2IVAAAAAGDs4o8ujfzbRt3OjtKtqj4MLO7UVejr6S4cks7C484WUj4X&#10;hgWozsLj9qSETtN50QwUqwAAAAAAY9O7ckLmXrlH4rXNokW8dlHmXrlHelea3yeTS5lClYjIA9F+&#10;e1SjlXk93HoHRbEKAAAAADAW2k+VS//KydYWrMrYGe2XnSUKPHXSpteC6aKDdQAAkNssdJYLNAUd&#10;rKOO5l65xx61xcZTt+xRmPDTAG/Gl+RmfHFYTHrUnjw243gaoNK+o9I6WC8zT9HxmCy7LkWxCgAA&#10;5EaxCqgHvr+no/XOdMQfXUpu/UvTtt8hTSgcX+6fkDf7J+WRztGxFpQmKU/RSOfRTtldFl4+5Xyq&#10;oG/5vvGYLPv3Wuli1dLyihz84hfs0bmEZqvMLS2vJP8PyRbNSImclMi2PSclsiG5Jp03oTkpkW17&#10;TgKzs3DehOakRHYWcqpoPmSdZYpVIeuTKeSkRLYJuarPGRWabXtOSmSf/ubb8v3v/a49OlPI+qZx&#10;3oTm0m5DQz3k+R0Sevyrzk3jWjokV6ZYFbI+FZLVz5vT//bfymt/8ReZRaO5Z58TEZGNl150rs+c&#10;bjKLUo/+7e1JrkixyrW+PEJzUiJb95z9XipdrAIAALOjTLEKAKqgn1PRjv0S3T+5252w1Sy2rGrK&#10;tXSZYtW05C0a+VpOSUbLK9/yfeMxWfZ7iWIVAADIjWIVgLrjc2q6ZrHPKm4DnIy8RaN49ZosvHxK&#10;xNF6SltVDZ45ItH8npFpvuWnFb8wOXZdiqcBAgAAAADGorP3qD1qRNb0Jqp7oapJeoNzyRCvXhcR&#10;kXj1+sh4WzS/RzoLj4sMi1M6nxaqOguPbylUmfqD80lGC1WYPopVAAAAAICx6O495i1I0doNabSl&#10;kw5aNIpXr42MdxWsuguHkoKVzifDQpWvdZQrQ6GqPihWAQAAAA3U66/Zo4Ba6O49JhtP3ZJox34R&#10;EYl27JeNp25RqEIqLR5lDWnFp42XXkzm23jpRe+8ys5oLm09qAbFKgAAAKBhtG8PClaoM+3gno7u&#10;kVd34VDmkCXvfCZ7+UXzGL+7ZHiPLZ2rAwAAAM3A93egPigaA+OXtKziFx0AAADQHHx/B6aPVo7A&#10;ZHAbIAAAAAAAAWjlCEwGxSoAAAAAAAJRqALGj2IVAAAAAAAAaiMpVnGPLQAAANAcfH8HALSFfUvt&#10;XUKncAAAAECj8P0dANA25i21pW8DXFpesUflFpqtMre0vJIMRYVkpEROSmTbnpMS2ZBck86b0JyU&#10;yLY9J4HZWThvQnNSIjsLuarPm1Ch66s6JyWyTchN65wJzbY9JyWzIULWN43zJjRXRug6m5KTEtmQ&#10;3PvvfzjybxEh65Mp5EREnv7m2/aoXELXGZoLVWZ9IdmlBn3eVJ2TEtkm5MzMto31W7f1LzM8xQAA&#10;AKTpXTkh/SsnpbP3qHT3HrMnA6hQr7/Gd3eHy/07n1P7OnxOTdMsHIumXEtf7p+QN/sn5ZFOe48F&#10;2qV0yyoAAAAA1avzhfG0fenH9hhMS9uPhd3PDoBw5q3tFKsAAAAAAAhEoQooz+6LkWIVAAAAAAAA&#10;aoNiFQAAANBAPAkQANBWFKsAAACAhrFvlwAAoE0oVgEAAAAAEIiiMTB+FKsAAACAhuEJZEA90MoR&#10;mAyKVQAAAEADUagCpo/CMTAZFKsAAAAAAAhEoQoYP4pVAAAAAAAAqA2KVQAAAAAAAKgNilUAAABA&#10;A9GhMwCgrbZtrN+6rU8woGM4AACQpnflhPSvnJTO3qPS3XvMngygIrP0/f31xSfkZnzRHj1WO6P9&#10;8vWzZ+zRcJj08Wjisej112r/Przcv/P7e1+H39+oH/v3WumWVUvLK/ao3EKzVeaWlleSoaiQjJTI&#10;SYls23NSIhuSa9J5E5qTEtm25yQwOwvnTWhOSmRnIVf1eRMqdH1V56REtgm5aZ0zodm25yQw2+3s&#10;kMOHfxV0gRyyvmmcN5qbZGFE6TrKbmtRVeekRLaq49G0Y6EX2CEtHUPXGZL76VfuDEWFrE+FZJem&#10;+HlTVNU5KZFtSk7RsgoAAORGyyoAVfvu9nvsURPxrfVb9ig4VHE8mnYsmtCyit/fqDu7LkWxCgAA&#10;5MaXXQBVM4sj4y5iTHLZbTWpfTap5WITv79Rd3ZdqvRtgAAAAAAAAMC43CXDe95pVQUAAAAAAIBp&#10;S1pWUagCAAAAmiOkQ2cAAJqA2wABAACAhinzBDIA48X7EBg/ilUAAABAw9CNB1APFI6Bydi2sX7r&#10;tjTkcZsAAGC6eJoQ0F69wTl7VKK7cMgeJZKRMfnyeUzyKXGTXHZZvn2bZ1+6snlyeUxqn01quVVo&#10;wrU0v7/RBOZ7advG+q3b9iMCAQAAXPiyC7RTb3BO+oPz9uhENL9HovndIwWPrIyps/B4cLFkkkWM&#10;SS67jLR96zoWKl69Jr3BeYlXr9mTUnNFTGqfTWq52MTvbzQNtwECAAAAEBkWNDoLj48M0fweiVev&#10;SX9wfqTFTnfh0JZ5zcFcZtkCyayyj4fvWMiwwLXw8imJV68VygFAHVGsAgAAACAikrS8MYfBM0eS&#10;4pPd2seeV4d49fpweXtk8MyRkQzys49H1rHQ4tTgmSNbctH8npH5AaDOKFYBAAAADVRlh85aCBFP&#10;f0gms3UPharxSzsWWpxyieZ326MAoLYoVgEAAAANU9cnkGmhSkQoVGFm1O19CDSV+V4qXaxaWl6x&#10;R+UWmq0yt7S8kgxFhWSkRE5KZNuekxLZkFyTzpvQnJTItj0ngdlZOG9Cc1IiOwu5qs+bUKHrqzon&#10;JbJNyE3rnAnNtj0ngdluZ4ccPvyroIcjhaxvaXlFzrz9c3v0iN7g3EjH3nPPPie9wbmg9UngdqrQ&#10;bFNyWccizfvvf2iPyiVkW5em8HlTda5M4Th0naG5UGXWF5KdhfMmNCclsnXP2e8lngYIAABy42lC&#10;QDvp0+f0iXG2ePV6rlv7zNvStE+lToknAcqEnxI3yWWXkXY88h4Lm7Z6q+vxmNRyJ60p19L8/kbd&#10;2e+l0i2rAAAAALSDPjHOHrQ40jWe8udiduqt/SppZ+soznU88h4Lk9mPWJlCFbbqdnbUvlAFNBHF&#10;KgAAAAAiw6f36RPl7HFFnyjXXTgk0fweiVevbekIHPnovrd/LnIs6PB+8ihUAeNHsQoAAACAyPCJ&#10;cdoySgsb8eo1OZCzMGKzb2FDMXo8Qo8FhSoATUWxCgAAAGigkA6di9jsL2mzMNIb9j+F6Qg5FhSq&#10;ADQZxSoAAACgYeynJk2K3m4Wr16ThZdP2ZNRoSLHgkJVtSb9PgRmEcUqAAAAoGGq7NRZO/KOV69J&#10;vHptZFpvcC61Pyp9IiCdeo9H2rFQFKqqVVXhGJg1FKsAAACABqqiUCVWJ99mi57e4FzyhLqFl08l&#10;hSsd5p59TkRkpINwlOM7FkoLVTLs78o+JmmFRQCoE4pVAAAAAFLpk/1kWKTSceataVq40kGGhSpa&#10;VY2X61jo/83WVvbx0IGC1XhV2coRmCUUqwAAAIAZ1104lFlYGjxzZMs8eqtZZ+HxLcPGSy+mLg9+&#10;WcfDdSw0kzX4lolwFKqA8aNYBQAAACBXEcM3T3fh0JYB5WTtQ9d0+xi4BgBoAopVAAAAQAPRoTMA&#10;oK0oVgEAAAANwxPIAABtVrpYtbS8Yo/KLTRbZW5peSUZigrJSImclMi2PSclsiG5Jp03oTkpkW17&#10;TgKzs3DehOakRHYWclWfN6FC11d1Tkpkm5Cb1jkTmm17TgKz3c4OOXz4V0F95YSsbxrnTWhOSmTb&#10;npMS2ZBck86b0JyIyNPffNselUvoOkNzocqsLyQ7C+dNaE5KZJuSU9s21m/dluFfZ0J+2QEAgNnR&#10;u3JC+ldOSmfvUenuPWZPBoCx++72e5L/f2v91si0sia57Laa1D6b1HInTVs51v2JgPz+Rt3Z76Wk&#10;ZVWd31gAAAAA0Ha9wTl7FGqu29lR+0IV0ERJyyoAAIAs/GUWaIa8RQ/z6XAhGZtrGVnzp02XCbe4&#10;meSyi+oNzkl/cF46C4+n7hPXPvaxl5Nnf2eZ1D6b1HKxid/fqDu7ZRXFKgAAkBtfdoH606JHHloY&#10;CcmY4tVr0hucl3j12sh48cwvBYozkyxiTHLZRS28fEri1WsyeOaIRPN77MkiBY+tWPs+7/7OMql9&#10;NqnlYhO/v1F3drGqdAfrAAAAAKrnexJgd+GQdBYe9w4qmt+TFC3yZnRemxaqovk9SUYLLvHqdXt2&#10;OGihz1eokhzHyT5eB1KWBQB1lhSrfL/sAAAAANSL/gXa9x2+u3DIOWjhKJrfI4NnjuTKmAUPOyPD&#10;FjtaqBo8cyTJaQuhzVZX+W9dm0W6f+zCoIt9fOxBRfN7UgtfAFAndv9vd0mOX3YAAAAAmk1vM3MV&#10;qnzi1Wuy8PIpkWGhKq34Ec3vtkdJd1h8KXLr2iwWtlytz0L3g+5r3fd5hK4Lm7iOBsbDfFABtwEC&#10;AAAADWP/BTqLFqrE0zrKRwtVknF7mo+ZcfVnZVt4+ZT0B+dnrnii+0ZbRmn/UkX3g7mP8x6vWd3n&#10;40LDD2AyKFYBAAAADZS3UKW36amFl0/lKkzY8+TN2fTWtgsZxSqzoDZLfS3pPs1bXErTG7aqynM7&#10;oVit7cxbCJFf0cIxgHwoVgEAAAAt1jU65dY+pPK0pAnNhYhXr420/BpH4aZpXLdRFmHuwzyFp5Db&#10;QuFGoQoYD7OFIsUqAAAAoOXMTs+11U2efqTM3KQKSPHq9dz9YrXRnT6msgtMabTlWp5WVRSqANSN&#10;fUstxSoAAACggUL7yNEWU+K41S9N2ZY/PrPcosq8PbM3OJcM2uF6vHo99zHSolfWLZT9wfmRfQ4A&#10;dUSxCgAAAGgY+y/QdZa3iDKLzH68+oPzyaDFpLy3Xpr9XhUp+JnFMgCok9LFqqXlFXtUbqHZKnNL&#10;yyvJUFRIRkrkpES27TkpkQ3JNem8Cc1JiWzbcxKYnYXzJjQnJbKzkKv6vAkVur6qc1Ii24TctM6Z&#10;0Gzbc1IyGyJkfUvLK/L++x/aozOZxRBfEUXHm08elMDtVKHZqnOP/u3tSb9g5qD7JJrfI52Fx7fc&#10;Imiv786thNm3AD78W7+VtKiy93kae515LE3h86bqnIjI09982x6VS+g6Q3OhyqwvJDsL501oTkpk&#10;m5JT2zbWb93Wv8zwFAMAAJDmcv+E9K+clM7eo7Kvc8yeDKBCvf6a97t7b3BuS4HDpH0WmYWQrExv&#10;cE76g/Nbiic63tX/kWs9ylxevHrd24fSd7ffk/z/W+u3RqaVNclll+Hb1y7x6rWk6LTx0ov25IS9&#10;zNB+qya1zya13ElryrV078qd39/dvfz+Rv3Y76XSLasAAMBs+dKP7TEApsF3YaxFCV+rGbNIYRaq&#10;0jIy7D/JpbtwSKLh0wLN/GbfS6Pr8dFiSWw80Q759IatqvJ0rG5in49Ht7Oj9oUqoIkoVgEAAAAt&#10;YhePzI67RwtVd4obaZmtua2Fp+7w1jUzr7em5e2Y3bw1jeJJPmahyXVcsrDPx4NCFTB+FKsAAACA&#10;ljGLR3bH3Vqo0n6RsjJ2zsVcpuZl2NonbxElMjoHNzseh5/up6KtqhT7HEBd0WcVAADI7XL/hLzZ&#10;PymPdOizCmiCnuMpclnFI1dGcuSU5vPM33P0k2WPm2RfRpNcdln2fvDJO5+kzOsb7zKpfTap5WIT&#10;fVah7uy6FC2rAAAAgAbq9dfsUVt0Fw5tGbLY8+fNqSLzu+ZzjZtFefdD3vkkZV7feACYFopVAAAA&#10;QMPoX6DzFKwATBbvQ2D8KFYBAAAADcMTyIB6oHAMTAbFKgAAAKCBKFQB00fhGJgMilUAAAAAAASi&#10;UAWMH8UqAAAAAAAA1AbFKgAAAAAAANTGto31W7dl2DEczRcBAJgdl/sn7FGZbsaX5GZ8UXZG+2Vn&#10;9Kg9OdO+zjF7FIBAs/L9/bvb77FHTcS31m/Zo+BQxfHgWIxf78oJ6V85KZ29R6W7l9/FqB99WIH2&#10;AZe0rHr00Wujc+a0tLxij8otNFtlbml5JRmKCslIiZyUyLY9JyWyIbkmnTehOSmRbXtOArOzcN6E&#10;5qREdhZyIefN5f4JebN/svBwM74oIiI344tbpuUZQgpkRV+bCs1JiWwTcqHnjASuT4Vm256TwGyZ&#10;J5CFrG8a501orozQdTYlJyWyoblQoeurOici8vQ337ZH5RK6ztBcqDLrC8kuNejzpuqclMg2JaeS&#10;llUAAGC2vL74RFJ8eqRz1J48Nm/2T4qIyM5ov3z97Bl7MoBAs9KyyvysmhQ+n/Kb9PFo2rGwW4PU&#10;FS2rUHf2e4liFQAAM+pmfFFeX3xCZIIXB+ZFzdfPnpGd0X57FgAYK205+kjnKLceT9ksHAv7Aruu&#10;KFah7uz3UnIbYEgTYgAA0FxmgcosXI0LhSoAQNt1OztqX6gCmsB+L90lJe95BwAAzTWpghWFKgDA&#10;rKBQBYyH+V5KWlYBAIDZNO6CFYUqAAAAlEGxCgAAbClYhXaea2YpVAGTxV0RAIC2olgFAABErIJV&#10;yNOezFZZFKqAyaIbD6A+eB8C40exCgAAJEILVhSqgGrZHdECmA4Kx8D4mO8jilUAAGBE0YIVhSpg&#10;OihUAQDawi78UqwCAABb7Iz2J0WntIKVWagyMwAAzAJaOQKTQbEKAAA4ma2kXAUru1ClrbEAAJgl&#10;FKqA8aNYBQAAvHwFKwpVAAAAmBSKVQAAIJVdsLrcP0GhCqgBOnQGALRV6WLV0vKKPSq30GyVuaXl&#10;lWQoKiQjJXJSItv2nJTIhuSadN6E5qREtu05CczOwnkTmpMS2VnIVXHemAWrN/snRQIKVUXWZ6o6&#10;JyWyTchVdc7YQrNtz0lg1u6ItoiQ9U3jvAnNiYj89Cv2mHxC19mUnJTIhuTef/9D+elXNv8tKmR9&#10;MoWciMjT33zbHpVL6DpDc6HKrC8ku9Sgz5uqc1Ii25ScKl2sAgAAs8EsWBUtVAEYr25nhxw+/Cv6&#10;ynH46VfuDJiuWTgWvf6avPbab0hI4RiAH8UqAACQ29fPnpH7Dx+mUAXUwO///t/YowAAaIVtG+u3&#10;bmszYh65CQAAAKDJeldOSP/KSensPSrdvcfsyajQrByLXn+t9tfRs3Is0Fx2XYqWVQAAAAAABKp7&#10;oQpoIopVAAAAAAAAqA2KVQAAzKje4FwypCkz3VxH2nwAiqNDZwBAW1GsAgBghsSr12Th5VMy9+xz&#10;0h+cT4aFl09JvHrNnl16g3PJdBed7ipE6TRzmHv2Oe+yAOSnfXtQsAIAtBHFKgAAZkRvcG6kKBXN&#10;75HOwuMSze+RePWaXHAUq1S8es1ZzMrDXI8YBbPQ5QHY7COHhyMB9UDRGBg/ilUAAMwAbeUkItJZ&#10;eFw2XnpRBs8cke7CIRk8c0Q6C49Ld+GQHRvRG+aLiuZ3J+vZeOnFpDgWujwAmyhUAdNHK0dgMu4S&#10;/jIDAMDM8BWlXONsZVpXmQbPHDEKVltvHwQAtEP80aWRf9uIa2lgMpKWVby5AABoL21VdWB4K15R&#10;egvfuPqb6i48LmJsFwCgPXpXTsjcK/dIvHZRRETitYsy98o90rtywp61FbiWBsaP2wABAGg5szWU&#10;Fp2KiuZ3J9lxtIYyt2McrbUAAPXQu3JC+ldO2qNFRKR/5WRrC1YAxotiFQAALacdp3eGrZlCjbs1&#10;lG5PWsfuAPzoIwd15CtUqazpACAism1j/dZteyQAAGgP7Vzd1V+V3UrKNd3M6lP8ovk9MnjmyJbp&#10;aVlb1nQAftqpM33lbKUte6Id+yW6/1F7MiYo/uhScutfms7eo9Lde8wejQnS9wX7HnVl/15LilVP&#10;f/Nt+f73fteeP9PS8ooc/OIX7NG5hGarzC0tryT/D8kWzUiJnJTItj0nJbIhuSadN6E5KZFte04C&#10;s7Nw3oTmpER2FnLKl/cVhZ4+9Wfy2l/8xci89jyu7Nyzz4kMO0q/sHpty3Rf1n6N9nQfO5dXaE5K&#10;ZJuQy3PO+ISsT4Vm256TwKz9pb6IkPVN47wJzaXdhoZ6yFMwCT3+VedkCtfSIbkyxaqQ9amQbJM+&#10;b6rOSYlsE3Lme2nbxvqt22V+2QEAgHqLV68lHaNvvPTiyDRtWRWvXpd49dqWwpGroKTjovk9Es3v&#10;3jI9LWsyi16hfWkBs6zXX+O7uwf9Ik3HLLasasq1dJliFTANFKsAAJgBWYUhX2HJN16XF83vcRa5&#10;JCUrGQU0AEBz/f/bu58YSa47sfO/JkecQxUMtA5da0OtbjRpY72LtvYwMEaisiUYEFF9kG9z0dQM&#10;YCz45yAs5iJPI/PCSyY0nsPOQQeRi9nDgiVg14Avg0EXqEu1YtQyMDx40MAahskWWeKl+uAisJWH&#10;IT3oPTB/qZe/eu/F+xMZ+e/7ARJkR7zf+x+RGa8iI/f+r+t20xXTP76wmzbaJiwcs1iFTcMD1gEA&#10;2AHDjh9mfvLDt0QqfslvPHtIu9YLALAdht/4U7tpQdv+TbTuC1XAJmKxCgCAHdJ8+NRuKvLlVwCv&#10;3qGVYnzy/vwh7faOKwDAZht940FwQYq7egDEuL9yy2IVAAA7YHT42vwre4c/+amMT95feJUsYo0S&#10;74pqPny6UNZkdldVajwAP/dDPbBORt94INM/vpDBwbdFRGRw8G2Z/vEFC1UAgvTxVPrexmIVAAA7&#10;Qp9X1cx+wc99ldzplHp3lS1PZl//S4kF4Gc/1APraPA/vLrwXwBIxWIVAAA75OSHb8nw8Hvelz6H&#10;yjU6fM37gHSl+fn2a6zv5UsPAMAmYtEY6B6LVQAA7JjR4WveV0hsn7Tst2W0lQUgzWh4wC95A2uA&#10;uxyB5WCxCgAAANhALFQBq8fCMbAcLFYBAAAAAFCIhSqgeyxWAQAAAAAAYG2wWAUAAAAAAIC1wWIV&#10;AAAAsIF8D3T2bVM1+0L7S/dJQpkhNftC+0v3SUKZITX7Qvtj+yQh35DSfc1f/jO7aS5W19g+aSlz&#10;Ffti+wGUqV6sOn302G5KVhrbZ9zpo8fzV66SGKmIk4rYbY+TitiSuE2aN6VxUhG77XFSGLsL86Y0&#10;TipidyGOeeNXGicVsZsQt4o5IxWx2x4nhbFjzy+Q+bb59tnyUuImk2fy+hsfLMS6+2ysjbNSyiyN&#10;i7XRFxurayzO3W/j3H3LiPPtj+1z95eWWRLX/J//VOSv/418/PFvruwL1TW2z92/TvtC+9vYeZqq&#10;NK5UTXklsfoeVRpbYlPipCJ2U+LUtenlxXM9yPgVAwAAAGAzjCfnVz67+7apmn0SeIh06T5JKHMZ&#10;+yRQn9J9klDmMvZJoD6xfZKQb9f7Dv+3/yDN7/2vMvzGn8roGw8W9sXqGtsnLWWuYp9E6rouxn/3&#10;Y5n83Z95xwJYB2OzLsViFQAAAACgcyyQrA/GAuvOrktVfw0QAAAAAAAA6AqLVQAAAAAAAFgbLFYB&#10;AAAAAABgbbBYBQAAAAAAgLXxgsx+uYCHqwMAAAAAAGDV5ndWsVAFAAAAAACAVeNrgAAAAAAAAFgb&#10;LFYBAAAAAABgbcwXq8aT88U9AAAAAAAAwJLZZ6m/ILOFqsnkGQtWAAAAAAAA6J37LHW+BggAAAAA&#10;AIC1Ub1Ydfrosd2UrDS2z7jTR4/nr1wlMVIRJxWx2x4nFbElcZs0b0rjpCJ22+OkMHYX5k1pnFTE&#10;7kIc88avNE4qYjchbhVzRipitz1OKmL7jFvFvCmNk4rYbY+TitiSuI8//s3Cf3OUlCcriJOK2L7j&#10;StWUVxJ7ukHnm77jpCJ2E+LcmGvTy4vn+jVA9/uBAAAAAACU+tXkxzL5uz+T4Tf+VL45fGB3o0eM&#10;BTZN9Z1VAAAAAAD4/Ku/tluwKowF1p37HHUWqwAAAAAAALAy9of/WKwCAAAAAADA2mCxCgAAAAAA&#10;AGuDxSoAAAAAAACsDRarAAAAAAAAsDZYrAIAAAAAAMDaYLEKAAAAAAAAa4PFKgAAAAAAAKwNFqsA&#10;AAAAAACwNlisAgAAAAAAwNq4Nr28eD6enMtk8kyGwxsyGh7YNAAAAACAHfaryY/tplafNr+UT5u/&#10;ka8Nvi1fG7xqd7f65vCB3QTGAlvKrktVL1adPnos3/3Ot+zmJKWxfcadPno8//+S2NwYqYiTitht&#10;j5OK2JK4TZo3pXFSEbvtcVIYuwvzpjROKmJ3IU7lxteUuc1xUhG7CXGrmDNSEbvtcVIR22fcKuZN&#10;aZxUxG57nBTG/mryY/mPkz+zm5fu94d/mr1IUtI+qYiTitiSuE0aCyls4yadb/qOk4rYdY+z61LV&#10;i1UAAAAAgO327+9/Xz5t/kZktnCxLLoQ87XBt+UPHv6V3Q3GAlvKrkuxWAUAAAAAaKWLJMtavFh2&#10;/ttk2X217PwBy65L8YB1AAAAAECrP3j4V/K1wbfl0+Zv5N/f/77dXYXFkTyMBbbdCyIio+EBd1UB&#10;AAAAAKKWsUjC4kgZxgLbbH5nFQtVAAAAAIA2XS6SsDhSh7HAtuJrgAAAAACALF0skrA40g3GAtuI&#10;xSoAAAAAQLaaRRIWR7rFWGDbsFgFAAAAAChSskjC4shyMBbYJvPFqvHkfHEPAAAAAAAtchZJWBxZ&#10;LsYCm8r+8N8LMluomkyesWAFAAAAAMiWskjC4kg/GAtsKveH//gaIAAAAACgWmyRhMWRfjEW2HQs&#10;VgEAAAAAOuFbJGFxZDUYC2wyFqsAAAAAAJ1xF0n+9/3rLI6sEGOBTeI+mqp6ser00WO7KVlpbJ9x&#10;p48ez1+5SmKkIk4qYrc9TipiS+I2ad6UxklF7LbHSWHsLsyb0jipiN2FOOaNX2mcVMRuQtwq5oxU&#10;xG57nFTE9hm3inlTGicVsdseJxWxuXF/8PCvZP/uXRER2b97N3txJLc81XecVMT2FacLViJStFCV&#10;W56rJPZ0g843fcdJRey6x9lnqV+bXl48143uk9cBAAAAAKjxq8mP5ZvDB3YzVoCxwDqz61LVd1YB&#10;AAAAAODD4sj6YCywSVisAgAAAAAAwNpgsQoAAAAAAABrg8UqAAAAAAAArA0WqwAAAAAAUeOT9+ev&#10;mJr9bhmxdLsutY9q9jMWWLUXR8MHbzfNVJpmKoPBntwb7Ns0AAAAAIAd03z4kbz5s/9H3vzZ/y3N&#10;h08XXre+el1uffWrC+nHJ+/L5OTn0nz4VI7+5e8t7HP3i4jce+Vl7z63jFheu+jwJz9d+Vj4ygK6&#10;YNeluLMKAAAAALBgfPK+HP7kp9J8+JGIiAxeeVmGh9+TwSsvS/PhR/KL2Xaf5sOP5nG53HJklpdb&#10;j11k+2DVY8GdVugDi1UAAAAAgDn3rpvh4fdk+hd/Lic/fEtGh6/JyQ/fkuHh92R0+JoNWzCexeca&#10;vHJnXs70L/58viBTmt82GJ/8XJoPP5LBKy+vdCyGh98TEZHJyc9ZsMLSsVgFAAAAALgitBDi22bV&#10;3NHjOvnhW86C1e4tkIxP3p8vVJ388C27u9exGB2+Nl+wApaNxSoAAAAAwFzoWUap9Gtjhz/5qd1V&#10;ZOTc0bNrtM3aB7m6HgudE7s4FugXi1UAAAAAAJHZXThKFzpyDV65M4/t4m4otx5d3CG0KRgL7DIW&#10;qwAAAAAAIiLzh3XXft2r67uhtD6xh4lvG8YCu4zFKgAAAABAq/HJ+wuvmMErL3f+FTT8FmOBbVe9&#10;WHX66LHdlKw0ts+400eP569cJTFSEScVsdseJxWxJXGbNG9K46QidtvjpDB2F+ZNaZxUxO5CHPPG&#10;rzROKmI3IW4Vc0YqYrc9Tipi+4xbxbwpjZOK2G2Pk4rY13/6lzI5+fnCq22R5MHdfyFS+IDv0nr2&#10;HScVsaVxJWOhD2fvcyykMPZ0g843fcdJReymxKlr08uL5yIi48m5jIYHdj8AAAAAYEc0H340v/tm&#10;+hd/vrBPF0SaD59K8+FHV34tcHzyvkxOfr6wXbd9eXfPnSv7Y7GuvT/5kYjz64C7gLHALhlPzmUy&#10;eSbD4Q0ZDQ9+e2cVC1UAAAAAsNtiD9AeHb4mo8PXZPDKnYXtMbrY8eUdPU/t7iRdPGh8EzEW2GXV&#10;XwMEAAAAAGyPrh+g7X4FrcR49mDw2geNbyJts/ZBrdqx6Oqh70AbFqsAAAAAAFeEnoWUe1eO+4Dv&#10;XIc/+ak0H34kg1de9n4lbdt9effUywtfCXT1ORb69UCgD/PFqvHkfHEPAAAAAGDnjA5fm985Mzn5&#10;uez9yY/k8Cc/lcOf/FT2/uRHRXfljBLvxGk+fCrjk/cXyvpyoSotfhuNDr83X7Ba5VjoQlXoWVZA&#10;jdHwYP68KtHFKn2QFQtWAAAAAIDR4WsLD9D+8jlHXy6MDF55OXvBIvWOnubDj2Ry8vOFsnb9Qd62&#10;D1Y9FjllATncZ6lfm15ePLdPXQcAAAAAQOnXAdsWKsYn70fTxPbbrxyG0u06xgK7gMUqAAAAAAAA&#10;rA0esA4AAAAAAIC1wWIVAAAAAAAAVsp9jjqLVQAAAAAAAFgZ+8N/LFYBAAAAAABgbbBYBQAAAAAA&#10;gLVRvVh1+uix3ZSsNLbPuNNHj+evXCUxUhEnFbHbHicVsSVxmzRvSuOkInbb46QwdhfmTWmcVMTu&#10;Qhzzxq80TipiNyFuFXNGKmK3PU4qYvuMW8W8KY2Tithtj5OK2JK4TZo3pXFSEbvtcVIYuwvzpjRO&#10;KmI3JU5dm15ePNfvBg6HN2Q0PLBpAAAAAAAAgKWw61LVd1YBAAAAAAAAXWGxCgAAAAAAAGuDxSoA&#10;AAAAAACsDRarAAAAAAAAsDZYrAIAAAAAAMDaYLEKAAAAAAAAa4PFKgAAAAAAAKwNFqsAAAAAAACw&#10;NlisAgAAAAAAwNpgsQoAAAAAAABr4wURkdHwQIbDGzIaHtj9AAAAAAAAQG/md1axUAUAAAAAAIBV&#10;my9WnT56vLgnUWmcVMT2GXf66PH8laskRiripCJ22+OkIrYkbpPmTWmcVMRue5wUxu7CvCmNk4rY&#10;XYhj3viVxklF7CbErWLOSEXstsdJRWyfcauYN6VxUhG77XFSEVsSt0nzpjROKmK3PU4KY3dh3pTG&#10;SUXspsSpa9PLi+d2IwAAAAAAANCH8eRcJpNn80dUVT9gfTw5b31Zvm3bbl3avC71SBGra2zftti2&#10;Nq6qPasqd9PF+i22b9vF2h7bl6okj5IYAAAAYJ29OBo+eFtmH3bvDfbt/qjxbOWraabRl4jM89YY&#10;d9u2W5c2r0s9UsTqGtu3LQ7vP5Xj489EtqSNqxoz7cemmcrR0XW7GwGx8Yrt23axtndxzLrvqanz&#10;NVYnAAAAYFPoZ1l9nvoL4nzYzf3rrP6KoL4Ggz0RERkM9ha28/B2IN14cj5f5EU5tx+bZpp9fgNS&#10;dX3MMl8BAACwi9y1o+qvAY6GB/OXu1jlbgeQzj2WUM53TgKWoetjlvkKAACAXVe9WAWgeycP73BX&#10;Yge0H08e3rG7gE51cczq3crMVwAAAOy6lS5WjSMPYfdx06fG5EjNO7bf7vN9FclXhv47tN8nlMa3&#10;PVSPUqHY0HaV0z6fnHa4ZYXS+Ni4ttictF1aVpm5+balHwfGLJS+TSwuti/ErU9JfJtl5B/Lp21f&#10;TT3GmWPZtt/H9ldbbE7aEm7eJV/1i9Upti8mt045feTuT0kPAAAALMOLo+GDt5vZg9AHg72qB7Sm&#10;5KNpfK9bt16SW7desiHSNFN5861P5w9KTonJMZ6cy/37v07Kexx5mK3dp/8+O/tCRETOzr5YyN+m&#10;0wfr6itUjnjKim2P1cPGp/CVEduu+1L7WAJzKbUdTWC+hOqmQnE2/5T0oXalivVlqNzaMn35huog&#10;gTG16WNj1gT6NSbWL759vm3K196u+lKWmH+sTaF9obqE6qH7U4+/xvNDGm1zwwrV0eadkj7Urhy+&#10;/LXtvvc4X9/7tpWml4I6+dLH+kjL1zhNK4H6AAAAAF0aOz/8t7LFKpl9uNZfPGqaqXxy9rn3F5D0&#10;Q7Om12eDxGJSuRcH7kPiQ3nH2mj3ufvPzr5YqP/AeSaJ2ydah8Fgb2F7W1mx7bF6lHxl5Zpck/eO&#10;L0REFvpHL2RHw4OFi6C2PvZdNNW0473jCzk+/uxKf7f153h2l4IbJ05ZNmaZ89LXfmXL1fRfv/WV&#10;K2lz2HxjfeYbU1/62JgNCuZfaO6JiNy//2uR2dexVKwfffNEY2rHT5aYf0kf2Lmt27s6/tyxTJ0b&#10;Ll8dtb9Wdfzl1ifUZ7r4Y+e673zpy0OV1Cm3j7R8XQDT8bN1BwAAALpm/3C7sq8BDgZ7cvLwjoyG&#10;B3Ly8I4MZhczY/OVA/fDuaZvi8nROItEXectgYc868ty6zCaPbtEnDrWCNWjhHvB49J/6367vYs+&#10;TmmH9p07X9z+9AnNM9sWFUpf2q5UvnK7eFaOL9/R8ECml3ejeYfmrMvtx7ZjoE1o7mlfh8bLR+u7&#10;rPFbVv65feAb29J6pIyltnt6eXdhv29uKF8d3bKsUPrSdlmh/EP1idEYWx8dv9Q8c+sUSp/aR+6x&#10;DQAAAPRtpYtVsX9bdr+9UCvhfpi3H8hteaugFyJtFxWroBeeWi/9r70gjfVx6kVTidHwQMbmOS2h&#10;OWMv6nLYeRIqY9ls33YpJ+8+2m/nnhRc+CvfPOnSsvJP7YPY3F728Sez8jft+Kupj4/W0a2b9rc9&#10;X4bU1Kmkj3znawAAAKBPK1usytU0Uzm8/1T29p/I3v4TObz/NOlDdwr7YX6drHPdxLnwaRuLUDtC&#10;22voXJnMngOmr9I6xixzXvq4C5iH9592tgBSmm/TTOdt39t/stS2W+7c0//PucAunSeplp2/ZPRB&#10;aG6HttcaT85lb/9JVrtL6qJ9vIzjr6Q+Pjoe7hiV1rGkTiV9VFIOAAAA0KWNWqxyP2APBnsyHN6I&#10;fkUJy+NegLn/XYexcO9C0DkydJ6V1aVVzEt3YUkXAlIuQNv48t3bfxJdtLJlLrvt4pl7v2guRTLu&#10;UlHLnifLzL+rPliGsXlmVZfttlZx/JXQcdFx6vN8uSl9BAAAALiqF6tOHz22m5LlxA5mX3+YXt6V&#10;v/7r/2/hGRypcspTH3/8Gzl99LgotiRGKuJkVt8SJWXqxefe/pOFf6coKU8S4uzXZXSOjIYHcvPm&#10;f7PJq7nzcnp5d17mq69+tLR5o2W6iwBNM5Uf/dv/apMm0fJsvnqBPZk8Cy5Y3b37D/O2u88oatPW&#10;xhC3rmIWRuzDpV32uIjNE3cel9YzNX9L50xKubl90DXbp5Yuhth2t8XF2H4JHX92Dtq4VF3F6bi4&#10;x5JvHtT0jb5XWW195ItJse1xUhG7CXF6nimNLVUau+1xUhHbZ9wq5k1pnFTEbnucVMSWxG3SvCmN&#10;k4rYbY+TwthdmDelcVIRuylxqnqx6rvf+ZbdlCwndjD7RSnJjHOF4uzdIa7bt2/Kd7/zrWBsTEmM&#10;mLhY3Xxu375pNyUpqau92LL/dtl2aHl2e5vUevrq0tY3uXURMy9dOmdS6+tKjdELzpPZs4eePHlR&#10;QotKMbY8d4Gh7U6d73//H9tNSWyZqTRO+1wXaULjoEJjH4uRinqqtvytnHmT0wehuR3aniLUp21C&#10;cSl1sf0Sa7PLxqVommlRnHjKc+vpjpcV6hsV6yN9r7La+sgX02Y8OS+Kk8LyZAVxUhG7CXF6nimN&#10;LVUau+1xUhHbZ9wq5k1pnFTEbnucVMSWxG3SvCmNk4rYbY+TwthdmDelcVIRuylxqnqxqi++D+kl&#10;F+Yu/Wt/43nAsK88l2+/b5urbb/l3p1h7xRQuXlKYYyPrZP9t24L9bF+dS3WvphYO2L7LLeOh/ef&#10;2t1RvnJsO7u2rPy7yjeWj6+/Stj5ErsYj+mqPiHLzD+lD2Jze5nHX45YHdv46hCbfylq6hNjxyen&#10;z2vq1HUf6XPYavIAAAAA2rw4Gj54u5k902Iw2Kv6GklKPqE0oe33BvvzfU0zlU/OPpdm9kyd4+PP&#10;5mlKaX76gV7z1rq8+87iX7rd+uhfyN0YmV2UpLRB07j73H9r/kdH16+0MZSn+1f7lBibJlfTTOXs&#10;7AsZDPbk6Oi63S2S0Mej4YHcuvXSQoxbTzFjHGuHb5/7b62rbfetWy8tpHX/3xcTKqerean52nL1&#10;K1+2TE1r52sqX76at3jmk9t299/37/96vi2lv2r76OzsC5HZL9v5aHm2/qH66Ms35jli+Yf6tERK&#10;H/jmdtfHX5NwPtO6+trtq2MsJlSHro6/3PpIZK6pe4P9hbH3nS9jeeTWqaSPYuXL7DyhsaE0AAAA&#10;QAn7WXTtF6vE8yG9cT6c/9HRV69caOXQsnx5+y7iZFafr9/6ypUYldoGMRcU4rnQiz0EN5SnBOog&#10;nhjxXLDk0Lx8C2qqrY8HnjtCbIy7TVraYfe5ZUqgb27deskb1xbjS9/FvNT8bLnX5FqwzNB8TeHL&#10;t4nMQTs+bekl0F9SMf80r+HwRjAPLcf2owTq07SMeY5Q/qo2f0nsA9/c7vr4c9PY2JR+9dUxJcaX&#10;vovjr6Q+msa3z9VEzpexPErqFEof6qNY+eK8X2kevjQAAABACftZ9Nr08uK53lURusjMMZ6ct+YR&#10;ShParuzXDmJpS7j5p+ZtY3LaoOnc/nfF8nHZPNvqIE5MW7oUKeUpW9cUsfxj7bDzRfnSutw4PWBi&#10;x4YtJ5QuV0q7VShdrpJ8c8c0N31MrI9UWxrbZhWLyWHzHyUeo6ly8irp+1j+bfnZtksgncuNWeXx&#10;p2z+Eikj1leqLU3bfsmsk3jSt6WN7ZfENAAAAECOsVmX6nyxCvno//Wlz/VhbID+cW4EAAAAdoP9&#10;7L8xD1gHlm08OV941T6AGkA6e/yNZz8wAQAAAGD3sFgFOKu47ksvlH3P9AHQHd/xp8cgi8UAAADA&#10;7uFrgGtizDNAVm7seQ6MtDzfBUA3OP4AAACA3WXXpa5NLy+e6w4uCgAAAAAAANCn4GJVqdBfw13b&#10;tAjGol69denDdalHm7Z6tu3fZe75qaSPUs5vUpB3LN/cvFwpcyElTalQu0LlhdJbofhSWm7X+apY&#10;u1LKtPEpMduoy7naZV4AAADo3rjLxSrNrM22fL3Qdh7yrUsfrks92rTVs23/rmqaqYzNA7pz+yj1&#10;/CaZebflm5OXK2UupKQpFWuXPnfKff5bLL3VVX3tvPDVq1Zbu2Jl2vq5uuqDTdHlXO0yLwAAACyH&#10;/cw2f8D66aPHiykTjIYH8oMf/L0MhzdkOLwx//A9GOzNt8U+HJaUKT3HnT56PH/lKomRijipiO07&#10;7uOPf2M3JSktTypiS+I2ad6UxklF7LLj9IJfz0U/+MHfB89DIfb8Zl82rdVWV3ue1Hq++upHrbE+&#10;/+gffSwiEl0o0UWQe4P9+baSsiQSZ9s1GOwtLMJo3Gh4cKX9bf0bKrONxrnzwq1XSGl54ukHX19Y&#10;P/q3/3Vh3rp9MZk8C9ZVzzUl9S2JkR2Ik4rYTYhbxZyRithtj5OK2D7jVjFvSuOkInbb46QitiRu&#10;k+ZNaZxUxG57nBTG7sK8KY2TithNiVPzxarj45cW9yT6wz/8XEbDg4W/FOtfjvUFAH1xFyROHt6R&#10;0fBA/vAPP7fJkrjnt9A57eThnYV/t9HFJK2b+yqtp4jI3bv/MD8H+xZCxNnuu6unK/b8f/LwTnBh&#10;yLa/i/4NsfMiVq8u2H5o64vx5FyePHlxYd7qSxesQuMKAAAAbLrR7GYBvR54QWYfkn/2s9+98uEZ&#10;ADbVshZkmma6sOC0rHJKaF1+0VzaXfPz+yrq6y7StP1hZNn923V+uUILVvrm7FucG83+GGRjAAAA&#10;gG3i/vH+2vTy4vm4o+c55OZjP6h3KSdv++Hfl17/Kq9/mXcveHzpU6WU7RrPHhKb074SqflrfSzf&#10;9tQ+LGmjr7zQ9lA9bLoU48m53Bvsey+AfWW7Uto3jhxTOe1wy5JAGh8bJy2xNn0sbYm2Pgv1iQTS&#10;52qaqRzefypS8Qyhvf0nIiIyvbxrd3UilH9sLnWhLf+2/dJR/4Zo+YPZnUuH95/O54lvgahUSjtT&#10;0lha35wYHz0vhY6l0HYfzcsKbVdtZXR9HLv97UrJy62rRGLGhe8FqfkDAADsmhdHwwdvux8K3WeZ&#10;5ErNRz84Hh9/No9pmql8cvZ5NC5F00zlzbc+vZL3rVsvya1bi3/RD6W16bW+Z2dfiIjI2dkXC2nF&#10;PAMmRWrZLq3HZPIsOSbXeHIu9+//+kr+vrHR+ohpv297ah+G2mjzc/nKC22P1cPGt9G8Pjn7XI6O&#10;rnv3iSfPnD7WffaYSm1HUzDPJFJHm78qLSdVqD5un8X6JFTvXP/T//xf5v9vxySVzgtxxtd9leTp&#10;aprpvA/cvO7f/7VIh1+rs7T+oX7RsQntF0//dtEf6t5gf14Hty6j4UH1/HS19YMk9oX15lufilSO&#10;X+j82syOpYnnfTl0/IbOcaHtEjlP9PF+G3qF2heqqy+m5L0gJ38AAIBd1PtilftBdDDYm3+w01gp&#10;+CDqevOtT+d1cPP++q2vXMnXptW/iDazD+4a78a59R7M/uJb8pfQ944v5Pj4s9ayXW4f2faFYnK4&#10;H6qHzgPzQ2MTGm/f9tQ+dMvSOgxmF62+OrgxtfXIHcd7zsWvjdWFAXsh3FUfp7ajZJ756qhxoQvs&#10;1GOphK8+4umzWJ/YfikxNg/F1vJzLizdPDTevsQzx3N8cvb5PB/3HPHe8YXIEu/c0Pr75od7F9O7&#10;79xc2KdC/ds006r549J5JLNz6MnDO1eOT1v3XLF+kMS+sA7vP73ynlnCnWNuXrrdltFEjt9QO0Pb&#10;xXOe0PTu+/MyjuNYu0Ptyzl3lrwX2L6I5Q8AALCLel+s0g9uw+ENefedm3JvsH/lA7P9sJdqPDmf&#10;f7g8eXhnIW+bpy+tpnc/2LofoPUi8OjouoyGB/OYEhqnfRArW7n967YvFpNDx2Z6efdKnXyLFKHx&#10;Dm1P6UON1a+66P7R8GB+N4Ady1B5oe2hepTQvhGn7xtnYeCdd762kL6rPpbEdui/c+aZr45uWbYu&#10;ucdSLl99Qn0W6pPSsl2ax8BZvGsyLyzd8TxyLsA1P51Lqfn53PNcOL93fCHN7Ljqoi983LHWMWhm&#10;d0Vqm+0Fu8v2r9vH7v5SuuCj3n3n5pWFKt8dMLlC/ZDTF64uv67ozj/7HqLHkt0e6n83L3dfaLvv&#10;PKHz3J7Tuz6OY+0OtU//nXru1D50tzeB9wJfX7TlDwAAsAvcPx7Pfw2wD+PZsxl8z9wYOb94pOm6&#10;Ysty6QXReHIu48m57O0/mX9QXLbR7Lkh7iuF1jn07xLu2Fhd5N+FZc2PGjq33Ds29OHWti9X1cc5&#10;8yxWxzbLOJZi9Vlmn4WMEn/ZLUTPcyeeXwIsyS/EHQtx5mcfF7/NbFFGX7pIMHJ+MTbE9klb+lRj&#10;564t2zeqdq5ath9y+0I6Xqhy2bL136Hty6Tn0D7Y9th/WznnTm1HynuBcudiV+dMAACATTWe/fFY&#10;P3P1uli1bHoB0Mwe0pvyAXMyeSZ7+0/mFxPKt6DWJa2j72IGm2Pg3AGyioWBNn3Os1UdS6vUdrHr&#10;E+uLkvx8NB87zl3lHzMY7C18XVOW9Kt+OXQ+Ti/vLiwK6sPcxemr2Pjk0H4o7YtlLVStSsn78yrl&#10;njtL3gt28ZwJAACQaqsWq8R8IHY/YLZ9INaLiunlXZle3l36B8Xx7C/97gWNvajBZnAXBtwLmXUY&#10;y1XMs76PJVylfd44d2kNA3d3dG0wu3PIHfe28+8y+dpvF6x00arL48Lth9y+2LaFKlX6/rwKJefO&#10;0vcCzpkAAABXbd1ilX64dz9cyuwvmL6/iOoHRHtBsUzuh2D7daC2D7VYP6tcGIjpe56t4lhCmHvu&#10;WwV3oSV0/l0ld8FK67ashaGcvtjWhSopeH9eldJzZ+57AedMAACAsJUsVoU+lIa2l3A/XOqHRX1+&#10;xLqIfehdlS7HoGvrXDedY1rH0Nc+ZAXtKJlnfdexzarq03bHR6xeodjQdmnJL5edg6u4GB7M7koR&#10;ZxHGFeuLrtmyxSxOlRwnOdr6wt2+jQtVrk14f5bCOZHzXgAAAICwa9PLi+fj2YOshpXPSUjJx/0w&#10;7n4QbMyv9ZTyXfzonQX6l3S1t/9EJPCXz1D9fTGhtDG+fMTpB18fhvo3tD1X29j48ve1I5ZeAjGa&#10;TtsSqkNofvjyzK2HL00OzU9mz8bxqe1ju8/uF9MOu0/Fyquto2XT5sqtT1fHQ2guqticDC06xPKM&#10;5VdKx6Utz6aZyi+aS7k32L9Sr1Sxfvf1R6wvVGiMc7XNIeXuLy0v1g8S6At3uwSOI+XLM1Wobrnb&#10;le+4j41ZzvuzBPK3eaYItSO0XQJlS0v7VMp7QSh/KWwjAADAprOfzV4cDR+87V4k1fwVMCWfW7de&#10;uvJz3o3zs9mjxJ/z9tHG2bxl9oHQ93PwNq0bE2pDTtoYm0/j/PS1rw81jd0X2p5Lx+Xs7IsrdRoM&#10;9uTdd27aEBFPO2JtUDZGZn3o5uHL8+joenKeufWQwnFUWuZweCOYT20fS6COsXa4+9zyJNA3sTqG&#10;YiRQjq8+uWL18fWZ7g/VM5U7H32v0DlrPPtZehGZ95nWI5Znyhwv0TTT1jzfO76QyeSZfP3WV6Lp&#10;YmL9fnR0fb5fZv0Q6wu3T3xjnKttDv3n//d/vFK2FM5bjff1gwT6wp0zEjmWauolkbrlbnfZ+oXO&#10;EyXvz+LJXwraH2pHaLvd775C7XNputh7gQTyL20jAADAprOfzTq9s0pmH0hT8vD9hTUlro0vX4nk&#10;nZtePDGxtDE2H1coz1D/hrbnCtUplncXMZpW5+IgcLdFTp4qNSaWLkUzuzulLZ+aeobSxNoRKk88&#10;aZUvRk8eofOEL0YiZeTIzbur40EiZUtL+cqXpiTPUil9oXd5+O5uyRErK3R8xPpCOuyPUDlu/m3j&#10;lirWDxLoi1D9rFi+KUJ1y92uQvX2xeSkVTYmljYm1I7QdvGU7QrFSGB8fUL5t8UBAABso7FZl+p8&#10;sQqowVxcX4zNdtKvnzGuAAAAAFbFXm9WP2D99NFjuylZaWyfcaePHs9fuUpipCJOKmK3PU4qYkvi&#10;NmnepMbp11NcqbHWtsdJYWzf82bs/OpZ7kJVSXlSEScVsbsQ1+e8kR2Ik4rYTYhbxZyRithtj5OK&#10;2D7jVjFvSuOkInbb46QitiRuk+ZNaZxUxG57nBTG7sK8KY2TithNiVPcWYW1wlxcD/brKe73h2MP&#10;6sbmiX0NCgAAAAD6YNcCqu+sArBd9CThvvSuqprnGWE9sVAFAAAAYN2wWIW1MhoecFfViukY+F6M&#10;CwAAAABg2ViswtphQaQ/9ut+ajQ88L4AAAAAAFi2jVmsCl1U19iUPFehq3Z0lQ++NJ6cz1+19Ot+&#10;JXmVxCi3DbFXTE7aXDn5xdLG9q2jTasvAAAAgO314mj44O17g32RNb6jZTy7qBYR0brW2pQ8V0Hb&#10;0TRTOTq6bncn25b+WAdNM5U33/pUjo8/mz/sXCr79f79X4vMjvtbt16yu4NqxtWdW20v8eSv8W4/&#10;6OuTs8+vpM+V07bD+0/n9bDHSU4+62DT6gsAAABgu+h13WCwJ/cG+7+9s2pdF6qwOk0z5W6LNTGe&#10;nM8P3C6eH6WLQYPBXtZD05tmOl/UKBF7HtZweGOhLnbRxF3ocvthMNib16uv+arjIRwnAAAAANC5&#10;jfkaIPrjLijULIigG+5C1cnDO508P0oXV3IWqsSJq2Gfg+W+dAHo5OGdYN1sP5w8vCPD4Q0RkaqF&#10;tBx20a12PAAAAAAAv8ViFby6WBBBt0KLNyV0USh1jMeTczm8/3QetwyH95+KJNzt5duni0fS0YJa&#10;CneRDQAAAADQnU4Xq8ZLeOix7+s2sbxTys/JcxltSqFltZWdW7/UtCn7Y/mMA30cS9+WRun+1PSu&#10;nHKksIxUKXmPM/sxhcbaRZ9QnmPP1++61jjPqTp5eMfuTrLMhbRY39ToYjxjSvLPidE0oZjQ9pDc&#10;9AAAAAC207Xp5cVzmV0klN4hoBfR9mJxMNiT0fDgykVxqrHz0F/LfvXGl1bv0GhLp9w8S9qkedu6&#10;5QrVsaZ+vvShtLF2+PIRU7dQ/VVNO2J5++qrtIzacmJlpArVxeYdqoOy6VPpHVK+MQvlOZ4tHoyG&#10;B61pczXN9MpdVb58tVxN49L+HMy+IljK1zZff4XSpuzT/SlzoJQv/5S+tULHh7TEDAZ7V/bl5hVL&#10;DwAAAGD7jJ11qRdHwwdvuxcK9qHGKd47vpDj489kMNiTo6Pr84uLZvYLXfaXslK5dTk7+2Ihf99F&#10;o8wu9tzy9WJN80rNs6RN7gVzST8qt96h+r351qfzslLqZ9Nr2q/f+sqVusbaYfMZzB5u7fZzrI9t&#10;O3L7OdQ3tg4unR+2Lpqf7QPffGorI1WoLr68c/oxx5tvfSpi7mCKjbmYcW1Lm+u944t528/Ovpjn&#10;b8f+3mB/vs++tH9Gmb9saNm26ULVYLAn775zM5o2dV/OHCjhy18C50Pl7rPnUN9xqPtCMaHtvrx8&#10;x5umt8cmAAAAgO3lfvbv5GuAo9nzYuxDj/UCbFzxlQ73L+t6MWov0vVCZ3p5d6H8YeChyyl5LrNN&#10;qQaBB2rrXRN2f6h+vvTaP7bdMb58RsMDmV7evZJXqI9teaX9bOugYx1jY9r6QPfllJHK1mV6eVck&#10;Y66G6txG+1PzXAfat/pqG3uZ1d9NvwzuQtVJxd1aIalzIJe78GOPd3e/jzvnU45DCcSEtsfysulj&#10;xyYAAACA7Va9WHX66LGI8/Ug99VGY3O5cVqObyFBL4Jlli63vNHwQF5/44P5SxdrUuWWpz7++Dci&#10;CQsKul/7e2//SVb93AvB0rq645/DLc83d0LtSO0bn5s3/5vd1FrvppnK6298IHv7T6IX+dbpo8fz&#10;l4+v/jpXX3/jA7srSagsl/ZrF2MvFbE2ThcpRpGvfem8sIs8KQshtrw2k9kzuu7e/YelLFRJYA78&#10;4Ad/L1I4B04fPZ6337fQY8+HKtY3vjoqPRatUIxuD8VZtv7SUteYXYiLnW9iSmJkB+KkInYT4lYx&#10;Z6QidtvjpCK2z7hVzJvSOKmI3fY4qYgtidukeVMaJxWx2x4nhbG7MG9K46QidhPi3Jjqxarvfudb&#10;0syeOTOZPFt4hRYc1He/8y27KUkfcdqmn/3sd+evnMUKySzPdfv24teNQiaTZ/NFFLdu9kJVFwC0&#10;Tb4FxZS6+vL55S9fvpJXCi0vNHdCUvvGJzd2Mnk2nwNqOLyR9LWk737nW/NXrtx6qrayGufrWb9o&#10;Lufj9stfvjzfHlvw8WkrM6Q0TgKLIW0LVqXl/cdf/S9201Lp2JfMgdI2lsaV1FEicZPJs4VzU5fj&#10;uAtxpeebkhjZgTipiN2EuFXMGamI3fY4qYjtM24V86Y0Tipitz1OKmJL4jZp3pTGSUXstsdJYewu&#10;zJvSOKmI3YQ4N6Z6sUrMHQ/61ZzhEr+e04dQm3x3cK2a1mt6eXf+VUjLXWhyF4V8F4QxoXxK8pIN&#10;6efh7OtU2rebOq9/0VzO/9+OnbtYVTqWq7aMcdEHv2N53Du+7LzcxHkIAAAAoIz7+b96scpdbHC/&#10;mrPJF/WxNq0TXaBKqZu2xS4GuQsVKXz5lI7zuvez27+lbVwnuijge2n7dNFwXcZgVbQ/3LvRsDwj&#10;59l3NecnAAAAAJtpPPvhJV2wql6sUqu+mA9d0IS2p1h1m5bBXRDSC0L3jptUbj61/VQbvy1q5moq&#10;d9x8Yzio+JVBH9+dMb5tXeiy/3QBVZwHrfehq3JC+YS2r4vU89Oy5hAAAACA9VC9WKUXtroC5r66&#10;vjBqZs+jcS9U9EK78TyPyf01r9AFeChPqWhTs+S7MWL1c9vhsmnGzs/FpzyDSdk8Yn0Sqmfb/lie&#10;Ndyx9tXHyk2fw+adMldXyTc2tg2WPovM/SrdeDbv7LHqyz/EljteUv8NBnvzRbzcrwPaue1j29FF&#10;G2rPh6tix3McOT/55hUAAACA7fLiaPjg7Wa2uDIY7F25MEilebivs7MvRGYXfaX5ipP32dkX8/8X&#10;5yLmk7PPr+zXf+uF2a1bL2Xl6aaxeUqgTW6a944vRDwXWik0H18ZLlu3UDv0ws+Xbji8IUdH1+dp&#10;JVJ+KJ9Yn4innlLRz6G6hbbLrCybf0p97HwKpc8Rqou29+jo+pW8NY2vbV2JlWHHXetq+0ecfhlP&#10;zuX4+LN5Ot0Xar/70uP23XcWH8Qdi40d6zk0P+2Ho6Pr8/wlME98faY0jTixoXbE5kCOW7demp8T&#10;bf6hPgq1JbQ9ti93u51f+hLP+Sk0rwAAAABsNnu9cG16efFcLxZqnlUzDtw9IM5dBjVs/jZPu1/Z&#10;dC4bY9Pa/S6bVrkxoTQpxpPz1vhQ/XxxOWklUn7TTL1fy5GWvFw2nd3vsmklUrfQdhUqxxcTSntv&#10;sC+DDr62GMrfVxdJaFsXYmWE6uuysbFjoS0/m94Vio3F5PD1g29bbLvSuvrS9NEOK5Z3qC2h7RLZ&#10;V7Ldpy2tbz8AAACAzTM261KdLVYBAAAAAAAAuey6VPUzqwAAAAAAAICusFgFAAAAAACAtcFiFQAA&#10;AAAAANYGi1UAAAAAAABYGyxWAQAAAAAAYG1UL1adPnosMntye+zlo7G5+ow7ffR4/spVEiMVcVIR&#10;645jjlh5sbxicTGvv/GB3TQXK08qynTj2spQbfMmlk8ops3po8cSO95CSsuTitgu4tra6e7vorxc&#10;JbFt8yamJGY8OY8eUzEl5UliXGhsU2J9cuO0/FBcqH4qFNemJs43b9rqKRll2rxS46yaOFuHFKXl&#10;SWKsr04pcT59xoXmTIqSGFUau6o43/ha+r6r51P33+6rTW1dc5XErWLelMZJRey2x0lFbEncJs2b&#10;0jipiN32OCmM3YV5UxonFbGbEqeuTS8vno/NTwTm0viY0rzRn9p54OoyL3V4/6k0zVQGgz05eXhn&#10;Yd8yyrO6KiPWjlL2GKyt47prG4tl9PE2aZqpjCfn0jRTkTWbL21ju2xt5bftXxdd1rPLvEqtQx2s&#10;dawTupMyvva9NyaWDwAAuPreW31nlWsw2JPh8Ib3xRs0argX1nqhvYmW0Q73wzLH23L6eNtoH+k5&#10;e5fnCwBYTTNNWoQaDQ+ufN61L3VvsL8QCwAA4jpfrBoND7wvoIb9QLipc2qZ7dD8usxzEy2zj7eB&#10;u1B18vAO/QMAjvHkXA7vP7Wbg+znXd9n38FgTwaDvYU4AAAQ94I4F3dctGCd+T4AbqJtacc6o4/b&#10;ceEEAL/VNFM5vP90fkdVF+dIzYv3IgAA8l2bXl48txtz2e8Wpgp9PSeUhy99KG0KX34xsbJCeYVi&#10;xpNzGQ0PFuJs2lCe4klbwubfNFNpmmlwHG16ZdPqnRt694Z+4LPpmmYqv2guF7Ypm1Zpv1ltczBU&#10;d2kpy9XWPzlC7RBPucqXPrWvc/KUwPwUk97uSxEqL2cu5LTZbnP56p+bXlpiuuAr15bpSyOBdKl9&#10;F2LTSmC++NK1Sa2fprV86XKklD+enWt8d0rEyvfVV1piUvnyjp2vlnG85eSpfPW+N9i/0q9S2O++&#10;/FVujE2f2i85UstWofQSickRyj+Wd5cxEokLxYTSp3Dn2Gh4IL9oLqOfK9o0s8UvEZHp5V27GwAA&#10;GPperO+9K1us0gcg+/jy0TIsX9oUofxiQmXF8hp4HvAcSu/mH0qjQnVJ0ZiHK1u+vGP1Sa13ajpp&#10;qUPpvhBfTO78zFFaV5s+NW0sXc78FCffWJoY2wZpKU8y2uJL5ysvNv/1IsVeDKeW27VQub62+nSd&#10;TjztDaW36dqE8hGTV8n4pUgtPzWdqyQmVexcJZ78Y3WRwrbG0omnDtISs+z0UhCT2l5fvilieeae&#10;p6WiHiqWf+g4i8WE6hOLkUBcLMaXPsfY+SOHllOapx6bpfEAAOwa+9774mj44G2bKJf+dVFE5JOz&#10;z+f/bpqp94GS48m5HB9/JoPBnhwdXV/4q+TZ2RciInJ0dH0hxi3DjSv9AKD52Tr4ytDtTTP1ljeZ&#10;PJOzsy+uxMisHDEP1kxpy/37vxaZffDS/Nw+Ggz2vH2b4s23PvW2XSJ5h+pj+8WNs33itk/TuXm1&#10;1cEds9J9Ke1tm582fa6Sutp+loy+7mp+uvmG6inOMezOFd0+8LQ5Zy6ktjnWx7H53zRT+eTsczkK&#10;nH9sjG9cuhQai5Rzha1bat+F8nPjUuZLbp+k1q9k/FKkll8yF0J9GotJETpXaX/4xmsZx1tOnjLr&#10;wzff+lTE0yc2bzcmp99D6SVQJ8kYp9R+yVF6nvalD7UvRyz/JnCcheaB7T9XrN2hdqSOU4lQH9s6&#10;tGmcB7TbhUYAAOBn33s7Xaw6O/ti/v/6EvPm76Y/Orouo+GB3Bvsy73BvhwdXQ/GuRU/eXhnHlMq&#10;VAfdF9oupl7uxYJbr3uD/fnCnf2g09aW8eyuAV1R1P3X5Jo0s362eaYqqW+sPp+cfS5ns8UJjXHz&#10;cvvRcstuq4N4Jm/uPjum7x1fePsylD5WtxwlddV9YuafWy9fX5eMt1s/G2PT2HpqnnauhMpSbhlt&#10;Me4+X5sl0sex/kg5/9j26j6bviuhsVBdH5ux/JrAuaetjjlS6lcyfqnaypeCuRDrU98Y5QjVxW2H&#10;HS9ZwvGm6ewrlOd7xxfePtGXT6ituk8Sj9nQeT93nNz2xfolRWxeh/ow1L5Q+lyh/NuOM7fu+tL8&#10;bPqSdueOUw1tp61DCneO58YCALCr9D1zNPvD0/zXAMeB7//nGMx+Bt19aUGpBrO/qIW07V+Vknq1&#10;xTSz5x3s7T+Rvf0nrV/3yNFWtk/X9RlPzq+8avJr0zTTed339p8stax1UzLeJTGl7DxY9lwItS20&#10;fdXa6tX1sVmSX1sduxQqK7R9HZT06bLYY62L483mF8tTP4hMJs8W0i9D7nl/leO0zvPXFaunnQOx&#10;eaBi+YWscpxS6F1VLFQBAJDHXT96QWYfLvRDY43B7BZ494VyjfPXS5n1b+kiYBe6rI/OOfta5odN&#10;m3dp3dGtVcyFbdPlsSlLyA/r06fLON5y89S2y+yiXl97+0+qP4dYtg5tfb4u47SJcudBjXUeJ53D&#10;A+crjQAAIN/8ziqsn8Hs1vjp5V2ZXt6Vk4d3VroIuIz6uB8wh7PnTyzLYLA3r/v08m513dGtPufC&#10;tun62Ow6P6xfny7jeMvJczQ8WEg7dBavulywyj3vr9s4bZLJ7G4iO66xeVBqncdJ+2Ed6gIAwCZj&#10;sWqNDdbsr3LLqM/A3I3Xdf6uZeaNen3OhW3T9bHZdX5Yvz5dxvGWm6ebdjRbvOpaWx2sdRunTaEL&#10;jMPZnU0586DEuo6TvdsLAACUW+lile/W8E37i5TWU+vt8rUvRyi+5q/Obn1z8/HVpy0PX8w6idV/&#10;3eueYpnzcx3ktiE2//UrLG66WraMZfH1Q03ZvvykMs9cvjr0PX5d8rXHtqGUL+9l6LKcrtpeIla2&#10;r42x9F3YpPN023GWU99Yu9v4yln2OKXQOqQsvI6X+Kw2AAA2lfveWL1Ydfrosd2UrJk9IFPfsPf2&#10;n4gkvMmXllkSd/rosZw+eiwff/wbu2tO66vP2xhPzqse9vnqqx/JYPYzzG7/aB/5LtRUShvdr1to&#10;/q+/8UGwvvqXUVufw/tPg3Xxxbi0PzVeX6E6pArVRzxltfWl1v31Nz7IrpvOm5Tx6EpojrbNz1Bc&#10;itJYX7/Y8fH1t8a1zS/LLc83/3Uuu/ttXK7X3/ggOr98cueN2w+//83/tDC+qWW7Zfn6NXS8pNbR&#10;aovz1UGdPnqcNX6qrUyfyeTZ/NjPldKnvjEqqafMzlW//83/NK/v2FlQCNGyU85vvjb46pp6DGv9&#10;3HNSW51LzzW2TnYeK18bX3/jA+84WW4ZUjiObefpmJLyUs81TTNdqE/oOPP1n77cNtjyfO0ee+aC&#10;xoXKCY2TLa+N5ud+JnL7wObvapznaPkW8lzaRrfOuXVVfcalzhufkhipiJOK2G2Pk4rYkrhNmjel&#10;cVIRu+1xUhi7C/OmNE4qYtc9Tt8f9b3xxdHwwdv6Bjso+Hne27dvzt+gU+PdNBqrb/B6C7nllvHH&#10;f/TP7e4kt2/fnP9/qM52++3bN+X27Zvy5MmL3vTitMdti/40tv7ss8uWYd2+fVNu3Xpp/tPNqX0k&#10;po0hvvY+efI785989tXLVx9t4x8dfVVu3XppIb0vRpyy//X3/4mI6TPNUwJ10DS+fXYM3G12n5vG&#10;15e2f548+Z3Wulk6b3zjEWtHaF9ou7vv+9//J1f2SaD97vz883/3zxbSx8pSoTJDsXa72y+++mkd&#10;xfS3GxebXynluelCx6vG2fxsvN0uItFzRoidN7H8lfbD3/7tf7/SHt+xafO0c9T2q77EHC85dXTZ&#10;8nxsHWQ2brdv3/T2f2j8VEqZyp1Deuzb7b72utvte5Rtj1tnd4xy6ilmLv/t3/73eX21zuI5X9l2&#10;pJ7fbBvcsbB5um0UzzEcSi+Bc7JEjieNtdtLyrBt1PdFO07KV4aIXBn/FL68YvPabbdbXqg/LHuu&#10;sdw6pNRHPP3nxslsHti+8bW78cxft56+ckLjFGqfj35AbsxnIrcPtG6+vn3v+EKaZirD4Q3vfpfm&#10;NRjsybvvfFnHnLq6+oxrmzcxJTFSEScVsdseJxWxJXGbNG9K46QidtvjpDB2F+ZNaZxUxK57nPv+&#10;eG+wL9emlxfP9Q069AEuxXhyXhTr/pWqLb60jJBQfrnbXantSclLPLe1p8TksPlLSxk2fSyt0phQ&#10;WpuntKQN7VOxNKnjo3LqlqOtjr59oe3Sss+V2v6U/EJpcre7Svo7NL9yy0tJ60sT2q53RdScVyWS&#10;v2X7LhaTkmfX+ZUIja3KGb8SofJD7Q1tVzl9msuXd259JKFOoT5RuXnmjGGoPaHtKqcM8bQhJyYl&#10;bZvU+obaHdqeYzz7XDgwz4ZKydf2n2qLtXFtn0tt+lC6HDZPn1g5OX2fkxYAgF2gnz/0/b+zxSoA&#10;wJfcC72Th3fsbgBYa6v+XLjq8gEAQP/s+3/1M6sAAItGs182Y6EKAOLs3Uz6QVVa7mICAADbjcUq&#10;AFgCLrIAIE4XplJ/LAEAAOwOFqsAAADQu3uDfRnMft1PH24+GOzx9T8AAMBiFQAAAH5Lv8q87AUj&#10;fa7fcHhj/jp5eGfp5QIAgPXHYhUAAAAW9LlgNBoezF8AAADCYhUAAAAAAADWCYtVAAAAAAAAWBss&#10;VgEAAAAAAGBtsFgFAAAAAACAtXFtennxfDw5l8nkmQwGezIY7Nk0WUIPxxxPzu2mKn2U00cZ0lM5&#10;fZQhPZXTRxnSUzl9lCE9ldNHGbLicvooQ3oqp48ypKdy+ihDeiqnjzJkQ8vpowzpqZw+ypCeyumj&#10;DOmpnD7KkJ7K6aMM6amcPsqQFZfTRxnSUzl9lCE9ldNHGdJTOX2UIT2V00cZsqHl9FGGLLGcpplK&#10;00znv0i8sFjVBd9PHXeZv+qjnOHwhrz66kfzf3/3O9/qvAzxtOX00WP55S9f7rQcW4Ysob+kp3L6&#10;KEOcck4fPZbvfudbIksox9eW19/4QH72s99d2FbLV04fbem6DOm5nFdf/WhpYy+etpw+eizHxy8t&#10;ffz7aIv0VM4yy1jmsS+etmzqsS89ldNHGdLT+Pvasqnj30cZ0lM5fYy9BNrS9fj7yuirLV2X00cZ&#10;ssLx73rsxVOG9NSWPsqQJZbT9+c+6Wn8+2rLMsr5wQ/+Xv6Pd39v/u9llLGqY59r/jDN/9r08uK5&#10;zDLvgq206ip/1Uc5fZQhPZXTRxnSUzl9lCE9ldNHGdJTOX2UISsup48ypKdy+ihDeiqnjzKkp3L6&#10;KEM2tJw+ypCeyumjDOmpnD7KkJ7K6aMM6amcPsqQnsrpowxZcTl9lCE9ldNHGdJTOX2UIT2V00cZ&#10;0lM5fZQhG1pOH2VID+Vo/vPFKgAAAAAAAGDVeMA6AAAAAAAA1gaLVQAAAAAAAFgb/z/bXi/GsqBk&#10;6AAAAABJRU5ErkJgglBLAwQUAAYACAAAACEAp2Ax+t8AAAAIAQAADwAAAGRycy9kb3ducmV2Lnht&#10;bEyPwU7DMBBE70j8g7VI3KgdKtoQ4lRVBZwqJFokxM2Nt0nUeB3FbpL+PcuJHndmNPsmX02uFQP2&#10;ofGkIZkpEEiltw1VGr72bw8piBANWdN6Qg0XDLAqbm9yk1k/0icOu1gJLqGQGQ11jF0mZShrdCbM&#10;fIfE3tH3zkQ++0ra3oxc7lr5qNRCOtMQf6hNh5say9Pu7DS8j2Zcz5PXYXs6bi4/+6eP722CWt/f&#10;TesXEBGn+B+GP3xGh4KZDv5MNohWAw+JrC7UHATbz2rJykFDqtIlyCKX1wOKX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AzaYQxsAMAAFIIAAAOAAAAAAAAAAAA&#10;AAAAADoCAABkcnMvZTJvRG9jLnhtbFBLAQItAAoAAAAAAAAAIQCe9B/j6OoAAOjqAAAUAAAAAAAA&#10;AAAAAAAAABYGAABkcnMvbWVkaWEvaW1hZ2UxLnBuZ1BLAQItABQABgAIAAAAIQCnYDH63wAAAAgB&#10;AAAPAAAAAAAAAAAAAAAAADDxAABkcnMvZG93bnJldi54bWxQSwECLQAUAAYACAAAACEAqiYOvrwA&#10;AAAhAQAAGQAAAAAAAAAAAAAAAAA88gAAZHJzL19yZWxzL2Uyb0RvYy54bWwucmVsc1BLBQYAAAAA&#10;BgAGAHwBAAAv8wAAAAA=&#10;">
                <v:shape id="Grafik 19" o:spid="_x0000_s1059" type="#_x0000_t75" alt="Ein Bild, das Text, Diagramm, Screenshot, Plan enthält.&#10;&#10;KI-generierte Inhalte können fehlerhaft sein." style="position:absolute;width:57594;height:380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nIHygAAAOIAAAAPAAAAZHJzL2Rvd25yZXYueG1sRI/RasJA&#10;FETfC/2H5RZ8KXWj1hiiq0hB8Ukx9QMu2WuSmr0bsmsS/75bKPg4zMwZZrUZTC06al1lWcFkHIEg&#10;zq2uuFBw+d59JCCcR9ZYWyYFD3KwWb++rDDVtuczdZkvRICwS1FB6X2TSunykgy6sW2Ig3e1rUEf&#10;ZFtI3WIf4KaW0yiKpcGKw0KJDX2VlN+yu1FwvP802yH7PL4f9rHrZlF/Ot16pUZvw3YJwtPgn+H/&#10;9kErSObzSTybJgv4uxTugFz/AgAA//8DAFBLAQItABQABgAIAAAAIQDb4fbL7gAAAIUBAAATAAAA&#10;AAAAAAAAAAAAAAAAAABbQ29udGVudF9UeXBlc10ueG1sUEsBAi0AFAAGAAgAAAAhAFr0LFu/AAAA&#10;FQEAAAsAAAAAAAAAAAAAAAAAHwEAAF9yZWxzLy5yZWxzUEsBAi0AFAAGAAgAAAAhAE5KcgfKAAAA&#10;4gAAAA8AAAAAAAAAAAAAAAAABwIAAGRycy9kb3ducmV2LnhtbFBLBQYAAAAAAwADALcAAAD+AgAA&#10;AAA=&#10;">
                  <v:imagedata r:id="rId43" o:title="Ein Bild, das Text, Diagramm, Screenshot, Plan enthält.&#10;&#10;KI-generierte Inhalte können fehlerhaft sein"/>
                </v:shape>
                <v:shape id="_x0000_s1060" type="#_x0000_t202" style="position:absolute;top:38588;width:57594;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RLoyAAAAOIAAAAPAAAAZHJzL2Rvd25yZXYueG1sRE/PS8Mw&#10;FL4L/g/hCV7EpXWjdHXZGENBvQzrLrs9mrem2ryUJN3qf28EwePH93u1mWwvzuRD51hBPstAEDdO&#10;d9wqOHw835cgQkTW2DsmBd8UYLO+vlphpd2F3+lcx1akEA4VKjAxDpWUoTFkMczcQJy4k/MWY4K+&#10;ldrjJYXbXj5kWSEtdpwaDA60M9R81aNVsF8c9+ZuPD29bRdz/3oYd8VnWyt1ezNtH0FEmuK/+M/9&#10;otP8vMyXZVbM4fdSwiDXPwAAAP//AwBQSwECLQAUAAYACAAAACEA2+H2y+4AAACFAQAAEwAAAAAA&#10;AAAAAAAAAAAAAAAAW0NvbnRlbnRfVHlwZXNdLnhtbFBLAQItABQABgAIAAAAIQBa9CxbvwAAABUB&#10;AAALAAAAAAAAAAAAAAAAAB8BAABfcmVscy8ucmVsc1BLAQItABQABgAIAAAAIQCFhRLoyAAAAOIA&#10;AAAPAAAAAAAAAAAAAAAAAAcCAABkcnMvZG93bnJldi54bWxQSwUGAAAAAAMAAwC3AAAA/AIAAAAA&#10;" stroked="f">
                  <v:textbox style="mso-fit-shape-to-text:t" inset="0,0,0,0">
                    <w:txbxContent>
                      <w:p w14:paraId="3C8E8378" w14:textId="43FD39C5" w:rsidR="00D042F7" w:rsidRPr="00E97424" w:rsidRDefault="00D042F7" w:rsidP="00D042F7">
                        <w:pPr>
                          <w:pStyle w:val="Beschriftung"/>
                          <w:jc w:val="center"/>
                          <w:rPr>
                            <w:noProof/>
                            <w:szCs w:val="22"/>
                          </w:rPr>
                        </w:pPr>
                        <w:bookmarkStart w:id="59" w:name="_Ref221109114"/>
                        <w:r>
                          <w:t xml:space="preserve">Abbildung </w:t>
                        </w:r>
                        <w:r w:rsidR="00C36B01">
                          <w:fldChar w:fldCharType="begin"/>
                        </w:r>
                        <w:r w:rsidR="00C36B01">
                          <w:instrText xml:space="preserve"> SEQ Abbildung \* ARABIC </w:instrText>
                        </w:r>
                        <w:r w:rsidR="00C36B01">
                          <w:fldChar w:fldCharType="separate"/>
                        </w:r>
                        <w:r w:rsidR="00715971">
                          <w:rPr>
                            <w:noProof/>
                          </w:rPr>
                          <w:t>19</w:t>
                        </w:r>
                        <w:r w:rsidR="00C36B01">
                          <w:rPr>
                            <w:noProof/>
                          </w:rPr>
                          <w:fldChar w:fldCharType="end"/>
                        </w:r>
                        <w:bookmarkEnd w:id="59"/>
                        <w:r>
                          <w:t xml:space="preserve"> Schaltplan des Tiefsetzstellers</w:t>
                        </w:r>
                      </w:p>
                    </w:txbxContent>
                  </v:textbox>
                </v:shape>
                <w10:wrap type="topAndBottom" anchorx="margin"/>
              </v:group>
            </w:pict>
          </mc:Fallback>
        </mc:AlternateContent>
      </w:r>
      <w:r>
        <w:t xml:space="preserve">Als Tiefsetzsteller wurde der IC AP61100Z6-7 von dem Hersteller </w:t>
      </w:r>
      <w:proofErr w:type="spellStart"/>
      <w:r>
        <w:t>Diodes</w:t>
      </w:r>
      <w:proofErr w:type="spellEnd"/>
      <w:r>
        <w:t xml:space="preserve"> </w:t>
      </w:r>
      <w:proofErr w:type="spellStart"/>
      <w:r>
        <w:t>Incorporate</w:t>
      </w:r>
      <w:proofErr w:type="spellEnd"/>
      <w:r>
        <w:t xml:space="preserve"> ausgewählt. Die Hauptkriterien für die Auswahl des Tiefsetzstellers waren d</w:t>
      </w:r>
      <w:r w:rsidR="004820FF">
        <w:t>er</w:t>
      </w:r>
      <w:r>
        <w:t xml:space="preserve"> 1 Ampere zulässige</w:t>
      </w:r>
      <w:r w:rsidR="003E2FE9">
        <w:t>r</w:t>
      </w:r>
      <w:r>
        <w:t xml:space="preserve"> Ausgangsstrom, der </w:t>
      </w:r>
      <w:r w:rsidRPr="00983689">
        <w:t>breite</w:t>
      </w:r>
      <w:r>
        <w:t xml:space="preserve"> </w:t>
      </w:r>
      <w:r w:rsidRPr="00983689">
        <w:t>Eingangsspannungsbereich von 2,3 V bis 5,5 V</w:t>
      </w:r>
      <w:r>
        <w:t xml:space="preserve"> sowie die ausführliche Dokumentation des Herstellers. </w:t>
      </w:r>
      <w:r>
        <w:fldChar w:fldCharType="begin"/>
      </w:r>
      <w:r>
        <w:instrText xml:space="preserve"> ADDIN ZOTERO_ITEM CSL_CITATION {"citationID":"6ep0mYxz","properties":{"formattedCitation":"[14, S. 1]","plainCitation":"[14, S. 1]","noteIndex":0},"citationItems":[{"id":74,"uris":["http://zotero.org/users/local/VRi3dGyu/items/5EEP9ADN"],"itemData":{"id":74,"type":"document","genre":"Datenblatt","title":"AP61100Z6-7","URL":"https://4donline.ihs.com/images/VipMasterIC/IC/DIOD/DIOD-S-A0010726746/DIOD-S-A0010880068-1.pdf?hkey=CECEF36DEECDED6468708AAF2E19C0C6","author":[{"family":"Diodes Incorporated","given":""}]},"locator":"1","label":"page"}],"schema":"https://github.com/citation-style-language/schema/raw/master/csl-citation.json"} </w:instrText>
      </w:r>
      <w:r>
        <w:fldChar w:fldCharType="separate"/>
      </w:r>
      <w:r w:rsidRPr="00983689">
        <w:rPr>
          <w:rFonts w:cs="Arial"/>
        </w:rPr>
        <w:t>[14, S. 1]</w:t>
      </w:r>
      <w:r>
        <w:fldChar w:fldCharType="end"/>
      </w:r>
      <w:r>
        <w:t xml:space="preserve"> In </w:t>
      </w:r>
      <w:r>
        <w:fldChar w:fldCharType="begin"/>
      </w:r>
      <w:r>
        <w:instrText xml:space="preserve"> REF _Ref221109114 \h </w:instrText>
      </w:r>
      <w:r>
        <w:fldChar w:fldCharType="separate"/>
      </w:r>
      <w:r>
        <w:t xml:space="preserve">Abbildung </w:t>
      </w:r>
      <w:r>
        <w:rPr>
          <w:noProof/>
        </w:rPr>
        <w:t>18</w:t>
      </w:r>
      <w:r>
        <w:fldChar w:fldCharType="end"/>
      </w:r>
      <w:r>
        <w:t xml:space="preserve"> ist der Schaltplan de</w:t>
      </w:r>
      <w:r w:rsidR="003E2FE9">
        <w:t>s</w:t>
      </w:r>
      <w:r>
        <w:t xml:space="preserve"> Tiefsetzstellers zu sehen. </w:t>
      </w:r>
    </w:p>
    <w:p w14:paraId="171EAA35" w14:textId="43613196" w:rsidR="003A2C63" w:rsidRDefault="00983689" w:rsidP="00983689">
      <w:r>
        <w:t>Zwischen der Stiftleiste für die Auswahl der Spannungsquelle und dem Tiefsetzteller ist der Hauptschalter S1. Mit dem Hauptschalter lässt sich die gesamte Versorgungsspannung abschalten. Der Tiefsetzsteller hat eine variable Ausgangsspannung</w:t>
      </w:r>
      <w:r w:rsidR="00415CAB">
        <w:t>.</w:t>
      </w:r>
      <w:r>
        <w:t xml:space="preserve"> </w:t>
      </w:r>
      <w:r w:rsidR="00415CAB">
        <w:t>Ü</w:t>
      </w:r>
      <w:r>
        <w:t>ber den Spannungsteiler R</w:t>
      </w:r>
      <w:r w:rsidR="003E2FE9">
        <w:t>2</w:t>
      </w:r>
      <w:r>
        <w:t xml:space="preserve"> und R</w:t>
      </w:r>
      <w:r w:rsidR="003E2FE9">
        <w:t>3</w:t>
      </w:r>
      <w:r>
        <w:t xml:space="preserve"> wird die Ausgangsspannung auf 3,5 V eingestellt. Die Induktivität L1 w</w:t>
      </w:r>
      <w:r w:rsidR="00F735E3">
        <w:t xml:space="preserve">urde </w:t>
      </w:r>
      <w:r>
        <w:t xml:space="preserve">nach </w:t>
      </w:r>
      <w:r w:rsidR="00F735E3">
        <w:t xml:space="preserve">der </w:t>
      </w:r>
      <w:r>
        <w:fldChar w:fldCharType="begin"/>
      </w:r>
      <w:r>
        <w:instrText xml:space="preserve"> REF _Ref221110717 \h </w:instrText>
      </w:r>
      <w:r>
        <w:fldChar w:fldCharType="separate"/>
      </w:r>
      <w:r>
        <w:t xml:space="preserve">Gleichung </w:t>
      </w:r>
      <w:r>
        <w:rPr>
          <w:noProof/>
        </w:rPr>
        <w:t>12</w:t>
      </w:r>
      <w:r>
        <w:fldChar w:fldCharType="end"/>
      </w:r>
      <w:r>
        <w:t xml:space="preserve"> dimensioniert. </w:t>
      </w:r>
      <w:r>
        <w:fldChar w:fldCharType="begin"/>
      </w:r>
      <w:r>
        <w:instrText xml:space="preserve"> ADDIN ZOTERO_ITEM CSL_CITATION {"citationID":"YfvfayWP","properties":{"formattedCitation":"[14, S. 17]","plainCitation":"[14, S. 17]","noteIndex":0},"citationItems":[{"id":74,"uris":["http://zotero.org/users/local/VRi3dGyu/items/5EEP9ADN"],"itemData":{"id":74,"type":"document","genre":"Datenblatt","title":"AP61100Z6-7","URL":"https://4donline.ihs.com/images/VipMasterIC/IC/DIOD/DIOD-S-A0010726746/DIOD-S-A0010880068-1.pdf?hkey=CECEF36DEECDED6468708AAF2E19C0C6","author":[{"family":"Diodes Incorporated","given":""}]},"locator":"17","label":"page"}],"schema":"https://github.com/citation-style-language/schema/raw/master/csl-citation.json"} </w:instrText>
      </w:r>
      <w:r>
        <w:fldChar w:fldCharType="separate"/>
      </w:r>
      <w:r w:rsidRPr="00983689">
        <w:rPr>
          <w:rFonts w:cs="Arial"/>
        </w:rPr>
        <w:t>[14, S. 17]</w:t>
      </w:r>
      <w:r>
        <w:fldChar w:fldCharType="end"/>
      </w:r>
      <w:r>
        <w:t xml:space="preserve"> Aus der Berechnung ergibt sich für die Induktivität ein Wert von 3,3 </w:t>
      </w:r>
      <w:r>
        <w:rPr>
          <w:rFonts w:cs="Arial"/>
        </w:rPr>
        <w:t>µ</w:t>
      </w:r>
      <w:r>
        <w:t>H.</w:t>
      </w:r>
      <w:r w:rsidR="00415CAB">
        <w:t xml:space="preserve"> </w:t>
      </w:r>
    </w:p>
    <w:p w14:paraId="3330A78A" w14:textId="77777777" w:rsidR="00983689" w:rsidRDefault="00983689" w:rsidP="00983689">
      <w:pPr>
        <w:keepNext/>
      </w:pPr>
      <m:oMathPara>
        <m:oMath>
          <m:r>
            <w:rPr>
              <w:rFonts w:ascii="Cambria Math" w:hAnsi="Cambria Math"/>
            </w:rPr>
            <m:t>L=</m:t>
          </m:r>
          <m:f>
            <m:fPr>
              <m:ctrlPr>
                <w:rPr>
                  <w:rFonts w:ascii="Cambria Math" w:hAnsi="Cambria Math"/>
                </w:rPr>
              </m:ctrlPr>
            </m:fPr>
            <m:num>
              <m:sSub>
                <m:sSubPr>
                  <m:ctrlPr>
                    <w:rPr>
                      <w:rFonts w:ascii="Cambria Math" w:hAnsi="Cambria Math"/>
                      <w:i/>
                    </w:rPr>
                  </m:ctrlPr>
                </m:sSubPr>
                <m:e>
                  <m:r>
                    <w:rPr>
                      <w:rFonts w:ascii="Cambria Math" w:hAnsi="Cambria Math"/>
                    </w:rPr>
                    <m:t>V</m:t>
                  </m:r>
                </m:e>
                <m:sub>
                  <m:r>
                    <w:rPr>
                      <w:rFonts w:ascii="Cambria Math" w:hAnsi="Cambria Math"/>
                    </w:rPr>
                    <m:t>OUT</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UT</m:t>
                      </m:r>
                    </m:sub>
                  </m:sSub>
                </m:e>
              </m:d>
              <m:ctrlPr>
                <w:rPr>
                  <w:rFonts w:ascii="Cambria Math" w:hAnsi="Cambria Math"/>
                  <w:i/>
                </w:rPr>
              </m:ctrlPr>
            </m:num>
            <m:den>
              <m:sSub>
                <m:sSubPr>
                  <m:ctrlPr>
                    <w:rPr>
                      <w:rFonts w:ascii="Cambria Math" w:hAnsi="Cambria Math"/>
                      <w:i/>
                    </w:rPr>
                  </m:ctrlPr>
                </m:sSubPr>
                <m:e>
                  <m:r>
                    <w:rPr>
                      <w:rFonts w:ascii="Cambria Math" w:hAnsi="Cambria Math"/>
                    </w:rPr>
                    <m:t>V</m:t>
                  </m:r>
                </m:e>
                <m:sub>
                  <m:r>
                    <w:rPr>
                      <w:rFonts w:ascii="Cambria Math" w:hAnsi="Cambria Math"/>
                    </w:rPr>
                    <m:t>IN</m:t>
                  </m:r>
                </m:sub>
              </m:sSub>
              <m:r>
                <m:rPr>
                  <m:sty m:val="p"/>
                </m:rPr>
                <w:rPr>
                  <w:rFonts w:ascii="Cambria Math" w:hAnsi="Cambria Math"/>
                </w:rPr>
                <m:t>⋅Δ</m:t>
              </m:r>
              <m:sSub>
                <m:sSubPr>
                  <m:ctrlPr>
                    <w:rPr>
                      <w:rFonts w:ascii="Cambria Math" w:hAnsi="Cambria Math"/>
                      <w:i/>
                    </w:rPr>
                  </m:ctrlPr>
                </m:sSubPr>
                <m:e>
                  <m:r>
                    <w:rPr>
                      <w:rFonts w:ascii="Cambria Math" w:hAnsi="Cambria Math"/>
                    </w:rPr>
                    <m:t>I</m:t>
                  </m:r>
                </m:e>
                <m:sub>
                  <m:r>
                    <w:rPr>
                      <w:rFonts w:ascii="Cambria Math" w:hAnsi="Cambria Math"/>
                    </w:rPr>
                    <m:t>L</m:t>
                  </m:r>
                </m:sub>
              </m:sSub>
              <m:r>
                <m:rPr>
                  <m:sty m:val="p"/>
                </m:rPr>
                <w:rPr>
                  <w:rFonts w:ascii="Cambria Math" w:hAnsi="Cambria Math"/>
                </w:rPr>
                <m:t>⋅</m:t>
              </m:r>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sw</m:t>
                  </m:r>
                </m:sub>
              </m:sSub>
              <m:ctrlPr>
                <w:rPr>
                  <w:rFonts w:ascii="Cambria Math" w:hAnsi="Cambria Math"/>
                  <w:i/>
                </w:rPr>
              </m:ctrlPr>
            </m:den>
          </m:f>
        </m:oMath>
      </m:oMathPara>
    </w:p>
    <w:p w14:paraId="281F0A62" w14:textId="6F4E5A22" w:rsidR="00983689" w:rsidRPr="0041105E" w:rsidRDefault="00983689" w:rsidP="00983689">
      <w:pPr>
        <w:pStyle w:val="Beschriftung"/>
        <w:jc w:val="center"/>
      </w:pPr>
      <w:bookmarkStart w:id="60" w:name="_Ref221110717"/>
      <w:r>
        <w:t xml:space="preserve">Gleichung </w:t>
      </w:r>
      <w:r w:rsidR="007618CA">
        <w:fldChar w:fldCharType="begin"/>
      </w:r>
      <w:r w:rsidR="007618CA">
        <w:instrText xml:space="preserve"> SEQ Gleichung \* ARABIC </w:instrText>
      </w:r>
      <w:r w:rsidR="007618CA">
        <w:fldChar w:fldCharType="separate"/>
      </w:r>
      <w:r w:rsidR="007618CA">
        <w:rPr>
          <w:noProof/>
        </w:rPr>
        <w:t>12</w:t>
      </w:r>
      <w:r w:rsidR="007618CA">
        <w:fldChar w:fldCharType="end"/>
      </w:r>
      <w:bookmarkEnd w:id="60"/>
    </w:p>
    <w:p w14:paraId="54212C3F" w14:textId="03E93714" w:rsidR="00983689" w:rsidRDefault="00983689" w:rsidP="00D72693">
      <w:r>
        <w:br w:type="page"/>
      </w:r>
    </w:p>
    <w:p w14:paraId="24F2A14E" w14:textId="14AE405B" w:rsidR="0041105E" w:rsidRDefault="00415CAB" w:rsidP="0041105E">
      <w:r>
        <w:rPr>
          <w:noProof/>
        </w:rPr>
        <w:lastRenderedPageBreak/>
        <mc:AlternateContent>
          <mc:Choice Requires="wpg">
            <w:drawing>
              <wp:anchor distT="0" distB="0" distL="114300" distR="114300" simplePos="0" relativeHeight="251709440" behindDoc="0" locked="0" layoutInCell="1" allowOverlap="1" wp14:anchorId="55ACA839" wp14:editId="01C4B907">
                <wp:simplePos x="0" y="0"/>
                <wp:positionH relativeFrom="margin">
                  <wp:posOffset>1208284</wp:posOffset>
                </wp:positionH>
                <wp:positionV relativeFrom="paragraph">
                  <wp:posOffset>991646</wp:posOffset>
                </wp:positionV>
                <wp:extent cx="3662680" cy="3446145"/>
                <wp:effectExtent l="0" t="0" r="0" b="1905"/>
                <wp:wrapTopAndBottom/>
                <wp:docPr id="2075718224" name="Gruppieren 21"/>
                <wp:cNvGraphicFramePr/>
                <a:graphic xmlns:a="http://schemas.openxmlformats.org/drawingml/2006/main">
                  <a:graphicData uri="http://schemas.microsoft.com/office/word/2010/wordprocessingGroup">
                    <wpg:wgp>
                      <wpg:cNvGrpSpPr/>
                      <wpg:grpSpPr>
                        <a:xfrm>
                          <a:off x="0" y="0"/>
                          <a:ext cx="3662680" cy="3446145"/>
                          <a:chOff x="0" y="0"/>
                          <a:chExt cx="4685665" cy="4697732"/>
                        </a:xfrm>
                      </wpg:grpSpPr>
                      <pic:pic xmlns:pic="http://schemas.openxmlformats.org/drawingml/2006/picture">
                        <pic:nvPicPr>
                          <pic:cNvPr id="1088510236" name="Grafik 1" descr="Ein Bild, das Screenshot, Schaltung, rot, Kunst enthält.&#10;&#10;KI-generierte Inhalte können fehlerhaft sein."/>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4685664" cy="4383407"/>
                          </a:xfrm>
                          <a:prstGeom prst="rect">
                            <a:avLst/>
                          </a:prstGeom>
                        </pic:spPr>
                      </pic:pic>
                      <wps:wsp>
                        <wps:cNvPr id="938136976" name="Textfeld 1"/>
                        <wps:cNvSpPr txBox="1"/>
                        <wps:spPr>
                          <a:xfrm>
                            <a:off x="0" y="4439286"/>
                            <a:ext cx="4685665" cy="258446"/>
                          </a:xfrm>
                          <a:prstGeom prst="rect">
                            <a:avLst/>
                          </a:prstGeom>
                          <a:solidFill>
                            <a:prstClr val="white"/>
                          </a:solidFill>
                          <a:ln>
                            <a:noFill/>
                          </a:ln>
                        </wps:spPr>
                        <wps:txbx>
                          <w:txbxContent>
                            <w:p w14:paraId="37F0AA59" w14:textId="3632C482" w:rsidR="00983689" w:rsidRPr="007F6460" w:rsidRDefault="00983689" w:rsidP="00983689">
                              <w:pPr>
                                <w:pStyle w:val="Beschriftung"/>
                                <w:jc w:val="center"/>
                                <w:rPr>
                                  <w:szCs w:val="22"/>
                                </w:rPr>
                              </w:pPr>
                              <w:bookmarkStart w:id="61" w:name="_Ref221112287"/>
                              <w:bookmarkStart w:id="62" w:name="_Ref221112282"/>
                              <w:r>
                                <w:t xml:space="preserve">Abbildung </w:t>
                              </w:r>
                              <w:r w:rsidR="00C36B01">
                                <w:fldChar w:fldCharType="begin"/>
                              </w:r>
                              <w:r w:rsidR="00C36B01">
                                <w:instrText xml:space="preserve"> SEQ Abbildung \* ARABIC </w:instrText>
                              </w:r>
                              <w:r w:rsidR="00C36B01">
                                <w:fldChar w:fldCharType="separate"/>
                              </w:r>
                              <w:r w:rsidR="00715971">
                                <w:rPr>
                                  <w:noProof/>
                                </w:rPr>
                                <w:t>20</w:t>
                              </w:r>
                              <w:r w:rsidR="00C36B01">
                                <w:rPr>
                                  <w:noProof/>
                                </w:rPr>
                                <w:fldChar w:fldCharType="end"/>
                              </w:r>
                              <w:bookmarkEnd w:id="61"/>
                              <w:r>
                                <w:t xml:space="preserve"> Routing des Tiefsetzstellers</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5ACA839" id="Gruppieren 21" o:spid="_x0000_s1061" style="position:absolute;left:0;text-align:left;margin-left:95.15pt;margin-top:78.1pt;width:288.4pt;height:271.35pt;z-index:251709440;mso-position-horizontal-relative:margin;mso-width-relative:margin;mso-height-relative:margin" coordsize="46856,469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2ZPvwMAAFMIAAAOAAAAZHJzL2Uyb0RvYy54bWykVttuGzcQfS/QfyC2&#10;QJ9sra5rWbUcKHZsGDESoXaRZ4rL1RLmkizJteR8T7+hP5Af6yF3V6qsoE3TB69neBmeOTwz1MWb&#10;bSXJM7dOaDVPBr1+QrhiOhdqPU9+e7w5nSbEeapyKrXi8+SFu+TN5Y8/XGzMjA91qWXOLUEQ5WYb&#10;M09K780sTR0reUVdTxuuMFloW1EP167T3NINolcyHfb7WbrRNjdWM+4cRq+byeQyxi8KzvzHonDc&#10;EzlPgM3Hr43fVfimlxd0trbUlIK1MOh3oKioUDh0F+qaekpqK45CVYJZ7XThe0xXqS4KwXjMAdkM&#10;+q+yubW6NjGX9WyzNjuaQO0rnr47LPvwfGvNg1laMLExa3ARvZDLtrBV+A+UZBspe9lRxreeMAyO&#10;smyYTcEsw9xoPM4G40lDKivB/NE+Vr5rd46z6STLJs3OcXZ+djYahp1pd3B6AMcINsNfywGsIw7+&#10;XSvY5WvLkzZI9U0xKmqfanOK6zLUi5WQwr9E6eFiAij1vBRsaRsHdC4tETlKoT+dTgb94ShLiKIV&#10;pH9raSGeyCAhOXcMGnwnFHkrZH5CcurIA7OcK1dqfwK7pNLXan1CbPDf18p5FJYvv/whfe/nn7aL&#10;X+Ln/d3pmituBbeekzsVtnHy9OVPpbgiBS8ltyUtPHFcqF6gN0AOKBvMNHB6r9mTI0pflVSt+cIZ&#10;VA0SiJdxuDwN7kHCKynMjZAy6CTYLbXI7pVCv3I7jfqvNasrpNaUs+USLGvwIIxLiJ3xasVBp73L&#10;IyA6c95yz8pwYIGDfwXYRjW7iYhyDyxgdhD4t0q6Eea4FeZoOhr3zw6ECdKs87dcVyQYAAcMUAOd&#10;0ed716LplkDQewDRhBtKDf3OdXTBOyLsP5X0Q0kNB4QQdq/B89F0MEJl7ST4iLItuMwhwljucXEo&#10;fuK3bzXKeTf+j4SNx6Pz4TQLMeis6wQH9TycTNEL/g9ruGgtRd5pK9B5JS15pmjkm1J43gY/WCVV&#10;QKR02NWIIoygkbhWAcHy29W2KdHYqcLQSucvIAG1FtucM+xG4MB76vySWjwIaHB45PxHfAqpN/NE&#10;t1ZCSm0/f208rMelYjYhGzww88T9XtPQfeSdwnWH16gzbGesOkPV1ZVGqugWQBNNbLBedmZhdfUJ&#10;b98inIIpqhjOmie+M688PEzg7WR8sYh208Tu1YNB6xtEyQZiH7efqDWtmD0u9IPuBHWk6WZtQ/Oi&#10;9roQUfB7Flu+Ie5oxZcL1sHT+Hc/rtr/Frj8CwAA//8DAFBLAwQKAAAAAAAAACEA1oihroGgAQCB&#10;oAEAFAAAAGRycy9tZWRpYS9pbWFnZTEucG5niVBORw0KGgoAAAANSUhEUgAAA0UAAAMPCAYAAAAa&#10;RH6/AAAAAXNSR0IArs4c6QAAAARnQU1BAACxjwv8YQUAAAAJcEhZcwAAFiUAABYlAUlSJPAAAP+l&#10;SURBVHhe7N15eNzUuT/wrzS7x9vEdpzEcZyQxKxJTGgKTtlCF9oSaClLKaVN2h8XLuHecg0UukAX&#10;utyWW3DXlBZKk/YW2rT3dgFuCxRCgSZAaHASSiCQ1XGIE+/27DPS7w9Z4/EZzYw0I81ImvfzPHoI&#10;Gs1Y0pmRzqtzznu4O05dIcJm6qp5dhVGJwR2lWXUJzzsKow4o+wqUiJbosDWKMeuzrDGL2Jtdf6f&#10;14YJDhuD+T8PADo9IlZmfh0IIRr0JoDeJHA4waE3yb5K7K7TI12X6VpaPKcD8Psy61zpyln/Sq8/&#10;manetNon4qy3htnVil5YFGBX6aLx03F4FojY+loSV34twr5ckM/ffAM6V5ye+v87v9GNHa/unraN&#10;Wpvu9KLzFAei+zkMPOhiX9bFA0NhPDA0dey5v8mEEEKITfQmgE1BDptCHLZGKSCqVFujUvnfM8Zh&#10;U5BDb4LdgqihJiAi5mREQKS3K78WwdbXkvAsENH46Tj7siHo20wIIcT2tkSBTSEKhMh0vUnpe0HB&#10;kTYUEFlXzSop0MBk4GFm8v55FoioWWX8xZu+0YQQQmxrSxS4Z0xqGSAkm/TgiORGAZF1eRYIqL1A&#10;Ci7MHhDJ5P2svSAJzwJju2LSt5oQQogtbQpSMES06U1KQTS1GinLFRAlkvnH0JLykltbtr6WxNbX&#10;jG950UP6vhrdWqT8zSaEEEIsbFOQusqRwm0KUWDEyhUQAUA0RkGRmXkWCJbpNsdK70ZnZGtR9m83&#10;IYQQYkEUEBE9UGA0JV9AFAwLSNBvztTkVpZ7fxdjX9LE7XLBX+VTXFhut/K2hZD328jWIo5Scpsf&#10;peQ2F0rJTYh5UUBE9HZllYhWJ7u2cnjcHLzu7Peo9IDIbPUvSskt8SwQ0PhpKcJv/ViQfVmT5qZG&#10;/Pjeu9jVAACe58HzU9+BRCLzqcLg0Aj+5aYvsKtV6X3YDwAYeNCJ6P7M75pWlJKbEEKILVFARIyw&#10;KZQ9ILAzj5tDXTWvOiAi5uWeLz2gLbaVSOZ0OhWX9IAo23bsNlrI+y8fj94K3zNCCCHEJOQJWQkx&#10;QiVlpXM6pBafXMEQKCCyFDnjXPf/lGa+H6PI+y8fj96o+5wFUPc5c6Huc4SYD7USEaNVyvXX7+Pg&#10;dOS+J2ULiMxW/6Luc9IYnNoLpAxueiRY8PursOy0k9jVmmx5cTu7SrVNd3rReYoDY087ML7Zwb6s&#10;CXWfI4QQYivUSkRKYWu0MhIv5AqIIjERoxPKARExN71ScAeDIWx5cXtRSzH0Og4lFBQRQgixNDUt&#10;t4TooRK+a0rzDcnBEKXdth65q9kLu8vXYqcn+TiM6EJHQREhhBDL2hKlViJSOr1JqWXSzqIxMRUY&#10;JZIigmEKhuzAyBaWUjLyOCgoIoQQQghRye5BeCIJBMNSy1AwLFJXOVIxKNGCBVCiBXMxe6KFBl7a&#10;jkzZGuUwaN1LgC7oe0EqXdcwh56YumttPrfU0m9JidnqX5WeaEFOsnDv72KWzzyXrusyF26+3F10&#10;sgU20QIFRRZAQZG5mDkokiu+xQQBcsV5T7zwz9BTsfujxzmxulKfg2LLTK3ehPo5ZLoD0o5sDGZW&#10;jPP9roxQqnOkhdn2Sc/9kX8DegVGlT6hazZmq39RUERBUS5sUJT57SWEWFKxFd8GXrpQDybN0bKi&#10;1/4MCtL7Oz0iGirwilfs90ILvcpMLTXdmDrcIjY3C+iJcega5jMqxFdWlTYgKvU5UsNs+2TE/sjX&#10;ge6AiA53/odV+aj57hFCrKUCqwiE2E+xFd9Oj4h2l/T+PYnin6IWS+/9qdTAqNjvhRZ6l5kah/P8&#10;ne6AgDV+qXVAqTW201Pap/3tTjFVHqU6R/mUo9xyMfIc6RkYbVXRW4AQYi0VVD0gxJ6Kqfga8US2&#10;GEbuT6UFRsV8L7SQywxlGLuV7Wl9vtYhWWvhvS40kcuiwQE8Gi7tOcrGyN9aIUp1jvQMjOyehY6Q&#10;SlMBVQNC7K3Qim8lPSGWpQdGdlfo90KL9DIr9ZPzbBXSNX4R3YHsrUPpStFKJFf25eDDDErxW9Oi&#10;1OcoPTAqRragnBBiTZRowQIo0YK5mC3RwmqfiEfD+d9fnXTBKfKocwhYUhXDoagTh2IlqBXmUecQ&#10;MM8j1XB3hdzsy4Y4uyaC58e97GpbMfIYy1FmrF0hN3aFp34Mi71xXFQfBAB892h92pZTQnwcBz1j&#10;wGQr0ZX+/L/PYsjBtx6JAvTQwAPtrqlWPTMo5zla7ROxqj+zvqCW0vW40pmt/kWJFijRQi7piRaW&#10;+5zUUkRIpXCKPJZUxbCkKoZdIbcpAqJ57kQqQCtX5ZpoY8Yyu6g+iK5ZI3hsxJ81IAKAKsGV+reR&#10;T/nllg+UoUthNnLr0J546Vv1lJjxHBFiN3LAcPPl5rhW60U+nmIConTXzvBifUsNBUWEVIIGXmo5&#10;AIDnx70YTZb3py+3VtU5BVPsD1FHLrNdIXdZy6w/7sCusAeLvXH8x6wRLPbGse5AE96MTAU9amTr&#10;glcMswYfRo/V0cJs54gQUrnWt9Rguc+Fs94apu5zVkDd58zFat3n2p0i2l1SdyO5IlvO70+pEgDk&#10;ku+c2YGexyiX2Z44yj4GRZ6bqMM9NXYoWyIF2cnhhtS/d/sGU/9W+j0VI73lwwzM8FtjmekcUfc5&#10;/Zmt/lXp3ecAoOVrMQDAlV+LYOtrBjaRl0jnKQ5sulPqGt53Z/EtYOld6CgosgAKiszFKkERO37A&#10;iJtDAw808FLQZTV74sCgYJ7Kot5W+6Qgxoplg8nyYQMw+beXayJWJdmCIgC4pTb/bzQfMwWNMjn4&#10;KMdYHSVmO0fy/lBQpC+z1b+MuO/poZRBkd3GFek1nggKk7dSUGQBFBSZixWCIrl1KP0JsZ43Bzng&#10;auDV7b/8VF/NtqWwuVnAhgkOa6tFDArmqTjqQWvZZFPuMpN/P09FOHx9VPr7he5TrqCo2IQLFHzk&#10;Z7ZzJO9PAw8KinRmtvqXnvc9PZUjKNr6WhJXfm0qALCqTXd60XmKw5CgKPPbSwixLKPHD7Q7Raz2&#10;ifBxIr4+ymFVP5+3cppvAs1Sk+cm2RiU9v/roxx8nHRc7U7RkHEmpcCWDSaPsRBa0lobRS6f3oQU&#10;xBr1PepNFja2SP6twUSJAjpNlmbfbOeogZmbiZBKIAcOnacUF0CYhXwcxQZESigoIsQmjBy8LFcm&#10;tkQ5dA3nnhBTpnYCzVKSK9bp5P3rGuawJcrhhhopOLKKQsomG6klRkCHW+pWVOjn6GnHZG+PnhiH&#10;DjewzIDugFp/L0b+1grBVvbLHXzAhOfIbHMzEVJKY09LAUTXZQZcQEtI3n/5ePRGQREhNmB061Cn&#10;Z+oJvZqKshlaGtKxAZqSnpi0r6v6eYTEyXOqvKlpFFI22chltjGY/RyVGvs9WtXPTwvc9NKblLrF&#10;qiH/1swWfJipsm+mc2R06zkhVhA7IF0b2NTcHMfB43bD6/GA58t/3ec4Du4c+yPvv3w8eqMxRRZA&#10;Y4rMxYxjitSMH9Dat7o3IY216E1AdSW5wy2mWmLUvsdocjmkZynb3CzkHUsgvy/buXU6AIcjc72e&#10;kkkRiSzJgjo9uctGzTHCpGWWb5/kslH728k1pihdrqQLZhurI48dQwEtXUYx4znKtT+UfU5/Zqt/&#10;ab3vlUopxxTJGj8dh2eBiPWPcNhy8BSc07kCJ8yfh5pqP8AB4XAEh/uO4vkXX8bTf9uKSDTzfJ18&#10;4iKccuIiAMC+A714Zec/2U0UndO5AjObpOvw9h2vYv/Bw6nXXC4XVixfgvNWnolFJ8xDTU01eI5D&#10;OBJF39v92PrSdjz5zN9x/QcSuPlyN6L7OQw8qE+LFzumiIIiC6CgyFzMGBSxiRaUaLk5yJUJLfum&#10;FHyUU66KtdaAodU5vcz9Pg5OgwMiWSIpIhie+h6pLRs1x1ho4gIjqf0e5SpfltqgKFvSBaXEJeVk&#10;tv2BCfepU0VyBwqK9Ge2+peW+14plSMo8iwQMOeW0+BvuRRPv1rLvjzN4SNv46vf/gH6jw1MW3/R&#10;+1bh+k99DJgMbr7yre9Pe10Jx3G4796vYfasmQCAz37pW3jjzX0AgDOWnYbrPvUxzG5uYt41Xf+x&#10;AVw072dIRo5i4EEnovszv2eFYIMifT6VEGIbcqVbbdc3M45DkSv7ubrLqSG//5EQh9U+qTud04GS&#10;BUSA9Leck92ntZZNLkYlLiiU1u+RXDY9MQ6bm/XpTscmXTBb1yuz7Q9MuE/y/sAkyR0IMYvofh6R&#10;PRNwuOvxjsU8QuEIdv7zdTzz/At4bus2HD5yNLXt3Dmz8cVb1sHtnt4is2fv/tS/F7S1wuHIP7Yn&#10;UF+baiUKhkI4cGiqlWhoZAQzG2cAACLRKF7dvQfPPP8Cnt3yEg729qW2u+hdM1G78DrEDlXpFhAp&#10;Me6TCSGW05uYqnTnq5TKzDYOxYjKvnR8HDo9ouFd5pTIf1Nr2Shhx1cV81l6KvR7JJdNd6D4oAiT&#10;gZFM6npljkQBMOH+wGT7ZLbkDoSYzdAjBxEd+gfco3/AAz/+Iu74+r2490cP4r++fz/+7bNfxr0/&#10;+hmiUWmy1/nz5qJzxenT3n/g0GGMjo0DAOrravO28ADAohPmp4KnPW8dSH0+AOw/eBhPPbsVv/j1&#10;73Htv38eX7jrO7j3Rw/iOz94AJ+5/S5885718DgiCNRwcHgaIR59Z9on60/b3YcQYmtX+qWuVFoq&#10;ymqe6peC3NKAye5Ueu9TT4zDhgkO7yxDZrpkUqrsaS0bVndAMFUCjHTFfI/kspHLvxjplWkztHyk&#10;M9v+wET7ZKbWKkLMKrqfQ9+Dv0L42Gb8/ObpPxRBEPHM8y/i/57cnFr3jtOXTNsmHk9g9569wGS3&#10;uBMXnzDtdSWnnbw49e8dr+6e9hoA/Oj+X+J3f/wzxsYnpq0XRREvvNyDM5qk/YkPcPA0nzJtG73R&#10;mCILoDFF5mLXMUU+DmjgRc1P6tPJYzzKYW21iJ6YVEHOZWNQ6m5V6FiC7oCAgIfDIYXMOEZIJEW0&#10;xAWExPxjZ9KlH6M8/qbDLX3fzErt7yCb7oDUAsZ+jtoxRbIrq6RxZMT88iVTyIXGFOnPbPWvfPe9&#10;cinHmKJ0ctIFpQldVyxfijs/+28AgFd378EX7vrOtNc/8N7zcMOnPw4A2PzcC+he/+C011n3fP3z&#10;WLxwAQCg6wtfx979h9hNstp0pxfnvLMdtXNvQrSXR/TIERz8zvT9KQY7poiCIgugoMhc7BgUyRWL&#10;QioIao/TbLScd9bmZgHbEhxGuMLer1YyKaJuMj241rLZ3CxgwwRXkWXDdjHUGhQp/c6I+XSqSKaQ&#10;CwVF+jNb/SvXfa+cyh0UIUdglB4UvbLzn/jyf34v7V1Ay+xmrL/nLnAch6PHjuNfu+6AICjfZ2pr&#10;qvHzH30bLpcLA4ND+JebvohkMktKVcamO73SRK3hRfA3/gcAIHLoEA5997vspgVjg6LMby8hpOLI&#10;Y1WykcehpFvjl9ZZsdKNyZalzc2Zk7mq0TXMYYVTRDRm7JJI5i8bJfIxVWrZFDO+qKHOgT1eJzxu&#10;TvfFCqywv5RMgZDijW+Wxvl0nuLApju9qfVLTjkx9e89b00lVpAdOXoMfW/3AwCamxoxq1nKKqfk&#10;pMUnwOWSkjXsfO0N7QERAGGgPbU+ckh9K1MhKCgipMK1O3OPVUlPXJC+ziwVbt7jgbO2Frx36qKu&#10;xdrqqbFIavXEOPTEpMqZkfKVjRIzlU2xiikbrdnoqrwcTmxzo7HegcZ6B0Y9PLxuTtelrpqfTOfO&#10;/vXyczqkp/zs/pptXymZAiH6iO7nMfCg1E9YDoxWLF+KD7znPADA+EQQf3nqOeZd0lgfeX4ijuNw&#10;2klTY4ZYHUtPTf37pX/snPZaNukBUfBvJ8E//wIAgBCNYuS5zP3Rk8G3dEKI2bW7gB1xdm32xAVS&#10;2mRm4zKoWrwYc6+/Hm1dXWi59lrMu+kmtK5bh+rTTmM3zavDLR2XFj0xDg28toq3VtnKJhuzlI2e&#10;Ci2bZRrn9mttnv6GfoO6RjodHPw+8wVHfp9ydSDb+nKQkylQ6xAhxePcbjg9pyD8Ygdc7vNw4SU3&#10;4tmH/h2zGjwIhsL4zg/ux+CQche/bdunApzTl00FPuk4AEtPlVqdYrEYXn3tDXaTaTpPdePoY+/A&#10;eZ3L4PKeA1f8ejRdeAN4rxdCLIb+X/8asePH2bfpyjxXO0JIyTXwUExOsMYvzfPDpkg2RaWb49Bw&#10;4YVoWr0ag3/9Kw7cfTcO3nsvDtx9N4796U+oX7kSMy+9FNCYCEFr5XtjkEO7xoq3FtnKJhtTlI1B&#10;CikbLa1lDXWZ0ckuFfNvFMNMwZHfl/s7Vu6udA28NAZjMEkBESF64V0utFx7LRovuBZu1xVwOk+B&#10;CGBZyyFUDXwfr+x8jX1Lyu49ezE+EQQAnHLiIjgVLmLNzU2YO2cWAOD1Pfsyssul23SnF7/9kh+1&#10;J/w/VM++Dm7HR+GuXwKO4xA9fBiHf/xjjO/Ywb5Nd9pqDTpqaqhjV1mWnY4FNjseOx0LACxe0MKu&#10;Kkq7Swp80kmV68wJNOXsZeXmmTMH3nnz0Lt+PcJ790IUJmtIoojo4cPo+9nPwDkc8J2QP1Uoq8Nd&#10;WAa9poa61KIXpbLJxixlY6RCy8bs5OBICz2/Zx43V9LJiFn5jkXuLrc1ymnOLlcO+Y7Haux0PHY6&#10;FiNEe3kkBh1w+efj3R+4Dv2PvQNdlyk/+YtGY9j5z9cBAIH6Opwwfx67CZadehL4yYeTL/6jh30Z&#10;ANB1mQu9D/tT3eXixzhEe9OuhzwPz9y5mPPJT6J66dKp9QZxnDuz5SvsylIIhY3LAuJVeKoVjRl3&#10;MzXyWADAK2Tmho3w6garFcLo4yklI46lNwkcTmZ+x1gdbmnJpyfGYUc8/+cBQNX4WEaq4HaXulS0&#10;6d+jCJ9EAy+999tj0gWowy3i4UYRfwlzqXXpvjvDuN+QFsnxcYxv3w4x24BNUUTwtdeQGBpiX1Gl&#10;w60tNXSHW0RvMIpQWFr0wJZNPmYpG6NpLxtgR5xDU6IqtW7AFZ62DQBUeXlUeTPP9VI54C4BpwOI&#10;J9i1yvT6njkd0rHnk0gC2X5uxcp2LA289Nuq4oGnIxzCBnzF213avk+sVqe0pMt2PFal9XhKXf/K&#10;J/2+NxSVWjbMoN2FaVnPcrl2ho9dpQ+Ow9hLL2H0hRcwsWsX4sePg3fXg+P8cHir4Jl5Os5cOIzP&#10;XDQAAHhh9/TrodPhwMp3LgcADAwO49Xde6a9/rHLLkbLnFkQBAE/3fhrTARDqde6LnPht1/ypYKh&#10;6H4Ow39wYvCRVzC6dSsmdu1CrL8fztpaOKqrwft8qFm6FInxcUQPH077K8XZHk5ge3jqwpv/akgI&#10;saUGXhrEj7Tuctkm9TT7E3qO5+Gsrwc3meWmWGqPd0ccaMjsNVC09LLJR+2+2oXa490R155sgWXU&#10;uCIlTkfpM76V+u9pQckUCDGWGIshPjiI2NGjCO3Zg8Enn8TB73wHg39+FtFeHrHDLvgarwTvqsPN&#10;l7vR+7Afm+70ousyFzpPcaBn127EYtKg1zM6po/l9Xo9OHVy0tb9Bw9jQcMQui5zYdOdXvQ+7MfN&#10;l0tPjKP7OQw86MTAgy5E94rS/vT3I/Tmmxh6+mkcvOceDD35pPShPI+mD30I7qam9D+lKwqKCKlQ&#10;8iD+bN3l0mkZn1EKnNuN5iuuQOuNN8J/4olo+X//D3Ovuw5tN98MV8PUnDSFUnu8UrIFdm3xtDzB&#10;VruvdqH2eHtinKqW2lxKGRRh8im7Qtd8Q5S721w+j4Zp7BAhpSbG4zj+yCMI790LIcQhfsSP+Bvv&#10;xNjTU+m7b77cjU13evHqTwS879RenDCbw/tWzsftH29C12UudF3mwleuOxlLFvrx3uUOfGLlbmy6&#10;04ubL3enWobGnnZMBUP7s99ExWQSA3/+M4L/lLLd8W43alesYDfTTfY9IYTYnlIyBSuoWboUnNOJ&#10;Y7//PerPOw+Rw4dx4O67Mbx5c0n6HRNrKCQ1t5JEUkQkVviSSKrfh1K03jgdyt2cCCEEgoCxl19O&#10;/S8nzMf4Zgf67nRj7GlHKkACgOjIDiyczaO91YVb1izBzZe7cfPlblx/5XIsnM0DEBEbkTLVye/t&#10;u9ON8c2OnMEQa3TbttS/vfMyxy/pRf0eEUJsQ574sGs4/xw4arsrlZKzthZj27cjeuQIIgcPInzw&#10;IAAgvH8/+BJ3oSsnK+yjEdQedyGpuZUkktK4iEKXYFhEMCyoCo6cDmNbi5wOc6XZJuYjfUekeaq0&#10;LkrYbdQsZsjKWMkS4+Opfzt8U2Oaxjc7UgFS351uHPrim4gfExEf4ICxDow97cD431xA9BTEBziM&#10;/u04Dn12MBUIyRPGapVM2x8+bX/0pvwNJoTYUp1DwJKqWOr/8wVEpiWKqD3jDDRedBG88+ejdvly&#10;NF50EerPOQeimL/iSSqDHuOK9JJIAsGwulYjo1qLKCAiapiha2U5xtiRKc7a2tS/hWj2ZBvxwUFM&#10;9BxGYpADLyxGcKsfsT1tEIMNSAxymNi1C9DhnjxtfyLqElRotdznpKCIkEohB0SHok7LD14Ovvkm&#10;wvv2SRfkHTsQeustxAcHET1yBKHdu9nNSYXSY1yR3tQERka0FlFARNQqd0AkM8t+VByOQ+1yKasc&#10;AER6e6e9zJrYKXWP471eVLW3o3rJEukFUcT45GvFqjnjjNS/o319017Tw7UzvFjfUkNBESGVoNMj&#10;Yp4ngV0hN0aT1v/Zi7EYwvv2YfSFFzC2bRtGJ9OKjr7wAiI6puskxAhqUhTrGcBQQES0yBe0l4pZ&#10;9sNOvHPnwuH3s6tTOIcDje9/P3yLFgEAxEQiFfRkM/Hqq8Dk9AW1p5+O6lNPBQBEjx5F9MgRZuvp&#10;PC0t01qBMvA8Zrz73anPhCBg/JVX2K2Ksr6lBst9Lpz11jAFRYTYWfpM8HYJiADAf/LJcM+SZsqu&#10;P/fcqQsmIRaQSKqr8BXbfUgeG0IBEdEiqjE5iBESSWk8HtFXw/vfjwV33omW665Dw4UXovad70TN&#10;8uWoO+ssNH3oQ2i77TbMeO97U9sPP/ssYseOTfsMVuz4cUQmW2+qTjwR7uZmAMDEK6/k7To34/zz&#10;seCLX8TcG25A4wc+gLozz5zan4svxvxbb0XjRRcBk5lAR194IW/LlRbXzvBheziOdX3SmCW6UhJi&#10;U1abCb5QXInTJhMVeB7uWbPgnjULvNfLvjqNa8YMBFatwqyPfxyzP/lJNF1yCaoWLUrdBO3KyApf&#10;ejBEXZCUGZFK3y7k8W+jE0LZFqmbKbtnpFieuXPBu93wn3QSGi68ELOuugqzr7kGzVdeicB5503N&#10;ASSKGHn2WQz++c/sRyia2LEDmOxCB46DKAgY7+lhN8vgaW0F53KhavFizHjve9H80Y9O7c+qVamH&#10;nxBFjL74Io794Q/sRxTlgaHwtEl06bJAiA11ekQ0OOw914ervh6+BQvgrKuDc/LfvgUL4AwE2E1J&#10;iXE8j3mf+Qzmf/azOYOiGatWYf5tt6Hp4otRe8YZqOnoQOD88zF33TrM+dSnDM0yVG5qW4u0oGBI&#10;nU6PiHaXvueeECs4/r//i/FXXkFiZESxFScZCmFixw70/uhHOPaHP0BMqotMx3fuRPTw4dQS3LUL&#10;sYEBdrMMxx95BGMvv4z48LDi/gjhMCZefRWHf/IT9P/mNxATCXYTXXF3nLoicy8sTikt5OiEdWuG&#10;9QkPuwojzuzZQIixtkShKlHBGr+oaqLJDROc6ok6Oz0iVjJfh9U+EY+Gpfc38PJM8MhoHUr/Ho04&#10;o1jtkyZszUftcZSSt60N/hNPZFcDAEJ79yK8dy+7WjO15bK5WUidf71YuWwAgHM6sfCuu8B7PNj3&#10;ta9JN2BGXWcnmq+4QvofUURiZARCLAZnIADeLWVHGP/HP/D2r341/Y0aygaT5bPuwNQM6Lt9g9Ne&#10;B4CGOgca6zMzGyxJJrFUEBCZTK2tN4+byzlfkNa/q3TvUyORFHMGUVr3w6zY66Pa31k2StdjYi7s&#10;fc8sVvtEnPXWMLta0QuLDHjQx/Nw1tbCVV8Pzu2GmEggOTGB+NCQ4YGHIo6Ds7YWzvp68B4PxGRy&#10;an/icXZr3VBLESE2JT/9tHt3OQCIHDyIwSeeUFz0CIiIsXifD40f+AAAIHbsGA5997vY9/Wv48C3&#10;v439X/saxiYn6qtZvhzeuXOZdxMlhY4/kuZPYtfaT6V0JyZEFUFAYmQE4QMHENqzB+F9+xA7dqw8&#10;AREmH4yNjiJy8KC0P3v3Itbfb2hApISCIkJsQJ6MdWvUvt3liH1Un3wyHNXVEBMJHNmwQRo4O9l1&#10;IhkMov93v0Ps+HGA46bSuxLdVUJAJLcO2b07MSGkeBQUEWIDe+Kcqi59dtW0ejW7ipiYb/FiAEBo&#10;zx7Ejh5lX4YYj0uT/k2mbCX6q6SAaDCprsszIaSyUVBEiA1U+tNPz7x57CpiYu6ZMwEAwddfZ19K&#10;iU+mgc01p4bV6TlBq5oxP4mkiEhMyipm94CokroTE0L0QUERIcTyhGCQXUVMovaMM1C7fDn8J58M&#10;b2srXDNmpAKdfPNfAIA4OSmg3TgdyJncoBDBsPK5SiRFBMNSmmM1wZOVya1DoO7EhBCNKCgihFje&#10;kY0b2VXEDDgOjRddhFnXXIOWf/kXzOvqwoI77kjNhZEclybMU+KoqQGybLPSI+KWWnULAFzdMJ5a&#10;2NdvqRVxvSuJj8fjGctSAwOyQhMj5JJISplWIzGpRUhuFaqUOV/kZAqV3p2YEFIYCooIIYToLrRn&#10;D0JvvYXIoUOI9fdLKbcjEUAQUhOzCrEY+7YU3/z5AIDI4cPsS5antpWo0Fad6GQK7ULfb0WUTIEQ&#10;UiwKigghtuFtbUX9u97FriYlJmeVO7x+PQ5997s48O1vY99dd2Hvl76EvV/5Cg7cfTf6fvpTJEMh&#10;9q3AZCtRKhnDm2+yL1uaNMFq/ltvtq5wZLoGXprzhZIpEEKKRZO3WgBN3mouZp68NRd2Eju1Exeq&#10;PY5S8i1ciKrJSnM6h9+P5Pg4Bp94gn1JM7XlQpO36o9zOuFuboa3pQWjL78stS6lUZqcOJvVPhHP&#10;j3tT/6907dR7EtVs1AZE0hig4v+eWqU6fr3JY4f2xAtrHVL7O8tG6XpMzIW975lFp0fEnW+PY3u4&#10;TPMC6eTaGV5cO8PHrs7ATpJqVoVfDQghpEyEcBi1Z5wBMR5HcmIitQjhMLspsSAxkUC0rw+jL72U&#10;ERBZkRQMcaoCIhTRba5SUDIFYnWDSWC5z8muJmWm7gpNCKlYHW7zVdCiR45gePNmcDyPkeefTy0T&#10;u3aVb0ZuMo2zri41dsjqnA6pNaWQRQ6G1IwhwmQrUSUkRSgUJVMgdjAocFjuc7GrSZlRUEQIUdTh&#10;FrG52dhHsK7GRjRceCEaLryQfSmv0W3bMPaPf0xbF+3rw/Azz0xbRwrjqK3F3BtuwNwbbkBVezv7&#10;cl7zP/tZzL/9djR/9KOo6eiAo7aW3cQynA6pe1khi9pgSFbKbnNWIydToNYhYnWDArUUmREFRYSQ&#10;DN0BAWv8IrqGOfTEtFXqtHDW1RUUFHEOB8R4HPGhIen/eR6e2bPhqK019bw2Jzna2FWG8ba2ovmK&#10;K9B2881YcMcdaLvlFjRdcglcjY3spllVLVqEqsWLwTkKmGWU5+GeORN1Z56J2Z/8JE64807Mu+km&#10;NLzvffC2toLjC7/9NDikFgM1CwDMcydSC/t6u1PEQk7EPEHQbSkUJVdQxiZToICI2MGeuDQmh5hH&#10;4XclQojtyK1DPTEOXcO8oQFRMWrf8Q7UnXmm9D88jzlr16L5ox9F6w03wH/SSezmFWfGu9+N1s98&#10;BnWdnfDMnQvXjBnwtLQgcP75mH/rrWh4//vBOY19Sjn4xBMY37FDClxFEZzDAW9bGxre/35pvqIv&#10;fhHNV1wB/0kngXO72bfn1MAD7S51CwDM8yRSC/t6uws4gRfRJuq3nJNMag6OgmGBus0pkLvLbY1y&#10;qpNrEGIFexKcqiQFpHQoKCKEAJOZzLoDUuuQmqxr5eRta0P07bcBAP6TToIoijj0ve/hyMaN8Myd&#10;y25eUfwnnYTGD35wqnVHFCFEIqmxVpzbjYb3vQ9zr78+NUGqEYafeQZvb9yI/d/4Bvb/53/i6MMP&#10;Y+wf/0B8eBgQRTgDAdR1dqLluutwwp13YvY116D6tNPAe+yRzqtNlFqf1KCAKJOcTIHmHiJ2Rq1F&#10;5uI4d2bLV9iVVqeUWtTK2Xy8QuYT3QhPd9By6U0Ch5OZ3zFWh1ta8umJcdgRz/95ANDqlJZ07S51&#10;6YnTv0cRPol2F7AxyKHDLeL2WhGzHMDHBngcZY5N6Tga3vteVJ9yCvzt7UUtvhNOgKelBQAw+Pjj&#10;0/9IDv7FiyGEw4gPDaH58ssx9OSTSAwPg+M4eObMQXj/fvYtmqktl7XVoqrzDwCNfD0GxFF2dQa5&#10;bPJRKpvmyy9PdZGb2LkTR37xCww89hhGnnsOsf5+eObMgaOqCq4ZM1B92mkIvvaaYtY+3uPBjPPP&#10;BzgO49u3Iz4wwG6imhAKIXrkCCZ27ZISYuzcifjAADieh7OmBrzPB8/s2ag5/XTUrVwJ75w5EONx&#10;JEZGLJ19rh7AKMchmiXhRCIpYjwkQijz7cnpyD32KZEEkiW+5bzbK2JHzNjWIbW/s2yUrsfEXNj7&#10;ntkMChyuqpX20YrpuZf7nKoSRmwPJyxxfBQUWQAFReZip6AIAD5XJ+LbYxw2BpUbjpWOY9bVV8N/&#10;yinwLVhQ1CIHRNAYFMnB0Ixzz0X4wAGMbtkCAKhqb4fD50P4wAH2LZqpLRczBUW8x4OmSy8F53Ag&#10;cugQ+u6/H8nxcUAQIMbjiB45grGXX4a7sRHuWbPg8PtRvWQJgv/8Z0ZgpGdQNI0oIjkxgcjBgxh7&#10;+WWMbtmCyMGDEJNJOGtq4Kiuhmf2bNSecQbqzjwTsaNH9fvbZdAsihmBUSIpIhwVEY1N27RszBgU&#10;7UlwMDrnhNrfWTZK12NiLux9z4z2JDgs9zlxe5PUlc4KwYPMbkGRci2IEGJrDZO//A63NHmh1rFD&#10;saNH2VUlFTt2DAfuvhv7vvENHPuf/0mtn9i1C0ObN0/btlxOcrRlLLnW68FZWwt+cnzO2EsvQVSo&#10;yQrhMN7+7//G6NatAABXIIDWdevgbmpiNy2JZCiEiV27cPShh7Dva1/D4fXrMfLcc4gPDMBZWwtn&#10;fT37FstZKgioE6UafjAsIBimtNuEkCl7EhweDXM4t8aHFxYFsL6lBtfO8FKGuhJY7nPi2hlerG+p&#10;AXfHqSsMfhZTenXVmbHe6ISFu2CkzcgsM9PMzJVmS1TKgJTPGr+ItdX5f14bJtSP4VGaQX21T8Sj&#10;4fzvl79HdQ4BS6qkR9RqZnNXOg7e48GcT38aVYsXQ4zHMfCXvyDS2zttGzVcgQBmfexjAIA9N9/M&#10;vpxT9ZIlqDrxRCSGhzHy979DiOg7W7bactncLKg6/5gMiF5PHmRXZ1jtk4LVfNiy8bS0oO2WWwAA&#10;fQ88gOBrr6VtzeB5zLz0UtS/610AgMToKPruvx/RI0eAyZTcC7/8ZYDj0Hf//Qju3s18gL44pxO+&#10;+fNRvXQp/KeeClcgAADo37QJoy+8wG5uSWbNnOaZTB+eTSQmWrq3RTZqf2fZKF2Pibmk15+sVG9q&#10;4IEGXhpTJz/EJMaQWrHi2B5OUFBkBRQUmYuVgyI5GHotIWV0UlMhyHYcDr8f8266Ca7GRsSHhnDw&#10;nnsyumDl41u4EK033ghoDIp8CxeiafVqjPz97/C0tMDh9+PoQw+xmxVFbbmYKShyNTZiwRe+AAA4&#10;+tBDGHv55bStFfA8Zn74w6g/+2xgstWm/9e/xsSrr5YkKHLU1KBq4UJUn3qq1PUxLfGDmEggvG8f&#10;Bv7v/xA5dGja+6zMjIERBUWFUboeE3OxalBUDmrrNunYe1A2au+nrCurxKK7qB6MxvHLgXF29TTL&#10;fU6sb6mh7nOEVIIGHji7JoLRBI9dIbculbJkMIijv/kNREGAa8YMBM47j93EML62Ngz+9a8Ye/ll&#10;DDzyCNwzZxY1741dJIaHkRwbAwD4TzmFfTmTIODY73+P4b/9DQDgqKqS0ptfcUWqpUZPvNsN3wkn&#10;SGm5P/MZKevcJz+JmjPOgKOmBmI8jtCePejftAn7v/51HL7vPlsFRJAnIKWvKiHEZFZ6gNYCpqQz&#10;ih4BEQC0eVz4RGP2TKty17l1feMUFBFid50eEe0uEbtCbhyK6XCFSRPeuxfj27cDAAJnnw1HVRW7&#10;iTE4Do6qKnjmzIF79myIySTcc+ZImdUMTDNtdmIymWrRqT71VLibm9lNMokijv/xjxh49FFpDBLP&#10;o66zE/M+8xl2S814nw++hQvR8J73YO6//itO+PKX0fpv/yZN4Dp/PjinE0I4PH1M0X33YfSFF5CY&#10;DO7siAIjQogZXekXTREYdXr0CYhkbR4Xzq2ZPieU3Dq03OfCWW8NY3s4QUERIXbFzgI/mjTm5z74&#10;5JMQEwnwVVWo6ehgX84r0tureTxSfGgItStWoOnDH0bThz4EMZlE0yWXoOnDH674yVuH/vY3iIkE&#10;OJcLs66+WvW8P0NPP43D9903lUSD46SlQPNuugkLv/IVtN54Ixo++EFUtbeD90k3pcTwMEZfeAF9&#10;DzyAfXfdhSM//znGXn4ZyYkJ9mMUDQrS/B5qFgA4FHWmFvb1PXFgn8DhIJd92SdwGe9JXwppeaXA&#10;iBBiRlf683eHM5oR3VLPrZ0KiuTWoQeGwljXN9W1jsYUWQCNKTIXtf1ujehrq9SHXWlMUbtTRLtr&#10;+vgFtm+12v70ao6jcfVqxI8dw/iOHRCi9vhuqi0XLWOK1Cq2bBouvBAN73sfRv7+dww89pimMuGc&#10;TlQvXYq6FSvgmTMHvNeLIxs2aB5TtOib3wTvlSYlFONxRA4fRuj11xF8/XVE+/ogFjH/0J64ujT0&#10;mDyXz49PTY6odO3UY0xNoUGOGcYY6XH8ViNPDqvmd5aN0vWYmAt73yPq3DOW/XqQLts9iKX2fgpI&#10;XfiMCsz+GQzjvX6pCSo9GJIVfjUghJhOuWaBH3j0UYy+9JKmyncx5BaHbOTKeKUafOIJ9P7whzj2&#10;v/+ruUzERALj27fj8E9+gr1f/Sr2fulLCL7xBrtZXtGjRzH87LM48rOfYd9dd6H3Bz/A4JNPItLb&#10;W1RAZFaFBjeFBlOkcHKXYkKIsk5P+X4fc53G/e3bG70ZrUPp6FJMiE20O6WMcnvinKqWLKvyzJ2L&#10;2ddckzUw4j0ezL7mGlQtWsS+VDlEEeH9+9m12gmCFFQVEMT0fv/7OP6HP2Din/9EMhhkX7YlCozM&#10;je1STAipLLf1R3JOIkuXYUJsoBytQ+USPXwYoTfeQOsNN6D6tNOkMTMcB87thv/kk9F6442I9PYi&#10;tHcv+1ZiZhwHzmGCEb5FosDInOSHRlujnOqul4SQykKXYEJswO6tQ6zhZ59F/6ZNqFm2DPO6urDg&#10;85/H/FtuQd2ZZ+LYH/6AwccfB0TjmuCJBhwHZ10d3LNmKWYnrFq8GC3XXYeFX/kKFn71q5h/++1o&#10;uvhiS2cRpMDIPMrVpZgQYj10+SXEBirxRh85fBhv/+pXOPCtb2H/N7+J/f/5nziyYQPC+/axm5Iy&#10;qT71VLTdcgtOuPNOzL/tNpzw5S9j1sc/ngqO6leuRMv118N/0klw1NSAr6qCu7kZgVWr0HbzzXDP&#10;nMl+pGVsjXIYLSB7HwVG+pEDIuouRwhRgy69hBBCdFe9ZAlmr10Lz5w5wOTEupzLhdozzsCcT38a&#10;njlz0HTJJeB4HonRUYxu3Yrhv/0NobfeAkQRzro6zL7mGktPyrs1CgqMykROpkDd5QghatFllxBC&#10;iK44hwNNF18MzuFAMhTC4OOP48jGjRh49FEkRkfhO+EEzP7EJ8C53YgcOICD//Vf6P/tb3H8j3/E&#10;4fXr0b9pEyCK8Mydi6rFi9mPt4xEEngpQS1GpSS3DqGIboyEkMpEl1xCiOXNveEGdhUpI09LC1yN&#10;jQCAo7/6FQYffxwTO3Zg6Omn0fvDH0KIROBuboYoCOj/7W+RDIWmvX/0xRcRevNNAID/lFOmvQYA&#10;W6Ic7hlTtwDAQ4M1qYV9/Z4xDj+JO/Arlytj2alDK1U0JmK7SIFRKVRKBk5CiDHocksIsb4CKpzE&#10;OK6GBgBAYng4Y46j+OAgJnbtAgDE+vsRffvtaa/LQm+9BQCWHlckC4ZF7OR5CowMRMkUCDGvKi+H&#10;hjqHqqXWz8Pj5gxZ6ms9mDWzOutCl1pCiOWNPP88u4qUEedyAQASY2OKcxxFDh4EAMSOHWNfSkmM&#10;jgIqJuq1imBYoMDIADT3ECHmV+Xl0VjvULXUVPHwujlDlrpaN2bNrMm60GWWEGJ5Ezt3sqtIGQmT&#10;3eGUUnADgBCLAaIIMRZjX0qREyyIiewT7VlJIglEYqVpMWKfjuZbnHmmh3I6tH9mKVAyBUKInlRe&#10;YgkhxHx8CxdKk7dOcs+cCU9Ly7RtSOlFjxyBKAhwNjSkxhalm3j1Vez72tcw8Oc/sy+lOOvrAQCJ&#10;kRH2JcuKxkQkksYFRk4HUFet/Smr05F7X5yOzPfkW+qq+bzBVqEomQIhxAg5Lq+EEAJ0uM07CWrg&#10;3HPBpQVF4DhUKwzMJ6UVHxpC5MABcDyPwNlnsy9DiESQGBnJGfD4FiwAAEQOHWJfsrRoTPo9GREY&#10;+X1ZXigTI/aHkikQQoyi/xWLEGILHW4Rm5vN+QiWc7mkrlmiCH7y3w6/H57Zs9lNSZkMPfUUIr29&#10;CO7ZozkRhjMQgG/+fEAUpffbSCIpjS+CzoFRqbqsaaXnfsnJFKh1iBBiBAqKCCEZugMC1vhFdA1z&#10;6InpV6nRi6+tDfNuugneefMw97rrMO+mmzDvM59B4LzzMrKdkfII7t6NQ9/7HoKvvQaI2lobEyMj&#10;2P+tb+HIhg2IHT3Kvmx5iSSQSE61GBVC7j5WCdhkChQQEWItoYiAgZGkqmU8JCASEw1ZRsdiOHps&#10;POtS2NVYB00Ndewqy7LTscBmx2OnYwGAxQuMHS8jtw71xDh0DfOmDIgAILR3Lw7cfTciBw6gd/16&#10;7P/Wt7D/W9/Coe99ryzdrZoa6lILSaOQeU4VUURiZCSVutuOgmFpfBEqPDDK95uRu8tZJZlCvuOx&#10;Gjsdj52OBRY7nlBExOBoMutywvxFqX+PBQVEY6Ihy8hYFEePTWRdCrsS6+D4oJRu1Q7sdCyw2fHY&#10;6VgA4M39fewq3azxi+gOSK1DG4Mmr3yIIsRkEkd+8QspdbMoam6N0NPxwdHUQsxn/fzj7KppBkeT&#10;7KppopPjgPQgt3og7XNHOa6gwCg94YCe+6infPuV7TcjH5vV5h7KdjxWZafjsdOxwGbHs22HOXp4&#10;aL8KE0JspcMtojsgoMMtYlW/eVuHlDiqqtB08cWYe8MN8La2wt3UBM+cOexmpEJ1B6SadPdRKZNd&#10;Lr39cXYVMDm/kF7SU0iDGV+kR2Ck577qoZj9oWQKhJBS034FJoTYhtw6tDEodZezmqZLLoEQjSI5&#10;OgpRFME5nfBT9rmKNxXoAz0x4M2INJlsLqGIiDcOxqb1be87nkAidyOSKrlSSCeSwOiE1Ie+Pw5s&#10;K6CLmPz56Z9V7mV0Qijq3FmpdYgQYg/WqwURQoomZ66yYutQOldjI4Y2b0YyEgEAiIIAroBsXsQ+&#10;0gP9DRPaE4Wk93PXg9oU0nKf9/64FDhpxXalK/dCCCFWQ0ERIRWmziGkKk9qWofMPL4o9vbbqF+5&#10;EgDAezwInHMOEhMT7GYFMfNxy6ywj0bIdtxsN9AOt4gdyr3iSqLQMTGDQvGBESGEEG3y14gIIbax&#10;pCqGeZ5EQRUuMzr+5z/D29KC6iVLMOuqqyCKIsZefpndjNgcmzVxaj00txTpgU0hXQgKjAghpDSW&#10;+5x4YVGAgiJCKkEDD5xdE8FogseukBuDArAnLnU1UmPDhPbKWSkIoRDefugh7PvqV7H/G9/Asf/5&#10;H4jx4psG1B7vGr+oqQVALTuUjVHY482WNXGNX0RPbNqmmrU62DX56ZlCmgIjQggx1rUzvFjfUoN1&#10;fWWcp4gQUhpyxqtdITcOxZyp9XsSHNZWq6s4ZeuuVC71K1ei7bOfzVgWfPGLCKxaxW6umdrj7XBL&#10;rQF6s3LZGE0+3nxZEzvcYsY6rVqnfi55GZVCmgIjQgjR33KfE+tbarDc58JZbw1jezhBQREhdsV2&#10;4RlNZv7crdoiMbJ1Kw5+5zs4+J3v4PB992F8+3YkJyYw+sILGNu2jd1cEy3H2eGWAhgjWLVsjCQf&#10;pxQQ5c6a2OEuXcAoByD5kikUigIj/cnJZgghlUduHXpgKIx1feOp9XRZIMSG1Hbh0doiUWx3JN2I&#10;InifD40XXog5a9ciMTaGvgcewNBTTyFZRKKFnpj6irRRXedkli0bg8hl0x0QsMYvdZfL1hJUyq5z&#10;ckssm2pbbxQY6UcuM0JIZVFqHUpHQREhNlJIF56nIpzqFomuYb7oyqYeqk48Ea3r1sE9axZGt2yB&#10;GI+j+tRTUdPRAfesWezmqvTE1GXjkxnVdS6dltYis5SNEdIDIqSONXuAoEfXubnO3Oc9PdgwOiCS&#10;UWBUHLbMCCGV5apaZ0brUDr1NQBCiKmpnQ+F9VQEqlskYJLKtxCJYHz7dkQOHYKzrg6uGTNSi8Pn&#10;YzfPS2tABIO7zsmeiqhvLYJJykZvUwFR7u5y6fToOperpcjo7nK5UGBUmHKWGSHEHG7rj2S0DqXL&#10;f3chhJie1tahdCs9UuVbfgqvRrFP4YsVOXgQQ08/rbiE9+9nN89L6/F0BwTsEzh43MYuCwoom65h&#10;3jZjjOTjyNddLl13QDD0+EvVXS4XCoy0Se9OXK4yI4SYHwVFhNhAsU8/90xmsVbbVauSrfGLWODh&#10;0Ofi4XVzhi5+Hw/eOxUYqCW3kli11WjDBIeuYamVTJ57SE1AJJ+jYluJAKCX6RrJJi4xQ+W6kH2o&#10;tMComAdGhJDKwt1x6grbXR3rqjNjvdEJ614N6xMedhVGnFF2FSmRLVF1T2nX+EVVXZ82TEyfXyWX&#10;To+IlczXYbVPxKPh/O9P/x4pfX9CInBllbon8mqPzSrUloGc9Wwnz2OUy7+9XrxRASuc6spG1uEW&#10;J1tYpOthtqBKLkcjW1fUkstA/n5pPV55viL2PSeHG1L/3u0bnPZaNum/tXaniHaXeYKh9P3B5L5q&#10;VWhrk1VMdZfL3s11tU9K514opesxMRel+hPJb1fIjV3h/OfuovogLqoPsaszPDZShcdG/OxqRUt8&#10;USypMuaJXr7joqDIApR+1EqVWlIadg2KehOAj5Mql/nGbag9NqtQWwbdAQEBD4dDfO7zo7dITESb&#10;ICAkahv7tMYvZi1POWjCZJc7s0hPpqBFd0BAT0y5HAsJilodwJV+qdsVTDQwX2l/Cm39sWtgpDaI&#10;paDI/pTqTyS/fMGDzG5BUeFXA0KIrbQ6pz+pJ9PJ52R3ZjxpuGRSTD3t1lI2cnmyY5LW+PPP81Nq&#10;HW4Rm5ulwEbrPunZbU7W4BCndZcrN7b7XrpCg5sGXgog7IS6y5F0CY6+BEQ9aimyAKUnHUpP+klp&#10;2LWlCGnHtrlZUOyGJFN7bFaRrwzk413Vz+OWWhF+HwenI/v2ekokRQTD0rneFOTwi8bcZaNEbkXZ&#10;kZbiW2vgYSQ5aNsY1HZcYMomG60tRen74+OkZCTlpLblo9AWIzXXD7NT012ORS1FhCgzWz1HL8+O&#10;hfHseJhdnVL41YAQYltdw1IKZC2tEnYkjVMR0OGeXnkKhkUEwwIiMdHQJRgWUgERJufOKaRsuob5&#10;1Jgbs7UOqZ17iJWtbIqhtD9boxw2BTlsUX6OYCit844V2mJk9dYitZNVE0JILtRSZAHUUmQuZnuC&#10;YkRLkSzb+A61x2YVSmUgHyP72i215Tvu9PLJVjbZyEERMVa+1hy15ICokM/T2mKkpXXFbJTGWKlF&#10;LUWEKGPrAtmorQuw99FcjPxd5WspoqDIAigoMhezXSyMDIqQdhzpXbbUHptVsGWQqzuXWYIiZCkb&#10;u8tVNtlo7T5XKDnwLCSQSSdX9PfEC/8cLYGRFYOiQrrLsSgoIkQZe6/JRm1dgL3H5mLk7ypfUFT4&#10;1YAQUhE2BjlsmJC6bHUHBE3dtqxkjV86vvTB/mor3aXC3qSkrnBUNmYh7RsndXkr4O6aHsgUG1gN&#10;ClPzj9kNdZcjhBihgMs2IaSSyOM2uoannvSoeTJkJfLxbAxyWNXPq36iVUq9CXaNpCc2fZ83N0vB&#10;w5rJdNxWlR4IdbilSVzNWjbpCg2Mplo+ipuI2e46NYyxIoQQLTRcsgkhlYRNkdwTk7oryS1HdiI3&#10;7Zux9QGTAdGmUO59k8tmVT+f6hK0xi+VodyKZNYgSZ4zKVsg1DVs/mAondbAqNMjot1VfLc7O8uV&#10;kpwQQvRAY4osgMYUmYvZ+toaMaYo37gNtcdmFVrKoNRjitQERPl0uEUsc0n/7XCzr5ZfT0wKJABg&#10;R3zq33op1ZgiljzGKNvvU49xMbnIqbzzMerv66WYpBO50JgiQpSZrZ6jl3xjiigosgAKiszFbBeL&#10;QoKibCICh/fUhfPOPq12FmuryHe86a5uGGdXGSbf7NtEu1IGRZjszqj0+1Q791Ax7BAUyWOsikk6&#10;kQ0FRYQoM1s9Ry/5gqLCrwaEEFuZ507gPXVhdB+tVx0gEGP0xx14aLCGAiKbonEx+emZdIIQQtSg&#10;oIiQCpHglGsVdQ4BS6piqHMK+HF/Ld6MqHi0TAzz17EqPDVWxa4mOgjx5U3HRuNi1KOkE4SQUqPu&#10;cxag1O2Jus+Vj9maldV2n1PCduHR+9isQksZGDmmaFOQQ2+SXUusTO4+Z2Q3sGzs0H3OSNR9jhBl&#10;etcFtNxjjfxdUfc5QkgGuWsKdeExDwqI7Iu6gRFCiPlRUERIhaH5UMyHAiJ7o98aIYSYH3WfswDq&#10;PmcuZmtWVtt9rjrpwuk+aQbQQ1EnRpOZvxO12c4o+5x+/jpWhWNxB7uaGCDEx3HQM8auNlS27HOl&#10;QN3ncqPuc4QoM1s9Ry/Zus8t9zmxvqWGWooIqQQNPHB+dQyjCR67Qm7FgIiUHgVEpVUlqIgQCCGE&#10;VIxrZ3ixvqUG6/rGKSgixO46PSLaXSJ2hdw4FHOyL5MyoYCIEEIIKQ+5dWi5z4Wz3hrG9nCCus9Z&#10;AXWfMxezNStn6z43NXZI6hqT/j3K9v3R+9isQksZ6JF9rjcBbAqp+3t66HCLWOaS/tvhZl8tv54Y&#10;0BOTzseO+NS/9XJyuCH1b7NM3loK1H0uO/n6SN3nCMmkd11Ayz3WyN+V3H3u2hleXDvDh3V949ge&#10;loYVgMYUWQMFReZitouFUlDEptoG8z3K9v3R+9isQksZ6BEU3TOm7m8VY41fTAVBctBhRMChBzlo&#10;k/+dvs9qyyUXCopyq7SgSM4G2MCDgiJCFOhdF9ByjzXydzURj6euiev6MscHF341IISYjtGptjvc&#10;ouqLoJWsrZaOq8Nt/HFtUY5HiyaXzeZmAZubpYLfGOSwqp9H1zCPjUHOlAERMBX8bAxy6Brmsaqf&#10;R0+MQ4dbOp7ugIA1fuPLhtgbTZ5LSGW7qtaJB4bCigERKCgixD7anaJhqbblyqlcMd0woe/nl5t8&#10;PHJQYVQFvDehf2WMLZtV/VJQYeYgSI1sAZJRZWNlcmWfZCdfH7dGuYpqFSOETLmtPzKtuxyLgiJC&#10;bMDI1qE1fhHdARFdw1IlVW0TuNWkV8I73CK6A4LuLUd6B0RUNkROpKL3d8sujG49J4TYBwVFhNiA&#10;Ea1DAFKVT/lpfaXoGpaOtzsgdUnTw5YodJ2glcpGv7KxIrYrGFX2M8kBEXWXI4SoQUERITagd4VI&#10;7qrUE5Oe0FciqXVC6rbVHcg8wU4H4HFzqpc9Xica6hyalipvZkWOyiZ/2dhdeusQdQVTRueIEKJV&#10;Zd5RCSFZSRVNqUuWXbtjqSUHHj0xDpubp7ps+X0c/D4eXjenatnjdaCxXvvS2uxCa/PU3FJUNlOy&#10;lY2dUetQfnLrECa7q9I5IoSoRUERISRla1TqltQ1bO1B+nqTWya6AyKcDsDp0HZudjkKn6S1ysun&#10;WoyobDKll42dUaKA/IxMNkMIsT8KigghwGRmtO6AgA0TVOlW0hPjsGGCQ6fG+RP6ueLPpc/DU9nk&#10;IJeNHbvSUaIAdegcEUKKRZO3WgBN3mouZpvUTGnyViX5Jm9td4oIidJA9nzUHptVaCmD7oCAgIfD&#10;IT7/eQKAvzqdRQdGF0zE0C4IqsomGyskJVBbBtl0B6SxVuznWHXyVqVJmLWohMlb5aCxkGNY7ZMS&#10;lRRK6XpMiB2YrZ6jl2fHwnh2PMyuTqGgyAIoKDIXs10s9AiK5IqF2gqC2mOzCi1lgMmK7k6ex2ie&#10;YEePgKhdEHBzLKa6bNJZtZy0lke6zc1CRhdDqwVFDTzQ7poaF1MouwdF8tihPfHCgkYKighRZrZ6&#10;jl7yBUWFXw0IIbbR6ZHGqhB1uoY5LBUERGJi1uWtkIh/jgoYGEkWvPT2x3FzLKa5bORJaNXcrMxo&#10;bXXhE7VafXzRVMsHjYvJhpIpEEKMQEERIRWu3SnmHasip4FO/3870Xo8PTEOPTFgZ1DE5nEpAIrG&#10;pGXzuIhfDgO/GAEGR5NFLVc4tI8j6g5YNxhira3WnnJbLhutZWoGnWlppKmir4ySKRBCjEJBESEV&#10;rt0F7Iiza6d0B6Qn9nJrhTRpKLtV6bkaGtD0oQ+h7ZZbsODzn0fbrbdi5uWXwz1rFrtpXh1u6bi0&#10;6IlxaOClJ9WbQhzuGZOWrVFOt0la11aLOcuGZZay0VOhZbNMRbcxJexcUcUuwNR8VtnolWqbnRtL&#10;bZZEpyNzXq1iFyPIyRSKOUeEEJINBUWEVLAGHuiJSZVIFjtJaE9Myu5lhkp37RlnoOXaaxE/fhx9&#10;DzyAA/fcg8P33Yfw3r2Y/fGPo/6cc9i35KW18r0xyBnaItPhFrOWjRKzlI0RSlE2VV4OJ7a5M+aK&#10;KnYBkJqvqq6ah5PJzp7eOlTouB6nQxpLy86PpTYTvMMxtY96LUrHWii9gkZCCMmFgiJCKli7S1Qc&#10;/JjeOiS/vsYvmqLS7W1tReC883D4pz/FyJYtSIyOQozFkJyYwPgrr6B3/Xr4TzoJVYsXs2/Nq8Nt&#10;nixta/zKZaPELGVjJKPLprW5wKYljfw+Hn4fh2aXfhV9v8+ct3I99ovmZyKElErxV6wCNTXUsass&#10;y07HApsdj52OBQAWL2hhVxWsgZdbiqYqGkqtQzKtT96NEuntxcF770VieJh9CQAghMPou/9+hN58&#10;k31JFS3HuWGCwxq/iBXLTkwteuhwS0GO2lYiLftsZVqOUy4bNeRubqVyAidihVPEdpEvqKKffl0z&#10;qquaXvLtX7ZrtFXnZ8p2PFZlp+Ox07HAZsej172zWGULio4PjrKrLMtOxwKbHY+djgUA3tzfx64q&#10;WAMvJViQrfGL6A5Mbx1Kf62SqD3eHXEpgNm2443UoodlLqlSr4bafbULtccrl42Z1IkilgoC6gE8&#10;53Ag6Cysm5mdrmvZjsWqyRSyHY9V2el47HQssNnx6HXvLFbZgiJCSHm1u6SxFx1uKcNXh1uas0Op&#10;dULLE/qS4HkEzj0XMy+7DO7mZsz8yEdwwp13Yu7118NRXc1urZna4+2JcYZ0W1tbrb7rnNp9tQu1&#10;x2tU2RRqniBgqSDgIMdhJzPxr9+nPTCyOyu1DhFC7IGCIkIqmNw6tDEodZeziupTT4X/lFMQ3rsX&#10;TR/6EDiex4G770Zo717UnH46uzmpUGZJzZ3eOpRtwt9CA6NorPzHl4vZ948QQmTWqQURQnTTMPnL&#10;z9U6JFPbXamU3E1NGP7b3zDe04Po4cMIvv46hGgUEzt3wuHzsZsXxIzHzbLCPhpB7XEXk5pbT0qt&#10;Q0oKTUwQDJuzScWs+0UIIUoKuwITQiyrziGkZoO3UuvQNKIIz9y5qFm+HM66OnhaWlCzfDmqTjwR&#10;ENVVmIn96TWuKBQRMDCSLGgBkLV1SInfp35bWSIJjE4IiMTEaUtS5XxZySQy3qu0JJLqz2UwLCCh&#10;8u8TQki5Lfc5KSgipJIsqYphnidhucHLrNDeveAAuBsaEB8YAAQB7oYGOLxehN56i92cVCi9xhWF&#10;IiIGR5MFLUgFCOoCCqeDK6gbHSa7qqUvav9mIjn9fUpLMimqngyWAiJCiJVcO8OL9S01FBQRUgka&#10;eODsmghGEzx2hdyWH8AcOXQIg08+qbiE9+9nNyekrBJJIBgWVXcny5fGutScDvVd+yggIoRYyfqW&#10;Giz3uXDWW8MUFBFid50eEe0uEbtCbhyKOdmXLSlw3nmoXroUAFD3znfCf8op7CbExDiHA7zPB97n&#10;A+d2Axq6l1mZFBzlD4yKaS3Sm5aAKJEUKSAihFjCcp8TLywKYHs4jnV94wCNKSLEvhp4YLVPxGAS&#10;2BrlMJq058/dUV0NzmGSGiRRxnHwLVyI5iuuQNutt2LhXXdh4Ve/ioV33YVFd92FE+64Ay3/8i+o&#10;X7kSfFUV+25bURsYqQ1EjKQ1IAqG1XXXMwM52QwhpPKsb6nBtTN8WNc3jgeGIqn1dFkgxIbanSI6&#10;PSK2RjnsSdjzKTzvdsNRUwPO5Ur921FTA96twyASoht3czNab7wRrTfeiLrOTnjmzJFaiJxOcA4H&#10;OLcbzkAA/pNPxszLL8eCz38e9WefbevWo0RSCiLyKXc3OrV/32oBkdx6TgipLMt9TqxvqQEArOsb&#10;x/ZwYtrrFBQRYiMNvHTDb3DYe/JDIRbDjPe8B6033oia00/HjPe+N1Xxrn3nO9nNSZl4581D67/9&#10;G3wnnAAASI6PY+LVVzH89NM4/sgjOP7HP2Lw8ccxtm0bYm+/DYgiHH4/Zn7kI2i65BL242zF7PP3&#10;+H2cqsQKVgqI2NZzQkhluarWiQeGwqnuciwKigixCbl1aE+cs/0Nf3TrVhz41rcUl5Hnn2c3J2XA&#10;+3yYvWYNHH4/khMTOPrww9j39a/jyIMP4vijj2J482YM/+1vGHz8cRx9+GEc+K//wsHuboTeeAOY&#10;HDdWs3w5+7G2oba1SA25sq8XOwZEldB6TgjJ7bb+SEbrUDoKigixgUpoHSLWUnfWWXAFAkiGw+hd&#10;vx5j27ZBjMfZzaaJHj6MvgcewPj27QCAhve9D5yKSU+tSo+kBHJXML0ehKgNiGCB1i5UUOs5IaR4&#10;9r3bEFJBKqF1KBc7tyhYVc2yZQCA4WeeQezoUfblrMRkEsf++EcI0SjcM2fCM2cOuwlR6AqmR2Vf&#10;S0BkhdTbckBE3eUIIWpQUESIDehRIbKyurPOYleRMuI9HnhmzQJEERM9PezLeSXHx1PzTXnmzmVf&#10;rnjprUN6dQVzOqRU4GpYISAy4hwRQuyNgiJCiPUJFR4VmozD7wfndkOIxRAfGWFfViU+OAhMfhaR&#10;GNE6hMl5kdSm3jZ7QCS3DgH6niNCiP2puwoSQoiJHb7vPnYVKaPUvFGCUHjAKr/PxmOKtDAyUYDa&#10;ab7MPjlrJSWbIYToj+42hBBCdCXE44AognO5UL9yJerf9S7Ni6elRfqwRPZMQVbnVBGMmClRgNPB&#10;oa6aV7XfpWaWc0QIsS4KigghtuFpaUFNRwe7mpRYMhiEEIuBczrRdOmlmHnZZZqX1NxGwSD78bag&#10;ZgzPQs6cLR9+Hz+ZlIF9pfTYLoWEEFIoCooIIZbjnjULNcuWZSxVCxfCPXMmuzkpMTEeR+zYMYjx&#10;eNFL7Ngx9uNtwePOXoGvE0UsFQTUQTRty4c8Dsnvy34cRqNkCoQQPXF3nLrC/BMNaFRXnRnrjU6Y&#10;8K6iUn3Cw67CiDPKriIlsiWq7onkGr+ItdX5f14bJjhsDOb/PExWAlYyX4fVPqnilE/692jEGcVq&#10;n4hV/Zm/FZba4yilqvZ2zL7mGkzs2jVtPe/xIHbsGAafeGLa+kKoLZfNzYKq86iF2s80Y9mUgtqy&#10;weS5XHegKfX/u31SAod0DXUONNZnb/YYGElicLSwwTSbm4WM36fTIbW2KJEDop08j0PB4sq23Smi&#10;3cWuzXSQ43CoyLFbpUzA0MAD7a6pZAqFUnsNzEbpekyIHZitnqOXZ8fCeHY8zK5OKfxqQAipCB3u&#10;/Be8Ugvt2YORv/8d0b4+9P/2t6ll+G9/YzclxFRyBURLBQFtooidPI8jEfP97nLx+0oz1oiSKRBC&#10;jKJ8ZSaEVLwOt4jugIAON/uKftyzZqXGkGg1/OyzGV2rYgMDGH7uuWnrSGF4jwc1HR2o6eiAq7GR&#10;fZloJAVDyqmv60QR5ySTGAGwk+cxKKBkrS56MjowkpMpUKptQogRqPucBVD3OXMxW7OyEd3n5H3v&#10;GuawzIWsx+FqbERNRwc8LS1weL1IjI1h4p//RPC11yCqyBrmW7gQrTfeCADYc/PN7MtlpbZc1HZ1&#10;00LtZ6r9jhXCWVuLE778ZYDj0Hf//Qju3s1uktPc668H53SyqzUbfu45TOzcOW2d2rKBTt3nQhEB&#10;oQJbbn7njWMz+KxJFZZOph4/yHEY5aRt9OqKVsruc+n0vt/KGfj2xKHr2KFc10A1lK7HhNiB2eo5&#10;eqHuc4QQTaTWIamy0BPLfhGbsWoV5n/2s2j84AelJAcnnojaFSswZ+1atN18M6oWLWLfopvqpUtR&#10;feqpqf9vuuQSnPClL2HB5z8Pz9y507Y1k+t8F7OrgMkbS/qitE5pMWPXRpm3rQ2+hQuLXhxVVexH&#10;l1yVl0djvRQ4aV0wmZSAxbYOyQFROeYCSiaBSEzMuiSS2r5neiZfMHJ+JkIISUdBESEEmOwut7lZ&#10;QE+MQ9dw7ktDTUcHGlevBudSfgztnjULLddfj4b3vheYrOzpyd/ejmQoBADwzZ8Pb1sbDnz72+j/&#10;3e/gP+kkdnPT6g4I2NwsYG219LRNXgCpdS7fYmTXxmINPfUUBh57TNMy8eqrEEKhVCujmExCiNqv&#10;VXyeIEwlU2BaaIJhbQGIHhJJEdFY9iUYFidbr9Ttm9NRfLpuM83PRAipDLlrPoSQirDGL6I7IHWX&#10;y9vEzXFoeN/7UsFOcPduHL7vPuz/xjfQ+8MfYvSFFyAmEuAcDjR84ANovvJKXbpRsTinE+A4BM4/&#10;H0NPPQUhGkXs6FFAVFdxKzejxmv5Tz4ZtWecUfRSfdpp7EdrMvTUU6qWkS1bIEQiqDn9dFSfdhr4&#10;qioI4TCGnn4aB779bYy/8gr70ZYlZ5arB/Ccw5FqHZIFw+at+SeSUsCmdh9zpRxXg5IpEEJKjYIi&#10;QirYVDKF/N3lZO6GBribmwEAoTffxJEHH0Rozx7EBwcR3rcP/Zs2ofdHP0JieBgAUHfmmZj1sY/p&#10;GhiN/eMfmPmRj6D1xhvBuVwIvv46MNlCZQVGBUQAUH/OOZj18Y8Xvcy8/HJDWvlkrhkz0HTJJVjw&#10;hS9g5mWXwTNnDqJHjqB/0ybs/+Y3MfDoo4gPDLBvsyy5deggx2GnwvgdvcYRGU0KjvIHRsW2FlHr&#10;ECGk1DKvzISQitEdELExmL+7XDpXU1Oqsjz8zDMQk5k1ucjBgzj0gx+kssPVnH46Zl19ddbudlqF&#10;9+/H4fvuw/FHHsGRn/8cmBysnhgZwcSrr7Kbm4qRAREAJCcm2FWm4m5uxqyrrsL8229H4Pzz4aiq&#10;QujNN9F3//04eO+9GH3hBdt1mcvVOgQLBUQytYGRUqY9QggxK7piEVKBOj1SF7OuYU5V61A63utN&#10;/TuW40l+YmQEh9evR6y/H5gchzTnk58E79EnrYyjqgrelhb4TzwRmHzyHjt+PPX3yu0638UZy7ur&#10;/m5oQAQAx/7nfxB64w0AgBiPY2zbNvT/7neal+N/+pOuXRFdjY2Y9bGPoe2WW1D7zncCPI+JHTtw&#10;6Hvfw+Ef/1jKbjcZ3NqNUutQIiklMRidsFZAJEskpWPIp9hudIQQUioUFBFSQeocApZUxVL/rzUg&#10;wmRFW8a7c9fwE2NjOPzjH0tjfQD4Tz0Vc6+/Hs66OnZTTTxz5mD2Jz8JV0MD6lauRNMHP8huUnY/&#10;DT+SWl5K/gkfq/0jZjqzB5F6EaJRvP3LXyLW3w/O5ULViSdiYudOjG7ZomkZ376d/eiCOKqr0fSh&#10;D6Ht1ltRu2IFwHEY374dh+65B0c2bkTk0CH2LbaT3jqUSErjcoJhKYmBlVl9/wkhBACW+5x4YVGA&#10;giJCKoUcEB2KOosavBzr70+1IPhOOIF9OUNibAyH77sP0SNHAADe+fMxr6sLNaefXvA4o6r2dgz+&#10;5S9S97kNG+BbvBicwjgNM5DGbZW28pgMhfD2r34FMZGAs7YWDRdeyG5iON7jwYx3v1vqJnfeeeCd&#10;Tkzs3IlD996Lt//7vxGdDJStIBQRMDCSzFhCEXUtW+mtQsFw6VNuG0VtaxEhhJjVtTO8WN9Sg3V9&#10;4xQUEVIJOj0i5nkS2BVyYzRZ3M8+NjCQqtDWv+tdqsYJyS1GoT17gMmJQWd/4hOY84lPsJuqwjkc&#10;EBIJ8F4vOIdDynbn8Uj/X2CgZYRyBESy6OHDGN2yBQBQ9853wjVjBruJoeZ1daHxoovgqKpCYngY&#10;oy++iODu3fDOm4e6M89UvZhh3qlQRMTgaDJj6e1PqAqMnA7Otq0qdgnwCCGVZbnPifUtNVjuc+Gs&#10;t4axPZygoIgQO2vgpVnbB5PQJSACAIgiRp57DgDgnjkTjSpbIZLBIPoeeACDjz8OMSZ14eMLnJhT&#10;iEQw89JL0XbrrWi79VY46+rQdsstaLv1VtSvXMluXhblDIhkg089BSESAedyoe7MM9mX8xLCYQjh&#10;7LN/5+KsrZX+wXFwBgKo6+xE80c/qnnxmiAoymVwVF1UoOeEpoQQQgontw49MBTGur7x1HodakiE&#10;EDMycib4sW3bEN63DwDgqKmBQ2VwIyYSGHz8cRy85x6MbtmCxNhYQYP5R/7+d+z/+tcVl+Fnn2U3&#10;L7liAqINE1JZbZjg8i49U8PDFCXHxzH20ksYffFFTOzaxb6cU2J8HHu//GXs/dKXUinPtYgdP47o&#10;228XvaSPYTOjUEREb3/+fXQ6OEo6YCINVPshpOIotQ6l4+44dUVhd24Tq6vOvNqNTuTv4mBW9YnM&#10;bF0jTnulrLWSLVGoGpOzxi9ibXX+n9eGCRUTpk7q9IhYyXwdVvtEPBqe/n45u1z6fqZ/j0acUaz2&#10;SXMT5ZPtOJy1tfC2tWmubKfjHA446+rAezyIvv02+3JZqS2Xzc3CtPOY7XypIWcDZD8zm2L+lpWp&#10;LRtMls+6A02p/9/tG5z2OgA01DnQWJ99Up2BEam7XC6tzU5UeTPL7L5IBM85pj67lOm3250i2vP3&#10;bsWeOAp+cOJxc/DmCPYiMfMllJCvjw08VP3OslG6HhNiB2ar5+hltU/Eur7xjGBIVvjVgBBiOund&#10;5dRc0IqRGBsrKiACADGZRHxoSFNA5JkzBzM/8pHsiRV4HjMvvVRVEgi9qb1BKCkkPToxD7Xji6i1&#10;qHxKeX0khJjPbf2RrAERKCgixD46PSLaXcZ0lzOT6NGjgChizqc/DfesWamJZMFxcM+ciTlr1sBR&#10;VVWWVM8UEE3h3W5waS0kSjyzZ8Pb2ppzSZWvBeRrTcJkNzq9xxfJlX2SnZHdiQkh9kBBESE2kN5d&#10;bjD/w2prEwQc+8MfMPbyy5j10Y+i7eabMXfdOrTdfDNmX3MNgq+9hrcffhhiIvvTICOs8RdWKbVj&#10;QAQAgVWrMP/zn0fDe9+bNbCZ8Z73YF5XV/blP/4Dnjlz2LeZVigiYmBEXWDkzB0vqpb+MIRkauCl&#10;c9TgAB4NV8D1kRBSMAqKCLGBPXGusipFoojxnh4c+t73cPCee3B4/XocvOceHLz3Xoy++CIgmL/m&#10;0xOTxjPYMSDiXC7Ur1wJ14wZSAaDBSXTAKTWv6pFi9i1pjY4qm7+Ir+vuNsv2xWMKvuZ5ICIussR&#10;QtQo7qpMCDEFqhBZS08M6Bq27+XXM3s2HDU1ECIRjG3fzr6cMrR5M3p/8APFZezllwEA3nnz2LeZ&#10;Xm+/ulbKQrvRVUpX2WLQOSKEaGXfuzIhhJiQ3QMiAHA1NAAAYkePQohE2JdToocPI7x/v/Ly1ltA&#10;+nxHFmNEmm4ztg7p1Q1QL3LrECqlOzEhRDf2vjMTQipCy7XXsqtMy47d5Vic0wkAECYn6S2EMDkm&#10;jHOpyCltQqGIqKobndetbnyRGRMFOB1SYGcW8jmquO7EhBBdUFBECLE8zu1mV5EySgaDAAD3zJl5&#10;M9Bl425uBoCcLU1mp7YbXa7WIi2JAjxuqeVJTZClh1z7XWpqzxEhhGRDQREhxPLGXnqJXUXKKHr4&#10;MMREAs76etR0dLAv58V7PKhdvhwAEO3rY1+2nWxputW2fDgd0qTl3smJVP0+XvHz9KS2lcjoiVvZ&#10;LoWEEFIoCooIIZYnD8on5pAYG8PEq68CAJouvRS+hQvZTbLiXC40X3mlNC5JEHImarCKiIrAID1N&#10;t5bWIWTJZKd1vJJWaj47GM6z40WiZAqEED1lXkkJIcQiXA0N4D2e1P87qqvhrK+ftg0pj4FHH0Vy&#10;YgKOqirMvf56zLz0UrhnzmQ3S+FcLlQvWYJ5N92EmtNPBwCMvvSSLVqKojERiWT+wMjv49Hskir7&#10;+VqHZGqCE735fVzeVqJEUkQi/5RNBaFkCoQQI1BQRAjJqcOdvzJXLk2XXAIuLShy1tai9h3vmLYN&#10;KY/40BD6HnwQyYkJcE4n6s85B/Nvuw3zb78dsz/5Scz8yEfQ9KEPYdZHP4q5N9yAE770Jcz51KdS&#10;k7UGX3sNx//4R/ZjLSsYzv87WioIaHeZt6LvdKgLiGBgtzm1XQoJIUQrCooIIYo63CI2N5uwZgZp&#10;Uk/wPCCK4OR/8zx4t1v6f2IKkQMHcPDeezH+yisQk0mA5+FubkZNRwfqzz4bgfPOQ+2ZZ6Jq8WI4&#10;/H4AQHJ8HMf/9Ccc+fnPIUSj7EdaWrbuZHWiiHOSSYwA2MnzmHCW9jssd7XLtfh90lglNQGRUa1E&#10;cpdCswaNhBBro6CIEJKhOyBgjV9E1zBnyhTS/hNPxPzbboO3tRVzb7gB82+7DQtuvx2zr7kGkcOH&#10;2c1JGSVGRvD2L3+JA3ffjeOPPorg7t2IHT+O5Pg4ksEgEiMjiBw6hNEXX8TbGzdi/ze/ieFnnpGC&#10;KJtJJKWAId1SQUCbKGInz+MQL92S1abpBoCkim55+Tgc0t/MtagJhmR6txKxyRQoICKEGKFsQVFT&#10;Qx27yrLsdCyw2fHY6VgAYPGCFnaVruTWoZ4Yh65h3pQBEQCE9u7Foe9/H5HeXvTdfz8Off/7OPi9&#10;72H/t76F4O7d7OaGW7HsRLTMkiYsJcrix49j+Omn0Xf//Tjwn/+JvV/+MvbeeSf23XUXDn33u+j/&#10;zW8wvmOH7VqHWMGwNL6IbR0aZVo4lZInyNKva4mkukQOpRKJaWslyneNNuP8TLnkOx6rsdPx2OlY&#10;YLPjWbHsRHZVWWS/6hrs+OAou8qy7HQssNnx2OlYAODN/cYNOl/jF9EdkFqHNgbNXfkQ43EIoRCO&#10;bNiA+OAghFAIQigEcXLCz1LbtuMN9B0dZFcToqhNELFUEKa1DinJlkSBva6pTeRgtERS1NxKxB6L&#10;TGsGPrPIdjxWZafjsdOxoMzHE4+GEI+GkIiF2JcUJWIhhMcHEY+GICTj7MvYtuMNdlVZZL8aE0Iq&#10;QodbRHdAQIdbxKp+87YOKeEcDtSecQYa3vteOGtrpexzdfZ5ekbsRa7o10HEk8nM1qFiqEnkYDQ9&#10;94GSKRBiLvGoFNiExweRiIWRiIXZTfJKxMKIhsYQHh9ENDSmGCCVEwVFhFQwuXVoY1DqLmc1jR/8&#10;IPwnnQTf/Plw1NbCFQigdsUKdjNSoTrcInpi7NryYLOmGdG6EwwLun+mGomkmDWJRKGs1DpEiN2k&#10;P4wQknFEQ2MFBUG5yJ9rpuDIerUgQkjRGiZ/+VZsHUrnbWtD/+9+h9ig1HVNiESkzHSEAFjmgqrv&#10;9uBo7kEw+V7PJ1s3sHwtK1q7oiWS0meWKjiSgyFpnBT7KiHEykoVtMh/Jx6VuuIdLuPYQQqKCKkw&#10;dQ4hNfGhmtYhM48vSoyMoGrRIgAAx/OoWbYMYkyfpgEzH7fMCvtoBLXH3eEWsUPlvby3X3nDbOu1&#10;yNUNLFsLS7b1asjBkdagSi0Khgixry1Rqauc0cEQKxELIzw+iH2hEHrLMzyYgiJCKsmSqhjmeRJZ&#10;K2hWM/B//4fABRegZtkyzLrqKvgWLcLYyy+zm5EK1eFW11IEAKGIiDcOxjAwkkwtbxyMIRQpPrDI&#10;1Q0skQRGJwREYmJqGZ0QShpsJCcz2KlZRicoGCLEzvaO699VTotELIxnRsbY1YZa7nPihUUBCooI&#10;qQQNPHB2TQSjCR67Qm4MCsCeuDSmSI0NE+oqlqUWHxpC7w9+gL1f/jIO3H03Dt93H5LBILuZZmqP&#10;16gxKxsmOMuXjVHUHm+hZTM4mkwtpRSNSS07RrXu5CJnjVOzEELs65cDYzgYLVMzTZqD0QR+OVCa&#10;wOjaGV6sb6nBur5xCooIsbtOj4h2l4hdITcOxZyp9YMCh7XV6io5arsrlUrtGWeg9d//XXGpO/NM&#10;dnPN1B6v2jErWu2Iw7JlYzS1x2tU2RBCiB2ZJSCSGR0YLfc5sb6lBst9Lpz11jC2hxMUFBFiV+ws&#10;8KPJ6T/3QUFaOtzqKt9qn9CXwsSrr+LtjRvx9saNOPrf/42xbdsgTEwgPjCA8IED7OaaaDnOtdVS&#10;5j699cQ49MSsWTZG0nKcRpUNsQc52QwhxHwBkcyowEhuHXpgKIx1feOp9XRZIMSG1M4CvyeuvpuW&#10;mQixGJITE/AtWoRZV18Nd1MTjv3hDzj68MOI9fezm6vWE1PfEmG0jUH1ZbMxKAVRdmamsiHWJree&#10;E0LMGxDJDkYTeHZMnzFOSq1D6SgoIsRGtM4CL7UUqW+RMAtvSwtarr8eVYsWYfDJJzH28svgvV54&#10;Zs+Go6aG3VyVnpi6bHyyNX4x1XLR4RZVn0O12/bEOE1l0zXM2zYwKqZsCJHJ10cw87AQUqkORuMF&#10;B0TLfU4s97nY1YqW+1xY7pvqvq/Vs+P6BEVX1TozWofSqb/LEEJMjZ0cUq0NExyWqbuumYfDgfDe&#10;vUiMjMA3fz6qlyxJLe6ZM9mt89Ja6cZkcAMAm5sFdAdEdLjZLZR1uIHugIjNzULegEdr2dgxMCq0&#10;bNSm4iaVQQ6ItF4fCbGzXw4oBwe5yJnapBYXdYGO3ELzwqKA6vew9OhGd1t/JKN1KJ22Ow0hxJS0&#10;tA6xNgalhAv5KuhmEjl4EINPPKG4hPfuZTfPacMEV1Clu8OtPhlCNt0BEd0BAQ11DsXlt0lec9l0&#10;DfO2aSUppmwqKcmCPH6QKEvvTqz1+kiIXRXSJW19Sw3WtxTWG0NW6GccjCZwMGrs0y5tdxtCiCkV&#10;+/Sza5hDd6CyKlU9MWBVP695nEqHW9T1XHW4gd9541hZy6Gx3jFtaW124V63W/Pf2xjksKrfusHR&#10;hglp/7WWDSYDza5h7e+zKnl8TDG/fzsr5oERIXampUua3DpUaCsPq9DP07LPhaCgiBAbKPZm3xPj&#10;sGGCQ3egyA+ykEJaEvQOiNLdHIuhXcg8/3t4HpsSfEFlIwdHcoCUa9kTl+auUlrUfr/k+a+yLU9F&#10;Mv9u+iLvayHBEAB0BwRsmOAKKlurYbNLqi2jSsGeH0LIFC1d0eSub0bQ0gUPOiddUEJBESEESJv/&#10;RW3Gs0qkNiDyLV2KGddck1p8S5eymyi6OaY8IGhTwgEUWTYbg1zOZU8i+zKoch7TwSQy3pu+PBXJ&#10;vR/FkM9NsZ9jBemtQ7myS1Yqtdk3CalEWpMrqA2ICr3vqf18mZGtRRQUEUJSuoa1j2GpFPlaanxL&#10;l6Ll7rux6C9/Qcvdd0+7OaSvz3ejUAqMwlGByiaHDreItdWi5vFHVsO2flDrUCbqLkdIbnoGRHrd&#10;9/L9HZZRY4vsfQchhGgmjy+iyveUNf7c2eXkG4B84RfGexDv25hahPEeIO0GMuOaa5hPmNIuCNO6&#10;0YUiAkIRqSyobDKt8UtdGu0+johaP3JjA0ZCiLKDMXUBhZRyO3vXNj3ve/n+FktLYKcFBUWEkGl6&#10;Ylyq8l1Mdy07kMYQCTmzzKVf7ON9GxHedgGir9+MxJGNqSX6+s0Ib7sA8b6NQNrNJJubYzEMjCTR&#10;2x9Hb//UxZ/KZopcNh1uEav6eduOI9I691glooCREPXUBhS5Wm+MuO/l+nsstYGdVhQUEUIy9MSk&#10;Qe9yxbMSyS0QuaT3m46+3oXEEenin410o+gC0vpfZ9MaTqRaiNJR2UyVjRQk2vc2VujcY5WEAkZC&#10;1FPb7SxXq42R971cfzed2sBOK/veTQghRZMmA+VUTTRqJ3ILRK4uWekX9+jrXRDGd7CbKBLGd6Ru&#10;EOk3F1a+liAqm+KTM5gVtQ7lR93lCNFObTBx7QwfuwoowX0v299VojbA04KCIkJIThuDUrrkXGNq&#10;7KDDLXVJ29wspFogemLZjzu964DaG4NMGN8xrUuBkmx/N93G4PTudHYOjpTKxo7kgIhah7Kj7nKE&#10;FEZtt7NsLTZG3/ey/V0lagM8LSgoIoTkJD+Z78lMimYLcjc0uatc+jw5uYIM+UlXvq4D2cjvy/bE&#10;DHn+vkzuTofJlOFyedmFHAyBKRs7Sk+1Ta1DyqgFjZDCqQkkcgUmpbjv5fr7RqOgiBCiqMNt7yfz&#10;8vGt8YvYODnJKVvhXuaa9r8p6dl2ipGenUdJtr+vJP0Y5EAiXxc8M6ukYIjtCkaV/UzsOSKEGCNb&#10;UFKq+162v18KFBQRQjJ0B6QKtZ3HbWAyxXUhAZ98MU+Oaes+wJLfn+3mUAg5iJXHQ21uFlQtq31i&#10;1qVdZXDW7pIqrtmWb9ZLgY6aBRUQDIEmYlVF7lJI54iQ8jHzfU8vFBQRQlLs3jqUrifG2f745NYj&#10;NcujYS7rskddN3TsiUvdmrItXxhRvz92D4bYlg9qHVJGXQoJIaVCQREhFag+4UktJ4cbcHK4Abd6&#10;vNKYlKP1eGmgMbVeXpoS6rPCWEFTwpdxjOxS7mNWs496LenfCXbxCuq6M3gFZ8Z705fWaE3G3y3F&#10;YjaUKCA/uXUIoKCREFIaFBQRUuEWe+P4j1kjWOyNY92BJrwZUdlXqoKFd+4EADhql7EvaSK/X/48&#10;Ym+Uals9ysBHiLlUwn2PgiJCKkSCy6yBzXMn0DVrBI+N+PHdo/XsyxVvT0Q5L7Z8MedrOtiXNJHf&#10;n+3mkO3vk8KEeJX9AA1AE7FqQ0EjIeWxPaycoa5U971sf78UuDtOXWHd9ERZ1FVnxnqjE9a9utYn&#10;POwqjDij7CpSIlui6rIfrfGLWFud/+e1YUJ9MoNOj4iVzNdhtU/Eo2F175c18EC7S9q3y49n/l6U&#10;qD0eq1B73uVB/6yWu++Gb+lSxPs2FpSe1DlnDVwtaxDeuRN9t93GvgxMJhoolVtqs5dtu1NdsoU9&#10;ceTsDqb2t2Mnm5uFVOW+1MeuV7nZ1WqfWNRvTOl6TIiZ/XJgTFVa7hcWBdhVQInue2e9NcyuUnRu&#10;jQ/n1mrr4v7sWBjPjofZ1SmFXw0IIZZEk0Nqk21+pqH//m8AgKtlDfgabd0J+JplcLWsAdI+h5Xt&#10;7xLrod8aIcQM2twqnpLkaK0x+r6X7e8qafOoG+uqBbUUWQC1FJmL2qfdaltW1LZYIMuTSbUtRdVJ&#10;F073SRecQ1EnRpPS7+ShwRpmS2UX1QdxUX2IXW1Zj41U4bERP7s6w9k1YVzdMMGuBiZn5ZZn5o6+&#10;3qVqhm++Zhk8J3UDkzeGbDeH7qP1JR3fdXXDOLsqZZ47gXme/DerQ1EnDsWy36h2hdzYFc68npVK&#10;iI/joGeMXW2ozc2Cqt+nEailKDdqKSKV5mA0jl8OZL/Wy5b7nFjfolw3MPK+t65vXHVgdEfLDHZV&#10;XtlaiuTjLfxqQAixjAYeOL86htEEj10hdyogIvmNJrKfq6H//u9Uv2jPSd1wzpGegmXjnLMmdWMI&#10;79yZ9cYAoKQBUaWoEuicEkIqV5tH3TUwV2Bi5H0v199Np2cr0bUzvFjfUoN1feMUFBFid/I8H7tC&#10;7pxP8Ul2u0LZEx703XbbtC4FvhVPw3PSvXDOWZNaPCfdC9+Kp6d1HcjWnxqTrUSEEEKI3s6tUTcO&#10;Z11f9hYlI+57uf4eS203wFzk1qHlPhfOemsY28MJ6j5nBdR9zlys0n1uauyQ1DUm/XuU/v25Zyzz&#10;vUrUHo9VqD3v8jnv9IhoyLy0pPiWLsWMa67JOUu3/JQsW9YdTI4l6hrO8YcK0OEWscwl/bcje3xX&#10;Nj0xabJZANgRn/q3XtLnKtrtG5z2mtGo+5w5yddH6j5HKk22LmRKpKAh+8NUve5728MJTUFRIV3n&#10;kHbs187w4toZvozuehQUWQAFReZihaBIrgylT3pIQdF0ckU837lPP+erfeqO37d06bSbRHjnzpw3&#10;hHTFVNLSrfGLqSBIPtZcAUc5s8/JQZv87/R9zlc+alBQlFu+crObzslJYRv44n5vStdjQqzg631D&#10;7KqssmWiYxVz31ObcQ6TXec+0VjLrlZlIh5PXROVgrDCrwaEENOhySG129wsYHOzkAoiclGq0CuR&#10;n4zJi9obQ9ewus9X0uEWscYvpo4HADYGOazq59E1zGNjkMsaEJWbHPxsDHLoGuaxqp9HT4xDh1s6&#10;nu6AVD6EFKOBlx5sDCbV/5YJsSO1XeiQJXhQUuh9T+3ny7TsO+uqWiceGApn/ZsUFBFiE0ZODtnh&#10;tlcrEdIq4qv6pUo4JltX5ABJyaBgXGWqa7iwoEUOHOR9lo/HzEGQGtkCpGxlU8nkyj7JTr4+bo1y&#10;FdUqRogSLfP7aO3apgXbfS2fNo9TdbIIJbf1R3L+PQqKCLEBI1uH1vhFdAdE28+bk14J73CL6A4I&#10;6HCLOMxUoAYFfc9zT0wKZAoJYOSy6RqW9l2PrmZmlK1syFQiFaOCdauj1nNClH2iUTnltpLt4UQq&#10;GYEeCv28YlqJ1KCgiBAbMKJ1CECq8llopd2quoal4+0OiLjAq1z53hot/pzLwUwhqGyk7oKVSq7s&#10;Y/K7SJX9TPI5ou5yhGRq87g0p7Ze1zdedKtRoZ9xbo2vqFYiNQq7GxNCTEXvCpHcVaknVnil3eqk&#10;1gmp25Zc+UzndAATTg5PJnlsF3mMcuoqXXt4Hl8XnLg84kKvz4mGOkfWpcqb+ZlUNtPLpjug85ff&#10;AozsKmsX6S1o1F2OEGWFtLzIrTxaur7JXfAKaR2SaenyV6jKvKMSQnKSu2TZtTuWWnLg8UiImzZm&#10;w+/j4Pfx8Lo5eN0cgk4OO3kezzkc2MnzOMhx05ZtDgfudbvxr14v7nW7cbjKicZ6R96ltdmF1ubp&#10;T/KobCRy2fTEuFRiiUpAXcFyoxY0QtQrpLVItj2cQNeIAxeO1eGzQT9+GfVkLJ8N+nHhWB26RhwF&#10;B0PQ2NWvGBQUEUKm6Q4I2DBh7UH6etsY5LBhgkOnR4TTATgd2c/NKMfhEM9PW37mcmEPX9jltsrL&#10;p1qMqGwyyWVj9xYjypyWH7WgEaLdJxprCw6MZDuTTvx31Jux7EwW97mYDIiM7jYnK+wuTQixJXmM&#10;RqW3QijZGOTQmwBO1jgvSb/KbnW5+Dw8lU0O8jmx6xgjypyWH7WgEVI4PQIjI5QyIAIFRYQQmZx2&#10;myrd2W0McmgTRdSJ6ivfuxwOdpVm7YJQdNms8UuJCbIt7c7sS4PKQ2hwTE4YmmV5tzf3fhRjY5DD&#10;2ur8c01ZCWVOy49a0AjRh9kCo1IHRKCgiBAiW+MXK6prViGV556Y1FWrTWVQtJPni24pCkUEXOlM&#10;FlQ2a9Imc11bLQW92ZZ2F7IuDSrvFA185nvTl3d7M/9u+pI+ka5WctkU8l4zkgMi6gqWHSVTIERf&#10;n2isxTyXygu+ga5p8Jc8IAIFRYQQVGi3uQ43CqqAbwxy2B8VIUQERGJi1uWtkIjN48DASLLgpbc/&#10;jgsm4qm/q5YcDK216IS7coBUSNnABt3o0iv71DqUiZIpEGKcaxqqcXW9pyzB0TwXj6vrPZjv1dhP&#10;XSelP2JCiOmsrRZzpneWu9bZ0dpq7Wmdu4Z5nOcS8cthYPO4iGhsankrJK3/xQgwOJosaglFpPOe&#10;q2xY3QHrBkOsQsvGqsdPlf38KJkCIcbiHU7McztwdcCLs/2la625ut6DqwNezHOr7K9tAPV3WkKI&#10;Lcnd5rLpDkhP7Hti7CvlxXu9qOvsxOxPfhKt69Zhztq1CJxzDhx+P7tpXh1u6Ti16IkBF3ilp/n3&#10;jE0tm0IcepPs1oXJVzYsaUJXdq21FVo2Vmstou5y+cnjqyhgJMRYPC+NLTrb78LnZlYZ2mqU+huT&#10;wZD8t8vBuKMkhJheb0J6Gq/UNYudJFTreBYj+RYswLzPfAaeWbMw8ve/o/+3v8XQM8+A9/vReuON&#10;8J9yCvuWvLRWvnti0uShRspWNkrsGBDJSlk27AS6xS4A4HFz8Lizl2O5u8s5HdL+qVnKgU2mUI5z&#10;REgluzrgxdX1Ht1ajua5+FQwpNdn6oGCIkIq2Lu9yi0RcuuQGScJ9cyZg+Yrr8TRhx/Gsd//HuG9&#10;exE7fhyRAwcw+Je/oO+BB9B44YXwLVzIvjWvDrf6FoaNQc7QIERLK9Eav2jovpiB0WVT5eVwYps7&#10;YwLdYhcAqUl+66p5+H0cnJO9Q8xS2Xc4pvYx38Ieg9EoHTkh5jDP7UgFMnIws1LD0J+z/a7U+0vd&#10;NU+tsgVFTQ117CrLstOxwGbHY6djAYDFC1rYVUVpd00fwJ+rdcgs4zRix47hyMaNiPT2si8BAOJD&#10;Q+h78EFEs7yej5bjlLtprVh2YmrRi5ZWIi37bGVajlNrF7rW5tLcoJ0ODn4fj1M8UgtRIZX9cl/X&#10;5GPw+4pvPcp2LFZNR57teKzKTsdjp2OBCY7nbL8LK73ATd5w3uXWuqmgSMmKpfrdO4tRtqDo+OAo&#10;u8qy7HQssNnx2OlYAODN/X3sqoK1O6e3RKzxi+gOKLcOaalcGk1MJBA7epRdPU1idBRCrPBBUGqP&#10;V+6mtW3HG6lFD1pbiSqJ2uPV0oVO7uZWKksFAQ0O4DmHA4kqXnOri5rrWim6uzkdU61HWo9Blu1Y&#10;rDq+KtvxWJWdjsdOxwKbHc+2nfrcO4tVtqCIEFJecitRh1vK8NXhFrGqX3nskJYn9KXiP/lkBM49&#10;F47qagTOPRfzPvMZzLz0UnBujf2mFKg93kK6aalBrUTZqT1eo8qmGHWiiHOSSYxMzmEl8/sKDyqU&#10;+H1SsFJKeh+DlVqHCCH2QEERIRVMbh3aGJS6y1lF1eLFaLroIvBeL5qvvBK+E07A0U2bwDkcqD39&#10;dHZzUqF6YoVN0muEpYKANlHETp7HobSASKZXUCGN9yltQCTT6xgIIaQcMq/MhBDba5j85edqHZKp&#10;7a5USt65czHwl79g8IknEB8YwNj27YgdPYrh55+Hs06fftZmPG6WFfbRCGqPuyfGYZlyF/aSWipI&#10;TR47eR6jXPbfmt9X3C25nAGRrNhjIISQcqGrFyEVps4hpCaItFLr0DQcB97ng2fuXIDj4Kiqgmfu&#10;XCkgEtVVmIn97Yibo6XoIMdN6y6Xi99XWFDjdEhjfMyg0GMghJByUneVJoTYwpKqGOZ5EpYbvMwK&#10;7d0LVyCA6lNOgRAOw1lbi+pTToGvrQ2hvXvZzUmFkpItsGu1C0UEDIwkC1oAaBob43QUlu7aUURA&#10;lEwCkZiYc0kk1QeXhR4DIYSUw3KfEy8sClBQREglaOCBs2siGE3w2BVya6qkmVHk4EEMPvGE4hLe&#10;t4/dnJCihCIiBkeTBS0AEAyLCIYF1YGF0VnjWImkiGgs92L2YyCEkEJcO8OL9S01WNc3TkERIXbX&#10;6RHR7hKxK+TGoZiTfdmSAuedh+qlSwEA1aedBu/8+ewmhJhKIjkVHOVTSEtLNKYuWCmG0cdACCGl&#10;stznxPqWGiz3uXDWW8PYHk5QUESIXTXwwGqfiMEksDXKYTRpz5+7e+ZMOGtq2NXEZJyBAOrPOQez&#10;P/lJzLv5Ziz4whew4ItfxPzbbsPc669H08UXo2rRIkDl2BurkgKL/EFFIQkL1HyuHow8hlKRk80Q&#10;QiqP3Dr0wFAY6/rGU+vpskCIDbU7RXR6RGyNctiTsGc3Fg5SwoWpFdz0/yem4PD70XzFFVjwuc9h&#10;5qWXoqajA965c+FqbISroQHuWbNQdeKJCKxahbnr1qHt5ptR1d7OfoytJJJSl7V8tHZBSySB0Qkh&#10;NQ4oKfXeM4RRx1AKcus5IaSyKLUOpaOgiBAbaeClG36Dw/6THzZefDEWfOELqD/7bDRdconU8vCF&#10;LyBw7rnspqRMXDNmYN5NN6GusxOcywVREBA7dgwT//wnxrZtw9hLL2G8pweRgwchRCIAAM+cOWi5&#10;7jrUn3MO+3G2YmR3N3kckJqgpRhGHoMR2NZzUhyPm0stdmLX4yLAVbXOjNahdBQUEWITcuvQnjhn&#10;+xv+8N/+hv3f+Ab2f+Mb2HfXXal/7//GNzD87LPs5qQMOKcTc9auhauxEWI8jqGnn8aBb34TB771&#10;LRz52c9w9OGHcfTXv8bbv/gFDn3ve9j31a/i7V/+ErHjx8HxPJouuUTqTmdTalta1JAr+6Wm5zEY&#10;rRJaz0vF6QDqqnl43Vxqqau2/sS9dj0uMuW2/khG61A6CooIsYFKaR0i1lG7fDk8c+dCTCRwZONG&#10;DDz6KOJDQ+xmKUI0ivFXXsGh734X4f37wTkcaLzoIlt3iUzo0L1N7gpWrgchehyDkSqp9bxUso0V&#10;y7beKrLtf7b1xH6opAmxgUpoHcrFf/LJ7CpSZrUrVgAARrZsQfC119iXsxLCYfQ//DDERALeefPg&#10;njmT3YQodAWjyn4mOSCi7nL6ydelLN/rZpVvv/O9TuyBgiJCbKDSK0SBVavYVaSMOJcLnpYWAMDY&#10;Sy+xL+cVGxhA5OBBgOPgnTePfbnipbcOUVcwZXSOiFpOB+CloIdQUESItdDTTmIFDr8fvMcDIRZD&#10;fGCAfVmV2LFjAEDp1tOYsXXIbOMt5NYhTF4vzXCOiLlRKxCRUVBEiMVsibJryOH169lVpIx4lwvg&#10;OIiJBMQC80ILsZj0D4fJat1lYsZEAU6HNEmrWVRSshmiD4+bM9V3mJQXBUWEWAzd7InZiQkpuw/v&#10;cqFq8eKCFteMGdKHFRhUWYGaVhYzJwpwqKhMliptt1nPETEv6jZHWBQUEWJBm4J0IVfirK2Fb/58&#10;djUpsWQoBDEeB+dyoeW66zD3hhs0L9VLlkifFQ6zH28LalpZFnLmbvnIV6GMlCAgYrsUEqIWdZsj&#10;LAqKCLGg3mRlB0aOmhp4Zs/OXObORVV7O7s5KTEhGs2ZfluL+PHj7CpbyFUhqxNFLBUE1EE0bcuH&#10;mlaupMFzGFEyBVIoNQ8lSOXh7jh1hbFXrTKoq86M9UYnTHhXUak+4WFXYcRJA0vKZUtU3RPJNX4R&#10;a6vz/7x6YkDXcOZ3Vo1WB/CLRgGPhvPvT/r3aMQZxWqfiFX9+f+u2uMopeqlSzHzwx9GfHCQfQmh&#10;N9/E4BNPsKs12zDBYaOKwHNzs6DqPGqh9jPNWDaloLZsMHku1x1oSv3/bl/md6ahzoHG+uy1/IGR&#10;JAZHC+vGt7k58/fpdGSf+0QOiHbyPA4FiyvbdqeIdhe7NtOeODQHFZ7JyS1zMeq+28AD7a6pZAqF&#10;UnsNzKbTI2Jl5u3Z1vKVeyQmlqzLZKFy/f6yscJx6UlIJiAI2Sc5lTmcbjic+X8EyUQUycTkONE8&#10;eN4J3uFkV+vi2bEwnh3P3vtA27eCEKK7DjfQHSis8tBbWD3N8iZ27kRw924MP/88en/0o9Ry/E9/&#10;YjclxFRyVciWCgLaRBE7eR5HIuatgKkZi2FU1zlKpkCKkev3Rwh9MwgxgWICIxQwxkhLBrsOtzGV&#10;GwBwBQKo6+xEXWcn+1Jeg3/5S8Yg/MToKMa2b5+2jhSG93hS3RIdlBZbF9kqZHWiiHOSSYwA2Mnz&#10;GBSAhEkfeGQ7BpYRXefkZAqUapsUQu13l1Qu+nYQYhIdbqmrTSFBiJYxRv1xh6onrB1uEZubc9c8&#10;eI8H1UuWoOHCCzHzwx9G4Pzz4Zk9m90sK+eMGWi+4go0X3EF+1JeifFxTLz66vR1Y2MFz4tDpuM9&#10;HrTdeivaPvtZeOfOZV/Oa+all6bKtpjFt3Ah+9GWI1XGOMUKWXrr0CFeet2s3XTUVioTSVHXoI5N&#10;pkABEdFK7XeXVDb6hhBiELVjHljdAbGowKg3Rzfg/rgDT41VsaszdAcErPGL6Brm0BNTPo7qJUsw&#10;/3Ofw5xPfQoNF16I+nPPRdMll6DtllvQ8ulPw9XQwL5FN1WLFqHqxBNT/1+3ciXm33Yb5q5bZ+jf&#10;LdZ1vovZVbZVu2JFqhWwmMXdNDUeqFyqvBwa6hwFLYBUGWMHdbOtQ6Oc9LreAYVetFQq9dx/M87P&#10;RKwj1wMJQlj0LSFEo9bs47EzbJgo7CZeVGAU4rAlimnB0ZYosCvkzhsQya1DPTEOXcN81oDId8IJ&#10;mP2JT8BZV8e+BPA8/KedhnldXag5/XT2VV1Un3YaIErnxz1rFgLvehf6fv5zjG3bhpqODnZzUgbj&#10;O3Zg7B//0LSM79gBwYQpuKu8PBrrpWQMWhcl8wRhKpnCZOuQLBjW/rs3mpaACDq1dJl5fiZifunB&#10;EPtAgpBs1F/lCCEAgFYNSVE2BrmSB0aYzMi0KcThnjFp2RrlsCucO0PMGr+I7oDUOpSvlatx9Wpw&#10;TulExPr7cfz3v0ff/fej/7e/RXjfPgCAo6oKsz/+ccx497uZdxeP83ggRKWBUYFzzsHQ5s2IHz+O&#10;4Ouvs5tWHG9rqy6Le+ZM9qM16f/Nb3D0V7/Kvzz0EMZefBG8y4XqU08F7/NBTCYR/Oc/cfgnP8HY&#10;Sy+xH21Zcma5egDPORyp1iFZMGy+mr/WgEivY6BkCqQQFAyRYlBKbguglNzmsynIacr81uGWAo5C&#10;5OrCBg3pm08OT3Ur2+0bTL2vwy1ijV/aN6XU4GzaZ2d9PRbccQc4nkf07bfR+8MfTn+6z3Gofcc7&#10;MPPSS8F7vQCAob/+FQP/939T20zyLVyI1htvBADsuflm9uWsqpcswYz3vAfRI0fgnTsXh77/fYjx&#10;OLzz5qGqvR1Df/0r+xbN1KZ9Vnv+Mdl97qfhR9jVGdR+Jls2ANBy3XXwn3TStHXF6rv/fgR372ZX&#10;F4Vzu1F7+umoP/tseFpagMlJX8e2bcPo3/+OWI6xYWrLBjql5C7GfZEInnM4MC9t7BAbDGEymNCz&#10;2xl0SMldSECk9zEYiVJya2f2lNxK9T81EkkxZxBV7uMqNUrJTQhRba5T28VR6o6W/YKbS3dgKmjR&#10;m9w6tDEodZdTw93cDG6yy8/Qk09mdncSRYxt24bD992H5Pg4AGDGe96DxtWrAYXKYCEmdu3C8T/+&#10;EeG9e3H4Jz+BGI+nXtO78m45k90KzYr3+RBYtQoLPvc5NH/0o/C0tCA+NITjf/oTDnzzmzj+xz/m&#10;DIisKFfrEEwaTNg9ICL2k2tC5Fzou0tk6q94hJCUlR5tY4tQZGC0tlrfwEjultfhlp6U5mqJYjmq&#10;psYlRY8cmfZausihQzj8k58gIQdGF1yApksuAZgxFIWK9fcjMTYGh9+fWhc5dAjRvr5p25XLdb6L&#10;M5Zc6/XSv2kTYv390v+IIoKvvoqRv/9d8zK6ZYuuARbv8WDGBRdgwec+h6aLL4azvh7RI0dw9Fe/&#10;woFvfQvDzzyDZCjEvs0WDnIcdip87xNJEaMT5quQUUBEKgV9d0k69Vc9Qsg0nR7tFcZiAyM9LPbG&#10;U1351LYOpRMTaU3qChW9dNEjR9B3331IjI0BAALnnYdZV10F3u1mN9XEFQig9d/+DYGzz8bsT3wC&#10;gXPPZTcpu5+GH8lYcq3XS2J0FH0//al0zjkOrqYmDDz6KI79z/9oWgafeIL96IJwTifqOjsx//bb&#10;0bh6NRw1NYj09uLIgw/i4L33Yuwf/5j+nbIhtnUokRQRDAu2SKpAlUpiVfTdJemW+5wUFBFSqFan&#10;9tYiFBkYFdta9B+zRnBRfbDgvw8A8cGpMRne1tZprymJvv02Dt93HxKjowCA2ne8A63/9m+pcSSF&#10;qF6yBMPPPIO+Bx9E7/r1qFm+PG+AVkniw8Po/81vAFGEu7kZgfPPZzcxHsehejILYfMVV6Raho78&#10;/Oc49L3vSXNMCdYd61koORgyY2WMAiJiZWrG/CSSIiIxc7bQkvK5doYX61tqKCgipBhX+sWCAyOp&#10;2xr7ijE63CLWzz+ONyMufPdovabucqzY0aOIDw0BAOpXrlQVjMSOHkXvj36E+PHjAADP3LmY19Ul&#10;dacrAOd2Iz48DAAQwmGIggBOYaxGJQvu3o3xV14BJjP0pXczLIW511+POZ/+NDyzZyN+/DhGnnsO&#10;x//wByQnJuBra4NvwQJVizMQYD+65EIRAQMjScVFDStUxCggInaQLftheuusmuCJVI71LTVY7nPh&#10;rLeGKSgipFiFBkaY7L5mdGAkT8TafbQej40UXzEWBQGjL7wAAPC2tSHwrnexmyiKDwzg0Pe/L1XU&#10;RREcz6tqaVIixmKY+ZGPYP7nPof5t98OV3092j77Wcz/3OdQf/bZ7OYVa+Avf4EYj4OvqkLtO97B&#10;vmwo77x5qX+7mppQf845mLtuHVr//d81Lf60SXrLJRQRMTiaVFxCEeVKWDqng0Myad6KmNOhbXJL&#10;CoiIWSWSUrbhSEx6ECE/jDBr6ywpn+U+J15YFMD2cBzr+qSxz+qvgoSQrK4solubUYEROxHrmxEV&#10;uXlVGnnuOcQmW32qlywB78mfkhMAksEg3v7lL3H4pz9FeO9eiAV2nxp+9lkc+Na3Usu+u+5K/Xvk&#10;+efZzStWfGAA4zt3Irx/f6r7olpCNIr93/gG9n/96wgfOMC+nJeYTEKIRotezK63P6EqMNISdJSa&#10;Q8NDHbsERA3mLQ6ig+hkCm1qFSJK1rfU4NoZPqzrG8cDQ5HUepqnyAJoniJr2BKVJk0thNJ8M0qU&#10;5mdRmtNG/rz0OY6yzVOUT7Z9czc3o+b00zH0178WPFDeWV8Pz6xZ4L1ejPf0sC+XldK5VqL2PGqh&#10;9jOzlY3dqS0b6DRP0cCI1CqUTZWXQ2uz8kMHeZ4ipLrwlK681M5TdJDjcEhFN1i7BERykpwGHqp+&#10;Z9nQPEWZrDqfj12Pq1B2nadoIh5PXRPl1qF0hV8NCCHTmOHmKE0SKxSUalurWH8/Bv/yl4IDIgBI&#10;jIwg+PrrmgIiT0sLZlxwAbt6msD558O3YAG7mhBDhCIievun5srKxungCp5LpdzsEBA18NKErYPJ&#10;wh9gEUKs66paJx4YCisGRKCgiBB9FZKmWy+FTMRqRbFjx+BbsAAzP/xhOHy+aa/xXi+aVq9G9Wmn&#10;IXr06LTXSImpaHngfb68i1WEIqKqbnReNwdn9kapgsiVfaPYISBqd4ro9IjYGuWwJ0EBESGV6Lb+&#10;CLaHsz/IzX/XIoSYXqlah8xAjMdxZONGJEMhtN50E+Z86lNovvxyzFmzBm1dXQDHoe/++yGEw+xb&#10;SQnVd3Zi7r/+K2o6OsC5lPtwNX/kI1h41105F1fTVNc3s+vtz36zTafn+KJOj4h2l1TZN4LVA6IG&#10;XjpHDQ7g0TCHwfxxKyGkQul3ZSaElI3dW4dYYiKBwSeewKHubgw/8wyCe/Zg+PnncbC7G8cfecQS&#10;A/TtjHM4EDj/fFS1t8Pd3AwxnqVrGc+DczhyLlWLFrHvMjU13egAwO8rLohhu4IZUdm3S0BE3eUI&#10;IWpUTi2KEBuze+tQNkI0ivD+/ZjYuRPhvXshRKayyJDycTc3w9XQADEex8jf/86+nDL60kvo/81v&#10;FJfQnj0AAN/8+ezbTC0UEVXNX1TM+KL01iGjuoJZPSAqxTkihNgLBUWE6KQ3QU8jCQEA92SXt+jR&#10;o0hOTLAvp4TeeAOjL76ouMjJN8wweatWaucv0jq+qBStQ7B4QCS3DgHGniNCiP1QUESITiggKp9Z&#10;V1/NriJlxLndAFDUuC4hJqVv5Sc/y2r0Hl9UqkQBVg6I5HO0J87R9ZgQopm6qzGpeL0JaR6eYpde&#10;dfWEorF/t9BFrU1BDr0WrUjYgbO+nl1FykjuxugMBACusMqpa7JM5eDIivQYX1TKRAFWDohKdY4I&#10;IfZFQRFRJAdB94xxuGeMw6aQ9OSt2KVUgQP7dwtdUscf5DKCpPRzVKrjIsrGtm1jV5Eyih45AggC&#10;3I2NBSVK4BwO1HR0AADi/f3sy5YRiqhLk+10KHejK6blw+mQJqRUy6oBEdulkBBCCkVBEUlJr+TL&#10;QRCR9E7ecOUgic6RuVBQZC7xwUGE9u4FOA6zrroKroYGdpPsOA4N738/PHPnAgDGNEzsa1aJZP7g&#10;yO/jU4FRsa1DTof6bnkAEI2JlgyIKJkCIURP6q+axJYoECKEGOH4I49AiMXgDAQw76abUL9yJXiP&#10;h91sGvesWZizZg1mvPvdAIDg7t0I79vHbmY5wXD+oAiQWnbkgKiQ1iEUEBBZESVTIIQYwd5XTpLT&#10;piAFQiS/Dre6Cl1J8dKla/YnPwlHbW1qtbetDTPe8560DUm5RA8fxrFNmyDG43BUV2Pm5ZdjwR13&#10;YM6nPoWG970PdWedhdp3vhOBc8/FzI98BPO6ujD/1ltRvXQpACB29Cj6f/1rQDTh968AwXD+mvty&#10;TsQp3sIr+pUQEBXTpZAQQnKx99WTKKJxMESNDreI7oCADjMm/xKkGiM3GRylVsdi4Aoc2E/0N7Z9&#10;O3p//GNE+/oAAA6/H9VLlqDh/e9H85VXYtZVV6Hpwx9G/dlnw9vaCvA8xGQSoy++iN4f/hCJ8XH2&#10;Iy0rkQQiMeUAr04UcU4yiREAO3keowV8hYsJiOQ5k/RcjCB3KSw0aCSEkFwKu4ISS+pNSK1D9HSN&#10;5LPGL6I7IGJjkMOGCfN9X6oWLsTc66+Hq6EBs6+6CnOvvx5zr78eLZ/+NOLDw+zmpIwiBw7gUHc3&#10;+u6/H2Mvv4z4wADEeFxqARJFQBCQDAYR3r8fg48/joP/9V/o/81vkAyF2I+yPGnszvTAaKkgoE0U&#10;sZPncWgyyE8fX6RGMQERADgc0pxJei511dqOIRc2mQIFRIQQIxR+FS1SU0Mdu8qyrHAsclc5Na1D&#10;K5adyK6yLDsdCwC0zNIwYL1AUuuQiFX9PHpi5guIACB67BgG/vxnxIeGMLR5Mwb+/GcM/PnPOPzj&#10;H2Ps5ZfZzQ23YtmJqaVUOtwi1lYrtzyYjSgICO7ejaMPPYT93/wm3rz9duy55RZpufVW7L3zTvT+&#10;4AcYfPxxxI4dY99uK9HJ1qLM1qHpv7VcrS3sPaeYgMhIavaLPRZWqeZn0ku+47EaOx2PnY4FNjue&#10;FUtLd+/MJf8VyyDHB0fZVZZl5mPpTWjvKrdtxxvsKsuy07EAQN/RQXaVbjrcIjY3C+iJcegaLtul&#10;QZXk+Dgihw5h5PnnETl0KLXEh4bYTUti2443UkspSF0brREQkekSSaAlLmCpIExrHWJlS9MN5p6T&#10;K3gyg3z7l+3+WWwGvnLJdjxWZafjsdOxwGbHs21nae6d+ShfjYkt9CaATaHcNyRCkNZdrmuYw8ag&#10;db4zobfegmf2bNR1dsJZWwvO4QDncrGb2YpSQMQ5ndP+n5iTXNGvg4jNyGwdYjkcuV+3M0qmQAgp&#10;NQqKbIoCIqLGVDIFc3eXyyZw7rloXL0ade94B5x1dfC2tSFw7rnsZrbBBkQ1HR1ou/VWLPzqV9H6&#10;mc/Af8op07avdB1uET0xdm15sFnTguHM8UVkipVahwgh9kBBkQ1RQETUkpMpmL27XDbVS5bgyIMP&#10;ItLXB1EUkRgbS6Xrths2IAqcey4a3vteHPv973Hgv/4LEz09mHX11ZhxwQXT3lfJlrmgKtAfHM3d&#10;vzjf6/lk6wYmjy/KJt/rULlNOZl9/wghRMbdceoK212x6qozK0WjE9Z95FSfyJzwcMQZZVcBkwHR&#10;i8N1qBLM2YVoiS+KJVXGP7p9aLCGXWUKIT6Og54xdjXW+NUNmt8wkdm9bXOzgFX9md951snhqSQN&#10;1805jg430DXMqao0bm425++n5dOfxsDjj6PuzDMx+tJL8MyZA2dNDYaeeordVDM15xQazr8W7Gey&#10;ARHvdmPhXXfh7YcewsTOnan1vvnzMef//T8c+9//xfgrr6TW243a890dELAxyCE62phat9unPC6v&#10;ysuhtTnzutnbH0cokv+3mc3mZiFnxrRsmeOCYQEJlbFYts+YN5nZLp+DHJd1bFMxtBxDOaz2SS3k&#10;her0iFiZeXu2Nc9kdsFsIjHRkoGwXY+rUEIyAUFIsKszOJxuOJz5fwTJRBTJhLq6H887wTuM6RL+&#10;7FgYz46H2dUphV8NiOnILURmDYgIyl42i71x/MeskdT/qwmIzGzwyScx++MfR9XixWj84Acx4/zz&#10;Md7Tw25maWxA5AwEIMRiOPzTn6L5iitQtXBh6rXwgQM4/qc/ofEDHwDnyDJKv4J0uNV/x0MREW8c&#10;jGFgJJla3jgYKyogkmULiDCZeGF0QkAkJqaW0QltwYTSZ0RiIpIqPyM5OYeSnovWYyCEkHJZ7nPi&#10;hUUBCorsgrrMkXwWe+PomjWCx0b86BrmsWGCwxq/ugqfGecqAoBIby8O/eAHOPb732P46adx6Hvf&#10;Q3xQuSVAC7XHa9SYFbls2IAIAOZedx1mvOc9CO/bhyM//zlmr107LTAa7+kB7/PBWV8/7X12YXTZ&#10;DI4mU0spRSefRBfzNDr9M5TmRMomkZz+Pj0WQgixgmtneLG+pQbr+sap+5wVqOk+d8/YVEUhvZtU&#10;tq4ixehwi1jmkv7b4WZftaae2NQT5R1x9U+X1cpXJkZ3n+sOCKgSXHhsxI83Iy7s9g2mKtz53isz&#10;Uxc6b1sbqtrb2dUAgPDevQjv28eu1kTtOZGDSrZMiqUUDMmcgQBab7gBoy+9hKG//hW+E07AnE99&#10;Cm9v2IDQ3r3gfT4s+NzncODuu5EMBtm3W14hZZPv92ekzc0CHg3r+/1Qq90pol1F4/SeOCwxB5De&#10;qPucdnbtZmbX4ypUJXSfW+5z4toZPgDAur5xgMYUWUO+oGhTcPo8REZUAOSn1lJ3FCloKCR4KNVN&#10;JD1IVEMO9OR/px+nHhXefGViVFAkV643THB4aSBzXIU85kJNOardx1JwBQJwBgIAAI7j4J45E/6T&#10;TgLncmHwqacQ3ruXfYtqSuc4m1znvhhsUORpaQEEAdH+fkAQcgZGNcuXQ4zHcewPf5j2mXZQaNnk&#10;+/0ZiYIi86KgSDu7Bg92Pa5C2T0ounaGF9fO8GFd3zi2h6eOs/CrATGF3gQ0TcyqVodbxBq/NJmn&#10;3EKwMchhVT+PrmFedUXaKuTgR87EtmoyPXXH5ISm3QFBdVczs1Az99DGoPoudFKZs2vLIz48jPC+&#10;fRDjcdSffTaqTjwRQ889h8P3319UQNQT07/VRys2IMJkQom511+P+bfdhpmXXgpXfT0O/+QnqHvn&#10;OzO60vFery0DIjOUDbGPBqr9EFJxlvucWN9Sg+U+F856a3haQAQKiqxP73FEchAgV5RX9UsBgt2C&#10;IDWyBUhqg4hyUjv3kHRcUrmr0TXMmyIwcgUCmP3xj2PGu9+N4eefx9Ff/xrR3l7wbnfBE5n2xKTj&#10;U2uNX2qB0xMbEHlaWuCoqsLhn/wEoiBg/B//QOz4cTRedBHmfPrTCO7ePS0w6v3+9/H2L3857TPt&#10;wAxlQ+yj0yOi3aXumkcIsY+rap14YCic6i7HUn+XIaazRTkrd8HSWxbk1iAiSQ+QpIqrFHSYjRy4&#10;9cTUzz20YYJLdR1UwwyBUVV7O9yzZ8M1YwZmfuhDaF23Dq033ojWG29E7YoV7OZ5aa10Y/Jc74hL&#10;FSx2KcS0gIjj0PShD2HO2rXwzJ2L2LFjOHzffajr7IQYj6P3hz/E2xs2IBkOQ4jF0PiBD8B/6qmI&#10;HT/OfqzlFVM2hKRr4KUuc4NJYGuU7m9GcDqkrmh6L1qx78+3OPMk69R6XMScbuuPZLQOpaMxRRag&#10;NKZoF6JZW4kK6T/fHZDOj9bKh1al6oOtdUyRVvL4GrVjHPKVidrxOkp/Tx47IZdhtla9XPuwuVlQ&#10;PWeRTO0+m53SOc1HDmB+PM6hVaFhqjchVbrUdm1lW4jqzjwTdWeeicM//SmESCS13j1zJub+679i&#10;8PHHMfriiwAAzuFAVXs7grt3p7azi2LKJn2sSK7vvtFKMaaogZeurezfoTFFU+RzkT5nFI0p0s6T&#10;Z+yNkdTMe5Vtzq5yULO/ZmX3MUXZmOObQzTT6ylXIS0LRG45krrUycFIOaUHtVoCG1nXMJcxjiWf&#10;jZNjzKzaTWnDhLT/WivdANAdELEtwWFRVeYTQo9bWv+JAHBKLY+GOkfOpbMm89xXL1uGkeefnxYQ&#10;+U8+WZqf6L770HDhhag780wAgJhMKgZEXcNcxZZN17D291mV3BVMr3uC3cgBY4MDeDScfRJdYn5q&#10;gh0125SKmfaFqEMtRRbAthT1xx34YTx7pKvlqWghLQTFKNWTNaNbitLJLSa5njjmKxO1rS5KT87V&#10;lqGafehwi0UFx/J4qw6TpWtPT7m+McgVlTWuOyAg4OFwiFf3/l+5sj+qbxcE3BzLfHrWct11CL72&#10;Gkaef15awfNovuwyVC1ahN4f/xi82425//qvOPrwwwi9+Sb7dsXvgxXGwrHfba26A9IDHvZz8n33&#10;jWRUS5Fc2c/VylPpLUX5zhG1FGlXzpYi5MkCV+59U5Jrf82sUluKKCiyADYo+utYFf7mHJm2Lp3a&#10;CkC2CoSRSnUTKWVQBBUBRb4yKTYoUnNjz7cP0PE7ofZ4SoU9b2rPGWuNX8SlNcBOlQERIG27y5HZ&#10;YT1bQAQA9e96F+rf9S4c/O53IcrbKARGsWPH2LcqBkSVINdvUM133yhGBEXyuLU98dwtH5UcFKk5&#10;RxQUaVfuwCNXkFHufVOSa3/NrFKDosKvBqRsjsUzK1hayU+Ni638Eol8Hq3wND6XrmEea6ulyiWZ&#10;rsMtBXovaaw8LhUya2S5AiIAGPn735EYGUHz5ZdPZdMTBBz73/+FEI+j/qyzKCBKI5eNUkBkJ2yi&#10;gGyV/Uomtw5hsps5nSNCiFr2voPY0K5Q8X2S5AoEBUT62hjkbBFQyOOLrH4cepIzM26NckgmtZ+X&#10;ZnHqPfkCItnhn/4UztpatK5bB/9JJ8Hd3IzGD3wAydFRDPzlL+zmFRsQyWVj93FE7U4ps+HWKGe7&#10;Vh29yOdoT5yjMVYGKXerR66/n+u1cjHjPpHsqPucBaR3n/vrWBWOxR05u4Dk6yqiRxepQltEWp1A&#10;q6Ow92qxpcAbYjHnBDm68OQrE7XdzdhuYNDQFSzfPqSTM3gp/T011B5PqbDHofacdUxOYtzqnJ7c&#10;xO/j4HSoPy/9HIe/Op2qA6J0jatXo3b5cvBuNyZefRVHf/1rdpOKDIjksoGKrJlavvt6K7b7XAOP&#10;1Jw6Wiv6ldR9Lr11SC3qPleYcmV4U5PNrVz7pkTN/ppVpXafo6DIAtKDoocGa4A8N/ZcFYBslXY1&#10;zFbRNRJbidZCKejMVSbQcG6V9kttBT/fPigpNFW72uMpFfa8qTln8jFkqzA6HYBDQ2CUdHB4Pwq8&#10;Q/I8OJ6HmMi8SVViQCSXDVuu2RTy3ddLMUGRUhppLSohKMqXTCEXCoqKU8r5eLS2uJRy35Ro3V+z&#10;qdSgqPCrASk5PbrOFdLvfo1fStttpkqu0dZWS8dcSIuYPC7HDuQU35ubzTlZrVG6AwIursrdVSmR&#10;lG58apbqhFh4QARpPJFSQLRhovK6OsoTJ3cNqwuIrIjSSKvTmZaOPNvvlBiHvc4ZuWjFvr/UC7Em&#10;bbVjUlb9ieIi5zV+ET3qAvWU7kCZgyGeB7jy3ezWVhc2D1FPrPAuhmazMSjNd9MdkLor2bUCLnfH&#10;2twsYFCQxiToURlNH/itJzkokMeA2blskPZwpmdyTjW7to5NtXzQuJhsKJkCIcQIFBRZSLFZ5zrc&#10;oqaKhPREll1rMI5D1eLFmPWxj2H+7bdj4Ve+ghO+9CXM6+pC0yWXwD1zJvsOw3W4p7qRqdUTkyZ2&#10;tYP0J/PS/0uBol2OTxo/JaQmUF3Vz2NPnN2qMEYGRPJvuScmTXQKG5YN0oIhTJaNXVuHwLR8UEVf&#10;GSVTIIQYhYIii9Cj61yHW30igXIERK5AAHOvvx5zb7gBtStWwN3cDEd1NZx1dfC2tiJw/vlou+UW&#10;1J11FvtWw2kNjDYGuZKfP711uDOfzG8MShXwjUEuVVm1aotY+v6nHxcmE4IUqxQBUTo7lQ0qLBii&#10;VNvqyF0K6RwRQoxAiRYsoD7hwa6QG7vCU4PZcg0WVhpULHetUTOeaE2ZBsnPv/12uJubAQCJsTGE&#10;3ngD8cFBOKqr4T/xRLiamgAAYiKB3h/8AJHeXuYTjKd2YDeYhAtKZZJO7TlX+vtqkgYgy/ciGzkA&#10;3BhUroDLOtwilrmkboZWs2GCw4641NKSTo/B06UOiJRYuWyQ5bteKC3ffb3lS7Qgf09yTTJaKLsk&#10;WigmmUIulGiBEGWVmmiBgiIL0CMoUsqIlo38dLbU6s48EzMvuwxDf/0rhp95BkJa6mLO7casj34U&#10;NaefDgAY/8c/8PavfpX27tJRexNND0SVyiSdWYIiqSuZ+qxe2ag9nlJhjyfXOSu2omOGgIhMp+a7&#10;b5RsQZFRFf10dgiKis3AlwsFRYQoo6DIRigoyqwA5KoEpit3Zda3cCHCe/eyqwEAjpoanPDFL4Jz&#10;uxEfHMT+b3yD3aQk2Ap2LvJ5VyqTdGrPu9LfVlu26fug5KL6IC6qD6H7aD3ejKioSeUgf5ZZPDZS&#10;hcdG/Kn/Xz//ONYdkFoeWUt8USypUnfxZtU5hILfm4seZUIkSr8/IykFRUZW9NNZOSgqZn4mtSgo&#10;IkRZpQZFhV8NSEkVk3lOSrDArlWmpmJupGwBEQAkx8cRHxoCADiqqsA5iks8USgt56gnJp1/M1vs&#10;jeM/Zo1gsTeOdQeaqPJdIAqISD6Uals9SqZACCk1CoosopjMc8tcmeMmLInjwDml4FCIxyEK5q9R&#10;9MQ4LDNJfTbEZ6ZUu6g+iK5ZI3hsxI/vHq1nXyYqUUBkDUq/gVKhrGnaUNBICCk16j5nAfUJDx4a&#10;rJm2LlcXELarlpyBiu12xVLbhatcPC0taLv5ZoDjMLFrF478/OfsJiWj1I1NiXzuXxpoTK1TKju1&#10;517p76rtPpdOnpMHkxO06k3t8ZQKe95ynTOtXWJoDBHJZXOzkKrclzoYsnL3uVKg7nOEKKPuc8S2&#10;OtwidpTvAak+OA6NH/iANJGrKGLkuefYLUxpR9x83efkZAobg1KqbVI4CoiIGtQ6RAgh5kc1ogrQ&#10;4bZ+97kZF1wA/ymnAADGX3kFobfeYjcxpZ6YueYr6g5Ic9dQpbt4RgVE94xR2dgNdQMjhBDzWu5z&#10;4oVFAQqKiPnVr1wptRIBiA8M4Njvf89uQvJQmoiVFM6ogGhrlMOJLmM+mxBCCCHTXTvDi/UtNVjX&#10;N05BETG3us5ONH3kIwDPIzkxgb6f/QzJYJDdjOSQ3jrEjkci2hkZEMktCis9wJVVIloLz69CCCGE&#10;kCyW+5xY31KD5T4XznprGNvDCQqKiHnVnXUWZl52GTieRzIUQt/PfoZYfz+7GcmCWof0V4qASNbq&#10;BK70i7iySv+/R0ila6DaDyEVS24demAojHV946n1dFmwiCW+6LSl0yOld1Va2O0wmSUn39JqTLKP&#10;gtS+4x2pgEgIh3HkZz9D5OBBdjOSxRq/lEyBWof0U8qAKF2rE7illlqNCNFLp0dMTQxLCKkcSq1D&#10;6SgosoglVbFpy0qP1MVGaWG3w2R3nHxLq8McN4mqRYvQfMUV4BwOCJEIjvz85wjv389uRhRImeUE&#10;dLilVLPUOpSpkGyA5QqI0lGrESHFSf8dUzZAQirPVbXOjNahdBQUEVNxVFdj1sc/Ds7lgphM4uhD&#10;D1km01y5ya1DlGo7O3l8lRZmCIhkrU5prBEh+TTwUDVHUaWQf8eUHp2QynVbfySjdSgd1ZyIqTR+&#10;4ANw1tUBAAb//GdMvPoquwlRQK1DubHjq9QyU0Ako8CI5GPU99aq2p1SF/FifneEEPtTXzsgxGDO&#10;QAC173gHACBy4ACGnnmG3YRkQa1DuXW4pQlRtY6vMmLcgR4Vs1YnVXqJMgqIpuv0iGhwAI+Gi//d&#10;EULsjWpRxDSqTz0VnEvq7xF680342trgW7Ag50Ik1DqU24YJ7ROiNvD6Z6jSIyAiJJtCA6I9CW2/&#10;DSto4IHVPhGDSRo/RAhRR+dbPiGF87a2pv49473vReu//3vOZeZHPjLt/YToQc7ypncrkd4BkZxE&#10;hRAUExDF2TXWl95dzo4BHyHEGBQUEdPgPR5AFNUvhBhATk2vZyuR3gERIekKDYgGBfu1ElF3OUJI&#10;oXS87RNSnCMbNmDPLbeoXg7ecw/7EYSYjlEBUW/2BDqkghQTENmpWxl1lyOEFIuCIkIIMYhRARFo&#10;nhVCAVEKdZezPo+bU1z8Pg511XzRi9+X+dnyQoiMgiJCCDGAkQERAPQm2TXEbJbw0oCdRDyiuCQT&#10;MQjJBERR+xeFAiIJdZezhnyBjtfNKS5Ohz7fVacj87Plhd0XNoAilYOCIkII0ZnRAdEmjanFSWnE&#10;oyHEoyGExwdxcmIU329y4Plg9kwGoihAEBJIJmLTgqR8KCCi7nJmlR5MZAt69Ap0jMIGUOnHQcGS&#10;vVFQRAjJS578lKhjdEBErUTmIgdCiVgYiVgYy31OrG+pwfPBOAaS6r8McpAkB0jZWpAqPSCi7nLm&#10;4HRIQVB6y096MKFFIikiEstcgmEBoxPFL8GwkPHZkZiIRFLbb0kpWJJblpyTmUuJdVFQRAjJqTsg&#10;YI1fRNewtpsc0R8FROaSHgzJCg2IWKIoIJmIIZmITVtf6QERdZcrH7YFyO+TgiA1LT9s0JMZtIiI&#10;xjKXhE7Xu0QSGZ8djYkIhjP3RWvQJLcs+X2ZLUrEWrg7Tl2Rv8Qtpq46M9YbnbDu1bM+kTkhyYgz&#10;yq5KSd9+xBnFap+IR8P5f5ztThHt0typJI8NExw2quzCtLlZwLoDTan/3+0bnPY6AKzxi1hbnf+n&#10;qPR3NzcLWNWf+Z3Xoi1aiypheuEv9sbRNWsEj41U4bER/7TX8rmoPoiL6kPs6rJhj2H9/OPTyiTd&#10;1Q3jAICzayLsS6o9P+5lVxXtr2NVOBa39qPIEB/HQc8Yu9pyhGQc8WgYQnJ61zi9AiIlPO/Eu6oc&#10;mlPF2yUgkrsM7onrl0Z8tU8s6trZ6RFtPV+Y0wE4Jiv8aiWSU4FMNJb/nmY1cqDjdEjBkFqRmIhk&#10;2rkxOyGZgCDk78rrcLrhcOb/ESQT0YwHPNnwvBO8Y3JuDJ09OxbGs+NTD7FYFBRZAAVF5qMUnGRj&#10;haDo5HDDtP//j1kjAIDHRvx4M6L8pRAbs38HL3JHsdqd/fVSezTmwWMx6XfBDXjKFhTVOQQsqVJ3&#10;YyDWZERABABnV7nQ6NT+O1dz7Tc7OSDSe6weBUWZ5G5gair8dg+A1NIaKMnnzcznjIKiEvv/7L15&#10;nBxVuf//qa2rl+nZJ5PMZLIvE0KSMSSQQADZUcIiYtzQIEavF8VrULiLV73q9+eCV+Mal8vXSxSu&#10;fuPGFVBEJSAhCURCMgSYbGSZTNbZZ3qv5fdH9emprq7qruqu7q7uqffrVa9kautTp6pOnc95nvM8&#10;LU11OD8wol1tC6UWRcW8FriiyJHoiRMj7BRFf65pxleODKats1MUmbEOyc0xyM3ZG7e1goC1Qu4G&#10;tVQ8wbJ4gp1oZH8UjZZcFBFB9GrYgxHR2v3KZSUyI2JLSbby6D3/WjoYYF0g9/tglpamOswbV8p0&#10;MJF/xzrbPJ9ikq8gsltEFINc30/iLljIfTOiGKIo1/U4DWINMtOhJ535SrJ4qCnVvSlVnRbzekot&#10;ilYuXYjd3QeAySqKikmpRVGxcUWR8yiXKNL7XbtEEXF52zhEYW9c/9qa6hg01xt3zgmVIIruiHIY&#10;GMn8Cn26VrkPa32574cR2vetkJHuHTFj96cuj4xNDbLuc1EOjMqjtkTqPf9q7BZEdrlduYKotDTR&#10;wAJOeQ6Mnv9CKYYoqgTMusUV0mF3mcCKSHKKm12pRZGacoqi/FsDFxeXqqDLI+NTU4cx35vAPcda&#10;DAURAFOCqFIo1bUUIoiQpUO4PqAIkI1DzhBEdpTHbkG0mpexgCs8SpkriEqPImQpw+ffxTokUhwJ&#10;kKAHCYigDn5Q7g56pUNc5UhQh2wBHEjABhLRzqW0uJaiCqCiLUUUBb6tDd72dtB+P6R4HIn+fkR7&#10;eyFFjNV6XtA02JoaMIEAKJaFnEhAGB2FGLZ/wr92JDwbTrYUkd/ddKY+5eakVz5YsBKhQixFH/N6&#10;0T8sZliL7LQUFSqIAOCbo+n3u8sjY31SOGwc0r/vZHup6PLI6PIoz6ceLYIv9f/zrPF738ECHYw9&#10;ZSdt2UHjNEGmkGWpLIKomaEnrSAqFZPBUkTCZmezUDjFOjEZMWO1E8TSi9PJailyRVEFUKmiyL9g&#10;AVrWrgXf3g5Q6b8vRSIYeeklDDz9dEocNV13HRqvuw4A0PuDHyB6/HjaMQBAsSzm/sd/gPJ4cPrR&#10;RzG+bx8AILBoEVrf/W6wNTUAPXH/ZVFE/OxZjL3yCkZ27rRNIOmJEyOcKIq0HWsz7k2uKDIPed/W&#10;+goTRFrXOeKeZuTiaPY5cqlOCnnWJiPVLIr4HLmCXCHkPMwIpGgylHixmayiKP/WwMUlCw1XXon2&#10;j34U/PTpAEUhMTCA8MGDiJ44ASkeB+3zIfiWt0BWd5xpGhTLgmJZtNx0U4aQSpHcTw3FMGBrawGa&#10;hiwIkKJRyIkEKIYB39aG5ptuwszPfAbeWbPSjpuMkI71lhBlaGlwsY9COqknVS5f6nxRriBy0eIK&#10;IheWQSqRql7HWu0aV2rLg0tuiJtdNhc7kjQ24HOTxRYDt0fkYjs1y5ah5eabQdE0hOFh9P3kJzj6&#10;la/g5I9+hBPf/jbe/NKXcP5//xeju3dDTuj7tvjmzUNg0SLtalOc/OEPceTzn8eRL3wBx7/5TQw9&#10;+yzkeBxsfT3aP/IR8G1t2kMmDbk61tnQWlSqAadfU6+oiNhtrRL2xhURa3TfXEE0eSlWGHCXykA9&#10;V0jPTU47R8jF+WjnIGlhGXfukZ0s97HYNa/BFUUu9kJ7vZhy220ATUMcG0PvD36AUE8PIE+81FI4&#10;jKHnnkP/H/+YdiyBuLg133QTKMb6UIgsiilrUayvD+d//3uc/MlPIEWjYHw+tL773WkudpMBsx3r&#10;XPQPO1tEWMHytVAUuJYW+ObOhW/mTDAB/ZDldtErmA9eUOo5RC7OgQgiSczt6uJSXfBJq4FXZ86Q&#10;IMoIRaSUVcilciHWo1BEyrAesUl3u7oa2hVHebKh0YvN7UHc0zfmiiIXe6lduRJsXR0AoP/JJ5EY&#10;0J+fAgCQ9Ec2Qz09EEMh8NOmoXbFCu3mvIi8+WZKhHk7OlCTpxWqElFbh7J1rM0wMCJaFxMOxYqV&#10;yDtzJmbedx9mffrTmHbnnWi7+27M+dznMPU97wHtzcxJVChNtBKFrcujzHnIV8S6VDdqC1G5AkK4&#10;lB61GNKitgq57nHVhSAiq/XIFUfWWO5jsbk9iOU+DqsOD2FPRHBFkYu91C5fDgAQhocxumePdrNp&#10;hp59FgDQeN11oDwe7ea8GH3ppZQVKnjRRdrNVYdd1iEtAyMiDhyPo39YEUh6SzjqrM5ZOCqlynbg&#10;uLnJngQmGETbhz6EkRdfxJEvfhFvfvnLePNLX8Lxb30LtN+Plttu0x5SECRi3f8Zced8uRij5zLn&#10;WovM01SBr5YZMeRahSYH6rlHWlxxlBtiHXpoMIJ7+pSE7XDnFFUOr4Y9acuOmBKZSm/R7odkFKtc&#10;S69Y2AvE+P1KpDkA4QMH0oMoWGT4hRcgjIyAa2xE3cUXazfnhRSLIXL0KADAN2uWcSCHKsCs21Uh&#10;DIwokdv0lnA0s6EuJ+GonCqbVWoWLUL44EEMb9+uREqUJCWq4blzOPvLXyKwcKH2kLxZzcvwUdbn&#10;fBXrHrvYh2/pUjTeeWdq8S1dqt3FNHqCCElrkSuMckPyV1UKRmLIdZFzyeZa54qjTPSsQ2pcUVQh&#10;vBrh05adMSWpnd6i3Q/JyES5lt4Cv6VcU1MqKlzkxAntZktI0WjKWtTw1reC4uyJFR4/cwYAwNbW&#10;Fn1OSDlQIstJZXe76vI49wNttWxMIIDYqVPa1UBy/psUt2Z50qOJVsIDPx7O36pnlCPIpXz4li5F&#10;+4MPYt5TT6H9wQfTRJF6vRWB1BMTdAWRS27IezYgGidFdhK5xJDrIudCIK51rjjKzntq2QzrkBpX&#10;FLnYBhMMpv4vjIykbcuHkV27UtYi4pZXKOLoqPIfmgbjm0goWQ0Q61CxQ22THEebGiRsa9Vfuuzx&#10;eLSNu2oUV8JtrRI2NVgTRbIgoOHyyzHzvvt0F8bv1x5iiiZayQ22mlcWaMppdXGjzzkLInyI4JHG&#10;9iLRtyW1SGN7AZVwarzzTs0ZMukXJPTEsveCzeQWmYyQd21njMJBVah7J+KKIZd8ccVRdh44G82w&#10;Dqlxk7dWAPUCj/8ZmBAcyJJgE0BGIs5tJpN7FprnpGbJErR96EMAgJM/+hHCBw9qdwGSFiVfMl9Q&#10;5OhRJAYHAQBNN9yAphtuwOiePTjzyCNA0krUcsstiJ85g+P/+Z8ATWPul74E2uvFqS1bUslbay68&#10;EG133w0AOPHtbyNqYKmqW70are96FwDg2IMPpixHVtFLomrEthIkb92bNFbkK4a0z4wepIx748De&#10;OIV9CeVfLWavpZTsjQNdnglrCimfXn1qk7d6pkyBZ8qUtH20jO/fn/a3OnmrNnGyNkny3nj+902N&#10;2Xon908P9f01S5dHTolgI2tVizAxAHGeNU6cR+hggQ5mop4O6kfutx0rgqKTN04uqBZDib4tEE5t&#10;0e6Sgm1bD659PQAg0t2Nvgce0O6S4rFR46TdaljO/uAflQwZdNBah5yWvFXJM5RZHkFUQmm7QsjF&#10;KiyjiGxtdEIASeGkXavgJm91cSkQ9RwibXJVNVxjI6a+//2Y+v73g2ua6IzrMfLiixBDIXimToXf&#10;hrkbtNoNTzRoDSqQYlqH1gcU6wUAXHWWxsYhGltCxnNerLqnlYIuD1Lzq4gIIp2hba1KdD4jpEgE&#10;iaGhrIsZSACFsDwhHjYOFe++GbE3PlEPZNmXUATRw+NKebTbsy0bh+jkHCjl3u9LKM+jenlyOJBa&#10;tNv0liciQBOjJL59IqKM7Jdi6YmJppZ+wfh5Uc8XivVszCqIAEA4tQWxno2Aat6REc2MuWfFnVek&#10;UCnuciTpqlYQuZYhl0LJZjkieY7cJLATmGthXSoa0lkpNmIolPo/W1ubti1fpEgEIzt3AgAarrhC&#10;u9kyTLJcsiRBjBiPFthFl0cZeS82RgKlEEj0OiQFxBaTljGnuc4hacHQq6MtISpNHOm9J/5FizDt&#10;zjt1l7a77sKMjUqHNhtEED0eVsrQ5bEeTKFY2BGUQx3hcFODEko8X0h5/hpV5jqWCitCopPX70Wo&#10;RU2sZyOkMcWSnQtpbF9KGGULwmD0uy6ZkGAKTneXUxKvZiZdjSaTd7piyMUOiDjSRqsjSWAns0ud&#10;GlcUTQL2xikssydOQVYSg4OQk9YXb0eHdnPeDL/wAqR4HL758+FpbdVutgTf1gYk5xapRVyxWMYV&#10;R7CUgvUBxXJgpaNcSGe4nGwJUXh4nNK1GI2+9BKOff3rqeXkD3+IsT17AFlG5MgR9H7nO9pDMljA&#10;KeJYcU/LP5iCnRQjKMeWEIWNQ/kJI215nkgKSCfSzOp/OokgUuYMmRNEBGlsHxJ9ilXJyFpk9Lta&#10;zLi9VCtkAAJJd7kBh3rOs4zi6q+dN+SG1nYpJkahvMl8o8luNTLXwrpMCqx0fvUQx8cRP3sWAOBf&#10;sAAUY8/bJYyMYOyVV0DRNOpWrtRuNg3t803MZTp2DJDz/+gUWldOh4gDM9eptiiVQnwXC3KtC1j9&#10;54KtrUXLbbeh4957QXEcTv74xzjzy18i2tur3TWNBayMJjrdhc8JFCsohyL6rAsjbXl6HTpCns2F&#10;jVh4crnMGUGOM7IUIcfvT3ZIMIWDidJaGa2Qy1XOFUMupSAWd13q9HBb1wphCpd/D2FfonQj+OPd&#10;3UAymELNkiXazXkz/PzzgCQVlHS1fvVq0F5lAvLo7t3azUWBzLGoNO6qUTqoudjUoMzH2TiUe99K&#10;YEuISguCAAC014umG25Ax733QgqHceLb30b/H/5gOsLiAk5xYbXLGmMXxSyPWhiZpZjlsZNmVr+M&#10;6ihzhaCOSqeH0e9PdlbzMpoYZQ6aU61DRq5y7rwhl3Kgnm+khmUoBGs88HkreJQzT1xRVCG0svm7&#10;Q+yNU6bneRhFjzLLyIsvQopGAQAtt9wCtr5eu0texE6dQvjwYSW3UB5JV/3z5qHxuusAANHjxxE6&#10;cEC7i2ms1FGXp/Lc58g8qGzlJtYhp7iC2cXeuBIwQJ3tvvaii9Bw5ZWAJKH2oosw45OfxOx//deJ&#10;5V/+RX2KDOyKLldp2PFMFJo7rZQQESOOWnOb00KONxJFLulUQjAFYh0ycpVzxZBLORFEJUKz1qXO&#10;7+NQG+TBmXTbrQYmz5VOcvbGJ1yismHGOpANYWQEA08/DQBg6+sx4957EbjggjRXumyR6bIx9Le/&#10;AQBoPnv4R8rjAe31gqmpgXfmTEy57Ta0f+QjoHkeYiiEM7/8JSDlP5Roto7WB0oTZMFucs2DUluH&#10;zNZFJbE3TqGJnnhXhl94AYf/7d9w9Ktf1V++9rW047Vkq0uX7DjVhc7FGZAcX04OpqBnHXJd5Vyc&#10;iJ5LHccyqA16J43VyBVFkwTFWmSuAbZiCdFj6LnnFHc3AGxDA9o3bMCcL3wBMz/zGcz6139N5ROy&#10;SvjAASTOn9euzqDjH/8Rc7/0Jcz9j//AjH/6J9RfcQUojkOivx8nf/zj1LynfLBSN4rFxfz+TsHI&#10;5a9arUNa9iWUcNAEpqZGmYuWtFDSfj8arrgitdRfdtnEzjro1aWLi0v+qIMpONldzsg65LrKuTgV&#10;4lIX0SSJJlajascVRZOELSHzLnRbQooLUd7IMs797nc48+ijiJ87ByQ7lnxbGzwtLaAYBrIgIHr8&#10;OISxsYnDRBFyImGYP0gWRYzs2gU5kVD2UyHF40j09yu5kihKsUbRNKRYDJGjR3Hut7/F8W9+E7GT&#10;J9OOs8LeuHkrEZKuc1b2dwp6Ln9GYZvXB+S0xazwLjVdHqV8ZlAsRRN/1118MWpXrABkGRTDgPH5&#10;4J01K7U03XCD+vAMtHWpBylfIYvZui/lb6mZ701g86zcgxqlhLhe2UEkOZ+SqV2m3WQJcjw5X7mx&#10;s47sgAgipwdTUCJ5udYhl8okGhUxOhZFQqXeOZZBU4O/qt3pqH9fvLLq3tC6mswbNjLu0KEkE9QL&#10;ijr/n4Fgat0bvgHVHuksikwkRFXvt6lBGeU321FXwuNq11qEpuFtawM3ZQpojwdyIgFhZASxM2cg&#10;jo9r93YsVueFkI4jOcbonhDWB2TcVZP7VdQLkb2tVSooKzs05ds863zqfGoxoXf9JOqcbdA0KIYB&#10;P20aoidPFuTmqIc6J1G2OlNf19T3vhfhAwcwumdP2j6Ejk98Ar3f/37auiciyj1a61PCS+fC7P23&#10;AsWyoHke/LRpCL/5pq11qfcc6kHq+cd1iuntyeEAfk+NanczZDUv49IiDU4SS8PBhGJpMJvBvZmh&#10;sSag70oy76mnAACR3VdrN5nGt/IZAMDhG2/UbgIAbA8l0C/mvpcspwSVKQRtHZUbu8tj9v00Qu/5&#10;VCJ3ZVqHXDHkUkmo20Ofl4Pfl97mJQQRo2MxMKwHDJu7kRaFGETB3Gg7TbOgmfymWeTib6MR/G3M&#10;OEdl/q2BS8kpJAIdLLrQIdkJLshiBACShOjJkxjbswcju3Zh9OWXET58uKoFESrYdU7N+qR1qBhh&#10;m43gGhsx5dZbUX/ZZaDo0vxmLoShIfhmz9auBpJh3rmmCUHpJHzz5qHl5pvBNjTYFh4/H7a1SjgU&#10;5fDtM/U4FNUXE6VEOzHfauc6myAh1h22bb12kynIcdmsRNl+n0BRhb07hdaR3TitPHqQYAqudcil&#10;2ohEE7pWIyUIQ/m+LcWgsJbTpaQUEoEOFl3oCBuHaEvzaKqNh8fzEwSV6jpHsDuppxWGkvPRnMLI&#10;iy8isGQJWm69FZ7WVtAeDxi/H75589D+4Q8j1tenPcQR1K9ahdG//x2RN98sKCeXHmZd8JAcVACA&#10;m+pDuKk+lLFPtuUar5J7xq6FTMwnnWr1tk6eMb0YMfjIIwAArn096KA1Nzo6uAxcuyKKyHm09Avm&#10;1EAhomg1L2MB55zgBeS+OaU8eiiCSM9dzp075FIdJAQJo2OxDGEU8FFgVIGJKh3Xfa4CIO5zULnQ&#10;6blgEbK5aq3XuHVZYX0RXHyciln3ID303BSz3RNYqFu9cuVyBTMDKd98bwIbpw5j4xBlSgzZ7T5H&#10;sSxonw8ta9fi7K9+pcwRs5F83OcAwNPaipZbb4V/zhwl4AJFQYpGMfbKK+h/6ilIkXRzvBPc56Z/&#10;7GMY3bMHNYsX49zvfgdheFi7i0sRaLzzTjTeeScAINazEdJY7hDddHAZ+M5NQFIQGYmiYrrOTczV&#10;gSPERxMNLOCUd6JYc4fMvp9GrOZlXFef6S6nRPBKW+XiUlFkcyfmWBq1wfQ2RpQohGPG71KluM+5&#10;oqgCUIuiv4z6cS7B6HasCbk64HqddquQUeBqo5A6QRbRmeuemO0UF1MUfWqq0mle4E2YPp9WPBSK&#10;U0WRVZ6IUNgRA75Sb67TZfb+W2Ha+9+Ps7/5DeovuwyRY8cQOXJEu4tLkWh/8MFUnqFE3xYIp7Zo&#10;d0nBtq1PWYgi3d3oe+AB7S4pHhuNaVfpYlUULWBlLOCc45pGBFqxy1OoKLqphcYlSeGGpHUoFnet&#10;Qy6VTzZRhKQw8vm4NPe5bMLIFUVlpJpF0athD16N8Loda0KuDniXZyKSmBlrgIs5stVrrntitlNc&#10;DFFEyv3ksB9PDgfSAi3kolDxoMXT0oL6NWvAT5+OwT//GaGeHu0uBVEqUfTDMQpbw1TO3yGYvf9W&#10;mPKOd0CKRuFpacGZX/0qw5rlUlzUFiMAkMb2piV2ZWqXgQ52pf7OZiGCBSuRlQ5FKawxVrE7mEI2&#10;8hVFfi+FjlZlftz7k5FQibuci0s1kEsUEfTmFYVjNEQpvT2pFFFkvTVwKStL/OYeqmzsjVN4eJyq&#10;WmtPuVgfkPHweKYgcjIkEeumM/V4cjig3Vxy4ufP49zvfofe733PdkFUSpzQwTz3u9+h/49/xKmf&#10;/cwVRGVg8JFH0PfAA6mgCXSwC1y7YhVS5hwpgohYh7IJon5BMiWIrEDm6jgltLU69HexLUSFoBZE&#10;hFBEcgWRy6QkFJEzrEN+XnLsPKMdOYztriiqQAqNQgeVm5grjOyB1KPWilMqrEQVhE4iVidEBSsV&#10;VusqH3oLf0VdqgAieA7feGNK+JBFvT5btDkA2B42nwE41wgrcU1rYpyT+FQdTMEJAs2IpjomQxA9&#10;MqIkvHRxmazouc35eQke1gGNi4re3IYvVxRVIkt8OaSuSTYO0birJr9EjC4TENcn7TyiUrFxiMKm&#10;BvP3cb1BItZyQHu9YIIT+bfshqmpAe2dmF+hdnGsKmga3pkzEejsBO31gq2tBVtfD4plwQQCyt+1&#10;tfB2dMDb0QG2tlZ7BpciE+nuThNFuYQQYXvIvCBi2OzhRZ2Y+NRpAs2IjlYWzfUTbkLhqITeswkc&#10;DMnYWuZ21MWl3BBhpHab4zkZft45L7WZNq88vTiXgmjlRHQYR4W1BOlQuxYj6ygd7InQ1eVCsfbk&#10;Fkba8trl5se3tcE3axa4hgZ4WlvTtlEcl+qoU2zmCLZ/4ULUrVwJAAguX47gsmXwzpgBT2srmm+6&#10;CU3XXw8AYOvqEFy2TPcctStWoGbpUnhaW+FfsABN11+P2uQ56y+9FP5581L7Gs35qnQYrxe+mTPB&#10;NTai+aab4JkyBbUrVoBiWfhmzUJg8WJwU6agduVK8B0doP1+7SlcHIjZeURIhuHOFopbHWrbCeJD&#10;m3vIyXS0svB7J+pWEUQCwlGlve0Vc7vluLhUO3rCiKGdIYy2hqisHhzLfSx2zWtwAy1UAupAC4RX&#10;EcPWsP6HJNekfj02NSj1Uy5rR6VBrEN6gQ/0yHVPzE60z/Z72QI9TFizMrdBUz6rgRZqV6wA39aG&#10;0OuvK51tSQLf3o7YqVMQQyE0XH45YqdPY2zfPsTPnk07fso73oHBbdsgDA9jyq23YvC559B49dWI&#10;nzmD2OnTSAwPQxgaQuO114KtqVHCX0ejaedoufVWDD33HKRoFDWLFyN85Agar7oK5373O7D19Wi8&#10;+mqc++1vgeQggN71ayk00ILZgA4Es/ffCIplQXs84JqaUHfJJTj/xBNoveMOnP31r9F49dUY3bMH&#10;npYWMH4/xvfvhxSL2R7Zz8U++gXJksscklYiPVHktFDbKHEwhWyYCbRgJIiyQa7PxaVSERNxiEJu&#10;pc/xAXDezPnIdX4RXm7i5RYECb2nRtL2MYJheTBcdqu3lkszu8lA0mVuZ2xCECViYQjx9Dm2Gxq9&#10;2NDowz19Y64oqgT0RNEwG8OOmP4IW64OuB5+L4V/bKKwVhBMdxwnK5saJPi9NLYKNHaOyanRwmzk&#10;uidmO8XZRBF0hFFXMskmcgjeQkURZBlcUxNiZ84guHQpxvfvh3/BApz//e/RfOONGHz2WUjRKLjG&#10;RninT8fISy8BAJquvx4jL70EYXgYbXfdhVhfH8RoFOPd3ai/7DJI8TgG//IXRdy89a0pUVR38cWI&#10;9vUh1teHaXfeidiZM4gcPgyuqQlcSwsomkb/H/4Atr4etStXYvDPfwZUYiUXlSiKvNOnI9jVhcTI&#10;CIaffx6td9yB8088gSm33oozW7eCnzYN/vnz4Zs1C+cffxzxc+e0p3GxgX5BQjOb+54bYcU6RKAo&#10;Wtd1zinig+C0aHfZRJFeQIXeswlT7b2LS6WjJx704AP18AbqtasBAF5OwrSG9MGdw0cHMB7KHjCM&#10;9fjA8cXxZlBf13Ifiw2NPgDAPX1jgBuSuzIwEkUA8M3RzA9Lrg64FvVI2AJJwn3xOPbGFbesbB3w&#10;ycT6ZP6hLg/wBMviCZUbl5mRw1z3xGynOJcogkoYlYraFSsQP3sWgcWLETt1CoFFizC6ezdA04id&#10;PJkmirRWnuabbsLwCy9MWIr+9jdAliFFo6C9XtStXImBP/85QxSp0bMU1V92GfqffBJsfT3qV69G&#10;/x//CJRJFJkZZDB7/42gWDblWjj1fe/D6Z/9DLUXXQSKZcHW1WHg6adT+/nnzQNbV4fhF17QnMU8&#10;pH3IBbGmtgjKhwcAzrPpH1pJTEASs1tFaIYDzSgdVPIePjye+/cvLXDEXpYlyHLuZ6GTV+peLWia&#10;GRqdPGNKIPULEnpiomUxRNDmJXKidcipuZD02gRXELlMduwQRchTGJVCFKmtQ3siE/03VxRVANlE&#10;Ua+ADDe6XB1wNXqNPwA0DiawQJJSHbWHxynsS5jrCFULaiFEOoG/Emnd+sr1wcx1T8x2is2Ionwo&#10;xFLEt7VBDIXA1tdDikbB1teD5nmIo6OInjwJ35w5oHkesb4+JAYH045vueUWjOzejfjp0wh0diJy&#10;7BiQzFfEBAJgamow+ve/I3DBBco5Tp9G/MyZtHOQ42RBgGfKFHBNTaBoGmP79sEzbRrqVqzA+ccf&#10;B8okimDCbc/s/TeCnz4dwQsvBGgajN+Pc489BiYYxPR/+Aec3boV0RMn4J87F3wy0MLA008j1ten&#10;PY1pzD6HxFKmff4TsTAAmProqvloSxB317E565PQwSgd347MqWimEYV4VmG0xq+0B3qihmE9YFge&#10;jZSEJp0QtQMShUGZtpTDQ4vWbc5p4gMqi5UTrEMgwR1o/fdS75uYq313cak27BJFyEMYFVMULaET&#10;qW8tsQ6pcUVRBZBNFEFnApm2A5KNpjomLaIOoX9YxMDIxEn1BEI1iaQuj4xlye+g9jrVnT+z9aUl&#10;1z0x2yk22xm1SiGiqBA8U6ciMH8+hp5/XrvJFuovvxzhAwdSrmKlui6tpchorheSz5vyfmm3OBez&#10;z6GeKNojHEzbxwx6bg6w8PFc57dfGDUzNNYEOPTEBPTE9N99Iopyka8oUgsip7mmwYEWK1IeGAxU&#10;uILIxUXBTlEEACzC6JiS3ncyEkZm2/V82NYqZViH1LiiqALIJYqgcaPL1QFXk08nnwgIIh6qAbU7&#10;UDaxl099wcQ9qQRRVGq3vFKg1zGCzaLoqrN02lwvJKPgVRt6dbmtVcKVp0Qsjk9NrbMqiozcHNTw&#10;/tqUe50RdgqjTp5BJ8/mnP9TTFGkFkROtA45rUykPDB4Vl1B5OIygd2iKBoaBocw5s2e6GvAQBgV&#10;UxTlui5XFFUAZkSR2o0uVwdcTb6d/MlKvvWV6544SRR9tO08toTSOw0kOqF2fSVjFITCDssNEUWb&#10;GqRUnalF5cPjyt/IEQCjlBjVhxnUok/9fGxrlbDq8BCWswtS68yKIiPrkBE0w4HjfVnFUaHCqF6K&#10;o5NX3n8z0eGKJYqIIHKqdchJZSLlaUo+0tpnFK4gcnHJIJd4IFgRRbHQMGoCnpzCyBVFNjMZRRFU&#10;wihXB1xNvp38yUq+9ZXrnjhJFF3c3A8kBVAhHeVKQSv4yPWauR9GEFFEzkXqshotRC4ulYIriFxc&#10;zJFLPBCsiiIAOYWRK4psZrKKIiSF0asDzam/9TrgavLt5E9W8q2vShJFfF0/1gdkbAllnwtTTagt&#10;HeprzxciioionCx1SeqRuLrtmteQt6WoEGiGA++v1a62hchY5vtrRD4dhlyYcRV0MYcriFxc9Mkl&#10;Hgj5tnHZhFE5RVGmenCpaDpY4JpaJbKTi0s+KK5eilB7eLy6O/GEvXEKD48rgkgJsmHPNU+2unxx&#10;eAz39I1hc3sQGxrTw0SXEklMIBYe1a62BdYzEV68HLiCyB5cQeTiUj7GQ3EcPpo+wDRvdhNqAgX4&#10;rduAK4qqkFZOdIWRS0Eoc14Ut6/JguLiZi7/jRUmS13GwqOQxAT2RAQ8NBjBhkYfHho0HpErNsUU&#10;RuXCFUT24AqiykESE0jEwkjEwoiMDSAyNoD3c6GcC9mXHJsrF5pL6TEWRpneUaXCFUVViiuMXArh&#10;rhoZe+MTc2ImA+sDyjWbcWO0wmSoSyKIoAqQQIRROak2YUQzBUSJcEnhCiLnQt7ZyNgAFgkj+IA3&#10;ju+2sNg+w4td8xqwa16D9hBdyL7bZ3jx3RYWH/DGsUgYSQklVyQ5Az1hNKu9fN8NVxRVMa2ciHX+&#10;ym/oP+q7WbvKpYh0eZRO/JYQhbtqJgItVDNkTpcSbEGpAzuYDHWp7mBsaPRic3sQ9/SN4aHBqHbX&#10;rChiypuxLPcVJgSqTRi5FEZHa/rz5AoiZ0AsQR/wxvH9qYoAIoMqeyIJrDo8lFoeGozmXNT774mQ&#10;9smHXfMaUiJJPZjjUj70hJH2PS0VriiqcjpY4NO1ciphnYtLLpZxylyYvXEqLd9ONXbo1wfkVE6i&#10;q87SqesmiXwLRV2XG4dIBDrJNtFVbiQxASEewXIfi83tQSz3cVnzCWkhx+2a15Cch+TLWNTb8xVI&#10;kphwOz8u6Ghl4fdOdHtcQVReyIDFImEE321hsWteA5b7uJQIIoMrVgdYtJBz3NM3lhJJy30cdsyu&#10;waYGGYuEESRirmdNOdEKI7+XLoswckXRJOFSPpmjIzNwmotLGl0eGftU/cctoXRxtKlBEUiV2LEn&#10;0eA2NUhpYkg932dfwl5LEalLRRgpwmtTg1KGSq1HqOpyc3sQm9uD2BNJmBZEy31KB8iK0FELKLPH&#10;qHGtRZMbVxA5B0lMIDI2gMVyGN+fqiRn1gqhYqIVSBsaffhuC4tFwohrPSojThBGbkjuCsBKSG5o&#10;9tfbb0dsIqleviGmS8lHfTfjJ5HHtavLQr71VUkhuTfPOp8SQXp0eWQs45R/C0lwWg72xhVxsi+R&#10;PcIcEUz5ohaRRnVZyfUIAHsiAvZElMAKRkJILyT3htbTeYkaLXsigqmkrmrsCPWaK6SrmnzD1Rph&#10;R/knI9p22xVE5SMWHkWXR065xj00GDFsP0qJOln0Q4MRdIvcpH7XzLZzdrdxAFBbG8CcGRMpFXL1&#10;r6yQ67pcUVQB2C2KCFtDFMI1+XXyS4kriiZwgihSU6h40MI1NKBm2TJAkjD68ssQQyHtLhWBGVGk&#10;xuz9t4Jv9mzw7e0AgJGXXoIcn8gYXigPj1P40ZlB7eoM1KJovjeBjVPNfRStYNY6RfAF03NjGKG4&#10;Otp7T1xcXFxcio9RTkDHiqKWpjqcHxjRrraFUouiYl4LiiiKAGCEpzHM03iVSe/o5+rkFwsrQRXM&#10;CKWVyxZi974D2tV5U25R9OeaZnzlSO7OqFWcIor8c+dCGBuDb9Ys0H4/hp59VrtLReAEUdR0ww0I&#10;vf46pFgMwugopKh9LikPDUZMubgQUfTumtlFEUSEXMLo/3zmQ/j3//xvwGRiVyKI9D6suT6qasyO&#10;on7DH4KQiOYcNSeWIrvbNS2bGpT3Wgk8ktmxsBOz15JPmbSht8NRCb1njetXTQcDTGdlXJr5+QWA&#10;1DzdgwkKA6pmsNj9gWwYlakQCrkeUp43Igk0sxQ6eRY9MQE9MeNvZTFZuXQh+MNvAgB6YiL6ReNK&#10;6uSZVHkPJqiiRX4s5J4Vcm+ysZqXIUtSzjoCAIb1gGENXhIVohCDKBgPzK1cuhC7u5V2gKZZ0AyL&#10;gI8Cy1BYKillOJgAzubwbNwRAyIy8m6/c3+tXaqaKbKMpZKE9ycSuFYQsEQsT2NF+Enk8Ywl23qX&#10;6iJy/DiE0VHQPh+E4eJ1oicDNM/DN2cOAEAWzHUEzbLcx2VEidNbkIxIZ1YQ+ZYuReOdd6YW39Kl&#10;2l102dwe1K4yJNd8gWyCyG6WMgL+VDtiaT5WMenyKIFH1PPfyk0hZSpEEK0L6AuiJhpY65MxICpu&#10;6FY7ssXAaWUi5ekXJDw/HkMnz6CZobE9lCibIGpmaLQfO4Z+UcL2cCJnZ78nJmJ7KIFmhsalXgqi&#10;EIcsZz/GCk67Z9CUaUdUzllHxcYbk3G5KGIYQDdNI8rnliyX8oCPUixF+Vj6c/+Cy6ShVSWQbqJE&#10;N2KdS1kILFoEtq4OoZ4e7SYXC4y8+CJip06h5ZZbQPvszftA/O9zLUiGwc2Gb+lStD/4IOY99RTa&#10;H3wwTRSp1+cSSFaEkVGkqVIKom/4Q/gAH8P9oQD+e1y7tfSQwB8bh4rjopsPhZRJO0E7myVfzTq/&#10;jHUGkTZX8zIWcDJ2xigcFKyVp1g4rUykPNtDCZxPiLitljctRIrFGj+HTp5B/9SplkSZuty3Bjk0&#10;yIItwshp9wwOLBMpz26Bwgl6QqoEfLnLdikPDIi599OjbKKoGCa/clFN10KYzioP1qdr5YrOdWTG&#10;LaOS6DuT6XpXTXDNzfDPn4+BP/9Zu8nFIsLoKKK9vYifOwc2aF4wlBIifIjgkcb2ItG3JbVIY3sB&#10;lXBqvPNOzRkmWO5jDQM4ENc5giRmWgxKJYiIdQgA7g8H0C3qlzkbdrZrhVhi7EDvWgotUz6R5lbz&#10;Mj5dK6ND53ZYGdUvVX/ASpkKwez1qMuzPaRYY9cEuKJYh5oZOunepr80M8q9b2boNFG2/eBx7alM&#10;QaxGawKFCSO775nZe5MNu8uUL8R1rpmhcUsNkyrP2QQQikwUimUoU8LIaGAjF2UTRS6VA8l15Ibz&#10;dik2/LRpkCUJzTfdhIYrr9RudrFAy9q1mHLbbQCA+Pnz2s1lRy1yEn1bENl9NWI990E4tSW1xHru&#10;Q2T31Uj0bQFUIsoIs9YiPRe6UgiiO/kovhEI4f5QAPeHA9rNJUcJT5+fJaZYFFomv5cyLYg6mAkx&#10;pOcqBwALWCXPn1NG0OHAMqnL80Y0gSZ6QhDZYR3q5Bms8XO4rZbHbbU81gQ4dPKs4bImoOy7JsCh&#10;Xyj890GsRgUII6fdMziwTJ08gzUBDjuiclp5BDFTGLFF6o+6osjFNOsCrjByKS5jr7yCc7/+Nc79&#10;+tcY+NOftJtdLHD2V7/CmV/+Eud//3vIiUwRUE7U84ViPRshnFJEjxGKQNoIqOYdGWFkLdKiJ4yK&#10;JYiWMgK+4Q9hGSPihtG6vKxDdqJYxZQkwiRpcbmxo0x6gRW0gkgthIzmDSE5gr6al9HEAE9EyjeC&#10;rsZpZdKW51w8jiZa6dw+NhorSBB18kxKBHXyLJrZ/LqrzSyNTp5VnSv/Tky/KOGxUWWOlFlhpK2j&#10;ct8zOLBMzQyNNX4OzQytPDc6QlYQAUGceJcDProowqhs0ees0CsAvUlTmhkWzsxM+nHguHHUC6ey&#10;Ojmn5yLJj1Yu3fycLaqclehzvIeC15NZr9G4jFg889FQ5ziajJQ7+ly1h+SuFpwQfc6pEFc4JAWR&#10;NLZPu4shdHAZ+M5NAIC+Bx5ApLtbu4vp/EXanD/Z7hVpiwFATMQhCtnbVQLHB3BBwIsP8DH8JsZj&#10;n5jZdgBAIhpCIpY7/DzD8mC4zO+bFRawwF01MraGKex1yGfRrjI11jLw8Ur7KIrAmcEJN8kORvF6&#10;MMMCVsYCrrzuRFqcViZteURhQhBtD2cOOJiBuMXlK4Cs0C+Yi65mxBo/h56YiCGKBUXpl1dbR07A&#10;bJkkUYAkZboZayk0+pzi8simWRVJ9Dk9SEQ6QBFJoYjxd3OtTxlgUZMr+pxjRdGO5Dcnnw54tYgi&#10;AumwTuFELPHF0MqJWcVOMUURAHxzNHP/yYIritIpVBRRHIeaJUvA1tYi9MYboDkOwvg4xPFxBBYu&#10;RGJwEL45cyCGQgi98QakWPbn2SmUWhRRLAu2vh5SNApx3P5Z+0wgACYQQGJwsOBIdmQOUaJPcZGz&#10;Ctu2Hlz7ekS6u9H3wAPazQCAVYeHtKsy0Ibm1rtX6/yZc0zMdhaQ7DhRNINDIoNB2fg5MOowaMnW&#10;WchFEw0s4JRnLJ/vajGws0zqzhKguNsIxk2yLnaWxy6cVia98hBBtCbA4bHR/NroNX4ubzHknTkT&#10;3hkzIIyMYFxnoCQb/YIy3ygfbqvlsT2UyBBGenVUbqyWyWw7l68oIgIYQEb9Z2vnWEaxEhGyCSOr&#10;omi5j3We+9yOmNLp3hlTFpcJziUY/HXUj7+M+tGb+1ktGupRUxeXQmh861vB+HwIvfYaKI6Db948&#10;NFxxBSiWRc2SJeDb2gBZBigKLWvXag+vOtruvhtcczOa3/Y27SZ4Z89G7cUXg63PzHtDe73KHCxZ&#10;RvAtb0Fzcj4REwyi+e1vR/Pb3obAwoVg/H40XnutkiBXQ+2KFWh+29vQdN11AIDmt70NbEMD6lat&#10;AgA0XHmlLVHsiNtcPoIIquOyRaMz40Kn5z6nRk8QmYVM8B6QabwocFkFUSkg7jIHE875rtpZJpZR&#10;5hkQ8hVEdpXHLpxWJr3yyLKUEkQkwIIViJtcvoLIN2cO2j/yEUx5xztQd8kl2s05aWaVdzUftzoy&#10;x6iRmhgc1KujcuO0MjUzNNYEFEubVhDloljzizY0erG5PegcUdQrTIghl+ycSzDYGqawNUSVRRy5&#10;98jFLrwzZ2L05ZchRiKInzkDyDJkUQTX2JjaR4xGFSuSf8LVqVqJnz2LmgsvBACwDQ1ouflmTLnt&#10;NnCNjfDPnQv/3LmoXb5cexgCnZ0Ye+UVyKIIimUReuMNxE6fBj9lCphgECN//zsix4+DbWiAHDew&#10;SFAUQocOYXSvEvHNM3UquIYGUBwHWRQxsns3ahYt0h5lCXWUuUJQR6XTw4woyoZRFDIzkPC/20MJ&#10;HEyUfwBptSrUbjZ3mVJid5m0I8dWBZHd5bEDp5XJqDyiEM87qILyruT5ogGou/hitH/kI2Bs+DZ0&#10;8izW+Cfmo5mBBF+4zMdAEgXDOionTiuTun20+rwQ9OYXFcLm9iCW+zisOjzkDFG0NURha9jtaFul&#10;V0RKHLm4VCSy0rCxwSBqkh3csT17UHvRRZod4bhgAUVBkkB7FPffmkWLIEsSZFGEb84chI8cQezU&#10;KYy+8gqQ7BB4OzoAALTPh8TgYOo0/nnzwDU3I3bmDEZ27kT9qlXwzZqFxMAAhLGJ+Tbejg7UX3ZZ&#10;6u/AggUIzJ8PAAgfPAh/8v8AIAwPg+KsdRq0EBEjjpqfR6QHOd5IFBVCvsFktOF/8/3g20WTQ0Lt&#10;qilGmdThebO50uhRjPIUitPKlK08ohBPzq0RLD3v5F3J1zrEtbSg7e670fqe94Dm+dR3pFCI1YiE&#10;9DZDvyihJybglhoG/YKUUUflItt9Kwd2t4+hiKwRRtb7wct9LHbNa0glz0a5o8/1Coog6rU4quOS&#10;Tq+o1KOLS6UhJRJgamoAAGytMr9DDIUgi+mNAsWyYALlD2FcCkI9PeDb2iCGQoidOoXhnTuVRLai&#10;CMrjAZN0YRt56SVEe3uBpGAk9QcA4cOHMfzCC5BFEbIoYnjnTsXqQ9OgGAZUMhletLcXwy+8MHHc&#10;oUMIHTqknFOSIIbDqQ4H4/en/r8nIuChwYjhsidSBhO2TUxnrXewSCjZYuRkyQf16LATQu2iSGXi&#10;PenziIzmwepRjPIUitPKlK08sixhYXI+spVnnrhO5QPX1ITWdesw6zOfQf2Vi8E2yZA9h8A2SWCb&#10;ZPCzZQSvMl8WI9YElEhoZiBR0/QippWLbPetHFzCJjCfUXI9WXlWcqF+31mGAq8zP96Ize1BbGj0&#10;4Z6+MTw0GE2tN3fXi0CvoFg5XEFkD6USRqX4DZfJw9C2bWi56SbUX345xFAoFUhhrLsbsixDiscR&#10;6OxEy9q1GNy2TXt41RE+fBjxc+cwsns3xl97DZBlBBYuBADEz52DMDICvr1dexhCPT2oXbECABDr&#10;64MwOAgpGoUsCODb2hBYsAChnh5QHg9olbBSEzt1Cp6WlpSlKHbyJMb37UP0uJLwsPaiixRxBmBP&#10;JIGHBqOGy55I5Vr1jEI065ERSrbA0c9CcdroMIpYJpZBWpCgaNyc21yxylMITiuTmfI0yAI6edZS&#10;J7cQQRS8SsSUD3Vg6vqL4b+QAdMQRjz+e0RDPwPbLINrlsHPklB7tYj2L8fR/uU4mu9O5C2Scgkj&#10;reWjJyZioYdOm19Uaszct1LSSEl4uyeOQZnGzjhle/soiMp7T/B6cs8vWu7jUvns7ukbyxjAK0v0&#10;OSKIikW1Rp9ToxfBDEnXj4/yE9dvZ/Q5YtXr8shYxin/dmVWdUWyNz6Ro2RfwjhfiRt9rjrvv92Y&#10;iT5nZz1SLAt+2jSIoVCaG51dsPX1YGtrETt1KhV9bk9EwJ5IIvlv+odlQ6MXGxozhRcJxy2N7UWs&#10;5z7tZtPwnd8CHewyDMutWKwmRv+M8AUnnntyrz5dm/09JFGZ9ELJask3MpMR2aIymQ21W0qKWSYr&#10;oXkJxSxPvjitTGbKIwpxXOZjkq5jxt89NfkIIn62hOBVIvjZyr2laB51Cz+F+PCr2Pa3Z/HCvmH4&#10;/LV4791fBUVROHn8NYwe/hFWX5D5jY4dpTC2jUHsqH57bITe+2307nfyDJoZRQAYhekuFmbumxUK&#10;jT43nxExnxGxK8FiUKZNt3HI0c7pYdQW6EWf29Yq6YohQslFUbEFESa5KAKAK4V6XFsbBmwURT4K&#10;aKKVzhsRENnEQ6VBOqjk/+rrVIuQySCKPtp2HltCVMa9JWWs5PuvFSJ69dnlkbE+UJhQIQ3xpgYp&#10;oy4rtR4lMYFYeDT193Ifm1w4LPexaUJkuY9NjcZpmffUUwCAyO6rtZtM41v5DADg8I03ajcBBiOA&#10;euQjihopCQuSLna5IicZdRi0mO0w6HUWmiyG2i0FxS6T9ruVK9pcscuTD04rk9nyyLKUtBKZz0dk&#10;VRBpxRAA7HxdxM7XRXz3MQmiyr26vi6Ihzd/AzRN4+W9+/HFr383tW3jOzmsvoBJE0n5iCMifpqz&#10;hJEmrPFzOJCQMQTznfpCMHvfrJKvKGqkJMxnlPvzojBxz822cTBo57KhDdNN+q96oihbSG6U2n2u&#10;FILIRYlOdzaR2XHXQ1RNVFNTL8tYwCoP1VqfjF4B2BKicNVZGhuH6IyOXqVDxM+WEIWNQzSuSmZU&#10;7/LI2NYqYVODhPUBGZGY/hCM0fpKZG+cSglEJDvxJB9Rpd9/cp/JPUayM7w+MPEeLOPsEynquuzy&#10;yNjUIKHLI2PjkFKGSqpHUUjvBCjziqK4p28M9/SNpdwSlvvYrIKEWHbYtvXaTaYgx+lZiAjZfp9A&#10;M+Y7aYQmGrjUq7iBGHWKSskCVnZUqF2UoExW3eaKXZ58cFqZrJRHEhVBZNZChKQrmlmCV4lovltI&#10;CaJv/TqOjveGsO7LUWz6TSJNEOVi028SWPflKDreG8K3fq10yPnZMprvFiy51a0JKBHTzISR7omJ&#10;WMhRkOXi9wms3LdSMJ8RsYoTcEhk0gRRscnHjc6IkooiJ9y0ycJfR82FqNSGNqyTZVwuiuAkGTti&#10;igi66mxldd7sQk8gPVknYq0meWU4KiEc1ReXlci+hNKBhyo5K3kGqg0i9KG61i6PjH3G3zxLqOty&#10;U4OMvXHlmaq0d0kSE1lH1/ZEhKR1JpFTGA0+8ggAgGtfDzqYmS8pG3RwGbh2RRSR82gx+l0teiOR&#10;2SLPkcnLL0RESx3CYtCUzDvSxABPROxxlymUUpVJPZlaEDPdvAmlKo8VnFamfMrTlOw1al3KjLAS&#10;5rr57gRqr1berZ2vi+h4bwibfmNPY7zpNwl0vDeEna8r56+9WkTz3ebP3cmzpuYNku3FnFuUz30r&#10;Jo2UhEvYBBopCX+Ie8qSly0WT49GN4XL7xtbspLviCnBAFxKx6thc/4/oYiMUETCDEnCUklKG8V2&#10;UVALpOlhAffF45geFtB7NoHes+Y6YZWCIgAVC5Gee1k1siVE4eFxKuU2Z5doqYa61LrNZYNYjjY0&#10;+gyDLUS6u1OChu/cZFoY0cFl4Ds3AUlBZGQpemjQWLyp4fjMgSO9yHMZk5cd8B1z0ugwoRRl0iZp&#10;NRJEKFF5rOK0Mlktj1UrUSfPmAq7zc+W0Hx3ImUdWvflKNZ9OfecwHxQn1uxGiXAzzanKswmeCXW&#10;omJh9b4Vm3JYh/Qg7cFSScJc2rhtyEbup9UmnHLzJhOvRnjTyV1XsjKGYor/pV0dwmpl4xCNHaMy&#10;/p0W8C7GXGNaaTw8TuGuGrkiO/H5siWkXPPD4/ZecyXXpRVBRCCWGr1ACwS1qOE7N+V0pWPb1qcE&#10;kVpU6WHWUqSH1lK0mlfcU3Y6JLQtwQmjw1pKUSbtvIFsbnOlKI9VnFYmq+Uh1o9c1hKCmcSsiiBS&#10;3OWIdYhYc4qF+neIO50ZYWTmelACa5HV+1ZsymUd0lInA5eLIoYBdCfTTlglv6MssiP7XH+XIrI1&#10;TGUVRmQU9PGwYglxMYdiOVJc6jY1OKh1cnGxiXwEkZafx4yDDPQ98ECaK51v5TPgO78Ftm19auE7&#10;vwXfymfSXOb6HnhAc6YJSAK+XLAefcHWkezzEPcUOLADMlnR5iDJZiVysR9iJTIriMy6zZG5PTtf&#10;F4tmHTJi3ZejKQFmdo6R2evqFycCsrgUH+LevDNG4YRKEDXVmbPuEUrSCz7poBG2ycjWMIUdsXRx&#10;2isof6/mlUnflTiKXW7U80PIfJRqgVhM1AEIqh3i4mYmCqAVKrEuCxFEy30sWM6L+0MBfICPoVsw&#10;Hl0lIodYjehgF7j29amFDnYBSeuQWkTpoRcaPB+cNnnZJTO4QihSXe1tJSDLEppZ2pTrXDNDm3Kb&#10;Iy5z5RBEBCKMiCtdLppZOmv+IkJPTEQzS0MSC2+TXIzJcG+W0tuH5noGfq/5drzoIbntijinjMgX&#10;taguLi5VyMah3EFCSJjsq87SqTDahbQ3JHgDCe+9cYjGtlapIuYVFSKISH6i+0MBdIss/lQ7ghtG&#10;6/Cn2hHtrrr4li6Fb+nS1N+R7m7DuUNaVh0e0q4yRB2Km7CtVUpZhLKJIbOhaqETrtYIs+FqrYaq&#10;rRaM8pC4lAZZVsIsNzN01shrhDV+LqcoCl4lpoIqdLw3pN1smmwhua3Q+4sAAGD0GQZj27JbF/oF&#10;c9En1/g5DEjAITH7+ZyI2XbO7jYOFtq5bLmZAj4KV0HCx7xehKNSau53rpDcRRdFJOFnIRBB9M1R&#10;Cn5qwsWBQNwcDiaUiqmryXwZR8ZLO7KkLZNVegUlMMXOGGU5T5FeThzi4kWiyCkTypXOWjnQlscJ&#10;FFqmTQ0S9mryGhH07okas3mKDiZgOLdhR0yxyubzvqnLd3FzP5CsB6jK9vC44i5ItuVTR3aT656R&#10;tsNIGKmvTX29SFp48oWIInKuLSGl7tR/65Wn3OQriJb7WGxo9IHlvPh5jEe3qDTSRBTdGKawceqw&#10;9jDbMJuXCEnXOb0gC9taJd2PqxaznQUUocNgtrNQTWhzkOTKSeRiP5IopELRm7EU3Vab/Zkn84ig&#10;cWHLB7tE0eoLGGz9nBcA0P9TNmceo8dGc88LIclcd5lMkeIkzLZzdrdxMNHOmcnNxDLAjR4ZH/Mq&#10;97T3bALhqJxTFGW/6zaQTwdNDenU7IxRWMilCyI9s1m5satMHSxwKQ+s8+ffMUOy/ra1Kp114urV&#10;5VE6gnqd92KjV55yY1eZtiQn6hPhUGou5YF1AdmWZ0YdkprMn1KuTVlHEqCWC7P3TNmuWH26PMqy&#10;PqDMAzMKN64Oo10o6rpUl3VTg1IGMjjhBKwKIkUIebG5PYjN7UG8Rgdwf1ixEGk5FOWw6Uy9drUt&#10;WBFENMPpCiJCvu21S/GwElzBpXiYdZ0zE6FNPY+oEEFkJ+qymJlfZOY6XRc6+zHr3qxtJzpazc0F&#10;K6qlqFDXObUg0n6sslliymUpylamQugdDeLVSLoS17M2EMio/6emDiNMJzJGpbNZNMyS7/yIu2pk&#10;7I3bF/K4UJSOMlJlKqROkKyXLh0LXCksRYXQOxrEWYHFuQSDzbPOp2WB1lpjujxyShQRkVQpkPu8&#10;L5H9GSx0jpg695G6LtVUcj0iNYcngT0RAQf4ZrAeZURODbEUzR2cuMCPTR/CUrbwTgLJjWQF3l9r&#10;mLR1W6uEJyLGzwTB7AgqijCKmmsEtdrgPVTaXKJSfMddMqmX4ujkGVMuY1asRIW4zRHsshQRiBud&#10;XdaiNX4OBwXKEdHZrGC2nbO7jYNBO2fGOqRlrW/CUgQA/cMizpwby2opKqoo2hEzX3gtRoKIRAXK&#10;1jkstSjK52ZZoV7g8ZdRP86pTLB6HWvCLXItNk4dxpPDfvxnLH3yolGn3QxmO+7VQCFzP/REp12i&#10;aEAq3jNGWBOM4qqzdOodzFYXhYoHLd6ZM1G3ahUomsbgX/6C+Pnz2l0KxsiVTk2h12VGFKkxe/+t&#10;QLEsuMZGeGfOxOjLLwNSYdek5qHBCB4aVNqWQP1UXUEEA1F0pDGOpYyAbwTy7xBZsQ4RaIYD76/V&#10;rgZU3xtXFDkL9bc8GjdO1OpSXObRihgyYynKJYpIcIVv/TpuS2JWu0XRxndyuO8OD2JHKfT/VH8A&#10;hWBGFHXyDCiKrrh5RWbbObvbOOi0c6Tfr9UDuVjrk3FHlENz/UTd7z84XJmiaFurhK1hZQ4RIduk&#10;KjWlFEVmy1QI9QKPV8OeNGuRXscaqs7VpjP1OBTlMvYz20lTU4wOW6WQTRBkQ1vP2UQR6ZCZZUCC&#10;7QkkvdJEAzSDF/DXKIVrvLmtenY/F0wwCFkQEFiwAGx9PYaee067S0EQV7pc70A1iCImGETz298O&#10;xuvF6UcfhSzk/sCZhYiibIIIWURRaOgMhEQ0NRdpuS93R39PRMBDgxHLYohgZCUyGoAzwmxnAUXo&#10;MGg7C9WM2krkBlcoH7IsYbVHNjWfqJNncubyaf+y8pznayW66323Y/myC9PWzexoB0VRGB4ZxfDI&#10;hAtwz6E3sfkh44iVRhBrUd/nspvwe2KCqTqpxHlFZts5u9s4aNq5Qjyw1vqUb31HKwu/V/kOnzk3&#10;hjPnxrW7piiqKCokyMK2Vgk/HKPQwVq3xJRCFFktUyGYEUVdqkncPznVklqv3i8fK9GmBqkiXXvs&#10;ZG9cSdhqBa21yEgUqXMcTfZ6RtK6UbNkCWoWL8bgM88gduqUdpeCuOqsEgUul1CpBlHUdMMNGOvu&#10;RvP11xdFFP1Cqs8qiGAgirqpExASmeF3l/tYXXFkR6htuwQRLHQWUIQOw2QSRervuBtcwToLWBlN&#10;jNJXcQok4lwhIbg/9Y934eorLtWu1mXX7lfwlW/9ULs6J1s/58XqC5ickejMRqG7rZY3ZYV2Embb&#10;ObvbOCTbuRaOzekVlgsiivxeKm1O0d79p9P2U1PU1yVfQUToYM1PqiolEy58ziiTMnFcCZyQrfPe&#10;5ZGzjvprcYog8nZ0oH7NGtRcmD46VCq6POnixQxk7o0RSmdMOWe2QAGTkcibb2L8tdcQ7FJy1Ljk&#10;h6elBd7p00GxLDxTpmg3FwQfyC2IjNATREhZgqIZi5MEkUtpUCdqFUQ3uIIVSP9kAecsQYTkfCIk&#10;gxrky46XXsEj/+8xU8tzO17SHm4KUj5SXiNyhR1XI8vZz+UywaVeKpWINV9BpCYclRGOTtT/1Ck1&#10;advVmL+jZWA1r4x0OCmjuDprbrnLRDrWXR5FDefqWHd5JsIs58IxgmjmTLR/9KOYcvvtqL34Yu3m&#10;kmFVGG0JUYb1Z1bETkZonoecSCAxMADa59NudrHAyK5dEIaGIAsCpKi+EKl2XEFUmaiDK7jziMxD&#10;BJHTxBCBn63cy0LmEr308j5sfewPppYXdr2sPdwUpHykvHYg2zins1ppZmjcVsun5k7b2TYPjEwI&#10;8alTgmnb1BTVfe6bo+Y64HpsM5kzQo9iuM+ZCfBQLPTc5/i6fsP8K3quWlZc54rhypMPtStWYMrt&#10;t4NORg8Z378fp376U+1uJcXKHCO1C502IqD2PjilzsuNb9Ys8NOng2IYjHV3Qxgyn5DTDE5zn7M6&#10;n8wKFKu4WdVceCHGurttDbRQDeT7fTHrVoIiuJZMBvc5dy5RfpA+ipMpdD5RKTE7r2h7KIF+MXtD&#10;0skzoGm25H3HQjDbztnVxpH5aNtDCQzKtC3tHHGfI5iZW+RoUZSvD6bdoqiQiV52oBVFRqG2CXqi&#10;SDvHJRuFdggLhWtuRsvNN6NmyRJlhSQBNO0IUQRVhzcXaiGaLSIg2dcVRcXHSaKICKKNQxSWcfYH&#10;rSgmP4/xeCQ24T73Db/SyVEnbkVyTtGa4xEslWek1u0RDqb+Xyw2twdBM6xuG9nBKPm88sVsZwE2&#10;dhgIk0EUuXOJrFMJgsiO+USlxOy8IrPBFlxRpN/GNTN0KucTmZ9lVzunFUVm5hbpf61dAE1Dk++o&#10;op3M9yawedZ5HIpyluehmHWdI8EaygHX3IzW97wHs+6/PyWIwj09jjM7m60j4kK3qUHCTfUhbDpT&#10;jyeHldEnl8mNWhBZeY+dxlJGwJ9qR7BPZAwTtxrNISoGy30sds1rQLeo30YWKohcios7l8g6lSCI&#10;1BQyn6iUVEo5K5lOnsGaAIeemGgqYEWhmJlb5IoiA5wW4OF9zeN5d6yVAAvatfqUc7Sa8flQt3Il&#10;KI6DMDaGc7/9LU4/+qh2t7Jjto7UgRa+nQyR7pIOEwhMWARVUCwLrqkJbF2ddpMlgsuWlWVuUofx&#10;wGJRBBHFsvDNng2usVG7CYzfD09rKygu+/NHsSy45mawtZm5fLimJvjmzEm55CFpHfoAH8P9oUCa&#10;1YgQGjqjXVVUPtoSxOb2IDYO6VvEXUHkfNy5RNaoNEHk4oKkdWiNn0MzQ+Ox0VhO90M7OTcwkVtK&#10;PbeIDKi5okhDaqKiQwI8NNFKMs3tY968O9bLuOy5ZpxCtLcXY3v24Pxjj+HY176G4e3bHWclMgsJ&#10;ppArz081ULtiBRqvuQa+uXNRs3Rp2jba68WU224DW1+fmhumpv6KKyCMKnkl2tavR8PVV6PxmmsQ&#10;WLQIwa6uVAS6+jVr0Pqud+meo+2uu9Dw1rfCN2sW6i6+GP4FC9B43XUAAGF8HA1XXKE9JD8oKpUM&#10;1Tt9elaxtS4g6wqjXIKo/cMfBt/Whua3vU27Cd7Zs9Fw5ZVg6+u1m8DW1qLmwgshhsOoXbkSTddf&#10;j9Z3vQtcUxOa3/52+GbPhrejA57WVrS+852oWbZMewoEly5FzeLFCHZ1IbB4MQIXXAC2vh61F10E&#10;MRRCzYUXpn77A7zyYTGyDpE8RKWA9fjwoxkNWO5jDQPOuILI+bhWImu4gsilUimldUjLeCiG8dCE&#10;lWDqlBpsaPRic3sQ9/SNuaJIjdNCbRNr1athj2XrUD6YdQsrJqcffRRDf/sbpIhxxmEnkK2uSERA&#10;o45vNULzPJikSGh+29vQePXVaL7xRnimTAHb0IDaiy4CU6NjqmYYCCMjAABheBhjr7yiWIckCRRN&#10;Y/y11wAA0ePHISf0G1ApEkFicBBiJAIxEoF/3rzUtsTAAOgcFhIz8NOnY8Y//RNm/fM/o/3DH8b0&#10;f/xHzPnc59B6xx2geX1/ar0OSzZBBACxU6dSljN+2jS03Horptx+O/hp0xCYPx98WxsCixZpD4N/&#10;4UKM7tmT+jt85AhifX2K1YemkRgcVHI+SRIix46lHUsgAxDj+/dDjsXA+HzwtLYCtPKZGNm9G4GF&#10;C4Hk3KH7w/ptUikEEc1wYD0+XFxXi+0zvNgbN47k6AqiysC1EpnHFUQulUyprUNazpwbAwAskCQ8&#10;WM9juY/DqsND2BMRXFFEcFKoba21akQs7DZ1eWTs0+9PuthIl0fGtlYloAWZz7Avke5GVygDEpQI&#10;iCYW8hybOeZEjE0tQOb2gwkl8p52IYQOHIB/7lwgmR8HACiOQ/zcOQhDQxh9+WWI4+PwTJmSlm9K&#10;ik2Ystm6OtRdcgnG9u5F+MgRhN98E03XXgsAEMaURoxQc+GFqdw7JOQ0SU4aP3sWnqaJYCNigeGo&#10;mZoatH/4wxjbuxdvfvnLePM//gNHvvAF9H7ve2AbGtByyy3aQ4BknjU9jAQRgdSJb948iGNjEIaH&#10;wTU3I3ToEGKnTiH0xhuApg5oloUYmojoFFi4EJTHg9jp0xj861+Ver/gAghjY2nWV/X9CPX0IHb6&#10;NJquv14RlwsXgp8yBVRSFEmRCEBlL3sxBRHr8YH1+OALNoH31+L7U724u44xdJdDsl13BZHzUVuJ&#10;ALhWoiy4gsjFpTDGQ3GsFQTcF4/jCZbFlxIT71Nhve0qoIlWIlQMiM4IplCMuUxdntwdMZfCIO5y&#10;2g7a3rhxvqJ8GBCVkPC5FiSf7Z0x5TnSbtcuJ+JsagEyf+P/jNDYElKuTb0Q5HgcwrgS3lIMhxE/&#10;ezbVeQcAvq0NbDCI+LlzGN+/P7WeVlmPhJERjOzahcTgoDIHhqYhJa1D3o4OgKZTc4zG9+9H/Nw5&#10;5UCWBe31pua7hN98E1xSmCE5p6YQAosWIXL4MIaefRbi+DhkSYIsCIidPo0z//M/CFxwgfaQggi9&#10;/jr4jg7Ez5wBxXGInTmD6IkTkONxcE1N4NvbAU0dCKFQWoLW0IEDGNu7F0iGOU8MDIDieTA1NWDr&#10;6lL1qL4fnpYWQJIgSxLEUAgiEVBJIcQ1NqaJWC2FCCKa4cD7a+ELNhkuHO8Hx/tT+dmQJfHxal7G&#10;p2tlXKpvxLMVklvDKZBvmpPIVSZW5Woada1EhlSDIFp9gY5fsQOplHK6WGO5j8Pm9iAWSBI+5vXi&#10;IE2jJjDRfk/qkNykcSlXqG01TTSwgFPKoxVD9QKP/xlITzZFQm3roQ3JnS0ssBonhoWmfT7M/eIX&#10;QbGsY0JyQ5WvqMsjp1zpjNx3trVKuOfYRCdd796ZrfuDiex5srI9R9moFyYahTXBaNq7tzVEoddg&#10;5FYvdDVTUwO+vR3CyAgS/f3K362tiPb2QgyH0/atv/RSSIkERnfvTlvPBALwzpiBxOAg4mfPpm2z&#10;Qu3KlaAYBiO7dgF5huRuvOoqyLKMoWefTduHMOtf/xXHvvrVtHWk/rQhQY1+W+/+UywLT0sLmGAQ&#10;0RMnAEBxZ0u6E6phAgE033QTBp56KjVHi+CdMQOMz4fI0aOQ4sYRV5hgEN6ODiTOnUO8vz99W00N&#10;mm+8Ef1PPQUxKX5dXFxcssFPnw5xbAxiOIzAokWoe9ffAU2eIo5jsXD+HPQcPAJJkiHpzCNmWQZL&#10;LliIi7ouxEM/24pZM9qxuHM+YvEEdu/pxsjoGBbOm4PFi+ZjZHQM23f9HYmEgNpgDaZNbcGBQ0d1&#10;zzt1SgtWrexCPJHAzpdeweLOedj1d2Uw6eT/diEx2oOx/70UjN+PkRdf1B0UcvMUFRaSW49iheQG&#10;6Y/1jWFPREDXhdNS6w8fHcB4KD45RVG+HcdistZn7LrniiLniqJtrVLWOSIosSgiz9HeOAyFjB4d&#10;sYnn6x9bR/Fvw8pv5Ho/ss2tItxVowSc0LOY0V4v2Lq6NOEzICkWsWzsyFEuAj+1FYnhEUhJFzpy&#10;z3K9D2pR1HD55ai/4gqIGhc+gmfKFBz+939PW2dFFJF7r3ZHtArFsqADPgihcYjhEDY0GgeByAfa&#10;5wPj90MYGUm5Kbo4AyYYNHw2nUylltvFPA1vfSvYYBADTz+tBMpZ+DAomsHyTzAYHRtHPJ5AfV0Q&#10;n/jIB/G9n2xBNBpDJJopPGoCfnzqH+/C9378M4yMjePmt12DsbEQxsfHce1Va/C1TT/C5x+4F//9&#10;6K8xrbUFe7pfx7zZM3DTDVejf2AAj/7q9xB0fDL/7b5/xNbH/gDew+HYiVP4xEc/gO/+6GEAwKln&#10;1mP8+KM49UU/Wu+4A8M7dqQGp9Q8NppZXi231fL4/bhoS0e/VFSrKErEwhDiypz1qVNqUhHoxkNx&#10;HD46MPnc54rhnmYHToh052Ido2hX5YI8R71Jd1Czy6sRPrXsjQMRObcgQlJk5Fqy1ZEUjWYIop0m&#10;3P20v2G0/OTIOfz3QCz1t5n5XV0eOe1dDB08iP4nn8TQ3/6mu5z99a/Vh6cxIBnPKSNuYF0epeHW&#10;lt3K8tPBKH5w4Dh+fHIADw1GcU+fvZ1NKRJBYmDAFUQOwzNlCmbcey/4tjbtJkM8LS3wz52ruEvm&#10;mCNmBorj4J05E75Zs8AE9INvaOGamzHjk5+Ed8ZEUl+XKkSWAYoC29AAAIif8KJm5vvxzfuvwKc/&#10;/mH4vDwuX70StcEa3Pr269A5X5mXqqVryQV48eV9iKuC7YyNjeP1A4fhS0Yk9Xg4sAyDV18/AEDG&#10;4NAI/vD0NtVZMpFlGcGaAN481otYPIZ4PI7Gxnp8/eMzAciIHaUAWcbQ888j+Ja3aA+3hB2dfBd7&#10;OXNuwuuhJqCM2jJXTGn/D9U+tmKmU2XEXTVy1hHxbKij2BBqBBldHhl+GngmSiGi309xJF5JeZla&#10;OTG11PIxdLDKZG7tMp9i0va7xgscFDL30y5dHmCOw95biuPQeNVVoGga8XPnMPbKK9pdysKARCGR&#10;nEyfa7nGqwQyyHbvzNb9gKT8di56ReCkmHs/QoswMe+G4SOYygD7EuaPz0WXR99SpOWkYO768mlb&#10;FAECTGWyJzK+wQs000BT0qVcDIUQP3Mm66KFtF1+CkjIVKou76qRsSVEYX1Axr/Uyfj6KIUtocLG&#10;piQxgVg43WXutCBhT0TATQ6a61LNNF1/PVrf+U6MvPgiIEnwL1yI1ne/O8MtVI9gVxcar7oqba6d&#10;GZhAAB0f/ziGt29PO3b+176G2uXLUb9mDRqvuQZiKKREHgQw5Y470Pz2t8PT2or6NWtA8zwib76Z&#10;Oja4bBlmfOpTGP3733VdhbRwTU2Y8clPwj9vHvxz56Lx2msx/tpr8La1of3uuzG8Y0dq37pVq1Bz&#10;wQWIHDkCKRwGJAmtd9yBsb17U5Zcl+rCN2sWxvfvR92KFaC9XogjCfg6m3D+/BkcOVeLgcFhvLz3&#10;VVzUtQQ/efgXOH3uPCRJRueCubh89UoMDY0gFA5jxVuW4M2jJzA8MgpBELFw/hxc1LUEF3VdiFdf&#10;78HBI8fw5rETuPHaK/GWJYux79U3EI5EUF8bREf7NLz6+oG0846MjmF8PIQDh45g1cq34LqrL8dr&#10;bxzCwnlzUFdbi7tvnY1ggMXws28gfpyBFI+j9qKLML5vX9r19QsSTiRyj2Z38pXlOgcAsixBlnNf&#10;G00rroG5kCURspRprdODouhUgJ9CWMBlfuslMQFJnBjcqwnw8Hgm5o9NClFUJ8tYwcjYF1dGmSsN&#10;rzTRoSZLi0fM6FiTZSZDpe23gAMiMpWxn3aZwyoR75yEU0WRIAN+OneddrDKixmT0++Jdh+zdV8K&#10;UdTPhXGjT8afouaPz4VZUWT2+qy0LV0eGb9olvFUhMLXR+mUMDHirhoZo8n3BQDqLrlEyaF0+eWZ&#10;y5VXouWWWzD49NNp5yDtTK9IYTE3UZd31SiDM1MZ4L39NM5YuEd66AkigiuMSod/7lz4Zs2CHIsh&#10;2tsLrrkZvjlz0kQR7fWC9njSQ8vTNPxz5oBva1MCY1iw3DS//e2QolGcf/zxtPVN112HE9/+Ngb/&#10;+lfE+vow9X3vw8iuXeDq6zHl9ttx/BvfwPCOHRh54QUk+vshxWLgGhsxdd061CxeDDYYxPDzz5sS&#10;RU3XXgsxHEbfQw9hdPdujO7ZA2F4GExNDWqWLcPw9u2pfX0zZ4L2eBA5cgRI5qXzTJmCmkWLMN7d&#10;rTqrSzHZGVMGabTW92xLIyXhRELJK9MTEw0XAGhmJzqzvlmzEDl2DL45c0DzPMJvnEPNxRxavUfx&#10;hZ+8iTPnziOREHDpJRdhx4svQ5IkSJKM/oEh9Bw8glByDuqsmdMhiiLOnR9IiaLXeg7hT3/9G44c&#10;PQFBEBGLxbHv1TewaOFcDI+MYnhkFA31dWmiiJx3fFyZ0yTLMt44eASyDMzsaAfHsvD5eLxzjQiA&#10;xunvHAFF02C8Xvjnzs0YuDiRENEvZh9h7+QZUDRt6XvsBCpdFDXRSt9K+63XiqJ4QkRjg9L/qQnw&#10;1e8+t1SSMFM2nq/j4uKSDomYZ+T2VUlsapCwPpAZFdCILo+MLs9EOHMAGHnxRRz9yldSy4nvfAcj&#10;O3dCSiQQPXYMJ3/wA/Up0vBTRBBO1GW2nDpWyCaICHsigu2udC76jHd3o+HKKzPyVtEeD6a+5z2Y&#10;9cADmPmZz6D9Ix9JJf5tv/tuJfHxrFmY89nPYs5nP4u6iy9OO14PmudRu2IFBv/yF+2mNCLHjkGW&#10;JLANDaAYRhFdyc6GLEkTOcLGxzH++uvo+6//0pwhOxTHKedNQuYISfF4RqeGYhjFnUrFwNNPI7Bo&#10;kZJPy6Xo5NsPyhVIgECEkZaxffvA+P0IHz4MaWgaPHVL8PmPvQWjY+OQZRmRaBTr3nETli7u1B4K&#10;ANj/+kFcskJJ5E2QRAmiOPF7H3zv7Vh74zWY3jYV5/sHMXf2TFx31eWYP2c2llyg5FfT8pH178Ha&#10;G67GpRcvx9HjvQiFw3jflREkxg5BODfxHgcWL0bk8OG0Y5HlerXkmiPrYi8kxY4Z1IlcgSoOyV0n&#10;y7hcFDEMoJum82oIXFwmKw+PKy5elYpezigzrA/IOGiQ04upqUHz2rWY8alPgQkGcer//l+cfuQR&#10;RI4e1e6axsFEekAKM+IsF2YEEcEVRqUhPjCA8JtvZoiapuuvB1NTg2Nf/zqOfvWroGgaDWvWAABO&#10;/exnGNy2DZFjx3D061/H0a9/HaN/VyJ0ZYNva4MUiSCm47qphp86FVQyQXLs7FmM79+PjnvvRf2l&#10;l4JOzsVAMqT+6O7dqRD4Zhl+4QX45s5F2913wzd7dsrSJcdioGgaFMOg4557EFi8GBTDQFZ1YpFM&#10;2Bw7cwbemTPT1rvYT76CCEl38WbGendx6LnnII6PI3r8OE7+5CeQIhGc/MF/I3zq91g95QnE4wlE&#10;ojF847v/hS2/+C327FOSdWs5ffYcxsbHceWaSwAAj//xr3h5335EVIEZfvzfv8CvHvsDvvTg9zEy&#10;OoYDh97EDx76Of79//sWXul+XXNGhe/+eAt+9b9/xFc3/RAHDx/F7554GhfU/Q1C6ChO/fg3QDLi&#10;p3/+fIxZdG8lNDN0TmuSiz1oU+yYhSRzRbWKImId6qZpnCjQBOfiUol0mHDFywbpuFeiMDLKGZWL&#10;9QEZHWxmdD+a59F4zTWY8U//BEgSTnznOzj/+98jMTiYtp8RBwXFFc+uurQiiAiuMCoNQ9u2oe7S&#10;S1M5swCgZulSxE6dQs2SJQguW4bEwAC8s2YBSTGCpFCQ43FlUQmH+ssuQ9P11yvCKjgRIZKtq1Os&#10;PBrLCwCAotB6xx2Y/rGPof0jH8HAU08pFhxZxpn/+R+c+93vULNsGWY98AB8yXLkwjd7dqoc6mPi&#10;Z8/i+H/+J6InTmDanXei7a67QHs8Kdc774wZEMNhBJcsAVhWV3QJw8OupajIFCKIkLR0qN3istET&#10;yx6MJXaUVgIYANj6uQlhng1JkvE/v3ocp88kc9MVCVKe2FEKsaPK9VIMg3O//a3yrqrIdZ2EZpbG&#10;oGyu7lzyZzWvBFEjgZqsoA64UFV3Sp3YrJumMWLBP9vFGXANDfB2dKQWfurU1DaKotK2eVQJOl3S&#10;IfNhCmFLiErNgakEtNHczFqHkDz2rholKqWW2hUr0HjddZASCQQuvBDT77kHMx94YGK5/37tIRkc&#10;TCh1WSj5CCJCt8Di5zF3flExiZ87h9iZMwh0TrgB0TwPJhgEP20a+GnTIMZiCB04kHacEbIoQorF&#10;Mub3yIkEKI/BJD1ZxsiLL2Lg6adx7BvfwNBzz6VtC732Gk7+8IcY2bULU26/XX2kIbIsp8qhfYrF&#10;UAiDf/kLjn/zm8ocoa4uSPE4ZElCYPFijO7eDU9rK2iWhRRRQuGqoVjWjWpYRAoVRABA0TT6BQmd&#10;fO7RNjMuZWPblPOsvoAxlSRVkiTEEwns29+j3WQb6rKQ8iE5900cH8+wcpq5zk6eKbjuXbKj7vcX&#10;EsWZuNFVjShSh9rudq1DFUvtihWYsXFjaum4997UqGtg8eK0bfVXXKE9vGIxE2TBKoVmPldczxQ3&#10;uk0NebY0JYJYh7aErM/X2dQg4d/rjOcdDr/wAg7/y7/g+IMP6i/f+Ib2kAwGJGBrWBFc+YrMQgQR&#10;y3nxD1Pr8QE+5gqjIusoXl8AAKBlSURBVDP83HNpoabj584hce4czj/+OM4//jj6H38cw3/7W2q7&#10;LIqGAmdk1y4MPfec4oakyukTO3sWnubmNBc4NdHeXkTefDM90a7muxg6eBCMSQtN9NixVDmix45p&#10;NwMAxHAY0d5esIGAIubicfhmz0b48GFEe3vhmzUrM/EvTYOfNq2gBM0uxhi1aVahKGUKglkXun4h&#10;+4/GjtIYfUb56Jm1FhUbUo7RZ5iUlciIXNdHaGZodz5REbEzxc54SBl4yn7nKwCiEpuYwlSii0u5&#10;WM3LaCrCm3ipDX1fdVAAYoVxEoVahzY1SOhgs3cemEAA3unTU/MlaL8f9ZddllrqVq/WHqKLP1m0&#10;TQ3WrW+FCKLlPhab24NYxoi4YbQOj8S8uD9kLp+Mi3Uix4+nXOIAoP+pp9Bw9dVofde7lGiFN98M&#10;b0dHanusrw/ejg40v+1taLz2WtRceGFqmxGJgQHEz5+3lDvFN3Mmpn3gA6hbvRp1q1ej9R3vQOi1&#10;5BwOikLjNdeg8ZprAIpCw5VXom7VKu0pMmi55RY0v/3tqF25Ek033ohAZyfCb74JyDKkaBTiyAik&#10;WAzjr74K7+zZEEbTn2H/vHkARSHa25u23qVwsrVp+XAgLltwocutBMa2MZbd6IqF2m1ObSUywsz1&#10;Iek6Z9WVy8Ucdvf7iQsd9e+LV1r7Olvgm6P5PwzbWqVUVngjiCDSvvx1NZkv7si4DbVWJuqFzN7t&#10;MGscLlW9/zAbw1qfnLMukVTdCzjtWhc9BiTzEWUWcEqeIkKUnnAVaWKU59gsBxOZc16ysTVEoddE&#10;ORdFmlL/f8M3kLaNoIiIojUXZeGboxQWGjzza33KtTZedRW45mac/dWvQLEs2Lo6tNx6a2o/3+zZ&#10;OPK5z6mOVBpqPdb6lLlO1VaPkx1vR4fSuU9mvPfNmgW2rg5jybwmnpYWBC64ADTPQ4pEML5/PxJD&#10;Q6njA52d8E6fDlmWMb5/vynLSeCCC9C6bh16v/vdtPlt9ZdeitGXX85wuaN9PtRceCG4+nqAohDv&#10;78d4d3fKda3ukkvSIskJIyMYJ6LJAL69Hf5580DzPGRBQPjgQURPngQA1CxeDGFsDNETJ0CxLOou&#10;vjitXLTPhxn33ouh555T8ju52Ia2T2QXqzgR/aJkShSs8XOmRFTz3Qnws2XsfF3Eui+XPl/V1s95&#10;sfoCRaD1/9TgY6CiX5CwPZw5N05LJ8+ghWMLtmCUC0kUIEm53VoZ1gOGzeyjahGFGEQhfV6WETTN&#10;Gia7Jf1+M32htT5lsFRNIhaGEM904wWAqVNqKlcUEdegg4nMl98VRa4oqlbMNARqdsTMRWExI4oK&#10;YX1AmbOTC7PXN51RzrUlRFmyDiHZtpCGcp1fCa6gBxFFU9/7XoQPHsToyy9rdwEAdHziE+j9/vfT&#10;1hm9b0QUmS1zIRaize1BsJwXP4/x6Bb1L3IpI+AbASVnh0vl0XLzzQgsXoyTP/4xBJXIcjpMIIBp&#10;H/wghJERnPnFL/QDRrjkRbEEEQA0UhIWsLIpUQAAt5nIkcbPltB8t9L5LrUwIoIIAPp/yuZ0mwOA&#10;x0aN+15q1vg5HBIrd06RE0VRtn6/HlZFUU3AU3nuc9qQe2YqxsWlWjAjGNTY4ULnJMj7bzXUthFG&#10;gkiNMDKS5u6khuZ5cI2N2tWG7IyZD3WeryBa7mOxa14DXqMDuD8cMBREANAtsrg/FEC3YLyPi3M5&#10;/8QTGHrmmYzIWE5HTiQw9sorOLt1qyuIbGJAKn6fiJzb7NwiMxHaYkfppCChsPoCBr2/CJgKvlAI&#10;6t9RLETmBJGZ60Gyfig3FYxtqIMpFPMZHw/FK0sUkYRM+YTcc3GpdIzy5+Si0IALTkH9/lsJtW2E&#10;2bDlIy++iOBb3oLmm24C19wMimVB8zy8s2ah7e67Tbk6ER6PKPO0cgWuyFcQbW4P4mOtDbg/FMAj&#10;MXN++t0ii/vDAdwfCmBPxNxH38UhyDJGXnoJYqiyrH1SPI6RXbvcqHM2MCAp34ZidhYJFEXjQEI2&#10;FYUOybk3ZoISKMKIS5tjVKx5RupzE5c5M4KoXzDnNoik65xeJFMX69gZTMEMZXOfW7lsIXbvMw5L&#10;qnafa6KRyk5rplJK7T7X0lSH8wNKZvBi4LrPuZBRwHyftVxzi5zsPqfnQ5ytbckFcZ9bzctZLWnE&#10;fQ7JZJktt94K36xZkCUJFEVBFkWM7d2L/iefhBgOpx1r9L4Rd0YiivQi5eUjiJb7WGxo9IHlvLg/&#10;nF8QhdDQGQiJCdeV//OZD+Hf//O/0/bRg2Y48P7MKGZkDtrD4xRe6m9OrbfyfGVzb7RCS1MdpKGR&#10;jOcoH8y6lSCHa0kjJWEVJ+CQyKAnJphyLSFuJfm2A7nQe9fsJOCjwDLKeUMRCYKY/ftZ7PLkAymT&#10;0Tue7XqKQa7yFIr2emRZwmqPrAgeUb9f1czQWBPgUq5mZtzoCMGrRNRePfGx+tav49j0mzxHBFVs&#10;fCeH++6YiPI4+gxjKqgCwazbXDNDo5NnsCuR/dx23DftvSkUdZnMtnPZ2jg1udznVi5diN3diiag&#10;aRYtHGup36+HVfc5lFMU5YKIItJRtzIKUmpRVGxcUTS5IYKoULK9j04VRUbvf7ZryQURRR0MsC6L&#10;K5taFFnF6H1Ti9NNDRL2xtOtXvkIog2NXmxo9OGT5xI44J0QH1bQCiKzGAkicr/J/KlCni87hJFV&#10;X/RsmO0sIEuH4RJW6eQdEhkMynTODgPByNfeDuysIyPU3+Zc32Sjd7+clKKOrFCu8jRAwEKO0p1b&#10;tMavdCLUoomIJLPwsyUErxLBz55og3e+LmLn66IlgbTxnVxGLiQSYc6MdYiwPZQwFIBazMwlKtd9&#10;y4a2TGbbOaM2TovZNg4AWjgWl/mYjP6AVapOFJGHxWqH0BVFriiqFuwSRADQK0zkytFSSKfVDFZF&#10;US7rcKFti5VAC/mg977pWes2NUipYBFWBRGxDgHAJ88lEGiYSHRsBTsFUZdHTs2ZUlvBCn2+yAc7&#10;m2VPj1zPUT6Y7SxAp8PQSEmYzygPwYvCRGNrtsNQDFFUjDrSg/dQ8HqU8wuijFBE//0qVXms4DSL&#10;lRPKo41ER4RPT0zQdTOzKoxgII4IRCRp0YogQj5iCBYFUa6Ic064b1qMymS2ndO2cUaYbePW+DlQ&#10;NG2LYKw6UZTvCJErilxRVA3YKYgIRtHoCu205sKKKEIyjHm297/QtoU0lKuzuNDZKYqMBGk1hjl3&#10;cbGC+j13rUO5cUodkc709lAiNccom0sd8hRGBEUcSboCyYjYUQqxo7QlNzk1VgQRuTaj++K05wg5&#10;ylRqUaQW1QcTlC2DP1UnirQdC7O4osgVRZVOMQQRQc9i4RRRBJPXXmjbom4ojaxFdoiiXkG5Fm19&#10;q7FqIVLDcl5HWIhyUeznq5Tk+qiq4QP18AbqtasziIaGEQsNa1dnwHp84Hi/dnVFsHDmxHyOA8eV&#10;zhEZFDiYUHK2wbUOGeJEC9p8RsRCD21oHdKjEGGkJniV8e/lK4LUWBFESFo4BuXMZK1Oe45gskyl&#10;FEWdPINOnk3VuV0W8XxEUaZ6cHFxKSsHk5GEisW6gGw68lqpKfa167E1TKE3d9tviR0xRbhtDbuC&#10;yMXF7514p8PRiY6mElqfwgJOSYZd6nffCBLxaqdDIt2STqzT6mihhzYVXU5Nvyhhe8j8vCAjxrYp&#10;gRL0lkKxKog6eUZx+dI8K057juCwMjUztJLkl6Hx2GjMUp0XC1cUuZQdz5Qp2lWOwdPSAorNHLEY&#10;SIZBNbMAwIkYm1q029XLE5HSNFTrAkrD6KJgd0fDzPlcQeQyWfDxE12NcDS93VELo6Yy90iI+Ghi&#10;lLZY61JUDlY7LBWJto52xil08qzp3EVICqPHRmOWBVWx6ReS5bLQOVeizaXPI9LWkROeI6eVqZNn&#10;ku5yom7AjlJD8vuZf4pdJhV8Wxt8s2en/g4uXZq2XQ/G7wfXNOEmY4aGK6/ElNtuA8Up5nR+2jTU&#10;X3YZ6i+7DN6ZM1P7URyHutWr0XLzzai/7DIwAVXYYYpCzZIlqXNko3b5ctSuXJlauMZG8NOmIXDB&#10;Bal9/PPmpRJyBpcvR9v69RnnHhAVs7OZBQBOxNnUot2u3bdUXMorrmMuQK+oWHdKRTkEkRCPYuTc&#10;MVcQuZSc5vqJ0ftILLM3RoTRal4umzAqdT6UXJBOLIqcsNIKenVEUTReiIhYE1BG/K2wPZwwnRC1&#10;2PTEBMudc/U8IoJeHZUbp5WJWIesWuSKxYZGLza3B3FP35g7p6gSKMecosarr0bwootw8vvfhxiJ&#10;YMa99+LE976nPSSN+jVrwDU04Pzjj2s36eKbPRtT3vlOnNy8OZXnpen660FxHIThYdSuXImRF1/E&#10;yM6daL3jDlAMg7HXXoN32jSMvvwyEoODYIJBNN1wA2q7unD0K1/JyBejZdYDD2CsuxtSVOkYju/f&#10;D29HB1rf9S6c2LQJ8fPnMfW978Xo7t0IHz4M0DSmrlsHYXQU/X/4Q+o8B7P44mpZ65OxfWwiEV22&#10;e1cu/j7YgHM58ioUwk31IdxUn/3egFjU4pmWOS3/MxDUrjLN5lnncc+xFu1qAMA1tWG0coq/25qg&#10;dfFAMDq/izunSI9qn1OkN59IDzLHqJQiwIlzdZwSTIFgpo4aIOAyH2M6n4+WNX4OzWxm363Y9AuS&#10;ZTFEuK2WT90jM3VUagopUzHmFDXIQtYIhYRSzSlSR3C9p28McN3nXLIhjo+j/oortKtRc+GFmHbn&#10;nWi9446URSWwcCFqFi+Gd+ZMtNx6K5quv157WAaN112nm/gydOAAhl94Aed//3vUXnQRAMA7axYG&#10;n3sOof37MfDnPyMxOAgAaLruOsROnIAUN/7QahndvRtDzz6LoWefRaK/HwAQPX4cTTfeqN0VkCSc&#10;f/xxBLu6wNTUaLdWDdfWhrHEl9/HrJr462jldThdXJxMU93EYIt6PpEepbYYTUw4d8YIOpLuck5x&#10;cYKFOhoCq1iMknmKrLI9nFAsByVyqesXlLlN+QqiNf6JSHNm66iUOK1Ml3qVpLbbQ4msgqhUEOvQ&#10;Q4ORlCCCK4pcsjG+bx8CixaliYGaJUvQePXVGHruOURPnEDbXXcBAOL9/YidPg1haAihN95A5Ngx&#10;1Zn08bS0IHzokHZ1CiYQgBRTOuqh/fsxdd06+ObMAaiJF/zc736Hkd27VUflxjdnDmouvBA1F16Y&#10;Whft6wPj84Fva0vbFwDEUAiRI0fgnztXu6lqECgJS/xxvK9pDNdMcoH0PwNBvBqeGNl2sY8wnV8H&#10;xKU60M4n0qNUwmi1aq6OU8THWp+zgilYraMhsDiQkPMWRv2iYrV5bDRWNLe6npiAx0Zj2B7O33VL&#10;naDVah2VAieVqZGScAmbgCwpc4fyrXO7WO7jsLk9iOU+DqsOD2FPJP05m9Tuc0RJ5/s7paJc7nPC&#10;+DgolgXj86Hmggtw4nvfQ/uHP4zoyZOInzkDUBSa3/Y2HP3qV4Es7nO1K1aArauDGIlgZMeO1PoZ&#10;GzfixKZNafs2XX89+GnTIIsi+LY2nP3VrxA5elSZN7R4MRquuAKyLOP0z38OcXxcOYiiMOdzn8Px&#10;//zPNKtT4zXXAADCBw8i2tsLJN3nQgcOQI7HIcViGHzmGQTf8hbw7e0I9fSgbuVKIGlNCh8+PHGu&#10;a6+FHIth6PnngSp0nzNiRww4KWSPoJaLRCyMu+tY3F2X2xxOchQAyGo+z9W2qEenB0bSC68NyW3E&#10;ttbMNsMs2vOXaw5RaPiMdrUp3DlExrjuc9ZQu871nk2YEkYooivdxAi6+Ta82KzOki+mHBRaR8SV&#10;zq45IyRkcz70C1JaktlC0M4hKqSOikGh902NHe5z8xkR8xkRuxIszicShiG5tRTTfW5bq4R7+sYy&#10;xBAhd8+gSlEraRdjxl5+GYFFi1J/0zwPxu8H29gItqEBw7t2pe2vhxSLQRwbg5y0+hD0oroBwNj+&#10;/Rh85hmc+M53FEEEALKM8f370fvDHyJ+9ixqV6zQHpaBODam/K6U3igPb9+O/j/+EYPPPJO2PnLk&#10;CNi6OlBM5twamuMgi4U3qpXGpbwSqe7TtTLW+ZXJmrmWVR4Rl7AJXCSN4iJpFKs4AdNp8x9GSVIa&#10;YyERhZCIQhIFyHL68erfU4cX93spLJzpQXM9k1oWzvSkQgJ3ecx1yOzEFUQuLgpmBRGKZDFSf/cL&#10;7TTaAenEwkHBFOyoo5QrXR7BF7Q0MzSaGSX092OjMcXKE1ICNBgt20OKtYlYhOwWRAu4wuvIbuy4&#10;b3ZyCZtAIyXhD3EPBuXCngE7WXMiaiiIMBlFkdZE7YRGyMlIsRjCBw+C9iqWjsixYwBFYfhvf8PQ&#10;tm0YUYkiKRYDE1QmwKujtY2/+ipGXnoJoy+/nFoHADTLgq2rS1sHAMLICGKnTqVc5wBMRLWTZQij&#10;o6Do5KNLUaCIOx1FpbnWjbz0EkZeegmxvr7UOkC1n2Z/yDJGdu2Cf8EC9d4AAO+MGYidOqVdPano&#10;YBWRlG1ZxQq4hIljFadMqCTLDE/+TY0kCRCFOCRxoiFT/6ZatK2Yoi+0O1o5bGqQsD5gvlNmB64g&#10;cpnMGOUnMotdwsiJ332nRQSzu46GwGJHVMaaAIdOPnOg0QxGYZuJ5cdoscM6pYaU42BCER921ZEd&#10;2H3fCqWRkvB2TxyDMo0XhfzcKMsJc8WU9v/QrrSLQl70u2rkvNWu15N5XCyuNEBNDLAvTuGkmLmP&#10;U/FKLF4Ne3AuwaSW1xBHr6iEEtYu0ag/bb9rvMDDIcUFKtvSxFCYk+xTemfMgCwIiPX1ITEwgIYr&#10;r8TQs88i2tuL2re8BU033oi6lSvhnT4d4/v3A8m5N43XXIO6Sy5BcPlyjL70UvqFaGBra+GbMwfh&#10;AwdS67wzZkAYHYWQDKRAaLvzTtSvWYPaiy8GP3UqBp5+GlIkgoYrr0TLO94BimVRs3QpIMuInTyZ&#10;dqya2osvRnDZMtStWoW6VasAALIggPH7ETl8GImBAdSuWIHQG2+kgjl4Z85EcNky9P/pT4CsdKr3&#10;Jij8LZZZh3rLNV7gyeH0e6Ldx2gBgLoCOgOlQhIFiGI8w6JDaGZpU5GF+kUJ/aK+cJFlCZIkgKLp&#10;CSGsYoqXwgJKxjmaRki1fYEkYX0igYQgY+MQjbtqZGwJZR6v5a4a/XKYYUuIcgVRlSKJiTSBng3W&#10;4wXrmXCdNUJIRCGaCJVOMxwYtnI6GrUBBn6v8t6PjEuIxKy/U2dECvsSwIYaGQMShYjFUyxgZXR5&#10;lP6IU777q3kZflrpi5S7E4si1lEEFA4kZHTyDGawNMISEE5+Q3Oxxs/BT1PYExFsFzlmaWZoLPex&#10;CLAMTgpIRQS0s44KoVj3DcnvrdH3XA1NM6BppeN4CZtAEy2jW2DRJ6ULYVkSIUvmLHYURU8MfBfA&#10;Ak75FqvJ1X5PijlFdbKMpZJki59lOagX+IwQxNnC2i6KTOQKesM3YHoOxfqAXFBH0Cq0z4cZn/gE&#10;Bp95JsOK5BS4+nq0bdiAc7/7HSJHjqTWPzxOZbxsRmxrldJCNGe7d1pW8zIu1XfXdQSyLOm6t2kx&#10;6xOeK1QngaJo0AwLipp4rnkPBa+HwlmKwl+SrplrBQFrBQHf8niwY1TGwIho+n0oZE6RG5LbpdoI&#10;0wkc562J/I5WNiWK+ofFjPl9VrA6x6ipgHDExcLOOR92UMo6InOWc7XxxE0t137Fhnyz1M9asevI&#10;LKW4b1bmFLVwHFZxAgYkytA6JAqxks4pOpAAPl2bOaco15zQ3D2DCmeGJGGpJGGnQ/wsXSaQIhH0&#10;/fSnCFxwAWiPM6N91V5yCQb/8pc0QeSiIMsSRMHYOlRMsv12qyxjiSjivngcCyQJH/N6cdCGUScX&#10;l8mMX9Lv7GSDCCLoBDyxihVXOqe5pkFVJqf0RUpdRwcF5XdaODaVvFMLcVMrZ9jmZobGGj+HFk4R&#10;RE20EgCjFHVkhlLft1ws4Cis4gTsSrCGgqjUrOYVl/qHx63XT+ZTWSUQ61A9gOcZJXSii/NIDAzg&#10;9M9/binPUCkZ+NOfMLZ3r3b1pIeIknKjJ4zqZBkfTyRwkKbxLYeKbRcXF+vkEkbEEuPEPD9OKVM5&#10;yzMgKZaNgwKlCKCkOCJCpJmh8dhorCzucqQMi3xcWmCAUteREeW8b3pM3DPKMcEUUnVEA3vjma5z&#10;ZqhK97klfmCmLKObpjGSnFugF5K7UqhW97lKZjK7z+UjiOx2n9PCsB54eQYLWDn17m/WCCLivmP2&#10;fSjEfW7V4SHtqgyW+9jkwmG5L3fdlJK9caUDui+h/DvZ6fLIWMYp/3Y5TGcX+15pvydmaapToj8i&#10;GWSh92xuVxyzEFc6FxcXFz2MvvG53OeqShQRP0uWodCtcZeZzKJoU4OELSEq5wfTFUXmMSuKujwy&#10;1gdk/ORUdYiifAQRSiCKmhkai3xc2rv/qCoCIhwiijY0elMiaE9EwJ5IAt0CiwPeZu2uOSlmUAWt&#10;CCAdbzPPfLWwPiBnXP++BLB7LJL1o6qmFHmKin2vtN8Ts6hFUaHziVyqG/Kd7PIg1S4+NJg78Ei+&#10;qNthYlHI1T+abOQSDwS72zgYtHN2keu6cvcMKoSJCYyZgmiyszdOYZkzXD0nHcu44ozeloN8BVGx&#10;IRNzjwGOe/eX+1hsaPRi17wG7JrXAAB4aDCCVYeHcE/fGB4eg+MEEZJtxpYQhY1DNK46S6c62Nta&#10;JWxrVUKblyPnUzEhHTNyjUhGEbzqLI2NQ0odOPFdnoz3yqW6UNwilee3W+Sw3Mdh17wGbG4PYkOj&#10;Fxsac0dwzAY5x+b2IHbNa8CKGh+6RS71bjvxvXYpD1VhKVqtyQatjT6HSW4pIrlZzIwcFjI6Ppkw&#10;Y2lAcrQZAF7qn+j4Zrt3WpxiKSpEEDUzNDp5xlxIbkHJP2HWp3yNX1H7PTERIY6B3zeh/rWWojPn&#10;xnDm3Dh2zWswtOSoISImH+7pG8Pm9mDWUc9KDruttqJsHHKmWDALccUya2HJNdKoxu5R1HxGUAu9&#10;V9rviVkWzpzwMzxwPL+2w2Vyo7WCEh4azP3+bWj0pf5fbBfTasRsO2d3G4c82zmz5Lqu3L0UB+O0&#10;pFXFZAqXv+vBvoTSqLiUni6PjH0TOecqlmxx/Y1oZmjcVssrWc1NCCIk8xmtCXC4rZbXjU5EIJM8&#10;AWB7OGFaRJWKze1B3NM3hnv6xqpOECE5wLJxiMbGIQqbGhQLSyWyPqAIoo1DyvXkEkSVSLXcK5fJ&#10;h9YKShbW48+5qPd3sqXXxVkY9zoczmpexgLOOeEti00ra71TStgbp0xPDs4nhOFkw0odKT7+5vd3&#10;ImaTuKlZ4+ewJlCYz+aaAJcSPmom8likZzl3EqsOD2FPRP+drXRBpGZvXHEvU6wt1p6RcrOpQUKX&#10;R8ljUenvqBkq+V65uKjZElLEUrbFxSUfKk4UTSbrkJ3sjU+4cmXDbUxyY7aO1gcUl5xCcILrnBUr&#10;EbEOmbUM5aKZTZ4vaTVa4+fQyTPYHnKedcgM1SSI1BC//G2titBwMl0eZd4Qmccw2SjFvWqqm8hm&#10;H45W3nvq4uIyOamoL4LTkp9VEoq1yNwH0IolZLJhpW66PHLFj0BLomDaSkQsOMWAuNT1i5Ij3eW0&#10;6IXYrlZBRFDcXBQXLT38XgpNdUxJF7838/0j7nJmBzeqEfW9MvtdyJdwtLjnd3FxcbGLihBFTkta&#10;VYlsCZl3oVN8b7VrXawmA+vyWNu/nPAeynDxeTlTi1lB5Fu6FI133plafEuXancx5DhFZ/wuWTjO&#10;Oc3Z5vZgmjCqdkFE2Bun8PA4leGe1dHKoqOVQ3O9Eqa5VEtHK4eO1on7sKlBwsPj7twCqBKhGolY&#10;FxcXl8mGc3oRBhDr0MEEhZ2xyfshW+IvXKWYdaFDysVCu3bysjeu1IlZ7HCd65jwQCkaLKNEa/R6&#10;KN3F7+NMLav47IX1LV2K9gcfxLynnkL7gw+miSL1+lwCaRWvRJjTWzg2exlKDRFGk0UQEchAAGlr&#10;/F4Kfq/5d8du/F4afi9lKQrnZMFIxBaKnoXOxcXFxemU70tlAtc6lE4hEehg0YUOrjBKYVUQwSbX&#10;uems+XuVLwGftevSo06WUScbl5UIHyJ4pLG9SPRtSS3S2F5AJZwa77xTc4YJcv2W09jcHsTqZufl&#10;ISo2W0IU7qpRXLN8fOHPWKGsDirlcQVRJqRO7BRGahHsJm11cXGpFBydpyjfQArVmKcIAF4Ne/Bq&#10;RPl/tnwR2fJKbGuVTOfYIawPyLirpmiPiaN5eDy/uQfaes52T4z4dG1x65xPWoMK5XLRuNOjFkOJ&#10;vi0QTm3R7pKCbVsPrn09ACDS3Y2+Bx7Q7pLieSa3VaiceYq03B8KoFvMnGd0J58ZrhuA6XwOerAe&#10;+/I75PPsE0h+nM9GFDe2cnJfPI4do4WJImJpksQEJNFc1EOW84Lx5E48KcajEBL6z4IamuFAM/p1&#10;Wci1ISmK9urkacqn7XJzFLm4VDa58vkQqi1PkaNFkdnkrVqqVRQBSCVxzfZxyvYRIx0Vq5YPTDJx&#10;lK8YgkHnIts90aODAdaZdHXMFztEUZ0sY6mk/24R9zgAiPVshDS2T7tLBnRwGfjOTQCAwUceweAj&#10;j2h3AQB00zRGqOxlL1QU/Wz6FCzwmuv8moEIozv5KD7Ax7SbHU2+7wN5F56p4crmQrdWEDA9LEya&#10;Ni/fe4Xkd1eb4NVq2wVXFLm4VDy5xAPBFUUWcEWRPahF0V9G/TiXYLJ+nHJ9xPQ67VYxOzdJSwcL&#10;dDD5HWuFHXnOPyukTpBFdOa6J1pW83LRw3HbIYqWSpKuOxtxhYMFQURQC6O+Bx5ApLtbuwtGKArd&#10;dOZ7rkYrivqHEjg/LOC5aRSuPJ1ZZi23UQ3YONVcIz5ZyKfDTaymfi9Vcle6SEzCk3XipLSO53Ov&#10;lBxGSu4mgtW2C64ocnGpeHKJB4IriizgiiJ7UIsi4kKX7eOU6yNGPnzaEcFSUIrOPgp89vIlW73m&#10;uidaiu06R9B7V6xg5DpH3OZyucwZQVzpsrnR5XKh+wvL4qzKmjQUYjAcYvGn2hHcMFqXtq8ecwc9&#10;+NTUYVutRdWA1Tl25QxwkM9vK0ldtWsrE6v3CjqDZlbbrqY6JfIfkjmKes+az3Pm4uLiDHKJB0K1&#10;iKLlPhab24PODrTgkok9UeiUiEP5Wntc9FkfkG0J91uKqHOEUCT/wQI9CxGBzCPKRxBBdVy2aHTZ&#10;fh8Aphi49VnhyeGAdtWkp8tjbVL+lmTQhXJgNbhCNQki5HGvkEdAnmy4OYpcXFyczoZGLza3B3FP&#10;35griiqRQqPQQSdsrkth5DMibUQpos4RBFGxokbj1n/TSJSoo8wVgjoqnR41IhBLUKlFlNLr3miu&#10;kxUORTlsOpN7FGyyYbWzXY5BGDJIYZZqE0QEq/dqi4Wcdi4uLi6VCrEOLfdxWHV4CHsigiuKKpEl&#10;PnsmaW8colNhc13yh8w/sOqmYkQp3Au1xOIyQhEJglj4s0BEjDhqfh6RHuR4I1EkShTiAp1ahMLH&#10;CnQ5FOVwf8i1GGnp8pgfVCmHtciKlUiZC6hdWz1YuVewmNPOxcXFpdIg1qGHBiO4p28std6eXlyF&#10;0kQDa32V1/C3cqJtLlYko7n7AbSOModIQpcnfWJyIazmy3cfBBEIReS8rEZOZYnBnCerdIssfh4r&#10;g1p1OFaETimtRVatRFauo1Kxco12utC5uLi4OIXlPi7DOqTGnp5cBbKal7GAk7Ezzyhl5cauzvPe&#10;OIWrztKpDr6LOdYHlKAKe+OUbRaiDqY8ViItsbiM0bEoEsUyvVQoH+BjrsVIB7NCp5TWIqtWosmC&#10;2Wt1XehcXFyqke+2MBnWITX29OYqiCZ6QlDkmxzWCXSw9gkjJF3p9sYpbGtVLB8uxhDr0MYh6yFv&#10;s2Hn/SyUhCBhdCyG0bHcCSW1kBDaTO0y7SZLkOP1QnKbRTuvaClTWCSsbpEtWBhRHg9on0+7umIp&#10;ldApFpVefiuU4lr93ok2MRKr0A+si4tLVbLmRDTDOqRmUomiBayM1byMgwmqYi1Eauy2KmwJUSl3&#10;uk0NkulRxcmAYhmSsK1VCVdLRKRdrOZldLDateUnIUgYGArrWo2MkqcSEUMHu7SbLEGONxJFA5rA&#10;CkZcKygN4Je5iC1JU/MVRlxDA6Z98IOY+4UvYM7nP4+Oj38cXNNEuGMXl2pAnaTXjT7n4uJSSUya&#10;PEUXJJROXSWKIXWeIsIwq3TuegVgazj9mqzmldCjyyNjGTcxsvjwOIV9CcXdrhAqKU+RMvlamYC9&#10;N65ce76WoVz3pFR5icwiCnHIcvoob22QB8emT2YrZ56iP8TT/Xs8rASey6zHOlnGUknCryUP/mvc&#10;ZylPEeFIYzzjuKWMgG8EQqm/s+GZOhUd//iPCB06hKG//hXCyAiCy5ej/vLLceLb34YUycybUEmY&#10;TRRKErkWG7O/Q4KkuLi4uLhUPnp5ItUY5SkiVL0oIh2igwngoJDf+cpNNlEEAFtDFHpVfdNcHfB8&#10;0BMI+Ygkp4oiIgLJ/+0QQmqy3ZN1fudZiSRRgCRlmpi1wmipJOmG5vYtXYr2Bx8EAMR6NkIaMx+J&#10;jg4uA9+5CQDQ98ADupaifkHCTs2z5/XQ8PLpHWHiPvcSTePH48D5YQHPTaNw5enMMmtZHJuS+v9r&#10;/Dnd45YxAr47JfngGMAEg5h5330Y2bULA3/6U9q2aXfeifHXXsPYK6+kra80XFFUOVi9V9naLjVk&#10;TuozNR4cpJW6P3BcyavXwZTeGk7ckQ8mnOEm77TywIFlMlOeHTHgpJDe5/mo72b8JPJ46m87+xlm&#10;ylRqSlEmoz6AFob14NKkdfiQyGBQ1m93RSEGUTCXZ5OmWdCM9cYiLAPXeGX0CsZJqye1KJohSZgp&#10;y+imaZwIFe0yi04uUQRNXZv9iOULERBEPFQDRAAByEvs5cLonnQwwDqHuikKCf35RGphRAYd9Gi8&#10;80403nknYEEYqQXR4COPYPCRR7S7AAC2hxLoF9N/1+fl4PcpAoWU6zhF4USyg/bIYAT7zoewa14D&#10;Vh0eSjtWj+XsgtT/9wgHDY8juQ6MaLnlFvBtbTj54x8DGgFJ+3yQIhF4OzoQ7e1N21ZJWO1oFxuz&#10;v+OKImPMiqIuz0T00o1DNBbOnPgoHDgeL3kb10QDC5IWYyd4hjitPHBgmfIpj3owmIgiO581Mv/c&#10;SQPqpSyTGVHUzNBYE+BwSGRwSMweErkUogiqOtobV6aEaPtyk1IUzQhQmJnsfHQnO0Qj4/odt0rA&#10;jChSu9GpP2JOY4kvhiV+cy9GIfzPgHEntdyQjoWdDXgxMBJFHEujNuhN/W3kQgeVGx2AnK50xGUO&#10;yXlERm5zAPDYaObcICKK1IMh6nlP4UgCXzgxYihutJgVRcghjGZ+5jMY/POfMbZPEYW01wtZECAn&#10;5zp5Ozow/eMfR/8TT2B4+3bN0ZWB1Y52sTH7O64oMsaMKCL1p3ZZUYuixjMx20bszbCAlbGAc04Q&#10;JdJBc0p5UGV1RIQREUV2eV2UwhJjlVKXKZcoWuNXBiAPiQyGqOzeEiiRKCJ19NcohZ0xYFNDZrqU&#10;XKIo91ejwmiiFZeZ4xSVEkSTgQ5WccNyqQycLoiQbJj0SAhSWuCFbO9Z3wMPpKw9XPt6+FY+A77z&#10;W2Db1qcWvvNb8K18JiWIBh95JKsg2h5KaFcBAOqhWIfqATzPMLqBINYEcjfe+bAnIhiG+JQTCSBZ&#10;FtrrRduHPoS61auBpCBqu/tuCCMjZbMU0TwPT0sLvNOnwzt9OjxTpoD2+7W7ubikoc7Rph2NJZRS&#10;EK3mZTQxwBOR0nQac0ECO+XT2S8W1VZH6m/oahvcM0nuygHRWaLRSWVqZmjcVsujX5SwPZzpsVEO&#10;tHXkpwCffpOUk6qyFBGV2MemjxBjEliKCL0C8OJQHfxScTp/hTLZLUVhOgHJP+p4QYQcI0Vaa5HR&#10;3CKCb+lSNN55Z8pqpEekuxuDjzyiO4eI0C8oDbGWTp5BJ89mWIfUhCMJHBiN4pPNfkOLjxorliKC&#10;nsWoduVKNF51FU5t2YIpt98OKRrFqf/+75QgOv/YY2heuxbHvvY1yKIIvr0dsb6+tHPYDVtfj7pL&#10;LkHN4sXwtLaC4tLbC1kQkBgYQKinByO7diF+9mzadi1WrQ/FxuzvONFSRPv9YJIh2xMDme5qatiG&#10;BgQvvBB8ezvAMBBGRhA+cADhw4czXDUJVu+V1lKk5LRTkuPqnYdYilplGSuHi9/Wl9KlyCykL2LW&#10;FazYVFMddTIz0/7uE1pxSpiKld5M9+we8bh2lSFOs6ChzGXS+/6T76zafZ1hPWDYzD6qlmJZirJZ&#10;0Nb6rFuKqkIUaf1R9aLPTRZRBIOIdE5htY0TILNRyLNXTCrBQqTGyIUOOkEXsrnRqfEtXZomjiLd&#10;3VmFkBqt21wzQ6OTV8qwPZxAU4OxhWNgKAwAuK2WzylukKcoAoANjV5saEzPQ9R49dVovOYahA8f&#10;ThNEZx59FFxTE7wzZ+Ls1q3wzpiBtg99CKf++78RPXEi7Ry2QNNovOoqNF57LWje3IsoiyJGduzA&#10;+SefhBzX/6gZdZC1mBUrhWL2d5woiupWr0bru96F8KFDOPnDH2o3p2i8+mo0Xn89aE/mxM7w4cM4&#10;/fOfQxzLtF5avVdqUXRxc3+Gu5wWIoqWiCJmjuoPqthFOTuNejhRfFR7He2IAUvoWxDkfq/dZApt&#10;/9EJOKFMalGk/c6qKZcoMvMc5SOKcn81HM5ExVRH7iE7cF3pnEmlCSJkcaEDgEgkvXHM5kanhliE&#10;yGJWEGnd5sgkz56YmGqojZLNGq0vFYPPPIPe738/QxCFDx9GcPlyjO3ZMyGIHn4Y0RMnUHvRRaC9&#10;E9a4gqEotL7znWi+6SZFEMkyYidPYviFF3D+f/8XZ375S5z5xS9w/ne/w/DzzyN6/DhkSQLFMKi/&#10;/HK03XVXhkXJpTw0vvWtaF67NiWI5HgcYjgMORn0xD9vHtrWrwfFZJ/8bJb53gQ+NXU4p7ucGqMA&#10;LHZAvvtOdQUz6qSVEreOcuPE3JVOK1Mnz2R8Z8tNMZ8jc70Yh7Kal7GAy98ftZpxhZGzqERBBCDr&#10;aA1J7BqOJBCOJHA6KmQIF7vQRptb4+fQyTMZ67VlCkcSyeSz5W8gYqdPAwCm3nlnShBxTU1gg0HI&#10;ojghiI4fR8stt6B57VpM/9jHwASsJ4rVo+7ii1NzmSJHjuD4pk04/q1v4dxvfoOh557D6EsvYXT3&#10;bgw9/zzO/e53OPGd7+D4gw9iPClaA52daLr2Ws1ZXUoNW1+PxhtvBAAIw8M49dOf4sgXvoA3P/95&#10;HPva1zCeDOjhmzMHNVncVc0y35vAxqnDeHI4YBjmtpQ4cSDUaeLDraPsOFEwOq1MzSyNNX4OzQyN&#10;x0Zjjpk7VOw6Kn8LlwdNDpt45lRcYeQMKlUQEbJZiwAgEk2kln5RUhpQm0RIv5A8X7JBNjvJU10m&#10;p3H8G99Q5nwACC5fjujJk5j2wQ+mCaKaZcvQ+4MfIHzoEFre8Q7tKSxDsSwar7sOABA+cAAnf/IT&#10;xE6e1O6WQfzcOZzasiUVFa/+8svB1NRod3MpIbXLl4P2eCALAvp++lOM798PKRaDLElI9Pfj9KOP&#10;puak1S5frj3cEpsaJNxUH8KmM/U4FC2/ldBpA6HavogTmGx1RM7Za9JT04mC0WllaqKBS72UI61D&#10;xa6jihNFxTSbVSMdLPDpWhkd9nhRuFhknV+uaEGEpLWIoqw1FdvDiYKtRttDibQGWW0d6omZm7/k&#10;REgobophEFy2DP758zME0ckf/hCJ/n4MPvMMahYuBFNgNDjvzJngGhshCwLO/fa3SkQ8s8gy+v/w&#10;B4hjY6C9XgQWLtTu4VJC/Mn6D73xhq6wlQUBIy++CADgp0/XbjZFl2eizfq2AwQR6TQi2Ql2Qmff&#10;aX2RyVhHO1RTTM3Mo3aaYIQDy0TK80JENBx0LCWlsA6psdbTKTOlrJhqY11AVmL4u+KoJHQwSTGa&#10;3chSMWRzozOCWI22hxKmLUf9goTtoURe1qFKgwkEwNbVGQqiiR0ZUKz1+lfjm6lEbIqeOIH4+fPa&#10;zTmRolGEenqApFuWS5mgKHimTAEAjL/2mnZriviZMwCQimJnBRJdDslkrOXGaaPocGBfZDLWUa8A&#10;nEwKrZ9EHgc0IkmN1lpVjPJYxWllyiiPA8Ydy/Fcl63FW7nM/Gij9mY5jZamOu0qR9LBKuKIjCYZ&#10;YeXeOJ1SX0sHU1zrULmeNYqiLVuLCETMEIHUExPQExMwWl+f+j8RQlrRQyZ5WrEOURQNhvWA5by6&#10;CwD4gk05FzXkb+0+ZLlizaWphfWYs+oIo6M48rnPZRVEDWvWIH7uHASdKGJW4BobgaQ7XL6QsNxs&#10;fb12k+MpdTtgF1xTE5hAICWKaY8nZTWMnzql2XsCKWmNJPmxzLKpQcL6gBJdrlRka9OcNopupi+S&#10;7XqKQbHryOr1mKmjQtkRUyxDvZpPws4YpSR0VbnSqetnqM4ZbZe6TIVY0KzeGyPsKk8hrFya3kYX&#10;+7k2Ir9ejg3s3ndAu0oXJ9ysXJwfGNGucjSX8tld6szem0qglNeymlfEUDGtQ+V81hjWk7cwIvSL&#10;EnpiInpiIp45cTb1f631p5mxPsmTiCE7ymmV3fsOpBareFpaULd6Nc796ldpgqh2xQo0XHUVzv/v&#10;/xrmnDELiRonGYTUNoOUdLmrxAh0+dyXcuOfPx+zP/tZzP3iFzH3S1/CnM99Dh2f+IQikGQZwuio&#10;9pAUTDJqoRTLHDrvYJW2Sr2s9cnY1irBTymdTZL4cDUvK7nlkov2OL1liShiicnw/DBo07Qd61J2&#10;ioww6wqmdz3FoFR1ZOV6zNZRPuyIJcVQKLvVoFdUnuEDCaV+Hg8r+w9I1q6lGNh9zwq9HrvLUwi7&#10;u5U2upmhcUsNU7YylbbnYJHVDvOPrTaISx2pZxfrdDDKc/rp2tLkXyo3pRAc+YQAJYKo2GUrBvHz&#10;59H34x9jyu23o/aii+CbMwdT7rgDU97xDpz9f/8PkaNHtYdYhswh4urq4JszJ6+Fb21NO5dLEVGL&#10;YJoG7fWCbWhQkrRSFGRRzCpwPVOnAgbJXzsYpa0iy10Bpf0iHVmyHskBtCX+eGpRH2e0LJWkgsJx&#10;F7NjnS+ri+wKZpVqraNeIV38fHN0YtkZUxatdUiP9clneuOQkpNLfR5yfiNXu2LhtHvmtPJANW94&#10;R1QuW5kcnbw1XzE02ZO35kuvoIyyZBuFKZTVVZC8tYMBprOluQ6nIgpxyLK971S2BHHZIILILHoJ&#10;3fRQJ618wzdQ9ISg/LRpaL7pJnCNjYj29WHwr39NzQ0plKbrrkPT296mXZ0Xoy+9hDO//GXaOqsJ&#10;QYuN2d/J914VE4rjQHu9oD0e0BwHyusF4/OB8fvBBIPg6uvBBIM48//+n2Ey3Y5774Vv9mwMPfss&#10;zv8+PamlOtmheuBRy1qfjCciVNr3x8x3R/39tfrdzVaecjAxp8E4QWSpqbY6srPf0eWRsT7pum52&#10;Plyxv+dNDkjEqsZsedTJW7NhR/LWiZyDAnpioqnkrWbQ+9ZXdPLWfASRS/50sBOuda4FKR21RWhd&#10;oHgNaKVQDKuMVesQ8hBETiZ2+jT6HnoIxx58EGcefdQ2QQTVfCA7IPmWXIqDnEhAHBtDYmAAsTNn&#10;ED12DKE33sDoyy9j6Nlnce6xx3D65z83FEQ0zyPW24vo8eMYS+Ys0qJ1m7ETQZz4brAGLtpailme&#10;fCGdfaeMpFdTHRGL0DdHKWxNurcVyvqAEiBkS4gyLYiQdLfbGVOsSFtDiiXJLkoVRtosTisP8pw3&#10;XEwcbSl6IpLf8a6lqDjoNRZeT/Z7FI2nP14djCK+io1eWbOhvg51mSe7+MmF2dGkYpDvaJLe6JEe&#10;pbYUFROmpkZxvbKBxMBAenQ811JUcQxIwMFEdk+MfC1FvIdKtafRuIyY5hughQy+5SpPKXFamZxW&#10;HuRZph0x+wVdPtYhM5CB0Hz6K2atMaUin/KY/bbnaynK5hmS77ddi963PpelyBVFFYBTRJEa9Ycv&#10;F9G4DFGUIZR/ECADlgECvsznJRSRHFlep1IMdzojCrUO6TWUelSTKCo2riiqHAYkcx2jYouifDpq&#10;xcZpZXJaeZBnmYohhgjbWiVsHKKwN16c8+cjjtb6Sh81LRv5lKeYoqiTZ9DJs0q6Dp0gSuUQRct9&#10;LDa3B11RVAk4RRSxjPLBY5n87gscKJD0nhVCJT8z5UCWJUiiUDRxRFF0Xolkteg1lHq4osg8riiy&#10;j8DChfDOmIHIm28i2tubNaCCi0sx0bMoWulgF1MMlZp8xFElUwxR1CALhtYhNaUWRRsavdjQ6MM9&#10;fWOuKKoEyimKWAZgGPNWIbMISWFkNIpYCnJZu7KNclYzvKpO8rl+u8SRzzsR+pmiM/Mk5VM2GDSU&#10;ehRTFFEMA4phlDDXFsJtT3nHO+BfuBDD27djePt27WZD+GnTwLe1aVfnRezUqYx5Ra4oyqT+8svB&#10;t7cjtH8/xvfv1242pG7VKrSuWwckk+ZGjx9HqKcHoQMHlLlhFp4XFxc70BNH2agmMaRlsoijYoii&#10;m/2UoXVITalE0XIfiw2NSoLre/qUXICuKKoAyiWKjFzL7KYcrmpmrm2yiSKjOink/kii0qiaaVwB&#10;gGNp+HwcOJMztAVRuUdWyqfXUOphtyiiOA71q1YheNFF8LS0gGJZCKOjGN+/H0PPPQdheFh7SAZT&#10;77wTtcuXY+BPf8LAn/6k3WxI/Zo1mHL77drVeTHw1FMYePrptHXFFEUf9d2cylhvFrO/Y3Sv7KD1&#10;Pe9B3cUXW75XdatWofVd78pMvCrLSPT3I3TgAMb370fk6NFJEx7d09IC74wZkAUB4UOHIIbDAAB+&#10;+nTETp0CVCHA+enTIY6OQhgdBT99uuosSK13yY9cFqJeQckRNBmodnFUDFFkFH1OSylEkdo6tCcy&#10;cZ25vxpVDInm4pKJUQe5GAR8tOkoRXahtoa4ZL/fRuvNQDNK48ZyXrCcV2nsdBYPx6I2yKM26DUt&#10;iACAZSgEfDQCPqrkz5AVaK8X0//hH9DyjnfAO2MGaJ8PFMeBa2pCw5VXYtb996N+zZrMjrCNiOPj&#10;eS+ykPvj6GIPoy+9hGNf+xpO//znGNmxA7HTpyGLIkBR4FpaUL9mDaZ/7GOY8/nPY9oHP4jgsmWg&#10;fcpoZzXCT5uG9n/4B/gXLkT9ZZdh5mc+A7a2FgAw4957wTU0pPZlAgHM+MQnUgmGp73//Zhy222p&#10;heRvcsmP1byMpiyfgw5WEQuThWoVRNXMch+Hze1BLPdxWHV4KE0QYTJbivKJnFIuSm0pytZBLiaF&#10;WCSskMttjjCZLEW56qRYdWHHPDU1ZixHeqNHethpKWq55RY0vPWtqb8Tg4MQx8bANTSASXbwkOwQ&#10;n/3NbwwtAPlaikBRlgQXzXEILF6M+ssug2/WLCVhqCAg9PrrGPjTn0rqPjfZLEV6sLW18M2ZA/+C&#10;BfDPmweuqSntfkqxGMKHDmFs716E3ngDUiRzInElQ/M8pFgMoCjM3LgRQ88/j9HduzHzvvsw+Oyz&#10;GNuzB0jOx5py++04+rWvAQBmf/azOPnDH+omsXXJn1wWo60hc0lWK5UOBliXjHhXrVSrpWhbq5Rh&#10;HVIz6URRoYnGykEpRVG5BBFBK17txsr1FUsIOBG9d0ZNseoi1+/mi9FzRN5/bUOph12iiPJ4MOfz&#10;nwfj90OKxXD2l7/E2KuvApIEimFQc+GFaLnlFrDJEe9QTw9O/+xnkKJR1VkV8hZFJmHr6lC3ejXq&#10;LrkEbF0dkHQ5GnnxRYzs2oXE0JD2EKDKRNG0D3wAjN+fti4fuKYmcM3N9t8rioJnyhQEFi5E4IIL&#10;4Js9O2UZARFIPT0YffllhA4cMBTYlQjN85h5330499hjCL3xBprXrgXj9+Ps1q0AgOa1a0HzPM79&#10;5jegWBZzPv95HPva11Ludi72MVmF0WQQRKhiUaQXaEFN7q9GFbGal7GAs55obLJgRTBoicbltEWd&#10;wM8KxXZrK/b5KxEzbmdinvczGwFf8e6F3rnJ+19q+KlTU53swT//WUmomZwDIYsixvbtw/FNmxA5&#10;cgQAEOjsRNuHPgTa6007TzHxTJ2K1ne/G7P+9V/RdP31YOvqEDt9Gme3bsXRr3wF/X/8o6Egqjb4&#10;6dPhX7iw4IVrbtae2h5kGfGzZzH0t7/h5I9+hDe/+EWc3rIFY6+8AjEUAs3zqFm2DG13351mnaxk&#10;KIbBtA98ADP+6Z8QOnAAoZ4eAEDo9dfhnzcPoJXvln/+fIRefx1IuqxSNI0ZGzei/cMfhm/u3LRz&#10;uhRGLle6dQG56lzpJosgmsxkeaSrhzpZxlpVJuhsoxuTlXwEkSDKCEUkjIxLiCUtCWQJRZRt2uSt&#10;5YRllDkoLunkEookUqCd2OkypwfLUKnrKncmeGJxAYDx115L20YQx8fR99BDCL3xBpDs3LV/+MO2&#10;WCyywbe1YdoHP4iZn/406i65BDTHIXLkCPoeegjHv/lNjOzaVdKQ0B/13ZyxZFtfDMa7u1P/l0UR&#10;Ujye1yKLNr80BojhMMb27cPpn/8cb37pSzi7dWsqaAeVFAuVjizLGN6xA8Pbt6PmwgsRXLYMABA9&#10;cQIUx8HT0gK2vh5cfX1qcEGKRPDml7+Mkz/6EcJHjqD97rtti8DoojCZhJEriCYHVe8+N0OSMFM2&#10;H1ffiZTCfc6KG1M+rlSsydDe+ZzbDPmIvmKVxWnkuvd210M+9yJfLkgoHVP13EE9k7oedrnPBbu6&#10;MO2DHwRkGW9+8YtZo1/RHg+mffCDCFxwAQAg2tuLU//3/6aOsct9jmtuRtMNNyDY1QWKYQBJQqin&#10;B4N//SsiR49qd89JNbnPAUDLzTej4aqrAFnG2V/9CqPJOStWmHL77bbNKcoKRcHT0oLAokWoWboU&#10;3hkzlHsKFP+3y0D95ZejZskSnNy8GQAw9T3vQez0aUjRKAKdnTi1ZYv2EABA+4c/jOjx4xj4y1+0&#10;m1wKJFf/qtJd6SajIKp09zkjV/lJ6z5XJ8tYKkmoB/A8w2R9YSc7uSwFakIRxSpkFZKTKBTJfiPy&#10;OXcuStkJrzTM3Hu774mZ3yQIYrpbplnXzDpZxuWiiHGGyvnBLjbCmJL/ABSVmjdkhBSP4/TPfoZQ&#10;0qLk7ehAxyc/Ce/Mmdpd84KpqUHLrbdi5mc+g9qLLgJF0wi9/jpOfPe76HvoobwEUTXS/+STCB84&#10;AFCUMm/F64Ucj1taignt8cA/bx5abr4Zs+6/H7P++Z/RcuutyvwihoE4Po7Rl15Ks3pVLBprFxMI&#10;pEVDHOvuRs2SJai58EKM7d2btm8KigLt9ZbU6jmZKLXFKBELZ10k0b55dJNREFU6hbjKZ3mMK5cZ&#10;koSlkoTjFIXuKnEfKCZm5pTApuhwgqicRw+j9YXgCqLs5LLcmREgVjDrwkhcM0ORdLdMtWumUdnI&#10;+99N0zhBlz7cu5b4qVNK5Kyk1SgXUjyOUz/7WaqDxzU2ouPjH8fU974XXH29dndT0DyPxquvxqx/&#10;/mc0XHklaI8HkUOH0Pv976PvoYcQPXFCe8ikRpYknP3VryBFo2D8fjRec412l5JCMQz4tjY0XHEF&#10;2jdswJzPfx7T77kHDVddpYSZpigIyYAYfT/+Md788pdx5pe/zIgSWIkEly5F2113oXntWkx7//tR&#10;f9llGHr22dT2yOHD4Jqbwbe1IXTgQGp9/WWXYep734vmtWsx/R/+AWxDg7FocimYYgkjInRi4VFE&#10;xgYQGRvAXTWKhddo+YA3ntq3EKHkCqLKwg5X+apyn2uigQWcDJbJFENG0agqgWK6z5kVDXYIIi1q&#10;i4Hd1ghYuDYj7HYbcxq5wnCjCPddySeU/TcVQWSu3tXnq5NlzJSV49Tvv/Z8pXafQzKiWfAtb4EU&#10;i+HEt76F+Pnzadv1oGgaTTfcgIarr065QxGsukVpk7dGjx3L6saXjbG9ezM6l9XmPkdouuEGNN1w&#10;A6RYDEe/8hWIxOpngkJCctMeDzxTp8I7Ywb88+bBO2tWKjePmkR/P0JvvIHxV19F5NixqswnRft8&#10;8M+fD66+HlI8jvDBg0gMDqbt4583D6AohA8dSq1ja2vhX7AAjN8PYXy8KkOVO5FclvlcrnSKgBEg&#10;iQks97HJhcNy34Q71UODue/jhsaJ3F17IgL2RBLJfwWwHh8YlgPNTERt1DLZBVGluc/ppdnR+9bn&#10;cp+rGlFE/Ad3xigI/syPoSuK9DHTSbW7Y1xsWJty37iiyN73xoxI1QoYMwR8FOZQiiDqpmmM6OTj&#10;UT/Deg2lHnaKIs/UqZjxqU8pFpojR3Dyv/7LtIuVb/ZsNN98M3wzZ6Zy01jtaGtFUSEMPPUUBp5+&#10;Om1dtYoiJhDA7H/7N8iShNM//znCBw9qdzEkcMEF8LS0IHL8OKLHjmk3G1K7YgWmvPOdoPnMdl8W&#10;RcT6+hB67TWMv/66YglKRjJ0cXEK+Qgj0lnd0OhNiSAiZgDgocHMFAVm2dCoRPLUnvenIyJohgXH&#10;pwe0meyCCBUkirKl2dH71k8KUaRViHoTx+3s3JWaYomiYnVSy4VdYogw2UWR3ddfDAGezTqshbQB&#10;eg2lHnaKIiTdeYLLluHML3+ZMdKdE4qCd8YMBBYuBNfUhPHXXrM0X8Q7YwYCixZpV+dF+PDhVIQv&#10;QjFFUT6Y/R2je6XGN3cuYn19unmjikHdqlVoXbcu9bc4Oorwm28i9MYbCB86lIos5+LiZMwIo+Px&#10;BBKxCLo8MjY0+tIESyEiKBda4fXQYATdIgeG5TDTw016QYQKEUULWBkLOONnTe9bX9WiyEghuqLI&#10;HLk6xcijk1oO7BZDBLtFgdPIdf/tvP5iCHC1dTjK577/5Hr0Gko97BZF1Uw1i6JSU3fJJahZsiQl&#10;PmOnTpUsvLeLi50YdVZJh7snKuL6oAcAii6EjCACCQCeHotjkY8DzbCgqNztRzXjZFFEBkORfMaM&#10;0PvWV60o0lqH1LiiyBx69aTGaie1XOS6DiMEUbEwGGGnKHAipRRFuX4LFgW49v03I7pcUVQ8XFFU&#10;OWgHEY1Y65PxRIRK+/5Y+e6o33k72xKX4kAGmexGLYxkWYIkCmiigU5emSf50GAUj42af66KxW21&#10;fMrNricmYlCms3bMqx2niqJc1iE1et/6XKIo91fDYWijS+SqFJf8qYSPmJXwzmqsdMBdCidXBDiz&#10;CWKN3n9BtD9SXrXB1tWl5iQZEVi0KOfCBALaw1xcXCqcASn7qHu+kKh0kiigQRZwmY9BJ8+gJyZi&#10;eziBTi+DGVx5u6IzOBqdXgbbwwn0xER08gwu9VJogABZdjuZToCI9iYGeCJSvL5/eZ9Eiyxg5ZS7&#10;jJmRLhdjzIgJM53USsQVRKUnm0UOJgU4yT1g9P6799QYxu/HzPvuw8z77oN/wQLt5hRN11+P9o98&#10;JOtSs3ix9jCXIkLzPGifT1fQejs6MPV978Osf/5nzP7sZ9HxyU+i6brrHCdccw2KuDiDYgqjBZyM&#10;NQEO/aKE7eEE+sWJXu37GrxlE0YzOBrva1AsRADSyneZj8F8RoQk5raYuBSPiakySt7BYlKep9Ai&#10;pVKIk4lcH6moiU5qJeIKImeS7Z4YWYdczBN8y1vABINgGxoQO3VKu9kS/oULtatc7IaiULdqFWZ+&#10;5jOY+6UvYe4Xv4hZ//IvqLvkktQudRdfjI5770XtihXwtLaCa2qCb9YsNL3tbZj5mc+Ab2tLO2Wp&#10;UQ905BoUcXEOxRJGnTyLnpiAnph+Y18OYaQVRGp6YiK2hxJoZmhc6qUgCnHXalQG1IOhpfj2l/YJ&#10;zANiHSqFQpxM5PpIiRXiimTGwiCIMqJxGSPjriAqB2askka41mF7IEJmvLsb4vi4dnOK8//7v+j9&#10;7nd1F5Iwk29v1x7mYjNTbr0VrevWgW9rA8VxoFgWnpYWtL773Wi6/nrwU6ei5fbbQbEs5EQCkaNH&#10;EerpSUU1ZOvq0PahD+mG9XZxyYWdwsg3dy6QjAzaybNoZoy7naUURtkEEUFtNbo1yKFBdt3pSkW5&#10;BkNL8/TliWsdKg65rETIMXLvNEIR/YdDCRQhIRRxJ/k6GT2rpGsdtheuSQkaETl6VLspjcixY4ZL&#10;6I03AABMTY32MBcb8c2ejfrLLwcAiKEQRnfvxtCzz6YSkzZedx2abrgBtMeDRH8/jn/zm+j93vfQ&#10;95Of4NhXv4r+J54AZBlcUxNqV6zQnB3oFSnsiCHnAij/vhr2pBbtPtkWJNtgQiGDIy6lxw5hxASD&#10;aFm7Fh333AMmGAQArAlwBQuj5T4WGxq9hos60aseZgSRGmI1WhNwhVEpuNRLZXWVLybZn7wy41qH&#10;igOTw0pUaRPWBVGJLhiNKxYhYhUKRcxN3ncpLrmizmlxrcP2Q3NKyFkpln+UJzmhJFGk2OwdDpfC&#10;qL3oIoCiIEWj6P3e93DmF7/A+d//Hid/+EP0P/kkKIZB4MILAVnG6UcfRfzcudSxsihi8JlnEHr9&#10;dQBAzdKlqjMr9ApKZzfXgmTksFcjfGrR7pNtQYUNrk1WegUlZ5AehQojcWwMJ773PURPnMDU97wn&#10;td6qMNrQ6MXm9iB2zWvArnkN2Nz+/7d392FyXPWd6L/10tPd0/MiaUaSsTwyAlkeY3ssJggsMYSY&#10;1ySQxLs4uhDIYzC+G6I8d8H2vSTsknt38d7dDQn2fUiu8qblYkIIcYB11iRANmCChe3YQcjiTZYF&#10;xpIFljUjaWY0069Vdf+oOT3V1dXdVdXV3aeqvp/n6QfTPTM61d1Vdb71O+fUKG7flG/5aP7Z9QAU&#10;NBAJ84bZs2DU6v1Pm0lNxc1j2fr3bhAXQ1t/KyUwiDckDTp1UuN6IiuvLfvKqlC8iM+L1aHeMVZX&#10;AQDZLVvcL/mmb9oEOMIR9cbQ2lyg5W9/uyHwAMCFr38d1fl5KJqG0pkzKD37bMPrwvKTTwIAspdd&#10;5n6pr5zDsP2MUKD+e7Ss4LTRumMeNhip+TwUTQNME4uPPYbhnTsbhnN2CkYfuaxQDzbixq5h2FWl&#10;fP1vfeSy8IuQzBsmHlgqYzqrRRaM7l+x339RXU2r6ayGuUIGh1eqeGqAfbjW30hKJD9DGBgqKCpB&#10;OkKsDvVO6fRpAMDoK14BZci+WWJQYihW9dw590sUIS1nX8X2WhDDMgwUf/xjAEDF43WheuECAEBd&#10;+1uD4rzA1mkeK/Xf6Rpweu0zijoYbZibw+XvfjcK11yDybe+FaXTp2FWKhhyBHV3MJrUVMwNZ3Dz&#10;WBbTWR8hSFGg6DqUtTlLfkxnddw8lsXccPtQ1s7h1WokwUgEInS4CWmSic98UlPxwFK5YVXCQQj3&#10;jSCixAsSaFrpFMKdQzVZHeqdpSeeACwLQ1u2YOu/+lf2FdwANr72tShMTwMAlo8edb9METLFMMUW&#10;n5GxvAwAqLVZMAOGnOX+KI4pFB13R7zbYJS78sr6f1/4+tehb9qE8b17Ubt4ET/91KegqCoue/vb&#10;G+a6iWA0N5yx/1tv3y1VNA0jN9yAy9/zHrzkwx/GSz/yEbzkIx/BlR/8ILbccovvhWAmdRVzhQzm&#10;hu2hxUEdXu1uKJ0zEAlpqxaJ6pC4Z9WgzeZ1hiJq5DXpndJJ15SuOjG61vnqcFyHasZN6dQpLH3r&#10;WwCAsVe9Cle8733Ibd/u/rEm+saN2Pqrv4rNv/zLAIDqwgIWH3/c/WMUIVGJy15xhfslAMDq009j&#10;/u/+rr7wghc1nwcAmKWS+6W+c55TOs1npf55pLxeJXIKG4yGd+7E1v3769VJq1pF5ac/xerx43jh&#10;C19AbWkJY694BbRCAZe++92G3/UThgAgd8UV2H7HHbj81lsxcv310DduhJrLQRseRvayy7Bh3z5s&#10;f//7sfHnfs79qy1N6vY8luls8JOdc45REF6BCB4hNalkqw7BMW+t87eQiFKrU6WnHT+/G5el35Pg&#10;hS98AcUf/hBYWyZ3+/vfjyvvvBObf+VXMP7KV2Lkuuswcu21GPuZn8HEm9+MK973Puz40Icwvncv&#10;oCgwVlbw0099SoqOdpJd+t73AAAj117reRPWlePHcf6rX8XqU0+5X6oT9yiqSDbUsZuLLBStdh3w&#10;MMFo9eRJrD79NLa9973IXn45Rq67DoXpaZSffx5YG8o58eY349yDD4Y+hlzxvvfVv9u1xUUsPf44&#10;Fr7yFSw++iiqCwvA2kIwm9/6VgxfdZXrt9ubzuqBq0bOxReMWsX9sqdWgUhIQ7VIpuoQABzcNorZ&#10;fAY3nrzAUESUVn7mjoWtFvmrEkW7OmCnBUTSziyVcObP/xwXv/ENWLUaoCjIXnEFNr72tdj69rfj&#10;8ttuw+XvfS8ue+c7MfHmN2N41676SnOlZ5/F6T/6o/rcJOqdle99D7WLFwFNQ37HDvfLvhSuvRYA&#10;UDx50v1S3/EmrvLx0/EOE4zOPfAAVp96Clf8m3+DLbfcgvkvfQnFH/0IWJtjVDl7Fpe+8536z2uF&#10;QsMNiTtZfPxxmJUKzj34IJ75z/8Zz3/2s1j4yldw9m/+Bs/+/u/j0rFj9g+qaqBqkSCqRkHmGs0b&#10;Jo6Xa3h1Xus4jK5TIEKHsJoUslSHZvM6Htu5EUeKVRw4Yw9L9v/JE1HitLrHk1MhrwYKRrpm/04n&#10;fkKZX0Hal2ZmpYIXHngAz/7BH+DCP/2TPVTL9PgOWBaM5WVcevJJnDl0CKf+8A9ROXvW/VPUA2al&#10;guc/+1n8+Pd+r2mYkR9qNovSM8+g+KMfYdnRAZUF99XB89vxbheMRBhwW/jHf8SP7r4bz3zkI7j4&#10;zW8Ca/c22zA3h3MPPghYFqCqGHvFK3DlXXdhdPfu+n3UOpn/8pdx5k//FBceeggjcyWM3mTUH4VX&#10;F1FcuB/aRjvx5a68suW8vE7cC0B0crxsJ52rtNaJx08gEvyEVuqOWNb9wJllHDq/XrlUPnztnuh6&#10;Ji4fW/Lemfx4aKuJLxbD/f74SPOXefFS84lfLAEc9t/plw215ruSX9TD7TXZIaXtFfVSipa05nth&#10;K+QVX1dwa4b9frSq7uia/Z76/VsrxejeWz/bII4Bb81buOls8zHC7Zri+on6B/kFPLTV9PV7txYs&#10;vHskum3rKUWBPjoKfeNGe9UzRYFZLqO2uIja4iIsnxP2P3lJwX0tOk9Oft/Dbvn9d2L1WUUk6Gfl&#10;3g/8umts/X11HmvTclyV1SNl/6FImNKA/YXGz2yDWVkbBlXruFLc5C/+IvSxMTz/2c8iv2MHJn/p&#10;l6Dlcpj/0pfs4G9ZyF15Zcsl5gFg9CYD2R0msjvaf3c2XPPb0PPbYFkmnv8fH0bx6SKWHwoXjg6v&#10;VH1XNCY1e+GGbxYNXEDj+xEkEAnO/WcQTKMG02wOvW6aPgRNb+6juhm1su8hhqqqQ9Xaf6f88DrX&#10;X69W68d8UR1y6nzWSKi9Wat+x1yiNPPbQdE1BYW8ikJeQXao8VHI2691CiaC33/Tr07/LhcQacGy&#10;UFtaQunZZ7Hy1FNYOX4cxWeeQfX8ed+BiKgT3q9IHs/V2h8rvbgrRkatgumshuPlmj03ZKX13BBt&#10;dBRje/Zg+dgxXP6e9+Cyd74Ty//yL3j2nnvsoXSWhbE9e7Dtve/Flre9reF3sztMTN5Wxba7Kxh7&#10;ndEQiB79voF7Pldpejw3v/YDloGhF9cw9joD2+6uYPK2KrI7/AUcIUjFSFTOrs4oDcPowgQirC2X&#10;TtH7+GYNh84XPQMR0hiKJlQ7PS4Yg7tjLpFMakbj0tid6Jp91df56BRKnKKeS+RnQQfnDWKJqL94&#10;vyJ5hOmgwxGMLMusH0fFsDGx4IAXfWwMVq2GLTffjNUf/hDP/v7v4+Ijj9jzGlUVE296Eybe9Cac&#10;+fM/hz42hi1ve1s9DE3eVqsHIRGCpt6xgql3rGD/3SXc+/lqw+MzD4/jBz+dxP88YuBPvnAKH/vr&#10;JTz6fbuN2R0WJm+rBQ5HQYKReD/EanRhAxG6+JyovblTJRwptk6c/j7phHBWh06EuFqSBryKl05R&#10;DmXrJOp/q9N3VgQ+sf8TUf85L7z4uZBB0et2rsppA/jLC8W1KlFjr71VMCqfOYPn/vRP8ewf/AEu&#10;fuMbMMvrjShcdRU2vf71+Olf/AVKp0/jp5/+NPIzLzSEIRGERAhqZ//Nvwh9bXGYL/3jN3Dv56vY&#10;f3cJU+9YwT2fs4duiXA0epP/1DFX8L8q3fGygemshr9aqnUVbDiKaTBSEYrGLYvVIZ94FS+9/Cy6&#10;0K2o/w0/q9yN1Br3fyLqv8ZqkfMV6pcwQ+fcNsHAqarpOdemVTCqzs/DrDTPJ1l56iks/MM/YPIt&#10;bwEUBRO/voqa+lVgrTI09Y6VjkFIeO2rX4k3/NyrAQA/fOYUvv7wYw2v3/v5KqbesVKvHI29zsDk&#10;bf7+NgDfy3XPGyZOVU1stPz/7VY4hC68sKNCQv5afGw3TcyYJqtDa/zM5eAJK51qRvShxWmlaEY6&#10;bA4+bgY5Y5p4icrqMNGgcWnuweumcgEA1fIqbt+Ux6HzRXzmgve9hloFIyF35ZXIv/jF9f9/4Rvf&#10;gL55GVt/S69Xh/bfXcL+u73/vpfZG67Fb/2vvw5FUbCyWsS9Bz+Bas07UTj/tl018jecblJXfd3g&#10;9TMXSjh0vojbxnWYRuv3wY9uP6+06mZUSGJD0bhlYcY0sQHAw5rG6pBDp/kjnTqalFy9Cka9CETt&#10;jFsWXmMYA6kO+1nZK2kGtc1Tmn0CDGtQ7R6kQW6z89zDi2/9FUXVYUazO/lHijWcqpqhgtHQli3Y&#10;/Cu/AjVrr1g2dEUF1cwnoG+1qzjOao4fu6+/Bh98/28gl82iVqvhD//0Ppx67ifuH2vg/HfEcDo/&#10;wajTKnufuVDCqapZn7Nyg7/iUksc2RCMWFEaXbx3iQxFojr0rKLgmJrITexKp85pu2WqKflqhr18&#10;dalidQzQ7dQMC6WKhcVLvQtEXpVPsf8fU1WciKAjQPLZm7Wwf9jC/oKFfVl7+dq7xuznSF7O4wAv&#10;vvVXt1UHUSU6UlwPO+2CUauqytITT6B0+jSu+K3fwoa5OWz4RTs5PPp9I1B1CABuuG4av3PHb2I4&#10;n4NpmvizT34Wjzx+xP1jLe2/u1QPYH7nGLUaRicCkXCkuL70czeiCLNpsEu3sDdr4URVCR2IkLRQ&#10;JFKiqA4tKuHfmCTz6kgSuZUr9r2E7CqP/++MfQ8iEyvF/tyPRFS23NXhn5SiXeXuk5cU3Oq6V0cr&#10;n7yUnmOP3229tWD5/tl29g/bQWjK46LtlG6/zs/Km99tvbVg4WjzFJCuOZfm5sW3/uqmo4i1+9bM&#10;5vWGG12iRTCa1FRM6q27ly984QtYfPhhjP3CaeiXrYYKRNdeswsfcgSiQ5+6H1/+6jfcP9aRCEZi&#10;KF0nk7ratBqdOxABwKHzJczmdVTLqw3PB9VtmE2DvVkLExrwxWL3o0Jaf2tjRgSiE1VWh6LA1YFI&#10;sIfU2RWfUsWu/rR6LF6yw1CUYaSTmgFsLRmYMU2cqAKP15SeVKfuW1F8X/kb5BClfvO7re8esXz/&#10;bCtTmncYcprSgUnN/vf86LZNceJ3W3cPWTha8fezQbj3SQ6hiwfTqOK2ca3lUsbuYNSqSuRkjjwG&#10;w3waWAsmQWy/4nL8uzvfh+HhPCzLwv/3l5/DF7/yNfeP+eacY+SnYuTcPq9AJBwp1nDbeIcDVgdR&#10;LI6RVO5b7HRrpDCUjFDkXGq725SYFp1uZsmTFXkpr92NvtWj38TFEHGV6Gy1t5VQViAa+d3GyKpE&#10;Pt97ADhRtf9dP6Jom+yCbOPuIf8Byku7eV7Ocw+H0PVHt0txG7UqZvOZhqFzbs5g1K5KhLWbso69&#10;zg4fQQNRYTiPD935PoyOjAAAPvO5/4G//ft/dP9YYKId9k1i23ckxfa1C0RYG0K3e8j9bDCsFHkT&#10;w+WiXEQp9qHInRIZiPxzDmPwwtWBSHbO6nAUV4n8CFot6sUQJFkcrfjvOEdRJWrX0fZyohbss0qy&#10;IJ9Vr4bOCRxCFz+ths65naqamK917oiJasyj3zcCLaoAAG9/2y9h24suAwD849e/ifv/+9+7fyQU&#10;Z1v8VIvma/bS2+1ENYSO1rkvhEbZ779sy2h8Q5GzOhRVSkwT9zAGLxxCR7IaZHU4SLXojgtqTzuY&#10;g3K0Ym+bH1FVifbZi1UFEqRahLXtSpognxUiGjrX7rOqGbyRa9zsHrJaDp1zu31T3v1Ug+wOs2Hp&#10;7SC2TE7g51//swCAnz7/Ag596n5Ylv/9uxPnMLpO1aJO2ykcKdYwm/denMEvLrZg6+WF0Mu22JVH&#10;/0dKSbA6FJ1Ok+d5FY9kI8P+H6RahAQGo6CdbFElGs4pmBjXQj1eNqYiO6QEfvxTVeVnFeCz2j1k&#10;dT10bsrH0GvnRTkO1e69bjuQs3m97dC5IEQV5p7PBd/RXjv3SmSz9ni0Lzz4FawWi+4f6Zpol59q&#10;kR/2EDr/xyAvHELX+wuhIwX7So7y4Wv3dPdptfGxpfA74kNbTXyx2Pj7u3QLuzKdO0PjI80ngcVL&#10;bX5BchtqzZfdLupdDhJeu0LXKfiUBjRXpB86bX+Stz2OxPCpE9X2+38nb81buOls8zHC7ZriRP2/&#10;f5BfaHjt1oKF3UNWoA7nrQUrUAddRp+8pATqMN+70cTRioKvjWQwnPP/Xrldb9gLaYSRA5ApGh0/&#10;q4e2mvXvRRo/K6y9B3dcUBoqRe32Ay97s/bqgJ04z9NxPj/HQTd9sWp5FR/fbIeiTsPnbt+U61hB&#10;2Xa3HTqm3rHifqmj//ihD+DlMy8DADz/wjn3y01KpTL+7W9/xP10R6f/qgAAOPO77ScEHTpf9PWe&#10;zOYzuGup/d9qx+8+FSXTqME0O5eoNH0Imt65cUatDKPmLwirqg5VsxeomFBRvxFr0HDvda6vlldR&#10;qzSH6d3XvQgYZKVozw1Xu59qqZdjCKOweWLc/VQs+Onw54aUWF/Ji+tn00qStsfvtshQHXITnU0x&#10;NGvPDVfXH63ct6LgprNqJEPJ+u2Tl+y2B+lki/fmbwy1q0AEIHQgAoASgOGcGmgYXdo+K6wF2E9e&#10;agxEYfjtvCV1CJ3f41pc/Pq/foOv+UQAOg4Tc84lCmPjhrH6f1+2ZXPHx/jYaMPv++V3blGn7YVj&#10;XlE3Wq1Al6Tv2p6Z5nNnL4fLOYmhc4hDpchvdciJlSL/OlVLBPteNe5nu+M8EfoJaFHrtO2sFA1e&#10;mP2/E6+rR146XSHfPWTh3o1W05X1INp11PcFXFggrEfanGyCdqwF53tzOq9jckP4KytbLQtvqHW+&#10;YtlOoWZhVmmugjg5K0VexGdlGlWYRuNQormCd+eo0/1a3OZrJuaN1l/0R0qAqnn/W2E/K6wFIqwN&#10;H3TrtB+43TXm73ura0Ahz2pRr52uAfevhv9ulFeX8MiOEdx48oL7pSaP7dzofqrB5G1VZHdYuOdz&#10;Fdz7+eDD8d540xxGR4bdT7dUrdbw4JeDL9V9x9syuPOWIZSfUTD/Ce/9TfD7vsydKiGT9d92N7/7&#10;VVQGXSl69bB9zuhmZIjXud6rUiSqRJA9FIk3ImhCZCgKxuv98hJVMHKfDIWo/r5fDEXy6qZk3onX&#10;gdKLn85gmGF0fvXrJNjNcboVMWxOzCWa2tq+Y9FON0PnhJWiiYwJTKitP6tOoUjwOqn+zhbvzs50&#10;VsN01v9V4uPlGo6XWx8E/+Ci1VXHykun77Cf/UAIOszHee7p9/E/LR4pd3cMLS4v4LGdG313/tvp&#10;Zuhcv/kdQuf3fWEo8heKJjUVc4UMTlTtFUS74XWudx+/RwpD2Llj/RjnfRSURK9LZmTrdM8ioZBX&#10;ux5K1yoQYe3vE4n7D8Rh/3cPo6P190K8N6slC6ul8KGm20BUM+ybCRct+8au/KzW7R6y5061CkRB&#10;+Vlkwcl57knSELokuX1TDofON8/BcOt2iFhc+dnuQ+eLHedakX0Raa6QwSMlq+tA5NdlW9aHWD7/&#10;wrLcoShsyYyCCVINKeTtVaCC0jX7pNcp+IT525QMss8dbOWOC/YKZ92uMJQErTrZp8/WcPpsFfMX&#10;jUCP/CUDpYoV+rFSNLFSXP9c7l9bOZCfVeMQxyhMaXboDMJ57uG98eKtUzjodj5Rv/mfV9R+u8mf&#10;ueEMJjUVDyyVfd3rKiojhfVK4PMvXJI7FFH/rBT9fwlzQwrGR1QU8u0XYRBByP5Zte1QNaK4VIe8&#10;3HFBwb0brVRXIW4ttO9kr5YsLCwagR67ijWU14axhnm4h2NN6fZQIn5W3c+Hcwt6c10hqQsukLe4&#10;hSLqrUlNxc1jWcwbJg6vBp9n1g3nAguXVuyhfQxFBKzdNyJIMMLalb1CXsX4SPM9RAp5+7V+BiF3&#10;Gzo92gU6OEKd30cauLe53SOoOFWH3I5W7BW/7KvvMd2ILty70cTuIXv8dlSd7DCVBz8WTODfXVT6&#10;8llNavKdYmX7rJzVon6eL4hosOaGM5jOaji8Um07l7JXnEPnLl8u4rGdGxmKaF2YYCTk1hYtEI+w&#10;QyGcJ0i/dM2esOtuQ6dHpzbqWvPvtHuMj3Q/50pWYd7jJL8frdg3/1Tw0Fa745l0u4csPLTVXlTB&#10;PWSuW/t7WMnZlwXuWerdZyWufspE1s+qZrBaRJQmk5qKuWF78Z3Dq9W2K272irNK9NZaDR/dkMWB&#10;M5LPKaL+6yYYdSvsv9tpnlI/ydSWKNgLY3SeC9ZK2DlocXbfilIfTnfvRjORw7Ts4VdmfQhWN8tB&#10;e9k/3Pv37ArdavisENGCGWKy8OGVwZzs3eLwWTmHOeZSdrwgSpu5QgbHy0bfh8s5XbZlFLtME3dW&#10;Krh8uYQbT17AkWKNoYiaDSIYhV2OVcYOt4xtCkOEoU4VtU5ya8Mp01Q1EsPpRAf0oa0mHtpqB6So&#10;qxL9sHvInoMjtgOOG5xGNQRL6GYoVhjisxLCflbi6md9svCAAlEcPyv3CIE0HSuI0maQx0esLa7w&#10;1loNd1Yq+KKu48CZ5fprDEXkqZ/BKGwgot4QQ+W6DUNOYv5ZUgKjX+JePTedVesdb9FhFVWkIB3v&#10;fhEd63s3rgcEAPXtuG8lugn6bmEn7Ech7GclqkODuPqZlM+Ky3Onw96XxSPxxqWdFMxsPoOPbshi&#10;l2nifbkcvjHfeM8sqW/e+sViuN/3uhmp181bxRLAYf+dfun1zVvb0TVAW5tbEyVx7xD3FcKgsmvz&#10;V2RSivFNX9vdRyoqNcNqWCa537xu6OYlyE0rw9g9ZOGGjP2/u9vfH7DvjlbsQPdk1f7ffgl6889u&#10;uG9q+VCbm7em+bNqtR/04rPizVyj5/6eB/XOjN1pPHS+5H6pwWxex8Ft6xPXvSTx5q0HzizjSLH9&#10;TU5v35SDPjTc1dDVtNy8FQBUVYeqdV+C9jrXP7TVxD1DQzih2s8f/e5PG15PbSgSV7hOVOVf8WqQ&#10;ochJrMbWTQWhVLFgrAWiqHh93oPk/q7FRT8CkdOgOj1eB0ovrTqD/dKvk2A3x+koTWndTdgPyr3d&#10;7UKRk7gjuugEHjizjDeNenecprMaprP+T+7Hy7W2qzD9wUULmeyw++me8toPevVZOS9yDfriSVKc&#10;rgH3r4bfx8urS3hkxwhuPHnB/VKTx3ZudD/VIImhyO/7Mneq1NW+26/zgZDUUDS1Vcdwzn7u+ReW&#10;8fwLlxpeT10oEtWhE1X07Y653ZIlFDkFqdD0Igg59bsz386gOvpR8NpvemkQnR6x/7sPlF6cncFB&#10;+LWJ9XHOvfSZhfZXd/thS8bAG8ZW3U/3zHdWh/CdYuNx9eCLz+HAjzc3PNfKBy67CAD4u4sFPF3K&#10;tPystg/VsD3buWMhnCrrOFVp3RkY9Gf1g/xCzwKRwGpR9Lrpi1XLqzi8Pee789/O5G1VZHdYuOdz&#10;Fdz7+f4OMw3ijrdlcOctQyg/o2D+E/Yqaa34fV/8nHNa6fU+5yWJoWg4p2Bq6/rn6a4SIW1zivZm&#10;LezKWHi0rMQmEMmqXLGweMlsuoO8+7F4yfS8iWKUaoYdet3/dr8fi5fiewIv5IPtDzWjeftLFath&#10;ad1OdK2/iy+I/Z/k0u9AdLaqNQUiv67KVXHwxefwdCmD/+f5DXi61L7DlDT96JyVOLcotjoNIys/&#10;Y3c5ZZ+vI9on2ttKp+2NyhV6b/e5tJgYX//ePf+C94Ws9p94QoxbFt6at7Bg2GNrZR8uFyfuO8i7&#10;H/3k/rf7/YgrXbMDih92dcfESrF5+8sVu/Lj7NR00o9Oz4RqXzES+79fq6q8VzKTYhCB6KtL4Yaw&#10;fOCyi3jLhhXc+/wG/N1Fe2hNmmwaqvY8EMG1El2/L5xQs0x2GEeKNdy+Ked+qcmRYvtj5vJD9ocZ&#10;l1Ak2ttKp+3F2nyio/4KJBShCVe6Gc4p9WFzAJqGzQmJHz633TRxpWVXh+IahmQcPkfJYS+X3Xlf&#10;CzqUpVd/NwivuYPukrqs+jWGvJvjdDf6UXVw6jThvNWcot1DFu7daOGTlxT8yfPn3S8DAH5ni3fQ&#10;inpO0X99wQ6Q+lC+q/kJQfX7s+Lcomh1+u534nexBXQxhG5sdAT7XjWLl129E/lcDotLy/jWk9/F&#10;4996EoZj+eabXnMjAODrh/8ZltX8vdg8uQnXXbMLl1ZW8cSRYwCAbHYIr37lz7h/FABQLJXw6BPf&#10;rv//qIfORbHIwv5hK5Kl74OI8/A5cd6fUO1VOOFjLpHQfAZIiHHLwoxpYgOAhzUttoGIqJf8VonC&#10;BJeVor/hdL2oFrmrQ9z/5dLvTvb9K0qoTqG91LV909M/O+c93GIQapUiTKPzVeoo9PuzAqtF0jla&#10;UTCbbx8Q/BLVlztvWV/AYPPkJhz82Edw4L3vwtyNr8AN11+DN73uNfjQHb+JD/7b34CmrX8Bbn3H&#10;v8b73/dubNowXn/Oafd11+COA7dh93XX1J8bLRTw/t98Nz5w4D1Nj195yxsbfl+0q1OVyK/ZfKbr&#10;YXb9DkRx5T7vC36rREhqKNpumpgxTTyrKDi2tuweETXzs0BFmEAk+AlGfkJZELt0C3uznDsoq353&#10;su9fUXA64PfXrg6Z2D1kVxX/+eJy30KIX+XVpZ63qd+flRPnFsnjaMVecruT7RkVx8vtA0D5GRXl&#10;Z+zP8/7ftYfknZs/j4cefgz/5d4/xq2/+X/g13/jLvz2f/gonn/hHPa+8uXYu+fl9d//wYkfQlVV&#10;vHTH9vpzTi+b3gkAOPb94/XnstkhKIqCrx9+DB/8v36v4fHJz3y+/nOiPeVnlI7ziY6Xa9ieaf8z&#10;WFuq/DtmNIGSWmu3ZoCfuURC5080RsTKUqI6tKjwQErUip+OhrifVDf8zLfy05ZOxP4/oQFfLLI6&#10;JKP9w1ZfO9lhApGoDt23ouCOC2pfwkdYvWzb3mx/Pys3d7UoimNEWnV7PylNt6sd7eYVbc+o+LWN&#10;ubbDPwXn3CIxf+e//cX9ePTxb2P50grK5Qp+8NRJ3P/f/x4AcP3Lrq7/7rePfR8AcO01V9WfExRF&#10;wdVXvRTVahU/OPGj+vO5nP0G/PTsORw/8cOmB1xt8VMlOl428Gsbc22DURTziaY6NyXV3NUh93l/&#10;YlxrqBLNX2z//Wz9acbM+lLbrA4RRcVPoOmkZtjhqpdEdehENdwwKeqtKc2eI9XPYSCnawgciJzV&#10;oaMVpavQMampmNR6fy7qpo1exGfVbUc6Cs5qkd9bQFD0VC2zVi3yrniIQCTM19pfkSo/o2Lpa3Zv&#10;X1RnvBSLYg7T+vfgO987DtM0ce30rvpzwubJTbj8si04+aNnsbS0XhEYKdjz7xYXW1cJRDuWvqZ1&#10;rBI5t69dMJrNZ7q+oTJXnmvNz6iQyQ3rqbJTIEJSQpGzbOZOiUQUThRVIiGqv+PG6pDcprT+V4eE&#10;MOFYVIcAwDSqocLGpKbi5rEs5goZTOrBTrHTWT1UkKqWi+6nAhvkZ9WK+6IMq0XhicnnYX1iseY5&#10;hM4diLBWRelk+SGtaRidU3ZoCG963Rwsy8I/f+vJ+vPPvzCP537yPHZceQXGxkYafufa6augqiq+&#10;9eR3G54fG7Xv77W07B2KnMPm/FaJnFoFo9m83tUCC2ClyFPY8/7CYufvZfOnGCOdymZEFF6vgkxU&#10;nNXhMB1g6i0x/Kqf1SEhTJUIaxPKhfLqUsNrfswNZzBX8L6a7tdcIYO54WB/I2yAEwb5WXWyUlw/&#10;seeGuOhCWN12rr2W5vYKRAAwb5gdq0UAMP+JDMrPKNj7Mg33/24OQ5kMfu2WX8aB974TH/+9/xPX&#10;XbMLn77/b3Hkye/Vf8eyLBw5+l1kMhlcs8uePyTM3nAtAOBfvt0YijZuGAMAvOedt+Ce//vf4/3v&#10;uxV7Xn49VFXF/b+bw96X2QGt02pzWKsSzTtWwxPcwSiKoXPgIgtN/I4KcR8nTp/1d3yMbShqN6mK&#10;iJKN1WF57c1aAx9+1e5k6Ue1HOzeSaI6FLQy1Mqkvvb3AlSNwlSL9mYt7B8e7GfViXv4LatF4UTR&#10;uf7kpfVV6FoFIuHwqr9OqHN+0V99OIdf+oXX4c2v/1m86LItuHBxCZVKBaprSsQ/H7ErRz+zFoIA&#10;QNc0XHfN1Xj+hXP48annHD8NlMoVHH7sX/DTs+ewYXwMr//ZffjdD/5v+N7ffwD7rrfvOeanQoQO&#10;2+UMRrP5TNdVom6re0kStDrkPE6slkyslvy9l9rPbtn2H9xPRqWbE9O7RyzPsDOhAq/PWXiuBjxZ&#10;VeB1+wKvscfuMnyc5Mzmo1lJDXEZlMjBXuq2eV8RagZgRPQ1i+rf8rP/d7IrYw+TisrerH2F3fl4&#10;zuj+7/ero9rNcXo4p2CsoOHGIQs/Owy8ZQTYkbU/a/Hw87lG6XQNeNRjHL+YcNvqsV838UXdvpdF&#10;LmNgpDBUf1xaaX3Jdzav4zcn8u6nI7F9SMN8zcLq2v1YDq+07pBZlt1L0PT2V7v3Zu0Q9PN5+7s6&#10;7j93DYxlAUMZ+zNVVQWGYcEMse+n3XM1BUtdvG8vWBrenDWQURTcNLq+pHY7nS4UGBcVVH6sQNtg&#10;4cqrFFyZ+yY+8kdfxf985CReNn0Vfm7uRui6hie/u76a3MWLS3jT6+YwsWkj/u4fHgIA7Hzpi3Hz&#10;W96Ifzr8OP7l299x/AvAD585hW/+87fwtW88ige//DUMVY7jwK/uwKYtO2EsDOPsnz/VcR4R1lac&#10;m+8wP/b6vD0E9qrhLO5b6fw329mXHdz+aVlm/ZjSjqpqUNXmPqqbZRqwTH8nA0VRoTiCsAhET1b8&#10;FUF0DcgNqbjSsvBFXcfzCzVU1xZFtKvqrVdIHNDbHY6fSVVElEyyVYedE9Ldj7vG7CvwSbzSNzGu&#10;YWJcwy1XaHjPhIL3F0zcNKpg57B9w033Y3xExfiIimyfhj45Q95wTsHUVh1XXzmEyQ1a2wfWJuVO&#10;btBw2ZbRhsfu616EnTsmMFJo7gge3GbPV+gkPzODTe96V/2Rn5lx/4inIMPxahXvapGoCInvaxRV&#10;g36qGY2LLvi5lQA1i2LS/j8Wzbar0DkdLxu+htGVn1HtoXQ/smAZJfzxb5XwgTd9Hx/+Tx/D8vIl&#10;/PIvvB7jY+v7WbVWw7ePfR8v2roZ26+4HACw5+XXAwAefeJI/ee8fPbfD+Hud/wESz/8MxiXKlBr&#10;e1D9SeeLGvM1s2kuUSu3b8rhq6Xuz1Fx2097IcyoEOfxYf6i4btKhLiEoqBlMyJKDhnnDvq5f8uU&#10;3hyQnI9ux/j3w5QG3DRqP96yWcUtV2h4+4iF9xfse8Ft9bijfCu5IQWFfO8D0mljPQxNbc00LMfa&#10;jZHCEHbumGgIR50CUX5mBts++lHs/PKXse2jH20IRc7nOwUkv3OM5goZvFIt179jcQ5Cbu7RHhxG&#10;F1y31ecpDbgmZ38X/Q7tbDfczG3+E5n6qnR7X6bh2B8bmMydwtDQEF60dUvDzz76+BEoioJXvPw6&#10;AMArZmdw4eIifrC2xLbbHW/L4PRfFerLbl/8yiUsPXYOai4HbW0hhnb8bod4X67OdDePK4kX1III&#10;e953Hxf8LK7gpHz42j09e+c/thT+oPXQVhNfLCrYpVvYlQn2poyPNO+si5d8/rKENtSaj2QX9bL7&#10;KaJAsmtX8lspVaymjkhYYf+tMPt/J2/N20sud+Ousea2Jo2u9eeKfDc3B3Y7qqh4boO/AOH2J6US&#10;3pezr4BvtSxcbxhtQ99w1cDPtHl7RPgRzOWjMJbWV9HSxm6AOrq7/v/Pf/rTOP/pT9f/v9vhlarn&#10;BG83VdWhajFPQC24v5NRfnfSIsy9u+C6ELQRNVydUQIFhSAVz+wOE6M3GcjusDB+9R3IFHbgS1/4&#10;L3j4X57FvZ+3/818PodP/NF/xXNnnsc9/+9/wx/fcze++k+P4A//7FP1v3PH2zIN9x+CY4W58o81&#10;vPi3fxtDmzfjR3ffjdrFi/WfcfO772HtAsbThlY/X4V9v/cPD3bhE9OowTRbDzMTNH0Imt7cR3Uz&#10;amUYtdbDkJ3mhjNQVBUnqsHO++7jw2sMo+lcXy2vtqyoQ/ZKEatDROkkc3U4DVfw3CeXXorq39E1&#10;oDrefS9iq2XhDbVa20AEoG0gElUhAKieuQ/FJ16H8vE7UfvJffVH+fidKD7xOlTP3AeshahtH/2o&#10;6y+t89up9NORiSsuutC9MEPo3JXxC7D3s+msv1LIvGG2nQ+njYxAXbsgAcdwuuIjs1CVF8OsXsSe&#10;Hedw5y1DOP1XBZz+qwLu+9+BCe0E3vzqHfhPH7gJO7dpuGr827j/d3P1n7nzliHsu74ARRteW11O&#10;X1vxTsX4q16FoS1bUDl7FrXFxYb2OAUJRNNZDYqqNpyv9hfCjQoYZCAaFLFgzYIZ7kKo83gQ9t6I&#10;Ui+04HdSlZvXFWmvq9BxwYUWqBeiWvzAjyD/1i7dwu4hhN7/O+l2oQWxmEJS9TMQCbqG+kTYMESb&#10;H9VC9D7WvLVWwxOahjfUOjdk3LJahqZN73oXxt74RgBA+fgdMBa+4v6RBubykzCXj0Kf/Hlktm4F&#10;ABSPHXP/GAA0LLrQjqKqUJTw33GZuRddAKI7TqXBlB6sb+YOREIRKl6eVX1/J1ctC/M1C9uHmvfR&#10;wvQ0pg4cQP6lL8XwS16CkWuvxaabbsLY7E0wLgJnDj6A8k/OAAD0jfbvTG1WsW1SweVX/gyuveoy&#10;bMiv4sX6g5javP53y88oMM7uxMjmu2AtXoWhjS/FyLXXYuKNb8SGfftgGQbO3n8/qufOrf+SQ5BA&#10;NKmpmM1n8GSleQGga4eCLXKxd23xnkHq90IL01kNs/kMDq9U8ZyhNCy04Ed2SKkfFwCgWLawU2s+&#10;13daaEHuUFQN9/sMRUSdBQkq3fLzb22wgN1DFoZV4Gul5hNLVLoNRf+LvYJrIg0iEKHLzq2zzd/p&#10;MhQ1H2m9XW1Z8Jpqnp+Zwda77gLWApG5vD5crh2rcrYejPIzMygeO4ba2bPuH8OwquBUtXNHRUHw&#10;TkVciFXnxPHEXuGQq9EF5WeFzFaBCACKlt1x3p5RfX0n0SYYacPDyExMILd9O/IveQlyV1wBbXgY&#10;pR/9CC987nO49N3vovJjFavf1rD8kP0AgNKJJej5aVRfKGP56Lex/PjJepVp+SENq9/WYC6OITM5&#10;2fC31WwWqydP4uxf/zVWn366oS1CkECEtVUonzOUlu9rkGAkwzmmX6HIDpM6hlUF/3CpglXLalp9&#10;rhNdQ8Pc0VLFQrXmfa7vFIqkn1MUBucUEXUWdp5PGH7+rTdqZqiSeVDdzilK6nyiQQUipzBzRJzH&#10;+7/M+Bti5uVPSiU87DNUvaZFehOLJlTP2EPkgtIvvxWZbbeieOwYznzwg+6XAQAPLHU+9iuKCk1v&#10;XikvSQr59QstNcPCSq+uoiRUp/5Zu0DkdGPGwLzhf2U2hJhj1G9BA9F0VsPmjO6rENBpjtHetSXz&#10;B60fc4qmsxqms3rT+x10XmSrY4HXuT7Wc4qIKD1kmzuUJt0EopphoVTxfgSltakmenGuYHfMx5XF&#10;1ZKJ+YuG5wMAVovVhkfVI6GNtxkqJFaRCxOI4Pi9dqvR+Vn1y88V3rhzXrDRNYXziwJqNzfSbyAC&#10;7HuCTWfte/P4NW+YeGCp7Gu57n6ar621K0AgmtRUTGf9BSL4mGMkQyDqtUlNxdxwBpOaGvj9drNX&#10;Ml1/78NeyJ3N63hs50aGIiKitAsaiEToWbxkYqVoVxS9HvbrZqiA5IffELVaMnH6bBWnz9awsGh4&#10;PgCgWKo2PJaWy1haLjWEo1ahSAQZc/mo+6VAxO+3CkaTur9tTjr3vYtyPVzmPYn2Zb2XjA4SiLBW&#10;lfxm0cBcwe7kBnF4tYrj5c7ViH44Xq75Xk1PEBUvv4FIaBWM2gXVJJkrZHC8bAR+v910rXG6TKli&#10;BR5pgLX7Sh3cNooDZ5YZioiI0izIFfaVoonFS2Y99PhRM+yrd4uXzNArAnVDhKEgN/BzqtZMLC2X&#10;PatGTiLEOJfdDkP8fqtQROvKFYur0XXB3QkPGoiEC9DrwSio42VjoFUjUR0KMvxPEIEozAgHr2CU&#10;hioR1oYAd1MdEtyrzfk9JwmzeR0Ht41iNp/BjScv4EixxlBERJRmfq+uh5nv47ZSbOzEugU9qXX6&#10;+dNnq6HDkJufYET955xLpGsKCnkGI7+m9PVqUdhAJNSDkc8bDbsdXq3ac0v6FI7ma/Yy4WGrFXPD&#10;4QOR4AxG7oBK7TnnEcF1HPBDVIcOnS/iwJnl+vOpDkXijrlE1EzX7CsxUTw6dbyj/LfcD2pN19ZX&#10;8WonikAktApGK8VwvYtWvxdlIBKKxXAdKOot53fAXumy4WVqY2/W7ph3E4iEC9DxVNUKHYzmDROH&#10;V6t4YKmMQ+dbT4bvxqHzRTywVMbh1WCLKTi5b9DaDRGM0lIlioL7vNXqHOBlNp9pqg45pTYU7c1a&#10;2JWxAo8FJUoLXbNXjIvi0anjHeW/5X6Mj6jsJLXgJzRGGYiElaJVn2sk5iaF/Tdqhr266PKqvYjC&#10;6bNVPPVsJfJAhLWhdLUWV7LFvYW0sRvcLwUifr/VvYqoWc11U9dCnvu8X1N6NIFIEMHo5rFs4DlG&#10;wmculHDofAk3nryAG09ewKHzxabOq19HijUcOl90/K0SPnOh5P4xX8TNRaMKREKU73/SuRcFqhnB&#10;5hF9fLPWVB1ySt2S3BMqsCtjb3JcAhGX5KZeyK6FhrRYvGRiQrUviLiX6QwiSUtyex0rneK01PEj&#10;5e6O6Q9ttecWdNJuOeGdX/4yAKD4xOvcL/mW3/M1AMDJn/9590tAgOWC9YzXnZSSrdXSvNR/G1HD&#10;q/Oa7++r8JkLpY73PZrN65jNt16y+Uix1jFEbc+o+LWN/vcR56IKUQYiWfVjSe5W2i3JHWQf55Lc&#10;HezSLezNWjhRVbo6eRJR/LxmeP2CCPmrEnWas0ONRHVHv/xW90u+iN9rVyUK0sFMG/cy3ZxfNDgX&#10;oOORkoW5QgbTWX9lOz+BCPXqj11N8np0CkQAcKpq+q4YTWe1VAUiWbnnEfXi/JSaULQ3a2FC471Q&#10;iNJm3LIwY9orn/FiiH9BhyWkwdyw3cFrNRn8/Kc/DQDIbLsV6miwYXTq6A3IbLNDkfg7bq3+XTc/&#10;d5hPoprB+UUyOW+peHDVwuaMXr8vTSt+A1GUOgUjcT+dzRmdfccB85pH1IvzU+tvaEKMWxZeYxhY&#10;MLobWkFE8bPdNDFjmnhWUXDESvzhLpBOncVenHDiSswlEBPBf2h6X6EsHjtWDzTZ6Xt9ByN19AZk&#10;p+8F1gJRq0pRmGWD04bzi+SiKCoeLSs4b9nDz7yqRoMIREKrYCSqQ+ctu/00OGHmEU2EPN2H/LV4&#10;EB2iY6qKEzV+qYmcelF6lsmMaWIDgIc1DYuKkvjtDarT4heGxwpxSacozadE0Tk6vFKth5KLaP3e&#10;OUNNdvrejkPp9MtvrQciZ6jy4nfoXKvx+GnhXuGQwWjwTtTsaQvuqtEgA5HgDEbO6tCjZYV9xwHz&#10;CkTt5hHBsZBaGM1ngAQQw2WcHSIiahZkKcu4ENXhiwCOqfYhLonb2WudrsQlkTsUic6b+2aDw/lM&#10;/bvl5cwHP9gwlC6/52vITt8D/fJb64/s9D3I7/law5C5Mx/8oOsvrTu8wuXAg3B3nPzMoaPeWjDt&#10;ETsnagqmsxq2ZzRM6q33o36a1FVsz2i4Jm8vt835Q3Jw77fu/dpJ3Ganm5FhiVt9TqwudUxVG8KQ&#10;WH0ujrj6HPWa+8ATV7t0C1daFp6oKbi4tv+7K0ReK9IEkYTV5/ysPBi3Y2YUq889uGrBqFXqK00d&#10;L9eahqxldBVjo/aqVTOmiXGr9fchPzODTe96F/IzM+6X6kR1qNWQOYgbTfq8yWS7lZvSJsxVZuqP&#10;+1cUTGgWbi1YMI0ajhSrOHS+eRhbr92+KYfZfAaqpuO+FQULhsIlsiVZfc69sEK7eUTi5rcnquth&#10;1utc32n1uUSFIvGmnNEbAxFieIJ3Yigiai/IUvteB8og0hCKShWrKUzKLopQ9MWighsz9ln3eNnw&#10;HK42NppFxjEW6zVGi7O0S35mpiEcFY8daxuEnPwsFS5o+lBTxSvNGIzkc/+KgtOO3Wb3kB2Odg+J&#10;5bR7G5BEEJrN6zhaAe5bUXC0sn7siOpmtnE26FA0OpLxFYhEIeRE1R6i6eR1rk9FKHJ3iLzuvcFQ&#10;RJRM4qDod7iD14EyiCSEIq9jpFNaQ9GCCVhm+6rMxMbhhv8vhmv3SpD7vCiKCk0fcj+deu6LAK06&#10;WNR77kDkZoejxoAEoKuQdPsmu7LrDEJHKwruW2l9vEh7MBpkKBrK6BgdWT+OtTof7dIt7MrYx32v&#10;c7/XuT7xocirQ+R1wmcoIkoer5J5J14HyiDSEIrieLyMIhSJ80it6t0By+cyGM4337i1V8EoSCAC&#10;q0RtBRmKQ73RKRC57R6ycEPG/t/djqx/6HzrTq1w+6Z8/b9FCHqyav+vX2kORoMKRc7hyWhR2XUX&#10;QlrxOtd3CkWxPnqKFSZapUQiSiZxMQRrB0Xu//5xFa7WxPfIq9qS0VXPQAQAi4oS6aI+8zWzaXGH&#10;ThRFZSBqgyvSDVbQQASsV3PuuKDiprPrD31ouOPD+fN3XFCbhsj5cdqw20394ScQ7dKtteFy9mqG&#10;UYvlEdS9wgQ7RETpsT6GuDcHxaTTOizF7ew4ppU7YLhP1q0cXql0vUrc4ZVq2+F7rXgFOWrEYDQY&#10;YQJRO/et2GGp3SMqDEb94T7GugOROO9PaOjpjXRjF4pESnyU68cTpQ6rw73HIUU2sYKb+2TdTrVm&#10;Yt6wqzyHV6qYrwX7kh4v1wJVhwRV5WpzfrmvPDMY9VbUgWgQGIx6y+sY6xWI+nEhNFahqB8pkYjk&#10;w+ow9ZuiqBjK6E0n61ZW1yaEC/OGvWDDA0tlHC93HpvfDS7BHYz7vmUMRr2RhEAkMBj1hlcgurS6&#10;frzs94XQgYWiPTdc7X6qJXeHSDabJ8bdT8VakrYnSduChG2P322JQ3V488R4/ZEUSdqWIOcbQdfQ&#10;sAJSJ7U+ltj2zKxvT9yHzQ3ie1YzeheMBrE9vRR2e2QMRGGOA06yBaOwn40svALR0nIJ1arZ1O/v&#10;RyDCIEPRE08+5X7KkzMlytohOrew6H4q1pK0PUnaFiRse/xsS1yqw+cWFuuPpEjStvg93wjue9t0&#10;srRcQjXgULluPHHM3p4krDY3qO9Zr4LRoLanV8Jsj4yBCCGOA15kCkZhPhtZtAxENRP7csrA+v1S&#10;H025uhRROrmvEhH1i+yBSEhCIBq0XgWjNJM1EEVJpmAUR60C0bgF3DyWxYI5uH6/1EfUfkyqIiK5&#10;xKE6TMnEQJQ+DEbROV2zA0NanO7tVMFEahWIXqopmCtkcHiliqc8btTaL1IfVQeREoloMHjvIRq0&#10;XgSiSU3FdDaahRAURWUg6gEGo2hM6fbNrcVxPImmNGD/sIX9BQtT0ezWqeEViIaKFbxqSMOkpga+&#10;N1sv8MhKRFLo15KbRG7DuWDfuUurNV9Ll88NZzCd1QIvze3FvnM8A1GvMBhFZ182eeGIYag7GV1r&#10;CkSXV2p41ZCG42Uj1L3ZeoFHVyKSguyLKaRF2jqBwzkFU1sz7qdbWimaMEy7YtNq5bdJTcXNY9n6&#10;stzdXP1UVR16Jscw1AcMRtFKQjhiGOqeploo5NcvPI1bFmZME+OWJUV1CABm8zoe27mRoYiIKE0M&#10;o30HRdeCVU3iLEwgclaIFEWFnsk13Dx1OqvVx8YfL/soJ7UghsrxHkT9xWAUvTiGI4ahaGiqheFs&#10;4/40Y5r4zqWKNNWh2zflcHDbKA6cWWYoIiJKEz/DvtKg20DkpGo6tmZzeM1IFpszOv52OVx1SFHU&#10;emWIQ+UGh8GoN0Q42j8sZ0Ca0uxh3HeNMQxFwSsQLS2XpKoOHdw2itl8BjeevIAjxRpDERERNcoO&#10;JbtaFGUgguMGw2JOnKYP1StIqqr7DjeKorIyJImaASxeMlFzVFYLebVhGBCFM6XLE5DcQWhf1v0T&#10;FMZw1mwIRNWagYULq74Wp+kHUR06dL6IA2eW68/7O1InlLgXChFRmpQGuOTpoEUZiMSKia1uMKxq&#10;OlTNfygi+awUrYZgpGsKg1GEvALS3qyFqR5V5cTfZxDqneGsCU1d32cMU8FKUY5zzmw+01QdclI+&#10;fO2enrX0Y0vhDxwPbTXxxWK43x8faT4BLV5qPFuJKxMnqs0nMtlsqDXvsRf1svspIvLhrXkLN51t&#10;Pkb4dddYzw6ZfZMdUpDrUA1yHzNl90i5841+2wWiPymV8LDW2BPzE4j8LB+/S7ewy/ufbXCiCt6b&#10;S1KFvNIw365mWChXrJbfD4pOt/c/YugJzjRqMM3ON2KyF5yx32BNtZDNWE2BaLWswqiVYdQqjt9s&#10;TVXti0nd8jrXP7TVxIEzy01hSAjfM4gp3guFKL0mUnfE81ZOYaWoXSDy0i4Q7XXcYJjnkHRYKVoN&#10;FVa7YsR5Rv0gqklhH9R7Yv6QMxCVq3YgksncqVLLQIS0hSL3uG8iSg/RkSV/ktTZiyoQiSHXCwYv&#10;qqVRuWJxAQYiF68FFVbLKiq1+EWM+LU4pHbjvokoudwdWbI550l40RKyNHdUgchZHeIQt/RqtTId&#10;5xlRGhXyimcgMsx47g+JD0XjloXXGAY7REQpxI5sa14df6ckXP2OIhC5QzUvqpHXynRiAYYk7DdE&#10;nWR0FWOjWWQcX3jDVLBc1KQIRGGHyof8tXjYbpqYMU0cU1V2iIhShB3Z7ulavDt4QQMRPIKiGHLN&#10;UE1evFem43A6SjY7EOWaApEs84e6GSovxxZEbNyyMGOa2ADgYU3DosKTGVFasCPrj5/FFuJ6v6Kg&#10;gej02cY7q3daaptIWCl6zzPicDpKorHRLMZGcw3PrZZVKQKR+2JoGIPfiohNqMCMaeJZRcExNXGb&#10;R0QtsCMbXKd5RXGsFoUJRKul9feBC/JQUGKeUXPVKH77D5EXr+Fy1ZqBlaIlxXC5qIbKJyo1iDfl&#10;mKqyOkSUIuzIhuOnWtSr4UDZIaX+iEq3gYihmsKyg5H3cLoov+NE/ZbPZZqGy1VrBpaWy6i6xxz3&#10;mbs61O1xOxGhyH3vIQYionRgdag7NaNztQgRByNds2+wnVu7gWxuSMH4SPd/fzindhWIsHYzb4Zq&#10;6obXcLrcEKtGFD+iOjScbzyuLi2XsLRcbnhuEHoxVD72oUh0ingyI0oX7vvR8HuhL4pgpGv23/HS&#10;6nk/dA3YOOr/970CEQCGaopE69XpWDWieMjlNM/q0MKFVVRrgz1Q9vJiqP+ziIScYwijfFOISG7c&#10;96PjZwidUMirGB+xO3Z+O3e6Zg+VGx9ROwYfv3/TqV3Q8tIqEBFFbaVooeTav1g1IpnZx1MF+Wzj&#10;F3S1WJWqOtSri6H+zyQSiXoMIRHFA/f93nAP9+nEOeytkF+fG+R+iCCUCxF2/AgaiFZLJvJZFRPj&#10;WtMDrnlOYR5EbuWKPZyOVSOSXXZILCm//r205w6VUCw1rtDZb72sDjn5P5tIohdjCIlIflGtLkPN&#10;xOpZYeja+twg96OXggYirM07mtygeT7gCHthH1HMjaLkEYsweFWN+J2hQXPO83QS1SFZhsv1qjrk&#10;FOyMMmD9SIlEJBdWh/qjm2AUlaBD+WQka7to8LyqRnDc14jhiPpJDJVzH7NqhoXlS5WBV4cwgKHy&#10;sTh6uztFRJQOrAz31yCDUZB/V/ZhR7K3jwZHVI3c33cOqaN+8hoqh7XjsL20fMPTfefu9/cjECEO&#10;oYhDZojSp1/jh6nZIIKRffXc/SxRcokV6loNqWM4ol7Irn2/3EPlShVrbcXEhqcHYl9OGVi/X+pQ&#10;tNdx7yF2iojSodery1Bn/QxGDESUZq2G1OW4Sh1FSAyVc4ehmmF//4IMXe6VSU3FzWNZLJiD6/dL&#10;HYrYKSJKD1aH5OK8kl2qWE2dtm6Ivxn2yqQMJ/B2ZG8fyaXTkDqGIwrLOW9I1qFyADCd1TBXyODw&#10;ShVPDfD4KXUoYqeIKD1YHZJTuWKtXc22Q4wINEGV1q6IL16yr0p2GxzcHUhZuNs1oQK7Gm8IT+Sp&#10;1ZA6hiMKql0Y6uaCVNQmNRVzwxlMaioeWCpj3hjscV3qUERE6cHqUDyIQLN4ycRKcT0ktXosXloP&#10;QlGehN2VrOVVE/MXjdAPOCpYYR/ujoaYE8vvNQUh9q8SwxEF5CcMdXtBKiqiOnS8bODw6uBXupvN&#10;6wxFREQUTs1YD0mtHr0m/p2lFRMLi0boh/NvhX0ITSsnRRgGKT3KDEfkU5zCkGzVIQC4fVMOB7eN&#10;MhQRERFFhcvIU9Q6hSOuVpdeYjW5OIQhQabqEAAc3DaK2XwGN568wFBERETULS4UQr3WKhyBS3mn&#10;TqultSFxGBJkqQ7N5nU8tnMjjhSrOHBmGeCcIiIiou5wGXnqJz/hiEPrkkcMkYtrGJLJwW2juH1T&#10;HgfOLOPQ+VL9+VSHIjHum4iIKChWh2iQnOHIvWQ+h9YlR7shcjVjfZEXhqHOZvMZHNw2CgA4cGYZ&#10;R4q1htdTG4rEqkC8qkdEREGJQMTqEA1aeW3JfK+bwMJVPWJAiofs2s17W1WFxE1XV4qNi7xQex/f&#10;rOHQ+WJ9uJxb6kJR06pAvLJHlBoTqTviUS84L6rxHEKyEDeBbTW0TteUhrlHHF4nF11rnCvkrgrB&#10;MUROlpuuxs3cqVJTdcgpVV0E54mMqwIRpYvY/4nC4kU1igsxtK5d9cg5vI4BaTCcQaiQb18V4hC5&#10;3ktFKBq3LJ7IiFLK3ZElCoMX1SiO3NWjTgGJQ+x6zzk0rl0QYlUovLCjQkL+WnxsN03MmCZPZEQp&#10;xI4sdcsdqnlRjeLKOffIa3gdXEPsREBiFak7ohrknCPkNTQOa8PjOFeoO92MCklsKBq3LMyYJjYA&#10;eFjTeCIjShF2ZCkKvBErJVHNaBxe16qCJAKSu4rEkNSeOwSJapBXEBIVIefwOFaFwhGL3wDhR4Uk&#10;MhSJ6tCzioJjaiI3kYhaYEeWusWltiktREDqNMQObUJS2ofbiffATwiCx9A4BqHuRXWvuEQlBnEi&#10;E9WhRSX8G0NE8cKOLEUhqpMrURw5A1K7YXZwhCQx3C4NQckdgMRwuHYhCI5hcc4gRNGI8ryfmFDk&#10;vGcEq0NE6cKOLEUhypMrUdw5h9mJKlK7kIQWQckdlmQPTM52OsOP3wCEtRAkqkEcFtcb7mHyUUhE&#10;enBOpuaJjCg9WB2iKDFUE7VWrtgVDtHRbzcfyc0ZltyBySs0iUdU85fEPB/3wx16nMHHT/iBx7wg&#10;EYJYDeqdXg2Tj3UocqdEdoiI0sNZHWZHlqLAcwiRf+75SM5qUqeKkps7NImHmL/U7UPM83E//IQe&#10;J+f2rYdDzgvql15fCI1tKHJWh6JMiUQkP1aHiYjkIyokzoqSOyz5qSwNkqj8uMOPswLEKlD/9eNC&#10;aOxCEatDROnF/Z+IKH6cYcJZWfIKTb0IUO6g0yr0OCs/DD/y6NeF0FiFol6NISQi+bE6TESUTM4Q&#10;0ilAhXm4gw5DTzy47z3Uy0CEQYaiPTdc7X6qpV6PIezW5olx91OxlqTtSdK2IGHb43db4lAd2jwx&#10;Xn8kRZK2Jcj5Jg6S9NkkaVvA7ZFakrYFCduePTPNx+h+DJdzG1goeuLJp9xPeYrDUrvnFhbdT8Va&#10;krYnSduChG2Pn22JS3X43MJi/ZEUSdoWv+ebuEjSZ5OkbQG3R2pJ2hYkbHueONZ4jO7XcDm3gYUi&#10;P2SuDhFR78heHSYiIqJoTWoqfnlEG9jIEKlDkczVISLqjThUh4mIiCg601kNc4UMHilZAxsZInUo&#10;6ndCJKLBYXWIiIgofeaGM5jUVDywVMZ8bXAnf6lDERGlB6tDlEQTKrAr436WiIgmNRU3j2Uxb5g4&#10;vFp1v9x3DEVEJAVWhyhpxGRhfq+JiBrNDWcwndVweKWK42XD/XJfzeZ1PLZzI0MRERFRlJqWkR/s&#10;+Z6ISBqTmoq5Ybt8fni1inljsFeNbt+Uw8FtozhwZpmhiIiIKCpxWUaeiGgQ5goZHC8bAx8uN5vX&#10;cXDbKGbzGdx48gKOFGsMRURERN3iQiFERJ09sFSWpjp06HwRB84s159nKCIiIuoCl5EnIpLfbD7T&#10;VB1ySnUoEuO+iYiIgmJ1iIgoPj6+WWuqDjmlNhSJVYF4VY+IiIISgYjVISKieJg7VWqqDjmlLhQ1&#10;rQrEK3tEqTGRuiMe9YLzohrPIUREyZCqLoLzRMZVgYjSRez/RGHxohoRUXKlIhSNWxZPZEQp5e7I&#10;EoXBi2pERPEQdlRIyF+Lj+2miRnT5ImMKIXYkaVuuUM1L6oREcmrm1EhiQ1F45aFGdPEBgAPaxpP&#10;ZEQpwo4sRYE3YiUiigf3eT+MRIYiUR16VlFwTE3kJhJRC+zIUre41DYRUXxENSokUYlBnMhEdWhR&#10;Cf/GEFG8sCNLUeCNWImI4sFdHer2vJ+YUOS8ZwSrQ0Tpwo4sRYGhmogoHnoxKiQR6cFZNuOJjCg9&#10;WB2iKDFUExHJrZfn/ViHoqjLZkQUH87qMDuyFAWeQ4iI5NXrUSGxDUVRTaoiovhhdZiIiCgdelkd&#10;copdKGJ1iCi9uP8TERGlRz9HhcQqFPViUhURxQOrw0REROnR71EhsQhF/SqbEZF8WB0iIiJKj0Gd&#10;96UPRb2eVEVE8mJ1mIiIKD325ZSBjQqROhSxOkSUTqwOExERpcekpuLmsSwWzP5Wh5ykDkWsDhGl&#10;D6vDRERE6TGd1TBXyODwShVPVSz3y30jdSgaREokosFgdYiIiCg9JjUVc8MZTGoqHlgqY94Y7Ilf&#10;6lBEROnB6hAl0YQK7Mq4nyUiSjdRHTpeNnB4tep+eSAYiohICqwOUdKI5WT5vSYisslWHQKA2byO&#10;x3ZuZCgiIiKKUtNysob7J4iI0km26tDtm3I4uG0UB84sMxQRERFFhcvIExG1JlN16OC2UczmM7jx&#10;5AUcKdYYioiIiLrFhUKIiOJBVIcOnS/iwJnl+vMMRURERF3gMvJERPKbzWeaqkNOqQ5FYtw3ERFR&#10;UKwOERHFx8c3a03VIafUhiKxKhCv6hGlx0Rqj3gUNRGIWB0iIoqHuVOlpuqQU+q6CE2rAvHKHlEq&#10;iAshRN1yXlTjOYSIKBlSFYqcJzKuCkSUDuKKPmBfCCEKixfViIiSKxWhaNyyeCIjSiFOgKeo8KIa&#10;EVE8hB0qH/LX4mO7aWLGNHkiI0oZToCnKLA6REQUH90MlU9sKBq3LMyYJjYAeFjTeCIjSgl3J5Yo&#10;LN6IlYgoHqI49ycyFInq0LOKgmNqIjeRiDywE0tR4FLbRETxEdXw5kQlBnEiE9WhRSX8G0NE8cFO&#10;LEWF89CIiOLBXR3q9tyfmFDkvGcEq0NE6cH7xVBUGKyJiOKhFyNDEpEenGUznsiI0oP7PkWJwZqI&#10;SG69HBkS61AUddmMiOLBfe8h7vsUBX6PiIjk1evhzbENRVFNqiKieOFwOSIiovToZXXIKXahiNUh&#10;ovTicDkiIqL06OeF0FiFol5MqiIi+fFiCBERUbr0+0LowELRnhuudj/VUr/KZmFtnhh3PxVrSdqe&#10;JG0LErY9frclDhdDNk+M1x9JkaRtCXK+iYMkfTZJ2hZwe6SWpG1BwrZnz0zjMXpQF0IHFoqeePIp&#10;91Oeej2pKgrnFhbdT8VakrYnSduChG2Pn22R+WKI07mFxfojKZK0LX7PN3GRpM8mSdsCbo/UkrQt&#10;SNj2PHFs/Ri9L6cMbM2AgYUiP+LSISKiaLmvEhEREVFyTWoqbh7LYsHsb3XISepQJHN1iIh6gytL&#10;EhERpcd0VsNcIYPDK1U8VbFvtzEIUoeiQaREIhoM3nuIkmhCBSY097NERDSpqZgbzmBSU/HAUhnz&#10;xmBP/FKHIiJKD9nnDhIFJebEEhFRI1EdOl42cHi16n55IBiKiEgKnDtISdIwJ9Zwv0pElE6yVYcA&#10;YDav47GdGxmKiIiIosJFQoiIWpOtOnT7phwObhvFgTPLDEVERERRiMM9tYiIBkmm6tDBbaOYzWdw&#10;48kLOFKsMRQRERF1Q/YbjBMR0TpRHTp0vogDZ5brz6c6FIlhDkRERGGIQMRFQoiI5DabzzRVh5xS&#10;G4qc90IhIiIKynkeYXWIiEhuH9+sNVWHnFIXingvFKL0mkjdEY96gecRIqL4mTtVaqoOOaWqiyAm&#10;wXKYA1H6iKv6RN3gcDkiomRKTSjiJFiidHJf1ScKi8PliIiSK/GhaNyy8BrD4D0jiFKI1WGKgvve&#10;QwxERETyCjtUPuSvxcN208SMaeKYqvKeEUQpw+owRYH3HiIiio9uhsonMhSNWxZmTBMbADysaVhU&#10;eCIjSgv3VX2isBisiYjiIYpzf+JC0YQKzJgmnlUUHFMTt3lE1Aav6lMUoji5EhFRfzjne3Zz7k9U&#10;ahBvyjFVZXWIKEXEYgq8qk/diurkSkREveW+gNXtuT8Roci9uhQDEVF6cIlkiorzPNLtyZWIiHqn&#10;FyNDYh+K2CEiSi8ukUxR4nmEiEhuvRwZEutQxA4RUTq5q8Pc/ykK/B4REcmr17fZiGUoinoMIRHF&#10;B6vDRERE6dHL6pBT7EJRL8YQElE8sDpMRESUHv28EBqrUNSPlEhE8mF1mIiIKF36fSE0FqHI3SEi&#10;ovRgdZiIiCg93P3+fgQixCEUOVMiO0RE6cLqMBERUXrsyykD6/dLHYq4uhRROrmvEhEREVFyTWoq&#10;bh7LYsEcXL9f6lDUj0lVRCQXVoeJiIjSYzqrYa6QweGVKp6q2AWRQZA6FA0iJRLRYPDeQ5REEyqw&#10;K+N+loiIJjUVc8MZTGoqHlgqY94Y7Ilf6lBEROnRryU3ifpFVD0Z8ImIGonq0PGygcOrVffLA8FQ&#10;RERS4GIKlBTuOXELhvsniIjSSbbqEADM5nU8tnMjQxEREVFUuIQ8EVFrslWHbt+Uw8FtozhwZpmh&#10;iIiIqFtiThyXkCciak2m6tDBbaOYzWdw48kLOFKsMRTBMdSBiIgoKFEd4pw4IiL5ierQofNFHDiz&#10;XH8+9aHIufwvERGRX6wOERHFx2w+01QdckptKGqaCDvgk5ls1SrZ2gMJ2yRbeyBhm2RrD1FURCCS&#10;pTok274mW3uIiD6+WWuqDjmlMhTJNhFWtmqVbO2BhG2SrT2QsE2ytQdrHTWibjm/24O+oAYJ9zXZ&#10;2iPIFtRkaw8kbJNs7YGEbZKtPQCwSTHxi0MV99MDN3eq1FQdckpVF0Fc2ZNlqINoDyS5WaVs7YGE&#10;bZKtPZCwTbK1RxAdNaKwROdDphEGMu1rsrXHSbagJlt7IGGbZGsPJGyTbO0BgFfpVVylGXisqrtf&#10;kl5qQpE4WIuT2aDJNjFXtvZAwjbJ1h5I2CbZ2gOPjixRGM7OhwwjDGTb18Q5Vpb2CO79f9BBTbb2&#10;QMI2ydYeSNgm2doDR3XovKXin2sZnLcGFzEmQv7TIX8tXmZMU6qT2V6JqlWQsD2QsE2ytQcStkm2&#10;9kDCobIUPzJ2PmTb15z7mQztEWQNsrK0BxK+R7K1BxK2Sbb2wFUdetrQ3C/3lXh/wkh0KBq3LMyY&#10;9hFahoO1++Q6aLK1BxK2Sbb2QMI2ydYeOK5ay9RxpPiRrRMr474m437mfp8G3S4Zj0cyvkcytQcS&#10;tkm29gDAJsWSqjq01zF8N4zBtb7HtpsmZkwTzyoKjqmD30zZTq6ytQcStkm29kDCNsnWHjgOjDJ1&#10;HCleZOzEyravuTtospDxfZLteCTbeyRbeyBhm2RrDwBMZzW8Oq9KUR0S70+3w3cHnxZ6YMY0sQHA&#10;w5qGRSX8mxMF2U6usrUHErZJtvZAwjbJ1h5hr4TDCiheojq5RkXGfU3GDpqM75NsxyPZ3iPZ2gMJ&#10;2yRbewBgUlMxN5zBpKbiwVVroNUhRFytHuyWRExcuboISFEdEl9m2U6usrQHErZJtvZAwjbJ1h44&#10;2gRJhspSPEV5co2CjPuabO8RJA6ykOh4JNt7JFt7IGGbZGsP1qpDc4UMjpcNHF6tul/uK9Hnj7IK&#10;O/jkEJG9jisypyQIRM72yHBAlK09kLBNsrUHErZJtvZA0hMHxZNM3yHZ9rVedEC6JeNVdNmOR7K9&#10;R7K1BxK2Sbb2wFUdemCpjHljsI3am+1NtXrw6aFLsl2RYXs6k61NsrUHErZJtvYIsp04KN5k+A7J&#10;uK/JPFxOlvABCY9Hsr1HsrUHErZJtvZABCKJqkPi+NiL/SzWoUjWKzJsT2uytUm29kDCNsnWHqy1&#10;Sbar1kTdmtDk29dk6+iDVTRfZHuPZGsPJGyTbO0BgLnhDKazGg6vVAdeHepHXyS2oUgcqGX58sj2&#10;ZZatPZCwTbK1BxK2Sbb2wNUmWa5aE0VFln1Nxo6+u00yvE+yHY9ke49kaw8kbJNs7QGASV3FzWNZ&#10;zBsmDq8OPhAF7YtMhEw3IX+tP07X3M/I9+VhezqTrU2ytQcStkm29sBxlQhddBwfKbufCWZqsKuO&#10;UhtJ+GwWDDmG8Mk4XE7G8NHt8Shqsr1HsrUHErZJtvZAtEm3cHiliuNlw/1yX4m+CALsZ2LfvONC&#10;8PdzYKFozw1Xu59qsuq6Ia1sB2rRnh9kR6RqT7fvz+aJcfdToUXVprDc2zLo9ngJ0ib39vRCkPZ0&#10;I8i2RDVUdveQ+5lgrtBdB6U1myfG64+kiNu2TOnuZ9b5Od/A45wjq15+NnvXRmH0a7hcp22R8QJN&#10;u+NRp+3phV6+R2G2p5ftCUu2NkXRnjCfTTvONj1SsvpaHdoz03yMdvZF3PtZK85AdLTi73eclA9f&#10;u6dnp4FHyvaHHcbuIQv3brTfDADYlVlPip2MjzRnvcVL0X64e7u8a24QG2pZ91O4qDde8u5ne/yS&#10;rU2ytQcStkm29sDRphPVcCcOoduDJdbasq95dyRJfGwp3OcK1zmnm++Zl126hV0Z97PNTlTR0wsR&#10;7Yj9Y5BtcBPvWy8+k7CiOh5FRbb3SLb2QMI2ydYeeLTJNGowTY/hWi6aPgRN73xSNGplGLWK+2lP&#10;qqrj1cN26T9IX8TPOb5aXkWtUnQ/Xaf97JZt/8H9ZJS+V/VuWCfPGwqerAK3j1iY0oEnK/6vWueG&#10;mn+uXIkm+02owOtzFp6rAU+G3LagcmbzJdCSapc0B9GeTmRrk2ztgYRtkq098GhTsYtd2M/B0o99&#10;WWC8+ZoLSeQ5I9zn6zznLJjdfd/cJlR7EYVOFkxgwQzX/m6I/ePRshL6/YvShGqH1GEV+Fop2s8i&#10;rCiPR1GQ7T2SrT2QsE2ytQdt2mRZJiyrc2JTVQ2q2txHdbNMA5bZeSjepKbijSN64L6I33O8aVRh&#10;Gq3DXk8rRejyyh1CXr3rVaVoUFeIWlWKBtWedmRrk2ztgYRtkq098Lhq1Y1VC9g/3Plg6cddYz09&#10;XFKXTteA+1e7+4zDnHM6kblSJNv+H+W+HxXZ2sT2dCZbm2RrDzq0aRCVorlh+yB5oqbgvNXcj2/F&#10;byCCj0pRz0NRN0PoBHGSun9VwdGKfbW2nahD0YQabPhe1NyhaFwzcXnO/nINoj1eBv0eucnWHkjY&#10;Jtnag4jbdLpmB6K7xvwdLDvh0Ll46PZCHFznnAWj/XwlP2QMRVHua1GQrT2QsE1sT2eytUm29sBn&#10;m/oZiiY1FdNZu5R+eLUKVdWhav4OukECEWQIRVFcuYPjJEVEFITfg2Un+4ftobwktyguxIHnHCKi&#10;WAhyjh94KAKA+1cUnO48lDAyV1/ZvMTUU896J9Q4uKY44X4KP8gvuJ8ioh6Z0oD9hZ4fKikCUV2I&#10;i9KtBQvvHun8/fnkJQX3rcjVdiJKn07hQcgWNiBX2OB+uklp5SLKKxfdT3vSh/LIZIfdT0ei3XbN&#10;5vX+LMktxiwTEcURj2HxMaUn455FRETUH7dvyuHgttH+hCKepIgozjhsLl4YYomIyI+D20Yxm8/g&#10;xpMX+hOKwJMUEcXU/mEeu+JmSuc5h4iIWpvN63hs50YcKVZx4MwyAPQvFPEkRURxM6WxShRX+7Ic&#10;oUBERM0ObhvF7ZvyOHBmGYfOl+rP9y0UgScpIooRLq4Qf7wQR0REwmw+g4PbRgEAB84s40ixcdnx&#10;voYigJ0MIooHdqjjb0rn8EciIrJ9fLOGQ+eL9eFybn0PReAYfSKSHO9JlBwMRkREBABzp0pN1SGn&#10;gYQinqSISFYMRMnDcw4REXUykFAEx0mKc4yISAZTGnDXGANRUjEYERFROwMLRRAnqQKDEREN1t6s&#10;xfmOKcBgRERErQw0FAn7CxarRkTUd1Oa3Unel3W/Qkk1pdsVQS6kQURETlKEIjiqRgxHRNRrIgzt&#10;L3C4XFrtyzIcERHROmlCkeAMRzxZEVGU9mbtYwvDEAkiHPFiHBFRuv3//NmliCdEygcAAAAASUVO&#10;RK5CYIJQSwMEFAAGAAgAAAAhAEuQwuPhAAAACwEAAA8AAABkcnMvZG93bnJldi54bWxMj8FKw0AQ&#10;hu+C77CM4M1u0tK0idmUUtRTEWwF8bbNTpPQ7GzIbpP07R1Pepuf+fjnm3wz2VYM2PvGkYJ4FoFA&#10;Kp1pqFLweXx9WoPwQZPRrSNUcEMPm+L+LteZcSN94HAIleAS8plWUIfQZVL6skar/cx1SLw7u97q&#10;wLGvpOn1yOW2lfMoSqTVDfGFWne4q7G8HK5Wwduox+0ifhn2l/Pu9n1cvn/tY1Tq8WHaPoMIOIU/&#10;GH71WR0Kdjq5KxkvWs5ptGCUh2UyB8HEKlnFIE4KknSdgixy+f+H4g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q+2ZPvwMAAFMIAAAOAAAAAAAAAAAAAAAAADoC&#10;AABkcnMvZTJvRG9jLnhtbFBLAQItAAoAAAAAAAAAIQDWiKGugaABAIGgAQAUAAAAAAAAAAAAAAAA&#10;ACUGAABkcnMvbWVkaWEvaW1hZ2UxLnBuZ1BLAQItABQABgAIAAAAIQBLkMLj4QAAAAsBAAAPAAAA&#10;AAAAAAAAAAAAANimAQBkcnMvZG93bnJldi54bWxQSwECLQAUAAYACAAAACEAqiYOvrwAAAAhAQAA&#10;GQAAAAAAAAAAAAAAAADmpwEAZHJzL19yZWxzL2Uyb0RvYy54bWwucmVsc1BLBQYAAAAABgAGAHwB&#10;AADZqAEAAAA=&#10;">
                <v:shape id="Grafik 1" o:spid="_x0000_s1062" type="#_x0000_t75" alt="Ein Bild, das Screenshot, Schaltung, rot, Kunst enthält.&#10;&#10;KI-generierte Inhalte können fehlerhaft sein." style="position:absolute;width:46856;height:43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aITygAAAOMAAAAPAAAAZHJzL2Rvd25yZXYueG1sRI/BasMw&#10;EETvhf6D2EIvoZbsNMG4VkIICfSQQ5vmAxZra5taKyMpifv3USHQ4+7Mm52t15MdxIV86B1ryDMF&#10;grhxpudWw+lr/1KCCBHZ4OCYNPxSgPXq8aHGyrgrf9LlGFuRQjhUqKGLcaykDE1HFkPmRuKkfTtv&#10;MabRt9J4vKZwO8hCqaW02HO60OFI246an+PZphq7BX/00p+Me50fBkezQuUzrZ+fps0biEhT/Dff&#10;6XeTOFWWi1wV8yX8/ZQWIFc3AAAA//8DAFBLAQItABQABgAIAAAAIQDb4fbL7gAAAIUBAAATAAAA&#10;AAAAAAAAAAAAAAAAAABbQ29udGVudF9UeXBlc10ueG1sUEsBAi0AFAAGAAgAAAAhAFr0LFu/AAAA&#10;FQEAAAsAAAAAAAAAAAAAAAAAHwEAAF9yZWxzLy5yZWxzUEsBAi0AFAAGAAgAAAAhAFY5ohPKAAAA&#10;4wAAAA8AAAAAAAAAAAAAAAAABwIAAGRycy9kb3ducmV2LnhtbFBLBQYAAAAAAwADALcAAAD+AgAA&#10;AAA=&#10;">
                  <v:imagedata r:id="rId45" o:title="Ein Bild, das Screenshot, Schaltung, rot, Kunst enthält.&#10;&#10;KI-generierte Inhalte können fehlerhaft sein"/>
                </v:shape>
                <v:shape id="_x0000_s1063" type="#_x0000_t202" style="position:absolute;top:44392;width:4685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M2lywAAAOIAAAAPAAAAZHJzL2Rvd25yZXYueG1sRI9Pa8JA&#10;FMTvhX6H5RW8lLpRIdXUVVr/gAc9aMXzI/tMgtm3YXc18du7QqHHYWZ+w0znnanFjZyvLCsY9BMQ&#10;xLnVFRcKjr/rjzEIH5A11pZJwZ08zGevL1PMtG15T7dDKESEsM9QQRlCk0np85IM+r5tiKN3ts5g&#10;iNIVUjtsI9zUcpgkqTRYcVwosaFFSfnlcDUK0qW7tntevC+Pqy3ummJ4+rmflOq9dd9fIAJ14T/8&#10;195oBZPReDBKJ58pPC/FOyBnDwAAAP//AwBQSwECLQAUAAYACAAAACEA2+H2y+4AAACFAQAAEwAA&#10;AAAAAAAAAAAAAAAAAAAAW0NvbnRlbnRfVHlwZXNdLnhtbFBLAQItABQABgAIAAAAIQBa9CxbvwAA&#10;ABUBAAALAAAAAAAAAAAAAAAAAB8BAABfcmVscy8ucmVsc1BLAQItABQABgAIAAAAIQDbQM2lywAA&#10;AOIAAAAPAAAAAAAAAAAAAAAAAAcCAABkcnMvZG93bnJldi54bWxQSwUGAAAAAAMAAwC3AAAA/wIA&#10;AAAA&#10;" stroked="f">
                  <v:textbox inset="0,0,0,0">
                    <w:txbxContent>
                      <w:p w14:paraId="37F0AA59" w14:textId="3632C482" w:rsidR="00983689" w:rsidRPr="007F6460" w:rsidRDefault="00983689" w:rsidP="00983689">
                        <w:pPr>
                          <w:pStyle w:val="Beschriftung"/>
                          <w:jc w:val="center"/>
                          <w:rPr>
                            <w:szCs w:val="22"/>
                          </w:rPr>
                        </w:pPr>
                        <w:bookmarkStart w:id="63" w:name="_Ref221112287"/>
                        <w:bookmarkStart w:id="64" w:name="_Ref221112282"/>
                        <w:r>
                          <w:t xml:space="preserve">Abbildung </w:t>
                        </w:r>
                        <w:r w:rsidR="00C36B01">
                          <w:fldChar w:fldCharType="begin"/>
                        </w:r>
                        <w:r w:rsidR="00C36B01">
                          <w:instrText xml:space="preserve"> SEQ Abbildung \* ARABIC </w:instrText>
                        </w:r>
                        <w:r w:rsidR="00C36B01">
                          <w:fldChar w:fldCharType="separate"/>
                        </w:r>
                        <w:r w:rsidR="00715971">
                          <w:rPr>
                            <w:noProof/>
                          </w:rPr>
                          <w:t>20</w:t>
                        </w:r>
                        <w:r w:rsidR="00C36B01">
                          <w:rPr>
                            <w:noProof/>
                          </w:rPr>
                          <w:fldChar w:fldCharType="end"/>
                        </w:r>
                        <w:bookmarkEnd w:id="63"/>
                        <w:r>
                          <w:t xml:space="preserve"> Routing des Tiefsetzstellers</w:t>
                        </w:r>
                        <w:bookmarkEnd w:id="64"/>
                      </w:p>
                    </w:txbxContent>
                  </v:textbox>
                </v:shape>
                <w10:wrap type="topAndBottom" anchorx="margin"/>
              </v:group>
            </w:pict>
          </mc:Fallback>
        </mc:AlternateContent>
      </w:r>
      <w:r w:rsidR="00983689">
        <w:t xml:space="preserve">In </w:t>
      </w:r>
      <w:r w:rsidR="00D72693">
        <w:fldChar w:fldCharType="begin"/>
      </w:r>
      <w:r w:rsidR="00D72693">
        <w:instrText xml:space="preserve"> REF _Ref221112287 \h </w:instrText>
      </w:r>
      <w:r w:rsidR="00D72693">
        <w:fldChar w:fldCharType="separate"/>
      </w:r>
      <w:r w:rsidR="00D72693">
        <w:t xml:space="preserve">Abbildung </w:t>
      </w:r>
      <w:r w:rsidR="00D72693">
        <w:rPr>
          <w:noProof/>
        </w:rPr>
        <w:t>19</w:t>
      </w:r>
      <w:r w:rsidR="00D72693">
        <w:fldChar w:fldCharType="end"/>
      </w:r>
      <w:r w:rsidR="00D72693">
        <w:t xml:space="preserve"> ist das Routing des Tiefsetzstellers zu sehen. Beim Routing müssen ausreichend große Kupferflächen für die Wärmeabfuhr berücksichtigt werden. </w:t>
      </w:r>
      <w:r>
        <w:br/>
      </w:r>
      <w:r>
        <w:fldChar w:fldCharType="begin"/>
      </w:r>
      <w:r>
        <w:instrText xml:space="preserve"> ADDIN ZOTERO_ITEM CSL_CITATION {"citationID":"saQh54mc","properties":{"formattedCitation":"[14, S. 19]","plainCitation":"[14, S. 19]","noteIndex":0},"citationItems":[{"id":74,"uris":["http://zotero.org/users/local/VRi3dGyu/items/5EEP9ADN"],"itemData":{"id":74,"type":"document","genre":"Datenblatt","title":"AP61100Z6-7","URL":"https://4donline.ihs.com/images/VipMasterIC/IC/DIOD/DIOD-S-A0010726746/DIOD-S-A0010880068-1.pdf?hkey=CECEF36DEECDED6468708AAF2E19C0C6","author":[{"family":"Diodes Incorporated","given":""}]},"locator":"19","label":"page"}],"schema":"https://github.com/citation-style-language/schema/raw/master/csl-citation.json"} </w:instrText>
      </w:r>
      <w:r>
        <w:fldChar w:fldCharType="separate"/>
      </w:r>
      <w:r w:rsidRPr="00415CAB">
        <w:rPr>
          <w:rFonts w:cs="Arial"/>
        </w:rPr>
        <w:t>[14, S. 19]</w:t>
      </w:r>
      <w:r>
        <w:fldChar w:fldCharType="end"/>
      </w:r>
      <w:r>
        <w:t xml:space="preserve"> </w:t>
      </w:r>
      <w:r w:rsidR="00D72693">
        <w:t>Die Herausforderung dabei ist es</w:t>
      </w:r>
      <w:r w:rsidR="00F735E3">
        <w:t>,</w:t>
      </w:r>
      <w:r w:rsidR="00D72693">
        <w:t xml:space="preserve"> </w:t>
      </w:r>
      <w:r>
        <w:t xml:space="preserve">einen Kompromiss zwischen einer guten Wärmeabfuhr </w:t>
      </w:r>
      <w:r w:rsidR="003E2FE9">
        <w:t>und der</w:t>
      </w:r>
      <w:r>
        <w:t xml:space="preserve"> Lötbarkeit des Bauteils zu finden.</w:t>
      </w:r>
    </w:p>
    <w:p w14:paraId="1F3E30D5" w14:textId="7698FD50" w:rsidR="0041105E" w:rsidRPr="0041105E" w:rsidRDefault="00415CAB" w:rsidP="00952DB5">
      <w:pPr>
        <w:pStyle w:val="berschrift3"/>
      </w:pPr>
      <w:bookmarkStart w:id="65" w:name="_Toc221266874"/>
      <w:r>
        <w:t>Low-Drop-Spannungsregler</w:t>
      </w:r>
      <w:bookmarkEnd w:id="65"/>
    </w:p>
    <w:p w14:paraId="5E8A51A8" w14:textId="56993353" w:rsidR="0041105E" w:rsidRDefault="00415CAB" w:rsidP="0041105E">
      <w:r>
        <w:rPr>
          <w:noProof/>
        </w:rPr>
        <mc:AlternateContent>
          <mc:Choice Requires="wps">
            <w:drawing>
              <wp:anchor distT="0" distB="0" distL="114300" distR="114300" simplePos="0" relativeHeight="251712512" behindDoc="0" locked="0" layoutInCell="1" allowOverlap="1" wp14:anchorId="1800E2AC" wp14:editId="2309364D">
                <wp:simplePos x="0" y="0"/>
                <wp:positionH relativeFrom="column">
                  <wp:posOffset>506730</wp:posOffset>
                </wp:positionH>
                <wp:positionV relativeFrom="paragraph">
                  <wp:posOffset>3541395</wp:posOffset>
                </wp:positionV>
                <wp:extent cx="4745990" cy="635"/>
                <wp:effectExtent l="0" t="0" r="0" b="0"/>
                <wp:wrapTopAndBottom/>
                <wp:docPr id="1634066260" name="Textfeld 1"/>
                <wp:cNvGraphicFramePr/>
                <a:graphic xmlns:a="http://schemas.openxmlformats.org/drawingml/2006/main">
                  <a:graphicData uri="http://schemas.microsoft.com/office/word/2010/wordprocessingShape">
                    <wps:wsp>
                      <wps:cNvSpPr txBox="1"/>
                      <wps:spPr>
                        <a:xfrm>
                          <a:off x="0" y="0"/>
                          <a:ext cx="4745990" cy="635"/>
                        </a:xfrm>
                        <a:prstGeom prst="rect">
                          <a:avLst/>
                        </a:prstGeom>
                        <a:solidFill>
                          <a:prstClr val="white"/>
                        </a:solidFill>
                        <a:ln>
                          <a:noFill/>
                        </a:ln>
                      </wps:spPr>
                      <wps:txbx>
                        <w:txbxContent>
                          <w:p w14:paraId="599DB333" w14:textId="2DBC20B6" w:rsidR="00415CAB" w:rsidRPr="00632C46" w:rsidRDefault="00415CAB" w:rsidP="00415CAB">
                            <w:pPr>
                              <w:pStyle w:val="Beschriftung"/>
                              <w:jc w:val="center"/>
                              <w:rPr>
                                <w:szCs w:val="22"/>
                              </w:rPr>
                            </w:pPr>
                            <w:bookmarkStart w:id="66" w:name="_Ref221116197"/>
                            <w:r>
                              <w:t xml:space="preserve">Abbildung </w:t>
                            </w:r>
                            <w:r w:rsidR="00C36B01">
                              <w:fldChar w:fldCharType="begin"/>
                            </w:r>
                            <w:r w:rsidR="00C36B01">
                              <w:instrText xml:space="preserve"> SEQ Abbildung \* ARABIC </w:instrText>
                            </w:r>
                            <w:r w:rsidR="00C36B01">
                              <w:fldChar w:fldCharType="separate"/>
                            </w:r>
                            <w:r w:rsidR="00715971">
                              <w:rPr>
                                <w:noProof/>
                              </w:rPr>
                              <w:t>21</w:t>
                            </w:r>
                            <w:r w:rsidR="00C36B01">
                              <w:rPr>
                                <w:noProof/>
                              </w:rPr>
                              <w:fldChar w:fldCharType="end"/>
                            </w:r>
                            <w:bookmarkEnd w:id="66"/>
                            <w:r>
                              <w:t xml:space="preserve"> Schaltplan Low-Drop-Spannungsregl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00E2AC" id="_x0000_s1064" type="#_x0000_t202" style="position:absolute;left:0;text-align:left;margin-left:39.9pt;margin-top:278.85pt;width:373.7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FSLGwIAAEAEAAAOAAAAZHJzL2Uyb0RvYy54bWysU8Fu2zAMvQ/YPwi6L066NmuDOEWWIsOA&#10;oC2QDj0rshwLkEWNUmJnXz9KtpOt22nYRaZJitR7j5zft7VhR4Veg835ZDTmTFkJhbb7nH97WX+4&#10;5cwHYQthwKqcn5Tn94v37+aNm6krqMAUChkVsX7WuJxXIbhZlnlZqVr4EThlKVgC1iLQL+6zAkVD&#10;1WuTXY3H06wBLByCVN6T96EL8kWqX5ZKhqey9Cowk3N6W0gnpnMXz2wxF7M9Cldp2T9D/MMraqEt&#10;NT2XehBBsAPqP0rVWiJ4KMNIQp1BWWqpEgZCMxm/QbOthFMJC5Hj3Zkm///Kysfj1j0jC+1naEnA&#10;SEjj/MyTM+JpS6zjl17KKE4Uns60qTYwSc7rT9c3d3cUkhSbfryJNbLLVYc+fFFQs2jkHEmTRJU4&#10;bnzoUoeU2MmD0cVaGxN/YmBlkB0F6ddUOqi++G9ZxsZcC/FWVzB6sguOaIV21zJdEMbpAHIHxYmw&#10;I3Rj4Z1ca2q4ET48C6Q5IEw02+GJjtJAk3PoLc4qwB9/88d8koeinDU0Vzn33w8CFWfmqyXh4hAO&#10;Bg7GbjDsoV4BQZ3Q1jiZTLqAwQxmiVC/0sgvYxcKCSupV87DYK5CN920MlItlymJRs2JsLFbJ2Pp&#10;gdiX9lWg62UJpOYjDBMnZm/U6XKTPm55CER1ki4S27HY801jmsTvVyruwa//Keuy+IufAAAA//8D&#10;AFBLAwQUAAYACAAAACEAeA/bneEAAAAKAQAADwAAAGRycy9kb3ducmV2LnhtbEyPwU7DMBBE70j8&#10;g7VIXBB1CG0TQpyqquBALxWhF25uvI0D8TqynTb8PYYLHHd2NPOmXE2mZyd0vrMk4G6WAENqrOqo&#10;FbB/e77NgfkgScneEgr4Qg+r6vKilIWyZ3rFUx1aFkPIF1KADmEoOPeNRiP9zA5I8Xe0zsgQT9dy&#10;5eQ5hpuep0my5EZ2FBu0HHCjsfmsRyNgN3/f6Zvx+LRdz+/dy37cLD/aWojrq2n9CCzgFP7M8IMf&#10;0aGKTAc7kvKsF5A9RPIgYLHIMmDRkKdZCuzwq+TAq5L/n1B9AwAA//8DAFBLAQItABQABgAIAAAA&#10;IQC2gziS/gAAAOEBAAATAAAAAAAAAAAAAAAAAAAAAABbQ29udGVudF9UeXBlc10ueG1sUEsBAi0A&#10;FAAGAAgAAAAhADj9If/WAAAAlAEAAAsAAAAAAAAAAAAAAAAALwEAAF9yZWxzLy5yZWxzUEsBAi0A&#10;FAAGAAgAAAAhACjkVIsbAgAAQAQAAA4AAAAAAAAAAAAAAAAALgIAAGRycy9lMm9Eb2MueG1sUEsB&#10;Ai0AFAAGAAgAAAAhAHgP253hAAAACgEAAA8AAAAAAAAAAAAAAAAAdQQAAGRycy9kb3ducmV2Lnht&#10;bFBLBQYAAAAABAAEAPMAAACDBQAAAAA=&#10;" stroked="f">
                <v:textbox style="mso-fit-shape-to-text:t" inset="0,0,0,0">
                  <w:txbxContent>
                    <w:p w14:paraId="599DB333" w14:textId="2DBC20B6" w:rsidR="00415CAB" w:rsidRPr="00632C46" w:rsidRDefault="00415CAB" w:rsidP="00415CAB">
                      <w:pPr>
                        <w:pStyle w:val="Beschriftung"/>
                        <w:jc w:val="center"/>
                        <w:rPr>
                          <w:szCs w:val="22"/>
                        </w:rPr>
                      </w:pPr>
                      <w:bookmarkStart w:id="67" w:name="_Ref221116197"/>
                      <w:r>
                        <w:t xml:space="preserve">Abbildung </w:t>
                      </w:r>
                      <w:r w:rsidR="00C36B01">
                        <w:fldChar w:fldCharType="begin"/>
                      </w:r>
                      <w:r w:rsidR="00C36B01">
                        <w:instrText xml:space="preserve"> SEQ Abbildung \* ARABIC </w:instrText>
                      </w:r>
                      <w:r w:rsidR="00C36B01">
                        <w:fldChar w:fldCharType="separate"/>
                      </w:r>
                      <w:r w:rsidR="00715971">
                        <w:rPr>
                          <w:noProof/>
                        </w:rPr>
                        <w:t>21</w:t>
                      </w:r>
                      <w:r w:rsidR="00C36B01">
                        <w:rPr>
                          <w:noProof/>
                        </w:rPr>
                        <w:fldChar w:fldCharType="end"/>
                      </w:r>
                      <w:bookmarkEnd w:id="67"/>
                      <w:r>
                        <w:t xml:space="preserve"> Schaltplan Low-Drop-Spannungsregler</w:t>
                      </w:r>
                    </w:p>
                  </w:txbxContent>
                </v:textbox>
                <w10:wrap type="topAndBottom"/>
              </v:shape>
            </w:pict>
          </mc:Fallback>
        </mc:AlternateContent>
      </w:r>
      <w:r w:rsidRPr="00415CAB">
        <w:rPr>
          <w:noProof/>
        </w:rPr>
        <w:drawing>
          <wp:anchor distT="0" distB="0" distL="114300" distR="114300" simplePos="0" relativeHeight="251710464" behindDoc="0" locked="0" layoutInCell="1" allowOverlap="1" wp14:anchorId="0BE706CA" wp14:editId="72FB055A">
            <wp:simplePos x="0" y="0"/>
            <wp:positionH relativeFrom="margin">
              <wp:align>center</wp:align>
            </wp:positionH>
            <wp:positionV relativeFrom="paragraph">
              <wp:posOffset>1090584</wp:posOffset>
            </wp:positionV>
            <wp:extent cx="4746423" cy="2394144"/>
            <wp:effectExtent l="0" t="0" r="0" b="6350"/>
            <wp:wrapTopAndBottom/>
            <wp:docPr id="1335465543" name="Grafik 1" descr="Ein Bild, das Text, Screenshot, Reihe,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465543" name="Grafik 1" descr="Ein Bild, das Text, Screenshot, Reihe, Schrift enthält.&#10;&#10;KI-generierte Inhalte können fehlerhaft sein."/>
                    <pic:cNvPicPr/>
                  </pic:nvPicPr>
                  <pic:blipFill>
                    <a:blip r:embed="rId46">
                      <a:extLst>
                        <a:ext uri="{28A0092B-C50C-407E-A947-70E740481C1C}">
                          <a14:useLocalDpi xmlns:a14="http://schemas.microsoft.com/office/drawing/2010/main" val="0"/>
                        </a:ext>
                      </a:extLst>
                    </a:blip>
                    <a:stretch>
                      <a:fillRect/>
                    </a:stretch>
                  </pic:blipFill>
                  <pic:spPr>
                    <a:xfrm>
                      <a:off x="0" y="0"/>
                      <a:ext cx="4746423" cy="2394144"/>
                    </a:xfrm>
                    <a:prstGeom prst="rect">
                      <a:avLst/>
                    </a:prstGeom>
                  </pic:spPr>
                </pic:pic>
              </a:graphicData>
            </a:graphic>
            <wp14:sizeRelH relativeFrom="margin">
              <wp14:pctWidth>0</wp14:pctWidth>
            </wp14:sizeRelH>
            <wp14:sizeRelV relativeFrom="margin">
              <wp14:pctHeight>0</wp14:pctHeight>
            </wp14:sizeRelV>
          </wp:anchor>
        </w:drawing>
      </w:r>
      <w:r>
        <w:t xml:space="preserve">Für den Spannungsregler wurde der MIC94310 von Microchip Technology ausgewählt. Der LDO regelt die 3,5 V Eingangsspannung vom Tiefsetzsteller auf 3,3 V. In </w:t>
      </w:r>
      <w:r w:rsidR="003E2FE9">
        <w:fldChar w:fldCharType="begin"/>
      </w:r>
      <w:r w:rsidR="003E2FE9">
        <w:instrText xml:space="preserve"> REF _Ref221116197 \h </w:instrText>
      </w:r>
      <w:r w:rsidR="003E2FE9">
        <w:fldChar w:fldCharType="separate"/>
      </w:r>
      <w:r w:rsidR="003E2FE9">
        <w:t xml:space="preserve">Abbildung </w:t>
      </w:r>
      <w:r w:rsidR="003E2FE9">
        <w:rPr>
          <w:noProof/>
        </w:rPr>
        <w:t>20</w:t>
      </w:r>
      <w:r w:rsidR="003E2FE9">
        <w:fldChar w:fldCharType="end"/>
      </w:r>
      <w:r w:rsidR="003E2FE9">
        <w:t xml:space="preserve"> </w:t>
      </w:r>
      <w:r>
        <w:t xml:space="preserve">ist der Schaltplan des Spannungsreglers zu sehen. Der Spannungsregler hat eine feste Ausgangsspannung von 3,3V und einen zulässigen Ausgangsstrom von 200 mA. </w:t>
      </w:r>
      <w:r>
        <w:br/>
      </w:r>
      <w:r>
        <w:fldChar w:fldCharType="begin"/>
      </w:r>
      <w:r>
        <w:instrText xml:space="preserve"> ADDIN ZOTERO_ITEM CSL_CITATION {"citationID":"uLHdhaoP","properties":{"formattedCitation":"[15, S. 1]","plainCitation":"[15, S. 1]","noteIndex":0},"citationItems":[{"id":76,"uris":["http://zotero.org/users/local/VRi3dGyu/items/3IN9XT6J"],"itemData":{"id":76,"type":"document","genre":"Datenblatt","title":"MIC94310","URL":"https://www.mouser.de/datasheet/3/282/1/MIC94310-Data-Sheet-20006105B.pdf","author":[{"family":"Microchip","given":""}]},"locator":"1","label":"page"}],"schema":"https://github.com/citation-style-language/schema/raw/master/csl-citation.json"} </w:instrText>
      </w:r>
      <w:r>
        <w:fldChar w:fldCharType="separate"/>
      </w:r>
      <w:r w:rsidRPr="00415CAB">
        <w:rPr>
          <w:rFonts w:cs="Arial"/>
        </w:rPr>
        <w:t>[15, S. 1]</w:t>
      </w:r>
      <w:r>
        <w:fldChar w:fldCharType="end"/>
      </w:r>
    </w:p>
    <w:p w14:paraId="1396FCA0" w14:textId="77777777" w:rsidR="00B141DD" w:rsidRDefault="00415CAB" w:rsidP="00B141DD">
      <w:pPr>
        <w:pStyle w:val="berschrift2"/>
      </w:pPr>
      <w:r>
        <w:br w:type="page"/>
      </w:r>
      <w:r w:rsidR="00B141DD">
        <w:lastRenderedPageBreak/>
        <w:t xml:space="preserve">Controller </w:t>
      </w:r>
    </w:p>
    <w:p w14:paraId="7B1F7F98" w14:textId="132047BB" w:rsidR="0017000E" w:rsidRDefault="0017000E" w:rsidP="00B141DD">
      <w:r>
        <w:rPr>
          <w:noProof/>
        </w:rPr>
        <mc:AlternateContent>
          <mc:Choice Requires="wpg">
            <w:drawing>
              <wp:anchor distT="0" distB="0" distL="114300" distR="114300" simplePos="0" relativeHeight="251716608" behindDoc="0" locked="0" layoutInCell="1" allowOverlap="1" wp14:anchorId="3C916257" wp14:editId="3374E20B">
                <wp:simplePos x="0" y="0"/>
                <wp:positionH relativeFrom="margin">
                  <wp:align>right</wp:align>
                </wp:positionH>
                <wp:positionV relativeFrom="paragraph">
                  <wp:posOffset>1068507</wp:posOffset>
                </wp:positionV>
                <wp:extent cx="5759450" cy="3202940"/>
                <wp:effectExtent l="0" t="0" r="0" b="0"/>
                <wp:wrapTopAndBottom/>
                <wp:docPr id="918918243" name="Gruppieren 22"/>
                <wp:cNvGraphicFramePr/>
                <a:graphic xmlns:a="http://schemas.openxmlformats.org/drawingml/2006/main">
                  <a:graphicData uri="http://schemas.microsoft.com/office/word/2010/wordprocessingGroup">
                    <wpg:wgp>
                      <wpg:cNvGrpSpPr/>
                      <wpg:grpSpPr>
                        <a:xfrm>
                          <a:off x="0" y="0"/>
                          <a:ext cx="5759450" cy="3202940"/>
                          <a:chOff x="0" y="0"/>
                          <a:chExt cx="5759450" cy="3202940"/>
                        </a:xfrm>
                      </wpg:grpSpPr>
                      <pic:pic xmlns:pic="http://schemas.openxmlformats.org/drawingml/2006/picture">
                        <pic:nvPicPr>
                          <pic:cNvPr id="1677093746" name="Grafik 1" descr="Ein Bild, das Screenshot, Elektronik, Kreis, Schaltung enthält.&#10;&#10;KI-generierte Inhalte können fehlerhaft sein."/>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5759450" cy="2886075"/>
                          </a:xfrm>
                          <a:prstGeom prst="rect">
                            <a:avLst/>
                          </a:prstGeom>
                        </pic:spPr>
                      </pic:pic>
                      <wps:wsp>
                        <wps:cNvPr id="2103411312" name="Textfeld 1"/>
                        <wps:cNvSpPr txBox="1"/>
                        <wps:spPr>
                          <a:xfrm>
                            <a:off x="0" y="2944495"/>
                            <a:ext cx="5759450" cy="258445"/>
                          </a:xfrm>
                          <a:prstGeom prst="rect">
                            <a:avLst/>
                          </a:prstGeom>
                          <a:solidFill>
                            <a:prstClr val="white"/>
                          </a:solidFill>
                          <a:ln>
                            <a:noFill/>
                          </a:ln>
                        </wps:spPr>
                        <wps:txbx>
                          <w:txbxContent>
                            <w:p w14:paraId="5D268C5B" w14:textId="69BEA0F3" w:rsidR="00782BD3" w:rsidRPr="00020078" w:rsidRDefault="00782BD3" w:rsidP="00782BD3">
                              <w:pPr>
                                <w:pStyle w:val="Beschriftung"/>
                                <w:jc w:val="center"/>
                                <w:rPr>
                                  <w:szCs w:val="22"/>
                                </w:rPr>
                              </w:pPr>
                              <w:bookmarkStart w:id="68" w:name="_Ref221268125"/>
                              <w:r>
                                <w:t xml:space="preserve">Abbildung </w:t>
                              </w:r>
                              <w:r w:rsidR="00C36B01">
                                <w:fldChar w:fldCharType="begin"/>
                              </w:r>
                              <w:r w:rsidR="00C36B01">
                                <w:instrText xml:space="preserve"> SEQ Abbildung \* ARABIC </w:instrText>
                              </w:r>
                              <w:r w:rsidR="00C36B01">
                                <w:fldChar w:fldCharType="separate"/>
                              </w:r>
                              <w:r w:rsidR="00715971">
                                <w:rPr>
                                  <w:noProof/>
                                </w:rPr>
                                <w:t>22</w:t>
                              </w:r>
                              <w:r w:rsidR="00C36B01">
                                <w:rPr>
                                  <w:noProof/>
                                </w:rPr>
                                <w:fldChar w:fldCharType="end"/>
                              </w:r>
                              <w:bookmarkEnd w:id="68"/>
                              <w:r>
                                <w:t xml:space="preserve"> 3D-Modell des Controll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916257" id="Gruppieren 22" o:spid="_x0000_s1065" style="position:absolute;left:0;text-align:left;margin-left:402.3pt;margin-top:84.15pt;width:453.5pt;height:252.2pt;z-index:251716608;mso-position-horizontal:right;mso-position-horizontal-relative:margin" coordsize="57594,320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NfCtgMAAFsIAAAOAAAAZHJzL2Uyb0RvYy54bWykVttu4zYQfS/QfyBU&#10;oE+JZTt2nKhxFt7cEGywa2xS7DNNURZhimRJynb6Pf2G/sD+WA8pKVnHwW6bPkQZkkPyzJkzQ5+9&#10;21aSrLl1QqtpMuj1E8IV07lQy2ny+8P14UlCnKcqp1IrPk0euUvenf/809nGZHyoSy1zbgkOUS7b&#10;mGlSem+yNHWs5BV1PW24wmKhbUU9hnaZ5pZucHol02G/f5xutM2N1Yw7h9nLZjE5j+cXBWf+U1E4&#10;7omcJsDm49fG7yJ80/Mzmi0tNaVgLQz6BhQVFQqXPh11ST0ltRV7R1WCWe104XtMV6kuCsF4jAHR&#10;DPovormxujYxlmW2WZonmkDtC57efCz7uL6x5t7MLZjYmCW4iKMQy7awVfgPlGQbKXt8ooxvPWGY&#10;HE/Gp6MxmGVYOxr2h6ejllRWgvm9fay8+sHOtLs43YFjBMvw13IAa4+DH2sFu3xtedIeUv2rMypq&#10;V7U5RLoM9WIhpPCPUXpITACl1nPB5rYZgM65JSJHKRxPJv3To8noOCGKVpD+jaWFWJFBQnLuGDR4&#10;JRR5L2R+QHLqyD2znCtXan9AriRfeauVWB2QD5YLd4DlkkpfqyXqy5df/5K+9+sv29lv8fPh9nDJ&#10;FbeCW8/JrQqunKy+/q0UV6TgpeS2pIUnjgvVC6IPyAPYBjoN1N5ptnJE6YuSqiWfOYPiQRzBO911&#10;j8OduBdSmGshZZBLsFuGEeQLob6SpKYILjWrK4TWVLXlEmRr0CGMS4jNeLXgYNXe5hEQzZy33LMy&#10;XFjg4s8AG4B+sxBRPgMLITjo/E3KHp6cHPcn48hFp0+QZp2/4boiwQA4YIAoaEbXd65F07m0HDYA&#10;IjLgCRWHtuc6ujDaI+w/VfZ9SQ0HhHDssxSHg/7RaDA4Ggw7KT6gfAsuc4gxln30Dk2A+O17jbJ+&#10;mv8uYyj20eg0skKzVzvCcHwyGv0v2pBQLUXeiSvweSEtWVM09E0pPG9zsuMlVUiD0mFXo4owg4bi&#10;WgkEy28X26ZUJx0LC50/ggSrkU30NGfYtcCFd9T5ObV4GDCJx85/wqeQejNNdGslpNT2z9fmgz+y&#10;itWEbPDQTBP3R01DF5K3CvkOr1Jn2M5YdIaqqwuNUNE1gCaa2GC97MzC6uoL3sBZuAVLVDHcNU18&#10;Z154jLCAN5Tx2SzaTTO7U/cGLXAQNRuIfdh+oda0avZI6EfdKWpP1I1voNmZWe1BdVR8ILZhseUb&#10;6o5WfMFg7TyR346j1/NvgvN/AAAA//8DAFBLAwQKAAAAAAAAACEAVCzWDuoDAQDqAwEAFAAAAGRy&#10;cy9tZWRpYS9pbWFnZTEucG5niVBORw0KGgoAAAANSUhEUgAAA7oAAAHeCAYAAAC1/ncIAAAAAXNS&#10;R0IArs4c6QAAAARnQU1BAACxjwv8YQUAAAAJcEhZcwAAFiUAABYlAUlSJPAAAP+lSURBVHhe7N15&#10;nBP1/T/w1+Tc7H1vdhdZVAQVD0RqqwiIiqAV1NrWakFFLNifWtuqKKUeqCtfRW3tqVgVcbXFeoJV&#10;FBXYBW0VDzy52SzsfZ/ZHJP5/TGZ7OSTSTK5j30/H4+Psp+Z7JFkJvOaz8Vt2LBTQAh6BrpxsHk/&#10;uvs6caBxj6fe5eK99kscjq0ghKS1kE5haYbOd4QQQghJTxqNBpxGi8LcIhxbORH52QUYV3Y0u5tf&#10;nNqg+8Hnm7Hzuw/R3tUMIWlCLSGEEEIIIYSQdMdptCgpLMf3Jp2NWaeex272ETTo1rcewpoNj8Nu&#10;HWQ3EUIIIYQQQgghcaM28HJvvPGJYtDtGezGK7XrsefgLmrBJYQQQgghhBCSNDiNFt8/eSbOO30O&#10;8rMK2M3QsBWQhdzd+z+jkEsIIYQQQgghJKkILh7/+2obntrwZ/QMdrObfYOuPOQSQgghhBBCCCHJ&#10;SHDxaO9qVgy7PkGXQi4hhBBCCAmksqwCzz+yBh/UvOkpezZ/hv+7fSUuu2AeuzsA4IOaN3HTwqVs&#10;tV/ynxFIZVkF9mz+LOh+hJD0JIXdV2rXe9V7Bd0vDnyGPQd3yasIIYQQQgjxkMLnGadORWVZhacA&#10;wGUXzMP/3b4SH9S86amDO+TKv1aj0lzh+RmB/N/t9wLuwEsIGZ0EF489B3dh65cfeOq8JqNa/uSv&#10;4LQPezYGotUBpizx/1odu5UQQgghhKSbH86Yh98vWQkAaOlowhd7PvVsMxeXw1xUAXOxGDjPXDDF&#10;s+3vd63B5IlT0djahB/ferGnPpDf/2IlfjhTbB2Wfy85+e+DAPsRQlIP7xT/bx0EVEZUFBeWY+ml&#10;v0Z+VsFI0H39w1ex49NN7L4+DBlAXiGFW0IIIYSQ0Wb9Q2/CXFyBlo4mXHGH/8A6eeJUfLFnp+fr&#10;udPmYfl1YiCduVhdGJV+1qYdG7HqmXvYzbh2/lIsusS7K7Ta700ISS28E+jtCh54OY0WZ556Li47&#10;+ycjXZf3Wb723kuBKQsoLKWQSwghhBAy2kyeONXTWrvqGbG7sD/ykCt+PdLyO3niVK9t5uIKnzqp&#10;HgA+Z74X/IRcQkj60urEHJqdx27xJrh47D/8HSCN0f3iwGdo72pm9/NiyADyithaQgghhBAyGpiL&#10;y9kq1Vo6mjz/njzxdK9t6x96E48vE7s2S+ZOG5nQSh6S4d5fHnI37djotZ0Qkr6y88TG10Dau5pR&#10;33pIDLqHmg8EXS83r5CtIYQQQggho4U8cF4oC6JqSa28px0/EnTlgVYegM1FIxNLyUMyZC29z77x&#10;JGYunqLY4ksISV9qWnUPNO6BRhAEHGjcw273Ik06RQghhBBCRqeWjiY8+8aTgGzMrVKXY38+3y0G&#10;ZXmIPU32eHkAlv6t1Fp7xR0XY+biKVi7QfxdCCGjizQpciD1Le4W3c6eNnabF0MGW0MIIYQQQkab&#10;tRue9LSwzp02D48vW4P1D72pKvRKLcLyMbn+WnGl7UqttWwLLyFk9DFlszXeOnvbvNfR9cdgZGsI&#10;IYQQQshodMUdF3taduEOrvLQK3UtZrV0+o7Tle8rBeBA43MJIQQAtFq2xlt3X6e6oEsIIYQQQohk&#10;7YYnccUdF2PVM/d4dS82F1fg8dvXKIZdcd3dkXG68kArtdKyY3+p9ZYQEi4KuoQQQgghJGQtHU2e&#10;NW5nLp7iWevWXFyB5dcpLz8kH6crH58rtfZOnni6p15pfC4hhKhFQZcQQgghhERMCr1g1tyVk4/T&#10;lVp0N+3YiGffWONT30ytuYSQCFDQJYQQQgghUSEfUyufXEoiH6cr+XzPTsV6pTpCCFGLgi4hhBBC&#10;CIkK+SzK0nhcOfk4XckXez5VrKeuy4SQSFDQJYQQQgghQZmLK3Dt/KV4fNkaxaWEpLV14SfkSqRx&#10;unCHWWnCKXl9oMcTQoga3Guv/U9Y8dSv4bAPs9s8SivEhXkJIYQQQsjote3pz7y+lkIqOx73ijsu&#10;9jtj8uSJp+PxZU8BCuN6H18mjtWV17MeX7bGq1u0/GezP3PVM/dSaCYkDfFOoE35FAMA0BsyqEWX&#10;EEIIIYQEZy6u8AmN5uIKn6AZKOQCQEtns+ffb8u6J8vH5MrrWdJEV+zPhuz3kQr7+xJCRg9q0SWE&#10;EEIIIaqZiysw96x5aOls8mpZ/WLPp6qD5dxp82AuqsDaDU961ZuLKwKGZLj3mTzxdMXJruQ2fTjS&#10;LZoQkl7UtOhS0CWEEEIIIYQQkjLUBF3qukwIIYQQQgghJK1Q0CWEEEIIIYQQklYo6BJCCCGEEEII&#10;SSsUdAkhhBBCCCGEpBUKuoQQQgghSYrngcE+AYN9ArrbBXS0uHxKd7uAvm4B1iEBdhv7HUis0GtD&#10;SHKjWZcJIYQQQpIIzwPDgwIG+gR2kypaHWDK5KA3cjAY2a3i8jwkfMODYnDlnewWX42t3tPCanWA&#10;wcghI1P5tSGEqKNm1mXu1Vf/K/z+H7+hoEsIIYQQkkB2G9DX7VIVoNQyZYmhamxlBRbNX4q50+ax&#10;u5AYe23zBvzl+ScUQ29ugYYCLyFhUBN0qesyIYQQQkgC8TzQ3S6guz26IRcArIMCjj9qCtY/9CaF&#10;3AS5bPZ8rFv9D5xxylSvet4JdLeLXZx53msTISQKKOgSQgghhCTIYJ+AjmYX7DbfbsqCwAUtAMc+&#10;zMcDv76PrSJxVllWgVW3Kb8OUuAdDLOrOiFEGQVdQgghhJA4k1pxvcfhiuHV5dLA5dL4hFql4nKJ&#10;+/sLvReceg4qy2hMbjKoLKvAZbPns9WAO+wOuCe1IoREBwVdQgghhJA44nmgr0vwtOKOhFuplTZ0&#10;vqEX6G3oxBiaeCqpBLvpYLeJszcTQiJHQZcQQgghJE7kIVcKuOGGW38EgYO1Zxi9lk4YDHp2M0mg&#10;YEEX7tZdCruERI6CLiGEEEJInIyE3NAC7t7NJQHLBTmlnn15mwPtXzV4PT4SbW1taGtrY6tHrUie&#10;CwEcBCH45TeFXUIiR8sLEUIIIYTEQXe7ANuw2OKq1t7NJWxVUAXln8LWOwQAePDBavz6179hdwmq&#10;ra0NW7dswUvr13vVl5aW4pxZs3DOrFkoLR0J1+ks0HNx4qRJmDVrFiaddJLXNn/+u2Uzrn7wDgAA&#10;xwnguMBjck1ZHHIL1L9fCBktaHkhQgghhJAkYLchpJArtdSGas6cLz0hN1wvrV+P/3fDDT7BDu7Q&#10;99L69bj37rsVt6ebb77+OuBzsXXLFtwTwnPxg1kjNy8yOF3Q94N1UIDdxtYSQtTQCIKAwPeSCCGE&#10;EEJIJLraxDG5wTz/SH5YARcAamt7UVfXy1aH5J677lIV2qTAq2bfVPXc2rW45+672WpF0s0BtfZu&#10;LsFb6/JUhd2+burCTEioBBqjSwghhBASW71d6lpyn38kH98/NbzJo2prezF37pdsdUhuvvFGfPPN&#10;N2x1QFu3bME3X3/NVqe8q668Ehs3bGCrA5LCv1qVZVpVYZd3An3d1CxFSKgo6BJCCCGExNDQAFvj&#10;K5KQCwDV1Ra2KiS1tbVobm5mq4Nqa2vDX//yF7Y6pc2ZMwe9PT1stSovrV8fUvCXh91A7DYBPM/W&#10;EkICoaBLCCGEEBIjPZ1sjbJwQm5jYyEOHz4Lb789HQsXrsaaNWvYXVS7+aab2CrV2traQgp3yay2&#10;thaHDh6EyWRiN6m2ZcsWtiqgyjItppryYYT/9wDvBLrbXejrFuJSrEPUgkxSHwVdQgghhJAYUTOR&#10;ULAxuV3tYuj4/a9acf99BzD7/J2YMqUZG974HhqPTMfU0xdgwYIFmD59OvtQVZYsWYIxlZVsdUhC&#10;7fKcrKqrqyMKuQDwbRjPxdOva2B18UG7MFsHhbiUvi4BHS0uDPZR4CWpi4IuIYQQQkgMWAfFcBJI&#10;sJALAK+/0onjxtfh4b/vwv33H0BjUzGys3MATgOO46DR+A9HatTV1bFVIUuXFt26urqIg2649m4u&#10;CRh04413AgN9YuClbtMkFVHQJYQQQgiJAdswWxO6deuacMPNn8FisQIAsrNzkJ2dIwZcjgPHceC4&#10;yC7nLBZL5OGOS56AFq6amhoAQGaEz0VbWxtbFZJkCruQdZumsEtSTWRnRkIIIYQQoihYt+VArbld&#10;7QKef74J1y8eaSk1GAwYf9wEAIAgCOA0YmsuF0HIrK2tBQB0dXWxm0JSUuL/b0k1Q1bxpkIsSDcs&#10;/Em2Vl0JhV2SiijoEkIIIYTEQKBuyxpN4LVRC0s4LL7ua5SUlOPHP7kety97CKdPPVO2BweNu+ty&#10;JEG3qqqKrQrLSSedxFZFTX19PRoaGvDiiy9i9erV+MNjj+Gqq67Crb/9LR5ZvRovvvgiamtrUV9f&#10;zz40JGPHjgWiEPrPmTWLrfIIFnQlFHYJiRwFXUIIIYSQKAvWmhvM8js78fDq5/Dr36yAuSwLPd37&#10;0NMzEsA4DtBopDG64V/OSUF33/797KaQnDhpElsVtoaGBvzhD3/Agp//HCdNmoRLL7kEP778cjz5&#10;xBN495138MEHH8A6NIQD+/fjvffewz+eegp33nEHLr/sMlwwezbOnTULt916q6e1Wi3pueiMMOjO&#10;ChB06+ut+NElX7HVCpIv6ILCLkkxGkGg2dQIIYQQQqIpktZcACguno09u7fh4IHPYLX2s5vdLbkA&#10;527VjcSCBQvQ2dUVdkvmObNmobS0lK0O2f+tWoUZ06dj/rx5eHPjRgwNDWHihAkYf+yxGDt2LEqK&#10;i5GXmwujwQCtRgOdTofsrCwUFRaisqICRx9zDPLy8pCfn4/vvvsOK373O5x37rl48cUX2R+lqKqq&#10;CtOnT4fVag07+JeWlmJSkNbtr74NvkZvMl+eU9glqSL8W4CEEEIIIURRoKCrxv79zIRGClmW4zTQ&#10;aMRJqSKxYsUKAMCur9S0NHqbdNJJuOnmm9lq1err6/Hoo49i4oQJePXVV5Gbk4NjjzkGBfn5nsm2&#10;gMDJTxAECIIACAIElwsajoMpIwPmsjLk5ubi6aeewpwLLsBjjz4atHvzwoULAQBHGhvDCv43qliP&#10;OFj35XW/K0F+EZBbyMW9FJdroNWxv5EvCrskFVDQJYQQQgiJE6k1d/c7Zewmj6f/xNYo5dyRiagi&#10;bdGtqqrCihUrYLVasWXbNlhVTsaUnZOD6xYvZqtVqa+vx29+8xtcdOGFeHPDBkycOBFjx45FRkZG&#10;xH+PRBAEaDUaFBQWIjcnBx988AEWXHUV/vjHP7K7ekjrEVutVuz66ivVYbe0tBQr77svaGuuGj+Y&#10;BZiyAFMmF/ei1QIFJeriAYVdkuzUvZMJIYQQQkjUzFzczlYF4R3+vLotRyEXLliwwBN2//vxxwG7&#10;7lqtVtgdDiy+/vqwJrNqaGjA1VdfjY8+/BAnHH88iouLYdDrA7baRsTd4mvKyEBlZSXee/ddnH/e&#10;eWhoaGD3BACsWbMGVVVVnrC7b//+gOG/vLwcf3viiaiE3GSg1QLF5eoiAoVdkszUvYsJIYQQQkjU&#10;tB7xP0538a/YGl/iJFQcOru68MWur/Dpp5/iP/95k91NNalVVwq7+/bvx5Zt2/ClO+gdaWzEvv37&#10;8eVXX8HpcmHDxo2YPn06+22CevGFFzD7/POh02oxprISHMeJ3Y7jQBAE8DyPDJMJWVlZuPH//T88&#10;sno1uxuqqqqwadMmr+fivx9/jC+/+gpffvWV57nYt38/Tjv9dPz5r39lv0VgQf7ct9ZzGOgFBnqB&#10;wT4hbsU6NPKLUdgl6YB7+eUPhbueuRVOu/9VzUsroKq/PiGEEEIIEWdd7mxla70nogrUffkPj5Vg&#10;716j52utVovtO/4Lg8EAADAaDLDZ7bJHAIcOWTA4OOhV9+CD1fj1r3/jVReMxWJBTU2NZ9bihoYG&#10;jB07FjNmzMCCBQvCasUFgMsvvxx7du/G2LFjkZWZGbeAq0Sj0cDlcqGntxc/vPhi/OY3ys+R/LmQ&#10;WoCl50Ia2xyKdevW4vrFi2B3XMBu8pgwe6S1X83EZdGi1YndpbNyR7oI8DzQ0azud9DqxG7PWi27&#10;hZDo451AWxNbO0JnyKCgSwghhBASbf4uwtQG3b/+VY+vvxrZznEcPvzoY0/QZSmFXIQZdKOtvr4e&#10;d95xBw4cOIAxY8ZAG8FySNGm1WrR3d0NXhDwzDPPhB3i1Vq3bi2+2Hk/HvvTeHaTR6KCLijskhTi&#10;7xwr0RkyqOsyIYQQQkgyaW9x4cYbHSgqUtcXtK2tXTHkJoNt27bhvHPPRVNTE8YedVRShVwA4Hke&#10;eXl5yDAacX2YE2uFYlyVKWDITTTeCViHxK7MEurGTFKVunctIYQQQghRTasDDBlsrTd/E1KVmDWw&#10;WKz44cV97CYfY8ceh7Y25e+TaHW1tfjpT36CkpISlJaURG025WgTBAGZJhN0Oh1uv/12dnNUzZhZ&#10;yFYlHQq7JF1ogo6IJ4QQQgghITOODLFVFGhCqqoqE848cxBXX9MNALDZvMfjAsDJJ38fs2f/hK1O&#10;CnW1tbh43jyYy8pgNpvZzUlHEARkZ2Xh05078eijj7Kb40bebZnjEneNTmGXpANNAucBIIQQQghJ&#10;W8FadNU488xB/P2JI/jBmfUwGAzIyyvEtGkXYtmyP+HCC38esxV5IlFXW4u5F16IcrMZY446CroU&#10;GbApCAKKi4pQV1uLHTt2sJtHHQq7JNWpe6cSQgghhJCQGIy+Ydfl8r70On6OwtTMjPYWF37xCxM+&#10;/rgIl198LKZNK8C4cV+gtPADfPeF7/I4iWSxWHDBnDkoN5tRWVmJTJOJ3SWpuVwuaDQarLz3XtTX&#10;17ObY0rempssKOySVKbuXUoIIYQQQkKWmcXWeNPqgofdEvPI5doNtxzEj3/8DqZOfQMzzq3Db5cr&#10;z8KcKEuWLEFeXh7KysqQn5+f0CWEwqXVaJBhNGLxddexm2JGKeSyXZe1OiA7l4taMWVxqlZVobBL&#10;UpW6dyghhBBCCAmZwRh4iUbeqS7spoLq6mp89NFHKCsthbmsDMk59VRwgiDAaDSC4zj885//ZDdH&#10;nXLIZWuAYrMGWbni0j/RKLkFHApKNDAYFX4Yg8IuSUXq3p2EEEIIISRkWh2Qk+ddx3ZflsLu1J+0&#10;edWnktraWlRXVyM3NxdFhYXgkmwZoVAJgoC83Fw88/TT7Kao+t8uB1vl5t2am1sYPIyGQ6sVvzeF&#10;XZKO1L0zCSGEEEJIWJRadZXCrnVISMmWXYvFgrlz53pmLs7Ly0NSzpIVIo1GA6vVih3bt7ObomLC&#10;7HYsvK2HrQaYbstaHWDKDB5Ew0Vhl6Qrde9KQgghhBASFq0OKCpla32lajfmpUuXAgBysrORn58P&#10;bYrMshyMIAgoKirCX/7yF3ZTxJS6K0vYsbm5BbG/XKewS9KRunckIYQQQggJm5ouzGDCbioE3tra&#10;WtTW1opdffPyUFxczO6S0jKMRgwODkZtBuZX3x0OGHLBjM/NzuVgCLIec7RQ2CXpRt27kRBCCCGE&#10;RMSUpT7sSqTAe/ycVsxcHDggJUJNTQ0AwGg0IjMzE0ZDcs0CHSmXywWnw4GXX36Z3RQTYmuuGB4N&#10;RnHSqHiisEvSiSYVp30nhBBCCEk1Wp3/sKsUeFmtR1xewff4Oa047+oOdre4koJuYUEBCgsLwSlN&#10;F5zCBEFAVlYW3t20id0UE1K3ZYORQ0FJYp5LCrskXah7FxJCCCGEkIj5C7vw07qbzKSQKwgCDAYD&#10;8vMU/qg0IAgCHE4ntsdoUiqJRpP4kCuhsEvSgbp3ICGEEEIIiYpgYVdtCy8ACIK6/WKhuroaAKDV&#10;aqHT6dKuNVfOoNejoaGBrY4aqctydm7iQ66Ewi5JderefYQQQgghJGq0OiA7Dygq8116SCIPvf5K&#10;otTU1MBisQAA9DodDAYDNCm+dm4gBoMBLc3NbHVUcByg0wsoKNHEfUxuMBR2SSpT984jhBBCCCFR&#10;ZzCKSw8pte4ms9raWs+/dTodjEZjWrfo6vR67Ny5k62OGMcBOXkCis2auM2uHCoKuyRVqXvXEUII&#10;IYSQmJBad0srUifw1tXVef6t1+th0Ou9tqcbjUYT9SCfkweYj0LSteIqobBLUpG6dxwhhBBCCIkp&#10;eeDNLwIMGeweyUPqtgwABqMRBqMR6bySh0ajQWtLC1sdMmk95fKx4mudSijsklSj7t1GCCGEEELi&#10;QpqsqqhUDL2TTqzA3s2f4azTT4chQwzAnpLg7q6CIECr1SIjI4lTeTQIArq6u9nakBmNqRdw5Sjs&#10;klSi7p1GCCGEEELiTqsD5p87DwAw88ypKCoVA7BU8orYR8SefHyuIAjQcBy0Wq3XPulIp9V6/e2j&#10;FYVdkio0QPp2MyGEEEIISXVRHhoaMfkyO9K4VcHlku2RfjiOg5PnUVVVxW4alSjsklSgSePhFIQQ&#10;QgghJMrk43MBgOd5OJ1Or7p04xIE2O12CroyFHZJslP37iKEEEIIIQmRbI0SPkHX5YLNZvOqSzcu&#10;lwuuNG+1DgeFXZLM1L2zCCGEEEIIYXAcB7vdDqvVym5KL4KAyaedxtYSCrskial7VxFCCCGEEAL4&#10;dN912O2wOxzJN5g4ihwOB8rLy9lq4kZhlyQjde8oQgghhBBCAEyfPt3ra4fTCYfDkdbr6DqcTgq6&#10;QVDYJclG3buJEEIIIYQQBTzPw263p/XMy8PDw6ioqGCrCYPCLkkm6t5JhBBCCCEkIYJHhvhiuy7z&#10;PA+e59N2QiqO42AdGsLZZ5/NbiIKKOySZKHuXUQIIYQQQhIi2ToEs0EXAIaGhtDV3c1WpwUnzyM7&#10;Jwdjx45lNxE/KOySZKDuHUQIIYQQQoibfJwux3Ho7etDX18f+DTsvtzZ2YklS5ey1SQICrsk0TTp&#10;PHEAIYQQQkiqCx4T4o9jZlh2OBwYGhpCf1+fV32q410udHR04IorrmA3ERUo7JJEUvfOIYQQQggh&#10;xO13v/ud19ccx6Gvrw8dnZ1e9anOarVi7oUXstUkBBR2SaKoe9cQQgghhBDiNmPGDJ9lhqzDwxgY&#10;GMCQ1epVn8ra29tx6aWXstUkRBR2SSKoe8cQQgghhJCESNZBZgsXLvT6WhAEDA4OojtNJqWyOxyY&#10;OHEiZsyYwW4iYaCwS+JN3buFEEIIIYQkVPB4EF9siy7HcegfGEBXVxesKd6qKwgC2lpbMf+SS9hN&#10;JAIUdkk8qXunEEIIIYSQhEq2lt2qqiosWLDAq47neXR3d+NIYyOcTqfXtpTBcejo7ETV0UfjZz/7&#10;GbuVRIjCLokXde8SQgghhBBCGCtWrPD62tOq292NpuZmuFJwuaGhwUFwHIf169ezm0iUUNgl8aDu&#10;HUIIIYQQQhIieBRInKqqKp8xrBzHoauzE+3t7ejp6fHaluycTifqLRbcd//97CYSZRR2Saype3cQ&#10;QgghhJCESLYuy6wnn3ySrYIAoKOzE0caGzE4OAgw6+4mI5fLhcNHjuDaRYt8wjuJDQq7JJbUvTMI&#10;IYQQQghRUFVVhU2bNrHVcDqd6OrqwpHGRtjtdnZz0mlvb8cxxx6LZcuWsZtIDFHYJbGiEYRkv09I&#10;CCGEEEKS2YwZMxTH6w4ODaG3txeHDx+GdXjYa3syaWtvh1anw7///W92E4kDCrskFtS9IwghhBBC&#10;CAlgwYIFiksOtXd0oLm5GYcOHUJvXx+SpZGF4zg4HA7UWyxwCQLWPvccuwuJIwq7JNrUvRsIIYQQ&#10;QkhCfLHnUwDAJ1/uxGCfeHEvleHB5AiNcHdhXrNmDaqqqrzqOY5Db18fGhsbcejQIbS0tsKVBGF3&#10;cGgI+w8cwFnTpmH79u0YN24cuwuJMwq7JJrUvRMIIYQQQkjc8Dww2Cegu13A118fwfFzJuOD7Z9g&#10;oE/wKcnE33hdjuPgcDrR0tqKI42NqK+vh3V4GFwCJqkSBAEdnZ04ePAgfrdiBf70pz+xu8QMzwsU&#10;rIKgsEuiRd27gBBCCCGExJzdBnS3C+hodmGgT4DdJqCxtYndLalVVVXhu+++82nZhXtm4/b2djS3&#10;tMBSX4++vj7wPB+3wGu329HY2Aie5/HEk0/i5z//ObtLTNltQEezCx0tLliHkusmRTKhsEuiQd07&#10;gBBCCCGExIzdBnS0uNDd7oLdJl6wCwIXsIgr7AYPAokgteyyE1RJenp60NzSgn379+PAwYNo7+iA&#10;0+lkd4sYx3EQBAF9fX2wWCzYvWcPxowdi7rt23HOOeewu8cN7wT6ugQKvAFQ2CWRUvfqBzB54lS2&#10;StG185eyVYQQQgghoxrPiy243e0u8E4xwLpcGrhcGp9gyxaXSwq8yamqqgorVqxQDLscx8E6PCy2&#10;7DY04NChQ/hu9240HD6MIasVLpeLfUjIHE4nOjo6sHffPuzeuxc2hwNP/eMfePnll9ldE0YKvN3t&#10;1KVZCYXd9BUoQ5qLKzB54lRcO3+pp0yeODXgY5Rw//znNuG+5++E0+5/yvfSCkCr864zF1dg/UNv&#10;oqWjCVfccbH3RsbkiVPx+LI1AIBbHl6CL/bsZHchhBBCCBl1eB7o7RRgGw5+Ia+EtznQvPMAW+3x&#10;4IPV+PWvf8NWq/LS+vVoa2tDe3s72tvaUFJSgpLSUsyaNQuTTjqJ3T0gi8WCuXPnwmKxsJsA97hZ&#10;jUaDnOxsZGVlITc3F/n5+cgwGqHX66HV6QD3PhzHARwHuCe0kkKxw+mE0+mEzWaDdWgIPb296O3r&#10;Q29vL373u98pBm612trasHXLFnzz9ddob28HAJw4aRJOOukknDNrFru7X69t3oDlj9zNVsNg5FBQ&#10;Et57YDTgefGGgNTbIRCtDjBlcsjKHXk+eV7sMq6GVgcUlGig1bJbSDQEy5Dy3Kjkiz07ccvDS8A7&#10;gbYAozp0hozwg+6185di0SVL/f6ScusfehPm4gqAgi4hhBBCiBfeCfR0AQEuxfyKRdD95uuvcc/d&#10;vmFMrrS0FPfedx9KS0vZTX5ZLBbU1NSgpqbGb+CFO/RmGI0wmUwwGAzQarXgOA56vR4GgwF6vR4Z&#10;GRlwOByw2+2w2+3ged5T7HY7BoeGUFZWhoULF0YUcHfu3Im//PnPGOjvZzd5lJaW4pxZs/DTK65g&#10;N/l47d0NWP6o93NLIVcdCrvpIViG3Pb0Z55/t3SMJFkpS0r1P7714qBBVxPrtczkIZcQQgghhHjT&#10;6oD8QsCQwW6Jv+fWrg0acuFu4bz37ruxdcsWdpNfUlfmTZs2Yc2aNT5r7ko4joPNbkdPby9a29rQ&#10;1NyMxqYmNBw+jEP19Thw8CD27tuHffv24cDBgzh46BAsDQ040tiIltZW5OTm4rbbbsPu3bsjCrlX&#10;XXUV/u/BBwOGXLifi5fWr8dL69ezm3wI4CAII11pKeSqR92Y09/y61YC7iB7xR0X+5Rn33gSkHVt&#10;Dkbdqx0Gc3EFHl+2hkIuIYQQQkgQoYTdvZtLPSWarrrqKmzcsIGt9ksKeG1tbeymgKqqqrBgwQK8&#10;8847+O677wKGUY7jPEUQBE/X5IGBAQzbbHA6nZ7tv//97/Hdd98F/Z7BWCwWTJkyBfbh0JrYX1q/&#10;HltUBH+OE8MXhdzQUdhNb6ueuQernrkHV9xxsVdrLtzhd+2GJz09g//yO//dmyXqXukwrH/oTU/S&#10;pq7KhBBCCCGB+Qu78mDLhtsPni/y+jpc1dXVIQc7uMPuX//8Z7ZaNamV97vvvvO09C5YsAALFixQ&#10;bPGtqqryBGVpoqtNmzZhaGgIK1asUFzSKFRLlixBfm4uW63Kv4O06oohV6CQGwEKu+lt046NbJWX&#10;lo5mAMCn3wTPl+pe5RCtf+hNz7837diIVc/c67WdEEIIIWS0UXOxLA+7SsE2Fmpra/Hc2rVstWrf&#10;fPMNvvn6a7Y6JFVVVZgxYwYWLFiANWvWYM2aNXjnnXcwNDTkaaWV/3vNmjWeoDtjxgz224WtpqYG&#10;O3fuRGFhIbtJlba2toCtupfNNuGWs3NVh1w175nRiMLu6GUuLmer/FL3CofoltVLcMUdF2Pm4ilY&#10;9cw97GZCCCGEkFHFs4SQiovl7c+V4uuNsQ+4kpqamrCDneSbb75hq6JGasWNh+rqaoyprGSrQ7L1&#10;gw/YKi+/vMuEbU+XsNU+pMmX+rpjO59OqqKwOzpJPYbfDtLyi1gF3ZaOJp9+1YQQQggho5F1SJwp&#10;NtjF8txpGdj2dPwCrqSmpgZFkQbdCFt0k4HFYoHFYoHJZGI3hURafiiYQGFXPsOwdVCA3cbuQUBh&#10;d9SRLzv0xZ5PvbYpUffKEkIIIYSQsAwPjvw70MXy8uvCGxcaDZGGO3DBg0ayq6urAwBkRvhchDI5&#10;l1LYVVpGp69b3bI4oxGF3dHh8WVrPK25m3ZsVNWoqu5VJYQQQgghIbMOAjZmjieli+VEtOTC3YoJ&#10;AFarld0UkpIS38CWqoYifC5CJQ+7vNM35Er11KrrH4Xd9MaGXLVDY9W9ooQQQgghJGRDg4AgcBAE&#10;7wtw+cVyqCH30ftb8avrxYAaLZEG3dLS0P6GZDR27FggCs/FObNmsVVBbXu6BLwT6O2CT8iVyIMZ&#10;8UVhNz2FG3JBQZcQQgghJHbs7tbcQGFXjWuv3IPjxtfCoH8Hy+/7AmtfsmDexQIerB6HR1ZXY9Om&#10;Tdi0aRP7sKCk2Y6PNDaym0ISTrhLNtKEV5E+F5NOOomtUuUnY0tgGxbfK0p4noJuMBR200skIRcA&#10;NIIQ3kFz2vGns1WEEEIIIcTNKhubCz9h95v/mL2+VnLc+Fq8+HI9LBaxpbGwsAiTJ5+GCy+cg0WL&#10;rsZPfnoZZsyYEfbMxNOnT0dnV1fYLZnnzJqVFi26VVVVmD59OqxWK7q6utjNqs0KM/Tfcr/4f/Y9&#10;IpGCGQmMwm5yKy+uYKsURRpyEW6Lrrm4wvODn93wJLuZEEIIIWTUG2KCLvyE3UBOObkVp025Ancu&#10;/wMeefSfuGDOpRhbNQ4AB41GA47joIlwIqgFCxbAarXiy6++Yjep8tMrrmCrUtaKFSsAALu++iqs&#10;4L/yvvvYqjApv6byic2IfxR2k5O5uAJzp80DgmTIaIRchBN0zcUVWH7dvZ6v1UztTAghhBAy2kjd&#10;lllS0N39TuDW3Pfeuwp3Lv8D5s69HOXmcmzd+hra2g4D7kmOOY6DRsOB40K+nPNSVVWFNWvWoLOr&#10;C/v272c3+1VaWoqV992XFq25khkzZmDFihWwWq3478cfhxR2b7r55qDdll9/pZOt8rJ3szgxlb+b&#10;IdR9WT0Ku8lFbYaMVsgFAO6FF7YID7zwOzj9nI0ryypw6y+WQqcDJk88HWZZc/OzbzyJtQppXPpD&#10;Wjqa3V+Xe/3Ccm/v2Igv9uz0qiOEEEIISXXNDWyNSKMRx+UGCrovPlsAS8sP0NZ6EMPDA9BoNNi+&#10;438wGg0AgIwMIxYu+BlOO+0UHHvssSgoHAOLxYITTjjB6/s8+GA1fv3r33jV+VNdXY3q6mqYTCb8&#10;4IwzAi45VFpainvTLORKLBYLampqPM/FqSefjMIA6wyXlpbixptuChpyAWDdurU48N3DWLnqKHaT&#10;x4TZ4jq80vuEVVyugVbL1hJ/lJZr8kerA0yZHLJyR8IxzwMdzcqvBUurAwpK6PWBOw8umr8UgPoM&#10;KQ+5UMiNcm9u24h3t/jPkDpDRvCg+/wja/D9U0d+oMTfLwgA257+jK3yq6WjCVfccTFbTQghhBCS&#10;sqyDQI+fxjs1Qff3K8zo7By5WvYNuhm4euFI0M0vqIw46MId8pYsWYKdO3eiqLAQhYWFyDSZYDKZ&#10;YLVakZ2Tg3NmzcJvf/tb9qFpp7q6GjU1NbBYLDCZTBhTWYmiwkLPDYDsnBxcdNFFuObaa9mH+rVu&#10;3VqsW3cr3nvP99paMhJ0BQC+4aygRAODka0lgVDYjb/l1630dFOW85ch506bh+XXrWSr/WpsbcKs&#10;Bf4zpKqgW1lWgX/+cQ1aOptgLqrA2zs2Kv5ycnOnzcOi+UvR0um9kK+5qMKrzlxUgVXP3EstuoQQ&#10;QghJK/6CrryVLlDQ/eUNlV5fa7QabN8+EnRNpgxcc/VVmDz5FIwffyxy88qjEnQlFosFdXV1qK2t&#10;BWQzEktjWEcL6XmwWCyeNYelSatmzJjB7h7UunVrcf/9/w/79k1nN3lIQZfjBHCcbzDLLeRgygze&#10;HZd4o7AbX/KuymoypLm4Ao/fLmbOYMxFFfjHq09i3b/9t/iqCroAUFohvmCRMBdXoKUj+C9OCCGE&#10;EJLqBnqB/l62diTolo3R+F0/9+k/Cdj57RivOq1WgzpZ0M3MNOGaq6/CaaedgvHHHovsXHNUgy6J&#10;jXXr1uL66xfBbr+A3eRx02XAuwPtFHRjgMJu+uCdQFuAaKkzZIQ+GVW4KOQSQgghhIj8hVz/fIMN&#10;p+HAcWIhqeX3t7SyVR5/eU36F72u0UYTVI0u6l4pQgghhBASNTMXt7FVHot/FfwinAMHDScuL0RB&#10;N8UIwAOPl7G1HjddJv5fCN7oSMJAYXf00AjK49wJIYQQQkiYgg35aj2irvujnFeedQdcjuOo4S/N&#10;vDsgjtElsUNhdxQQAA2lXEJGF3NxhWIJRaj7E0LIaBMs6AYzYYLN62uXyzsYazhgYHAAe/buxxe7&#10;vsKbb27Ea6+96rUPANTW1rFVJIFqt23D1VdH9hmqJpyR4Cjspj+upuYDofqFFXA6YjsZFSEk8a6d&#10;vxSLLhHXNJNr6WjCF3s+VbWu9eSJU/H4sjW0NBghhATgb6IUtbMu/2m1Dd8dOMbzNcdx+PCjj2Ew&#10;iJNRsQ0Vg4NDOHRInBVYrqqqCi+8UIMpU05nN5E4s1jqcdz4o2F3+J+ICrJZl+FnLd2yMerCFVGH&#10;JqhKTf7OsRKdPo6TURFCEuvxZWsUQy7cLbRzp83zWaibZS6uwOPL1nj+TQghRJlWF1kjwa9uN+KH&#10;F/ez1W7eF+RtbR2KIRfu5XFuvPEmNDcHuCIkcXH94kW4+uoKHPhWXbOe0ozLJPqoZTd9qXtVCCEp&#10;7dr5Sz0B9os9O3HLw0u8yiZ3S67Ysuu/Rffx28WQC5pJnRBCggoWdI+f08JWeTnzzEH88OJ+2O12&#10;9PcPuAOueIGdm1uIE0/8HubPvx5tbYHHdO7atQs/+tHl+OMf/8BuIjHW3NyE++9biePGHw1wX+If&#10;T5+EY0/035wnb81VYsoKHsZI6CjspifqukxImjMXV2D9Q28CspAbDra1l7ouE0JIYHYb0Kmwioza&#10;7ssA0NzM469/7cEnn+SioKAAp502F2PGHOvZ3tnZijvvvM7rMYEYDHro9Xq2mkRZUVEZBBePQ/V7&#10;wAG46ZfH4NHHx7O7+ZAHXaV1dGkN3diibsypQ03XZQq6hKQ5edBd9cw92LRjI7tLQPLHy1HQJYSQ&#10;wPxdiMmDrimLw+ev+l9qRu62W4sw98IL0No61lM3PLwXN9/8G6/9SOIUFZVh/vyrILh4vP/+nzDv&#10;onI88sfgARcATv9xO/p7R76m8bmJQWE3Nfg7v0pojC4ho8DkiZFNQCIPuS0dTXj2jSe9thNCCFGm&#10;1QGGDLZ2hCmLQ24Bh5YOdX0YH3m0E+ef/0/8/OcPecrixa9h+vR8dlcSZytWVOG7776Hw4cn4K9/&#10;3Ym//f1z7Nk7XXXIBQBTFpCTJ/5baWlk6rYcH9SNOX2oehWsg2wNISRVfLHnU8+420Xzl4Y8iZTU&#10;AnzLw0uoBZcQQkKUX8jWAC6XxhNyAeCW1T2qw66SNWsmoKoqQKImMVFVlYEVK6owNDQdK1aMjeg1&#10;uOXhHrF10BN2fVsTM6jLctxQ2E1+avKpqq7LkO5KGtnaERwXndnh9EZAq+UC/ixCSGjmTpuH5det&#10;BNytsuIyQiMBOBTSEkXUdZkQQtTpbAPsssuszGwBeYXeF9DmYi0evz0f5uLw+jBaLMOorragpkZh&#10;UDCJKjHgjsWCBeq6nAdzy8M9+GKPw/M17wSGhwQMyIKT/MYIiR/qxqwezwPDg0JUArsgcBACPOV2&#10;m3icBKLTZ4B7/vkPhAdfDB501VAaSxCuVH+xCUkm5uIKzD1rns/yQtLMyaueuRctnU2qZlKmoEsI&#10;IaGRjyVTCrmSSMMu3IFX/L8NANDSyeP/nulj9hox0As47AI0Wvj9vdJdb5cAFy82tmTLQgrr2vlZ&#10;+NUvitnqiLAhVyKFBinsFpfTNXGiUNgNjOeBwT4B1sHgz496gZ8Alyv4z3IH3feFB1/8fVSCLkJY&#10;80sce+D/ZAL3i52VC5gy2S2EkHCYiyvw+O1rFLsvq52RmYIuIYSEbqAX4Hn/IVcSjbArmbm4ja3y&#10;IV3EZ+WO3t501iEBw4NAQUnw16alg8e2p0vYTWHxF3IlUtgF4BWcSPxR2FVmtwFdbYGfEzWZz1vw&#10;fdUGXXWdx0MgNjUHLy4XB5cLAYvDDvT3BG+aJoSoI4XTmYun4Io7LsaqZ+7xtOJOnjgVc6fNYx9C&#10;CCEkCkzZ6lpMWzp4XPbrzqBr7AYz6YctqroQarViwButIRcQQ0mwkAv3a1OSr8Ep84PfQAhk0g9b&#10;cfa17QFDLtyvTUaWd2AiiUFjdn3xTnH5NDbjsUVN5vMuQtCiVtgtuoIgKA6UjwWtDiirVPfmIISE&#10;Rt7K29LRhFtWLwnYhZladAkhJHbsNvEiV65sjAbbni71qlPChmN/LUOTJ07F8uvEISvEl7moAm/v&#10;2Ii1G7xXGfDXqrf7neBjdWcubkfrkZHX1d9rQ5Kbv/eAknRv2e1sFWAbDv48RAcHTmkq8gDC7roc&#10;z5ArKS7TBJyinxASvlDW2qWgSwghsaEUckMhCJzPEDKli2XpPE78Yz/jQgk4ci6Xxu8cNkqvDUl+&#10;obwX0jXsDg0I6OkM/vdHV2hhN6ygm4iQCwA5+Rxy8tT/cYQQ9eRB95aHlwScjZmCLiGERJ/dJnYD&#10;lPMXkORcLu8ebxwnBA27SvM0kBFsrybeCfR0iTNnh/OaIMBryb42JDWM9rDb0ylgaCD43x596sNu&#10;yEE3USEXAIwZHIrK1P1hhJDQLL9upWd8LgVdQgiJL6WQGwk1YZeoIw+5kaKwm15Gc9iNb7dllrqw&#10;GzToji/X4+aFWZ6vBUHdixGOnd/Y8fx/hthqDwq6hIRPaq39Ys+neJvpljx54umeLmybdmzEqmfu&#10;8dpuLq6AuWjk7v+F0+Zh7rR5aOlowqpn7vXUq12eiBBCyAj50kPR5C/sFpt9WxuJf+wayJGisJte&#10;RmvYDRZ0r5qTie+famCro4bjRs5jf35+EPubfSd2Cxp0Z07OwFOrc9jqmHjj/WHctqqXrfagoEtI&#10;eOTdkgPx10K77enP2Cq/Zi6ewlYRQggJYqAX6Pd/CRQ2edjV6oDcAs2onl05HHYb0NMZ3RVA2LCr&#10;FIBI6hiNYTdY0H1keR4uOS8+kyv96Jp+fN3km2N1+gxoBP+/Y3xxgEbjv8iCOyEkBFKADTTB1LNv&#10;PKkYcqWZmAkhhMROdh5QWgHk5LFbIiMIHDRaDtm5HIrNFHLDYTACRaXia6PVsVvDIwgjF7XSa0Mh&#10;N3VpR+HSQy6X4JPVvHJb8KciLrh1694TVv3z93A6bOy2uLbobvhgGMse8n87k+5EEhI5qRuyfEmJ&#10;YEFW7aQlwb4PIYSQ4HgnYB0EbLbIusxqdUBmlhiiSXTwTrGFd2gw/NeG4wCdToApCxRu08xoadlV&#10;Mzv8w3fkYf65iW7RNaZO0IX7RfU3+FgQBHAaDhrlzR6XzZ6PM049Hcsf8R6HSEJjMAJ64+heYJ4Q&#10;QgiJJXno5Z2Bu89qdeJns05H4TYepNBrGxYDSqDgq9WJxZgBmLLEFjySnuIddgFAqw0SfgI445Sp&#10;eODXK3HBdT/01LlcAgTBf+ZyOoL/bRR0GWqCLtxvAH84d/dnf844ZSrWrf4HAOD4OZPZzSQMSgcp&#10;IYQQQqLPX9CNVpdaEhml14dem9EnnmE3Urvf+QJgcpEYdP1f16u5UZMsQTdALFSno1V8Ee+//wCO&#10;G18Hg/5dGPTv4rjxdTjh+Dr89lf72YckzE0LbwAANLZSF8to4Z3AQJ+Avu7gBzMhhBBCwie1DLKF&#10;JAf2daHXZnSK55jdSEiNf4l09tQvMPv8nZ78KGXIH13yFSDLmeEK+iy27i3H4Z0nKJYjO0+A9fCJ&#10;eOExM4SuicjNKEKluQCF+VmwNFhx4KAVf/n7QRw3vo79tnG3bvU/cMYpU9lqEiXWQQq7hBBCCCGE&#10;JHvYXXXbfQnPRceNr8PHu9qwrbYL4ACjUYfiwmw4hjMwwTwJdS9XwXr4RJ/8KS8t3xzDflsvQbsu&#10;337JaXANFkITYPArp+HwyZcN+Nebn3rqrMN2AEBX7yC6egdRatbif5/4X3okVl2XK8sqsG71P1BZ&#10;VoHXNm9AZVkFKssqcN7VF3nvSKLClMUht8D/eyVa5k6bh9MmJvYAJUTyzvtvo2mwwfN1S0cTzVhN&#10;SAKZiysw96x5WLvhSXYTIYTETbJ1Y64sq/CE3I+/3ImPd+3ETQtviHrX5YfuyMUl55rYao+TJn2E&#10;gV6xy0NOVgZysry7OS+4ZCrOnHw09HotDHr/XSNMBX245c8f++26HDTo3jp/MqxdOSgffzS7Gf3N&#10;zYD7eWCDrpJSsxb/eKGUrQYAvPG+Fbet6g06oDqUoHvZ7PlYddt9aGxtwmvvbsBfap7whF4KurET&#10;j7C7/LqVmDttHltNSELceuutaG1txe23345TTz0VcIfdW1YvobBLRg1pVvfl193rU79px0a8vWMj&#10;vtiz02vb48vWwFxUgVXP3OuzzZ/JE6di+XX34os9n2LVM8oTS06eOBWPL1uDlo6mkL43IcSXuVg8&#10;rs1FI6swmIsr8MWenXh7x0af5QvnTpuHRfOXKi5bGIh0PmAfJ924upC57jMXV+DZN57Epg83JvVn&#10;bTKFXWlM7mubN2D5I3fjpgU3RD3o8rzgXkdXOehefnE9mpscbLWXBZdMxfdPHQcA0Ou0KD26it0F&#10;vU1NyAwSdFW1iWuNGTBPmuRTpJCrVlsLj/XPDbDVIwTxyYmW1zZvwHlXX4Tzrr4If6l5gt1MYoS6&#10;MZPRqKWlBbfeeivWrVsHuD+AH799DbsbIWlJuhB+fNkaMfDKCtwXvo8vW4P1D73p9bjJE6fCXFyB&#10;yRNP96oPxlxcEfBmp3RB3NLZRCGXkAhcO38p1j/0pudYlR/X4k2nldj29GeYLOtlt2j+UvEzcJn6&#10;z0DxPDDyM+T1j9++BosuEb8n+zssukT8/eSPSTbJ1I15+SN347yrL8LyR+5mN0UFzwsQBP8Z4Jqf&#10;7w8aclkOJ++TQc2TJkFvUg7SctF51kKw+d0htspDACAI4p2EaKGJpxKDwi4ZrdatW4eHH36YrSYk&#10;rS2/7l7PhW5LRxOefeNJT5EHTfZiVNp22vHqg64UYtlWJDkpBL8dYB9CSGBzp83DokuWer6WH9eb&#10;mB4a8n9Lx528BTgY+c0ueevs47eLN8+ken/nFvYmWrJJlrD72uYNMctGYktw4Gt/qbtyvGgEQQyY&#10;8dLWotz3WKvjUGzWoNisQWGpBgUlyqW4TLkUlXEoKuN89meLtO4rW09FXSku16ieRZDCLhntvtgT&#10;eDgHIelAaomB+2L3ijsuxtoNT3rKLQ8vwczFUzBz8RSfLomf7xaPkXAuiJv9dFWUt/TSMUhI+ORd&#10;hWcunuJ1XK965h7Psc0OIZCOO/m5IRhp3hV/PTBWPXOP4rlF/rOvnT8SypNRtMIue20eSTFlib+L&#10;vK7InavYrCUV9ntIpbBUg2KzFsVmLYwZyn9jqK25kRDEFt3kCCI6HWDM4DzFYBQXPvcpGcpFfEyA&#10;x7kL3G8Utp6KuqLVAsVmDbJVrptLYZcQQtLb3LNGLoZXPeM9PpfFjqMLdEGsVCd1bYS7W7IS+QUz&#10;+/MIIerIj79n3wg8qRvbu0J+bLLDEszFFYqBVNqvpaPZq/6W1UtwxR0X+/wMibxluTyJuy9LohF2&#10;2WvzSIrGPd7Wu96dxRTyliGD3XekyHNcslDdBm4fGvIpZPTKyuXiFnalk6JU5k6bB3NxObsbIYSQ&#10;BJBf1IYaLP2F1ckTp2L9Q296dYkG4HXu93fhq9Rt2VxcgeXXrfQJzoSQ4ELtGdHSMTI2nh2WsP6h&#10;N7HoEvFaTk66gfU506Lb0tGk+rySKteGkYbd0YjNoGpzqKqga7Na8eU77/uU/oHhqI2ndTqB7g6X&#10;V+nrFgOSvPR0+ikdAnq7fPdni909uTRbT0Vdkc96Heuwa3ZPZCCdFKVCFyuEEJKclFpqApFfEC+6&#10;ZImnXrpgZcf0Sq21wUIumIvzuWfNw9xp83xmhCaE+CcFTPmxqVawYQnybtH+jls15C3PbGtwMgsn&#10;7LYeUc5GkZThIfHaXF7X0ynmMJ+s5S5KeYvNcLbh0K75AxEE+GTQL995H/3dfeyuPlQFXX8vgcsl&#10;YHDIBrtDedytkvPmKM+QxTsFDA24PGV4SIB10LcMDfgpg+Lj2f3ZAvc03Ww9FXWlu90Vl7Ar3c2n&#10;QEsIIclN3nXwwmnzQr4ZqXRBLF8nXX6RzXaDZFG3ZUKio6WjydMrYrJ7ua5QjmulYQnyQOvveA/1&#10;uJWfE55NsXWzQw27cF9LR7P4/77wzVruopTRhoe8c5w/U6Yq50B/As1txfMu8Lz/nwU1QTe3eAAO&#10;fRv+u6tesXz4+SFs+98+fLWnEQ5n8MDb16euqZkL/pqTBOCdiHnYlU6ohBBCUsOqZ+5FS0cTzO5l&#10;f6TeOGpCr/yCWGrBlV+8smt3QqF7o0Sp2zIC3LAnhPi3dsPIzMbStdn6h97E48vW+HQ9ZikNS5AH&#10;WnkAlo53fz01/JnsXt5IEmpITgahhN1kxqkMbhVmPVulaG99Oz76wjd3ykt92xHklLezD/USNOhW&#10;nNCKMy9uxk339uLyJR04esphHD3lMLqFPfjXfz5EzRufYN3rH2PL//ahu28IbV396OwZRE//EPoG&#10;hzFsc3gC8MmnGnDXA8pdGFhqnzASf7EOu0pdZKQp5dnp7AkhhCReS0cTblm9xGvSGjb0+gu88gti&#10;c5H4GHmXZemCOFj3xmDbCSGhu+Vh8biWQqR0PC6/biXWP/Sm38CrNCyB7ZEhfR3sBpYSeaNIS0cT&#10;bnnY99oxVaRD2FUb2353X5lXq67gWV5WgEtW/vtFPWre+ATPvPwRnnn5I3QLe5BhPoizLm7B5Us6&#10;cNO9vfjRkg4Uje3y+v6soEFXrrxCjx/Oz8UP5+firpVmvLJxPHJzOpGd3Y2srD6YTAPQ623gNGJ3&#10;5mGbA32Dw+juG8KYY3hUP1bEfktFGo3KZytKKsvUhW8yIlZhd/LEqT4XQ8++8aRnSvlVz9yDVc/c&#10;S2GXEEKSTEtHE9ZuEM/Xq565x6t1RpwM6l6fMbdgLojZC2HJ5ImnB+3eKG1v6WiCuajc83kyWTZT&#10;MzyfM8o/hxDia+2GJ3HL6iWe0Csdr+JxvdJv2JUPS2CPQ7gnqgrnBhUbctPhujAdwq7a/Lbi3jJM&#10;Pt0ElyCuuysIAmwOJ+wOJzp7BtDS3oN99S34/Nt6fLvvCP74t3LctdKM628owpSpJpRXqGsVRqhB&#10;l1VmNuLd2jNx4smZ4Dg7jEY7crIHkWnqEwNwlhiAL/9xGf721Bj24Yo4Tv0TFcwZp0zF++ve8ipn&#10;nCJ+EMrr1q3+B25acAP7cBJELMIue/GxacdGrGXGXLR0NKXUhAOEEDKatHQ0YdOOjZ51L6VWXnNx&#10;BRYFmazqwmnzPJPUyHvwnHb86UG7N0oXzObiCjy+7Ck8vmyNp3hvW+PV3ZEQEpx0Q0pav1a+Jra/&#10;49p7nK5sLK10TiiqCHoDi5WOIVcS67BbWVaBVbfd55WBbloo5h953d7Nu3Dz1aHnIo2GU9WyW16h&#10;x10ryzD34nw0tvZ5Au23+47gSHMHWjt6MGQdxqxzCjFsuwAzZhSw30K1iIKu5E9/Oxnv1Z2FcVWF&#10;yC7QobTSgLNmFuL4E3Lx/vapuH1FHvsQRRwHaLVR+ZUAAI2tTT7l4y/Fg0FeB8BTT0IT7bDLroEW&#10;SjcWQgghyUVq5ZXC6eSJp/u06kA2plY+bu/zPTu9WoQCdW9U+p7BsL2HCCHqybsLm2Xj6732kQ1L&#10;8L6BNRKApZtQ/m5gyaVzyJVIYVftdXSozjhlqk8uYrPS/3btRGNL8JsOSrRajeqwe+/9pTjcNBW3&#10;3TwR115bgXPPLcS55xbiV//vGFiHL8CmdyI/R3Nr174r/N/6u8E7htltmDk5A0+tzmWrY+KND6y4&#10;46Hg00TLAxWL44SotQaT0Gh1QEGJBlr3wtMAMNgnYEDlul+mLA65BZxPFxi2+5uE3Y+QRLr11lux&#10;a9cuz9cXXHABli1b5mnVImS0m+uejRkAZi6ewm6GubgC6x9606vuijsuhrlIbIFl65VafpQutCVz&#10;z5qHRZeIrU4zF0/B5IlT0+4CmZBE2Pb0Z0CA6zV2tmZpP+lxbL0/oyHksnge6OsSYLepu5aOFpdL&#10;gCD4z1Pya31/Hr4jD/PPzWCrY+JH1/Th6ybfHKvVZ0SnRTcaOBVzImq1QE4+h/wi5ZJXpEFuIUcl&#10;isWUFfx1QRRbdpuZixf5OmuEEEJSk7x7ohKl4NrS0aQ4c6vSvvAMa1Eu8n3gXn6IEBIZeYOD2iFl&#10;UmsuewwGGp87GkMu3LmnoIRDcXl8801ekcYnY8mLmqCbLJIm6KpRXK5BTh6HzGw/JYuDKZNKNEtu&#10;gfimVyMaYXfL9k+86iZPnIprL1kK65DgVXg+vne3CAkHz3u/b2NZ7Db2pxMSH/IJaZS6A187f6mq&#10;7onyC1dpvxbZRFXyekJI7F07f6lPi6xksmxpH/Y4lWOX+pJuNvmrZ43WkCun1cLn+jyWJTNLIWPJ&#10;SkFp6sTHlPlNYzUwmwRnyoxf2P34y50+46UXzV+K5detxHmnz8PVFy3FX5Y/hR/OmO+1DyHJyG4T&#10;ux3Fo3S3u9DR4sKgyuEChERLS0eTp2vy48vWYNvTn3kVqcuweJHqvyu/NB4XzDhcf/WEkNhadMlS&#10;T9Bkj2v5kIJVz9zr9Tg5eUut/EaVv3o5eciFbDI59neRyrV+JsUi0aXVpk4uS5mgSxIrnmF3+SN3&#10;s1W4bPZ8rLrtPty08AbPzNmEEG+8ExjoE9DR4n38ERJL5uKKoC0sUktMIPILX3k3SH/1oZAmOlTq&#10;Ck0IUbZpx0a/La1wH9dX3HFx0ONfwrbiSp5lVteQSOvvqkXD3Qgr4GRUlWVaVI0Z6YgtCMotBRyn&#10;fqFgfxpbeTQ0+r8yMxg5FJRE+ENIxKxDYuuRGpFMUCUFW0JSgb/JqF7bvEHxxk08aHVAsZnuZZL4&#10;MRdXuNfLPN0z64bgDqpqL4Svnb9UcX81XZ8DMRdXoKWjiSahIiQM8mNbonSc+iMdfyx/9RJzcQXm&#10;nqUuvIby+5DIdbcHniTr6LFamIsjG8wrCGJRwsmC5+ef8bAKvhlSq88IHHRZ/oKuJg7XUqYsDnkq&#10;WxRJbMUr7FaWVWDd6n+gssz/TJqEJAN/QffjL3fi6tuv99o3nqTZzAkhhBBCoqWrXYB9OPi1fKRc&#10;LrZGJA+6/kRt1mWXK/ZFb2B/KkmUeHVjbmxtwnlXX4Tzrr4If3n+Cby2eQNe27wBf3n+CZ9xvIQQ&#10;X4HuthJCCCGEhENv8M1qsSiRikrQjQdjRvBgROInXmEX7sD7l5onsPyRu7H8kbvxl5on0Njqv6sL&#10;Ickg0a25cB971iEKu4QQQgiJnkyVy48mmsZPb2RFapqJYyEzm4NWx9aSRItn2CUklby+eWPCQ67E&#10;QcsOEUIIISSKtDogJz/5r+G5Z599R3jopXtUjdGV+BurGwtaHVBWmbwNz+eUDGNrewZbPaqEMma3&#10;0lyGyy64APK9h4cE8E5ZhQozfzAdZ572fbaakIRgx+gOcTZ0afox9+zZMBeXjezIuWfnkf9bqU5p&#10;u/R5whxqX+z+El/s/tK7UobG6RJCCCEk2ngn0NMpwBaHsbpyahtetfqM8IIu4hR2jRkcisrU/THx&#10;dvkPXLjj5l3ijGAAps07GnxePrvbqKE27E4+/hT8cfnDbHXI8vLyYDKZ2GpCEsJf0P3j8ocx+fhT&#10;vPaNtk3bN+P/nnqUrfagoEsIIYSQWOCdQH+vgKGB4BkgGtSGXIQzGRXHcZ6iieFUy1JzeLKGXADY&#10;+0U7TBlAhhHIMABt37awu4wqoXRjJoQQQgghhKQ2rQ7IyeOQX8TFdD4lKXtKOVStkFp05eFWEAS4&#10;ojEdFqO4TANDCvQELumyYMeOLs8aT2edVYiukip2t1EnWMtuKC262dnZbJWHwWCAwUBTcZPkwLbo&#10;njfnfOSU5/t2XVbpk08+wQknnMBWK6IW3dGH54HhQfE8a7cpz64tzWthMIqvfUYmB4PRex8SG3Yb&#10;4LAJfl8buF8frVacf0RvFG8Wk9FNzXENeu8kjPT62G0AzysPuaPXRmzh7Wh1KT4/kZBCrkRNBg25&#10;RVcQBE/AVfMDQpVfxKVEyDUXa/HDRSciL0eL3BwtcnM0aMwew+42KkkXVdGQnZ3tt1DIJcnsogsu&#10;xE0LbsD4ccf6vHfVlK6uLvZbEoLBPgHd7QI6ml0Y6BPQ3wvYhgFB4OByeRenQyxDAwKsgwK6213o&#10;aHGhr1ugmbhjYLBPQG+XgJbDArraxNdm2Aqv10QQpCJeDNpt4mvT1yXQazOKDfSK4xzbGgX09QB9&#10;PeJ7R/5+kaP3TvzwTvH1aW4QXx/pnOt0sHuKlF6b7vbR9dpILbzRJmXPUBtawwq6sRqfK5+RN5m1&#10;dPDYtGMYZeecgvJZp6Di3FNhMmnZ3UYlLT0NSelwfT12bN2Kfz33HFavXImbFy3CpbNmYcoxx+DS&#10;WbNw86JF+Ndzz+Ffzz2HHVu3sg8nhCTQYJ+A1iMu9PcKsA2PhCepR5HSR/LINu/wK78As9OM3BEb&#10;6BPQ3iwGlKEB+fPO7qn8mgiCeEHIO+H12gz2KXwDklYGeoG2JgH9vQKsg+zWwO8XOfa9M5pCVazY&#10;beJrI70+En+vidLxDlnwpeM6OsLJoCF1XUaMJ6HS6sSuy7SUUGprPeL/TksoXZfNZjNbRfw4XF8P&#10;ANixbdvIv7duRYPF4vk6VEeNGwcAmDZzpvj/c87BUVVV4ACcdc45zN6jG9t1+dFHH8Wpp57qtU8o&#10;XnnlFUybNo2tVkRdl9OXNBQk0IVUuDQa8RtqdUBBiYZuUobIbhNb4aLZPY/jBMiHnml14jJ8o7H7&#10;YzqL1nuHfb/I0XEdHt4J9HQJsKuLRD44TnxdAtHqxC7NWWm6vGasui7LqR2jG1bX5ViKx5NDSLo4&#10;XF+P1StXokSjwZRjjsGUY47BzYsW4eGVK/HwypVeoTcch+vrcbi+3tPSe/OiRbjs3HNx6bnnolSj&#10;wenHHIN/Pfcc+zBCSBT0dQvo7RQ8LbfRJrVG8O41zqmlQb2BXqCzNfKgwpJaiSS8U2zNp9cmfUTz&#10;vcO+X+TouA6ddVBsxQ035MLd4uuv5V3CO8WeIOn42vDu5Yai8f4OJJQ8GlLQjQcp7BJClB2ur8fN&#10;ixZhyjHH4OGVK9nNcXO4vh6/WrQIpx9zDFavXBlRqCaEiHge6Gh2ubvB+r9YihapS3O6XnhFE+8E&#10;Otu8uzLGAtuleaBP7PaYKsO7iK9Yvnf8BSvpvdPdHv2fmW462wT0dEbveZK6NweSjsd1ItbUDSak&#10;rstKCXqGPhtPv53FVvs47vxWtiqgzGxxqmqSeqjrcvRJLav/XLvWO1Cq7L4RDWp+0lkzZ+Jn116L&#10;n11zDbsprVHXZRINUsj110oTS1KXu/HHVKZtl7pI9XYKOGhpYqtjSupiDuqOmrL4CLvDhkL+fpEb&#10;W1mBgpKka9tKCr2d4twHja2xObb9vSaSdDmuO1tDD7n73gu+KsXiCwdR6xhgq1V1X9bqM8A988wm&#10;4eF/3xty0FXzyyk5fo7/wMve1cgv4pCZHfwPIcmFgm70SAH34XvvZTeJVBzo0RLKTzpq3Dj87Jpr&#10;8LNrrvGM9U1nFHRJpBIZciXPP/IUvn/qVLaayLz67gbcufoetjqmKOymrniGXIlSsNr9zhdsFZFp&#10;bG3CrAU/ZKujRuk1kUv149o+7NsbV+lv0erEY2L3O6FnyI5WAWf+vM3zdcyCrjGDw9dvlrKbQnL2&#10;te3oaPYfhqTAS5NTpSYKupFbvXKlb+utEhUHejSE+1OOGjcO02bOxM+uuSatJ7CioEsiEUnI3bs5&#10;+AXDhNn+bzDL3bxwKX40Z76nZYPW3RXZZJdHr727Ea++u0G+2a9ovjZs2C02U+tcKuhsCy/k7t0c&#10;/Dp7wuyRi36W/P1SWVaBdav/Qcc1Q35cA8DC237hXeFHuK9NuoZdacipNC7X3++v1QG5BRp8VFPC&#10;blKto1XABTe2o79HiE3QNRgRcciV/Kd2GLdW97LVXnhe3XpMHJ3vQ6LVcjE90VHQDU/Q1lt/VBzs&#10;kYrGT5BaeW+/J76tIfFAQZdEortdwLCVrfVPTYBSMmuBFj+aMw+VZRXsJi+c+z802694EWezBb5A&#10;lcvM4jB3Woas5ksAm2Vf+xcs9MovlOm4Tn5qQ670uobTygUAN14qYPNgO1utGKx4mxOFxUbcsHAJ&#10;AKC8OPC5IF0FO66VLqsum21iq1R59V3x5P7xrk/x+ntvsJu9SDMya5KogU/wf0kPngeGBsTJpzQa&#10;5ecN7r/r2VUFOOMUA7spZFLYHQgcIYFQg64hA/h6Y3RCrkRt2A0m0JNLlMVyenMKuqHbsXUrLp01&#10;i61WJ8Zv/mh/96PGjcPrH3yQVl2aKeiScA32CejvFScvCaSyTIvGVj7MkFsG4FYAp7AbSFy0usNu&#10;DbvBx4TZrZ7XmsUuXZJbSEsPJSu7TRyz6I98ea9wu3KyJsxug4nTwirw4G1OcJwAe58VTpsDth4r&#10;hnuHcOGFc/Hyy6+wDyVx0tjahKtvvz5m44GjTZxFmq31FSiHRTPkSjrbgAv+X3vQyd1CWl5ITci9&#10;5ab9mH3+Tsw+fycuvfhL3LWsgd3Fyw9nyO96KvPXBC6n5kUg3uQzOdJMm4m1euXK8ENuCjpcX49L&#10;zz0XqxM4YzQhycBug+qQu6WmOMyQCwAPU8hNqDIAs1W9Bns3l6Hm0QJUlvle/IgzuY58TZ/dyctf&#10;yNVoBK+Q++yqgohDbkODDS+80IZrZ9kgdBxBy6eH0PLpQTTvPISOPc3oqe+AtWcQc+fOoZCbYFI3&#10;8mC9apKFmnwVLOTyTgQNuVddvhv333fAkyFvuWk/u4uXolLg3b+p6wKtKujOzgr8zWbP3gmD4V38&#10;fc1BbKvtwrZtXXjrnRY89IfdOG58He6/7wBamm3swwB3Vw2XS/mEIFETdoNdKBBlUuClD8z4O1xf&#10;j0tnzQq9q3Ic+Tl3RUxaA5jCLhnNBvqEoJ9dUsgNl8VyoztokcSSWtWDqyzTBgi7I2dl3imut0yS&#10;i9IyNRznO8460lauB6sbkJW1HSec8Al+8Ys9eOCBeuzf3QfnsB2CIPislLJixQqvr0liVJZV4KaF&#10;N7DVSSfYZxOChFwAcNiFgDdyrr/+axj07+LlDQ24//4D2LatC9tqu/D3NQdhMLyL0075mH2IR1Fp&#10;8HwKNUH3Z2cdhzvvOhGHPz1BsbzwBzOuvehi/P7Gi3DyhDEYX1WGSnMBCvOzUJifhbZWHvc/cADX&#10;X9/HfmuP8rFa8LwQsB94MGpeEOIfhd342rF1K6YcfTR2bN3KbgpdCr/5V69cidOPOSb4pFuEpBm7&#10;TZypMpBIQ25tba+qVkQSL2WqbzqoDbt2m6BqiBeJH+ug99dsl/NohNw5c77EA9UWxUCrpKAgH1Om&#10;nM5WkwQ545Tkn91exdvKb8gVBAFOpwvlY33PX5LrFrVh3bomGI06GI065GRnoLgwGxWlBagoLcBt&#10;i2fjtmvnY/ur43yyp1TuvOtE/Pqiyey39hI06H6/vBiDnTmwducqlu+dXIUzThmH8WNLUVlWgPFj&#10;S3HyhDE445RjcMYpx2DmGRMxd/rJ0No5rPhtp2LL7ranxUTuEvzf3Q7WquvvcUS9ZAu7TU1Nfksq&#10;S5Wuyn7OX1EndWX+MBqhP0mw79dQC0l/alpzIwm5AFBdbUFVVRVbTRJKXdCFO+we3Z/ns/KE/H3D&#10;O6kLczJhW3OVQq6arpyBVFc3oK4u8Pw2LDoPJJdU6Loc7PPJXy4TBAE8Lz5YyndyFosVt/yyDbt3&#10;9WLqSUfj5AlH4eQJR2Hi0eUYV1mCitJ8VJTmY4w5HyeON6Moq8Qne8rLxII89kd4CRp0j50E2GwO&#10;mAoKfAo4qJreGQAElwNf7bLjPxt62E2AbOwJzwf/8Pcn3MeREckUdjUajd9itYYwRWmSSIWuyoly&#10;uL4eN193Xdp0Zb7/sQdx7qKL8OXer33eu2qK2omoSOoK1pobimuv3IPzz/8Ex42v9ZQfzf8SdXXK&#10;n7ckca5f/DV+NP9L3HOnOIdJV3vgrmzPvKH3LNshx7bqkuRgZ9py5CEX7hsTgbpyAkBHi/ieuOry&#10;3bh+8dc4bnydp/xo/leoqQk8OzdJDfJjOF1IOS6Q7e858Mn/1N2ocbkEDNscsNmdyFTIoYIATDiJ&#10;fZQ3jZouD5zeiKNOn+pTuDDafA7uUZ4zu3KcFoAAYOROAEmMZAq76eJwfT0umTUrOl2V05Q0bjcV&#10;WrsJiYR1KPgNXTUTT1175R7MnOFCn+1sXHXVC1j+u1ex/HevYsnSv4PTz2Z3J0nizbebserR73Dc&#10;+Fo8cP8BdrMPpfcC26rLBiwSf9ZB8bUIJFjIBYDDzdOwevVVyCr8Meotw7BYrJ7y5tvNsFiieJeM&#10;JMyed4NP8psowT6f/OH5kRt3leOU895H//M/lFWJyyXAbndijEIO1ZuCL/nEPf3028Lql1f6XV5o&#10;w91nwj5YglPmns9uwr733/P8+5MvG/CvNz/12q6k1KzFP15QfnFPuWTkLpVGwyn2/fY3A5ggCH4f&#10;Q0aIH4jq3sHZueEtPxSt5YUCycvLg0nFGzwZ/GvtWty8aBFbHX1RfvNH97uFJtWWIGKXFxribOjS&#10;9OOPyx/G5ONjO0aSlhdKPb1dAoYG2FpvSuFG7vrrv0Zx8a8wYYL4/tq79xOcNvlEjDmqAgUFpejv&#10;78M99yzHpk2b2Ieq0tbWhm+/+QZtbW0AgJLSUpSWlGDSSUFun6ehtrY2tLe14ZtvvgEifC7+/dIr&#10;+Oe/XsebG0eWGrrrrvG46+5jvfZjKa2xK5/cKNzPaxI9PZ2C1/hcpXVsgwXduro52LfvRM/XnZ2t&#10;+Oij9/DuOy/BYDAiLz8PRx99DCZPPhnmsjIUFBTDlJmD2tpa1NT4X75q8uRT8eGHH7HVqjU0NKCt&#10;rQ0D/f1oa2tDSal4HT9rFN6YbmhoQHt7O/r6+tAuey4mTZqEUve/1ZmDyZe1RfvSLSpcLgEQOL8X&#10;ghqF/sCCIHhltC/fUH6vnzVlH1ulaMElU/H9U0euAU+/dJ7XdgA4uH079BmtOG/5NnYTIK2jG++g&#10;CwAb3i9nqwAAMxf7LnhNoovngb4uIaZhN1DQNReXwVys/OYPxS3X3ogzT/s+W510Lo1nK677bKnX&#10;iXfR9Ho9stw3AzIzMqDX6z3bHE4nHA6H+H+nE3bp3+7/I8FBF+6w+7NrrsHt99zDbko6/oJurEMu&#10;ALR0tKKlw/ciWEJBN/m0HA7cohso5Ha1u3DH8h5MOf0O2GxDsNsHMTw8iF1fbMPChVfilFMmYcyY&#10;42AwmjB37tyQg25bWxteWr8eW7dsYTcB7ou5n15xRVghL9W0tbVh65YteGn9enYTAKC0tBTnzJqF&#10;n15xBbvJr9ptW7D/gA2dna1Y8btrPfV33TUeN/7yaBSWKFxBurFhVz7+U6sDis3+H0tir61J8GrR&#10;ZYNuoJDb3uLCd3sn4L//PRk22xBaW9vQeOQA+vt70N/f7dlPp9dh1qwZOON7p2PixPGoqByHnJwi&#10;1NTUYMmSJV7fUy6coGuxWPDCCy/gubVrMf7YYxUbF0pLS3Gi+5wQWshLLRaLBatWrcIrr7yC8cce&#10;i8oK3zG2oT8Xc4A0zj5K43ORlEH3rjNhH6Kgm05iHXYDBd1oWXXbfbhs9ny2OqlcMmtWXCZY0uv1&#10;yM/JQabJhEyFD6JQSUHX4XBgaHgYHV1d7C5x9adnn8XPrrmGrU4q/oJuMqCgm3yaGwKfewMF3Vdr&#10;+lD36RmwWkfeXzabDX19/bjm6itx8sli0NUbMkIOulu2bMFf//xnttpHOAEv1fzhscfw3ubNihf3&#10;rHNmzcJNN9/MViva8sH7OFTvAADs3fslHnv0DgBAVZUJ+/bPYPb2RkE3ucmPazbkIkjQBYBf/vIo&#10;z7+//WY3hod9r8t1eh3OO28mvve90zFxghh0s7MLox50q6ur8eCDD+L73/seCgsL2c0+SktLce99&#10;96kMeKll6dKlqKmpwXHjx2P8sYF7XiCk8yMF3UCiFXSDnxXjeH1kGxa8it3mXoJBXoaVi7i/n8dQ&#10;gV02fkerBXILORiM6l7cUMfsqv2+6ezhlSuxY+tWqH/WQqPX61FSWIjx48ZhfFUVigsLoxJy4W4R&#10;1ut0yDSZUFxQgGOrqlBeWhq17x+q1StXxuWGQTRdOnse3l/3VlLMrKg3sjUkkayDkZ0VMgqvY6sA&#10;9+R9HKeBhuPABf9k9/HN11+rCrmQtfr6a+lMdZdddhl2bN+uKuQCwNYtW3DPXXex1YoE2afChAmn&#10;4MwzxbHUFosVP5r/pWzP4NhxurTMUOIEG5sbzLp1TJgMcBmlkY5zd4m2OXPmoLq6WnXIhfuccO/d&#10;d3uGOqSLuXPn4vnnn0dlRYWqkIswzo/stXpyFHcOU8hb9mF2X7GwGS5ZqPo4tFuHsPO1jT5l2Bbh&#10;kS0zc3E7Olp4T+lqc6G73bd0tCqXzlYBna2Cz/5URop8YflYht1QWn/T0Y6tW2M2s7In4LrDrdQV&#10;OZb0Oh3ycnIwtqICx1ZVIS8nh90lpqQZmVNNZVkFVt12H1sdd6bM0X08Jp/IXo+WljFsFQBxBQRO&#10;4y4h/oydn3yCe+6+m60OauuWLfjm66/Z6pRWW1uL3u6RrqJqffPNN6oubNkJQC+e93PPv7/6NrJZ&#10;siMNWyR89ggnA9u71/uOpL8j2MW73AFXA42Gg1ZpsGQEamtrUVdXh+PGj1cdciVS2E0X1dXVqK2t&#10;RVFhIU45+WR2c1Bqz49nOrJ9rtcTXaRMxWYtqbD7d7e70NXm8spx/lqqp0xVdwNRThDgk0F3vrYR&#10;A73Be86pPEKUDzmbzYH+gWFx0LJKRx0jdtlhNdZ7n6FjcZdqtLMOCnEJu1rd6G3VbXDPriwX/BkL&#10;jm29TRS9Tofy0lIcG8egDXfY/VU8JvSKssbWxK6JWxBgvB9JjGBhJFC35ef+PpGtchNbdqRWnlCp&#10;CWhKpJaLdHLfffeFfIEv8Teu2QvzgVBUVIYZM8WfZ7FEtmwerViRHJS6LQfT2cl+lvo5jjl37w1N&#10;eMd6MEuXLgUAjKmsZDep0tbWpircpYLq6moAQGUEz8UWFeeEx9aHHvySEft+ZHOdJDs3tK4ngeaz&#10;cDp4uALtoCbo5hYPwKFrg0PXhoa2Rvz3i3qv8uFnh/D+h3vw1Z5GOBw8HA4evJ+pkUvNWvz1qbFs&#10;tSKl4zdYtxylxxBv8Qi70vccjfzNrhz4GfOvpLAQJ4wfH9dQqYZep0NxQQHGVlaivLQ0Lr/bv557&#10;Lm3W2Y0Hg5GDgbotpxXenZJdLt8PQ3G8pnTxq/78a7FYcPDgQbZatfb29rS5sK2pqYHLPUdBONRc&#10;2LoE3+ujlmblVnrW7CzlMW9kdBm5qaXxCReRqKmpgcViwZjKStXd9pW89NJLbFXKkY93Djf0A8C3&#10;7pnaU02wt5VSHgv2GMn/PVKlqlV376F2fPS5d+aUSkNbIxraGmHTtiLHrNxyLAkadM/51Vc4c14z&#10;zpzXjB8t7cBNK3tx+dIOXL60AzlV3+G1997Hvzd9gP/u+hxD9k4MDHejb7ALXb1i6e7tQ2f3IDKy&#10;HbjrQXVdHrXaoL+WIrVP8mgXr7BbXK6BNvb5J2lI43L9CfyMedPr9aiqrExo660anm7Ncfpd//Xc&#10;cyk3XjcRsnM5FJSoO55JepC6M3IhDtDduXMnWxWSdBqTV1tbG9EFPgC0B3s+FFofior8t+LLbR4M&#10;fEFH0p/gEtzj8d03taJ44VtbWwsAsT8GUsD2ujpwAIoivK5J1RbucN9WavPbX9aMgblcB0EQMGxz&#10;YNjmQN+AFe1d/Whq7UZTazde3/wFqv/+Nu7500Y4877F5e4MetPKXvxoaQd+tLQDZ85rxg+u+479&#10;9l7U/UaM8go9yiv0uOa6Clx7fRkMBhuMRjsyTVZkZw0iK3MQ2dn9yMzsgymrCyecWoyX3hiLqirl&#10;g2f8ec2ef2u1tBZuPMQr7BaUaEL6vqkqmuNyM00mjK+qStjkT+GQWnhjHXal8bqH6+vZTcQdcIvL&#10;NaN+nHy6uu6mA2wV4G6/9YzR5biQbqsN9Acf4xSMtL5sqrNYLBFf5Ae7qFX/ypDRTKPxcw7n4DnO&#10;o9maKxfpMZBON78ifS7U+M1PfWfXTgbhvL04zvu9K893rFf/czSKKwvw7f4j+Hb/Eey3tOBISwda&#10;O3s8padvAH/803j8+reVKK/Qs99CFY04MULgU++E2f7ftAsXHYV3tp2J088oRl6xDrv39+NA/QAO&#10;NQyC0wPnzDLjH8/msw/zaOkYaf8WQ67yM6vUTC7n52EkgHiFXVOm2LpUXK6JWkmmCXaUxuX6E/jZ&#10;ErsqV0XQTSbRpFmaY9mV+XB9vd8u4snGYBR7NsSjlI0RA65Wy/4WJJkYMtgab8fPaWGrvGRl9fo0&#10;CroEwdOdURPih+GQNbJxoXAvp0FEJUGeC0EQfEpT03YAwNVXR3buV/vZTaIv0t5rEyaom82Kw8hx&#10;HupNrWAsFgtbNWpJz4U1CufHtvbAPTHe6ullq5JCsI8Sf7lMo+G8wq4857E2vlmC226eiHNnFUKv&#10;A3Q6QK8Djj3WhBtvOAbW4QuwcKH/1SsC5VORoK5F18Rpg36z6ofH41//nopDh2djX/352HPwPLzz&#10;/pn43b1Hs7t6tHTwuPXBXmg0HHS6yMYaRPDQUS0eYVei1UavJJNQQ5fSs5UqXZXV0Ot0Me/K/OG2&#10;bSkxXlerFYNnPApJDy5X4HNvX9cnbBXg6brMQRPiLKzRuJArKUmPsaNVVVURPx9BQ7/CB4A0CVVl&#10;SS67iaQI+Tk42DGsRM8FvsaWCIA4REEjzrqs9H4KV1VVFRClc0Kqmz59OlsVtkmTJrFVXtIxv0i5&#10;TqPh8LNbugKG3QceqcJbm6aif/AC9A9cgL6BC/D1N9PxyB/Hs7t6CZZLJao+Ea0CDxOnxflzQp9y&#10;35+WDh7LHurDp984/HfRkHCAMYMLWsTJV6hIRa14ht10c8msWQHH5aohhdx4dVUeGB5GS08POgcG&#10;0D88DFsEk6/4I43djWXYpfG6JBVFclOivcWFX/zyaxQXe180mDKMsNvtqK+34OtvvsNnn32Ozz77&#10;VFULzdSpU9HV1cVWh2TSSSexVSlpxowZ6Iz0uQhyUWt3eK88se65xwAAM2YWYuX/qZus059I3lsk&#10;MpG26N70a7ZV19/1l4DOzi4cOlSPb77ZjY8//gT//e9/VR3rwcyYMQMAIj4fnKOyh1syi2boD3rz&#10;SwX2+j4uRSFnsUWn9/c+FWk0HFo6XPj5b7sDht1Q/eRC9UNuuH/84y3hkVdWgncE7zZhBIcyjQ7v&#10;vVPAbgqJFHI//tLObvJRUKwJ2tWLKON5YHhQwIDKEGrK4pBbMPKm5Xmgr0uA3abu8dm5XNzGBi6/&#10;biXmTpvHVsfVjq1bVXdZVsIByMvNRUUUToKhsvM8Bm02dA8OYmB4GIIgQKfVwqDVIjsjA0XZ2TBE&#10;qfuxw+lEQ2MjHDEI1EeNG4fXP/gAR40bx26Kq1tvvRW7du3yfH3BBRdg2bJl2LRjI1Y9c4/XvoR0&#10;tgmwBxiWFWiJofYWFzR6PX71q2wAgN1ux8DAAIaGhpCRkQFTRobYqsvlYNOm1zE0NMR+Cx+LFy8O&#10;a+1YuC9qb7r5ZrY66urr62GxWCAIAs455xx2c1RYLBZMmTIFs2bOZDepUlpair898QRb7WX9+tcx&#10;MCBOh75375f4w2N3omqcCfv2iSHDnwmzW9kq90zb4ucz+/lN4k9+XPtbYmj3O/6PbQD4/e/HorMz&#10;A11dXbDZ7MjJEYf+ZWfnY9++r/D1VzvBuwCHwwG7XXm5TiWTJ5+KDz/8iK32YrFYcMIJJwAAfnDG&#10;GWEvs7XyvvvievOroaEBLpcLFosFVVVVGBeF64Ha2lrMnTsXHIDjxo/H+PGBWxf9+ekVV+CnV1zB&#10;VrvNAQAcP8f32JYrLtck9U0sngc6mn1nk2dVlmnxwmMFMBdH9sf8eG4fdjmtqnoBa/XG0IKuIAjI&#10;4DQYFlzY917gg9Wflg4el1/bjU5H8GRvNHHILwr+h5DABvvSL+wmOug21NdjytH+u+WrUVJYiJIw&#10;P0iiycHz6LFa0dbXJ/aCcofeLIMBBVlZyDZGvkaNw+nEgSjccVZy1Lhx+DSC5VGigYIuCcVAL9Df&#10;6/+cqtEI2P2Oma320tzM4623foymJh57934OAMjIEO8KV1QcDZvNhT/96W5VQfeVV17BX//855Av&#10;bNUEu1DU19dj+/btaGpqglarxScff4yWlhY0NzdDq9XCaDTC6XSC53mUlpbCbDajvLwc5RUVGDNm&#10;DCorKzEzzJAqqa6uxkvr1+O4MC5s1Vzgv/XW/9Dc3IXOzlbcfdciVFWZsGdv4JALFUE3t5BLqrkr&#10;RiPrINDTOXJcK4XdYEEXANavvw4DA97d2Pft+xJ//MOdAACNNvTeX2qCLtzv/+rqahQVFuL7Z5zB&#10;bg5q0kknYeV997HVYWtoaIDFYsH27dshCAIaGhrQ1NSE5qYmNDU1ITMzExqNBjqdDgaDAbzTieKS&#10;ErhcLpSXl6OsrAw/OPNMOBwOLFy4kP32Ac2ZMwd1dXUwmUz4wRlnhDwxVfDz4xxMvKDNcwwrYa/J&#10;k1V/r4Chfv9/hyRTw+Gt54vCDrvHnT9yHoxZ0AXgCbsAQgq8we5aSHhe7KpcVBb8jyDqpFvYTXTQ&#10;vXnRIvxz7Vq2WrUskynpJp1y8Dx6h4fRMTDgCbwCAL1GgzyTCaU56pYH86e3vx/NMZqN8fUPPsBZ&#10;MWrlUYOCLgmF3QZ0tgY+nwZq1YW7ZbfErMG7b38Ph5vOYjdj375vVAddAHjsscfw4XZxUiS11AQ7&#10;NRoaGvDHP/4Rb/3nP8jOzobBYIDRaERGRgb0Oh10Oh3gHoPMcRxcLhdcLhfsdjtsNhuGh4fhcDhg&#10;HRpCQWEhbvjlL3HVVVexP0YVi8WCX99yC3p7ekIK/oFbbka89db/8PprL6Gu7u+4+MJyrP7Dcewu&#10;PpRCLpggleytPqMB7wTamgIHXagMu+++fYbnuH7rrRew6a0XxBmXAbgQWuBCCEHXYrFgyZIlqKur&#10;w3Hjx4d0wyd4sAvuwQcfxPa6OlgaGtDg7sGh0WiQl5eH7OxsZGVlQa/XIyMjQ/H8oOE48LLzg91u&#10;h9VqhcPhQF5eHk455RRccumlnm7agVgsFsydO9czG3uoPT2Cnx/nYOIFrQHH6KbKcc07xZs8tmFB&#10;9e+r5jiQyAOuJKZB1x829M5c3I4mixiI1fzh8hm8isuoy3K0pVPYTXTQLVZxgPmj1+txnHv8RzJy&#10;8DyO9PbCLh2Q7uNep9UiU69HcVYW9GoOaAUd3d3oiHD8j5KzZs7E61u2sNVxQ0GXhCpY92U1rbpS&#10;2JVs+PdxyMjOR0eLC2OO/QBz5+5SHXQtFgteeeUVvL95c9CWi9LSUtx4001BLuICq6+vx7/+9S+8&#10;9Z//oLOjAyUlJcjLz4derwen4npDIr/YcQkC+vv70dXVhZycHPzw4ovx4x//OOSujNJz8dzataou&#10;9NWGXADY8NpizL+ska0OSE3QLSjRwBB55xsSIfa4Vgq7oVzgA8C9yxuwe18v8rKNeHLtBGRm1rG7&#10;BKU26ML9/q+pqUF1dbXqsDtp0iSsvP9+tloVi8WCF154AQ8++KCnThAE6PV6FBUWIiMjA8XFxcjP&#10;y4PeYIjo/DAwMICe7m6YMjOx9IYbcOWVV3rtz2LDrpqWXbXnxwmzT1N8f8iVjVE1lVJS4J1Aa+NI&#10;F2Y1l4nSZWZFlQbbnvae1FAp3MolJOhGC4Xc2EmXsJvIoPvPtWtDnmlZblwcJ54Kl8PlQr/Nhs7B&#10;QU+dADH06rVajMnLCyvsOpxONLe1RWVJE1YiW3Up6JJQsd0clagJu/7U1vaGFHQlOz/5BH//+99x&#10;6OBBnxbN0tJSnDNrlupQp6S+vh6vvPwynnjiCeTm5qK0pAQmkwlajSYqE8hKrb42ux3d3d0wGo04&#10;+ZRTcNlll4U8k2pNTQ22fPBBwOfinFmzQpxsZhmAL9lKv/yFXHm3Zbgnqykoic3nLVGPPa79BZlQ&#10;w65crIOupKamBjU1Nfjkk08wprJSMfCWlpbiJ1dcgVlhzFdisViwatUq1NTUiBXuZdKysrKQk5Pj&#10;dX4IdTZ5f6Tzg91uR1dXFwxGIy666CL86PLL/d4Qk4J/TU0N2traMKayEmMqK30Cb6jnx4kXnBaw&#10;23IqDkcYGhCCfq5FS8oGXQq5sZcOYTeRQXfK0Uejob6erVYlWcblqtVttaLLavWEXIlOo0FuRgYK&#10;wwjssZqc6mfXXIM/PfssWx0XFHRJqHin2PrDBzkMwg274QZdicViQXtbGywNDTCZTMjOzlbV3c8f&#10;i8WCG264Afv27kVpSQmKioth1OvFxBYjUjfnwcFBcBoNzj//fNx6223sbkFZLBbs3LkTAGAymVBa&#10;UoKp3/seu5tK6oPuzMVtfsdzKwUo9vOaJIaaVl1EEHbjFXQlFosFdXXizzSZTDh+4kQggtnWLRYL&#10;LrrwQliYeTv0ej2Ki4tRUlyM4pIS6HU6VWEmEoIgYNB9jpx29tm466672F08LBYLLBYLGhoagCg8&#10;F8fPmcxWeUml1ly5eIVdNe8Nrd4I7qmn/iM8+up9SRF0KeTGT6qH3UQF3Uhac5NxXK4aTpcLTf39&#10;cLrELimeV10QUGgyoSCMsDtktaKhqYmtjkgiJ6WioEvCwbb+KJFa7kINu5EG3Wiqq6vDvHnzYC4r&#10;w7hx45CdlcXuElOce9xeU1MTqqqq8NDDD/ttvYk9dUF35uKR+QzYsMu25sqxn9ck/pTG4CuF3aOM&#10;OmzeUMRWBxXvoBtNNTU1WLp0qVedIAjIzs5GUWEhqsaORXa2OKN8vHjG/QsCzp4+Hbfeeiu7S0wE&#10;Crqp2JorF4+wqzbohnS7QM03DYdWB5RVUsiNp6xcDtkqwyetszviX889x1apIq2Vm4p0Gg0qcnJg&#10;0Onci9RroOE4aDQa9NhsaOjr84RgtTJNpqivsXu4vj7s14eQRDAYEfRzTxAAQeBw/JwWdlNKeOCB&#10;B/CTn/wE46qqcNxxxyEnzhexcF9IazgOR40Zg/b2dlx7zTWeVplkdMKFrV4t/dl5QE7eyOetv5AL&#10;hc9rEn9Kx7XL5Xu9dNjmVD1JazpYunSpT8gFgJKSElRWVGD8scciJ8JJL8MhuLtM67Ra/OfNN3HO&#10;zJmoD7PXXjQYjKkdcgEgM5tDWaUm4vWl/Qklj4YUdBHiN1cjJz+2T0asmIu1OL+qD+PRiknZ3WFP&#10;lZ1IFHZD01Bfjx1bt7LVqlSGNIYr+eg0GpizsqDjOPHKW2xSADgOLkFAy+AghkPsipyXkxP1scqr&#10;V65kqwhJWlodkF8Y/BwqCOKFciqFXWkSl2eefhpHjxuHo48+GkaDIeY9wwIRBAGFBQXIyMjA4uuu&#10;w8MPPcTuknATZoshl+3WLoVdpZZBFvt5TeJP6bhWCrtwr0gyc3E7W502pHOBZywuxJOaVqNBudmM&#10;crMZR48bB6PRmBTnB5PJhMXXXZewm2HR7gGZKFqd2FM3Jz+6f0+oOTTkoIswfog/mdmc113KVMHz&#10;wKm53XjooQNY/88mPPdUPYb3HaGwG0Sqh91wQ1QqTD6lhk6jQXFmJgRB8BS4/+/gebQPDYXUsqvX&#10;6VBeWgq9Lnp3uQ7X1+PDMG9GEJIIWh1UrxfvcnGYMLs16QOvxWLBD3/4Qxw6eBBVVVWorKiANkqT&#10;yURDTnY2TBkZ+Pe//40/PPYYuzkhJsxu9Zp4yl/YDffzmsSXv+Pa5eIUA2/rEVdaBt662lqceMIJ&#10;qKutlbqnQBAEmDIzUVlZibFHHYUxlZVRm2wqGrKzspCdnY3/98tfYvXq1ezmmEq32dO1OvEGXWa2&#10;73s+HOHkz7DfWeH8MFaqteJKtFrgk4+7YcoATBlAZgZw+GAvWjpk6yOlEAq76oS7bm46hFyJSadD&#10;fkYGXC4XBJfLK/Q6eB5N/f3sQwLS63RR78JM3ZdJqjFleXdNDUYKvFLoTabga7FYcPzxx8Nus+GY&#10;Y45BcVHoYxBjTRAEGDMyUDV2LP754otY/fDD7C4xJ71+bMCVUwq7kXxek/gKdFxLgZcNvVLglUoq&#10;q6utxdy5cz1fC+5iMBjE8bhVVShK1vODwYAMoxG127ahtraW3SUmTFlcWoVcuWj8XeHmzrCDbjS6&#10;FwwNRP49EsVoADJNHEwmDqYMDufMjO7FerxF8uE5GsJuuCG3oiy8WRWTWY7BgAytVpy8wT2Bgzzs&#10;tsmWJFIj2jcCdmzbxlYRkvQCXRQHIl0ss8Fp4W3RX69ajV/84heoKC9HeXk5srOyonKtEAuCywWO&#10;41BRUYHNmzd7ZpWNtYW3dfsNtko8YVd2Hz2Sz2sSX+z4aiXy0MuWCbPbfEoqkLorQxZwJcVFRTCX&#10;lSEnOztpzw8ud+80rVaL+++7j90cdek+iZw1tMtCReG+V8IKuuH+MJa0uHCw5RWSUfHJVZg5swjZ&#10;WVpMmJgFPkUnGpKL5MMz3cNuqK2EnHuttt7+fliamhJaDjY14WBbGw62taGxqwsdTKurLcSxtXqt&#10;FmXZ2dBKMxW6ixR2+2w2dIWwTq5ep4tq2D1cXx92N3NCEkWrCz/sJovq6mrs2rULpaWlKCkujtq1&#10;QqwIggC9Xg+dVou777oroRPQBCK4BHS3uyjspig1YTfdLF2yBGACLgBx6SB3SfbzA9zXJ3q9Hj+/&#10;6ip2U9Skc8jlneIM5Lbh6LzW4bxnQg664fyQQHgn0NHqUlwnLpl9ZQEsGUehZPrJcBxzHL7Y42B3&#10;SUmRfHima9jdsXVr2JNQDVmtCS8DVis6+vrQ0deHxq4uHGxt9Qq3jV1d+Hj/fuyyWLDLYkFjV/CW&#10;IL1Wi6Py872Crqd11+VC3/AwrA71x0RxQQFbFZFQb0wQkgy0utS9KK6trcXDDz8Mc1kZzCnUk0UQ&#10;BGS5lztafued7OaE4riRZWl4JyjsprBUPa7DUV1djdq6Op+Qm52djYKCApjN5rC7ocabIAjIysxE&#10;c3MzHnv0UXZzxLJz0zfk9vcKaG10RS3kSkLNoSEF3VC/uVq8E+jvif2aS0SdSD480zHshhOaYnWs&#10;xJLN4RCLyhZevVaLoqws37DrcsHudKJlYIB9iF+ZJlPUW3VpUiqSqrLzgNIKLmXmsbBYLLjwwgtR&#10;bjbjqKOOglabWhMzCoKA4uJiHDx4EI888gi7OSGU1sqlsJvaUu24DkddbS2qq6vZamQYjSgqLERl&#10;ZSV0qXh+KCrC9u3bsWPHDnZz2ApKNGkzwzKrs1VAf0/szjWhXGOHFHRjLR4LDBN1IvnwTLewG+74&#10;XEEQxG4vcS7xlG8yQXC35EoTVEn/tjsc6BwaYh/iV16U189bHYdxNYTEilYHFJWmxsoEv/jFL1Bu&#10;NmPMmDHIyAiyMHCSElwuVFZU4JWXX8b27dvZzXGl0Qg+IVdCYTe1yY/rdAu8FosFc2STT0k4jkNR&#10;URHGjBkDUxRvaMeTyz2mf+XKlVEb4hCNCZqSUTS7KkeDJpRUHA8UdpNHJB+e6RJ2w+2yLBlfVRX3&#10;Es2W0WD0Wi1MBoPfsNsTQtCN9u/dEKUPI0ISRerKXFqRvIG3pqYGH3/8MfLz85GXlwck2TVFKLRa&#10;LQoLCvC3v/6V3RQXHCeoWieXwm5qk47rdAu8Si25AJCTk4P8/Hzk5uSk9PlBw3Ew6vV45eWX2U3E&#10;LdlCLqLVojtDn41975X5LXJarW9hDQ0IKT0jczqJ5MMzHcIuhaXgynJyPGNzpYArjde1ORwYstvZ&#10;hyjS63RRbdU9TK8dSRPywFtUxsEkDilFZVkFu2vcVVdXIzc3F0VFRVB3pk9egiAgMzMT3377LbZG&#10;eJNTLY4DdHogNx/IK1L/eUthN/XJA690M0seepWO72Qe2lpTU8NWAe51aQsLClJmXK4/giDAZDLh&#10;nXfeYTelBJ4H7LaREm32YSiGXDbzsbmPzYzyMkOf7b1zGMIKutKBKP0iT7/t/tT1Q9qvokr5xyn9&#10;8f293mvHkcSJ5MMznLA7kEQTkx22WNgqwsgyGpFlMHiFXUE2XrcthLV1o72mLoVdkk60OrG7W34R&#10;h/KxHO745Q3Yu/lzHD+hAqYscdZmT8lWd86NRE1NDSwWC3JzcjwTOqWD4uJivPH662x1VBgyxEmJ&#10;jju2Ans3f471f34KJeUcsnI5mDLF/xeXK18rsSjspgetzvtmVmkFh72bP8cjy1ciMxuekpUD5OSx&#10;j04O/kKuKSMDJpMpbc4PgvtmfjTH6sYS7wT6ugW0HnGho9mF7vaR0nrEhY4WFwb7vJcvC4c0sbBE&#10;KdfJVVRpFBtDWU+/neW1Xzi9H9SdTWUqzVq88XBx0F9OybanS7D7ncCPk54Y3gnqwpxEIvnwDCXs&#10;CgKH/l6grUnswu6v2GzxeW9QUFKnIDNT/ABgw667VXfQpu72oT4GSw0lkt0mHgvxKNahyD+sSGo6&#10;8/SpyC/ivEpmHK4ra2trkeduzdWkeGuNRBAE5OXl4csvv2Q3RUV2LofsPODsM6YCAD7f/Sm7C7Ra&#10;UNgdxU6fJL432nuakVfIeUpugXgjJBkpdVsWBAG5ubkoLCiARqPu/ZzspL8pUcMb1LLbxOvotiYB&#10;g/0CXC7lY5x3ig1M3e0u9HWHfw0h5bVA4Vay+50ybHu6hK0Oat97ZXh/bTEqzUF+ACOkd94YsxZP&#10;LivAxFNC+yGs3e+UYUKmga32otWKTeDUsps8IvnwVBN2BYHzDN/gnYB10H+J13sinK7Ler2erUp7&#10;2RkZENxr6bJhd9jhQNeg+tXCoxl0GxLcIs/z4rEQj9LXJbjv2Ib/YUVIKNatW4fc3FwURHl5sETj&#10;OA7Dw8P454svspvihsIuSRVSzw6WTqeDwWBIu/ODVqNBe3s7amtr2U1JYaBXHCsrXScLAuByATwv&#10;wDXS6OpFvOYWA28oQwilRknbsBA04B5l1AVt7Aym0qzFC48UYEwIYVfdWRRAZZkWT95RGHHIlWx4&#10;LfgbX6sVlx1qbXShyeK/NDeITfBUlEtHS/S6J0Ty4Rko7MpDbjDijJRsbWyE2iI4GkMuABh0OhRk&#10;ZfkNu/3Dw+xD/Ipk5miBKaG+funAbhM/rGIxBocQSXV1NTJNJuTm5qbcciFBuZcbevLJJ9ktcUVh&#10;l6SC559/nq0CAOTl5iIvNxe6CD7Tk5EgCMg0mfDGG2+wmxKus01sIFQiBl7/YReyFl4pPzQ3+GYu&#10;eWltdGFoIHjIBYDNG4rYqrBUmrWoebQAlWUqfqjaoKvVAU/eWYQJJwff/Z47D+OeOw/jxkXBLzB3&#10;v1MWNNyoefIEIaUncos53undPSGUuzVKIvnwVAq7oYbceAq1RTcriq2RqaYoJweCIPgUlyDAZrdj&#10;QGXYVRt02VCr9M6IdNbsVCWOy/G+6CUkmmpqalBcXIziouhcvCQbo9GIgYGBhLfaUNglya6uro6t&#10;AgBkZWUhPz+frU4LRqMR3337LVudUJ1tAuwqLrOChV05NdfmwXKaIIh5L5jzpu3CPXcexl3LDrOb&#10;fFSWaVHzaL6qMbuqzp68E5hwElsr6mgVsOAne2HQvwuD/l2sevQ7rHr0OzxVI9ZlZ25mH+Jlz7tl&#10;cDoDP+nBnkSinhR4I/0wi+TDUx520ynkjnZGnU4MnO47T+y/1bbq+msVDxZqk5HSrJnxwjuBvq5U&#10;eaZIKrFYLDh06BC0Wi1MmZns5rTg4nnk5ubio48+YjfFHYVdkqz8TUKl0+mg1WrTZhIqFu9ywWaz&#10;Ydu2beymhLDbxFmP1RIbIthab8G2I0g+c7kEOJ0u7Hk3cMi9fvHXMOjfRd3HrVj16Hd46A/fwaB/&#10;F8eNr8P99x1AR6vyL1JZplU1jFHVmXPv5lK2yuPKn3+Kf79RD44Tpz1ni8MpYPKpn+Kl9coXr3BP&#10;ly4IAnhe+Y9RQ80LQkZE48Mskg9PrRbILeCgV7lgdrxDLsJsDYzm+NJUxoZcQRBgdzjY3QKKRrBN&#10;9Bjdq2+/nq2KK7tNoC7MJOrq6urAcRx0Ol3KLxkSiMFgUN3DJNYo7JJkpDQ2FwC0Wq14fkiTSah8&#10;CAL0en3SdMsOdfJeqRtzIJHkKnE8cOBvsGWLDvn527Hu+SaAg0+xNFhx/wMHcObZ29mHegTKpxKN&#10;EOQvOXfSGLR8e4xieemJAsz53tmovnU+rvvJWTh54hjFMq7ieLy4tgf/fG6A/fYAgH3vmT3/9hd2&#10;A901QIQvyGgVjQ+zSD48tTogv5CDIcNrNx9syKWu6snJoNPByJz0BSnwArA5Vdx6c3ddjtaHRyLH&#10;6B4/ZzJblRCOOM1QTkYXvV6PjIyMtA+6H3/yCVudMBR2R4vUed79BV2DXg+9Xp82s7ErMRqN+PDD&#10;D9nquBsaDG/S3mDX0oG2IUAu43lx2BoA7H+/nN0MAHhrYx+q72nFicdV4egxJYrlyou/h+rfzseS&#10;y2fjpb8X+GRQqVw1bQL77b0EPWP+9sdj0ddUolgmj5+A+eedikvOn4zpUyegorRAsbjsfXDZ+/D+&#10;u0Pst/eQnnA1dxn8CfaiEF/R+DAL9cOzV9adMljYVQ656n5WpMJZQ3c0j9GFO6SyY3ThDru2EFp0&#10;/XVfDkc4LfORen3zRrYqYWicLom22tpacUZVvR7xORsnhlarRUtzM1sdVaE+fxR2STLxF3T1ej0y&#10;jMa0vhGm1WiidlM+EkP9AjhOgEbjXVwuF1zuCUIBoHKc1quYx2jB+TmVhJunXK6R6z5/LBYrHrin&#10;FUMDXQA/jKL8bMXy/VPH4fyzjse8807B5OMm+GRQqSy+WDlMS7gnn9wo/OH1B8A7lPu3bbj7TNh6&#10;cpFbyKxSLQAOmxWc+zT9yZcN+NebvuvBsSacyOGRP4+04EpmLm5HY/3ILQmtVqM4s26gizaNRuwG&#10;TUJnyhLXaIvEYJ+AgSATXZUVmXHtZT+HwchBfn7gnfBZG5fz/GeEdPyc84PpOPqocd4bo+zmRYvw&#10;z7Vr2eqAThw/HvssFjjcoe7E8ePZXWLO0tSEIavV87UDwDBz4jl13DhP6+vBtjZ09PV5thXn5uKY&#10;0uDdQZTsbmpCv+xny2Xo9Th57Fi2WlFTWxt6+/vZ6rC8/sEHmHbOOWx1VN16663YtWuX5+shzoYu&#10;TT/mnj0bk084xWvfaPviuy+xabv/uRCicWyT5LT8upWYO20eVj1zDzbt8L650t82hN3vN2BoyP8N&#10;5nAtWbIEb27ciAkTJqTtZFSAOK6qq6sLH2zZwm4J2y0PL8EXe3Zi7rR5WH7dSqx940k8uyH02Z15&#10;HuhoDjC5iYxWBxSUaLxaYNR8XkvoHBJfkydOxePL1mDTjo1Y9cw97GZ88s/dbFVQkyefig8/jP54&#10;8xNOOMEn7AqCgLLSUowbNy6tzw8cx8FgNOKFMJchm7l4ClsVlpbDLr/Zx+kcCblyvFM8L/C8+2YY&#10;0yIsNjp618n5a811OkceVDlOp7he7gP3tOKtjSPXnP4suGQqvn/qOGg0HHQ6LbJzc3wygX3IisyC&#10;Ppy3XHmstFZvDN6iCwCc3oijp53tXc4+2xNyQ9HTpfwjtz1dAq2OkxXxRQilaLS+dVTYZ1pZNO7c&#10;ZuVyMGX5f08IAgdzcRkunD4b551xPmZOGSnnnnE+Lpw+26vMnT4bc8/2LtI2c3Hgwe3RkIiWwFSX&#10;G6BFe9jhUN192RDFFt0PEzhZhNJ7ONol1kGaEFZdXZ04EVWGn644aULDcWhra0N9DIdAhPupSy27&#10;JBmwIVei1WphMBjY6rQiAOju6mKr42poYGS5TZ4XJ3+SF0DwhNyCDB7HoRVN23bj1PxumIu10Grd&#10;N8GY3KDRiucYtj5QETPYSI5TCrkA8Pmnyo0h/rhcAux2J44+m8mh086GPsA1p0TdWTKK2lr8N8ma&#10;x4hN6eYxWpSUa1Bs9i1llf5LaYXv/lQ0AcOnXDQ+zLL8fHBKsytH9t2T22jvtgz3ON1Ar7HaCaky&#10;0/wCmpBUZrFYYDAYYEzz41RwTzhz+HDw5S4SgcIuSSR/IZfjOGg0GmSk+fmBk2bdTSCp67GaLsOD&#10;e49g3fNNsDRY8dTf61EFsdecVguf3FBaoUHZGN+cJRV2/2KzBiXlGq8c509zk7rrwGhRd4YkKS23&#10;IH4fZkrdGeRLCKn7LUTZ2dl+i1bpB0UZLS8UOqNOByispSsVtS260ZSI13HeBT/ETQtuwPhxx/q8&#10;d9WU7777jv2WhCQNQRCg1WqhTdcZVd04joNer/d7QZ8MKOySRPF3XGg0GnAcF5frtIQSBHR2dMS0&#10;x4daauY2qt3W5TWxcVdndIaHJTt1Z0eS8hL1YcaukxvKd2Uv/uUlHl1ixo6L7RjgdBQsyLKzMvvj&#10;CPJ9kt1FF1yImxaGH3S7EtwdipBgeJ5P+eM0GEEQ4HA4MFbl3AKJQmGXJEJVVRVbBQCeSZD4ND8/&#10;gONgdzgwLgmuFTWa4Mfv9BmFXks2FhblsLukJXVnxjhpOcJ7SluTCx0tvqW10X/x95jRXBL5YcaG&#10;XITYoptoR4V48rKn+0ldhWAzK6sdexvNC+hYT0RFyGgzY8YMOBwOz6R76UoQBNjt9igH3cg+V/2h&#10;sEuShSCIM/6qHaqUqgSXC2az7+S68SR1qtFouKBhd7C4HIuurcD4Y01YeuM42IrESYZ5Hj7Zoa3J&#10;hdYjvjlLKuz+HS0utDe7vHJcslB3VuSAr95536cM20K/GD1vjvI4xpmL28E7BU8RXOLJOJTi4n3r&#10;RntJ1IeZUshNd+l+0adGtFp00/0DkpBUZ7PbMexnhvV04RIEuHg+yi026j5/w0Fhl8RTVVWV31Zd&#10;3uXC8PAwW51WBAAnn3wyWx1XOv3ItbY4O7HGqwAcGuvFg9yQZcBuvgwlZx2PL/sK8MUeB3gn0Ncl&#10;rsMrLy5eDMBsfaAiZrCRHDdzcbv3L+t20bxctkqVLxVy6EBv8O7Xqs6I9iErbENDvsXmQP/AsKq+&#10;4ZLLrjCyVQDgtbSQv7sSgZYWIsr4BHyYBQq5fqqTUjgtgfJlfUYjf0sLAYBRZWsuot2iO3MmW0UI&#10;iYDUojtsU16WMF0IgoBxRx/NVic1CrsknpR6O3AcB6fTCVuanx9cLhf4QGvwxIFWC+gM4nJALGlp&#10;IQCesCvHO4GeLhfszNKeavjLY/L8Js91cr9fGdqqKYIgFjubQYeG4HTwcCn98TKaYLN0Pfd2K4rH&#10;dimWxq567Px6N+p2fondhw6CFwYUC6fVQ2PIxS3L8jG2SrlFV8Jx/oNuMAme/CxpxfvDLNBbSt1P&#10;TA5H+blTScKTE8Ks1NFsHQ+1CzohJDinw5H2F7J2ux2TJk1iq6MqFp+JFHZJvPhr0XXY7bDb7Wl9&#10;Ye6w2/H9M85gq+MuM5uDIHg/z4IgTgomTQwGd9iVl5YjPBx+TuHhvmwaDafqsYuXFiEzuxDQZqCz&#10;Z0Cx/PeLQ/jP1q/x1rav8U39AZ8MWjy2C4VHdaL6+QPst/cS9Ez4yicHMe70w4rlBz9sQ5/ma7yy&#10;eQs++eoLuIRO8ArF4TqCW5bl+e22PP68ZsD9xGq1yr+Sv7sHEjVP7GiWLB9mkX+H+AlnMqrBAC2a&#10;o0GwMbpqRbNFlxASXdOnT4eT5+F0OoMuaZHKbDYbnMEuPiIUq2ePwi6JB39B1+l0wulwwJXgFs9Y&#10;sjscSXGtYjRy0PqMCgt+7AZbHSnQNgTIZVqtxvNYKd+xFi8txJIbzbA0tqOhSbn8++2dWPXE29jx&#10;7f9wzW8GfDKoVLZ+18h+ey+qzoITZrexVQCAMrMRV149BuOPLYaNd+FgwxAO1A/iQP0A9h8awP6D&#10;A7A6eLz13mTMmhX4zaDRcH5DrhrBXhBCH2ahopbA0ERrfG40Pzio2zIh0VdVVQWXywWHw5HWQddu&#10;s+HMH/yArU4ZFHZJrE2fPp2tAgDxRhjPp3XQHR4extlnn81Wx51WB+QXqTtO5YL1no0kV2m1mqDf&#10;/6dXONDYNAXnziqEXgfodYBOVo451oT/t/QYvPD86exDPfzlUzlVZ0CtDmhsVY7ulZUZ+PNT4/FB&#10;7VnYc+BcLFo4AYsWTsR5M8div+V8bNs+jX2Il4kXtEKnC/yE+LtrIBfJCzKaJPrDTMOF/9h4C6dF&#10;dzSP0e2zWr2mrmeL2hmXo/kc0s0KQmJjxowZsNvtGBgcZDelBUEQ0NvXh/KKCnZTSqGwS2LJX4su&#10;z/Ow2+0YTNfzA4D+/n6/f3+8GYxQfZxCZRfjYNsRJJ9Jk2NNvKCV3eTlP29PRd/ABbjuygm48zcn&#10;4M7fnID+gQvwzTfT8ejj41FcpvyL+MulLFVnP94JLLi1B40twb/p7+47Cr+77yg8+dwEdpOP4+e0&#10;Bn0iAz2JkmDfg3hL1IeZRhP6YxIt1LA7mpcYCjQRFQCU5MR/zbZQXz9CSHBVVVW4+uqr0dXVha6u&#10;Ls8YsHRis9kwadIkzJgxg92UcijsklipqqpSbNV1uVwYGhpCd3c3uykt2Gw2zDr3XLY6oTKy1B+n&#10;0rJEwag5tQfLaRwn5r1g/vjUOKy4/yisuP8odpOPxhYeP7qmj61WpPJPFZPzgtu6VYVdNWbP72Sr&#10;fPC8OMi6okoTsJSP1aBsDJXico3qN3k0Psx6u9R/mKViyAW1CIakvc//SackV/108tEc50yvHyGx&#10;MX36dNjsdvT19cFmt7ObUxrHcejs6sK8+fPZTSmLwi6JlRUrVrBV4DgOvX196O/vT8/zQ0cHbrnl&#10;FnZTQmm1oYVdJVqd2DIs5Yrysb6ZS17KKjXIyeeChl0AmH9ZdG56NLbwuHRhN7p5dXPCqDvruR1p&#10;4fHzKITd4+e04nCQNXh5HjBmcGH1Ox+ttFrxwyi3UN1zFsmHmSBwGBoAejq9P8x4hZc1VUMuwmgR&#10;dDgcUZ0xOFW09wdey6yysJCt8iuaY3Rp5mxCYkNqyent7UVPd3dateo6nE50d3fjyiuvZDelNAq7&#10;JBZmzJih2KrL8zyGh4fR1dWlrmkwRfA8j+kzZiRNt2U5KQeUlHMwZLBbAzMYORSbNchSeYzDHYxz&#10;8jgYM4KH3b1DdlUtu4FIIbdHCPLDZNSd8WQaW3icd20Hjjs/9F925uL2oH8k716kGBCfPBI6U2Zs&#10;w658nVzrINDZJsBuE79XD9PKm8ohF9QiqFpjVxdb5VGSmxvSRFTRHKMb6o0KQlKJubgcALD9450Y&#10;6BVvPEqlv5fdO/pWrFiB/oEBdHV3wxnFG1SJ1tPTg7lz57LVUSH1hvros50AAJf667WooLCb/Bpb&#10;mwAAJfnlGOgFervE90xfd/I+nwsXLmSrwHEc+vr70dvbCz5YCkohXd3duOTSS9nqpKLVAUWlHIrK&#10;OGRm+z9epRbc4nINCkr87xeM1Cgpz3D+HD+nFTMXt7PVQR13fivOWdARUshFOEEXsla7485vxXHn&#10;t2LxhYEHm0v7NVmUZ1+Tnhj5k1Ncpgn5bgQZEauwKw+5Evsw0NkqoK1JgH14pJ4NueKiz77fM5nR&#10;rL3Btff3B1xWqDiEsbntAQJzOOhGBUk3vBMY6AWaGwT85v57MGH2adh3oAn9vQKsg+LNR+sgYB+O&#10;/QXxjBkzcPbZZ2NgYACDQ0Ps5pTkEgR0dHTg17/5DbspKqyDwNAA0N8DTJh9Gh5+4gm0N4sBxu5n&#10;Tctoo7CbfOTH9ZdfNmLC7NNw5a9/gf5eAUMD4ntmsF/8fzJSatGFe2bioaEhDA4k6S8eIkEQMDg4&#10;iGnTAk+0mywMRjGEVo7TwjxGi2KzBsVmDQpK3EMe3S24Wi37yNCwMz8r5Tq5JovLkw0DWXzhoKr9&#10;AtFEYxW3WseA5xdRKnLyP97fk2DMCL3JnfiKdthVCrn+RCPk8jzvt5Dk0RFgbK5Rr0euSXn9bCW9&#10;QbpAhyKRIbextQmNrU0+71u1hRA5+UVwW5OA/l7x/Cq1/CTS1Vdfja7ubnR0dKTFUkPDw8OYO3cu&#10;xsX4/CG9doIAOB1iiOlqc6GjxYXBvtg/jxR2k4PScR1Ish5iVVVVWLBgAVsNuGcn7uzqgitZf/kQ&#10;WIeHcfuyZWx1StDqxHxlzOBgMLJbI5eZzSEn3/ecwGY+9hKHzYzyUuuI/AaJJtned8YMsamdREe0&#10;wm60Qq7KbwEAaG9v91usUezeGkikYWmfxRL3Es2uv2r0Bfh5oYzNjWbIRYJb4x9Y/SDOu/oibK57&#10;3+e9q6akyt1iEnsDvVB9EZwI06dPxw9+8AN0d3ejtzcO/aVjyMnzOHz4cMK6JQoCB4edw0CfEJfA&#10;S2E3caSAm6zHdTj8TUo1ZLWmzfmB53n89Kc/ZTcRt8ws5bCbSOrOcG6xnmyCQm5sRCvsqhEo5Kai&#10;sePG4cprr2WrVZMmp4pnEQQhbi0rgcbmGvX6kJYU6oly0P3ZNdewVYSkDJ5P7oArqaqqwlNPPYWW&#10;1lYcaWyEdVg2fiWFCIKA5uZmXH3NNX67YcaLy8WJrfjuwMu2gEQThd3462xL/uM6HFVVVVizZg1b&#10;DUEQ0NHZicbGxrjfiI8WAUBTUxPuuvtudlPYYnlcJ4pWl3xhV93ZTSZWYTcnn0JuLEUadrPzgk8O&#10;lm4hV3L7PfewVSkhnLBr1OvZKr/6rFYcCRB0jyktZav8GrJao/oBeNS4cZh2zjlsNSGpQwBUzuGW&#10;cFLYbWpuxuHDh1NvYiqOQ0dHB8YdfTRuv/12dmvccdzIuVurjXz8XDAUduOHdwJGo7rnKhUtWLBA&#10;sWXX4XCgq6sLR44cSdnzw09+8hOcffbZ7Nawxfq4ThRpJuZYht1Qsij397+/ITy+4UHwjtBmQQjn&#10;IlqJVgcUFKXexFMFGTyKbR14/vkmZGQZMOvK49E9nPzvWuuQgD6V699qNBwKSzloZRdbA71QvBMZ&#10;ScjlOO8PdjVW3XofLrsgfmscXjJrFnZs3cpWB6XX62FI8NUqDwDuACvNfizvUmxzOlXPiiz3hcXi&#10;dxKqEyorQxqb29TWFtWuy39+9tm4tujeeuut2LVrl+frIc6GLk30/p5ImLI45BaoOxZJcuGd4oyr&#10;tjAaSW29Q2j/+jCG4jhJ1AMPPIA//elPGDd2LMaMGQONRl14SrTBoSFYrVZs3baN3RR1C2/7Bf63&#10;S5xxWQnHCZ6VWAxGLqKZUEPF80BHs/KkoSytDigo0XhdrA/2CRhQ2d16NJ+XeKc4KZnStZQaR3bs&#10;YauCmjz5VHz44UdsdUxYLBYsXboUtbW1XvWCIKCkuBhmsxljKitT5vwwZLUiNy8P//rXv9hNEZm5&#10;eApblXZ4J9DR6gIfxXsboYRcrd4YeouuJJQf5I8xg0NZZeqFXACocHXg5ZeakJkBaHg7Gj+1sLsk&#10;JbUtu4LAwekUu9jI36BKLbvxDrmCwIU01jca1IQmQaHk5+SgqrIyoeWYykocU1qKY0pLUVlY6DNu&#10;NpyQ+21jI4YdDp+/V3AvJxRKyEWajc8lJFq0OiCvkIMxRT4jFy5ciMmTJ6OppQXdPT3s5qTkcDpx&#10;+PBh3Hf//eymmAj02ZXIkAtq2Y0brQ4wZfleS6WLqqoqPPnkkz7rzHIch47OTnR0dKC7u9trW7Jy&#10;8jxsNlvUQ+5oodWJq+gYM6LzXg8ne6o7o8WIKYutSR0tzcPIMMJTOIed3SVpBQu78omn+CBhNyEh&#10;N7SHREWgbrBSwFPSHeUAlwyOdHX5nYAq12QKqcsypJArvnF8Sxh+ds01EU8iFqlLZ8/D++vewk0L&#10;bmA3xV1GprrjkSSnYGFXoxGg0QjYu7nMqzz/iPqJ4KJF6sKcnZ2NI0eOYHAw8NKDieYSBBw5cgQL&#10;Fi7EjBkz2M0xUfNIAfZuLmOrEx5yJRR240MedqVjWKns3VzqU1JBVVUVNm3axFYDANo7OtDY1ISB&#10;JD8/CIKAhoYGrLzvPnYTCYFWh6g0aIYTchFJ0I1G1+V4rRkXbTwPTJlahrwcradMmlzA7pbU/IVd&#10;pSDpN+zmy/dK35AL96RUy+69l632G3AlDocj6mvDJlKwcbnHlvlewAUT8PkJI/CqaX2Ph8qyCpxx&#10;6lS2Oq60OnEdPZLa2LArD7a73zFj9ztm9iEJU1VVhXfeeQcGoxEHDx1CV3d3VK4XoonjONgdDhw4&#10;cADHHnss7rzzTnaXmGNvTCRDyJVQ2I0PrQ4wZcPruSobo8Hud8o8JZX5m5zK6XSio7MTh5L4/OBw&#10;OLD/wAH85a9/jeq43NEqGl2Xw32fqDuTMcL9YayhgdSceU6rBb7qz8KsC47CvEvNuOxnY3EQqXdC&#10;YsNuoCCpGHZlH2bpHHIl8gAlqAi5ku7+fgz6aQFNJTanE982NrLVHidWVobcDdrS2AiHn3G+XlQG&#10;3mnnnBOw9T3eEr3OaW5BWKd4Ekd2m7qLAK0OyCviPOE2mVVVVeGtt97C1ddcg/379+PwkSNwudSN&#10;/YyHnt5e7Nu3Dz+78kq89O9/s5sTQrphoTbk2m2xnbWVwm5keIX1QpVotUBGFucJuNueLmF3SWkL&#10;FizAd99959WNmeM4WK1WNDU3o76+HoePHEmq9eN7e3vRPzCAP//lLzjrrLPYzTHF86nbCOhPf6+A&#10;oYHoHN/h5E91ZzGZcH5IIP09AloboztQOR5aOnh85yjAxz2l+LCFadpMIVLYVRMkPWGX+TDLcq+z&#10;q0aqhly4W3XPOucc1QFX4nA40NjWxlanFJvTiQOtrWw14J6p+cQQJ58CgI6urtBnWg4SeJOlNTcZ&#10;5BbGZlF4El39vYLPTUR/tq9NjW6LcIfdFStWYOkNN6CpqQkHDhwQlx4Ks/tZtLS0tsLucOCJJ57A&#10;8uXL2c0Jt+3p4K+x3SYGS7UTS4aLwm74+roEn+fDn+1rS9Iu4MpJ3ZjlszFzHAee59HS2ormlhYc&#10;PHQoKZYma2ltRXFJCT7YsiVuwxkk0mRwfd3Jc1MwErwT6GwV0N8T3eM61ByqCeUBoewbCt49K1cq&#10;tu6mA1MmhzyFbsxKBJfvyTs7l1M1qUIqh1zJHWEuNZTKYbfPasXn9fWK43JzTSacVlUVcsgdsloD&#10;d1kORgq8zJuDgu7IbKgmGpub9KyDgH1YuccMS00ASkYrVqzA9h07IAA4dOgQehIwSZXUVflQfT0q&#10;Kiqwbds2zEyinh+sQK+13QZ0tYnnPbtNiHnrD4Xd0FmHBNht4vHMPh9ykyfq0zrgykk3vpSWHuro&#10;6EBzSwsOHDiAnp6ekBsTIiV1VT506BAuvewyvPjPf7K7xJwUcuE+jqxD8X4Woss+DLQ2umAbjs3f&#10;EUoeVXf2igPembpdmdOBKQvILwr8YSRNPKV08laajVlObcjV6kaKRsNBo/Wuk0qiRLI+a09fX2Th&#10;LgGOdHX57a48prAQJ1ZWstVBOZxOWPx8z7C4A28yhlytn/dvrEp2Lodis4ZaclOE/PMuUNgNFHxi&#10;paGhATt37sQf//AHvP3WW6irq2N3UW3cuHHY+OabOGrsWBw6dAiHjxzBkNUa0sVKuHiXC51dXTh0&#10;8CCu+NnPwuqq3GCxoK6uDq++8grefust7Nzpf3mgaFF6ze02sYVE/rTFo/WHwm5orAMj/1Z6PiSP&#10;L0uN3oANDQ3YXleHF154Aa+++iq++fprfPP11+xuqqxYsUKxK3N/fz8am5pQb7HgyJEjGBoaiuv5&#10;YchqxeN//jNuu+02dhcvDQ0NeOGFFzzPhfR8REIeciWDKpfpSkb2YbHxMllwf/vb68KfNq5StY5u&#10;PN50Wh2Qma2uhZBEn3UQ6On0fZ2VZlfWaDkUqVhnV03IDXVNveXXrcTcafPY6rj459q1uGnRIrZa&#10;Fb1ej8rSUmSF2AIab1JXZaVWXKNej2NLS0NuxZVYGhtD77KswmeHDiVstmV2Hd0LLrgAy5Ytw6Yd&#10;G7HqmfB6AZD05u9cq9XB67yqFHjUqK3txdy5u0JeR9diseCl9euxdcsWmJhjvLS0FOfMmoXv/+AH&#10;PkuHqGWxWLB69WpseustZOfkoLi4GDnZ2dDpdFG7xhAEAcM2G7q6utDd3Y1TTz0V/+/GGzEzxGXH&#10;HqyuxquvviqetysqvLaVlpbixEmT8NMrrkBpSDPNLwPwJVvp18zFYk8gKeRK5J+rBSXxubmldEHu&#10;j3aUrrMrHdfsdQ/7fETSkpuZGfpNp3DW0X3wwQfxwgsvoK2tDZUVFRh/7LHsLph00kk4Z9YszJo1&#10;i90UVE1NDWpra1FTU+NVn5WZiby8PORkZ6MohueH7u5uGI1GXHzxxbg1SMB9sLoaD65aBZPJhMqK&#10;ClRWVPg9P/70iiu86v2ZuXhKwGMqt5BLuZ5Z8Qy5amZh1uqN0Q26+97znpBp5uJ2NFnEP1h+svNH&#10;uuOl1QEFRam5vm4y4HlgeND7tdJoxdkc5aHUH/YCTCnkSmNy2YsyMGGXPdn7UzZG3d1iSSKDbkN9&#10;PU47+mi2WjW9Xo+jKyuhD3HipniRJp2yKUwSNaawEGOYdXhD0dHVFZNW7Z9dey3+/OyzbHXcUNAl&#10;oWprUm69hXReLeNCHpP7/D8mo9isgW2wB4Xln4ccdB977DG8uWEDCoMc46Wlpbj3vvtCDHje6uvr&#10;8eKLL+KN11/HwMAACgoKUJCfD4PBoOoCxgvHAYIAl8uF3t5edHV3Izc3Fz+8+GIsW7aM3VuVuXPn&#10;wj48rOq5COXidvObv8Tsiw+x1QGduaDNK+RKpM/meM7UHOjCnMWGO4yCsNvZJsDuHmrKXv9Iz8f2&#10;taGF3IU/3YMSsxY5mUas/L+j4hJ0586di7q6OlRWVuKUk05iN/uYdNJJYS/DY7FYUFNTg+rqak+d&#10;IAjQ6XQoLChATk4O8vPzkZ+fD2Ok54e+PnR2diIvLw9zL7ww6Dh9i8WCpUuXoq6uDiaTCd//3vd8&#10;Ai5L7fnx7GumoKPF/7Gk1QHF5tCujROJd4rdlSWh5L6KKo3PzZ/jzleeF0ai5n0QlaDLhttAjp8T&#10;+JeW8Dyg0wGllanzAieaFG6VPkDk41y1OrGLcbA1jKWwGyjkSvyF3YE+QVXIBcRuUWoOCkkigy4A&#10;zJ81Czu2bmWrVcsymTAujG6/sWRzOtHe1+ezfJBRr0dJTk5EARfucblR7bIs8/qWLWF3KY8GCrok&#10;FOzNRCVKa60q2bnze/jkE99lrA4c+BZ/+9v9qoPuY489hg+3b2er/SotLcWNN92ESSougoOpq6vD&#10;yy+/jLffegtZWVkwGAwwGo3IMBqh1+uh1+uh0Wg8FzY8z4PneQwPD8PhdMJms8Fut8NmsyEvLw8X&#10;XnQRfv/737M/RrU5c+bAYbMFDblyP73iClVh9403duD1117Ct9+9gWnf1+KxPx3H7uJjwmzlayfp&#10;8zneF8QUdv1rbvDfSAD38/HNf4If26+8chLa2magq6sN//vfB9j09r8823T6wEFLSShBd86cOair&#10;q8Nx48fjuPHj2c1+lZaW4m9PPMFWq2ZxDxF4/vnn0dDQAIvFAkEQoNFokJ2Vhby8PGRlZcFoMMDw&#10;/9u77/g26oN/4J87ybLlvWdiOYMkxFlAgELIYATCfmj7EFpCgMIv0BbKUzZNSwJ9EsqGFlpWyjIj&#10;lJYyHlagkITSNqQ0BMJIAtgGO7a84r0k3e+P08nSVyfpZEm2pHzer9e94nzv5Di3fJ/7rtRUpKam&#10;wuK+P0iyDNnr/uBwOjEo3B+GBgdx4UUX4bvf/S6qDLb+Ovjgg1FXV4eC/HwcecQR4uqAjN0fTwqZ&#10;i8aqtUY0tDUrGBxQDD/LhzN9ll7ojXnQDSfgemtoduL0C9rQ5/K/AYhSrVLIfqMU/JeGy6W//0xm&#10;tU9usAuov0/xGdVRL+Rq9MJusJ9LlBbGgFiIg6Abaa0uABTn56MojAepWAkWcCfk56MoK8unfDSG&#10;HQ7sra0Vi6NiwZIl+Os774jFY4pBl8Kxv01Bf69YOkKWlZBTCO3dm4UXXzwT/X1d+OabzwEAFosF&#10;AJCbV4D+fhgOulu2bMHaG28MK9ghjJoLo2pra7F161aYTCb885//xL59+7CvsRFNTU0wmUwwm81w&#10;uVxwOBwoKytDaVkZysvLUeb+c+HChYYfYANZt24d3t60Kex9AQA33XxziAdbNeg2Nraivd2O3/32&#10;l8jK6saevaFHd9ULu941hmPdzJFh15/4Aksv6Bp5uP/DH34iFqG93Y6b1q4CYhx0161bh3Xr1oUd&#10;7DRLjj0Wl11+uVg8anV1dairq0N9fT22bNkCSZLw7bfforGhAY379nlCryxJSElJgcvlgiRJKCws&#10;RHl5OeYffjgcDgeOPvrosEdR1gI/ABy7eHHImlxR6OB/EqafaA9aIZTpntkk3u1vUzDQpzbZDyZd&#10;lvDha6P/feEdeGMWdOearXj+9WxxVVgamp248IYO1Dfo9M73YjKr80AGC2MHMqfTPchBgOZvgUKu&#10;t6wcCZk5YukILewGC7maSMKuokhISw89IJZmvIMuIuyrqxnPsPtteztaurs9TZRTU1KQajYj22qN&#10;uPbWWyxrcidWVeHFd94Zt765GgZdCkewZsswUJu7e3cq1q9XX0A5HQ6kWFLQ3tYBi8UCiyUFZnMa&#10;+geAl1/+k6Gge9FFF6Gzo0MsNiTaD7aB1NbWora2FlVVVRGH2WAmTpgwqgd8GHqwBZ588mn09KhN&#10;qrTwYrNZQ4bdUEF3LJsvaxh2fXk3W9YLuTAQdC+5xIb09Gx8+20DMtKzIcvqDktJMaN/oB9bNr+K&#10;oWEXBgYGMRDGdDxGg256ejoA4DtHHDGqlz0w+MInWrRaX+3rcPvhB7J1yxactGwZAGDO7NmYMMoW&#10;eMFbepwEhGjtOtatNUZDHQneFTLkVlaY8OYfC8XisJ12Uie+cA4YDrph7b1ohFwAqCgx4dFb8lBZ&#10;Ebx+2+lQRxS0N7jQ1qwEXTpaDryldV9kIRfuUT97OsXSEdZ09ZdLqJAL9/Fqb/GfZzfUaIta02rx&#10;bWi8+8EFF+DatWvF4rDY29uxu64Ow44ABzIGuvr7PbW3U4qLcUhVFb4zdSoOsdkws6IiqiG3tb09&#10;ZiEXAH736KPjHnKJwhXovm3Uk08WIC0tFWlpqcjIzIDi7n+2ZMkxWLFiOS677CdYvfoqQzUYW7Zs&#10;QVNjo1hs2Ke7dolFMVFVVYUlS5bENOTW1NSgYpQPtABgt9tDjsCanzfSQiY/vxhHHHkc6ur6UZgb&#10;vCuM3ssP795kTufY/+7kaMy+Ql3XoULu3XcXQ5ZdGBjYD3vzN/jss39j165t2LVrG3bseB97dn+E&#10;CRMq8b3vnoF1//srPLfxcbz6fy/i3Xff1Z22J1zaoFAF+fmjDrkA8NzGjWJRzNhsNs/Lr2iFXLj3&#10;hQRAcu+P0Xo3wtZmoc6p0XA61JdMYqbQW8SspbeMZcgFgFfeyMF0k/FBnIzdodyiEXI1FSUm/HF9&#10;HipKZbiCNGN2OtSb+eCA2vY72KLOKXfgLIEYCaXeujuDN6OzZhhrQi5JgMuphPXLTJwnN+HC7vnn&#10;R9w3dHh4GF83NMRkkCY9Wo3thPx8ZFutSI3BoFjaFEKx/D9du3ZtxPueaKxFOu/pa68ciu5u/+4E&#10;KRYzysvLMG3aVMyZMwdz5swRN9HV0tISdpM8b0bCXaLYsmVLRA+1ALArRPDPyPQdIOPkk88BAHT1&#10;DmLN9fU+68IRiwdiIxh2R0RyDO67R22p4aGzS1wuFxQoyMnNQUVFOQ46aDIOm38ojjjiiFGPgu5t&#10;y5YtABBRyIX7npLotCbL+fn5435/jPR3hsbpAFqbXGj61omeLv9MIS5ixtJbhoeCN1d2uRRUlMpR&#10;C7maV94I0hRVIMPg1My7N+m3qW51jwT4619/iYOmboUl5U1YUt7EQVO3YukJ23HFT/eIH/GYUGrC&#10;47fmw+VS30YqxlrA6NIZJ+uAJAZHo7o7fWtiRaHm2fVuQmX0l1mgn7W/190EaFD9Xk6n/xIvKquq&#10;cF8URvsdHh6GPUYjEo+1YYcDe2pr0dvfb/DuEr4FS5bgmjXx3yTY6VSvq2BLKOL2gRZKDKEehgM1&#10;edS07T9YLAIASJA8AzYZadKlifQhDADsSfBgC3fTx0geamEg6LpcLqjPXeqSn1+ERYvVYPH+9sBN&#10;GI2I1gNxuBh21ecWTahrWE9Ta5nP34PtDVmWIcvqdR7OtR5KXV0dAER8Ddjt6pRYiSxa+yJedO9X&#10;0PStE4MDxs9NvedzUaDTT1EUOBwuuFwK3n48+Cjjh875F5aesN2TH7UM+V+nfQx45UxRoFwqko38&#10;R4J9s1ff2AeL5U38+tdfor6+3x14gPr6fmzZ2o4HH/kap58W+JfghFKTZ0e5FN+J0L2FGsUr0OcO&#10;NKPdD4pLCTlBdaCw6x1yNaF+mQUKuZqhAXUEN3uj2kTbe2lpVNAnTJ80niqrqvBShM1TNOPRlDma&#10;9nd3Y48w6JT2SBctE6uqxn3wKaOGBtU+bMGWUMTtAy5NLnR1qC+IKH6FCrqhBqHq6sqCyyW+2ZAg&#10;uUOuLEuQjGUOAEBRlAaSSgbpUXioLSoK/lCnuJ9zvJfGBnWO3trayOYXH4/myxqG3ci0tYktqwLv&#10;C9kdcCVJgkk2ts/DEY3rIBnCbrSEehG4LCd47eRwkBacRnS0utC1P/SzhijYMzqC5DJFUQzfi047&#10;tQWffN6JzVva1VPevdTV9+PVN/fhoIO24g8PfSV+zCNYPtWM+gqxNznx/HMtuP6arzGxNA8H2Yox&#10;1b3MnjYBh8+ZhMNnT8KJCw8B+oZx8Q8Dn/R73ir1PA07nYHDbiij/VyyEP//ZZUSyip9b5aSpL5t&#10;FBcAQZtDa8SwqxdyNYF+mWVkBQ+53sQ3o6EC8nhZsGRJxP11NVpT5t7+yB56xlpdQwMamwPXSETr&#10;sI3nfLnxzOlQHwA7WlwhX1pRYnr43sD9U2Ut5EoSpCAPyaJojZicDIqKi9Ef4/uu3jSN+fnqMair&#10;i+2/HWsMu7HncrrUl1petbrRojV/botCy7JEv68sXLgQAKJyP6iurhaLfNzznPH+puHqaHWhr2fs&#10;rhPFneM0e9/2bangbdmib+DsdeKYww7CosOn4/DZkzBr2gTMmjYBUyuLUVGSB8dAGu7/bRPu/20T&#10;7E3iC15jQt6Rtj12MHb+zYadf7Nh09MT8NRdZXjqrjJsenoCBr+dg9uv+z5u/p8zsPzUwzGlsgRT&#10;KktQXpKH/JxM5OdkAooDkiTB3uzExecGDrvunAuM81vJxKbe8ApKfANuWaWE4nIJWTlqKNX2rvj7&#10;1ulQ574NRQu7wUKuRu+XWWaOhKyc0DfnRAm5mmj019UMDw+jwW5HS3t73Nfuav1xjQTzSA/feM+X&#10;myh6ug7Mh8ADmqeWJ+SvdR/aA10kQj3IJYoVK1ZE/GAbcrTZCC7LE9Kj288tFhh2Y0xyv9QaxbUe&#10;yooVKwAA7REG3SXHHisWJZyFixZBcc8aEanxCv2RhNzRPms7ncZqjr93Wi26egbQ2dWNgUEH+vqH&#10;IEkS0tMsyEpPQ1F+Nn5w2uH435+fgTtv+D5yHYd4Muimpyd4lp1/s+EfDx4ifnsfIa8S+9d5SHOV&#10;Is1VCltxBQ6fU+m3HDHXhqm24M114K4F3vh4j1jspkVdddHbyYGqyTV6nzmQKIoacsXpmIpyZZjM&#10;gDVTgsPhgtOhwOFQmxY4nQpcXufloMHR6q0ZQE6BWKrP6QA67L4jRGfmqFMbBZJoIRde/XUrozQq&#10;qNZv9+uGBjTY7YaC5FgZdjjQ0t6OPXV1nv64RmlXebgWLFnCkBuG/t7Q3REoseTm6l9nEtQ5BSVJ&#10;bb4cjuLiYkyeMkUsNmzJsceO24NctNlsNs90a6N1bIiHfJfOYCTNzaGnfQGAt/paxaK4xLAbOVnW&#10;//9LXt0Uot1H12azwWazoa+/P6IXPiFf9iQALfT39/dHFPzHK/Tvbxt9yIWBPKWXx/Raq+g5/9y9&#10;2Nfof591uRS4XAqGHU4MO5yYUJqDmVNLcNisiT6Z01Zc4VnSXKXoaw8+UHLIO5FLUdDfPyQWe4R7&#10;kW16U39Ov4oq3/4JRncY+dJC7vzSPvzrqf/gg6f/g789/jFKC00wmYDSCdp+1l4oKFC8fvGG6j/m&#10;zZouITvf2PF3OCS02X3njgwUdhMx5Goq3fO6RtPw8DD2d3WhtqEBu+vqxnXAKk/Ara1Va5sjeCgM&#10;55AmUr9cbxUlat+78dLfF85epjERohWM3nypmv8+X3+dS1HUh15PU0b/+2owV19zjVhkWKhgl0hs&#10;NhuuvPLKUT/YBp4v04vwy6y93Z7wTZb1HGhh1+T1CGt0ekdvBQXGHr5cisunj27A0YBGwWazYfXq&#10;1ejv78eevXvF1YYUFxcnxT1B2xcA8NHH6qBIo2FkX1z1gyDTngCQxe7bIXR1KOgfh3FsxOd0Mddp&#10;ejr1y/W4XAr6B4YwNKR/fRj5Xxq6C0kpqZh2wlK/JdyQC3etrp7NG4pQWGryLPnFMvKK/JfCEv2l&#10;oERCQYnkt/2BtBSUjByPR+//AhlWIN0KmFxDmKCob4LVm7EYJEe+DifowmDY1YKq06GOphws7CZy&#10;yNVUVlVFrb+uyDE87KlJbbTbo9KsJhSx9jaaQdvooU3EfrkNzY2478kHxOIx5XSM30ispM+SGvx+&#10;GUpuzkdiEaD10fXU8Bi9slTFxcW47PLLxeKQzl6+PClqb7x973vfw2lnnCEWh1Q9a5ahoCsemaef&#10;+p3n65UrRz+HL6JwbkXbgRR29Wq4wlFQoP9sLFJrdEdqdaNtxYoVWL16Nb5taMC3DQ3i6pB+etll&#10;YlHCWrFiBRYtWoT+/n7sHEXYvenmmw3dH/+vPVBLV5XJZPw4hxNyLakSCsv8s4SWJwpKJL+spS3i&#10;9nlFMvKLZZ8ct3mDfktfvdrcYFwuBYNDDr8MOu2EpUhJCz1wmrE70BhJTZN8FkuqWkPps6TpL+r2&#10;AT5zAC2efWlRl7RUwJom4Zuvurx3tY9I75XBwq4YVIOF3WQIuZrr1qzBDy64QCyOGu9a3j11ddjf&#10;3R3V0DvscKCvvz9qtbfBhDrEidgv96+bXsbxK0/Btp3bxVVjLtIRGym6In0gPvKQ98QiWNNSAUlt&#10;YRWoyWMoS4491lBQ05y9fHlY2yeSK6+8Ekcfc4zh5pvVs2bhpptvFot1ebdW27v3E+zdOzK90yMb&#10;Qj8UexN/d0d6bsXCgRR2I/Hzn4tj2AT+P8uS7Bl8LvRv0PCtXr0aq1evxp69ew3X7BYXFxsOdonC&#10;ZrPhwQcf9AR/o/sCAH56+eVR2xferQWC6Ww3HnJTUoG8Igkmk3+OUBd3DtPJW5Y0cVt1ETNcvDB2&#10;96GEUlpowtITCpGdZUJmhgkZGSY05+hPJq6Owhz5aaAXdgMF1dkHzUFlwWzMnDQbMyfNwcxJc3DE&#10;vDk4Yu5czJsxB/NmzMFc9zLvYP2lrLBE/LZx59o1a6JasxvotjE8PIzG5mbUNjTg07171ZpXd41v&#10;o93uCcHeQVgLsvu7u9HS3o5Gux117s9/uncv9tTWorahIaq1t8HonCaAuyY30UKut9LCEs85HWjR&#10;roFAi7i9uJSGuBY4x258MZn9A0o4psw04agjtmHGjOMxefLRmDhxHnLzJnmaMsoRDFBz9vLl+P0D&#10;DwTtV6Y90CZryNVceeWVePTxx4P+P4uLi3H28uWGQy68WlB9ufcT3H/fr9RzQQJu/01kA3rFW22u&#10;twMh7JrMagDQjKb58qGHdmHChLkoKZmGqqqZKC21obTU/9lN66IgSVLgX54RWr16NT788EOcvXw5&#10;dn78ccDm/No18PsHHohasIsnWhPm119/HUd+5zt4Z/PmgPsCXvdHI02WjTLyAmt/m4IBn65Kgc+/&#10;1DQJ+UXGrsdkIN1//wvK7175DZzD+u3bXrrxKAz1FmHOshPEVdjz9luerz/YWY9nX/m3z/pAXgow&#10;3PScM0f6H6nDpvusBgCfgZN8KGrfp9G+zU4GigLkuMOmc2AI535HQn1dP97vGOmova/e6b5Ben3Q&#10;TVEkpKXrz5VrVH+fgq52JWDInXfwHPz2F7eKxWHLyclJmIm8b73pJtwWhcA7+qOSOLT/48SqqoQK&#10;uVdddRU++mikSWmfNIh2uRv33HAb5s2Y47NttL3+3ib85uE7xWIPa4aE7LwD4exJHO12JeTAf7s3&#10;BX6B0dw0iJ07urB56/dQXjETANC5vwEzDq7ExAnlSM/IgyybcdZZJ+Gzzz4TP26I3W7Hrl27ILm/&#10;LiouRnV1ddIMPBUOu92OFrsd9pYWtLjnB62urh7Vg/3LL/8NGzY8jDdefxZw/95++JFZOO+84M2W&#10;9fpue7eCSoTr3OlU5wU3wmQG8opkn4f83i7F0MwQGKf90dMJdHeO/HxiKzUA+PyNwNc1AHzwweH4&#10;4IP5PmV/+cuD+GDb35CRkQVJknDsccfDZpuI0pJiZGblIiXFii1btqCmpsbnc97mzZuL9983NuiZ&#10;nrq6OrS0tKCnu9szR+5or4FEV1dXhxa7Hd09apPjFvf9MfxwexKmn9is+zyuMXIe729T0N/re755&#10;P4OrY/Gof0lNk1BY6htye7sUvxfiiqI2GQ7UPF6vfkz7jGbni/rn+tGH7hGLdK04cz6OnDsyuOth&#10;/3W6z3oA+Oq995CS1ozjb9gsrgIAmFJSId1331+U+/7v1jELusefZMUV1+aKxVh8UQsaakfas5rN&#10;/ntRPBAiWY7sTXkySLVKAYPq0CDQ1jwyb6437aIQ58kNl9MJtDTqj5oNAIccPAf3HmBBFwDqa2tx&#10;5rHHor62VlxlyOiPSGKR3KMrJ9rAUwy6FA7tXhxMsKALd9h98o/78LctFZhYWY05c0cesvZ32LHp&#10;rT9h27b30denPwAkjY8fX3oKnqp5DYoCTKy04tJVk/Gzn08QN/MTKugWlvmGwniVzGFXvK4lSfF7&#10;Jg0VdAFg67sH4T87q7D5ne0YGNyErVvbAcVdeasATiX8Z59Igy7FwkmYcZL/de0tO1+CNT3wOayF&#10;XAj3A72gqxdyO1oUDOl0b1JDq1jqS+9+43CMfKiiyqzbT/eyVd/iw+2hu4VEK+j6p0k9EvD51vf9&#10;loHB8PvsOQb1RzvyDrkmk7EfSyTeUA5EA33qiS/aV694bsAul+S3aBdEemZkO9FkGmmaRSO00ZhH&#10;05Q5siOSWK5ZuzbhQi5RuEI1X5ZlBUf8IPgDUElpKq7+RRVefT0FVWVv4W9vXYzHNpyLDY+ci+f/&#10;9HMccejoXqpRbMkycN55FTjne1X49LNFhkLuYd8X+2/6nz96D53xKJmbMXuPk6IXcgHgkO/6H0vR&#10;jBlf4Gc/24RZ03Zg8qQ0TJ5shdkMTJlsxU8unYzsjBTxI5SApp8Y+lwwGnJDCSfkQuf+YpR3fvPO&#10;dd7KS8M/fxXo59C+7uADecFIH909HysY7OtHd2ub3zIw6EBXz4BPVXUgkpyC2XMt+P7KDHGVD5NJ&#10;v1ktGaWe+PvqFZ/FCK2DeSJIpNpcTWVVFa6Lcr/dZOF5EbBmjbgqIa25+pd49/HXR12b+/e//10s&#10;oiRiMvn25/Mmy4rnLX5Ta4hmTG433FSJP79wOD74cBE+/M8i/OejRbjtrqlYuNC/9RSNr/t/Pwv3&#10;/2EWHn5iurhKV1Or0292AriDlMaakVgPTckcdq0ZgUOuNUPCtIPMWHxRi7jKR5E7kNx0qw2/u38W&#10;dny0EO37T8SOnQtx651Tccfdk8SPUALyvob1BLuuYxlyNXrncCiSFHgOaM0vbi7B4UfmwGS2iKt0&#10;uRS1Ak3MoN2tbRgccmD3yHh+ukLeaXZ3diOrsCfg8mV9Az7e/TXs7a1woQcudMKl7MeQswmDjib0&#10;DHyNzt6vMG22hHV3FcBm8w8o2kWvhlz9HRSq2XKAjx1wpAimVRN/kY630tLSgEsiu27NGvzn669R&#10;WTXSJCOQ+DoisbFgyRJ8+PXXCdMf1wjxfA13oeSXk+//Utc75ALAFbfvNxx29Tz00DT885//FItp&#10;XAWvqffW1OrE8uvaAGEqPvG8GcvmudGSrGE3K9f/uoZXM+qmVidKC03Y8UX4LSI1CxfmYOHCHLE4&#10;uLH571MUZQQ4v8MJuZY0+Ew9CgCtTa6QIRc69xlRoFwmyyOj/wd6qbP6phJMn23FR59/jU/3foNP&#10;936DPXX7UNfYgn0t+9G2vwd1De34965v8J9Pv/HLntqSkd+Nt/d+K357HyHvMg/+bRd+e8cezFj4&#10;pe5y9uUt2NW8FU/8dRPqGxvwZX0jdtc2YvdXbfh8byt2f9WDoxYU4/a7CsRv7bGv3gmzObI5wSL4&#10;aNIJ9ZZIjzVjbGpzR/OzJSOtBjOZwt1oXLt2LV5kU2U6AIm1umLIhTvoRBJ2bbY0lJWFeN1NY2in&#10;4aDrHXI1Wtj1/j1qNOzFo2QMuyaTf02c2Fe4qdWJW/7YPeqwa7Ol4aGHpmH1av8RmQP59LNP8eGH&#10;ocfRobHxwqaXxCIf1gx16h9R2CG32D/kDg7E/jqQZQlms4x99fq/u4qLFdy4Jgs//n+ToCgOKIoD&#10;g4MD6O7pQWtHBxqbW3D/U2/jhS1vYtXqdr/sqS2/vWMPnv/Xl+K392HoDvNWX6tY5GPNzdPx4ceL&#10;8Z3Dy1E9Kxuz5+bgjP8qxTELSvHtvhPxmzsPEj/iMeOk5pDV3IHeGnhj0PWlN+BUICZzZANQGRXO&#10;z3QgqKyqwn2PPhqwKXPsj8j4SbamyuPJkqo+LAZaErG250Ch1erqhVxN5GF3q+FwRbEWeFRcb3oh&#10;V5OZ4xtuA9X6JIpkDLvex0QMuZpohN3Vqyvx2WeH47PPDsdDD03DihUlOOHkQmQVp4ubY2hoGD/9&#10;6WViMY2T+558QCzyoXddq/PkiqX6LKmRh1wjLURD5bOJZeaAA25VVlpxx70HobP7RFx1+Qycf345&#10;lhybjyVL8nHpqsno6T0Rr73hOwK5KFQ+BRB61GWNNQP46K/RnVZg284hrLymQyz2EWongqMtBxVo&#10;mh+NyQwUl0d35+n1CdZC7rwZc3DPDbeJq3UdSE04n3nsMVx24YU+ZdE9KvGjsqoKf33nHUNNtxOF&#10;OOrynXfeiblz5/psE44///nPWLBggVisa/OHb+H3f75LLKYE0dulQDYHH3QE7vnRm1qd2LxhNL+H&#10;SwDc5v6Txl4zgDvdNbrBLb4o9AA1cJ83KanSmLTEGgvJNhpzf5+C4cHQzcpHrmv/0WnD5d1MdLBX&#10;DdDd9j50N/dhsHcYyjAwpXIq/vKXv6CsrNzrkzRWGpobccMdN2Lbzu3iKh8lE3xf/nR1KOjrCT7Y&#10;q/acbUmVkFcUPOSazcHPS42R0ZcRYjC8ihITfvhfVlz03eBjNIVr1ul2DIWYps/Q9ELeohl2jYZc&#10;k1kdCTjYTpSMvQxMSi6HekN16g9uBrhPVMA/8EY6lVAgYtD1rsll0A2svrYWzzz+uGfO3egfmfFV&#10;WVWFcy64IClrcRl0aSxo05eEmnpIXwmuv70KFSVlmGSrgNksrqdIOBzA0KCC9AwJyxZobdK1mgxj&#10;NbnVpzYhO09OmvAarmQLu0YNDao11UamHtJz9Q978Fpnr9/+0DPYO4yywnIcceh3cMj04LVlBDid&#10;Cobc8eispf5jDBnxwqZ+NDQ1AgDuqwlek6vJzJY8tbpdHQr6e5WQFVeyrOiG3LZmBQP9vtdVoKBr&#10;SZWQJuRRJcQl2d2pZpBg5160w+6s0+ye4xJM2EFXURSkZ0oRh92jVrSgoyXwnvOuxS23HcAp1iCn&#10;ExjoNXaDVxR10K+cgti9CfYOumJz5bkz5uBeBt2g6mtr8fd338Wzjz+Ov7/7rrg64Vy7di3OOf/8&#10;pKrBFTHoUqyJc3RqjIRecQ5Wk1lt1mYSwu6yBafjwjMu8S0kj9LCcjz64oN47KUHfcqjdWwkCTCn&#10;KAy7B1DYDXzuhH7Onn6i3ae/tt7+AIB50+fjhh/pd5Ei1Y4v/o1b/uj7Et7pAOyNozs2gZrrhsNk&#10;Vn8GTaigm2oF8sWQa1cw2K/Oo+tNL+gG6j4TitMBtDa7PD+reP5pKkpMGJQVvPdYZK0XZp1mx+CA&#10;Ymhcp1EFXc2et0LfwPUEO/hiM+XCEjngFAzkz+lU3ygPD6onntPpdQM0qcE2LUAH92jSgq4YchVF&#10;wrwZc3DvL271KQ/kQA263upra3H7TTfhmcceE1fFtWSuvdXDoEuxFOhhOBJ6Yffeax/CPNbyBLXj&#10;i+244rZVnr9H+9gw7B44YTca547ajzJ02N284UPfAvLR1NqI5ded5vl7oJBrhHhMoiVY0NUbeKrN&#10;rmBoQM1uoYLuaEOupq9Hwf42339DPAfhDrsNzc5Rt1446ATvF4Ohf15TSiqk3/3uz8r9r94WdtDV&#10;LErJxIbXQldFe/9wRqRnSjFpVkuxt69e0Q25igIccjCD7mjU19bi2ccfx7OPPYb62lpxddyorKrC&#10;NWvW4AcXXCCuSmoMuhQr0XgYDkQMu6WF7LcXTFOr2vxQE6tjw7Cb/GE3mueOGKz09gev7eBKC8qx&#10;4wu132wkIVcjHpNoCBR09UJuu13BoLv/aqigG2nI1XR3Kujer/MDBmGk0vSik3uxZbhHLB67oBsL&#10;JjNQUsEmy4mq+VvfX07eFyeDbuS0Zs3xUsur1d4me/PkYBh0KRai+TAciMmszrOo9/adAov1sZFl&#10;BSYzGHaTMOzG4twRKxf09geFFo2QqxGPSaT0gq5eyO1oUUOu97YuYUQpLehGK+TCve/2tylhjewc&#10;CaNBN+7SJENuctG7MCkyC5Yswe8efRQffv01rl27dtzCZWVVFa5du1b9OdasGbefgygZOZ1Au93Y&#10;Q34kFJcSdMwM8ud0RD+oeNMekJ0OoKvDdzqdA4kpCaceisW5oxeotP1B4YnXkKsnUMgdGvT/t2XZ&#10;/zqKZsiFO7/lFviP/TDe/P/nQRhJz5FgyE0uDLmxVVlVhWvXrMGHX3/tWX736KP43aOP4gcXXIAF&#10;S5ZgwZIl4scMq6yqQmVVFX5wwQW4du1aXLt2LV585x18+PXXaFUUT8Cl8TU0qKC1yRVwGYuHN4o+&#10;kwnIypGQkqLEZPo8WVa7mGg1P2ScyT0tX7THEJEk324/Wo3ugVwrl2xh19OCIgphQDxfvGnnDoUn&#10;0utacs+LHozJrLYgsKQaOy/1hBNyNd5hNzsvuiFXYzKr4ytF4/wOJpw8GlbTZU0smjCnpkkoKDH+&#10;g8eLthYHCopifEQTTPO3roAhl02Xx0d9bS2+qa1V/6yrG/m6thYTq6o8gXiizYZKr7+TMePZdPn1&#10;9zbhNw/fKRZ7jGWTPIo+bVT9/l4FDgegN1WcUd79xg70ZrHR0t8L9HRqxyZ8en35TO55lbXpRSj5&#10;mjE7HWoTZm1qFqP0zhdvJrMa7mMRYg4kTgewv10dzCmUUMdEo3ddhwqn3rTnar2Q22ZX4Bga+T6B&#10;nsEBICdfHQcplpwO9dzu6wnwQ0QgnJAbdh9db9EMu1m5ErJyjP/g8eDea3Nx9Lx3IEuArcqKlJlT&#10;kZPDwAsATd8oAS8wBl1KRgy6FGvaqPoDveqfgNYHSz224j3X+1nAO9xa06UxGX3/QOJ0AkMD6nyb&#10;/b1KWMfEmyVVnR2BAVdfsoVdeAXewQEF/b2+60KdLxrtupbdf1L09Pf6Hhujx8SbXsDV9Pcp6Go3&#10;9n0URUJKqn7IHRrwrUkOFHRzCyRYQ48fHBVOB9DXG/4AVcGEE3LhDrqmU05ZvvaDPX+H4gqvE0i4&#10;/5gekxkoKJJj/mYhFhr+XYfdn3cjJQXo73Mg39WNlLJCcbMDUnenWDKirKgEJy9cKhYHNDQ0pLuY&#10;TCbdPgdE4+HNN99Ec/PIyPKD0jA+/upT5OfkwWK2+J2/oRaLxQKr1djk9Hvrv8J7H/5DLPZIsUhI&#10;tSbePZZ8yTKQkiLBmqEuZos6bZwsux+4FK1mYWQxp6jH35ohISNbRlau2lyOt87okmV1P6dZJVgz&#10;JaRY1Ca3JpN6DFwutfm592IyjxzPtAwJuQVyxM0Zk50sqwHUSC2R4lIDSqp15Hy3pEqQ3INBheIY&#10;BlxOxPzeqZ47QFq6hPRMNcho544kqZUG4uO2eO7k5MmwpEpISYntz3og8j42aekSJEktk2X/KVEh&#10;HBtLqoQ8d8YJdF337Nf/PnpSUqWAIRdCCNdetnkby5AL97mdmqbuu4F+BYqxd1QBjSZ3yibz+Nbo&#10;5haoOyARFbXX4V//7IAsqw8blZVWKNOniZsdkLR5dPXMO3gOfmuwRjeYnJwcw0GAKNbEGt0+aRDt&#10;cjfuueE2zJsxx2fbaGONLhEdSJKxZpcOPF0dapcUI8yW4CEXwgBYYo3uWIdc0WimHtITbtgd9ajL&#10;0Qi5cN+sElGqIqH68GJkZshIt8pITZVw7Hcni5sRERERURQl2wBVdOCJdsgNZrxDLtzXbDSMJn9K&#10;v/3t88rvX70dToexGt3R/COBmMzqqJKJWKtbWmhCU6sTS8sHsKkxgiHaklCwGt2yomL/psujOPzL&#10;T/0+Jk3kdDYUHwLV6C47ZilKC4NPiC7225EAeF9BvcFqHiSgqaUZr7+3SVzjwRoJIkpGrNmlRBSL&#10;kKt2ifCv0Y2HkOt0AM0Nxq5To4zW7JrMqeEF3WiGXI3JrI7+lWiDUVFggYKuJEVvmoxbrr4ZZy09&#10;QywmGheBgq4RJROC10w0fxvZLwg+oBFRsmLYpUQyFiEX7qCbk5+cIVdjJOyazKNsuhxNTgfQvV9B&#10;c4MrrCHWKX7pzUEWzZBLFO/+a+npePuJV8XicZHC6WOIKEmxGTMligMt5ML9cim3wNj1FSvG7g5j&#10;wOkAWpsZdpNBeobQFJMhlw5AFSXlcRF2Od0EESUzhl2KdwdiyNWkZ0rjGnbHvOmyXodk7xuOyQwU&#10;lsgwcUrahOV0qBel0xG7kMumyxRPxKbLJ554Iq699lps27kdK6+52GdbUSybLmdm68/dR0QUa/Om&#10;z8cNP1rrU1ZaWI7X//4y/vPFdrz+95d91t177UMoLSjH8utO8ykPZeOtrwAAvn/1aWjd58JZS8/A&#10;ZeddKm7mw/tZ9JY/rsWOL7aH1YzZZFanKyIKZWhQfR42ItlCrjfvOYOjMRix0abLYxJ09cJtIE6n&#10;egMpqQj+8Ef6hgaB4UF14nqnU51bUZtkOjVNnYx+LF4iOB1Ayz5XTEIuGHQpzgQKui9segk33HGj&#10;z7aiWAVddQ6/GF2AREQBlBaW44YfrcW86fPFVT6aWht9Qu3mDR8CAB598UE89tKDXlsGNm/6fNx7&#10;7UMAgMUXHQqnUw2+FSXl4qYBLb7oUM/X4YRdomgKFnLV/KWel5LkPxe6ywXk5Mf/4L7eYVcz2tBr&#10;NOgGf8IyYFFKJva8VRJ0+fyN4KOOejOZ1GO5v403mnD0dilo/taFjhYXeroUzxuk4WEJDgfQ36vu&#10;0za7gv1tahCOJZMZyC+O+PQiolFgyCWi8XLhGZd4Qm5TayMee+lBPPaiurz+95ex44vtgDsQe9PK&#10;D5lxmE95MCcvOB3w+qzJBFx51yrc9+QDAZdtO9VtAWDbzu2jbsZMFC3BQq5Gq2sUQ67TqSREyIW7&#10;K1V2/sjP+fkb/plRXBalZPp8j3CNukZ3z1vGw6u3GSc1w2RWa/xCycpNjAM3npxOd38Tnf3pcgXe&#10;dyaz2pc2M0dcE11OpxrCjfZNMIo1uhRP4qVG12RWf5GwuTIRjYfSwnJPU2KxxlZUWliOptZGz98v&#10;OOMSXHjmJSE/523jra94mkPf8sc1nvJAozEfMWc+nrj9EQBAQ3Mjjl95SsSjMRNFwljIVWt0TSbf&#10;7ZxOBbkF8rhnJa01qdFnj80bisSikFqbFRx1rt3z95jV6KamSaMOuXCn97wiY31w+3qMt2s/EA0N&#10;qjdyvX0ULORCG+26U4G9MbY3cpMJyM6TUFgmI69IRna++jYn0sXCkWQpAVhS4Xfuikso4vaBlsIy&#10;GYWlsuFfNERE0TZv+kht7BW3r/JZJ/IOuQCw44t/A+4ALDZ7Li0sxzJ37a1YDgD/cdfoavQGqKoo&#10;KfcJudpLyEgHqCIaLSMhF+4+ufEacgGgq0NtTdpr4OXQaEIuABSWSPjHU8XIyg3v/xtW0F08LxWf&#10;vFIsFoftvceKcNt1OZDkkap4PU4H0NHqQnengr6e4Et/34G19HYp6Gjxf1sJAyHXm9OBmIdduH/p&#10;WFLV2qZoLOIFTxSPTCb/c1dcQhG3D7SEMxYCEVGslRYY7ycLAE1tI8HXOzBrtcQ3/OgmnwDsHXy1&#10;kOzNO+x6h1wAuOGOG32aMDPs0lgLJ+TqNVeOl5Db3zdSKRks7N57be6oQ66msETCm/cX4WcrjTdn&#10;lo0OMGVJAx65I1csHrVTF6Xh9utzAEmBw6HApZ/Z4HQAfd1qv9JgS2eb2sH5QFkCNalRlPBPeqcD&#10;6BQ6hxMRERGFwztwav1njWpqbdTtp+sder2/PsQr9Iq1wxot7N5y9c2eAaoamhtRUVLuN2AVwy6N&#10;lXBCrji6cjyFXLib+Xvr0Wn2f++1uZg3PcWnbLQKSyT8cFkGsnKM/f8N1+h+8nLomtwrf7YXS0/Y&#10;jhNO2I6TTtyOn1++R9zEx2mL0+ByAuYUtf250zn6sBUor5+19Ay8/cSrAZfP39ghfiShBdoPoQz0&#10;xX6AKiIiIkpeTa2NnmmDli043a8WNpT/fO5uvuxVG+wdaPUCsDhNkeiwmYfhiDkj36OipBy3XH2z&#10;Tw2vhmGXYm28Q+686fOx8dZXgi43/Ogm8WO6vGtzvXV1uNC9f6QGM1TI/eH3Psevb/4SS0/YjqUn&#10;bMeVP9srbuKjoBh48/fGaoele+/9k/KH1+4IOhjVCemF+P2LgTPx0hO2Y/PmdkACJMDzpzXVghkz&#10;svGzy2fi2KUSSkv1O1YedEKTz98DNUsNNQS1XtM9bdAi7yYqohfefAkvbHpJLE44insqoWD0LhxN&#10;Io3UesOPbtLtr0M0HgINRiUOkEJEdCDQBonSqLW1/8ZrXqMu6/GeLuiK21Zhxxfbfb6X90BV2nRE&#10;t/xxTciwC/do0D3dCo6YM98TfAPNda43QFV/n/6zE5Fhiv88t2MZcuH1AirYddjUus/Qs0tXh/9g&#10;s06n4hm8ODtXxod/Djyu063/24G77/0U/YPD6B8YUgu9vl2mNRXtXYtHCgQ/OdOFt/paxWIPkznV&#10;WNDdvUm/NnfLlg6cuPQDWFMtsFpTkJedAUkCcrMzkJfteySLS03Y8LT+f3bxRS1oqB1JsbIMyLL/&#10;gQwVdGVZPTm8aUF3xknzfFckIUWRoChqM3PxbdG+evXMkeWRM0hRFL9Ry/KK5IQY6IlBl+IJgy4R&#10;0YjSwnIsO/p0XHjmJeIqNLU24orbV+k2N/YetVmbT1cLtJorbluF0sIyT63T8utO0/1eerTRmJ+4&#10;/REcMWe+Z1AqvcoQvbBLFE3GQy6QWxCdmWi00c3DuW4CEWeFcLkUuFwjP3tFlTlgv9xf/LwNH380&#10;kj21sNs/OIyOzl7P18UlJmzYMAuLFuX5fF4zbenISMwiQ6Mun5Be6Pna3uTExzuG8Mzj3bjn1v34&#10;xZWtWLpgFo6ZPw2HVU/C5InFmDSh2BNyJUnyLC3NLqy+ss3rO48Y2QkKAN+d5G00N5uKknLdG1gy&#10;ChRyAaCsUkJWrvqmxeFwweFQ4HTCr3+0eMERERERhUObP3f5dafhittW4dEXH/SsKy0sx73XPOQ3&#10;jy50+unqvdCeN/0wQ/1z9Wh9drURl/X66mr0mjETRYvRkKsoEvIKI6/J1ZR5tY6IhF4LBzG/BQq5&#10;l636Flu2dqCrZwA9fYMYHHLAbJKRm5WOiuJczDqoAofPnoRF86fBVlyJxx8Ywj237sfbb/Th7Tf6&#10;8PEOd+2vkFP1hKzR3f5ENWo/S/f5pnq+rG/F9o/rxWI/Zy6XcdEq/5rdqcfv8/m7yST71c4iRK2u&#10;3shkbz/xKrbt3B5yLstk4HJJKKtUd1ppoQnfKRzAN01DmLO4GI++2AsAPjXnKsU9bLm64/T6DsQj&#10;1uhSPGGNLhFRaN41tju+2I4rbvOfgsh7Pt0dX/wbyxacjtf//jJKC8swb/p8zwO63vy5RjmdwHuP&#10;qTXF99U8gPuefEDcxEObDtPIKPlE3hSozZW9WdLU6T2NhtycfP/mzpHQnp8XX3SouCos/X3q4Lga&#10;vbGW9r5d5vN3AHj4/lY8uqFDLPaQZQkmWcaCwyaj+iD/z2uKS9Xaz0O/o+CoS/4jrgaM1ug2fZmD&#10;NFcpDp9TGXA5Yq4NU236qV301ef6E+hWVPmWGx0NOpRAb+qSWYpLRueOr3Dj2k+w4eHduP7Sbbjw&#10;TPUqqagyeWrOtYbw3rtar1M5ERERUaSaWhs9wXTe9Pm6A1V5z6fr/UL7NXc/3NLC8oDz5xoVTgtB&#10;p0NdtNFkuXAxunTvV0Ot99LWPH4hF+4WEcH65xo1LNSPirFNzHWajz4K3nTU5VIw7HBiQmkOZk4t&#10;wWGzJ/rlzsPnVMJWXAFbcQX62rPFb+EjZNB1KQoGBofFYg+xj2cozc1ijaJq84YipGfKniUtXYI1&#10;w39Jz9RfrBlw/+m7aLQR9rTl7SdexWXnXeq3fSIvWm3usOzCvz9oR7oVsKYCsmMIO7d+67W3fXkf&#10;QwZdIiIiipWm1pEWfN5z5wYrUwex8p8rV68sbNGpVyHy4XIZy0djGXK93XvtQz7LxltfwQVnXKLb&#10;pUCPmBeMNlv+cHu/WBSQy6Wgv38Iww797Gjk0g0ZdAFgeNiJSccc47eEG3Lh7ucbSF6h7LNk50l+&#10;S26B/pJXKCMn33fbaQdVAO4phs5aegYsqfAsJhNw2YpL8dpD/4dpB1X4/TuJuHizpknISJeRnSkj&#10;O8uEfXXdPus1kiQFHOWaiIiIKJq859fV6yfo3U9Xs+OL7brlep83wrsm+d0dalNqomiJ55BbWliu&#10;25qiqa0RF555CTbe+soouwYa+z+Hy+VSMDTk8Mugk445BilpVnFzP7LaRDhIJlaAlDSr7hLvtHnY&#10;dnyxHYsvOhRX3LZqZLl9FR596UGUFpbjhh+tFT+a0EoLTVh58SSkWmTIsoSSsjQUz5/iWS/LEkwm&#10;GWaz7BNyjV6YRERERHpu+NFNAefP9R5fI9iUQNp8uhC2C1Tu7d5rH8LmDR9i462v6P4M4nNfy/5G&#10;FJYZqvchCsnos/R4hVxoI597ZyL3ok3ddeEZ/qOlhxLLSjOXS/HLoMZyqGKgRjd2P7efwQHFswwN&#10;Qn8Z0F/Uz/h+rr6xATf/YQ1+/OtVft+nvqERDz33IP5vy0uYN30+Zk89zG+bRFycDqCp1Yk9g/ko&#10;XjwbJUvmYN4Z1djxhdr8XJ1myH+gL+3CjNXFRURERMlv2YLTsWzB6Z7A6b1oIde7r64e7ybJ3v1w&#10;vcv3BajNffRFdR7e0sJy3Z/Be15e7cFeG42ZKBLxHHI1t/xxDZZfd5pf6wh4XZelheW4QGdqsGDE&#10;XBEv4uaqXnxRC1qbnGhtcqLd7kJHi//S2uRCa7P+0tasoN2u+Gz/2WcNePqvL/p9H+9l48svAQCy&#10;Usr81iXi0m5XPGFXo4Xc/W0jF5XLJfksmtS0OD1TiRLQvOmHiUVEREmrtLDc08w4kCb3PLrBePfT&#10;DdSnN1D/3B1fbMctf1wT8mcQ5xHVwq42yjJROBIh5Da1NgZsCaHRrqsyd6vYcMjyyD5YfFGLzzrN&#10;ofON1MRGz5gH3YmT9Qe2aqhVezWrUwQZO1lE8fo2YSy5XAra7Iq75la1r179e786w1BQllSxhIjC&#10;sXLlSlx77bViMRFR0tOaRC6/7jQsv+40PPrig7jlj2s8y+KLDvULmHq073PLH9f41DxpAfXRFx/U&#10;rZHSvP73l3HF7erP4f3va7VZgX4GkwnIK5KRmc0HSjIukpCbYpFQOjH2IdcovetCj15ekGXJk8W0&#10;XCfKzA48VlMsSPfc85zywOt3wOnQnyf3pRuPwlBfEbIK/Sfk7WluQlqq+urrg531ePYV/bdrmuJS&#10;Ex55qlgsBtzz6Epe87mKgs2fC09AFktDO2LOfDxx+yO44Y4b8cImtXY30SmK5DfMtxHWDCC3wNjF&#10;Ot44jy7Fk6uuugo7dv0H115zDebOnYvSwnLPAxkRESUmpxMYGlTg0n9mJ4IizJMbjHfITUmVdMNi&#10;PNi84cOQc1QPDQAdrS6xGADgdLqgKPrz6ALAZau+DTn68ooz5+PIuVWAeySpgokTxU3Q19KM7MIe&#10;HH/DZnEVAMBktoQOur888zAcXJEvFntYUkxIS03Bvz/5xi/oulwO9A10welSkJ3rxH0PTYPNpl9l&#10;PW1pU9Ca3FBBV5ZHV6N71tIzcMvVNydV0MUow25BSfxedKJlC07HITqDTBCNh8effgyNA18D7qZ7&#10;Rt+IEhEREcWTzRs+xI4vtuOK2wJ3MXA6gdZ9+kEX7hamuzeVisUeh8z9B9paFGRYrUhJMSMzPc1n&#10;vRZ0hVmLfMiShK/bevCLZ98XVwFGg+4lx1Xj1GOCT8a7c0c36hrb8eq7O+B0Kujq6UVndw+GHS64&#10;XEDlRCv+uX2h+DGPGSc1i0U+QoVcBJn8+7IVl+K+mgfEYo9brr4ZZy09AyuvuRjbdgZuBpOIwgm7&#10;uQXx02yCiIiIiIjG1rIFp+OGH92EK25bFbR7AAB0tKgDAQeSkgp8/FKJWOwxd/ZW1NX1Q1GAlBQz&#10;FAXIsKYhw2rFmSfMwZTKIixclCd+zMcTb9jx/L++FIsBo0FXs3uTfpNjzaqVu9HW3YV/vt/umazo&#10;qKPyMX1aLtbfNlXYekRTqxNLzm0Viz2MhNxAzZa1ZskNzY2478kHfGpsK0rKcdl5l+KspWfghU0v&#10;4YY7bvT5bLIwEnYTqckyERERERGFp7SwHBtvfQVNrY149KUH/QamuuCMS3Che7TlxRcd6rNOT2+X&#10;gp4u/ZBhSZWQVyRh4635KC0MUBsJYM31ddixqwVbt7YDABQFmDjRihNPKMMd9wTOjwAwbaldLPJh&#10;OOimSSbMTM3Esy9Ht11rU6sT197ahW079f9tIyEXQWpz4a7Rvey8S8Vij207t2PlNReLxUknUOBl&#10;yCUiIkoMTndfUfH5KFG6HSU7p4PHhuJXaWE5SgvUabcCCWd8kUDNl7WQCwClhSbce01O0LA7Guec&#10;PogPBzrFYh+Ggy7cYXeanILnXw/ejNmocEKuyQyYzQHCmAQE6doLeGpv/eeDeuHNl5OmuXKwpgPe&#10;1LArQTapAZc3YCIiovjkdAD9vcDgoIKhAXHtCG1KHEuq+rxkzRgpo9jwPjZwD84TiMmsLqlpagjg&#10;sxeNJy3wnqwzqGuwAaj0dHUo6O8dySDeIVcT7bD7/ZO7sdMRfDAraEH37rs3Kg+8cSdcIYIuAKRC&#10;wnRTasRhN1jIFd+EFZbIsPj2TyYdQ4PAQJ/vyabHZAas6RIyOHQ+ERFR3NECVF+v4qnBHQ2TGUjP&#10;kJCZI66hSPR0hn7xEEpKigJrhoS0DCloq0SieOddq6sXcjXRCrvfX9aFjxz9kAyMQCyHG3QVRUGa&#10;JGNAcWHPW4E7FwfT1OrE9y7oQNvwSKIVw60mPVNis9oweQ+Fr+1X7SYaz0OZExERHci0gNvdGfyF&#10;dbjUwAtk5vB5KhI9ndE9NpIEmFMUWNMZeCmx9XYpGBpEwJCriTTsHnTCyODFMQu6ADxhF0BYgdf7&#10;BwwlNU1CQUno/wQRERFRIot2iNJjTlEDL1t0hWdoEGhrjs2xkSR1blW2tqNE5nQGHy/Jm9MBNDeE&#10;V2Gqlx9jGnQD0fuh9X44I9hkmYiIiJKZ0wHsb4+sGWw4JAnIymHYNWosXkBoYRfupp/Z+azdpeSk&#10;hVzRaPJjTIIuDITdaGDIJSIiomQWy5rCYLQms3lFMgNVAOPxAkILuyYzkJ0ns6sZJZVAIXe0YhZ0&#10;EeOwy5BLREREycxoyJXl0Nu4XKEf+ESSBNgmlCE7T+bozDo62xQMDgANzY3iqpgeE4ZdSkbjEXIR&#10;SdBFjMIuQy4REREls1Ah10iQCsRowHryjodx5Nz5YjF5aWhuxLErTgXG6JhA+HcYdikZjFfIRaRB&#10;FzphV30bpX7tCuP/ZDKrIZdvFYmIiChZOR2AvTFwaAoUqEomyNi8oVgs9jPjpCZDweq7J56By1de&#10;4qmxZJhSDXo1VW5obsT1t68JeEy8ff6Gfx9D0eKLWrCvPvT3EsMum5hTImusMx4IZXnka70cGU7I&#10;RTSCrki8GWg5WFEC/2CZOUAWh7wnIiKiJNdm1+/3KT4/aT5/o1QsMmza0uCDucCruaw1Q0J23oH9&#10;LCYem0DHRGMk3AYybaldLPLwbsIMrTKo1CsBECUIp0OdD7ynU1wzQjvXxQxr5IVdKLLZAlmsldVj&#10;MqthNLdQQppVhizrLf4/kFbDK8uKe1HTuixLyM6VUVYpMeQSERFR0uvphKGQW1FiwudvlEYUcgFg&#10;9yY1iKVJgasDtUfA/l51HswD1dCg77ERj4lGa3kYScgFgN2bivFOTQGmlqWIqzzHRON0qPOUEiUa&#10;LT8WV0jIzpUgy9oykg29WwN7U7cTs6aMFIuMrFwJuQWSoZbA0l13Pas8+OZdQWt0cwskWDNG/u50&#10;AgO9knpj8NwYFQA69cxeLKkSLKkc1p6IiIgOHIH65YqBqqLEhLefKPIpC1d9vfpgpv35bZMT198e&#10;uErFUylhAnLyD8zns/1tCpwO9etAD94AcNmKDFz500KxeNQamp34f9d0Ye++YZ9yvVpd9telROd0&#10;AkODCoYH1ZdrwckA1AtRnWcaSMtQfJrxB7qvamSzxVjQLS4PnJqdDvUHdzqA4SHff8xkAmQzYDKp&#10;AZeIiIjoQCM2i9V4B91IQ25d3QBuWV+PmqfskCQp7P5sZExlZSoWLszBihXFWLAgS1wdtkBhV3wJ&#10;wublY097+QFJzTQUPU6n+qcWfL2ZTGr1qVZBGkjIMQ+iEXSJiIiISF+gWodoh9yDD97mCbeSJKl1&#10;IQy8MWWzpeHcc4tx/fUV4qqw6IVdsVYXADKzJbaKjLGeTmBwcOTFlHYctBxkTZeQEiKA0dhg0CUi&#10;IiIaR/vbFPT3+paJtXWR9sddteoL1NSog095Aq72p1f4pdiorEzFokW5OPfcolHX8jY0O3Hsijaf&#10;MvE8gVc/YTJGUSS/fs+BeGpw3fReNmjfz2QGCoqZj8YTgy4RERHRONKbUkYMMEaD7ttvF6O2djG6&#10;ujIBANnZPcjO7sH5598gbsra3XGSl1eI4447E83N32LP7v/D7Jm5+MtLs8XNdImjMYvnCYUnnJAr&#10;ChZyNSYzkJ4hITPHeysaKwy6REREROOkv1et0RV5BxgjIXf9+j7s2FEIqzUTNtuhyMsr86zr6GjF&#10;HXdc47O9Rq92NzU1FVZrmrgpRVleXiHaWvehra0VEyemYuXKcvzqxiniZn68wy6DbmRGO0WNkZDr&#10;LSuHYXc8MOgSERERjZNoNFu++65CfPqpCQ6nE59/vgd5eeoTtdWaiby8MuTnV+K++24SP+ZDkiRU&#10;V8/ExRdfjFWrLhFXUwzV1dVi8+Z38eubb8LixUN4ZMMscRMf3kFXL3CRMcGCaTB6+9zI92LYHXtG&#10;gi5noCYiIiKKgVBz0xoJubt3p8JsNiPdakVfXz/6+voBAP39PWhs3IPt219FVVWl+FEfxx13HLZt&#10;+4AhdxzYbFVYufICvPX2O6irm4aLL/oEX37qHnJWx+5NxWIRjUKoYKpntCEXALo7D+y5qOMVgy4R&#10;ERFRDIiD24Tjt7cPYvdu/6Fd+/r60dGxHy6XCwCQlpaKqqpKzJgxTdwUAJCRkYGbblorFtMYs9mq&#10;8MiGR/HEE42YMtPYXDVGAhb5UxRjTZZlWfFZRhty4f5eXR3qNUnxQ1aMHkEiIiIiMkRsshwup8l3&#10;yhrvcaScThf6+vpx3HGLsfK8H+D6667Cbbfdhuee2+j9EQDAihUrcOihh4nFNA602t3D5m4TV1EU&#10;hYo2kqQGW41eFgo35ML9You1uvGFNbpEREREcca/Nte/liojPR1VVTbMnDkdJ5xwImbPniNuApst&#10;eLNmGls2WxW6epmGxpP20sjpVOBwuLz+dMHlUiCbgPxiCWWVI0txuf/1B50+971dBtMxjQnpzjuf&#10;UR7adDcHoyIiIiKKkp5Otd+eSHswLpkgY/OGwP0xf3ypb42uyWTC1vf+idRUCwDAak3DD875Pg45&#10;dC6mTpmCgsJK1NXV4eCDD/b53Pr16/A///NznzIaP0888RguvuhCDA2fKK7ysfiiFrGIxpnTobbU&#10;0K5rMeRqSiawHnEscDAqIiIiojgULORu+G3ghzeNoiiQZRky58dNPBLwyyuaxVKKM4WDbbDU1SGr&#10;bR+OnSvDZAasGeq6QCEXBgaho7HDoEtEREQ0xhZfNDKNjFG+eVaCJKshl0E38fzvvSViEcWRvj4n&#10;Xn6uHpu3tOPNV5vw/KN7AQAms3gd+nM6A4dgGltsukxEREQUZaGaLiPE9EJi02VJkvD+P7bBYhlp&#10;urzyvHMwb95cTJkyGbl5FVFtulxXV4enn34adXV1apgGcMzChfjhD38obpr06uvq8NTTT6O+rg6Q&#10;JNhsNhxzzDE45phjxE1DeuKJx3DxxRdiaChw0+VZp6svQSRJr2c2heLyv+x8yF471eVSfAajKixV&#10;R8Q+SGrGk080esoVAEeddwgAoOkb/xGavWXnS7Cm88jFGpsuExEREY0DS5pYonK5jD0AT5sWvP2j&#10;WpMrQ5YlyHL0Hue2bt2K6pkzUV1djQf+8Af865//xO7PP0ddXR02PPIIfrB8OR55+GHxY0mppqYG&#10;mRkZmFldjbvvugv/dO+LrZs3Y82vfoUfnHMOap58UvxYSCtXlotFPoYGtEXB0CCXcJfhQe996L8M&#10;9MOzrWMYcDokOIZ9mxxbsyzueXXVkOt71QYOVxRfondnJCIiIiIAgMnYVKkBFWYPITu7HNb0PHGV&#10;h+xuuiyHaktp0Lp167Bs2TJ0dXdj2Ykn4vD58zFl8mTk5eXBmpaGvNxcDA8P4/XXXsNPLr0Udnv4&#10;za8TxSWrVuGSSy5BmtWKIw4/HIsWLhzZF1Yr8vLyMDw0hL++8AJ+cumleG6j/9ROgRw9P3BNvrco&#10;HdYDUOggKr5w0l4caf7dlIGf/KwKqRZg6hQrrrpptte2ni8pzjHoEhEREUVZsC5f4kO2nvMu7sJh&#10;8wswYcJ8VE06BiUl1cjIyPHaQn0wj1Yf3S1btmDdunWoKC/HkYcfLq72Y7fbsfbGG7Hrk0/EVQlv&#10;3bp1eLKmBvl5eViyaBHy8wK/bIB7X7z7zjuGwu7ixfn40aWFYrGfKBzSA5bRfedyST4LMNIUNiXd&#10;gga5EPPOPgRFR8/A3/eqF3R/b+gQbUk1+ANQzMlG3noQERERUXgCNV/WzDipSSzycfbZr+Pjjx7D&#10;7s+3oWN/B4466iRkZeUCWv/NKA5GtWzZMhTk52PO7JGaq1Dsdjvuv+++pKrZ1QK/1WrFkUccIa4O&#10;yG6347mNG/HOO++Iq3zYbFaxyMe0pdq+5PN5JEZ7SXj3+2xqdfqs21evoKsj+HExmSNvzUHRI3v1&#10;vyYiIiKiKEnPCPy0baRWFwAefRzo6X4Ozz3za9Q8/it8vONtdLTv8zRZlmVZ7EAYtnXr1gFAWMFO&#10;o4XdZKHti7lhBH5vfzJQq2vEaIMaqSRJGfU+dDrUUCsuwQag0mRkj/IfpZhg02UiIiKiGLCkiiW+&#10;XC4pZK0uAGx8/nCc890pOOaYfJhMQGdHI3Z/th1PPfUYXnvt//Dss8+jpqYGW7duFT9qSE1NDSZU&#10;+I7yHI5dn3ySNE2YtX2Yn58vrjLEbreHrNUN5MdnuACG3KgxEkyN0gamCoWjLccXBl0iIiKiGDCZ&#10;QzdfNlqze9cfpuL5Fw7HPvtJOH/5DJzzX5V47fUsnL18Cy67/GqsWrUKq1atEj9mSF1d3aiDnWbX&#10;rl1iUcKpqakBABw0daq4KizvjjLovt3fCkQ5oB3ovKfzGi015Ib+Ptn5xq5lGjvSHXc8rTz81j2c&#10;R5eIiIgoyoYGgbbm0A/JuzeViEWG1NUN4OCDt4nFHqHm0d2yZQuWLVuGYxcvhtUavP9oMNXV1bjp&#10;178WixNKTU0NVq1ahTmzZ0dUw11cXIzfP/CAWOy2CcAdYqGnb26wUGVJlZCRzWfysOnszv5e/Xmu&#10;RcGOhzdLqoS8IgbdscR5dImIiIjGkSU1dK0uABz2/fEZ0MlmswFARCEXSI72tpWVlQCA9Aj3RbiD&#10;c8063VjIzSuSYElVBzviEsZi9l8yc4CsnMDnrCSptcGBjoc3htz4xaBLREREFEPBHqg13Z0Kfvdk&#10;r1gcc1rQ7e/vF1eFpaioSCxKONq+6ItwX4Rj1ul2DA2oXwcLVRzkKPq0sKv1v9VeNBgNuGDIjXsM&#10;ukREREQxZLRW93dP9GDa0maxOOZWrFgRcdAtLi4WixKOzWbDwoULI94XS449VizSNW3pSMgN1pfU&#10;kqrW5FL0ZeYAReUSUtPUkGu0YYLJDGRmM+TGOwZdIiIiohjLzTfet3La0uYxDbyrV6/Gtw0NYnFY&#10;jIa70aivr0d9fb1YHBPnnXdexPuietYsscjHj89wec2XGzzkmsxgmIoxk0ndx4VlMqxBpgSDV8At&#10;LJVZy54AGHSJiIiIYsxkBnILwnswHqvAa7PZcOmPfywWG1ZdXR1xjW59XR22bt2Kp556Crfccgsu&#10;vfRSnHLKKcjKysKs6mrMqq5GdnY2Zs+ahdmzZ+MnP/4xfvKTn+Dpp5/Ge++9J367UVu4cCHmz5+P&#10;9vZ2cZVhxwYJ/X95s98zujJChFwAyM7jo/pYMZmA7DwJJRNkFJbJyM6XPEtekayWM+AmFOn2259S&#10;Hnn7Xo66TERERBRjPZ3GRnsNxnuE5imLvsW+7V/5rPcWatRlTV1dHR5/7DHs/OgjcVVIv3/ggVEH&#10;3bq6OjXcrl+vFui0HfWUeK2TJEktd/9ZabPhmGOOwbnnnoujjz7as91o1NXV4ayzzkJZSUnYg3Td&#10;dPPNQWt0//LmS7j+9jWAkZCbL3FeVqIAOOoyERERURzJzAGycsXS8Gg1vdGs7bXZbDj/ggtw9vLl&#10;4qqgbrr55lGF3JqaGpx88smorq7G+vXrR2aAUfwfXF2KApfLBQCQZRmpFgvSrVakWCyQZRkulwtf&#10;f/01ampqcNqpp+LQQw7Bcxs3it/GMJvNhhdeeAHHL10qrgrqp5dfHjTkarQRfYNhyCWKnOnEE7+3&#10;9sOv/wXF5RTXeWRkSZAZiYmIiIgiZklVR3odHhTXhE9xutDT2CEWexx//PH4zneOEot15ebmonrW&#10;LFRXV+PTXbvQ2xt4FOji4mLcfuedmDRpkrgqoLq6Ovz+/vtx8imn4JVXXvHrd6vFOgVAWloacnNy&#10;kJ2VhZycHOTm5iI/Lw/FRUUoKSlBWWkp8vPykJ2djaysLGRlZsJqtSItLQ3d3d14+ZVXUFNTg76+&#10;PlRWViI7O9vn3wolNzcXRx11FCZPnoyO/fvREmTKoOLiYlx73XU44sgjxVV+Pv/yC7z9j3fEYh8M&#10;uUShKS6gt1ssHSHJJjZdJiIiIhoPQ4NAV7sLDoekV5FpiHNwOCpNl0V2ux27du3Crk8+QUtLiyfo&#10;LTn2WFRXVxuqufRWV1eHU04+GXV1dWqB0ERZURSYTCZkZWYiMzMTWZmZyMnJQWpaGsxmM1LM6oOo&#10;5J4HRnJ/RnJ/H5fLBafLBafDgf6BAfT19WF/Rwd6enuRX1CA81euxM+vvNLn3wyH3W7Hcxs3osVu&#10;R0tLCwCgqLgY1dXVYdWCv7DpJdxwx41iMeDux52dJ3OEZSIDjDRdZtAlIiIiGidOJzDQq6CnS3GH&#10;3fBCb6yCbjTV1NTgkksuAbz727opACwWC/Jyc5GWloacnBwUFBQgNTXVb9uwSBKcTie6urrQ0d6O&#10;zq4u5BcU4IorrsCKFSvErcdMoKDL+ViJwmMk6LJBMhEREdE4MZmAjGx1ZNfUNAmSpECW1UWd11Od&#10;21Nv0baJZ5dccokn5MIdbBV3baw1PR2lJSWYOGECqqqqMO2gg1BRUYG0SEMu1L6+JllGfl4epkyZ&#10;goMPPhgpZjPWr1uHu+66S9x63JjMalNlhlyi6GPQJSIiIhpn1nQ17GTnS7CkqqFnJNR6h96RJZ7V&#10;1dVh2bJlqKmpEVdBURQUFBSguKgIM6ZPx9QpU5Cflwez2aw7GFUkFEVRQ3VaGirKyzF9+nT85c9/&#10;xuJFi1BbWytuPma0gFtYKrM/LlGMMOgSERERxQkt8GrzeGqhN5Fs3bIFMw8+GFu3bBFXwSTLKC0p&#10;QXFREQ466CBYrVbIYzDiqRZ4TbKMsrIyWCwW/OjCC/Gb3/xG3DSmLKnwzMfKgEsUW7G/sxARERFR&#10;WEymkdB70vFH4PM3dmDxUYcjO19CZrbvEk+0mlwPRQHcITMtLQ0lJSUoLy9Hpc0Gs8nk/dExo7hc&#10;yMnORnp6Op556inceeed4iYxYzLF1/EiSmay2lOCiIiIiOLRIdMPAwB855D5sKZLyMgeWdIy4is4&#10;XbJqlc/ftT65OdnZKC0pweRJk1BaUgJZGHV5PFjT0jBlyhQ89+yzWHjMMePalJmIok+OclcIIiIi&#10;IoqiRHlUW7duHbZu3Toy4JRXf9yysjJUVVUhOytL/Ni4URQFsiyjsrISZrMZF5x/vrgJESUwNl0m&#10;IiIiimPjX/cZ2tYtW7Bu3Tq/UJ6ZkYHcnBxMnDgR1rQ0v/XxQFEUFBYUQHG5cFUEc+0SUXxh0CUi&#10;IiKKY1o4jNfAW1dXh5O8++W6WSwWFBQUYMKECUgxm8XVcUVRFBQXF+O9997DbbfdJq4mogTEoEtE&#10;RESUAOKxNhTuuXL1FLqbLGekp4ur4lZZWRne2rQJW7duFVcRUYJh0CUiIiKKY/FakwsAW7ZswRZx&#10;GiFFQVFhIYqLi1GQn++7Lo4pioIUsxkpKSm48Ve/4uBURAmOQZeIiIiIRqWmpkYsQmZmJvLy8lBS&#10;XCyuinuKoiDdaoUkSbjh+uvF1USUQBh0iYiIiGhUxKBrNplQWFiICRUVMI3TPLmR0ganqqurw7PP&#10;PiuuJqIEwaBLREREFMfidTAqMeQCQFZWFvLz85GWliauSigulwuFhYX4w+9/L64iogTBoEtERESU&#10;AOJtMKp169aJRcjIyEBeXp5YnJCsaWkYHh7274NMRAlBVpR4u20SERERUTyrqalBXV2dT1l6ejoy&#10;MjJgsVh8yhOVy+VCTk4OXnzxRXEVESUA1ugSERERUVjEWk5FUZCbk4OCgoK4a2I9WoqiIDMjAx/v&#10;3CmuIqIEwKBLRERERGER55m1WCxITU1FVlaWT3miUxQFDocDt912m7iKiOIcgy4RERERhUVstpyb&#10;k4Pc3FyYE3Sk5WDycnPx+muvicVEFOcYdImIiIgoImlpaSjIz0cyjv0iyTKGBgf9mmsTUXxj0CUi&#10;IiJKAPHS91UMfLIkwWQywWQ2+5QnDUVBmtWKb7/9VlxDRHGMQZeIiIgoAcRLXWl9fb3P380pKTCb&#10;zTDJyftYmWqxYN++fWIxEcWx5L0jEREREVHUif1zzWYz0tLSACle6pyjz5ySgn2NjWIxEcUxBl0i&#10;IiIiMkwMuikpKbBYLHHTtDoWzCYTGhl0iRKKHD8NYYiIiIgo0VhSUpCSkpKUA1FpZFlGS0uLWExE&#10;cUxO4nsSEREREUWZzWbzfK0oykjT5SSmAGhubhaLiSiOsekyERERERm2cOFCz9eKokCWZaRaLD7b&#10;JBtJkpCSkoJ3331XXEVEcYpBl4iIiIhGRXIPQKX9mawkd/PlSZMmiauIKE4x6BIRERHFKacD2LZz&#10;OwDg+ddeQptd8Vk628a+D5p302UAcDqdcDidPmXJRlEUDA0N+f3fiSh+MegSERERxRGnA+jpBNrs&#10;CuyNCj7/ohHTlh6CPV82YmgAvsug+OnYE8Oey+XC4OA4/CBjyKUocLlcYnHYBgcV9PeKpUQUCwy6&#10;RERERHFAC7j2RgXdnQqGBtTyhub4m9ZG66crSRKGhoYw0N8vbpJUFJcLc+fOFYvD5nIAXR0utDa5&#10;0NulIMkrwonGFYMuERER0TgSA26iGRoexuDQkFicVFwuF0pKS8Xi8Lm7MjsdQE+Xgo4WBl6iWGHQ&#10;JSIiIhonTmdiBtzVq1d7vnYMD2NoaAhI4gGphoaHUV5WJhZHzDvwMuwSRReDLhEREdE4MZmArFyx&#10;VCXLSshlvNhsNk/zZYfTiaGhIbiSOKkNDAygYsIEsThqLKkSTCaxlIgiISvK+N0kiYiIiA50mdmS&#10;J+yGG2Ilydh20Waz2XDeeecB7ma9LpcLzigM1hSPJFnG8PAwjj76aHFVVFgzJGTnJW9tONF4YY0u&#10;ERER0TjLzJaQHaBmN15pNbqKoqCvrw9dXV3iJknB4XCgq6sLlZWV4qqIMeQSxQ6DLhEREVEcyMiW&#10;kJkdOPSUTJDx+RslPsvbTxSKm40ZrfmyJEnY39mJ9vZ2JGNLwf7+fqz+5S/F4ogx5BLFFoMuERER&#10;UZwQw653qN28ochn23igDUo1NDSE3t5e9Pb1iZskPLvdjiOOOEIsjghDLlHsMegSERERxdjQoLoY&#10;kZEtecJtvFu0aBEWLVrkU6ubTIaGh3HsccehqqpKXDUqZy214vM3SgyH3HDOGyLyxaBLREREFGP7&#10;2xTsb1MMhZZ4rLkN5sEHHwQA9PX1obOzE8MOh7hJQpIkCa2trTjzzDPFVREzcoyHBoGOFhe6OpJz&#10;kC+iWGPQJSIiIoqh/l51vlSnQw28wcKukQAUb2w2Gx566CEoioKenh50dXaKmyQkh9OJqVOnYtGi&#10;ReKqqNi8oQg3/ChLLAa8Qi7cc+329yVf32eiWGPQJSIiIoqh7s6RkOJ0AF0dLt2wm4ghV7NixQr8&#10;8pe/VJsvd3Qk/FRDkiRh//79OOXUU8VVUbVsQZpYhKFBoK3ZN9j2djHoEoWLQZeIiIgoRno61XDr&#10;TS/sJnLI1axYsQILFixA47592LdvX0KPwDwwMICysjKcc8454qqo8z72eiEXrNUlGhUGXSIiIqIY&#10;6evVDyfeYTeckPvwfQfj6acPwgN/mIfHNxyJP9VEf27X0bLZbHj44YdRWFiI5uZm7E/QJswOpxMD&#10;g4N4+plnxFUxs3lDUcCQq2GtLlF4ZEVRAF43RERERFE1NOhfmyvLvs2Y/1FjLOTedZeCU05R8Nrf&#10;6rBtWwE69s9Eo30KWroOETcdVzabDQ8++CCampvx7bffoq+/X9wkrimKgsbGRqxZu1ZcFXPiuaAo&#10;viMzOx0cgZnIMIU1ukREREQx0dcTeU3C7t2p+PGlE/DZp2Xo6enFwEAvdu/+Bz744K/Yvfsf4uZx&#10;YdGiRXj44Yexb98+fPPNN4kzCrMkoaW1Ff/93/+NY445RlwbF4YHIz+niA4UDLpEREREMRCq9q1k&#10;QvDHsN27U3H3XWotn8ViQU9PL1zuQZ4GBnrR3PwVPv74LeFT8WHFihXY+fHHsNvtaGxs9Pzc8ayv&#10;txfl5eW45tprxVVjZvemYs/Xel2c2U+XyLjgd1giIiIiGhWx2bIoVN/cJx7PH/mLBDidLnR2dnlv&#10;AsCBqqr46afrraqqCv/atg1NTU1o7+iI37ArSRgcGoLD6cSzGzeKa6Nqy+Z2sYiIYoRBl4iIiCjK&#10;QoXcUG6+2Yq2NpPn71pvTafThZ6eXk85AFRVVcZ12P37++9jaGgIdfX1cDid4ibjrqOjAz09PXjo&#10;4YfFVVFXW9eP757xsVhsmNMBxOEuJIpLDLpEREREURaq2XIoQ4O5QsnIwEQDA4MYGPD9B0pLS5Cb&#10;m+NTNlr19fVYv349TjnlFJxyyimYNWsWTj31VPzmN7/B+++/L24eUmVlJZ5+5hn84Ic/xN69e9Hb&#10;1yduMi4URUHjvn2YO28e3nn3XVRVVYmboK6uzrMvZlVXY9asWTjt1FNx629+I25q2Mef7heLwhLp&#10;SxSiAwWDLhEREVGURRpGvGtz9TgcDpx66jJcfvmluP66q3DPPb/FQw89JG4WtnXr1mHmwQdj/fr1&#10;2P7BB/jqyy+RYjajo70df3ruOaz6f/8Pd955p/ixkKqqqnD11Vfjh+eeiy+//BLtHR3jNs+uJEkY&#10;Gh7G17W1uP2OO3DXXXeJmwDufVE9cybWr1+PrVu2wOFwIMVsRkNDA1568UWcvGwZ7r/vPvFjIdXV&#10;BR+J+jhrAaC2qNbldI7PfiNKNAy6RERERGMs2EBUG34rluiRIEsS8nJzMXPmdMyZMxezZ88RNwrL&#10;smXLsH79eqRZrZg6ZQoWLVyIWdXVmDJ5MsrLyjCpqgozpk/HO3/7G/77+99HQ0OD+C1C+sUvfoFN&#10;b72FoaEh1H/zDZwuF6RAiS5G9nd2oru7G3fdfTcWLFggrgYALDvpJKxfvx4KgKlTpuCkE0/07Isp&#10;kyejrKwMGenpeO3VV3HuD38Iu90ufovAQvx3H3gp+EsOIjIm8F2WiIiIiGIi1EBUerzzoCQBkixD&#10;liVIUuSPc+vWrcOWLVuQn5eHJYsWYeqUKeImHmmpqVBcLqz79a/DC3huNpsNNU89hXPOOQe7d+/G&#10;vn37YjoFkSRJUBQFnV1d+Orrr1FYVIR33n0XS5YsETcFAJx00knYsnUrrGlpOPLww4Pvi7Q0DA4M&#10;YO2NN2LXJ5+IqyPEmluiSMjj1WyEiIiI6EDjcqlpdcZJzeIqj4t+JpbAb8RiRVEgSxIk9xKJLVu2&#10;YN26dbBarTjyiCPE1QHZ7XasvfFGsdiQqqoqXHX11Xj1tddw5lln4bPPPkNtbS16+/rgjOLozMPD&#10;w7C3tKCzqwvLTj4Zf3nhBTzzzDPiZh41NTXYunUrAGDO7NnIz/ca+ToIu92O+++7b1TBX3TpGRxt&#10;iigaIn8FSEREREQ+LGliSXhS04IPLCVB8tTmRhp0a2pqAABzZ88WV4Vkt9tx3+9+JxYbZrPZcM01&#10;1+DNTZvwP1deiezsbE8fXpfLBafTGbIvr/f/3+Vywelyobe3F3X19ejo7MSyk0/GW2+/jauuukp3&#10;wClvTz75JADgoKlTDYdcTSTB39vf+tuAIH10icgYBl0iIiKiMaTV6gYzxbYVipKNnBybfuiV4Am5&#10;0Qi6Eyoqwg52mk937RKLwlZVVYUVK1Zg43PP4eVXXsG8efOQarXiiy++wJ49e/B1bS32uefj7e3r&#10;w9DQEAYGB9Gxfz/2NTWh/ptvsHvPHnR1d6OzsxMnLluGPz3/PLZs2YIbbrhB/OcC0mpzD5o6VVxl&#10;iN1uD9mEeeXKcrHIT7BDakkNspKIPBh0iYiIiKLMFGQ8oWAhRnP5z/PR1vwE3nrzGdR+/TWcriw4&#10;hoc86yVJgiSrtbqyHPnj3GhDLtzh7rmNG8XiUbPZbLjr7rvxzDPP4NPPP8dLr7yCu++5Bz/56U+x&#10;6pJLMGPGDKRnZGDatGk4+eST8eOf/AS333EHdn78Md56+2387Z138POf/zxk7a1Iq9meUFEhrgpL&#10;qH3xyCOzxCIdgWuxg51bRDQi8jsjEREREfkwmfWbL0sSIEmBQ4y3//5+JYYGvsS//vFXvPzCPeho&#10;/9pnvdZHVzaSnAOoq6sDABREEHThDruxUlVVhUWLFuHcc8/FOeecg7vvuQfPbtyIu+6+G1dfcw3O&#10;PfdcLF68WPzYqEUS+gGgpaVFLPJYudJYiA50SE1msYSIAmHQJSIiIoqBVKGJqRhygw1IBQBnryjG&#10;ddcfhKwMEyQJcDmH0NZSC2g1ulFqugwAVqtVLApLSwyD7liprKwUi0YlktA/bak9YMgFmy0ThYVB&#10;l4iIiCgGvGt0xZBr1LnnT8BdvzkSlTYrJAno623D/o59URuMymazwWazob+/X1wVlqLiYrEo4dhs&#10;NgBAeoShP1LBzpO09NEfa6IDDYMuERERUQxofSmDhdyjVgRu5qo5+rgM/GPbQlz/83k467QqzJvr&#10;QnGxQ222LEtAhNlnxYoVEQfdZGCz2bBw4UK0tbeLq8JSPMrQf9j3W4LW5gKAJVUsIaJAGHSJiIiI&#10;YsBkBtIzA4fcvCIZlRUmLL4oeNjNL1LTz8+uL8bv/zgNzz0/B7+7LwtHL9iOigkvoKHxLdTU1HgG&#10;UwrXihUrIg53xx57rFiUkFavXo32CPfFzOpqsSikplYnMnOALJ0BtjWZ2SFSMBH5YNAlIiIiipHM&#10;HP1wklckw5KqBpzSQhN2fDEsbhJUUZGCyZNrkZf3H1gsD2Ldup9h3bp14maG2Gw23LhmjVhsWHFx&#10;MapnGRlJOP4tWrQIl/74xxGF3bOXLxeLgmpqdWL5deq/l5EtBQy0GQHKiUifHGIObiIiIiIaJZMJ&#10;sGb4BhQt5GqaWp245Y/dYYddjc2Whtdfny0Wh+V73/te2AFN89PLLhOLEtqKFSvw36PcF2cvXx5W&#10;02XvkKvRC7vi34koNDnYPF1EREREFBnvmjgx5GqiEXYfemiaWByWJcceiyVhNkE+e/nypKnN1dhs&#10;NpxyyilhB//q6uqwPqMXcjVi2GVtLlH4TMcdd+banfXboShOcZ1HRpaEKMxFTkRERHTAkWWtv65+&#10;yNX09CnY8cUw7nu2BxeemSGuDmnOnEwAErZu7fSUHX/88fjOd47y2S6QjIwMVE2ahIyMDOzatUtc&#10;7eenl1+O0047TSxOCrm5uZ4Ab2RfnL18OS67/HKxWMdXAN7H4ota8PxbwQcAs6RKkABkZMucP5dI&#10;oLiA3m6xdIQkm9hHl4iIiCjWrOlS0JCraWp1or9XnU912tLw52NdsaIYqTnpYrFhxcXFOHv5cvz+&#10;gQd0aye19c//5S9JMwBVMN77Qqy5DrWv9PzzHSdmnNSM3i5jLSozso2dN0TkT/rf//2j8uTWB+By&#10;DonrPIrLJb5JIiIiIoqx/l5gf5t/CNq9KXi/z0vPcOJv/W0AAOfgMPZt/woAsH79OvzP//xc2Do8&#10;drsauMPpe5qsIt0Xf3nzJdxwxxpIkoLMbIlNkolGyekA7I3+90qNbLKwRpeIiIgoHgQKucBIDW+g&#10;RQu5AGBKTUHR7Ik+n49EcXHxqINdsol0X0gYmW6qp0sxXLNLROFj0CUiIiIaZ8FCbrgkCbDmWpFj&#10;KxBX0XgTKnAZdolih0GXiIiIaBz19yno6nBBkhRIo2zJKkmALCuQZcVTY5hRnI2/b/+HuCmNo20f&#10;bReLGHaJYoRBl4iIiGicOJ1AV7saciRJbdbqHVi18Ku3aNt5h1tv5rQUtMs9aGhuFFfROHlh00ti&#10;EeAOu07NENUAAAPOSURBVM7AE6AQ0SjIiv99kYiIiIjGgMkEFJbJsKT6V+WOhFrv0DuyGNHQ3IiV&#10;11wsFtM4CHQcTGZ1fmWTSVxDRJGQAWM3SiIiIiKKPpMJyCuSAgbeSFhSJQzKTVh+3Wl4/e8vi6tp&#10;DGgvG7bt9G22rAXcwtLg8ysT0ehIv/71BqXmvQc5vRARERFRHHA6gYFeBf19CpwOcW1oJrM6b29a&#10;hqRbS1haWC4WURgGehUMDQJDg6Eri8Rm46GODREZY2R6IQZdIiIiojjldKqBanhQfbBzOv0f7Ewm&#10;yVMjyAA1dsI9NimpI18TUWQYdImIiIiIiCipGAm6HHWZiIiIiIiIkgqDLhERERERESUVBl0iIiIi&#10;IiJKKgy6RERERERElFQYdImIiIiIiCipyErgwaqIiIiIiIiIEo4MMOkSERERERFR8mDTZSIiIiIi&#10;IkoqDLpERERERESUVBh0iYiIiIiIKKkw6BIREREREVFSYdAlIiIiIiKipMKgS0REREREREnFUNB1&#10;OsUSIiIiIiIiovgkKwoA2VDeJSIiIiIiIhpXQ4NiiT8ZUFCSUy6W++jrUcQiIiIiIiIiojE3OBA8&#10;n04unqY2XS7OLhPX+RgaBJwOsZSIiIiIiIhobPX3iiW+JNmsBt2S7DJIsllc7+F0AN2dwVMzERER&#10;ERERUSy12UPn0uLsMjXoZqRmQDIFDrpwp+aeTrGUiIiIiIiIKPb2tykYGhBLfckpaZhUONkddC2Z&#10;mD3xMHEbP92dCuyNCpsxExERERER0ZhwOtSa3FBNlgFgSvEMAIB0000PKwDQO9SDFz/cCNdwiIgM&#10;wGRWl/QMyfN3IiIiIiIiomhwOtRlcDB0La5GNllw5vwfIMOSORJ0AeCrlr34xxeboCgu308QERER&#10;ERERxSlJknH0jJMwqXAyoE4vNGJy0VSUFlR5FxERERERERHFtdKCKk/IhRh0AeA7UxYiO7NILCYi&#10;IiIiIiKKO9lZJTj+4JN9ymRFAbyX9JRMHDfzFGQx7BIREREREVEcy84qwelzv++TaRUFkAEF4pJh&#10;ycDxM0/B3EkLIEl+lb5ERERERERE40aSZJQVTMbpc7/nl2cBxb/psibDkoFZFXNx1PQTkJVRIK4m&#10;IiIiIiIiGnNZGQU4Yc5ZOO7gZeIqD2nt2oc8oy4H0jvUC3vXPnzV/DmaOxuhuDiRLhEREREREY0N&#10;SZKRmZ6HySUzMat8trjaj6Gg600LvfaufegZ6AYUF6cjIiIiIiIioqjRutAW51RAks2YVDgZGZYM&#10;cbOAwg66RERERERERPHs/wO2q3sSmrPitgAAAABJRU5ErkJgglBLAwQUAAYACAAAACEA18AQuN8A&#10;AAAIAQAADwAAAGRycy9kb3ducmV2LnhtbEyPQUvDQBCF74L/YRnBm92kxaSN2ZRS1FMRbAXpbZqd&#10;JqHZ3ZDdJum/dzzpcd57vPlevp5MKwbqfeOsgngWgSBbOt3YSsHX4e1pCcIHtBpbZ0nBjTysi/u7&#10;HDPtRvtJwz5Ugkusz1BBHUKXSenLmgz6mevIsnd2vcHAZ19J3ePI5aaV8yhKpMHG8ocaO9rWVF72&#10;V6PgfcRxs4hfh93lvL0dD88f37uYlHp8mDYvIAJN4S8Mv/iMDgUzndzVai9aBTwksJosFyDYXkUp&#10;KycFSTpPQRa5/D+g+AE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BAiNfCtgMAAFsIAAAOAAAAAAAAAAAAAAAAADoCAABkcnMvZTJvRG9jLnhtbFBLAQItAAoAAAAA&#10;AAAAIQBULNYO6gMBAOoDAQAUAAAAAAAAAAAAAAAAABwGAABkcnMvbWVkaWEvaW1hZ2UxLnBuZ1BL&#10;AQItABQABgAIAAAAIQDXwBC43wAAAAgBAAAPAAAAAAAAAAAAAAAAADgKAQBkcnMvZG93bnJldi54&#10;bWxQSwECLQAUAAYACAAAACEAqiYOvrwAAAAhAQAAGQAAAAAAAAAAAAAAAABECwEAZHJzL19yZWxz&#10;L2Uyb0RvYy54bWwucmVsc1BLBQYAAAAABgAGAHwBAAA3DAEAAAA=&#10;">
                <v:shape id="Grafik 1" o:spid="_x0000_s1066" type="#_x0000_t75" alt="Ein Bild, das Screenshot, Elektronik, Kreis, Schaltung enthält.&#10;&#10;KI-generierte Inhalte können fehlerhaft sein." style="position:absolute;width:57594;height:28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T4zQAAAOMAAAAPAAAAZHJzL2Rvd25yZXYueG1sRI9LT8Mw&#10;EITvSPwHa5G4USc8HBrqVhUPiUsPpIj2uIoXJ228jmK3Dfx6jITEcXdmvp2dLUbXiSMNofWsIZ9k&#10;IIhrb1q2Gt7XL1f3IEJENth5Jg1fFGAxPz+bYWn8id/oWEUrEoRDiRqaGPtSylA35DBMfE+ctE8/&#10;OIxpHKw0A54S3HXyOsuUdNhyutBgT48N1fvq4BJld6ievj82q02wz3d2natlvlVaX16MywcQkcb4&#10;b/5Lv5pUXxVFNr0pbhX8/pQWIOc/AAAA//8DAFBLAQItABQABgAIAAAAIQDb4fbL7gAAAIUBAAAT&#10;AAAAAAAAAAAAAAAAAAAAAABbQ29udGVudF9UeXBlc10ueG1sUEsBAi0AFAAGAAgAAAAhAFr0LFu/&#10;AAAAFQEAAAsAAAAAAAAAAAAAAAAAHwEAAF9yZWxzLy5yZWxzUEsBAi0AFAAGAAgAAAAhAH4iNPjN&#10;AAAA4wAAAA8AAAAAAAAAAAAAAAAABwIAAGRycy9kb3ducmV2LnhtbFBLBQYAAAAAAwADALcAAAAB&#10;AwAAAAA=&#10;">
                  <v:imagedata r:id="rId48" o:title="Ein Bild, das Screenshot, Elektronik, Kreis, Schaltung enthält.&#10;&#10;KI-generierte Inhalte können fehlerhaft sein"/>
                </v:shape>
                <v:shape id="_x0000_s1067" type="#_x0000_t202" style="position:absolute;top:29444;width:57594;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pAWzAAAAOMAAAAPAAAAZHJzL2Rvd25yZXYueG1sRI/BasMw&#10;EETvhfyD2EAvpZFlm1DcKCGEBNpeQt1cehPWxnJrrYwkJ+7fV4VCjsPMvGFWm8n27II+dI4kiEUG&#10;DKlxuqNWwunj8PgELERFWvWOUMIPBtisZ3crVWl3pXe81LFlCUKhUhJMjEPFeWgMWhUWbkBK3tl5&#10;q2KSvuXaq2uC257nWbbkVnWUFowacGew+a5HK+FYfh7Nw3jev23Lwr+ext3yq62lvJ9P22dgEad4&#10;C/+3X7SEXGRFKUQhcvj7lP4AX/8CAAD//wMAUEsBAi0AFAAGAAgAAAAhANvh9svuAAAAhQEAABMA&#10;AAAAAAAAAAAAAAAAAAAAAFtDb250ZW50X1R5cGVzXS54bWxQSwECLQAUAAYACAAAACEAWvQsW78A&#10;AAAVAQAACwAAAAAAAAAAAAAAAAAfAQAAX3JlbHMvLnJlbHNQSwECLQAUAAYACAAAACEA4TqQFswA&#10;AADjAAAADwAAAAAAAAAAAAAAAAAHAgAAZHJzL2Rvd25yZXYueG1sUEsFBgAAAAADAAMAtwAAAAAD&#10;AAAAAA==&#10;" stroked="f">
                  <v:textbox style="mso-fit-shape-to-text:t" inset="0,0,0,0">
                    <w:txbxContent>
                      <w:p w14:paraId="5D268C5B" w14:textId="69BEA0F3" w:rsidR="00782BD3" w:rsidRPr="00020078" w:rsidRDefault="00782BD3" w:rsidP="00782BD3">
                        <w:pPr>
                          <w:pStyle w:val="Beschriftung"/>
                          <w:jc w:val="center"/>
                          <w:rPr>
                            <w:szCs w:val="22"/>
                          </w:rPr>
                        </w:pPr>
                        <w:bookmarkStart w:id="69" w:name="_Ref221268125"/>
                        <w:r>
                          <w:t xml:space="preserve">Abbildung </w:t>
                        </w:r>
                        <w:r w:rsidR="00C36B01">
                          <w:fldChar w:fldCharType="begin"/>
                        </w:r>
                        <w:r w:rsidR="00C36B01">
                          <w:instrText xml:space="preserve"> SEQ Abbildung \* ARABIC </w:instrText>
                        </w:r>
                        <w:r w:rsidR="00C36B01">
                          <w:fldChar w:fldCharType="separate"/>
                        </w:r>
                        <w:r w:rsidR="00715971">
                          <w:rPr>
                            <w:noProof/>
                          </w:rPr>
                          <w:t>22</w:t>
                        </w:r>
                        <w:r w:rsidR="00C36B01">
                          <w:rPr>
                            <w:noProof/>
                          </w:rPr>
                          <w:fldChar w:fldCharType="end"/>
                        </w:r>
                        <w:bookmarkEnd w:id="69"/>
                        <w:r>
                          <w:t xml:space="preserve"> 3D-Modell des Controllers</w:t>
                        </w:r>
                      </w:p>
                    </w:txbxContent>
                  </v:textbox>
                </v:shape>
                <w10:wrap type="topAndBottom" anchorx="margin"/>
              </v:group>
            </w:pict>
          </mc:Fallback>
        </mc:AlternateContent>
      </w:r>
      <w:r w:rsidR="00782BD3">
        <w:t xml:space="preserve">Der Controller besteht aus einem Joystick und einem Directional-Pad. In </w:t>
      </w:r>
      <w:r w:rsidR="00782BD3">
        <w:fldChar w:fldCharType="begin"/>
      </w:r>
      <w:r w:rsidR="00782BD3">
        <w:instrText xml:space="preserve"> REF _Ref221268125 \h </w:instrText>
      </w:r>
      <w:r w:rsidR="00782BD3">
        <w:fldChar w:fldCharType="separate"/>
      </w:r>
      <w:r w:rsidR="00782BD3">
        <w:t xml:space="preserve">Abbildung </w:t>
      </w:r>
      <w:r w:rsidR="00782BD3">
        <w:rPr>
          <w:noProof/>
        </w:rPr>
        <w:t>21</w:t>
      </w:r>
      <w:r w:rsidR="00782BD3">
        <w:fldChar w:fldCharType="end"/>
      </w:r>
      <w:r w:rsidR="00782BD3">
        <w:t xml:space="preserve"> ist das 3D-Modell des Controllers zu sehen. Der Joystick kann in der Platinen-Ebene nach oben, unten, rechts und links geschalte</w:t>
      </w:r>
      <w:r w:rsidR="00783E45">
        <w:t>t</w:t>
      </w:r>
      <w:r w:rsidR="00782BD3">
        <w:t xml:space="preserve"> werden. Zusätzlich dazu besitzt der Joystick einen fünften</w:t>
      </w:r>
      <w:r>
        <w:t xml:space="preserve"> Kontakt</w:t>
      </w:r>
      <w:r w:rsidR="00782BD3">
        <w:t xml:space="preserve"> in Z-Richtung. Das Directional-Pad besteht aus vier </w:t>
      </w:r>
      <w:r w:rsidR="00783E45">
        <w:t>Schaltern,</w:t>
      </w:r>
      <w:r>
        <w:t xml:space="preserve"> die unabhängig voneinander </w:t>
      </w:r>
      <w:r w:rsidR="00783E45">
        <w:t>geschaltet werden</w:t>
      </w:r>
      <w:r>
        <w:t xml:space="preserve">. </w:t>
      </w:r>
    </w:p>
    <w:p w14:paraId="3813FF12" w14:textId="6145EFDE" w:rsidR="0017000E" w:rsidRDefault="00783E45" w:rsidP="00B141DD">
      <w:r>
        <w:rPr>
          <w:noProof/>
        </w:rPr>
        <mc:AlternateContent>
          <mc:Choice Requires="wpg">
            <w:drawing>
              <wp:anchor distT="0" distB="0" distL="114300" distR="114300" simplePos="0" relativeHeight="251723776" behindDoc="0" locked="0" layoutInCell="1" allowOverlap="1" wp14:anchorId="48D2EF83" wp14:editId="26109112">
                <wp:simplePos x="0" y="0"/>
                <wp:positionH relativeFrom="margin">
                  <wp:align>center</wp:align>
                </wp:positionH>
                <wp:positionV relativeFrom="paragraph">
                  <wp:posOffset>4496501</wp:posOffset>
                </wp:positionV>
                <wp:extent cx="3366135" cy="2674438"/>
                <wp:effectExtent l="0" t="0" r="5715" b="0"/>
                <wp:wrapTopAndBottom/>
                <wp:docPr id="1440215276" name="Gruppieren 24"/>
                <wp:cNvGraphicFramePr/>
                <a:graphic xmlns:a="http://schemas.openxmlformats.org/drawingml/2006/main">
                  <a:graphicData uri="http://schemas.microsoft.com/office/word/2010/wordprocessingGroup">
                    <wpg:wgp>
                      <wpg:cNvGrpSpPr/>
                      <wpg:grpSpPr>
                        <a:xfrm>
                          <a:off x="0" y="0"/>
                          <a:ext cx="3366135" cy="2674438"/>
                          <a:chOff x="0" y="0"/>
                          <a:chExt cx="3366135" cy="2674438"/>
                        </a:xfrm>
                      </wpg:grpSpPr>
                      <pic:pic xmlns:pic="http://schemas.openxmlformats.org/drawingml/2006/picture">
                        <pic:nvPicPr>
                          <pic:cNvPr id="365573599" name="Grafik 1" descr="Ein Bild, das Text, Screenshot, Diagramm, Reihe enthält.&#10;&#10;KI-generierte Inhalte können fehlerhaft sein."/>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243444" y="0"/>
                            <a:ext cx="3034030" cy="2428240"/>
                          </a:xfrm>
                          <a:prstGeom prst="rect">
                            <a:avLst/>
                          </a:prstGeom>
                        </pic:spPr>
                      </pic:pic>
                      <wps:wsp>
                        <wps:cNvPr id="725031877" name="Textfeld 1"/>
                        <wps:cNvSpPr txBox="1"/>
                        <wps:spPr>
                          <a:xfrm>
                            <a:off x="0" y="2416628"/>
                            <a:ext cx="3366135" cy="257810"/>
                          </a:xfrm>
                          <a:prstGeom prst="rect">
                            <a:avLst/>
                          </a:prstGeom>
                          <a:solidFill>
                            <a:prstClr val="white"/>
                          </a:solidFill>
                          <a:ln>
                            <a:noFill/>
                          </a:ln>
                        </wps:spPr>
                        <wps:txbx>
                          <w:txbxContent>
                            <w:p w14:paraId="0FC36C5E" w14:textId="472B6C80" w:rsidR="0017000E" w:rsidRPr="00C370D0" w:rsidRDefault="0017000E" w:rsidP="0017000E">
                              <w:pPr>
                                <w:pStyle w:val="Beschriftung"/>
                                <w:jc w:val="center"/>
                                <w:rPr>
                                  <w:szCs w:val="22"/>
                                </w:rPr>
                              </w:pPr>
                              <w:bookmarkStart w:id="70" w:name="_Ref221269346"/>
                              <w:r>
                                <w:t xml:space="preserve">Abbildung </w:t>
                              </w:r>
                              <w:r w:rsidR="00C36B01">
                                <w:fldChar w:fldCharType="begin"/>
                              </w:r>
                              <w:r w:rsidR="00C36B01">
                                <w:instrText xml:space="preserve"> SEQ Abbildung \* ARABIC </w:instrText>
                              </w:r>
                              <w:r w:rsidR="00C36B01">
                                <w:fldChar w:fldCharType="separate"/>
                              </w:r>
                              <w:r w:rsidR="00715971">
                                <w:rPr>
                                  <w:noProof/>
                                </w:rPr>
                                <w:t>23</w:t>
                              </w:r>
                              <w:r w:rsidR="00C36B01">
                                <w:rPr>
                                  <w:noProof/>
                                </w:rPr>
                                <w:fldChar w:fldCharType="end"/>
                              </w:r>
                              <w:bookmarkEnd w:id="70"/>
                              <w:r>
                                <w:t xml:space="preserve"> Schaltplan des Controll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D2EF83" id="Gruppieren 24" o:spid="_x0000_s1068" style="position:absolute;left:0;text-align:left;margin-left:0;margin-top:354.05pt;width:265.05pt;height:210.6pt;z-index:251723776;mso-position-horizontal:center;mso-position-horizontal-relative:margin" coordsize="33661,267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hshGvgMAAFcIAAAOAAAAZHJzL2Uyb0RvYy54bWykVttuGzcQfS/QfyBY&#10;oE+2VncpquVAsWPDqJEIsYs8U1yuljCXZEnq4n5Pv6E/kB/rIXdXjm0VadMHr4a34ZkzZ4Y+e7uv&#10;FNkK56XRc9rrdCkRmptc6vWc/nZ/dTqlxAemc6aMFnP6KDx9e/7jD2c7OxN9UxqVC0fgRPvZzs5p&#10;GYKdZZnnpaiY7xgrNBYL4yoWMHTrLHdsB++Vyvrd7jjbGZdbZ7jwHrOX9SI9T/6LQvDwsSi8CETN&#10;KbCF9HXpu4rf7PyMzdaO2VLyBgb7DhQVkxqXHlxdssDIxslXrirJnfGmCB1uqswUheQixYBoet0X&#10;0Vw7s7EplvVst7YHmkDtC56+2y3/sL129s4uHZjY2TW4SKMYy75wVfwFSrJPlD0eKBP7QDgmB4Px&#10;uDcYUcKx1h9PhsPBtCaVl2D+1Tlevv/Gyay9OHsGx0o+w1/DAaxXHHxbKzgVNk7Qxkn1r3xUzD1s&#10;7CnSZVmQK6lkeEzSQ2IiKL1dSr509QB0Lh2ROYgZj0aTwejNG0o0q6D8a8cK+UB6lOTCc0jwvdTk&#10;nVT5CcmZJ/dg9ITccSeE9qWBfSkZhFlVJ+STkKVAXYXyy58qdH7+ab/4JX1+vTldCy2cFC4IcqNL&#10;pvD78OUvrYUmhSiVcCUrAvFC6k7MS0QcQdaQWaT01vAHT7S5KJlei4W3KBqUctydPd+ehs/iXSlp&#10;r6RSUSbRbphFdC8EeiQ5tfgvDd9UCK2uZicUSDZgQFpPiZuJaiXAprvJEyA288GJwMt4YYGLPwFs&#10;BPrVQkL5BCyG4KHvI4ruDwfD4ZCSI7LuDobdARpGkvWwP+0PU684iBPMOR+uhalINIAQQKAINmPb&#10;W99Aarc0RNYoEjyAiuWGnudbzjB6xdp/Kuu7klkBCNHtkw4n/VF30JtOJq0Oo9AKoXIoMZV82hwb&#10;AAn7dwYlfZj/B9bASqz1YW887je1frwbjCbT3v9iDUk1SuatwCKdF8qRLUMz35UyiKTRF7uUjlnQ&#10;Jp6qlRFn0Ex8I4Nohf1qn8q0lyKIUyuTP4IEZ5BMhOgtv5K48Jb5sGQOjwIm8dCFj/gUyuzm1DQW&#10;JaVxfxybj/uRVKxSssMjM6f+9w2LHUjdaKQbLkNruNZYtYbeVBcGoaJlAE0yccAF1ZqFM9VnvH+L&#10;eAuWmOa4a05Da14EjLCA95OLxSLZdSO71XcW7a+XJBuJvd9/Zs42Yg5I6AfTCuqVpuu9kWZvF5sA&#10;qpPgn1hs+Ia4k5VeL1jPnsevx2nX0/8D538DAAD//wMAUEsDBAoAAAAAAAAAIQDzDZppnUgAAJ1I&#10;AAAUAAAAZHJzL21lZGlhL2ltYWdlMS5wbmeJUE5HDQoaCgAAAA1JSERSAAACWQAAAeEIBgAAAF2J&#10;q8IAAAABc1JHQgCuzhzpAAAABGdBTUEAALGPC/xhBQAAAAlwSFlzAAAWJQAAFiUBSVIk8AAASDJJ&#10;REFUeF7t3T9sG0fe8PHfPS3ZCAYuT6FrbOG64MXbWRdt7hr7oYCoVHu1EKiwCkMBnTImLLiQC+Pg&#10;Oq1L+YX42M1dVjmldxdIbqLicoChRqrvLcxhhj/Ozux/7p/vByAk7uwsl8ud2R9nhrO/u725/o+I&#10;yPFwTQAAAFCO39lB1sHNtU4HAABADv+lFwAAAKA4giwAAIAKEGQBAABUwDsmazB8v/Dc5/bm8/n/&#10;WfJJgbx580mBvHnzSUl58+aTGvPmzScF8ubNJwXy5s0nJeXNm09qzJs3nxTImzefFMibN5+UlDdv&#10;PlF57eValtdI2n4aefPmzScl5c2bT2rMmzefFMibN58UyJs3n5SQdzB8v7ANb5AFAOgHfXEAkJ0u&#10;R97uwqxRHACgm7geANl5gywAAADkQ5AFAABQgcJBVpVNyK5tu5YlybIuACCfqutavf04vl1a5pNl&#10;XUlY37WsqCq2iWYpHGQBAFCn0fYHvQhopNYFWfz6BQD67fbmc64FaIVSgyzThGsecXw7T9PNoua5&#10;zmOW23/tvK7t6LyablrW+wYAKI+ul5OuBfb/+lqg10labj935bfpa0Feel/1NtOmaTqfPm46n14H&#10;zVNqkDXa/iDT07tye/O5TE/vLjTpjse/l6eTX0VE5OnkVxmPfz/PMx7/fv7NxHw7sf+GvrHovLY4&#10;vp3vl43mZgCojqmTfdcCm74WGGmuBYPhe4miQa5rQRId8Njsa53rtXz7IYH3YtL0cROR+Xu06XXQ&#10;LKUGWTI7Cey/xpfRcB5xx/GtfBkNRURkenpXJpN/VxaNm8Jg74/vBAcAlCfpWmB/2RbrWpBXKHhy&#10;XQt87EAp6XrxdPKrM8hJCs7SMMfGFYjq9+jbNzRDoSArS2BkTmxz4tjBmInY856UPlE0cJ6sAID6&#10;mbpfXz/McldXWROZ68qT8WcLgY5uVcsqabtop9xBVlLTq91apUXRQCaTfy99k/CdkK7tZGH2zw60&#10;2lCAAaBOrvo3jVBd6kqPooHE8a08GX+2sNxcB8bj3ztbiHxC65sv8679yePJ+DN5Mv5s6Xpm0vKa&#10;nt5N3K7Gtax5dDny3rtw4LiXld3SpJteTeCVlC6Obbparky6vT2zLJRfp7nymTz6vQEA3Hx1r67r&#10;db2s0yWwPVF57DRXna7XkYRrgbmmhOp+vW29TF/rJOG6pdMkxX760lz7JFzLGs0bZJXNbgYFADSH&#10;6yJeFa4F6CpdjmoNsvSLAwCaoa76OW1rEtBGuhzlHpOVlW4GBQD0j2ssL9BV3iCrzMDoNmFgOwCg&#10;+cq6HtzefL40PgvoKm+QBQAAgHwIsgAAACpAkAUAAFABgiwAAIAKEGQBAABUgCALAACgAgRZAAAA&#10;FSDIAgAAqABBFgCAyaKBEuhyRJAFAABQAW+QpSMyAEA/cT0AsvMGWQCAfijr3oRAn+lyRJAFAABQ&#10;AW+QpSMyoM0Gjx4vPTTXMgBcD4A8vEEW0BXxxaWIiNy+eL7wcK0DAEAZCLLQC6OXr2Q8eqAXzw0e&#10;PZbRy1d6MQAAuRFkoRem+3symb5LbK1ytWwBAFAEQRZ6Idq4J9P9PRm9fCWDR48Tgy0AAMpCkIXe&#10;iDbuye2L5wvBFgAAVSHIQu+YYAsAgCoRZKGX6C4EAFTtd7c31/8RETkersnBzfVC4mD4nlspoBNc&#10;XYPT/T2JNu4lpstsQDzQB6H6PpQOYLmcEGQBAIL1fSgdwHI5obsQAEAABZRAlyOCLAAAgAp4gywd&#10;kQEAuil0b0KuB0CYLkfeIAsAAPi5fjgTX1w6l6NfCLIAACgZ90KFhIIs3ewFAOgnrgfp0YIFwxtk&#10;AQCAbLjhPAzmyUIhx8M1vQgroMsukFWovg+l99ng0WNnUJW0HN2lywlBFgpxnTeoF58ByhCq70Pp&#10;fZYUTCUtR3fpckJ3IQAAQAUIsgAAyImbzcOHIAsAgIwGjx7L4NFjGb18JdP9PWea/h/9w5gsFOI6&#10;b1AvPgOUIVTfh9IBLJcTWrKQ6GN8Jm/49WCrmc/QPAAA9SHIgtPH+EzOt3f0YrSI+Qw3T0/kq5tr&#10;+YrWLnjQSgUUp8tR77oL2zqv0+7piaxHW3pxZd4M12Tz9ETOt3e8F2fXeYN6JX0G5jO8U+N5Y7uK&#10;z+Q1gXqQ67Nroi5eD4CqeYOsLmrj+7yKz+R8ciS7pyc6qTKmBeTNcI0gq+GSPgPdPVh3wPV6e0c2&#10;x4e1fjlom6TPDkA30F3YAuYiVWerwGaNAR2qcyfakq9uruetknUx5yoBVntwb0KgOF2OCLJawrRi&#10;nU+e6SQgkQmW62zBMudonS2vANBE3iBLR2RYrd3TE/lpciRX8ZlOahwzN4z9aCN7/7NOOqjzZD0G&#10;Wddvgqv4TH6quWsb9Vjl9SC+uMxdDqsQ2hezv1n5tmvXRWm3rfPofHn3E+l5g6w+swfIHw/XnI8Q&#10;1zp6md6mTtd2T09q7TbMy74LfVvvSD949FiijXty++K5TPf3ZPTylV4lKE+eNnu9vZM6wNLnui4H&#10;Oj2JzmPn820jaT29LTvtKj5bSrPLo+v1XMuQ3sCa8DNvOSyTqRfMvuiAKL64zLWPvu3GF5fzuihr&#10;fWrniTbuLQRVefYT2RBkpXRwc730KEuWba5HW3J/fFh5oGXPq9TnOZbMTM6mgssia2VYhTrnyHq9&#10;vSP3Cw50z1vGkvKtR1vOlt+r+CxxP+1t6O2ZINJ+rbRBJfIzAUKecliF6f7eQkBk2AFhHknb/eHi&#10;UqKNuwvr5qH3qwl1VNcRZLXQ5vgbkYoHwpt5lexHWXzN1zpNf0usW9Lr6/027OWu//V71u9X86WF&#10;6M+vzM9QM+eiOTebYj36Qn6ZBVl2i9Iv8ZmsR19Ya6aXFJyhfE+nb2U8eqAXL/CVIZ2mu+/1I6to&#10;497Cc7vFyMXeB19Xnc4fX3yQyfSd830UZe+DPh5lvk5fEWSldDxcc34jXhXz7blJ+5RFUvO1naa/&#10;zdXNvL6rwhmPHsjT6VsRT8BlM98WXd8czTK93E5rMnMOltGik/eLQ1I5+EO0JVfxj/PnZlD+Vfyj&#10;/IFgqfEm03fyZPRQL54bWF36SfXJdH8vsT4xaXWVsen+njydvhMRkafTd0stS0ns7kJXd6KPDpxC&#10;fMcL2RFkpWC6BF5v7yyN0SiDa+xHGuvRF/J6e0cG368VeugxJlkeRfkqGf1trm525a0rnC837kl8&#10;8WFe0T2dvk31rbsq+nPJ8tDnQ9bH6+2d3K1CtoOb66UxT2nosmnnM92FdnD16W9yd2FR+viimFAw&#10;YdchrvrE1COu+sS1rEqfujzvzoLDu6lf39RBMtuGro987C9xaQJK3/FCdgRZKa1HW/MxGOvRVqmV&#10;Z9J4Eh/7V1y3f70u9NCvn+XRF7rCMc+fTt/JePRAJrNvp6uiP5csD30+ZH2U+atXe7/SssumK9+n&#10;QOtHuT8+lKv4rNIASxyfBfLLEkz0ia6P0FwEWQ7nk2dyf3yoF89tetK0Mi48LmYG+CovFnXwVaCh&#10;b7CrFm3clfjiUr7cuDcPtHxdG9KC95THerQlu6cncj450kmNsB59MS+H69FWaS1vqJ4JJuxyo+sM&#10;+7lOq4rZn6yvF19cSnzxQW5fPF9oCbfTxbFdPVxBp6O5CLIspqvip8nRwgDeY2s81tXsfmxpxp+Y&#10;bgzz7bms1i8zbqXNAZY9zkk3X5u0UYFf6ZQhNJbBBFTRxr1gcCVqjJfN9xptYc7FNGOqksqCLmdp&#10;hfKZsVeb42/mwVWR8Vjm9cz7SPOekZ9dbnSw8SlYWZxDS9cnZbP3R7+eLsu6XI9evpInsyEFT0YP&#10;FoIl33Zdx6Dq94lyeO9d2MUbgrrep3E8XHO2DpnAynCtk8TO68rn2x8Xe1tNkHX/QwaPHlN5ZFT2&#10;Z1BE6Pw0wZWrLOQtZ2ny2cfIdbzSLpNAmXblcS0zfGl1C9X3ofSu8H3ZaVrd5NtXaeD+9oEuJwRZ&#10;BZgLhktZr2ELXcBWoczjKQRZuZT9GRRV9nladzmrU9M+O58uXg+AqtFdWMCBYxCxeZTNdIOUdeEC&#10;qmLOUVfXXR66bFVZzgCgTN4gi28tzWC6J7IMuG8rWrG6YXN2V4KyAi2sHtcDIDtvd2EX+boemkyP&#10;/WiKvpw3TdbUz0CPlYJbUz47ugOB4nQ56l2QhXJx3qwenwHKoC8OALLT5cjbXTgYvteLAAA9xPUA&#10;yM4bZAEAACAfgiwAAIAKEGQBAABUgCALTm+Ga0sPtIv+/PgMgfpQ3iAEWUjy1c31wgPtxOcI1Otj&#10;fEaAhTnvFA76p4hN1da5r7JY9TxZb4Zrzou067wp09//8U/5y5//pBfDkvQZmM9sVceQebI+cX02&#10;TRSq70PpIas6D+v2Zrgmm6cncr6946wzi6jqGLa5rGYtX1UdQ0OXk84EWXrfu8QUgFUFWh/js8QK&#10;o+vHvg2SPgPXt2nXZ1iFVZ+zTZH02TRRqL4PpWNR0hfTpmlzWW1i+dLlhO7CFliPtmT39ETOJ0c6&#10;qXImwNrknomts8quwvPJUSsrbaBvKKvVIshqCVMA6mzStQOsOzkK4ODRY70olcGjxwt5826namY/&#10;zSO+uFxKTyu0bii9Scw5SqXdLrRS9Q9ltXy6HPUqyNJjt46Ha0uPNJLW09vS6+k0k66X6XzG7qw1&#10;qY5Aq2iAlZcJVNpyo+jbF8/l9sVzme7vyejlq6VAq2/MuWnOVR99nl/FZ6nKgabz6Hz6eeh19HN7&#10;mc7nyg+0QZGyqs9/nZ5Er+d6rh9t16sgy+Xg5nrhUVRoe670pP9d6gi0VhVgiYiMXr6S6f6eXtx4&#10;0ca9eaBlrDpQfDNck4/xmcjsM61alkrbxYwL0eUjDTvPerTlrZzLeh37OdAmRcrq8XBN1qOthbJQ&#10;ZhnIUpbbwBtk6WYvNIMpGFcVXTjPZwXwfHunkjmWkrrZTJfY6OWr+f/23zZ1mYmji0+/by3pmOhj&#10;kZb5hdOb4Vrl4+rMuZin0raV0W2RZh/KeJ2uCd2bkOtBOnZ9WUX9WVQZZXVzfKgXVaLIPq6KLkfe&#10;IKsPqgpUqrY5PpTX2zuV7L8eMF3FwGndzWaW2WlJy5oovrhM1Qrnex/T/T3nMdHHIq070dbC51dV&#10;q6T5dVIZFW8ZLbRlbAP9o7up8nZZ6XqzivozrzLK6u7pSWXXHq0LZblXUzjo9fTcIGl/YaG3Yy+3&#10;6XXsdJ0mnu0mOZ88k58mR/Lt33RKNt99rZdkk7TPg0ePnYHB4NFjme7vyQ8XlxJffJD44nK+niuP&#10;a1kT6Jal6f6eRBv3FtLt/baf+9LSPLfp8y6rMs6f++ND2Rx/o5O8XOe7/V6ylEfN3q5+Hf1cc21P&#10;HOd5aDuScp2mCNX3ofS2S/rc61S0LIaUVVbta2faciqO7biea77yo/M3gS4nvQ6ybOakSUq3JW0n&#10;ablRNN3WlLlNfPucFBgMHj2WaOOeRBt35cuNe97AJGlZE5j9sluxfO+lyiAr6TOoQ95z0bffecrj&#10;VXw2/zm6K9313K7U7WX6ddMu09Ks0xSh+j6U3nb2uaC15TMMKbus2sGWK13T2wk9D8m6fh10Oel9&#10;d6GR5YRrgrbPbTLd35Mno4cLQUlb2YPe+/jrwvUK5nHLc16bPFm6GA5KHrSL9jLnguvRFXnKqq9b&#10;0AyAR7LeBFm+E6VtzEUkz4WoboOEwd6uZT5Z1l0F168LXYq8j7z56pA1wKmqPKb9UYidHloX6JKs&#10;ZdW0fCXJW37y5mubzncX2k3AuuXH1TyctB1bUr6k5YZvPyVFuhT86W0V0uwzlvm6/7Jq0mcQOj+r&#10;Ko/2erqrMSndZu+LXj/LMi3NOk0Rqu9D6WiXLGVVX8c0XZaT6Lw6X9byknX9Ouhy0vkgKw99ItjK&#10;fJ2sQoViFco+9n3R1SBLKjhPm1oe02jaZ+MTqu9D6WifMsuqr5xKRWW1ieVLlxOCrJZIGtS7an04&#10;9mXR3X1dDbJkVnlvjg9TfbvtsiZ+NklC9X0oHZ+cb+8sTf67iomd02pzWW1i+dLlpDdjstrMdG8U&#10;mdsEq3c7m/PKPLqsynncgCbbPD1ZmB/LTArcVJTVanWmJavrdN91U7jOG9SrqZ+Ba+xTHzXxs3EJ&#10;1fehdLiZ25Q1ZUJSFzPnYpfVVQ51OelEkIXVcZ03qBefAcoQqu9D6Vi2yvvApmW+DDX1i3wZ6qwj&#10;dTmhuxAAQABVgZ8nR40OsKQDcy42jS5HBFkAAJTMjMNqcoBluvMJsKrj7S4EQjhvVo/PAGgWE2Bt&#10;NuzX4LYs0zfoOkaPt0zbEqa3Yy/XzHpJaa7lkjD2Kul160BLFtBxbxIqI8A2GL7Xi5CDmb6hKwGW&#10;Zo/hOri5lt3Tk1J+4HLguZWRKy3p+arpckSQhSVvhmvOB9rn58mzRndXAF1j5slqav1ppmrIE2DJ&#10;LEC7b82rtc79C728QZaOyNAP9hwvX91cy51oS/7IHF2t9DH+Ue5EX+jFQGZdvx4cD9cSH1no+tM8&#10;mqCMORd3T086P91DmbxjsvRPEVcp64neNWn7vMv28+SZfIx/TGz6dp03qJfvM3gzXJtX8Pb/gBaq&#10;70PpbdeEa8y3f9NLyvXd1yL3x4eyOf5GJ3npOsY+VlmuTXo79nJb0mvpNCNpu0YovUy6nLQqyNL7&#10;1xernMfENHMn/Qy5z59LUyR9BjpAJsiCT6i+D6W3nb6Y21zlq43yXkuS6hh7ALwrXUvaTtJyCaQZ&#10;oXVC6WXS5cTbXYhmWI+2ZPf0RM5X0ETbhttCwI2uQiC9AzW42n50RZ5rie92O4zHCiPIagnzraOM&#10;X3Fk5WrBQvN9jM/k58nRwsDbJg3ABVC/rNcS0/KVxBeEoYNBlm7yvYrP5NgawJj2hAjl8W1X74PN&#10;TtP5dLpmTvS0hWPVBo8eLzzii0u9SmfFF5dL79+W5nnRY+caeEt3IYA01xJzbRM1Wal93TsergWD&#10;MM3Om7Rcp7VZ54IsW9H5POw8OhjybXc92lpaX2b7o/vBszTbSsrCUdT59s5C92CRrsLbF8/l9sVz&#10;me7vyejlK53cWaOXr2S6vzd//7cvnutV5On0rV60oK/HDkD1QteSpO5S3ZV6cHMt69HWUpCkH668&#10;vm3aaSFp1lmVTgdZeoBfnv5j04dtn4jnk2dL84TcHx/K+eTZ7PkX8osjyPolPpN1xxgZV0DmYwpH&#10;1nxpbZ6eLMzz8jE+K9wCEm3c04sWWnvslhrdqmOz04q29FTF7IvrPdsm03d6kZPZTpPeIwA3PT9W&#10;0+bJspV5LdFBkn70VaeDLMnRUuSiW59+mhwt/QR2c/zNfO6QP0RbchX/OE8zUfxV/KP8QW1rc3yY&#10;+E3Cx+Qro3C4uLqaymZae0xLjR2cuFp5nk7fLgUudv6mMO8rZDx64HyfLmW8x6o+RwC/setN88ve&#10;pClwmqDqa0nfdW4KB72e3bdrt2qFuLZjnus03zrnk2fy0+RIDmb3WnJt07SAbY6/WVrHx2y76Nwq&#10;332tl2STtL+DR48Xusl8z+OLSxm9fCW3L57L0+lbiS8+zAMVs97o5SuJNu7Kk9HDpfx626uk98W0&#10;vullty+eL/3V6TbXMgmM40uj6PkjInL7V/c5gO5o0vWgDT7GZ3K+vZM4/U2TmGtJnyVdx4rqfJBl&#10;mPFZkvJg6u24AijNXv56NquubkmzBwjqbZpuSde2NXu8WdrAsQpJx0IcQUGW5+b/p9O3Mpm+m7fk&#10;hNZvAtM6ZYJBceyf/f5k1nXoSjdc2zR8n0EdBt+vEWT1QJOuB21gdxE2uRW5KdeSVaqyDu18d6GR&#10;ZzyW4WpG1cv08/Xoi3mAtR59MRv0vjwey9jNOHfJ+eSoU4VCjzcyXYaT6TsZjx7MWrH8Y5ya4sno&#10;YerxVmnXnUzfOQMsAM1kugzvRFuNHZMlHbyWNI03yGrbtxYd6JTFRPmGKyAyJ6rxaVzWp8DKjN/S&#10;47FsWU5w0yKXJc8qmQHuLvHF5byr0B7HFG3cnQdYX86Cq2jjrpWz+QazAfk6gNTGowd60Zzv2AFl&#10;Ct2bsG3Xg6Zo8nistl1L2kCXI2+Q1RbHCfN1mOX2Iws7j30Srs8CKHu7enoG8789QD50Iqe5aacp&#10;FPb7bLLBo8cL0xnYTBegSbdbqkyrzZPRw/nyNrXk3FpTL+gAUkt6X75jB6AdPlb05b+oLNcSfe10&#10;Xf/SMOubccia3q5NP7fZaa798eWtmndMVpOUvX++g17m65QpS6GoS9mfC7Jb9WfAmKxuYMxVOcxg&#10;d+PNcK1xg9+zXkvsOkaP4TLP09RBZjtmoL3upjyejU1ej7bmv3jU45x1Y8VVfLbQk3Q8XJP12dRL&#10;RqiODKVnocuRtyVLN3t1yYFjHg/zaCITmactFABQpi5fD8pkzzFoxmI1KcAqei3Rg+TXc4x33hx/&#10;I7uB+Sd3T09qnX+yKt4gC81gvimk6U4EAGR37BheYh5Z6DkGm/TLwrKuJXpMch66RaoJ809Wwdtd&#10;qJu9Vinrid41ulm1KVznDeq16s+A7sJuCNX3ofS2a8I1pow563y++1rk/vhwKZgJ0XWMOVZZr0uu&#10;7ZjnOs23TtnzT4bSs9DlpDVBFprJdd6gXqv+DAiyuiFU34fS284XZK2yfJVJj6dKy1XHmG0ZOt1F&#10;b8cVQGn2ctMKp1vSksZfHaecfzLptfPQ5YTuQgBA7x04xueaR1eYAeE6SPFJGttkxmLlPT6u7epl&#10;+nnV809WgSALAICeMC1YaccsmZavsunt6oDIbnUzqpx/sioEWQAA9IgJXHyB1nHCPJFmuf3IImm7&#10;62r+SVe3pvm/7Pknq8SYLBTiOm9Qr1V/BozJ6oZQfR9KR/uYIKuMlqpQsLXKOiqkzDpUlxNasgAA&#10;KFmT71domOBKj33KQ49j04++IsgCANBKVaKfJ8/kjyvupkrLzClVRqCF5XJEdyEKCTURox667NaJ&#10;7sJ+4HqQ3vn2jvxxfNiomd59zLxT8MtTz3qDLAAIIcgCfvMxPpOfJ0fz+xe+Ga41atZ3Le/cWX2T&#10;N0aiuxAAwL0JS/IxPpM7nrmbmsbcXJkAqxy6HBFkAQBQkp8nR/Lz5GjhBtFNHQRvfl1IgFUdb5Cl&#10;IzIAQD9xPUjHdXPoJnYXZpm+QY+9teezOh6upR40n5RPb9+m08xzezv2w2a/nt5Hva5+XhZvkAUA&#10;ALolS4Cl2WO4Dm6u5/cGDPHlMxORap9md3e3sunpIfRUEfbrpd3HKhBkAQDQEyaYyRNgiXU7HBP8&#10;mHsYhvjyrUdfyC+OIOuXwL0JfezXS7uPVSDIAgD0nu52SuqCyqpJXYWmdWfVt5oJKXrMzyfP5P74&#10;MLEVrE7eKRyYFwVACFM4dEOovg+lt13RC3sZvv2bXlKu774WuT8+XLj3Xxp2fGACNZm1hqUNZEL5&#10;zGuYObsObq6dcUmaZfq5i+vz9uVJs01xlBOCLACFEGR1Q6i+D6W3neuia+hrY1vlnRPLFR/YQZNk&#10;OEZJwZZ5jdez2efvjw/nwZbNtS96mX7uotfRz7VQuqHLCd2FAIDeO3Dcb888umI92pLd0xM5zzC7&#10;u2tAulhjqrIeH5NPD0a/Pz6U88mzhQDrfs5uTbOtJiDIAgCgJ0zLUdpf25mWrzr8NDnK1MKWZHP8&#10;jfw0OUoMEOtEkAUAQI+YoCkUaJkgxQ58jq05p65m81ClofPp4O0P818dfjEfM2aW5WFayq7is0z7&#10;WTbGZAEohDFZ/cD1oHvssVGaCUr0+C09Fsukh4IY3T2otysqDnHFJEnLXcvEM/5LHHn0cy2UnoQg&#10;C0AhBFn9wPUgPX0bnSZN46C9nk3poAMeLHLFSGnQXQgAQEk+3SB6a+nWOk21OT6cd6uhfN6WLAAI&#10;oSWrG2ipKsfPs1+1/THjXFSrZOamgl+aGEmXI4IsAIUQZHWDvjggn/PtHflotQptnp7InQZ3xdmD&#10;0PvaZVhm/KPLEd2FAACUxO4u3Dw9WQq6muZ8ctTrAKtq3iBrMHyvFwEAeojrQTomuBIRuRNtzQOt&#10;JjK/vCPAqo43yAIAAPk1tavQN30DykOQBQBARZrYVZg1wLLnwDITe+pHGjqPzqefu17L5nuu87ny&#10;14EgCwCAkpxv78ib4dr8cb69M+8+bAIzVUPaAEszg+QPct7fMW0ee0B+2jw2e/08+ctCkAUAQEk2&#10;T08W5sj66ua6MV2GJnDZzHnj5Tp15ReP3ikc9E8RAUBjCoduCNX3ofS2W0VXkvbt3/SScn33tcj9&#10;8eH83oBp2fGB71Y1IfZ2zASodtxhp7tiEs31mek8abcTWictXU4IsgAU4qo70D6h+j6U3nauC7bR&#10;lfP7Kj6bT9mQhauM5wm29DHW2/QFWSavXuZ7nrRMS7NOWrqc0F0IAOi9AzXGyH50hQmE7Bs157Ue&#10;bcnBzfXSjZ9DTECW9bhmXb8pCLIAAOgJ04p1Prv9T8j55Jnc94zhStOCZcsS6HXhfooEWQCATncF&#10;YtHu6Yn8NDkKBjFX8Zn8NDlaGMN1PFyb5zNTLGRlAj3f65sWMvN6vnWbRJcjgiwAAHom1M13PFyb&#10;/8LPZgc/9hQLx445qeyHtjk+9L6+7o507UsbeAe+A0AIdQfQTueTZ3IV/9jK4KVMVdZhtGQBALg3&#10;YQ+ZbkBfixKy0eWIIAsAgJ5KMz4K+Xm7C/V8D8jm7//4p/zlz3/Si5EBx7C4osfQNZ4iK123tE3R&#10;Y9gGofo+lB7Sh2NYtaqOoT3nVV+VVUfpckKQBcDLvodYlp9r582H1QjV96F0AMvlhO5CAF7r0db8&#10;Fz5puxQIsACAIAtAClkCLQIsAPiEIAtAKmkCLQIsAPgNQRaA1HyBFgEWACwiyAKQiSvQIsACgGUE&#10;WQAyswOt88kzAiwAcCDIApCLCbR+mhwRYAGAA0EWgNzWZzdxJcACgGUEWQAAJhoFSqDLEUEWAABA&#10;BbxBlo7IAADdNBi+14sWcD0AwnQ58gZZAAAAyIcgCwAAoALeIEs3ewEA+onrAZCdN8gCAABAPgRZ&#10;AAAAFSDIAgAAqABBFoBE8cWlDB49lsGjxxJfXC6kJS3TzwePHsvT6duF5QDQBwRZAJzii0sZvXwl&#10;0/09me7vyejlK72KPJ2+04uW3L54LuIIwACg6wiyADiZACvauCfRxr15sKTp1iyXJ6OHEm3cI9AC&#10;0CsEWQASRRv39KIFT0YPnC1cLtP9Pb0IADqNIAtAbtHGPRmPHjDmCgAcCLIABJkB7K7uviejhzKZ&#10;vkvVbYjm4t6EQHG6HBFkAQi6ffE8cUyWzLoC0wyCB4A+8QZZOiID0C9pW6dCY7dkNpAe7cX1AMjO&#10;G2QB6C8zbYOvq9D2ZPRALxKxuhrji0tvaxhWi3sTAsXpcvS725vr/4iIHA/X5ODmeiERANAPg+F7&#10;WquAgnQ58rZk6YgMANBPXA+A7LxBFgAAAPIhyAIAAKgAQRYAAEAFCLIAAAAqQJAFAABQAYIsAACA&#10;ChBkAQAAVIAgCwAAoAIEWQAAABUgyAIAcEsdoAS6HHnvXWhuo2Bnynprhbx58+aTAnnz5pOS8ubN&#10;JzXmzZtPCuTNm08K5M2bT0rKmzefFMibN5/UmDdvPimQN28+KZA3bz4pMa82mN2Trcg2s+TNm08K&#10;5M2bTwrkzZtPCuTNm09Kyps3n9SYN28+UXm9QRYAAADyobsQAACgAgRZAAAAFSDIAgAAqABBFgAA&#10;QAUIsgAAACpAkAUAAFAB7xQOWeaGKGtOiSx58+aTAnnz5pOS8ubNJzXmzZtPCuTNm08K5M2bT0rK&#10;mzef1Jg3bz4pkDdvPimQN28+KSlv3nyi8trLtSyvkbT9NPLmzZtPSsqbN5/UmDdvPimQN28+KZA3&#10;bz4pIe9gNp+cEQyyfIUOANANofo+lA5guZzQXQgAAFABgiwAAIAKEGQBAABUgCALAFBI1gHCWent&#10;x/Ht0jKfLOtKwvquZUVVsU00C0EWAKBVRtsf9CKgkQoFWYPh+4VHHN8upVdFb9vsQ530+y/y+kXy&#10;AkCf3N58zi8d0QqFgiyxTvbp6d2Vf7uYnt7Viypn3r8p8DrQBIC+0V8+7XrR/kJp/2+6APUXVvN/&#10;0nL7uSu/LWs3YxK9r3qbadM0nU8fN51Pr4PmKRxkGVE0EFFBRp3fNG5vPp/vw6o0IdAEgCZI+gI+&#10;Hv9enk5+XVhXZl2A09O7S61U5n+93GauO/pLr17HvEYaOuCxJe2r4dsPCbwXk6aPm51uc62D5igt&#10;yBJHkKFPTNcJm3Qi+74pmP/t5b7X0vld6WXQFYfvNdKkAUDb6S+/X0ZDieNbeTr5Vcbj3y+k6To0&#10;rTTBk1lH708SO1DSgY3xdPKrM8hJqtvTMMfGdSz0e/TtG5qh1CArzcnrOilcy/Q3BTvd/K+Xa668&#10;Nl9aWnZhiuPbpf30vUZSui5IANAVrl4PmdWH9pdrnR6S5vpTJhMEPRl/tlCH61a1rJK2Kyt4jyjO&#10;G2TpDzgka6EwkiL+VZ1QupXJ963EDpT08fLl84miwdK2AKBKoTonKT1PvR9FA4njW3ky/mxhualH&#10;x+PfO1uIfEL7YXpaQuul9WT8mTwZf7Z0nRptf1hqoctienrXuV20gy4n3iArqzRNti5JQcqq6MCp&#10;yP7lzQcATWa+QCbV+74vmTq4ErX+ZPLvpW0mbUusAMr3mlE0WBrSkpfv9aand2Uy+ffScluatKR0&#10;W9r1sDreG0SHDKwbIZpBhXZAYae7nictM8tNoXDR+VzPTf97aN903rRC+XyvYe+fTnftLwB0hd0l&#10;BnSZtyUrTYQ8CHybScNsw369W9U/79qXpOWivmkU2beikvZRfxOylfFNCwCy0PWQFkpPK45vZTL5&#10;NwEWOkmXE29L1iDQUoPmOB6u6UWtsnt6IuvRll4MoCah+j6UntZAteIDXaLLCUFWR7g+v7a4is/k&#10;9fYOgRawQqH6PpQOYLmceLsLgTqsR1uye3oi55MjnQQAQGsRZKERTAvW6+0dnQQAQCsRZPXE8XBt&#10;/riKz3TyQnrSOi6usWD2sizb3T09ESHQAgB0BEFWjxzcXMvu6UliEHNwcx1cJw+9XVdgZhBoAQC6&#10;giCrZ9ajLVmPtryBTlWDz9ejrVSD802g5Wv1AgCg6QiyesgEMU22OT6U19s7BFoAgNYiyMKSqgKb&#10;q/jM24JmW4+25P4s0Bp8v1b5AwCAsjFPVke4Pj+bTnc9t6Wds0pvRy/Lu906584afL8mt39NPnZA&#10;H4Tq+1A6gOVyQksW5swA9YOb61IDmzzbPZ8c1RJgAfiEAAooTpcjb5ClV0Y3VPnLvTK6Gs3+EWAB&#10;zcH1AMjOG2She67iM7mKz5a6+IowQZHdxZeX2VaRbQAA0AQEWT1yPFzLHATpyUTth8y6As2A9qJj&#10;qAiwgNUZDN/rRQAy0uWIge8d4fr82uQqPpuPw6obA9+BcH0fSgewXE5oycLKmW7GzfGhTgIAoLVo&#10;yarQ3//xT/nLn/+kF1dCT5XQNkndjHUcw663ZNVxDLuuD8cwVN+H0kP6cAyrxjEsrupjqMsJQRZ6&#10;r+tBFpBGqL4PpQNYLid0FwIAAFSAIAsAAKACBFkAAAAVIMgCAACoAEEWAABABQiyAAAAKkCQBQAA&#10;UAFvkMWcKOiD777WS4D+CdX3oXQAy+XEG2QBAAAgH4IsAACACniDrMHwvV4EAOigUH0fSgewXE68&#10;QRYAAADyIchCL70ZrulFAACUiiALAACgAgRZAAAAFSDIQie9Ga55HwAAVI0gC5301c21bJ6eiIjI&#10;5umJfHVzvfAAAKBqBFnorDvRlmyensj59o5OAgCgcgRZ6LQ70Zaz5cq1DACAMhFkAQAAVIAgCwAA&#10;oAIEWQAAub35XC8CkJEuR94gS68MAOgnrgdAdt4gC+iyq/hMjmdzZh0P1+QqPtOriMzSAADIiiAL&#10;vXQVn8n55Eh2T0/k4OZadk9P5HxylBhoAV03GL7XiwBkpMuRN8jSKwNd8Xp7RzbHh7IebYmIyHq0&#10;JZvjQ3nNnFqAE9cDIDtvkAV0mQmwkp4DQBqDR48XnscXlzJ49Hj+iC8uF9LRHwRZ6C3dNaifA0Ae&#10;o5evZLq/J7cvnst0f09GL1/pVdATBFnoJT0Gyx6jBQBF3L54LtHGPRGR+V/0E0EWeskeg3U8XFsa&#10;owUAQFEEWeit9WhLDm6u5w8CLABlYzxWvxFkAQBQgdHLV/J0+k6m+3s6CT1BkAUAQMnMYPfp/h7j&#10;snqMIAsAgJx0d2B8cbkQYKHffnd7c/0fmd065ODmeiFxMHzP/arQe66yAXRNqL4PpfeNPTeW3Vql&#10;58wybl8814vQQbqcEGQBAa6yAXRNqL4PpQNYLid0FwI1sWeANg87LYlOM7NJJ/GlAUkIoIDidDny&#10;Bll6ZQDF3L54vvAwoo17S2M7ZBZQ2YNm7fEeLmYbT6dvdRJQCNcDIDtvkAWgHtHGXfnBCrJMa9QP&#10;F5cSbdydLze360jyaf17El980EkAgJp5gyzuug58cjxcS/3I40srMLJboeKLD/Kl1ZJl367DJb74&#10;IE9GDyS+uHS2jAFJQvV9KB3AcjnxBlkAPrFnhg89fOzxWHYQZHcX2sGW7i4MMeuPRw8WWsYAAPUj&#10;yAJqYo/Fmu7vLY2tMoFWfHEp49EDiS8+5AqwZNYyNpm+06sAAGpEkAWsgCt4ijbuyujlq3nap6Dp&#10;t/FYIaOXr+a/PDQBHF2GALA6BFlAQ5ixV9HGXXkyeriwLI1o455M9/fmrWV0GaILzBcH19Qnq6D3&#10;xfVFxuxzFqHt6vQ0dB6dVz9H+ZiMFAhwlY08XJWZngV68OjxfJn9v52uhdbXywCXUH0fSq/K4NHj&#10;Rt3/zy5T8WxKFf3cyFL2fNs1P4YxX77ScpV/1zKUR5cTWrKAmpgWJvuh2cuS0vXDTtNcy4C2eDp9&#10;K+PRA2+AZbd0+Vp/XGm+vGno/TJTrCSVO/0lST839HarZO+DPiYojiALANBIk+k7b+uNafGZ7u/N&#10;f0yigyXTjT56+WopcNB5i7oNTLEyHj2Yv87o5SsZjx7oVZwm03cymb7zBo1ppHmP5phEG/eWjhey&#10;I8gCALSSHRDYwZTNpLtal0xQ5AuMymQCRhO8+AJIm269dr3PJDowcx0HmzkmvkmPkR5BFgCgkcaj&#10;B8FbRNkBUl3BUhHmF8NZfjmsZXmfOkBDvQiy0FtX8dnCTO1X8ZleBcAKPRk9lMn0nbdrzE7zrVeF&#10;PK9nJhv23foqtN1QOpqDIAu9dBWfyfnkSHZPT+Tg5lp2T0/kfHJEoAU0jD3WygzKTkoz3YdVM6+Z&#10;9fVMq5xpUdKtdEnbHb18Ne8edKWjubxTOABddTxck93TE1mPtubLruIzeb29s1QOKBvAapnAQqwx&#10;VmnSBmq6Avt5UppvsLedVxJezyX0mvZzcWzXTrPTk17PFuoiTHNMkB9BFnop6Xx3LXctAwAghO5C&#10;9JbuGtTPgT4ZDN/rRQAy0uXIG2TplYGu0GOw7DFaAJZxPQCy8wZZQFetR1uyOT6U19s7cjxck9fb&#10;O7I5PlwYowUAQBEEWeit9WhrPtbq4OY6McBiPBYAII//MnMEAQAAoDz/dXBzzTd1AACAktFdCAAA&#10;UAGCLAAAgAoQZKGz3gzXFh4frXmw3jAOEUCFqGMgBFnoqjfDNbkTbclXN9fy1c21bJ6eyM+TI70a&#10;AJTO/kKHfvPeVmcwfC+3N58vLAPacD+rN8M1+Uqdz+fbOyIisnl6spDuOveBvgnV96F0fGK3YOk6&#10;aFXMfVnbrC11tC4nBFk94bqRaNJNQW067en0rcQXHxLvAK/XX5U3wzXZPD2RO2ruKxNofYzPCLIA&#10;S6i+D6VjkeuL3iqYAGv39CRxLsCma1MdrcsJ3YU9cvvi+cLDiDbuSXxxubCuzO5ur+8EH198kGjj&#10;7sIyw2zj6fStTqrd5unJPKDSywEsI4DqJnO7sLYGWG2jy5E3yNIro5uijbvywyxAslu8fri4XAqo&#10;4otLeTJ66GwZ+7T+PYkvPuik2pnxWC5/HB/qRQACuB60j+kiJMBaHW+QhW4ZPHrsbGX6UgVGZp34&#10;4oN8abVkPZ2+XWrZssUXH+TJ6IHEF5fOlrGm8AVgANAFJsBKuum9udvL8XBNzifPdLKIWifLnWH0&#10;uq7n9uOqwz8UIMjqCbuLcPDo8UJLlOkutIOrT38Xuwt9XYVirT8ePZi3jAFoh8HwvV6ElgoFWIZ9&#10;xxcdCBlmnfVoK3GdPMx2d09P5PX2TmcCLV2OvEGWXhnt92T00Dkw3XTzja2WKN1qFV9cymT6bh6g&#10;2cGa/XcyfSeT6buFvADajetBOmZePvv/OufMMsFKKMCybY6/CQZRWbaXxXq0NQ+0usgbZKE/oo27&#10;8y6+aOOejF6+Wmq10oPm7f/HowcyHj2YL0saTI98TEBrP+y0JCYtvrhMzG9LWg50ne7CytNNJrNp&#10;G1yPOphfEm7mGHdaVRDVdwRZPTF49Hge9LiCHzP26sno4Ty4ssdjhejxW/Zg+qb79m96SbOYz6vI&#10;r0NHL1/JdH9vIa/OY7qLXeP2gD7TQVdVj8H3xR6vt3fk/viwkoHuVbU02VNMdBHzZPVEfHEpo5ev&#10;5s+n+3tL3YEDa44r+38Xna6fJy1rosH3a3L713q+aeYxePRYxqMH8mT0UCeJWEGR+dWnOeb2cu3p&#10;9K1Mpu8WPh/TeumbBw3dFarvQ+ltd+xpsdLXxqbKMieW65qvl+ljotdP4tqOfm4L7a/O32S6nNCS&#10;1RPRxr2FVhAdYIk1Oan+30Wn6+dJy5DddH9PJtN3Sy1PRtpfhxpmbJ0dSJlxeE9GD+f/A31iBmK7&#10;Hm1hxjedl3gLsaqOg71dX4DVdgRZQMNFG/dkur8no5evFrp97fQ4xa9DjaezAMtO++HiUsajByKz&#10;8XVt6eoFsMgELFm797Kuj3QIsoAWMC2RdrCl00O/DpVZl6BZ3zaZvpu3en25cY9fhwItZsY3hQIn&#10;ezzYVXxWamuVve0+Y0wWvFznRdc0fUyWix7vZsZYfQqyPkg8a5myx2OZAEuPt9Lj9Qzd2oVuC9X3&#10;oXQ0T9r5srLyBU5VXC/adB3S5YSWLKBldHehpPh1qMmjAyyxugrtMXt0GQL5fIzPFubHqnOOLM0E&#10;V2VP9KnHrFU1bqsLCLKAhtPzW5npGGx2i5NpvbKXjV6+kjhhrqzJ9N3SLxCfjB7SZQjkcL69I5un&#10;JwvzY30sOcjJYnN82KkZ1duG7sIK/f0f/5S//PlPenGruM6LOtVxDNvYXZhFHcew6/pwDEP1fSg9&#10;pA/H0OVjfCbn2zulTEia9xieT57JTyX+4rDN/u//+3+5jmFaupx4gyygD+dF14MsAKvz8+zmy38c&#10;f6OTapFl7qyuW8X1jO5CAAAq8DE+k58nRysLsEREzidHBFgrRJAFAOAG0CUz3YSbJf+yLwvz60IC&#10;rProcuQNsvTKAIB+4nqQnh1g3VlRgFPV9A3IxhtkAQCA9NoSYNmThSZNGqrTXeu46Dw6n35+FZ9l&#10;Wt9+rvO58q8SQVaLmflY2kjPJbPKnzivij4GbdXmfQfKdj4LcM63d1ZSvs1UDb4Ay7Dnt1qPtpzB&#10;Sd45sLLkMwPzs+Qx7PXz5K8aQVZLmW9LbWXPJbN5eiLn2zu9C7TsY3An2qq1Ii5L3z4zIMTMj6Uf&#10;dTC/JNwcH+qkoDRBWRXOJ8/k/viws+PGvFM46PkesnJFxV1U9y83zMXYBCe+AtyEz0CfVy5lziWT&#10;VVOmcHgzXFvJ+8/LDgpXtd/mooJ05cwnVN+H0tuuCXXlt3/TS7L57muR++ND2Uzxa0bXNV8vs5+b&#10;CU11Hhc7nymjSdvVr+ni+mx0nrTbCa1TlC4nlQdZeptds+o5SNp2YU6yyrlkCLKKWdV+r7rsNUkZ&#10;dW2ovg+lt53rQm4UPbZ1yVImXOeMXqaPiV4/ic6n98cXZJm8epnvedIyLc06RelyQndhQevRluye&#10;nsg5s+nm1oS5ZFaNbrfsmP8HZTpw3IfPPNqiiutR3uNwcHMt98eHwa7A++NDOZ99yZYMgVxbEGSV&#10;wJxAdFtk14S5ZFbtfHtHfp4c9foYZMX8P4Bb3utR1vXT2Bx/E7ydj1mnq/dWJMgqiRk0WMWJ2lVN&#10;+KnzqpkfL/T5GGSV5ufpQJ9lvR6dT56lHm+VlW6pctk9PZmP+epasLWyIOtYzWmhD6xON480ktbT&#10;29LrudL0Mlc+I+uJXRc9B4k+1mXJ8jpNCbDif33aR/O3LvavQ9O0YGU5tkXU9Tp5pQmwdFnV70Gn&#10;m0caOo/Op5/r46nTfc91Pld+IEma65F9TmUJsPQ56Ts/07RmmW7O19s78zFlXbGyge92mmuwniuv&#10;a5lL0npJy42i6cbr2U9oq+rKSPqpv2vw8VV8JueTo/n+6Odl0dvVz7Us76Eqo//dkfjX3y7A0Wdb&#10;Mv2fegp3lvevj6V+Xha9Xf1cy/IeymD2J1QB11m3pHnuGzfmWl/vh2uZlmadkFB9H0rHJ3WXi5Cq&#10;r0dtUkY5CdHlZGUtWTY7iu2CzfHhvOmzCnr+FfNw0QVsPdqa71+Zsr6O3nffe6hC/K+zhQBLRCT+&#10;9ay2Fi39vn3vP+uxzSvr6+h9972HokywtJlx/p9V1i2m/Lfl4kYAVQ67LJhW6jSt1VWp+nqERboc&#10;eVuyivJt05VmL9Pp5iTReVx0Xnu5Ta9jp+s08WzX5XzyTH6aHBWe90Rmc58U4drnLO8ljaTt6WOe&#10;VRnHrwn4DIspc/4f+38TvEnCMdbsvK46Sb+OrxVLEo6t3g/X+9HSrIN6NWVIhFjXIyyXr6o1OsjS&#10;9PpJXNv2LTeKptt0q8CquCp6c2FJ+17SqOt1yhL/60xGb5dbN6YPTyT679V+Zlpdx7au18kjbVeh&#10;JJRTX92i37OPzht6HTvd5NXLfM+Tlmlp1kG97EmjVx1kNeV6tGqrKCeN6C5MctDSuUrMN+MmnNC7&#10;szlTTFNxlotVFnW9Tlmi/96S6LPFzyf6bKtxAZbUeGzrep08TFkqq9vPrleyltMDa/4fH/2rqqbX&#10;YYPhe70IBZjuwlXfMqxJ16M+0OXIG2TplatkKva2M5VqEy5MosbVHA/XKvtGU9frlGn6Pycyffjp&#10;c5o+PKlt0HtWdR3bul4nL1OmQj8H16qoW9L8YirNOm1S5/WgK+5EW/NAaxWadj3qI2+QVYer2U+c&#10;X3fgZ5tX8Zn81JBv/rb1aKvQN/e06nqdMpmWqya2YNnqOrZ1vU5eu6cnqScurLpu0S1VSY5n00ik&#10;2Wd0z6q6Cpt6PeqblQZZdgWYpUI/dszNYR5J64SWl6GqyhzAb3ZT/FqwyrrFSNNSdXBzPd9f6od+&#10;WlVXYeh80+e36xzX6a51XHQe/QXDfAFK2q5+brPT9Hr6eRN4B77r+R6ycm2zq15v78h69EWqXz+h&#10;WZpyg2ik92mG6h+9F5E+KaOuDdX3oXR84ponq+7B72muR/qcOXb88MW1TprzzF7vSv14xjy3X0sP&#10;TUh6HT1O9Hi4tvCr46R8Rii9DLqcrLQlqyvMt2rfCQ2gPKashVq0gLrpeeO+urmuPcCSHNejNC3E&#10;eehWZB1giTWXl7E+mwxZVOvUL/GZrEdfzJ+LSLA1edUIsgoyJwLfqIF6mTKnuyKAPI4dXWPm0RZF&#10;rkc6GNLKLGf6tZaffyG/xGfzMY/m71X8o/xBrZt2bOSqVN5d2Ac6Kke7NL27sAnlSNcNTWG6HlD8&#10;MwrV96H0tmtCOSs6cW+Zk/aa57a01zrXdsxzneZaxw6qruIzWZ/duUHnNc/13ySh9DLoclJpkAW0&#10;QdODrKJcZRvQQvV9KB2r5xrvlMRVL+hl+nlaOl/eIOunydE8eNqdzeNnt9KZPHr9JEmvXSZdTugu&#10;BACgA0yLz3mOcUpldgf6uLr3zifPFib3/UO0JT9NjuaB4nq0NR/M75Lml76rQpAFAEBH2L/YS+t8&#10;8iw45UMeZqoGmwmIzP6Z+bzsLs7fgqtPQZX5q8dj2UJ3YFgVgiwAADrEBEuhQOvYGth/kGE+uTSO&#10;1Vx1toOb63kA5gvuTOBl/vr2L804tFXwjskCus7cKLqJN4YuC2UbqN+b4Zp8teJyZ4KspCAmL906&#10;ZWtyXbOKupCWLPTW6H93ZPT2UyU0ersjo//1f+sDgDR+njyrdW6sJFVNc3Jg3XpLP7CIIAu9FP/r&#10;TOJfFyue+Nczif9VbmUEoH8+xj/KnYRB2nUzE32WHWghHW93of4pIvpn8H1ys3AXjf/PoTz5P83s&#10;28/LVbYBLVTfh9LxG7ursAndhueTZ4399V3dqq4LdTkhyIJXV+eQMmOxtC6OzXKVbUAL1fehdHzy&#10;8+SZfIx/lM1ZV92qg6wsc2d1warrO11O6C5EL0X/vSXRZ4sVTvTZVucCLAD1alJXoYjMJ/DsQ4DV&#10;RARZ6K3p/5zI9OGnb5vThycy/Z9yf4EDoH8+xmfy8+RI3gzX5M3sV3jmb93MrwsJsFaH7kJ4dbW7&#10;0NaH9wiEhOr7UDrcVtVdGJq+wTUNg44B9DppW8Rc8YRZrtnr6fSD2S11XFzbF89r10WXE1qyAADo&#10;kFCAZeipF1y/QDTpu6cnwclN07Bf0xUM6bSk521BkAUAQEeYQCkUYGmhICpNCxaWEWQBAHrveHaL&#10;GdejiDq7Cs0vCTdz3McvFES5WrkQxpgsePVhvFIf3iMQEqrvQ+ltVzSYKsO3f9NLsvnu6083Sk5z&#10;Hz/XNV8v08ek7DFZeh07XaeJZ7u2NOtUSZcTgix49SEAcZ37QN+E6vtQOlYvy5xYrnpPL9PP00rK&#10;l7TcKJouKdepki4ndBcCANAB69GW7J6eyHmO2d3pDqwGQRYAgFaqjjAtWL5B7C6mBQzF6HLkDbL0&#10;ygCAfuJ60B4mWAoFWsdqcH+oizELe9tm+77lXeUdkwW0eUzWx/hMzmeVzObpidyxKhB7gkDOfQBd&#10;lHa+rKx8wdGq69Km1efeliygrUyAtXl6IpunJ3K+vSMfGXMAJBoM3+tFyMncUse+tc4qmOCq7PFW&#10;B2pCUfvRd7oceYMsvTLQFibAuhNtyZ1oi0ALKIjrQTo/T57JH8eH8tXN9fyxSpvjQ3m9vVN6oIV0&#10;vN2F+qeI6J+2dhe67hdmt26db+/QXQhYQvV9KB2f/Dx5JiIif0wxV1VdzNQOfbHK+lyXE4IseLU5&#10;yNLjsESN0yLIAn4Tqu9D6fjE1T3oqovQTbqceLsLgbYyrVWa6ToEgCrY3YRf3Vwn1kXoB4IsdNKd&#10;aGupu9DwpQFAmWjB6jeCLAAAKsKPbfqNIAsAgJKcb+/MuwftH9ugnwiyAAAoyebpiXyMz+TNcG1h&#10;Khn0E0EWAKD39O1eitz6xR74ToDVb0zhAK+2TuFguM5rQ88ds3t6Uuq9u4A2CdX3ofS2yxNMle3b&#10;v+kl2bW5vu4CXU4IsuDV1SDrKj6T88mRbI4PZT3aWnoO9E2ovg+lt50vyHLVIU3U9vq6C3Q58QZZ&#10;QNsLbdJ5fTxcW2q5Mi1brvUBoOnaXl93EWOy0Fu6xUo/BwCgCIIs9Ja+Yap+DgBAEd4ga8Bd19FR&#10;u6cncj45mgdWZkzWLvPZoKdC9X0oHcByOfEGWUBXrUdbsjk+lNfbO3I8XJPX2zsMegcAlIogC721&#10;Hm3Jwc31/EGABQAoE0EWAABABQiy4PXd13oJAABIgyALAACgAgRZAAAAFSDIAnKKLy5l8Ojx0sOw&#10;/9dMms6rt6HXBwC0B0EWkNPo5SuZ7u/J7YvnCw8j2rgn8cXlQh6ZBWfRxj0RkYV80/09EZH5X+Pp&#10;9O3CXwBAOxBkARWJNu7KD7Mgy26J+uHiUqKNu9aanwIvE7SZAOy3tA8yHj2Q+OLDwnIAQLMRZAE5&#10;Tff3ZPTylQwePXa2WH25cW8hMDItUfHFB/lSBVKjl6/mf+2ALL64lPjiUp6MHs7/BwC0w+9ub67/&#10;IyJyPFyTg5vFu3cPhu/l9ubzhWXoluPhml6UmT5vqpZ1n6veP9MKJbPAy26JGjx6LOPRA5lM30m0&#10;cU+m+3syePR4oVtRs9NNYPZk9HDhf6BuXA+ab/D9mtz+tdr6Dtl4gyx031V8Jq+3d2T39CTTjOd5&#10;89WtzvPaBFt2AGWCr2jjrkym72S6vydPZ3+T2EGWa8C7L0AD0F911ndIh+7CnluPtmT39EReb+/M&#10;b5Yc0pYAq256LNWnZXfnXXzRxj0ZvXy1NB4riRkgbw+OTxpMDwBoHoIsZAq0CLB+M3j02Bpn9Wk6&#10;B82MvXoyejgPruzxWPZ4Lr0N1wB5ezA9UKbB8L1eBCAjXY68QZZeGd2VJtAiwFpkd+nZ0znY7NYt&#10;M5bKXmYPntfbmEzfLY2/ejJ6KJPpu4VlQB24HgDZecdkMdCxf5ICqaTlTec6rwEsC9X3oXSsHvXd&#10;6uly4m3JQv+4WrTaGmABALBKBFlYYgda55NnBFgAAORAd2GF/v6Pf8pf/vwnvbg1mtCCVfQYus7r&#10;vil6DNGPYxiq70PpIX04hlXLOkegC/VhteehLicEWeg013kNYFmovg+lo3p5v/jmzYfsdDmhuxC9&#10;dRWfyfFwbf5I+lUlADSBa8xsCAHWahFkoZeu4jM5nxzJ7umJHNxcy+7piZxPjlJXXACwClkCLQKs&#10;1SPIQi+93t6RzfHhvOJZj7Zkc3wor7d39KoA0ChpAi0CrGYgyEJv6YpHPweApvIFWgRYzUGQhd5y&#10;VUwA0BauQIsAq1kIstBLegyWPUYL6CN+OdhOdqDFvIarp8uRdwoHoO1857X5xmdQMQFoK1qwmokg&#10;C73HuQ8AqIK3u5C7rgNAP4Tq+1A6gOVy4g2yAAAAkA9BVk/FF5cyePR44WFL89x+xBeXC+kAAPQd&#10;QVZPjV6+kun+nty+eD5/aE+nb/WiBSbfdH9PRi9f6WQAAHqNIKuHTKtTtHFPJy2YTN/pRU5mO21q&#10;zXpTwt3sAaAOvp4HV08CPQ/NQZDVQ6YVK2Q8ehBszTJozQKA8g0ePQ72PDxN8YWYnofVIMjqqVAr&#10;lojIk9HDzK1ZTfFmuOZ9AEBb3L54Hqxj07ZORRv3Mn2BRjEEWT1lF0jd/GxLWxjTFvC6bM5mbt88&#10;PZGvbq6XHgDQFU9GDzK1TmX5Ao1iCLJ6SDcX66ZnW9rCmLYLsi53oi3ZPD2R8+0d+cg9CQF0gGtM&#10;ltA61WgEWT2UdaD6ePRAL1qQdiB93exACwDazjUeyzBfiNPU60+nb4P1OspBkNVTpjXL9a1IezJ6&#10;qBeJWN+qmtaKZbsTbTm7B13LAKCJ0v4icLq/FxwEH19cymT6LrFeR7m89y4cDN8v3VEa6BrXuQ9g&#10;EdeD1YkvLudfZn+YBUmmRWvw6PFC69bo5SuJLy4Xlpl17O00reehq7wtWRQoAIBwPVipaOPewlja&#10;pC5DmQ2Cd7F7HQiw6uNtyQL6gHMfAFAFb0sW0Aff/k0vAfpnMHyvFwHISJcjb5ClVwYA9BPXAyA7&#10;b5AFAACAfAiyAAAAKkCQBQAAUAGCLAAAgAoQZAEAAFSAIAsAAKAC3slIuY3C6h0P1/SiXto9PZH1&#10;aEsvLsXg+zW5/SuTkaLfQvV9KB3AcjkhyGo41+fSN1fxmZxPjmT39EQnlYIgCwjX96F0AMvlhO5C&#10;NJ5pwXq9vaOTAABoLIIstIJpxTqfPNNJAAA0EkEWWmP39ER+mhzJVXymkwAURFcgUJwuR94gS6+M&#10;5jkeri08dACi013ruITyXMVn3nWOPQP27TSdT6dru6cndBsCK8D1AMjOG2ShHQ5uruXg5joxADHp&#10;vnVcdB47GHq9vSO7pydL6xjr0dZS8CSz4Ez/SvB8crTw3Gc92pL748PU7wEAgFUhyOoQE7y4gpsi&#10;1qOtpSDKLHf9/+n5F/KLo2Xrl/hM1qMvrDU/ybLPm+NvRBgID5RqMHyvFwHISJcjb5ClV0bzuYIh&#10;m2mBykoHUSF/iLbkKv5RRA1Wv4p/lD+obW3maJky7yFLcAYgP64HQHbeIAvt4wqG7HFTSeuUze4u&#10;tIMtV3eh6QLM+svB9egLeb29I4Pv1wo9AACoAkFWx5xPnsn98eHCMntMVp0Tm5pA6yo+k/vjQ7mK&#10;f1wKsIzN8TeZfjl4FZ/JT7MJSm//el34AQBA2QiyOuanydF8zFKZ0gY/NtPSZI8Vc43HMnZPT1IP&#10;gjczwCcFbQAArBpBVkdczaZUKJvZrmssl5l+Iem1zdir9eiLeeCnx2PZ0gZMZvxW2vUBAFgFgqwO&#10;sIOgMrsD9XbtoMaetiHptc36dstaKDDaVF2dmgmwdMAHAEDTcIPohnN9LmVwtTwZVbxeGQiwgOqE&#10;6vtQOoDlckJLVk/pwfCrGBifhRkTRoAFAGgLgiw03lV8Jq+3d4JdiQAANAndhQ3n69brE35JCFQr&#10;VN+H0gEslxOCLABAsL4PpQNYLife7kIKFAD0Q6i+D6UDWC4n3iALAAAA+RBkAQC4ATRQAl2OvEGW&#10;XhkA0E9cD4DsvEEWAAAA8iHIAgAAqABBFgAAQAUIsgAAACpAkAUAAFABgiwAAIAKEGQBAABUgCAL&#10;AACgAgRZAAAAFSDIAgAAqMDvbm+u/yMicjxck4Ob64VEcxsF+67SWW+tkDdv3nxSIG/efFJS3rz5&#10;pMa8efNJgbx580mBvHnzSUl58+aTAnnz5pMa8+bNJwXy5s0nBfLmzScl5tUGw/dye/N5oW1myZs3&#10;nxTImzefFMibN58UyJs3n5SUN28+qTFv3nyi8nqDLAAAAORDdyEAAEAFCLIAAAAqQJAFAABQAYIs&#10;AACAChBkAQAAVOD/A1v1AyPrdR71AAAAAElFTkSuQmCCUEsDBBQABgAIAAAAIQBUON5h4AAAAAkB&#10;AAAPAAAAZHJzL2Rvd25yZXYueG1sTI9BS8NAEIXvgv9hGcGb3U1DtcZsSinqqQhtBfE2zU6T0Oxu&#10;yG6T9N87nvQ2j/d48718NdlWDNSHxjsNyUyBIFd607hKw+fh7WEJIkR0BlvvSMOVAqyK25scM+NH&#10;t6NhHyvBJS5kqKGOscukDGVNFsPMd+TYO/neYmTZV9L0OHK5beVcqUdpsXH8ocaONjWV5/3Fangf&#10;cVynyeuwPZ821+/D4uNrm5DW93fT+gVEpCn+heEXn9GhYKajvzgTRKuBh0QNT2qZgGB7kSo+jpxL&#10;5s8pyCKX/xcUP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Bb&#10;hshGvgMAAFcIAAAOAAAAAAAAAAAAAAAAADoCAABkcnMvZTJvRG9jLnhtbFBLAQItAAoAAAAAAAAA&#10;IQDzDZppnUgAAJ1IAAAUAAAAAAAAAAAAAAAAACQGAABkcnMvbWVkaWEvaW1hZ2UxLnBuZ1BLAQIt&#10;ABQABgAIAAAAIQBUON5h4AAAAAkBAAAPAAAAAAAAAAAAAAAAAPNOAABkcnMvZG93bnJldi54bWxQ&#10;SwECLQAUAAYACAAAACEAqiYOvrwAAAAhAQAAGQAAAAAAAAAAAAAAAAAAUAAAZHJzL19yZWxzL2Uy&#10;b0RvYy54bWwucmVsc1BLBQYAAAAABgAGAHwBAADzUAAAAAA=&#10;">
                <v:shape id="Grafik 1" o:spid="_x0000_s1069" type="#_x0000_t75" alt="Ein Bild, das Text, Screenshot, Diagramm, Reihe enthält.&#10;&#10;KI-generierte Inhalte können fehlerhaft sein." style="position:absolute;left:2434;width:30340;height:242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8QyQAAAOIAAAAPAAAAZHJzL2Rvd25yZXYueG1sRI9Ba8JA&#10;FITvQv/D8gq96aZqNEldRQoFb6IRSm+P7GsSmn0bsqtJ/fWuIHgcZuYbZrUZTCMu1LnasoL3SQSC&#10;uLC65lLBKf8aJyCcR9bYWCYF/+Rgs34ZrTDTtucDXY6+FAHCLkMFlfdtJqUrKjLoJrYlDt6v7Qz6&#10;ILtS6g77ADeNnEbRQhqsOSxU2NJnRcXf8WwU5DTNr4n+dnPzk/Sp3NPWL89Kvb0O2w8Qngb/DD/a&#10;O61gtojj5SxOU7hfCndArm8AAAD//wMAUEsBAi0AFAAGAAgAAAAhANvh9svuAAAAhQEAABMAAAAA&#10;AAAAAAAAAAAAAAAAAFtDb250ZW50X1R5cGVzXS54bWxQSwECLQAUAAYACAAAACEAWvQsW78AAAAV&#10;AQAACwAAAAAAAAAAAAAAAAAfAQAAX3JlbHMvLnJlbHNQSwECLQAUAAYACAAAACEAZrP/EMkAAADi&#10;AAAADwAAAAAAAAAAAAAAAAAHAgAAZHJzL2Rvd25yZXYueG1sUEsFBgAAAAADAAMAtwAAAP0CAAAA&#10;AA==&#10;">
                  <v:imagedata r:id="rId50" o:title="Ein Bild, das Text, Screenshot, Diagramm, Reihe enthält.&#10;&#10;KI-generierte Inhalte können fehlerhaft sein"/>
                </v:shape>
                <v:shape id="_x0000_s1070" type="#_x0000_t202" style="position:absolute;top:24166;width:33661;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2LUzQAAAOIAAAAPAAAAZHJzL2Rvd25yZXYueG1sRI9PSwMx&#10;FMTvgt8hPMGL2Gz/2C1r01KKgvZS3PbS22PzulndvCxJtl2/vREEj8PM/IZZrgfbigv50DhWMB5l&#10;IIgrpxuuFRwPr48LECEia2wdk4JvCrBe3d4ssdDuyh90KWMtEoRDgQpMjF0hZagMWQwj1xEn7+y8&#10;xZikr6X2eE1w28pJls2lxYbTgsGOtoaqr7K3Cvaz09489OeX3WY29e/Hfjv/rEul7u+GzTOISEP8&#10;D/+137SCfPKUTceLPIffS+kOyNUPAAAA//8DAFBLAQItABQABgAIAAAAIQDb4fbL7gAAAIUBAAAT&#10;AAAAAAAAAAAAAAAAAAAAAABbQ29udGVudF9UeXBlc10ueG1sUEsBAi0AFAAGAAgAAAAhAFr0LFu/&#10;AAAAFQEAAAsAAAAAAAAAAAAAAAAAHwEAAF9yZWxzLy5yZWxzUEsBAi0AFAAGAAgAAAAhAN7LYtTN&#10;AAAA4gAAAA8AAAAAAAAAAAAAAAAABwIAAGRycy9kb3ducmV2LnhtbFBLBQYAAAAAAwADALcAAAAB&#10;AwAAAAA=&#10;" stroked="f">
                  <v:textbox style="mso-fit-shape-to-text:t" inset="0,0,0,0">
                    <w:txbxContent>
                      <w:p w14:paraId="0FC36C5E" w14:textId="472B6C80" w:rsidR="0017000E" w:rsidRPr="00C370D0" w:rsidRDefault="0017000E" w:rsidP="0017000E">
                        <w:pPr>
                          <w:pStyle w:val="Beschriftung"/>
                          <w:jc w:val="center"/>
                          <w:rPr>
                            <w:szCs w:val="22"/>
                          </w:rPr>
                        </w:pPr>
                        <w:bookmarkStart w:id="71" w:name="_Ref221269346"/>
                        <w:r>
                          <w:t xml:space="preserve">Abbildung </w:t>
                        </w:r>
                        <w:r w:rsidR="00C36B01">
                          <w:fldChar w:fldCharType="begin"/>
                        </w:r>
                        <w:r w:rsidR="00C36B01">
                          <w:instrText xml:space="preserve"> SEQ Abbildung \* ARABIC </w:instrText>
                        </w:r>
                        <w:r w:rsidR="00C36B01">
                          <w:fldChar w:fldCharType="separate"/>
                        </w:r>
                        <w:r w:rsidR="00715971">
                          <w:rPr>
                            <w:noProof/>
                          </w:rPr>
                          <w:t>23</w:t>
                        </w:r>
                        <w:r w:rsidR="00C36B01">
                          <w:rPr>
                            <w:noProof/>
                          </w:rPr>
                          <w:fldChar w:fldCharType="end"/>
                        </w:r>
                        <w:bookmarkEnd w:id="71"/>
                        <w:r>
                          <w:t xml:space="preserve"> Schaltplan des Controllers</w:t>
                        </w:r>
                      </w:p>
                    </w:txbxContent>
                  </v:textbox>
                </v:shape>
                <w10:wrap type="topAndBottom" anchorx="margin"/>
              </v:group>
            </w:pict>
          </mc:Fallback>
        </mc:AlternateContent>
      </w:r>
      <w:r w:rsidR="0017000E">
        <w:t>Alle Kontakte des Joysticks und de</w:t>
      </w:r>
      <w:r>
        <w:t>s</w:t>
      </w:r>
      <w:r w:rsidR="0017000E">
        <w:t xml:space="preserve"> Directional-Pads werden gegen Masse geschalte</w:t>
      </w:r>
      <w:r>
        <w:t>t</w:t>
      </w:r>
      <w:r w:rsidR="0017000E">
        <w:t xml:space="preserve">. Über die beiden Stiftleisten J1 und J2 sind die Kontakte mit </w:t>
      </w:r>
      <w:r w:rsidR="00F735E3">
        <w:t xml:space="preserve">den </w:t>
      </w:r>
      <w:r w:rsidR="0017000E">
        <w:t>GPIO-Pins des SAM</w:t>
      </w:r>
      <w:r>
        <w:t xml:space="preserve"> </w:t>
      </w:r>
      <w:r w:rsidR="0017000E">
        <w:t xml:space="preserve">D21 verbunden. Die GPIO-Pins sind als Pull-Up konfiguriert und </w:t>
      </w:r>
      <w:r w:rsidR="00F735E3">
        <w:t xml:space="preserve">in der Software </w:t>
      </w:r>
      <w:r w:rsidR="0017000E">
        <w:t>über den gleichen Namen ansteuerbar wi</w:t>
      </w:r>
      <w:r>
        <w:t>e</w:t>
      </w:r>
      <w:r w:rsidR="0017000E">
        <w:t xml:space="preserve"> der Bezeichner im Schaltplan, siehe </w:t>
      </w:r>
      <w:r w:rsidR="0017000E">
        <w:fldChar w:fldCharType="begin"/>
      </w:r>
      <w:r w:rsidR="0017000E">
        <w:instrText xml:space="preserve"> REF _Ref221269346 \h </w:instrText>
      </w:r>
      <w:r w:rsidR="0017000E">
        <w:fldChar w:fldCharType="separate"/>
      </w:r>
      <w:r w:rsidR="0017000E">
        <w:t xml:space="preserve">Abbildung </w:t>
      </w:r>
      <w:r w:rsidR="0017000E">
        <w:rPr>
          <w:noProof/>
        </w:rPr>
        <w:t>22</w:t>
      </w:r>
      <w:r w:rsidR="0017000E">
        <w:fldChar w:fldCharType="end"/>
      </w:r>
      <w:r w:rsidR="0017000E">
        <w:t xml:space="preserve">. Das </w:t>
      </w:r>
      <w:r>
        <w:t>bedeutet,</w:t>
      </w:r>
      <w:r w:rsidR="0017000E">
        <w:t xml:space="preserve"> wenn am Pin des SAM D21 ein Logische-Low Signal anliegt, wurde der entsprechende Controller-Kontakt geschalte</w:t>
      </w:r>
      <w:r>
        <w:t>t</w:t>
      </w:r>
      <w:r w:rsidR="0017000E">
        <w:t>.</w:t>
      </w:r>
    </w:p>
    <w:p w14:paraId="0C8C5189" w14:textId="77777777" w:rsidR="00783E45" w:rsidRDefault="00783E45" w:rsidP="00783E45">
      <w:pPr>
        <w:pStyle w:val="berschrift2"/>
      </w:pPr>
      <w:r>
        <w:lastRenderedPageBreak/>
        <w:t>Mainboard</w:t>
      </w:r>
    </w:p>
    <w:p w14:paraId="53C658E7" w14:textId="0D581476" w:rsidR="00783E45" w:rsidRDefault="00401206" w:rsidP="00783E45">
      <w:r>
        <w:rPr>
          <w:noProof/>
        </w:rPr>
        <mc:AlternateContent>
          <mc:Choice Requires="wpg">
            <w:drawing>
              <wp:anchor distT="0" distB="0" distL="114300" distR="114300" simplePos="0" relativeHeight="251727872" behindDoc="0" locked="0" layoutInCell="1" allowOverlap="1" wp14:anchorId="0715A78C" wp14:editId="649A278B">
                <wp:simplePos x="0" y="0"/>
                <wp:positionH relativeFrom="column">
                  <wp:posOffset>1165876</wp:posOffset>
                </wp:positionH>
                <wp:positionV relativeFrom="paragraph">
                  <wp:posOffset>824543</wp:posOffset>
                </wp:positionV>
                <wp:extent cx="3456559" cy="3333750"/>
                <wp:effectExtent l="0" t="0" r="0" b="0"/>
                <wp:wrapTopAndBottom/>
                <wp:docPr id="447439161" name="Gruppieren 25"/>
                <wp:cNvGraphicFramePr/>
                <a:graphic xmlns:a="http://schemas.openxmlformats.org/drawingml/2006/main">
                  <a:graphicData uri="http://schemas.microsoft.com/office/word/2010/wordprocessingGroup">
                    <wpg:wgp>
                      <wpg:cNvGrpSpPr/>
                      <wpg:grpSpPr>
                        <a:xfrm>
                          <a:off x="0" y="0"/>
                          <a:ext cx="3456559" cy="3333750"/>
                          <a:chOff x="0" y="0"/>
                          <a:chExt cx="3456559" cy="3333750"/>
                        </a:xfrm>
                      </wpg:grpSpPr>
                      <pic:pic xmlns:pic="http://schemas.openxmlformats.org/drawingml/2006/picture">
                        <pic:nvPicPr>
                          <pic:cNvPr id="1614815989" name="Grafik 1" descr="Ein Bild, das Elektronik, Schaltung, Text, Elektronisches Bauteil enthält.&#10;&#10;KI-generierte Inhalte können fehlerhaft sein."/>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432810" cy="3039745"/>
                          </a:xfrm>
                          <a:prstGeom prst="rect">
                            <a:avLst/>
                          </a:prstGeom>
                        </pic:spPr>
                      </pic:pic>
                      <wps:wsp>
                        <wps:cNvPr id="518758672" name="Textfeld 1"/>
                        <wps:cNvSpPr txBox="1"/>
                        <wps:spPr>
                          <a:xfrm>
                            <a:off x="23749" y="3075305"/>
                            <a:ext cx="3432810" cy="258445"/>
                          </a:xfrm>
                          <a:prstGeom prst="rect">
                            <a:avLst/>
                          </a:prstGeom>
                          <a:solidFill>
                            <a:prstClr val="white"/>
                          </a:solidFill>
                          <a:ln>
                            <a:noFill/>
                          </a:ln>
                        </wps:spPr>
                        <wps:txbx>
                          <w:txbxContent>
                            <w:p w14:paraId="4A60A372" w14:textId="63897852" w:rsidR="00783E45" w:rsidRPr="0029737E" w:rsidRDefault="00783E45" w:rsidP="00783E45">
                              <w:pPr>
                                <w:pStyle w:val="Beschriftung"/>
                                <w:jc w:val="center"/>
                                <w:rPr>
                                  <w:szCs w:val="22"/>
                                </w:rPr>
                              </w:pPr>
                              <w:bookmarkStart w:id="72" w:name="_Ref221270666"/>
                              <w:r>
                                <w:t xml:space="preserve">Abbildung </w:t>
                              </w:r>
                              <w:r w:rsidR="00C36B01">
                                <w:fldChar w:fldCharType="begin"/>
                              </w:r>
                              <w:r w:rsidR="00C36B01">
                                <w:instrText xml:space="preserve"> SEQ Abbildung \* ARABIC </w:instrText>
                              </w:r>
                              <w:r w:rsidR="00C36B01">
                                <w:fldChar w:fldCharType="separate"/>
                              </w:r>
                              <w:r w:rsidR="00715971">
                                <w:rPr>
                                  <w:noProof/>
                                </w:rPr>
                                <w:t>24</w:t>
                              </w:r>
                              <w:r w:rsidR="00C36B01">
                                <w:rPr>
                                  <w:noProof/>
                                </w:rPr>
                                <w:fldChar w:fldCharType="end"/>
                              </w:r>
                              <w:bookmarkEnd w:id="72"/>
                              <w:r>
                                <w:t xml:space="preserve"> 3D-Modell des Mainboar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715A78C" id="Gruppieren 25" o:spid="_x0000_s1071" style="position:absolute;left:0;text-align:left;margin-left:91.8pt;margin-top:64.9pt;width:272.15pt;height:262.5pt;z-index:251727872" coordsize="34565,333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7rHMzQMAAHgIAAAOAAAAZHJzL2Uyb0RvYy54bWykVttu4zYQfS/QfyBU&#10;oE+Jr1HsqHEWzhVBg12jSbHPNEVZhCmSJelL+j39hv7A/lgPKclex1vsdhsgyvA2PHPmzDCX77aV&#10;JGtundBqkvQ7vYRwxXQu1GKS/P5yfzpOiPNU5VRqxSfJK3fJu6sff7jcmIwPdKllzi2BE+WyjZkk&#10;pfcm63YdK3lFXUcbrrBYaFtRj6FddHNLN/Beye6g1zvvbrTNjdWMO4fZ23oxuYr+i4Iz/6EoHPdE&#10;ThJg8/Fr43cevt2rS5otLDWlYA0M+h0oKioULt25uqWekpUVR64qwax2uvAdpquuLgrBeIwB0fR7&#10;b6J5sHplYiyLbLMwO5pA7Ruevtste79+sObZzCyY2JgFuIijEMu2sFX4C5RkGyl73VHGt54wTA7P&#10;0vM0vUgIw9oQP6O0IZWVYP7oHCvvvnKy217cPYBjBMvw23AA64iDr2sFp/zK8qRxUn2Tj4ra5cqc&#10;Il2GejEXUvjXKD0kJoBS65lgM1sPQOfMEpGjFM77Z+N+ejEGN4pWkP6DpYVYkn5Ccu4YNHgnFLkW&#10;Mj8hOXXkTvKlt1qJ5Ql5ZiWVfqUWJ+QFTJ/sF0NhOHJNV54LiVLz5ae/pO/8/NN2+kv8/Pp4uuCK&#10;W8Gt5+RRBUecLD/9rRRXpOCl5LakhSeOC9UJ+g9BBNx1FDSw/KTZ0hGlb0qqFnzqDOoIIYXd3cPt&#10;cXhAwVwKcy+kDMoJdkM24n2j2S/kq66HW81WFUKrC9xyCd61cqUwLiE249Wcg2D7mINKhubiQa6x&#10;Qvm6mp233LMy3F8Ax2/AHnDTbLcQQe9xhogcKuDbNT8cjPvoJlHzveHF6CyN1LTKBYfW+QeuKxIM&#10;YAUGyIVmdP3kGjTtlobSGkBEBjyhFtEQXcseRkf8/aeafy6p4YAQ3O5FmvbHo3R8Phq0Gg1qK7jM&#10;odLYD+Lm0B2I315r1Ptu/l8IGwxHZ1B8aAa9UTrsRWJotm8Xn1E3SMdn/4855FRLkbdyC5TeSEvW&#10;FN1+UwrPm7Qc7JIqZELpcKoWRphBt3GNCoLlt/NtXccXLRNznb+CCKuRUCTfGXYvcOETdX5GLV4N&#10;TOIl9B/wKaTeTBLdWAkptf3zS/NhPxKL1YRs8ApNEvfHioYWJR8VUh6erNawrTFvDbWqbjRCRR0A&#10;TTRxwHrZmoXV1Uc8kNNwC5aoYrhrkvjWvPEYYQEPLOPTabTrTvekng36Yz/KNhD7sv1IrWkE7ZHQ&#10;97oV1ZGu672BZmemKw+qo+gDsTWLDd8QeLTi8wbr4P38fBx37f9huPoHAAD//wMAUEsDBAoAAAAA&#10;AAAAIQDd9YQpNyYCADcmAgAUAAAAZHJzL21lZGlhL2ltYWdlMS5wbmeJUE5HDQoaCgAAAA1JSERS&#10;AAAEGAAAA6AIBgAAAJffxf8AAAABc1JHQgCuzhzpAAAABGdBTUEAALGPC/xhBQAAAAlwSFlzAAAW&#10;JQAAFiUBSVIk8AAA/6VJREFUeF7s3XmcG2dhP/6PpF3t6bW9K3tlOWdJ2NxsHJNATHEopHXAdhq+&#10;pS6Uw3aIzRdSTIHYuP3+6oRv+3XtFIrbALUhtoFAcVsOHyTmxgTntJ0lCUk292GvtbZ219770Gh+&#10;f0ijHT165pJG0kj6vF/Mi3hG0j6aS/N85nme8T3yyOsqiIiIiIiIiIjy4BdnEBERERERERE5xYCB&#10;iIiIiIiIiPLGgIGIiIiIiIiI8uZ7+OHXOAYDEREREREREeWFLRiIiIiIiIiIKG8MGIiIiIiIiIgo&#10;bwwYiIiIiIiIiChvDBiIiIiIiIiIKG8MGIiIiIiIiIgobwwYiIiIiIiIiChvDBiIiIiIiIiIKG8M&#10;GIiIiIiIiIgob76HH35NFWdS7voH+zL+n4iIiIiIiAqrtaUNrS1t4mwqMt9DD73KgCEH/YN9ePTZ&#10;R6AmFDz3yh8QO3MK/UN9iE9NAgASShyJhCK+jYiIiIiIiFzg9wem/ztQA78/gNCsualpDi658Aq0&#10;zmjDRedcnPE+KhwGDDb1D/bhkT8cRvfrz6H71acRn5pEfGpCfBkRERERERF5gN8fgD9Qg9CsOWif&#10;cy4uueByXDz/zQwcCogBgwmtlcLhrl/jVN9JTE6Mii8hIiIiIiKiMuD3B1BTW4e5bfOwqPNduO7S&#10;t7FbhcsYMEi8ePwFPPyHwzjc9SuMjw6Ji4mIiIiIiKiMaWFD+5xzsOwdt+DaS98mvoRywIBB58Xj&#10;L+A7P92FEydfZvcHIiIiIiKiKuD3BxAJX4Dl7/wLBg15YsAA4LFnH8H+3/0IJ3pe4sCMRERERERE&#10;VUgLGhZ1vgs3Xfc+cTHZUNUBQ/9gH77z0914qvtxtlggIiIiIiIi+P0BvOWyt+Mjf7aSYzQ4VLUB&#10;wwOP/gR7f7OnYGMsBGp0/z399BQiIiIiIiJygZJqfK7ExSX58/sDCM85F398zXvYmsGBqgsY+gf7&#10;8K97trrSHSJQkwwPgvXJ/w/UAME68VVERERERERUSFrIMDmRnJR48v/z5fcHMD/yJvztivVszWCD&#10;7/DhV6omYHjxxAv40nf/Ma9WC4EaoKEJaGjMbKVARERERERE3qLEgbFRYHI898Ah2ZrhHPzxgvdg&#10;CVszmKqagOHgoz/BD37xHcSnJsVFlrRQoblFXEJERERERETlQAsbxkZy61YRrGvALX/yIYYMJqoi&#10;YPi3//lSaiBHZ+ECgwUiIiIiIqLKonWfGBtx3qohOQDk2/Dpv/icuIiqIWD4yn9txe+feUScbSpQ&#10;A8xs5XgKRERERERElUyJA/2nnbVoSI7L8Ef44se3iIuqnl+cUUmchguBGqB5JjBnHsMFIiIiIiKi&#10;SheoAVrnJOuBdiUSCk70vIx/+OYGcVHVq9iAwWm40NCUDBbYHYKIiIiIiKh6BGqS9cA58+wHDQwZ&#10;5CoyYHAaLsxsTU5ERERERERUnbSggSFD7iouYPi3//mS7XAhUAO0zk22XiAiIiIiIiLSWjMEasQl&#10;2bSQ4b6f7hYXVaWKChgOPvoTPNX9uDhbKljHsRaIiIiIiIgomzY2g52b0YmEgl8/+hMcfPQn4qKq&#10;UzEBw4snXsAPfvEdW4+iDNYlWy4QERERERERyTjpMpFIKDh05Kd48cQL4qKq4ldVoNynvrN9+Jfv&#10;/iPDBSIiIiIiInJNoAZoaLQXMkRPH8fOfV9D39m+rDprtUx+QEW5T/f9fDcmRofE7ZuF4QIRERER&#10;ERE54SRk6D19HN85eG9WnbVaprLvIvHYs4/gaRvjLjBcICIiIiIiolxoIYPVGH6JhIKnuh/HY8/a&#10;e/BApSn7gOFb93/DsmtEoIaPoSQiIiIiIqLcafVKq6dLJBIK9j/4A/QP9omLKl5ZBwz3/GgbxobP&#10;iLOz2NkJiIiIiIiIiMxoT5ewcrL3Ndz/yH5xdsUr24DhxRMv4EkbzU6aZ1o3YyEiIiIiIiKyI1Bj&#10;PR5DIqHgwWO/qLqnSpRtwHD/I/stu0YE65KPFSEqlnAogs6OhYZTOBQR30IVbsmiZTlvd+19dt6v&#10;389KpdR/X2NnfZEzlbBOi3UsFopXji8qrGLvY8Xep8KhSF7Holt4XUZuaG6xvpE9NTGGnxz+sTi7&#10;ovl+97uXVXGm17144gXc/Z27MDUxJi7K0DrXeqMTuaGzYyG2rd8hzpaKxnrwwOH9OPjQfkRjPeJi&#10;skG/vqOxHmzeeSe6uo+ILyupJYuWYePqu4BUGdfdvcbR9t6z5UDGhc+6rWsMv6O4/+3aux27923P&#10;eE2hiWXYvHMTDh4ufrNA/XqHxXojc/nuw16R7/dwciwWyqF7j2X8e8WGpY6+gxu2rd+RrowePLwf&#10;m3duEl9CeQqHItiz5UD634U8l+v3qcW3LshYZkcu7xfPz8Xej8OhCDauvjMrVOF1GeVDiQOnT4pz&#10;M9XWNeCOj2zCRfMvFhdVpLIMGO772W786mHzC9eGJg7sSMUjXvzZVapKWLkT13c01oMVG5ZmzCu1&#10;fMooXmTC5AJO9loU+cLNC2XQiJVBmKw7MpfPPuwl+XwPMThDCfYnsfyaUpej2H+/GojrGAVazxtX&#10;34Uli5ZlzHPyd/RhE2weU7Jjyc773CJbtzKlCBCp/A0PAsNnxbnT/P4Arux4K9b95R3ioorkV1Wg&#10;nKa+wT48eOwX4vfIwnCBysGq5WuzfuSpMoVDkayKr5FVy9eKswwvjmQVe5jMd5tRuIAilkFPto7F&#10;u1VU3ZwcizdJzs9Gx2Ilkx1D/O1yX7EqtrJtJ5tnRNwf7BxPq25eI84qGjHYMLNx9Z2O1gURkHx0&#10;pdkDBRIJBdHYcbxw/IWsum0lTn5ARTlNP33sfsuuEQwXqNhyvUubbK53V9aPNTkT7ctt/ReK0cWW&#10;LDiQkV3c7NpbmGaylUS23gCgs+MacRblwGvHmR3lfiyuNCmnvql5oYVD88RZVMbWbc2u7MvCNBnZ&#10;MWHVEnPl8rXS65yu7qPiLNdpYy3YxesyykWgxnrcv9N9J/H4c49k1W0rcSq7QR6ffflJcVaWhiZx&#10;DlHx7dq7PWsyCiLs/rBTebNT0S1mpaHSGFUar77Eer1TdSmXY9Gs/z3HQKBcycLCcJs8jBNdLal4&#10;P2HS8qKzYyFW3Sw/NxfDxtV3irOAVCjC6zJyk9W4f4mEYqseWwnKKmB47LlH0Rs7Ls7OwHCBvCAa&#10;68HufcnBmfTTig1LpXe/OjuuYVpeBcKhiOkdSRjcHTJjNM6Bk/60+TDrQ1usMmiM7lY7vYNFla8Q&#10;x2KhyI4v2R1oIruisZ6s7hjh1NMdrMheY9QSQTbuQjF1GjwlYt3WNdi8c5PpdZnsexKZsfPYyt7Y&#10;8ap4ZGVZBQwvnXjB8tGUVs1TiEpt977t0h922R0Fqjxmd0WsKjwyUWFU/Gisp+gVey1kKGUZrC4G&#10;7dyxpuri9rFYKGKIt3nnpqzfECKndu3NrvibHRMwOM8ePJz95IVwKIJt63eUNFzQyiCSHT+y6zJ4&#10;7DxA5aGhUZyTKT41iYefelCcXXHKKmA4/PvfiLMyNDSZD7BB5BUPSPorOqkAaYm8dmdWuzsrS+qd&#10;WLJoWcZnuv3jqn1u2MEga+FQJKNM5X4n2uwukdXFnRGtArL41gXSu50i2brXb/tctrvTMrjNqHuE&#10;Jp9uEuLxpp9nxa39VyyD/lhyg1vl1BM/z62yuqUQx6Ke2TZzui600G7xrQsM7xYbkZUjlzKIrha+&#10;lxv7jEYsa77c2r+NyqKdP42Wi2TbpLNjoe1uCm6Q3dSw+vt2u0fs2XIg53XsFjH00BiNFyELXPL5&#10;3aDqFKix7irR/dofxFkVx/fggy+p4kwveuy5R/GN//kyEglFXJQ2s5VdJKg0xEfjiXecREuEZ0HD&#10;5iMrw6EIlly/zLA/YzSHZzmHDZ4LrXfw8H48cHi/NOEXdeqaRGrluWnRsqwLL/HOu57V9xR1dR8x&#10;bTIsbptCC5s8WQEG+4dsn9Azex66bJ0bvVbc3tFYT9a20eSz3TfvvNPW+9xiZ2R/O48f02+HaKwH&#10;Xd1H0dlxTdY6ynf/tdpOeiuXr3Xts/TslFPP6jhDqqyy412TyzkqH8U+FjVubzP9YwHN9j1IjkWr&#10;bWGnDFbrRC+X4z8ciiDcljw3ycqby35jZ/+Oxnqwa992y99eSPalFRuWSn87zdarViazY0RUyNZg&#10;4uMmYXEtIjvPit30xOshMwcP7y/YWCKyfdbs74nbFwbnByIrkxNA/ylx7jS/P4ANq/4RF82/WFxU&#10;McqmBcPAYJ9puACOv0BlRPzRg0mqrtF+/MwulsKhCFbdvNb2D/yhe4/ZutOwZNEybFu/I+vHV0bf&#10;JFErj6ws4VAE2+7IvmNg53s6oX2eNuVyd95t4dTdND2rO/BmxHVudvc1GuvJ+NuybaPJZ7sbDaxV&#10;CEZ3oUV2Wgnpj81w6g63bB2FQxFpRaezY6Gt/Vc7NmQX7HqH7j3m2mfp2S2nXUsWLUuXVba+NFpZ&#10;7exTxeD2sYgCbTPxmJXtexrxWDTitAx2hVNN0+1+7pJFy7BnywFsW7/DsLz6/cbO8a6d7+1sh42r&#10;78Khe49l7QcicZ81+u0MG5yDw7rfNqPvWWyysQdkZYfBedaoe4SMUcW+UGStMWStLTRRg3EpZNuY&#10;yEwgIM7JlEgoeKnCx2Eom4AhGjshzsrAcIHKgXbhJRJ/oEXahYkTssq7nuxiwYqdH1ur76InXojk&#10;8j2tiJ+36ua1OX13t+kr4EaVWLvEdW72Wbl8dzvbXWRWBrfJKoSyC2e3m7uKFSij49uKLHCEw2e3&#10;a8QyyeRaTjOyptNWDt17rKj7iRE3j8Vc1qt4jhLJyuN2UGpVhlzZ+VzZ8Wtm1XLrc7hsnVkxqlhr&#10;xMqnGdnft7Muii3ad1KcJa2Yw+AYl1XYxRYXu/dux7qttznu2pMvWbhkVYYnnjNfTmSHnW4Sz732&#10;jDiropRNwPDoMw+JszJYbUiiYtPuoIiTrKK2S9KUUpNrpTsciphWNqxaTBhZdbN5E2kn9M2ttTuq&#10;uTC6IDK62PfCM671lXarC1unxMBBz2hdWXG63c3K4DbZxbxs0K7OPPpey+j3X+0ubC6MWlbkWlaz&#10;ylc+5TTad8ImYxlYcVq5LAQ3j8VctpnV+jNa727KJUS0w+q77bHZ2k4vnGp14PR9VoyOw1yIlWyz&#10;3+JSMrprL9tmsnlGFXZtPJ7Fty7Arn3bDV9XbFa/S7JyOv3tI4KNG9+n+7PDvUriV1XA69OLx19A&#10;QomLZc/AgIG8JJwaQEucjJhV9o0ueqKxHuzaux279pr3H3Vy0ah9ntnndjoYyEqkfe6KDUuz+sPb&#10;+Z5GZZINVuU1sgubVTevwZLU4GClZrWO89nuhSS76NXKL7sbZbSf2WG2/8ru7sFg/xX3BaM+vmIl&#10;RfysXXuzQxRYVNqdlFNkdJzJWkuJn2dU1ny2h5vcOhYLsc3coi+DuA9CaMlhx8HD+y33GZh8N7Nz&#10;itX6gsnnynR1H7EsaziPlj3a567buiZrH5CdozT6Mhltl0KTDW4oBm2y7yA7l2mM5heTW2WQ/Y4Q&#10;WbGql57uP4kXj7+QVeetlMkPqPD61D/Uh6mJMXHbZODTI6iUjC6S7IgKfeL1tDs1ooOH92PFhqXY&#10;vS852NjmnZuwYsNS6YWY0aBZSN2B1S60Ft+6IP15+s+VXoiZ3FGT/a2u7iMZnx+V3DWRNWfclarM&#10;iWWyy2xAOvHvF5qsctbZsVB6kVzssmnPA89nu5eKbP1pT2mR3Y3KpZuEnf1XdgG+busa6f677u7k&#10;fK3SYyQciqQfqbZiw9Ksz0p+3p1ZF9JGdyDhsJx2GIWnm3femVVWMZSByfsLSSwDXDwW9dtMtl7N&#10;tpnR74AbxPP7uruzz41Ot8UT3Uey9hlZWGb0ubI7w+Kxpu03suPELJxasWFpOpzQAkGxrLLfh1y2&#10;gf6zxf0lbDAeg+x77t63Xfo7UWiyvyme62XBpKx7hJeJx5xdPnEGkQ1W9dKEoqB/qC+rzlspU1l0&#10;kegf6hdnZbBKiYi8LGxy18ToB1F28R9NjdwtCqdG55bp6j6CzTs3pe+4rFy+NmuSMbqwk11EwuAO&#10;iZ7sfV2pi9d8yS5MZReWhRaNnZRX2iXfXfYY00KKxrKb6snKYLTdS0m2/rSL/K7uI1kX/J0m3SRk&#10;n4VUZdmM7H2yv62JxnoQjfWkKyZGorEeHDy8H+u2rkkfw+LxueT6ZdIKgixckZXzoM2nhBjRvos4&#10;r6v7CMKhSLqc2qB/snVvdH4qFCfHotW5S6TfZkh9pmybyci2oxvE7aPNM5qfj+TvUPbvk9gtJ2wQ&#10;qBitb6PKu2ybIVUOLZyIxnqwZNGyrO0gO5+Jf8OKFiYZiRrcQLA6pxSTdrzqhYWQUhZMys4xlUgV&#10;ZxDZZFY/TSQUxM6eFmdXjLIIGE73R8VZGaxSIqJCk12UaRdw+smMrKWC7MJEdmGskV0owOSiSbv4&#10;PXTvsfTI5+Iku7AwIvueRmXSk13oudUscXfqjrNGdhe1WMzG2tAkm51mV/gpm2zfFI8P2X4k299g&#10;cBx3dR+RzteTfZ4soMmFdoxqFXTx+Fx181rpeUJGVs5C3YU8lHpCjZ0yFqpibcbusZgL/TbTrwP9&#10;ZFQxLqZCrXdZxVM858qOKbNQDgbHslk41Zka1+fQvcewcfVdWdtglaTVnNl+KiP7rnqy7WznnFJs&#10;smBHa3lhdJ712ncg8ppgvTgnU98ZBgwlFTtj8jBRi4SIqBSiqWcnyyaj5uedHddIL0YKSbv4rXQr&#10;dANOmV3AFlo0dXfTjJ2KDyXJmrSfTN0xNGupkEs3iVIpx2PU6XnMrJJYKHaCz1yPxXLcZm7yQsXz&#10;0L3HTB97acRqn6hUsrBJOy7LtXuEuO3Ff8uEQ/PEWUQFk+wiUZnKImAYsOgiQUmKAkxOACODqnQa&#10;G1UxOZF8DZWGVsHcJdxVR+rHT5xXSCsllTMqPLNKC+8K2WfUPHrVzck7x9okq+iZhQ9eYtR1qpJY&#10;3bUuJLNm6rkei2JXACo+2R13MicL3LRuErL1adVyw6tyOe+X63ctBNYznLG6AW7VQr+clUXAcMri&#10;UR7V2EVCUYCx0eQB3Xs8gd7jCcROJjBwOoHhQVU6DfarGDidfE3v8QRi0QQGB5InBCquqMF4CcWs&#10;9MsqXlR4sgs5jVvN6quBrLm/E/m+v9DceKJBsciCHhlt39ePtl+K8VA0ZseiWRBoZMmiZbbXBRWO&#10;bFBFsibrJiHruplr+FZssvGXrMhaa8had1QDRZkOEljPIKfKImCgJO1gHzitInYygcH+5AGdKyUO&#10;jI0kTwjaiWBkUIWiiK+kSiO7CI6mHqe2buuajCmXH2kyJ7uQy3ewvWoju/B1wusBm+z7JYPJ5Oj3&#10;+qnU+42ssiELE/Sj+Ze6zBqjY1H2nazItllX6mkS4uSV71+JZMGc7LdtXQnDLS+yW5Euh+4RMGh5&#10;IHtyiZ6stUYu54JypdUzYtFkmKAFB7kyqmdQktUQAOWsIgKGQECcU1nSB3zqYJ+cKMzBqcSB4cFk&#10;+jg4kGzmRJVJ9rxz7bFyWpPl6Sn7R5ryI6tcsPVC8ckqIl4gCwCRGktEC6L0k9cGBY2mxqDxWpgg&#10;IytbLsei0TbTwgRx8to28wI3xuKQHdMHD+83+G3L3vbF4Mb3LASzFj165XJNIAtMZPuHRhYuWI2Z&#10;VCkUBRgcmK5nKHHxFe7Q6hlay4ZKr2dUev3UjF9VAa9P1UpRkG6tkE+C6JSWOA6cTqaNlX4CKBVZ&#10;M86DD2X+mMl/IM2bdst+QMV5sotb2d8qFtkFi9sD8Wmj2htVBIpN/5x23tF0RnYh2JW6W240ydav&#10;1bFkl2z/lR3fdsnumMnmOeV2OY145Rizy41jUbZ9ZPOqgez4tFupFn+r9GS/CeK2kg3SV8o77m6d&#10;Y4pF1qJHL9fWPW4KhyLpp4OYiUqeagWD/RMG58JS7jvFoK9njI2wnlEKYp23UiZ/8gmvXp+qi77F&#10;QqFaK9ilxJFu0cCuE+7p7Fho+COnJ/txDKcegSYjGxROdldCdhFWygsh2ffs7Fho+D2dWLJoWfpC&#10;RLsw8UIFKKp7Tru4fcic7OkRu/buwO592w0n2YWzrMKSi1z233Aogo2r77J1HtDku9/mUs5cGVUU&#10;tWNw5XJvPKoRPBZdFQ5FpMenOOZQWDKocTgUkVbykBqfyGif0pOF57J+9cUiq5Brx74XWd1oKHWF&#10;W/wNP3TvMdPz17q7s7tErJKcezoNBv6t1BYM+hYLXqlnVG8XbbHOWxlTRXSRqCT6rhBeoiWN7Dtl&#10;nzb6sjhpz0cXdRk8G3vzzk3iLKy6eS32bDmQ8ZmH7j0m/YEUL+yM5q1avhYrl6/NKq/RBZ/bZD/k&#10;4vfUvqsTsgs5jvRe3sSLQ0juZIpkTaKNLipzYbT/aiGCfv/ds+VAer+W7Z+QhAHhUATb7tghPUZl&#10;gaERJ+XMx8bVd2aVdePqu9KVA+3YriSybSaev3LZZl51dSoo1+8zRgGueOxFYz3Syt+SVCCs33eM&#10;ngYj25fFv4NUeC7u31p5i0H2eyv7nksWLbPd0qNQZDck9GStoIyEdU+hWLJoGW66PvtaIhyal7Vd&#10;tPfKyM4Zsn3DjD7kXJI6Lxldk1UirZ5RzBYLdmhdtFnPqAy+Q4de8PyW/OTdH8PUxJg4O23OvMp4&#10;ksTA6cKNr+CmYJ0PLa2+qu5bJDK6qHLC6O6Z9mOYq8W3LhBnpSsruZZ5197kXWEZcV1EU/2xrXR2&#10;LJT+yNu1YsPSrAv8bet3GFYgjda3G2Tb7ODh/dKwSEa2Ltxa5yuXr826IJOtC6dlEJurmpUhH9oF&#10;oZ7ddSv77uJ3Er9HV6rZvBXZ+nJCPE7z/TzZ8QAXPlcsJwz2d7tkn+cmWdns7i8wWF/iPqORvdYJ&#10;J9vMqAyQ7MNGx6Ls/Gi0PWTHnV2bd26ShgGQnLucMFpfsu/lhNE6kH2uURlE4jZxwqg8hSLb3+Dg&#10;uMlnX9FoAZR+3RqVCyb7OPIoj+x3sZwpCjDYXx71jOYWH5pafOLssqPEgdPZjarSausa8LU7viXO&#10;rghsweABioJUH6T8DvpGvw91QyNonZrCXDWO5qFBNPb1o3loEPVnzqJxZBx14wqmhsYB+CwmY5MT&#10;yZSxOpsyyeV6gaQxu2tg9sNpxux90VhPTo9hKyS7FTkZo9YfVHlkF4p2B+WT3X1zq4VOV/cRWxff&#10;MrLKl6zFhRvyKadReaKxHul3sCPfc2fhZf8uG/1CFmqbyRiVwWus9g27FXSR2ftkLQbsKtT2K3ZI&#10;kA+jbhJ2u0fIztFOhSVdaHIl66ZiZd3W2wq2L5RCcqwFu/UMsT4wPTX4alB7dgKtU0q6njF3dDhd&#10;z2gaHcXsRALxIeObwnZoA0GynlG+GDCU2OQEEDuZyGnE1ka/D+fV+OCP9uLCkbMInHwdwdF+TPVH&#10;MdrbC4yMABNxKINxqEOA0j8BnB5GaCSBltgYGmNjqB+KY2pwAqrqEyZ/apIHDvo+U5QfsyBAE431&#10;OK58b955p+mPqqyyZZc4GKWeWGEQ/20m18qPeFdJY7bOCnnxIFvvWtNPO2RlM7pbCck6Fv+tJ/sc&#10;2d+TzZO914hZGXIVDkWk5ZLNk+nKIYgy2rdk7N7hExm9x2z/tWL2PXMtp9m6sBvy6C2+dYFpOd0g&#10;+3xnx2L2edIsnC3ENpPt32ZlEBkdi2bbUyRbD3bIukGInO6LZuECUuvRbLkZs3UiW+bk71j9zntF&#10;1OCGR677gFtkZdJYrVs7+6EmGS6U9ru6ybyekbzGn77mT173a1O9rwZt8QDU42fQ3j+JxOt98A+O&#10;YyQ6jMETQ4ifVTA0MA6MjKB2YhD+oT7ET5/AvKmzmD96Fm0DA6g/czanwIH1jPLGgKGEJieSB48T&#10;ick4pk4NAK8dR1PsJAZOvI4m3yRiw4MAAEWpQzzehKmpZkxNNUJR6pBIZPZlGJ+awsTYBJSxCahn&#10;htHQP4L6k4PA0HjG65IyAwd92KDEgbFRlQd/qrmqU12pO/ZWP4wa7fVmfysa68Guvdux+NYFpj/G&#10;SL128a0LsHnnJsvX6lldvInlc3rBffDwfsvvKTL7G7L1W4y7SWL5zcooCoci2K17fzTWYzoIp3iB&#10;Lv5bT7wzZLTtxcq82TaH9PvelvFvN0RjPVkVWafbUtwfxIqa+HlOthsc7L/6Y9XMig1LM/YFO4y2&#10;qV6ynLc5+myzbdrVfSRdVqt9Zffe7VnboZDEbWH2PUThUCTj/VbHInRPpXDC7C5//seifB8Wt4HV&#10;vmhnv0KqfJt3brIdIHV1H7W17+zaux3rtt5m+hrNig1LsSL1WFcnzPYNcX05/exo6maC1ffUs9om&#10;hSK2ArH63ddzck4xYvS3ZOvD7PdOE7VxvbM7tX9VWriQXc/IvImYvJGYabL3LJr6RqG+HsPwyT7U&#10;q8CZkdGM12ifkUjUYmqqEVNTzYjHm5BI1GJ8agqDQ4OYnBxG7cQgZgydRtvAAGaOT2Z8hhXWM8oX&#10;x2AoEflBb65uaAQRfzwdJmi0A1xR6jLm50Kt8WPGnNmIBazKpsLnS/5/oAZoaKyM/lL56uxYaDl4&#10;VzR20vAHzi7tjpT+QtfpxY6eVulctXwtTkqaR3Z1HzX8wS+0cCiSdUF/8PB+dHZcY/tCQP8Z+ayn&#10;XDkpq0YfBOTyfjNiyGDE7uuKSV+mXMuX6/tyITsn5LIPyo55jbZv5POd3ConTM4npTyPaHI5lnI9&#10;Ft3cZsXcZ42IZZC1BMl3G2t/Y+Xytemm+vl+JlLbQNseek73cXEd5Mpo33Dju7pF+65O9nk9o3Wu&#10;CbdFpN0x7G6TJYuWIRrrcVw28fzkpXXupux6hjxM0Ks9Ow6cGUEgkN/9Z58vAb9/Cn7/FHy+6TLU&#10;19aipaUFY7WN6HFQ+yzXekY1j8HAgKEEsg96c3VxBbPGhjA6OpQx381gQTSzpRlDzUGM+q13D58v&#10;UbYHPxERERFRpdDXM5Ktj835lARmDE1icti4rpULs6DBX1uPWLwGyuzmjPcYCdQATS0+NDSWTz2j&#10;mgMG672OXKUNtGJXZHwcLYOns8IFRanD1FRzQcIFADg7OIypN2KoGZR1m8ikqn4ocR/GRpInNSIi&#10;IiIiKq7pekayK4SVmsFx1J0863q4AK1+oNQhHk922daMT01hdHQIwbF+RMat6xlIVdZHBlUO/Fgm&#10;/KoKeH2qJIP99r5QYjKODmUSQ2dPY3xqKj1fVf0FDRb0AgE/agbHEDgxgMSkdHSYNFX1IR734azN&#10;70dERERERO4Z7FfT4yuYafAHUHt6CDWD7gcLIi1omJpqzgg9agI+TI2eQfOpU5b1DOgGfqwkYp23&#10;UiZ/8hFMXp8qw8Bpe8+frYsraB86g55Yb8b85EAqmQdnMdSqQH3/CHyK9UGtxH042y/OJSIiIiKi&#10;Quk/DUyMmwcLSHWJqD09hMCEdaXeTarql7Zm8KkTuNg/icDAcMbrZZQ4MDhgXZcqH2KdtzIm329+&#10;87wqflWv+dS/rCz7MRjsjrtQF1cwd/xM1mit8XgDEonajHlO+YK1CJ33R5gaGkMo1I7WtnbMmTcf&#10;p0+egD9Yg76+U8DUJJ576hgCur5SmkSNH1OhGVBrrAOOma1AQ5M4l4iIiIiI3DQ2Als3+HzxBILR&#10;s1kPoPcFazF7RivQ1IzWGa1obWsHAKiqDz6fioGhfqiTU3j++SdRU1eDxPCI8AnOBAITCAQy+1W3&#10;zGjBKdRjqtG6lXZLq/fHY7AzBsNXP79bnF0RGDAUSSxq9AzaaXVxBcHYKcAfTwZAKcnHvmQ+atIO&#10;LVC49poboKh+/FHkIlzScaX4siyxvlPwQ8VLPS/ihed/j4cP3Q/fVPLRMnZDhkBNcrsQEREREVHh&#10;RN8Q52QTw4XWtna86eJOtM07B390/mW26ggAMDDUj+7uJ/HC80/hpdeewUD0daiT09257fL5Eqit&#10;zWy1MLetDcdRh4ka83pPoAYIhc3rIqXGgMHjyj1gGBlUMWzxDNfEZBzhoTMYU3TfU80xXGhqwszm&#10;EN679MN4+8LF4lLHBob68eKrz+LhQ/fjxT88bjtkaGhKtmQgIiIiIiL3ne1PtmAwk1BV1J0eRg18&#10;mDl7Ht6++L246V3vF1/mWKzvFJ7vfhKvnHwBjz78M2DEoiACo5Che8yHmhkNGfNFzS3efnodAwaP&#10;K+eAQVGA2Mns7gaiy2oSON5zAkj1XgGA+JSzcEGtDWLpX63Fn12f/Wxqt/T39eLRh3+Gfb/6PuKt&#10;TfD5jA/sQE0yYAhat3QiIiIiIiIHrCqxAKCqKoKnh3Hx+Vfgwx/7PEJtc8WXuGJgqB+PPXUYP/nh&#10;TkdBgyxkCAab0Td7dsY8UaAGmD3Hj4D9qlJRWW0bBgwlVs4Bw+CAirER81U8c3wS6mDmgI5TWssF&#10;87cCqa4QLe3nY93aOwt20hD19/Xi7vu+iNjQadOQIVgHtBanSEREREREVaP/lPkj4lVVRevMubht&#10;2adw0QWXiosLYmCoH9/+3r/j5Wces911QgwZ6mtrMVXXgjNNjRmvEzU0+dAy27geUkrVHDCYt3Gn&#10;vFmFC/HhccyMD2XOizchkUglJlbHTFMTPnTr3+P//t3XihYuINVv6/Mr78Sc1jBU1fg7Kor5iY+I&#10;iIiIiJwzu8ZWVRVtM+dgy9/cU7RwAQBmz2jFurWb8J73/DV8Fq0QNMknTEx3iRifmkKTbwp1cSXj&#10;dSI7T+ej4mPAUEBjo9Y7fTg+hjNj00+MUNUaJBI1qVwhlS4YhAxtF12CT972RVx31fXioqJomzkH&#10;q5Z/yrQFgxK37hdGRERERET22XlqxJ+/64PirKJZtuxDuHPj19EyOyIukkokajMeYTk4NIjmocGM&#10;14iUeHKsO/IWBgwFZLXD145OIIDJZH7gS4YLU1PTz3Y0Cxne1LkImz73b7ZHfC2U0Mw56Dj/MnF2&#10;BrN0lYiIiIiInLG6vg7POQdvu+Id4uyimj2jFZ/b+GW87aa/FBdJJRK1UNXpfu+jY0NoqzUfZMHO&#10;DV0qLr+qAl6fytHYqGr5WMpW3xTGp6YA+OADMlK7TJnpwps6F+HTazZlradSTLOaW3F957szyidS&#10;4tYnQSIiIiIisjY2kry+NvPeRe/Pum4vxTSruRU3Xr8cF117g1jELMmuEvXpf9cEfKg/czbjNaJy&#10;rmeI66pSJn9yFEGvT+VnymJHn+wfRl1iMv1vJRGcHndBJyNa8AEXX/tOfHrNP0jWUemmjvMuxZvP&#10;M2/FMGx+biAiIiIiIhusKtQ1tUG87fJFWdfspZpCbXPwwWW34k2d1t26VdWPRKI2/e/+s/2WrRjG&#10;y7YVQ/a6qoSJXSQKxGrQkbagirOj02MvKPEGsaFCmi/VxiF0yZW4feXfi4tLbvaMVlz2pk5xdgbF&#10;fIwWIiIiIiKywSpgePuVi8VZJRdqm4uPfPBvMPvcN4mLsuhbddcEfFD7zmQsF1nVu6i4GDAUiFWz&#10;pZbEJLSxEbVRU31Acp4kaFBrg/jLP1spzvaMay97uzgrQzk3XyIiIiIi8oLJCet6xvsW3SLO8oTZ&#10;M1qx7vZ/BJqmx5yTEZ8q0VCTyFguYj3DWxgwFIDVYCOT/cNQ1OSZwedLDmiipw36mP53sBZ/9uer&#10;0fHmK3Sv8pa2mXMsu0nwwCciIiIiyp1VuFBb14DZM1rF2Z4xe0Yr/vTGv4IvmFn/EanqdLeIyfEx&#10;y24SimJe/6LiYcBQAFbjL7TXB1KDOwKKIj+49CHDmzrfjvfe8OfCK7znkgvNn2gxOS7OISIiIiIi&#10;u6xu2L3t8tI+OcKO6665AX902VvF2RlU1Z/uKjE+NQXf8LD4kgxW9S8qHgYMBWCVLNbojoCE4ZMj&#10;kvmCv3Umbnz7cnGRJ1k9rpLjMBARERER5c4qYHizxfW4F2jjMfibG8VFGfStvAMWX9yq/kXFw4Ch&#10;AKya6AR9yZp2IhGECn96LAaZhVe/y9NdI/R8fvOmS0RERERElDurivTF53SIszxp9oxWnH+ueR1H&#10;Vf1Q1eRT9pobguLiDFb1LyoeBgwFYHXg19YkE4VEIjD9jAhJyOBrasQ1V3i/mZOmdUYramqND34l&#10;br1uiIiIiIjIObPrcC9637K/tmzFoHWT6B84i8SkcUWCdQzvYMDgMqtuAJP9wxiPT8EHpBO5pOyQ&#10;4U2XLSyb1gtIJZFWg8pYrR8iIiIiIspm0UsAPn/A8lrcSy6+4BK86bKF4uwMqpqsINUEfGjwS+7I&#10;6litHyoOv6qq8PpUTqzSs/bZTZiYmoKSCEJV9flO8nvqD5sFly/KWhdenwI15ZWcEhERERFVgraZ&#10;c7Kuzb0+3fj2ZeLXyKB1kxifmkKjRcBQbsR1USkTWzCUhOzgSHaVSP0PvtkzcdEFl4gv8rxySk2J&#10;iIiIiKh0WtvaoWTcdM2W7FZO5cJ8a1LBqGqNNGbQEoa3LrgBoba54kLPGxjqF2cRERERERFlCbXN&#10;xcVXv02cnSGzWzl5HQOGElHVZBJnFDJcdOkCcSYREREREVFFedP5l4qzMmjjMFB5YMBQZKNKAkj1&#10;J9LSBdkhM7OuRZxVFhIJjuJIRERERET2vPnNV8IXrBVnp2nj1g2PTYmLMgTY0METGDC4zGrHDgRr&#10;MLOhaXqGJGTwzZqJ1jIdy8Cqi0SAXaiIiIiIiByzuo4+PRAVZ5WF2TNaAbOAAUCwpgETtRYrgDyB&#10;AYPLrA784fEpDI4mWzGkCSFDfHgcbWU4/sJLPS9CmZoUZ2ewCmCIiIiIiMg5VVHwUs+L4mzPC7XN&#10;hZKQV0u15wnOamyEP2hekbCqh1FxyLck5SVYJ+v0kOQP1qBuxgxxdkbIcPHFV4hLy8LAUD+7SBAR&#10;ERERFUCgpnJv1nV0ZNd/tHABAF4+Paz7Vzaz+hcVFwOGEhif0B8uOqknVZarF48/L87KEKwT5xAR&#10;ERERkV1md+kTCQXPv/6MOLss6AdyVIVwAQBC4TZhTqZKDV7KEQOGArCqSE8015vnCKYLvcvqhMYD&#10;n4iIiIgod8F6cU6mR/9wWJxVVsRgQTPIRtJlw6+qKrw+lZtaiyY6asCPmQ2NpjmCuA7KYertOyF+&#10;jQxWwQsRERERERmzup4+PRDFiydeyLpO9/xkEi7MamzEqMVt8fpGs5qVN2WtgwqZfL/85bNG29Iz&#10;Pv2vt2JqYkycnTZnnrfujisKEDspDOSYwYf2URUjZ4cAycF04aXX4JNrvyjM9bYjzz+Oe3/4r+Ls&#10;DF7bTmRMUQAlLs4lIq+wusAkIqLKpMSB0yfFudP8/gD+/N0fxo3X/Jm4yNPu+eYX8WLXw+JsAEDt&#10;rCaMzKiV1JqmtZ9jkUAUmdV2qq1rwL/97b3i7IrAgKFABk6rmDQaawE+1I8nUDMwPViJ/pWzzrkQ&#10;f//5e3RzvO+eH/wL/vDCMXF2WkMTMLM8n7xZNRQFGB9RMTxotN8SkVcEaoCGRh/qm3ym/XGJiKjy&#10;9J8CJifEudPmhS/EP6z8J3G2p931j2swEH1DnA0A8IVaMNHgNwwYGpp8aJntrRYM1RwweCvqqSD1&#10;TeIcPRUjPhVTujn6Q6K/17yrgdccef5xPPvS78XZGbwWAFEmRQEG+xkuEJULJQ4MD6oYOJ2Awn6p&#10;RERVxaoVW++p18vucZUDQ/3iLACAX/VhvD5gGC4AQK3F+qDiYsBQIFaPSvEHa1ATasmYpz1Ewg8V&#10;3S/8IWOZlz3y1CHLx1M2NIpzyCu0cMG4xQ0ReZUSB0MGIqIq02B6IzP5NImDj+4XZ3tWrO8UfFOT&#10;4mwAgD88U5yVxareRcXFgKFAAgHrnV0J1mDK58t6aoRvago1TeURxb3U8yKee/VpcXaGhia2YPAq&#10;hgtE5Y8hAxFRdQnUWLdieOaFY2XTiuHlnhehTurbdifV+gMYqTWvTzWwq6DncAyGApqcSF70yahq&#10;MttpjgO+vsFksx/dllhww834qz9fMz3Do6zGXgCA1rnWJ0EqPrNwIVjn4zYj8qDJieT5VNadKVAD&#10;zJ7j54UWEVEVmJxIjsVgplzGYvjOt/8VRx/7mTgbU3NmIFFXA0CFz5f9uwckf/e8eM1azWMwMGAo&#10;MOPBHn1Q1WQi13JmAurEREbIMHN2GH+/yds73c+P/hQ//Pm3xNlZwueKc6jUrMKF2XPM02IiKh2z&#10;AVkZMhARVQclDpztNx/s0e8PYPm7Pog/e+t7xUWeIhvgMdBQh9G2ZB/rZLiQ/Zvn5WvWag4Y2EWi&#10;wMwHe0wanhFEXV19cgQGX/IgOTvc5+lmTS/1vIi9v/lPcXYWPjnCexguEJW3QACob/KhuSX7WGV3&#10;CSKi6hCosTcWw0O//7Wn6xTd3U/jTH80Y56iJDA8I6ibk33NCgBNkt9BKj3fL37xjHyLeci6r3y8&#10;bFswwKQVg9ZNAgAaJhKoOzMKBQlATb723UtX4k/f/Re6d3jHPT/8Ep6x6BoRrEt2jyDvcBoumKXi&#10;RFR8+magbMlARFTd7LRiAIDw3PPwD6s2i7M94YH7v4efPXBfxrzprhFJPl92l3PZdauX2GnBsO0z&#10;3xRnVwQGDEWgKEDsZPaBoQ8YAKB2cBJNY1NIQIEKFbPnzscXvrA94zVe8LUffwVPdz8uzs7CsRe8&#10;xWm4YBSMEVHpBGqAUHj6t4MhAxFRdbMzFoPfH8C88IX4+4/cJS4quX/8pzXoix5P/3tiZgMwo173&#10;Cvn4C14de0FTzQEDu0gUQSCQHOFUJB4sUy1B+GY1IYAAfPBj4NQJPP7YLzNeU2p2w4WGJoYLXsJw&#10;gagyKHEgFp0OrNldgoiougXrrK+5EwkFJ6Ov4D9/8W1xUUk9/sShjHAh3tokhAvp3uMZGpo4GLmX&#10;MWAokqYWn6SVRXYFbqAOmGyuRwAB+OHHL3/1X+JLSuY/9v27rXABAJpbxDlUKgwXiCoLQwYiItKb&#10;2WrdmjuRUHD4iV9gz6+/Ky4qmft/PD1Y/ERTEEqjftwFTeY1aaAGaJmd/XtH3sGAoUgCgWRTHpHY&#10;igEARpoCmGquRwA1OHsqip/98n/ElxTVwFA/vvbjr+DJZx8RF0m1zrU+yVFxMFwgqkwMGYiISBOo&#10;sTeweiKh4MEjP8UXd23EwFC/uLioHn/iUHpwx6k5M4DZ2SNWyupJLbOz61PkLRyDocjGRlUM9meu&#10;cnEsBk1AST7CclZLKz6+7p8xe4aNM4fLXj75Ev79v7diYmxYXCTVPJOtF7zCzXBBVmkhouJQFGBy&#10;QoUSF5dwTAYiIpo2PAgMnxXnyoXnnof3LXo/rnnzW8VFBTcw1I//e+cqJBIK4rObMgZ01BMHd2xp&#10;9aGhsTyuSat5DAYGDCUwMph58aeqvuQjKiUCClA3HkeoMYQvfOGr4uKCGRjqx+PPPYL9D/43lKlJ&#10;cbEUnxrhHW6FC8lmaN4eRIeoGihKqhUCQwYiIjLRf8r6qRKa0Oww3nH1u/Gnb32vuKigvvpvX8Cz&#10;0W4kZjaKi3QyB3eUXb96WTUHDPJb51RQYjNWWfMfjRIARptq8IbSj5/85r/FxQXxi6PJplM//tV3&#10;GS6UIYYLRJVH62YnC9PZXYKIiDQzW60HfdTEBqLY95vv44u7NuIXR38qLi6IA4d+iKcGX7EIFzLr&#10;R7LrV/IutmAokew7TL5USwZjqqpibmg+3nv9n+O6yxaJi/OitVh45OkHET31urjYFMMF72C4QFTZ&#10;2JKBiIisKHHgbL/9lgxIPcpybmg+rr/qBrznmj8TF+ftZ4/fj4ef+i2ip16HT/ZoCJ1kuJD87ZJd&#10;v5aDam7BwIChhMSLP6OxGGTaZs5BxwVX4Pq3vAt/NO9N4mJbBob6MTA8gBePd+OBh/faHmdBj+GC&#10;dzBcIKoODBmIiMhKLiEDUkFDaHYYHRdcgesuX5RzPQMA+s6exiNP/RYPPLwXiYQCVVUtwwXoxl6Q&#10;Xb+Wi6oOGH7+8z9kX3V4zGe+chumJisvYIDk4s9JyIDUSWD2jFaEZrcjNLsdF597KdpmzgEAzG6e&#10;nfHageEB9J09jYGhATz/2tN4/vVnocTtdYGQYbjgHQwXiKoLQwYiIrKixIGxUfsDP4q0sMHvD+Di&#10;8y7Bxedemh50fnbzbMye0Zp+GoVWz4gN9OKlE8/nXM/QWi80NPnK+nGUlgFDsAFf+cw3xNkVgQGD&#10;R0wP/GjdVcIOvz/zajGRcLfDLZ8W4R0MF4iqE0MGIiKyw8nTJezQ6hk+fwBqQnGtnqGFC+X0tAgj&#10;1RwwOLtdTgXT1OJDaJ4fgZrMEVNzlUgd7NrklkBNstUCwwVvYLhAVL048CMREdnR3OLuDVmtfqHE&#10;J12uZ6iYPcdf9uFCtWPA4CHaxWKTRyvvzTOTJydWQr2B4QIRMWQgIiI7AjVA65zk9bwXzZipIhTm&#10;9WglYMDgMYEA0Nziw5x53jkBBOuSwQJbLXgHwwUi0jBkICIiOwI1060ZGprEpaURrAPmRJKtuaky&#10;MGDwKC+cALTuEK1z3WtSRfljuEBEIoYMRERkV6AGmNmavMYvVT1DGyy+dW7yd4kqBwMGj9NOAFqL&#10;BtnFo5sCNdNdIdgdwnsYLhCREYYMRETkRLBOV88oQktlrZ4RPjcZLPA6tDIxYCgTWouG1jmpQRZn&#10;undQagd769zpE4zsApVKi+ECEVlhyEBERE7pbzBqrRrcuk6U1TOosjFgKDOBmuQB39wyfaDObE1O&#10;2slAdmEJ3XsbmpIH+szWZIKoHexunUjIfQwXiMguhgxERJQLra6gdZ9gPYNy4fvZz57OroV4zN9u&#10;W4OpyTFxdtocFx+7QuQ1DBeIKBeKkgoI4uKS5PkgFJ6+x6AowPiIiuFB+blj9hw/+8gSERHZpMSB&#10;0yfFudNqgw3413U7xNkVgS0YiDyM4QIR5YotGYiIiKjYGDAQeRTDBSLKF0MGIiIiKiYGDEQexHCB&#10;iNzCkGFaZ8dCHLr3GJYsWoZwKCIuLgl9OZyW6dC9x8RZ5AJtO6xcvtb2tG19cZs6d3YsTP+3k/2m&#10;UvaZJYuWibMMacc9ERUHx2Ag8hiGC0RUCNU+JsOSRcuwcfVd6X9HYz1YsWFpxmuKLRyKYM+WA+l/&#10;R2M9WHf3GkRjPRmvE4nf5eDh/di8c1PGayg34jZxavfe7di1b7s421WdHQszAg07+41Ywd61dzt2&#10;F7icbtuz5UBGmLJu6xp0dR/JeI1Itq5KfdxTdeAYDETkCQwXiKhQqr0lw6rlazP+HQ5FHN35LYZw&#10;KGJaSdTowwU4vJtLhbXy5sz9rBCifZn7iNV+I4YLALCqCOV0k6zV0cbVd2b8W0ZsWSJ+BhG5jwED&#10;kUcwXCCiQqvWkKGzY6G0YhFuy55XTJ0d14izbIUFVndtKXeybeKEWUXfLUuuz95H9F0m9GT7vSaf&#10;lhrFFo1l3woOhyKG31tz8PB+cZbpOiGi/DFgIPIAhgtEVCzVGDLcZFBpN5pPlItorAebd1rfVSf3&#10;2GnFQETFxYCBqMQYLhBRsVVbyGB0V9poPpHerr3bsW7rGtNpxYal2LzzTs+1LjFrUVEJYxGEQxFb&#10;rX6IqHg4yCNRCZVDuKAN9kZE3lFb53PleK+GgR/FQd5EdgaKKxRxsEYA2Lxzk7RZt9629TuymoYv&#10;vnVBxr8pN7luk2JauXxt1hgKZvuxbOBKr30nK2bHsdnAjRtX35UVQKzYsNQ0eCFyQ1UP8qiqKjw/&#10;AaYTUTnyerigKMm7mLGTCQwPJisVnDhx8sY0cDqBWDSBsdHsc4IT1dCSwaobhNVyonKnVcC1EGrx&#10;rQvKKlywEg5FskIhIi8Q66xZk1jnrZCJXSSISsDr4cLkBBA7Kb+rSUTeoMSBkUEVI5IWBU5Ueshg&#10;1Q3CarlINiK/jNXr9mw5IA03bkrdQd+4+i7DO7Yyh+49ln7fxtV3ZT3SL1d7thzI+NxD9x7L6XPF&#10;9aFVCrWyVgutNYF+neazXu1ycsfeaWV95fK1jt/jts6Oa7Ja9eQrHIpg2/odrmwrcf+X6exYaOt1&#10;0A1UuWfLgfT3FvcrWTll+9+he49ltfKwS/t8cR1tW78j62/bpa2Dzo6FWWXN5bwWDkVw6N5j6feK&#10;21U7zzr9XDLm++lPn8rvyqQI/vbf1pp2kZjLLhJURsohXBg4PV2hICJvC9QADY0+NEkq/U5UYncJ&#10;s2bVembNyzVitwSzLgn6SsLBw/uxeecmw+V2iE3AxbKYicZ6sGvfdkd3rDs7FmLj6jsNL7ijsR50&#10;dR/Frn3bLSuu4jaIxnoMP1e2rpB6xOiufdvF2QVRqC4S4VAEG1ffabndtIEizfZHp10kINlnZPuv&#10;WHmz+t5aZVXPqhy5Evcjma7uI1i3dU3GvI0Ou0iEQxEsuX4ZbpI8FlMvGuvBA4f3o6v7qOX3tTof&#10;QPL9xGNez+6+hNTnHDy8H090H8Wqm9eYvufg4f2p72T+fTSrlq+1fCyrtp522zh+ZdvKiJ3jBAb7&#10;qBGtrAcf2m+4fzihxIFTVl0kPm29XsoRWzAQFRHDBSJymxIHxkbZkkFG1kJAduEoe51IvDA3CgnE&#10;i1nxgtnofWbMKjpWkpUR+60Etq3fYXn3MZwaWE9/99SIOMq/2eeK62rV8rU4dO8xrLw5+f+rlptX&#10;ZrzMzrqC7q6528S/bWc/XLV8bdb79MRtW2qdHQtNy2vHni0HsOrmtab7KVLbadXNa7OCG5G4nsV9&#10;XCOuS7O/H431mP5NvXAogpU2yolU2ezue9pxaUVbT3bOP0brRkY7TszWk1P6slqtKzLHgIGoSMo9&#10;XAjN82P2HE6cOJVy0o5DEUMGOVn3B9ljBGWvsyILKgAg2iefrzF6XzFYXTQfuveY5WtEYsVI1NV9&#10;VJxlm1iBWWmj4lcI4bZks2pxskusZNphp0KWD9mdX/E7hVN3ysX5kLSI0Mg+t5is9kczTiq4eqtu&#10;zmw1oWf3eJcdJ7L1DhvHcb4Kse+FbTztw+660tt2h3kgksu5HTZDZzKWfZVCRK4r53ChocmH9nOS&#10;zZ2DdZw4cSrlpB2HRpV6hgzTOjsWSi/Qu7qPZFWCwqFIwS/aNevuXuP4Qlps9p2LcChietFsdfFv&#10;JOziHXf99zSqlBei8mNFu6spTodS416YWZljq4twKJLze3Ml28/CoUhWJW6lQcsG8bgqNFn3DTsV&#10;WSNmx4cZN1pOeEk+69BMIVogJUMw82MwF50d10h/P8iesg8Ysi9piLyl3MOFltk8yoi8pqnFuFLP&#10;kCFJVlnQKiQPSComstcXgta3esWGpdi1N7v/7a6927Fu6xqs27omPfK/nYpbsk/ypvR7ZZ9tVmkw&#10;+v768qzbKg9HkhUsZ3cKo7Ge9Gc7+Z5eY7ZOkQonROI6NdpeRtukULq6j0jLoa/EdXYslH4n2fgH&#10;hXYytc+LcqnIGoWMsm0lOwbcCtlypT+ezMqJ1Hkw+ZrbDPc9J5V28dyzbusabN65Kevv51Jh1/ar&#10;ZFlvw25JWfM595iVtRRhZqUo+4CByMsqKVxQFGBwQOXEiVMJJ31FnSGDOdlFpzZQoKw5suz1hRSN&#10;9Ui7U0T7etKtLMSLXjMrNizFwdQAbV3dR7B733Zphd2oQiyrXK3buib9Odqk/R2R0wrJig1L05/t&#10;5HuWE1mFKhrryVqn0b7kviCuh7DDrhhu2G0wIOiSRcuwcnmyL7+MrOtRMXR1H5WuNyf7IwAsuT77&#10;uNi1d7t0W8nOH2IZiu1gaiBFfVnX3S0PfDbv3JR6TXKAyoMPZW9vKys2LMXmnZuw+NYFWeeeru4j&#10;OHh4v3RgVqPzj0w01oN1qUFDk2VNDizbJWmB5uQ42bUvc7smB97M3n/Fv0P2lXXAkH0ZQ+QdlRYu&#10;xE4mMDaicuLEqYSTWFFnyCBn1D1CqwREY8lKvJ7RHcxy9sRzsopQ9rDmsu+tVRhkZBUH2foGgHBo&#10;njhLejEvWnzrAumdVdnTD0op6mDAPaQCpM6OhenKuvb4vI2r75Kuw1JUXI2eDiJruYBUECV7fTFE&#10;U09JETl9bKUs7EOqO4i4rZxUkotFdqaXbRPZMR2NZYdbVqKpp1OEdY+A1AaI1SZZS5JwW/Y+7gWy&#10;7S87V5I9/uQu6fWJqLxUYrhARKUnq6gzZMgma1ou3pUtZTcJr5GFAE9IKiIaWYVE/LdGdpEuu5iX&#10;2b1vezpQWHzrgpKFC9pdTnGK2nxUnl5n6nGEq26Wj2PgBdFYj+Hdb9Guvdl3lItNFoaFQxHTwRft&#10;WHVz8nGgdraVLBwqnPzO6W7o7FiY8XQaLaDVT7J1Mk8yr7qJdd7KmPyqCnh9ksm+dCHyBoYLRFRI&#10;soo6Q4ZMRt0dtLuRK5evxdWSCoPR+ypLfvtCKZQqWNA8cHg/Nu/clDWt2LA0q2LrJqPQphiS4Un2&#10;+AZ6XamuOF4gaxWTrOgW55gu5H7gNZ0d12Db+h05teQ4WcJ92ovEOm+lTGXZRSL7koXIGxguEFEx&#10;yCrqDBmSjO6cLVm0LOOOpOziuNK6SWSvfSonskpzMWktNYysK/Kgjma0Jvsi2bnAbdHUWAHFU9oj&#10;+6ZFy8VZRBnKMmAg8qJqCRcCNUBLqw+z5/g5ceJUpKmhKfuCUlZRZ8iQfzeHjatLW6mj6hJNjQey&#10;a+/2dKsIrTuIF+6Km7UAkIV0pSQbi8FN+m21buua9HZasWGp+NKKFS7QIyypspRdwJB9mUJUetUS&#10;LgTrfAiF/Who9CFYB06cOBVpMgsOxIq62WurIWQwqxDZUYw7nqWVvS2ouLQwQaucak/r0MZ18Ipt&#10;63eYHg+rlq81XV5sdrp1OBHVPc5Q3FZeCH9KQfboxq7U02W0wEWbituqg7ykrAIG/iSSF1VTuCB+&#10;FyIqDqcV9WoNGYy6RzhVKd0k8tnKXh3tvdxp4xbImvN7ycrl9gY23HaH/LGVpSJ7bGWu9I8zpCTZ&#10;uti1d4dr65wqQ1kFDERew3CBiIrFaUW9GkMGWfeIru4jWLd1jeEkexSi7HMqWVd39uMsjR5JiFTT&#10;eDHIEf/tBu0ReNpUiL9B2To7Fkq3v6wSGQ5FsHH1XeLskokaPLaS3CF7KgyRqGwChuxLEqLSYrhA&#10;RMXmtKJebSGDrHuE9hhBo+ngQ9l3kmWfI5INCBkORRzd+ZdV7EsVbsgqj7KKo1GFshB35MXm2Nvu&#10;MG+yXw7CbRHpdwiHIti2fgf2bDkgXb96sn3Wrf1GK4coGuvBig1LpYHckkXLsHJ5diBRKrLHVlpx&#10;ciyGQxHs2XIga/+UkW1rcQyDcCgifVSsE9ln1cIQyw6T9UTVqywChmIdNER2MVwgolJxWlGvlpDB&#10;qHuErOKspw3cpieGB+FQJOs1SA0IuW39jvS0Z8sBaRmc6OxYiD1bDqQ/z04lJl9Gd32XLFqWLoNV&#10;edzs+w4Ah+49Js5KV+zKibjfhFPdCvT7jbZutX14yaJl0u+vke3T2rYSQy+njAY51Z5ocfAheeX9&#10;pkXL8v7bbnLjCRz6Y1G/nbTjPJxqYWNGNg7BxtV3ZX1mvusuv7O4fbIBLbV9T9ynjfYlqnxlETAQ&#10;eQnDBSIqNacV9XIKGQb7cyuL7C6a3bvqD0hep/+85OBx2RfLWhChTU5FTR6tp1U2i1WpNmr6rJXB&#10;KMCBpBJNSclBArNbA4j7jdG+Y7S+YbDOw6nWB7K7zHYcuveYtCybd25K/z3tWBBDjnAo4qkKpdGx&#10;ZcTo9eK2km0TsxYn0b7sMAip8MJs25vL7RzpBlkgC8l6MlpX8yTzqPL4VVWF1ycir2C4QEReYVVR&#10;L9eQYXJCxeSEONearFIluysvI2seLX5eNNaTValyg50yihfqdrthyC7mjSo8XamR4J1+x67UGBdG&#10;8m36XWyyoEU2z66u7iOO1ylS4ZjZ+2SBl0YWtuWqq/tIVsXbLHATj5tCku3fenaOLT2nr9c8Ialw&#10;a6KxHtPjIzfZ502rdeEmWWhm10mTfdouu+c/GBy7snkyxTh3iXXeSpnYgoHIJoYLROQ1ZhX1cg4Z&#10;piTnTiuyu2pmFTQ9WXgg+7xcKuBWorEeLL51geufC4NuC2Z/J5rqZ++ErKKpJ6tcmZVBY1QOo/lu&#10;kW132TwnnO43yQp89rbT0/YbGTsVMNlrxDKahUdd3Uek4zHYrbw5JdsGdtaR1Wv0cjkWo7EeaUCp&#10;F+3LPr/YYfSeXNaFRrbdnYr2Ge97VnbnGOJYcbKuZPNk7zfa98kaAwYiGxguEJFXmVXUyyVkEOUy&#10;DoO+omtW+TIiVgJllSekXrdiw9Ksu7qaqBBW2L1IXXe3/IkWkHzGurvX2Pob4VAk4zPtVkIW37oA&#10;m3dukl50I3V3XXvuvdFrNGFh/AqjsoqikrBj3dbM710o+nVmtJ2d0vYbs/JHU3e7xe9tRhx4Ubbe&#10;IAQzdl4DG9tKrCwuvnWBtPLmFv33tPt3xMdW2tmHzI5FzcHD+7H41gWW2xS69S1uKz2n5w2768LO&#10;doeDcwp0lXGz7yNjVk4IZYgatJKBw7LCwbrSnx/NXkfWfA888Pv8riSK4PP3/G9MTY6Js9PmzEtW&#10;3IgKgeECEZUDRQHGR1QMSwKCQE2q0h+YnjcyaPzahkYfmiQhhBOKkgo34uKSzPON7LwknruKJRyK&#10;WFYWNGK3BeguvJ18jkxnx0LLu552/4bd18mEU0/F0HeryOWz8i2DJtfP8BLZfgOXvls+6zkf2ncq&#10;xd+2I5/yaceiXi6fI5Lt16Xafm4o5H4tUw7rSokDp0wa9NQGG/Cl278uzq4IDBiITDBcIKJyUi4h&#10;g1cDBiIiIjdUc8DALhJEBhguEFG58WJ3iZbZvNQgIiKqFvzVJ5JguEBE5cpzIQNbGBIREVUNBgxE&#10;AoYLRFTuvBYyEBERUXVgwECkw3CBiCoFQwYiIiIqNj+gwvsTUeExXCCiSsOQgYiIyKvEOm9lTH5V&#10;Bbw+ERUawwUiqlQMGYiIiLxHrPNWysQuElT1GC4QUaVjyEBERETFwICBqhrDBSKqFtUaMoRDkayp&#10;HJRLOatBZ8dCbg+XaetUnNyk/xtuEcsbDkXQ2bFQfJlt4meZTUTlwnf//V2ev0K446ufxNTkmDg7&#10;bc48PgaLnGO4QETVSFGA8REVw5KAIFADzJ7jRyAwPW9k0Pi1DY0+NElCCD3Z+Ul/XpItF89xudi2&#10;fofphX801oOu7qN4ovsIDh7eLy4uic6Ohdi2fgeQKt+6u9cgGusRX0ZFkuv20O97u/dux65928WX&#10;VKVwKIKbrl+GlTevFRdliMZ6sHnnnejqPiIushQORbDk+mVYJfyNaKwHDxzej905bItwKIKNq++0&#10;PJ84+fwli5Zh4+q7xNmW8lk3VFxKHDh1Upw7rTbYgH/51NfE2RWBAQNVJYYLRFTNihkyyM5RxQgY&#10;Dt17TJxlafGtC8RZRSWWORrrwYoNSzPmUfHkuj3E95V6v/KCcCiCPVsOiLMtOV134rqXWbFhqa2g&#10;KNcyr9u6xjIAsFNOI3b3Qyqtag4Y2EWCqg7DBSKqdpXeXcLsTqOZlcvN76xS9ViyaJk4C2EbzeFl&#10;77N6T6Xr7FiYU0UdgO33LVm0zHalfc+WA9LtJNq4+k5xli0bV99p+vn57g/sLkFexxYMVFUYLuRH&#10;u+s5OSEuIaJCCtQA9Y0+1885xWjJIDtXFboFQ67NjwFg197ttps5u02sIHV1H8G6rWsy5lFxGN29&#10;ttomK5evzWqeb+eOdiUT9+tcmLVk0HdlccKsJYMbZTb6/HzOT7CxD5I3VHMLBgYMVDUYLuTHqGJB&#10;RMVhVonPR6FDBtn5qhQBQ1f3EURjyau9cGie6V3EUlUIxUoNKxKlYxQwwGL/YMCQSXYsQjcGikh2&#10;599q3AGj8Va0v9HZcY30rr/Z8SUeixrZeC1Gn3/w8H5s3rlJnC1dJ/rzk5FwaJ5hecl7GDB4HAMG&#10;yhfDhfwMDqgYG8leH0RUfOI5wQ2FDBlk56xSBAybd27KqBwkm7tfk/U6lLCPs1ipMasAUWGZBQxm&#10;+wcDhmzifm3WSshovRtV1o1eLx7vsu0Ck1YGYpnNtrnZwJKyYERWFrG8VP6qOWDwq6oKr09QYT4R&#10;mWC4kB+GC0TeMjaiYnDA3WOykGMyeG18Bk001oODh/dLKw3hUER6J5UIqf2D43XYt/jWBYjGetKV&#10;dKNwASYVeaPjUTZOQpfkyTC7923PmgcA2+6Qd63Ql9moTJporAe7923PChLCoQiifdnhxTxJawdZ&#10;aw6qAGKdVZjEOm+lTBzkkSoaw4X8MFwgKj1ZCz2vhwzDgypi0QRi0YTnzyHRWA927c2u8MhaNpjp&#10;7FiYNTlh9PpcPk8sh5P3kj03LVombRafr3Aokh5MshjbrhDfQWbFhqWGrQVEya4N9lp8hNuyy795&#10;Z3boAMDx40K1MpuFC3oPSAKMzo5rxFlEFc/3k5884e1ffgDrv/op8y4SEfkFGFU3hgv5MQsXQvMy&#10;m0sTUWHFogkocXFu9rnCDW51lzDjhS4SeuFQBNvu2JFV2bKqEIVDEWxcfadhJTAa68EDh/fj4EP7&#10;DT/HqP+4EaO7qUbNtPUOHt6PXfu2G5ZFT78u7Ly+0hg1vdeTNduXNX+300XCavtFU83to33JO+oy&#10;+v3eaD/R27PlQHo7e607juy4kA30KHZlgMHrNLLPtTrO7bJ73tGvd826rWukrR3cKBeVhhIHTpls&#10;vtpgA+7+1FfF2RWBLRioIjFcyI9ZuCBWLoio8GbP8UuDdC+3ZCgnWhAgkt0d1ezZcgB7thzIqqzo&#10;hUMRrLp5rWEzbJi0XDAiVkyQqjTt2XLAsHKqWbJoGbbdkXytGa1yrU2yv0nJu9NOt5+Mtr7Ntl84&#10;FElvZ6PtcZOuG0E4FJFWvjWdHQszPqcYrSWcsFMWWbcJsTIveuK57K4IZse5E1dLymy364O2bcXp&#10;0L3HLM8zRF7DgIEqDsOF/FiFC26vDyKyFggwZCg0WUVAX2HTW+KwebxW2StEJWHJomWOPjecaoIv&#10;q5xpxADCrFJbzZIBUn53/bVwwQmjwEq2H8jmAZCW26qVRbHI9k1Z2WTH5xOS1+nJjnPZOA65kJVb&#10;xumxpIVLZoERkZewiwRVFIYL+XESLkxOAIMD8vIRkTtkT2QYOF3+3SW81kUCBhU9o2bmsmbWdojN&#10;0MMGXTOs6Jvc51oW2XeTrQM9s6bnlUa2Lrq6j0jXtX57OOkiIfsbTojbQ/a3Zd04kEPXgmIJG3Q7&#10;kh2/suDLqruD0TrP97tvXH1XVsDgZN3bJTtuyZvYRYKoAjBcyI/TcEGr5HDixKlw0/Bg5hMZ2JKh&#10;cKKp0eL1xMqLRtZXfdfe7RmT+FmQNEuPxnqw7u41iMZ6sFsy0GQ0NQClNkFSWRUrYpC8T6yYQdeS&#10;geyLxk5K12Wud8CNBgDUbz/Z39OI2/7gQ9mvlf0NsSIMG10LisEoXIBB+WStEazIjktZ+OOELFyA&#10;QWuKfI+5sEXXFyIvYMBAFYHhQn5yCReIqDgYMnjT5p2b0hUT7dF7+mnFhqXSSpHY31u7Iykb4T7a&#10;l3z8nTYtvnVBRmVIVlk5mHr0pv59m3dukj4pw6ipPRmTbadwDo+tTFams59UIm6/zTs3Gd6xFoON&#10;qOTpC+HUEyn0VknKKhuDpJjMwgVZKOAVRuECDEIR8fjXaNtOnIzI1hORVzBgoLLHcCE/DBeIvI8h&#10;Q3HIRnE3cvDwfqzbugaLb12AaKwHSxYty5pkZHeUc7Xk+uy/8cDh/enWCSuXr8XK5Wuxbf2OrKbz&#10;kNwBNmt+nW8T8koRjfVIm707fWylrNJs9NlG20X292RBgX6sArEVjcasMltoZuFCV/cRrLs7u8WQ&#10;F5iFC7LtaEQLldZtXZM1GXX5EMMlIi/xAyq8PxHJMVzIj5vhQqCGEydObkxGGDIUntHdRSMrl69N&#10;j/S+cfVdWZNR5aOQVt28Jj0C/aqbk33yZRU3GDSVl1VmGS5k6uo+mlUhD4ci0pYBRmTbRBYOaGSt&#10;E2TE0AhCqCUbGFF2p71YLMOFrckuRF5jdnyv27rGcJ12dR/JCh/Ef+tFU92oRLKQiMqRWOetjMl3&#10;4MAxVfyqXrPha7dzkEfKwnAhP26FC80tmYPQEVF+zAZWhOSYUzw+8KPs/ObFQR5hMPiaUeVa9lo7&#10;du1NNn2XET9Tq2AZkQ3q54QsTKCksGQwQP2gfZ0dC7FtfWYXk2isB9G+nqzKsjhuBgzeb7ZvwGBA&#10;T9n+KXudVoZcBkYsFDvhghnZ97TzXcTjzOlxYBUuiNvaDbl+VyodxcYgj1s/eY84uyKwiwSVJYYL&#10;+XErXGhpZbhA5LZAIHn3v6VVfmyVW0sGfdjgZbIKg1Eg4bS/vVfJ7oySPbI+8rLxDkph197ssTVW&#10;3bwGSyTdOLq6j5SkkppvuACDViBWrZBkx7m4TsyUIlwAgGjspDiLyLMYMFDZYbiQHzfDhYZG98tH&#10;REkNjeUbMgz2u/v3ikFWMZGNAg8gr1YDpRKN9eDg4f3YtTc5AKU2dgTlbvNOb/aDl40lEm6L4GpJ&#10;hdysW0ahuBEuwOBpLlZjnMiOc7MuCnqlCheIyg0DBiorDBfyw3CBqLyUQ8jQ0CQvn0bfmsHLZH3T&#10;Zf3ZZXc7o6nHCm7euSljMmoBUWj6MGFdaiDKFRuWYvPOTdi9T/4ITXJOW89eIxuvIRyKSCvHsn28&#10;kNwKF2AQpFx9iXnAIFtuZx0wXCCyjwEDlQ2GC/lhuEBUnrweMlRCN6lOg5H1ZRVx2ejtm3feid37&#10;tuPg4f0Zk1ELiELSRp7XwgRWfApL9thKL5B1kxAdPLxfuo8XipvhAgyCFNln68mWW60DhgtEzjBg&#10;oLLAcCE/DBeIypvXQ4Zyt+rm7IqNUaVD1hdadie1EoiD4VG2qMGjJa3I9hlZKxo9WeVYNg8Gny8q&#10;ZgDmdrhgRhzgVSMLCazCgUKFC9qTZuySdf2Qdfcg8gIGDOR5DBfyw3CBqDJ4OWQoV+FQRDo6O0wG&#10;QAyH5omzCnahb/W5skqkVSUVJpVSzaF7j6XDhUP3HquYQS0LRfbYSiuyACscihiua/GJEzC4g6+x&#10;033DarlbChkuyMbB6Oy4JqtFUrIM2RV62fs1hQoXDt17DEsWLcOSRcuwZ8sB6XrRW7l8bdb3gY1w&#10;hKhUqv4xlZ0dCzMO0HAoIj3pU2kwXMiPV8IFxeSxdkTlLlADBAI+BOuK011gbFQ1HESxVI+w7D2e&#10;ee6wegyl1fJ8yyZ7TKW+y0K4LYKrL7nG8MLerNIju6sfjfXggcP7syr8V3cszKqgmD2K0OiztWb4&#10;Bw/vz7pOEd8jK0u4LZI1MKXs8YaQfJ6m2h6JF7Z4TKWoU/LYSY1RZdSoAivuq+K20xh9rsasTGbf&#10;xU1m4YJ+3zYSjZ00/Y5Gn68/DozWYdTk8ZRG2wbC9jFiFN7ItkkyKDoq/cybFi3L+m6w+dhdKq1q&#10;fkxlxQYMnR3XYNv6b5ieQI2eH33w8H48cHi/6QmNCo/hQn68Ei6MDDJYoOoRqEm1HChwtwGvhQzl&#10;EDDYZVbpgEHF0wmzgEG7djETjfVg3d1rEI31GFau7JAFDFbfTfaeSiVbF2bXlEi1MpBtC6MgQPY3&#10;nLCzPYzKVIwKajgUwbY7dkjvvjtlftxkV9rtMFoHe7YccKXMsnNJrmUV2dn2VFrVHDD4VVWF5yfI&#10;L6LMaCcGo/Rxz5YD0nABqfdsW7/DsJkaFR7Dhfx4JVwYHGC4QNVFiacq8wV+cgK7SxSGrEIgstP0&#10;PFd2mtrrWzBod2lzYXR9RLkza24vE431GLaUsWK1n2qeeE7+hIRC7cN6WgjmBqNrdqRaHFkdNyKj&#10;4zgcirhWZtnndHUfkf5dJ+xue/I6SZ23QqaKHYNhXqrfoqw537b102mq+FipXXun09FVN8v7PFFh&#10;MVzIj5fCBaNyEFUyhgylZ+exczJ2L9ytmnWbOfiQeeXCaYUz1+8qe59ZwGI0v5rIBtrTM6q0munq&#10;PmLaKkJm885N0utbGdl2dlrGcrB5552OQoZS7s+bd25yVFa9dVuTrZeIvKxiAwZVfs0F6A7OdVvX&#10;ZD9W6qH9GSedVWzFUFQMF/JjVqn3SrgQqOHEqfImEUOG0rNzER6N9WDX3u3YtXe7oybHWkV8197t&#10;tv6OJhpL9ge3on22TDTWk9HkXSuLnUqL9n0X37rAsNzaa/ScVGgrSfZ6sG6hIAufrLbLwcPJa0/x&#10;7+npt52TgKCr+0jWtsu11YtTbt6ks/rO2nW92XGgX4fFIK53Pauyinanym339USl5Nu//6jnryg2&#10;fP12xCfHxdlpsjEYVi1fi5U3r03/8Dql9VnL9f3kHMOF/JhV6r0SLojlIKoUZuejahiTwWtjMEDX&#10;lUDW3THalxxUzawCYJf2d5YsWpYVHoh/RxxY2kq6u+f1ye4MBx/aj3BbxPAzjMoilsOulcvXGvZ7&#10;rwb67ihOtl04FEFnxzWWlWIj4VAkvc1hY7tb0ZdH/52KQdyHnYr2OW8VAq2rQ1vyezvd/7V1pN1k&#10;lJ9Zk3y65fr/dnrcdHYsxNUd12T9rXy3PZWO9RgM9djyvytzDIaKDRi0ARxzDQi0AV5yfT85w3Ah&#10;P04q9WbfheECUW7MzmHVEDJ4MWAgIiIqlWoOGCq2i4RbZH3XyF1mF+ayCjnDhUxOKvVm34XhAlHu&#10;AoHkMRSsyz6G2F2CiIiIqkXFtmDIp4uE/vFWRo8WIncwXMiPk0q92XcpZrhgVg6iciM7Dxid0yq5&#10;JQNbMBAREU1jCwZK6+xYmA4XorEehgsFZHYhLquQM1zI5FalnuECUe7Eu/1syUBERETVjC0YdDo7&#10;FmLb+h2ANhrt3XwUTKEwXMiPW5V6hgtE7pCdF4zOcZXYkoEtGIiIqBKEQxHs2XIAu/ZuzxisMxyK&#10;YNsdOxDts64bhtsiOPDb/dj6dePBPtmCoQqI4cKKDUsZLhSI2YW3rELOcCGTW5V6hgtE7hHv9rMl&#10;AxERUfnRnsCz6ubMJxBFYz2pJ7IstJzCoQg+/v7sJxhVC9++fUc8f9Xwhf/4G8ctGJw8RUIWLlBh&#10;MFzIj1uV+koIFwI1QCCQ+3cgyofsvASD84TROa+SWjKwBQMREVUCozpkOBTBxtV3Iho7mfF6TTg0&#10;D50dC9P/vv3/3Yaf/dr4YQG1wXr88yf+XZxdESo2YNi4+i4sWbQsa+cQMVwoHrMLbVmFnOFCJrcq&#10;9ZUQLhRqHRPZ5aQibnbuq5SQgQEDERFVAqOAwcq29TvSAcO6rWtw9A9HLAd5rNSAoWK7SHR2XANY&#10;PGaS4ULxmF1gyyqLDBcyuVWpr4RwAQDqm8Q5RMXlpEsBu0sQERFVLn24sGvv9qp/SEBFBgwrl69F&#10;OJTsP/PA4f3iYoDhQlExXMiPW5X6sggXVB+g+qDqJqg+ALmXm6hQnFTEKzFkUBSttYP8vEBERFTp&#10;Nq6+Kx0uHDy8P2NgyGpVEQFDOBRJD7qhNWtBKjiQjfSpDxcAYN3da9KfoZ8ofwwX8uNWpd7T4YLq&#10;g5rwJyd9qKAPGxKp16TChpHBZOWGqNTsVMQ1lRYyxE4mEDuZkJ6ziYiIKt2SRcuwZNGy9L9P8gEB&#10;QKWMwdD982PiLNNWCYfuzX69kYOH92Pzzk3ibLKB4UJ+3KrUezVcUFU/IP9YW+oa1IKsd6JcJO/k&#10;2xu3wOzcWG5jMhixGmPBarm4zoiIiIrByRgMRnVKjsFQYaKxHuzaux2bd94pLspJODRPnEU2mF1A&#10;yyrkDBcyuVWp92S4kGqx0OALoC3ugy82hDkjCkITKvyjE0hM2qvFTIz5MDYiziUqDau7/ZXakoGI&#10;iKhabd65CV3dR3Dw8H5Eda0X9C3lq1HZt2CY3x5Ba3vy/6N9PRkb14j+ESLJW6jyiyy7n0eZGC7k&#10;x61KvVfDhXpfDUbfOI06+UdDrfEj0VgHpaVBXJQlUJN8igyRV5jd7ZedX4zOleXeksGqhYLVcnFd&#10;ERERFYOTFgyiJYuWYePquwAA3/zhdmz9uvF4DGzB4GEnepMhQFf3EdthQFf3Ed10VPj39GT382ia&#10;2QWzrELOcCGTW5V6r4YLwUlg7MWThuECAPjiCQQGx1AbPYMGv3ntSokn/z6RV5jd7WdLBiIiosql&#10;b8nw8fcnxwSsRn5VVeH1icoDw4X8uFWp92S4gORgjbWnB1EXtFc78cUTmDw5IM7OMnxWnENUWmYV&#10;cYYMRERElaur+ygA4OgfrB9VKdZ5K2Uq+xYM5A0MF/LjVqXem+ECoCZ8qDs9jCk1WVOyW8LAVBwY&#10;HhNnZ7DTXJuo2Mwq4gwZiIiIqFIxYKC8MVzIj1uVes+GC2ryNNOgpoKFVBFlJW37o4vx7vf+Nf7k&#10;pg/j/R/6W7zrPStw3RXvhJIwrl0pcYYM5E1mFXGGDERERN5z9SXXAKmx+Cg3DBgoLwwX8uNWpd6r&#10;4QKQHEc1UluPifgUAJ80ZJjdPh+3fPCz+OzazfiTxbfg3Tf8Oa55yyK858YP4C+W3YaLz71U94HZ&#10;Cl3xIsqVWUWcIQMREZF3dHYsTD8M4IHD+8XFWLJomTgrS2dHMqCoZgwYKGcMF/LjVqXe2+FCslxD&#10;Q8MAAF8qXdCHDLPPuQCf/+w2LOy8fvp9gkBNUJyVgS0YyMvMKuKVEDKEwvLvRkREVA7CoQhWLl+b&#10;8XhJbSwFjfaEiD1bDmDl8uwBHMOhCLat34FwKPl4s117q/dRlb779x2S1yx0ptRGcVZRbdz+acPH&#10;VALJx9Tx4qa4GC7kx61KvafDBQBQ/VBVYMa4AmVgENqYrcn/V5GoDeJzf7sNra1zhDdm+sa+f8Pz&#10;rz0tzk6b2QY0NIlzibxFMXnMo+y8ZHSODXjwEZa9xzPPDfpzp+wca7VcXB9ERERu6uxYiI2r7wRS&#10;4YDeuq1r0NWdPUjjoXuPpf9b/7RB8f3RWA/+4nNLccqkl0VtsB6b1/6bOLuoan2j4ixTdjMB/5vq&#10;fwHDqeGX8MX2YM+u9Th5vFt8L1UpswtfWYWc4UImtyr1ng8XgHQzhXgiAR98qRYM0y0Zblt7p2W4&#10;AAD9Q33iLKKyU0ktGcZG5ecOIiKicrDq5jUIhyIZ4UA01mMYLgDAig1L08GC9l5ZuLBiw9KMeV5z&#10;9sxp/OTHX8PQK7txjv9gdgYgmcLBJ8SPMeTr/tn/l32V4AN8qZrAS6/F8LXvPggAmNESwsWXLcKC&#10;624W3lBYbMHgHQwX8uNWpd4r4UKgBggEfNJtDPhSLRhU+JUEGk4PAiqgQoWqAr5ZM3HXhm+Kb5Ja&#10;/9X/DdVkoEeeA6icVEJLhkBNsmuEhi0YiIionGjBwJLrlyHa14ODkjEXZPTv04v29SAaO5kOJ5Q4&#10;PNeC4Xe/+W881fUbnD1zGgDw6Y8uxsUXzIHf50MwWIPaGuMLipFEG96YWCTOlvKN9O/NuGoYGxhA&#10;/ysvp/+tDxg0xQ4aGDB4g9mFrqxCznAhk1uVeq+EC/om0iODKoZ1/bKT/IDqg5rqF9HQPwz/ZDwd&#10;MnS+47245b2rhPdke+KFI/jeQfN+bOHzxDlE3lZOIYPsfMmAgYiIyJhXAoazZ07jqa7f4He/+W9x&#10;UTpg0My/tAMtc7NbFkf/8AecHWm0HzCo6m8zrlgGT55E7zN/SP9bFjBotKDhzZcuQnNLSFycJRp9&#10;DT87+F1xdtEp/jhOjryBmlYVgXqOc2mH2QWurELOcCGTW5V6r4QLsnLEomJlKTNgaFR98PX2p1o2&#10;AO/8kw/gT97zAf0bpL7w9duhxCfF2WnBeqB1rjiXyPvKKWQQAwQGDEREVA0mRqYwGp3Em1svFxcV&#10;XXPzTLzpoqvwls4/FhdlMQsWNGLAcMGCTrSdd27GawDg5d/9zlHAkFftemgwhmOP7MWBH2zFoZ/d&#10;i543noOqqtIpetIb4QIABBI1mBuYj7PPxjH02gSUcXklipLMLmxlFXKGC5kKWal3otDlkPUV1xv1&#10;qVCam6FC1TKGrPOEOH3zwFdNwwWAgztS+Sq3MRmIiIiqxcTIFHqejuGFn/d4IlwAgOHhs3jpxSfR&#10;9cRvs66ZtenMwCn85Mdfxde/8inTcMEx1fq6XZvyChg0w4MxvPDsYdz/w63Ys3sDXnj2cMby3ujr&#10;+NlPvREuaILBIC6MXIDxHhWnfz9acUHDh95dg0e+8wQe/s4T6Pntc/ijWRPiS2xhuJCfQlfq7SpG&#10;OfQjyhsZb66FOqMZgJru/yVzZuQMvrH/39H9yu/FRVnc3qeIiokhAxERkXdowcKT+15C/4sjeNfi&#10;xeJLSmp4+Cxefukp/L4rs4fB668+g//Ydjv+Y9vteKrrUMayYgvceeeq5PM5UiaGhzFyevrCf+Ds&#10;KB5/6nX9S0xNTozitZefwAvPPoTJiVH4axo9Fy5oAoEAZra04Ez/WYz2TWKsLw5VUVFT74e/JvsC&#10;rpwkTpzE008PAQDOnIlj6PQwms+z7saix3AhP8Wo1NtRrHL4/cDURHJdT8t+fTwYwFR9EGOJSVzR&#10;8VbUB+vTy86MnMFDTx/Ctx/YjtjAyYz3yTQ0AQ3N4lyi8uL3A3UNPkyMq1CFwy8+BSSU5HLttcF6&#10;H+JT4rEGqAlgYlxFXYMPflduH0wbEcZY8fuBxubp41tcHqjxoaEpuVxVgdFhZ8trg770dyYiIiq0&#10;iZEpnHp+AC8+eAJDp0bR0NDguXBBMzk5gZGRs5icHMeLzz2G+/d+HUcevR8T484eO3ndWy5A26zp&#10;psCz5oXROHNmxmsAYOD11zExWYuzSnb3CZm8xmCww+evhT84A/7aFvj8kls0HnB2cBBP/+EPaGpK&#10;ruBAvR91swJoOb/O9hgN4VAk43mopdYWew2/fbAf8TgwFQfOPbcB7e+4RHyZIYYL+SlWpd5KscuR&#10;ta7VANTUGAwiVVXhDwQwq3k2AjVBDAz2WXaHEHGAV6okiofHZBDHWOAYDERE5FVO6mUTI1Poe+Us&#10;TjwVS8/zAbju2mvR2tqa8VqvUOKTGB3ux9CZqLjIEUdjMAw34vWJ68VFUr7Hf3hHxtWJ3+9DsDaA&#10;urpawIWAQePz18JX0wB/7Qz4axrExSXVPzCAI0ePIhAIoL6+Ph00nHPOObjuuuvwN3/zNzjnnHPE&#10;t2XxynNP61QfrnvTCHb9+/OYjKtQFOA9y89DtKZNfKmU2YWrrELOcCFTsSv1RkpVjownSqh+GOQL&#10;QCpk0B6J61RrO7tHUOXxasggBggMGIiIyIu2rd+Bzo6F4uwsr732Gu677z780z/9U3qe/lfHiwGD&#10;W8GCRgwYjK7Z6+tqMeWfaztgCKxZsSiji4SqAglVBVQVNTUBx10kDKkJqMoEElNDUNU44PPD50+G&#10;GKU2Nj6OnpMnoaoqpqamMD4+DlVVMT4+jmeffRa/+MUv8Oyzz2L23Fnw1/gwPDqUNTU3zkBz4wzs&#10;3rdd/PiiU3zARKAeF81twvVvb0C05TwkmmeIL5Myu2CVVcgZLmQqVaVeVMpyBGrE5tvG7881XAjW&#10;A83ZLbiIyp5Xu0uIXSDYRYKIiLwmHIrgA+/5EJobZyAa68mqrw2PDqHvdD+++tWvYsWKFXjwweRN&#10;dJ/kavWc+fPR0OCNm+JKfBKD/SdwJvY6JseHxcU503eRMAoXACCRUOGrmWG/i4TYgkGvvq4Gx6Nn&#10;XWnBIOPz1yJQ1wp/0F7lt1AGBgbw+NGj4ux0i4b6+noEAgHTrhOH7j3mmRYMuWK4kJ9SVur1vFAO&#10;/b6kJlyo3ejwsZRUDbzWkkFsocAWDERE5EV7thxAOBTB4lsXZMw36gphxAstGIbORDE63O+4C7Fd&#10;n/7oYlx0/nQLBlN183Bi6h3iXCnfuo/dkH1FonNmaAw9vWdRn+oyUQjaOA2ButJsRKOAQSMLGua8&#10;pTEjZCj3gEGJA2cHEpiSPGxCViFnuJDJC5V6eKgcSG2HkUEVo8MA1Pw+S9PQBMy019OHqOx5KWQQ&#10;AwQGDERE5EWygGFiZAqvPHISQ6eSgyDa+XUpVcDgdjcIM9e+5fzkc+MtzJw1B5d1vg/1sy8TF0n5&#10;/vLP36e+/ur0oI5GAn4/6utq0dgQFBe5plQDQloFDBp90BBsqs0IGco5YFDiwEBMgRLPPtxkFXKG&#10;C5m8Uqn3SjlEw4Mqhs/k93mBmmSw4Pa+ReR1XgkZxACBAQMREXmRGDDowwUnvyrFDhiKGSwYDcAu&#10;mjlrDt5xwwdwZecN4iJT/g9+7B/wiXX34B03fEBclkFJJDAyNoH+MyMYGhnHVNz9h22riSko4/2I&#10;j5xAfOwUEvEx8SUlpSgKRkZGcObMGQz2DaH32BCUcXklrVxo4cKUpOWNrELOcCGTVyr1XimHTHOL&#10;D3MiuY2ZEKhJvm9OhOECVadAIBUMSDL3sREVgwPTx30gkDyGg3XZx7ASTwUV7v90ExEReZIWLgw7&#10;DBeKSYlPYuhMFL3Hnyl4uKCqqmW4oIUKn1h3Dz6x7h5c8ZbF6ffZnfzaBy1a/Bf4xLp78N6bP4nz&#10;LjBu/qAkEhifmMKZwVGcGRrF+MSU+JK8qYkpJCYHER85gamh15CYHBJfUlJa0BCL9uPlB6OYHJHc&#10;WioDigKc7U9Aifvg92cedrIKOcOFTF6p1HulHGb0QcHMtmRXh2C9+KqkQE1yufb6XIIJokrCkIGI&#10;iMi5V1Phghcp8Un0RV8seLCgr/ib0QcLixb/BWbOsjk2g0TG6GszZ83BlZ2L8cGPbcIn1t2DKzsX&#10;6xdnmZpSMDQyjv4zIxgdk9wCd4GamEJ8rBdTQ69BmegXF5eUoigYPjOKyVH3Q5ZC05rSsuVCbrxS&#10;qfdKOezSwoOZbcmBGudEMqfwedMhBIMFomkMGYiIiOwbOjWaHnPBS7TWCr3Hn8GEi0+EENkJFQBk&#10;1P0XLf4LcXFODId3nzlrDt578yfT3SfMUoxidp/wYtBQbsz66coq5AwXMnmlUu+VcuQjUJM5EZEx&#10;hgxERETlR+sG0fNqF4bORAv2VAjYDBa01gobNu2x7L2QC8OAQaN1n/jgxzZZFqBY3Se0oCE+dgpq&#10;Iv/uCeaboLIwXMiPVyr1XikHERUXQwYiIqLyUKzxFXLtBlEolgGDRuw+YTUoZKG7T2jjNEwNvYr4&#10;2ClxsSPZl16VieFCfrxSqfdKOYioNBgyEBEReduZ2OtFCxas6AdtLGSwoLEdMOjpB4X0QveJxOSg&#10;Ky0ZKhnDhfx4pVLvlXIQUWkxZCAiIvIm7ZGThWInWNB3g8h30EancgoYNPqg4YMf22Q6KGQxuk+U&#10;gyWLlmHPlgOG06F7j2Hl8rXi2/LCcCE/XqnUe6UcROQNDBmIiKiShUMR7NlyAOFQRFxUdZx0g9DG&#10;USxGawWZvAIGvfMuuCxjUEgzhe4+4WVXdyxEOBRBtK9HOnV1H0G0r0d8W84YLuTHK5V6r5SDiLyF&#10;IQMREVUifbgQjblXNyo3dkMFfTcIs5v+xeBawKDRt2p4782fRF19s/iStGJ0n/CqdVvXGE4HD+8X&#10;X54Thgv58Uql3ivlICJvYshARESVZtsdO8RZVcVOsBCoCWYM2ljMbhBm/PrmFm5OLTNDuOIt70Ro&#10;3sUIn3s5Gptbxb+dJnafqOSgIRyaV5QUjuFCfrxSqfdKOYjI2woZMjBwICKiYtq2fgfCoQi6uo+I&#10;iyqavi5tpmX2PITPvRzhcy/H9e/8X1n18FJPrrdgkAnUBDF7zvkIn3s5WmbPQ6AmKL4kbWpKwZnB&#10;0aJ2nzDfhNYmx6f/e2wkNY2q0incluweIc53cxoZVBE7mZAGBrIKOcOFTF6p1HulHERUHtwOGUYG&#10;k78pg/3y8xARERFS1+uTE8b1H7vT5Rdcgz1bDqCzYyH2/WofHnsyGTCIr0tPWr1LN2mMrqG9SKuY&#10;mwnUBNEyex7mX3g1ZswKm9anS60oAYMmUBPEjFlhzJl3MWbPOd9294nRsUkoCXnlyQ3Zl1fODJ1N&#10;/r+iAGf6ktNgf/KiTJzCoQheeb0na76b0/CgfAeVVcgZLmTySqXeK+UgovLiZsgwPJj8TZH9RhAR&#10;ESkK0jc2B04nsuokTqev/X/fgKIAG//lH7B+yz+kb+KKr9Oms/1quu6lTVqru/HRjKJ6kt1gQbtR&#10;P2NWWFzsSUUNGDSBmiAam1vT3SdaZs8TX5JWjHEazDdrrrIv2PQ2f/6L+OW3709Pz/20C7d/+BOY&#10;316YUVJlFXKGC5m8Uqn3SjmIqDy5FTIQEREZ0a7VjW5s5uLdH30v3v3R9+JHP98nLqoY+q4ERrTW&#10;Clo3CLOhBryoJAGDntaqIXzu5ZatGrRxGtzuPlGIy6pEIvtTtfDglhuX45Ybl+NEb0/GdPtHPoFv&#10;3/1NXHvVQvGteZFVyBkuZPJKpd4r5SCi8saQgYiICsXsWj0fJ3oLP05dqViFChCCBa93gzBT8oBB&#10;I7ZqMEtq9K0aRlzoPmG+qa35/UafkHmxpgUMjz15BJf8WSc+esfH09O7P/pebPyXf8D89ghu/8gn&#10;Mt6XD1mFnOFCJq9U6r1SDiKqDAwZiIjIbWbX6pTNTrCgrwOXSzcIM74f/vAR82+cp+9+Z4s4yzYl&#10;br+VQj4Jz8DAAB4/elScbds5b43gmV8+hxO9Pbhl3dLMhb7p1Tu/PYL57ZH0gCUyX7z9i1iyaBm+&#10;/p//gV37touLHRMrmgwXMnmlUu+VchBR5VGU5DlDiYtL5OfhQRvjLgRqgFB4+h5F7/HMc5L+nC07&#10;t1stF8tFRESlJztfa4J1PjS1+KAo5r8fTqz9wCdw6/vX4toPXi0uSlKzfyf23XMA4VAEV/zpJXjl&#10;d6+Li2277tpr0dpqfMPbTLHqsADw1x/ZIM4qOc+0YJAJ1ARtT6XU0JTcuQMBoKFJmBqTFb6GRh/6&#10;h07iqRePZswTJy1UODN2MmtZLpMew4VMXqnUe6UcRFSZ2JKBiIjyZedaPViXWffJd/IHkp8vzk9P&#10;Yr2rSV+m6f8uNrGeajZVIk8HDOQehguZvFKp90o5iKiyMWQgIqJcleJaPRfhUAQPHN6Prm7j1uJU&#10;eH79SJaFmKrB5MT0f4vPYh0bMXl2q2QaT1U2p1x4luzYqJqqlDJc0PNKpd4r5SCi6sCQgYiInHJ6&#10;rS7WRfKZplL1F3F+ehLqXK+81oMf/3wf1tx5m+E1dqUR695emNiCwQUjqcezKErmc1jP9AFnJc9s&#10;NZtmNiQf2dnaPC9rWS7TwOkEwwUdr1TqvVIOIqouDBmIiMgup9fqA6ez6yL5TNpNXHG+Np3tV7Pq&#10;Xt0vnMBgv4rx0YyiURExYCiy2z/8ifTTJGRu+dPlQOpJE4XCcCFbMSv1XikHEVUnpyHD7Dk+6WuJ&#10;iKhyOb1WN2oxTdWHAUMRXXvVQtz+kU/g23d/E7fcmAwSNPPbI7j9w5/ALTcux49+vq9gAQPDhWzF&#10;rNR7pRxEVN2chAxERFRdnF6rM1wgPQYMRfTYk0ew8V/+AfPbI9j8+S/iuZ92padffvt+3P6RT6Rf&#10;UwgNTT6EwgwX9IpZqfdKOYiqTTgUQWfHQoRDxq3HzOT6vnz+ZjGYhQzihaLsEZfFoq3HXNZlLu/R&#10;5PreXN6n/465vJ+IyC1Or9XdDBf0daPnftqF2z/yCdP55E2+H/zgYXf2CAPfu2+rOMtzBgYG8PjR&#10;o+Js2855awTP/PI5nOjtwS3rloqLAV/mKp7fHsHaD2QfGPt+tQ9HnilMy4VCVUjNKsIMF6Z5pRxE&#10;1WTJomUIt0Ww6ua16XnRWA+6uo/iie4jOHh4f8brZfZsST5P++Dh/di8c5O42NDK5WvTfzca68ED&#10;h/fj4EP7EY31iC8tOdm5OVADhMLT9yB6jztbrj+nyz7fanlDkw+f/tgncNOiZekKd67brqv7CNZt&#10;XSMuNtXZsRDb1u+w/d6Vy9fi6kuuQWfHQiBV1mhfcrtHYycNRzRfuXxtxnfUHDy8H7v2bffk/kJE&#10;lUt2PtbIrtWNwoVATbLu4ZcE2Ebmt0dw858sR7gt83zY2XENuroz62npOpMquSZO1btG+8bwyu9e&#10;F5fadt2116K1tVWc7Tkf+vB6cVbJMWBwIWC4+Ib5OLrvWURjPVixQRIwVCizijDDhWleKQdRNVmy&#10;aBk2rr5LnJ0WjfVg177tphVV/Wfs2rsdu/dtF1+SRR8siOz8zVKJRRMZrRSsAgSr5VYBgtnya69a&#10;iG/f/U3dq7Nt3rnJdD1qAYFm8a0LMpabCYci2LPlQPrfZu8NhyLYuPrOdLAgY3RtsHH1XViyaJk4&#10;O00Lpuzsd0RE+RLPxXqya3WzcEH/+1AqQ6dG0f1LBgylUPqtT2XJrCLMcGGaV8pBVE2Slb5kMBCN&#10;9WDX3u1Yt3VNRqU0HIpg1XJ5EADhM5y4SVdh1P7urr3JCmI4FMlYTtnEcGHX3u3YvHMT1m1dkxEo&#10;bFx9V9Zdf72Nq+9M/7dR6wEj2+6YDiasWhBsu2NHRqsF/b6m/d1wKIKVwr62ZNGydLgw/b7buL8Q&#10;UUk4vVb3erhApVXwPaCpeaY4y3NGx8bEWWTCrCLMcGGaV8pBVG30d59XbFiK3fu2oyvVrH7zzk1Y&#10;sWFpugm7jHgH264luqbu67auSf/d3fu2pyuNXh+XodT0/Wq1dXjw8H50dR/J3HapSWbb+h05r2Mn&#10;7125fG36tbv2bs/a19ZtXYOu7iOIxnqyWiHog4Pp9x1N7y9at4wwx2QgogJzeq3OcME7vFrPLvhe&#10;8J73/JVnvzwA9Pf348knn4SiKEgkElDV7AOGpplVhBkuTPNKOYiqjb5ZvKxZOnRN1mV96zeuviun&#10;cAEArtbdyRbvmh98aPru+5LreVda5tqrFuLaq5Lr8Itfn24BoKdtO9m27exYiEP3HjPtrmBEC5Wc&#10;vFfrCnPQpBvDuq1rpGXV+hhrwZNICyYgtMYgInKT02v1agoXnnzqKfT394uzPaOpeSbe9vabxNme&#10;4FdVFYWcGpta8O73rEBTk/dChv7+fjz62GPJf6gq1EQCCUWBoihQE/KDrZqZVYQZLkzzSjmIqpnZ&#10;HW4j+mbrSPXzd/IZnR3XAEDWYFQQQoerL0m+jjLd8qfTj2/+0c/3ZSyzsmTRsoxwSWtFYJc2ICRS&#10;7zWq+Gv0+8kDDv5OLqKxk+IsIqK8Ob1Wr6ZwAQDGxsY8GzI0Nc3E2952E+bOPTer7u2FqSh7Q1PT&#10;TLz7Rm+FDBnhgkhVkUgk2KpBx6wizHBhmlfKQVSttDvQuwzuKJvRmuJrzdudVFD13SOekNx5B4An&#10;nksGD+E2NnuX0VovOA0XoNt2XamnPshap5jRtrU23oMTspYWRERe5vRavdrCBY0XQ4ampmTLhbnt&#10;54qLPKNoe4QWMnjB2NiYcbigpwqtGqo0aDCrCDNcmOaVchBVK/1dZVkrAjvEAfrs0t9lNvrb2vxw&#10;KJL1GC5KPqIMAB77vbN1r9GCBafbDqlgYfGtC2yHStoYCnZfT0TkFU6v1as1XNB4LWTwergAAP5z&#10;Gp6E2dQ09ShefO5h8X05eerJh8RZJREIBHDVVVdhxowZCAQC4mI5Va3K7hNmFWGGC9O8Ug4iSnLS&#10;taEUjAaYrFZauAAAJ3ore93oW68YPSWCg4ESUSE4vVav9nBB09DQ4JlHVp7qzf3Rm3pvvPYs1KFj&#10;WXV/o2lu3YviRxjyz649AaOpta4HGHsBh3+1Gz/4zt/h8K92I3riefEzbHnk4QfwystPi7NLIhgM&#10;Yk4ohIsuughtoRBmzZqFYJ2uBmimirpPmFWEGS5M80o5iIjI+6KxHmzemRy4MRyK4NC9x7Bk0TJ0&#10;dixEZ8dCrFy+NmM8CSIiNzi9Vme4AKgAWltbcd2114qLSuappx7C008eFmfbMnj2NB767Q/wpX/6&#10;a/zXff+I+JkjCE69jGbf61k5gDg1BfrEjzPkr21ogH4CAJ/PB58/tZOl9qvhoT68+NzD+OneL+EH&#10;3/k7dD2+33bY4KVwQRMMBtE6ezbmRyJoaGxEW1sb5ra3Y8aMGeJL5VLdJ5ra6tA8J7neKolZRZjh&#10;wjSvlIOIMrspOHkagBvCoXniLFPsImFMG4vBy7Tt53S7a8SBJDeuvgvb1u/AtvU70k+nICJyi9Nr&#10;9UoIF+qaajFjbqM425Kqm9o8Fi5onIQMWqjwjXs+g2/c8xk8/OAPM5YnVBXjE1MYHZ9EoK4+IxfQ&#10;puw9wZz/wne8A/opfMUVgEU9Z3ioD79//EBG2GDEi+GCRgsZwu3tQKrrRPOMGZjb3m6rVcOMuY3o&#10;ePd54mxPCIcC2LZ+Fi4cHRAXWTKrCDNcmOaVchBRkr7bgfZEh2LRj7tg9LdzrYxWgxO9PXjsyeTY&#10;Cde+xfsBg/bkiHyCooMP7Td8Uol+ntGgoUREdji9Vi9WuPCWlilcODqAPVsK0/Ug2FSLC982z3bI&#10;oIUKGq+GCxqzkEEWKgyePS2+LIOiJDDrggsycgFt0hoh2JX3XqKFDVoXCnG8Bq+GC5pgMIi6YBB9&#10;fX0YHx8HUkGDVasGr4cLiy6awtvf8mv85w9excPfeQLza4bEl0mZVYQZLkzzSjmIaJr+UZBGfdsL&#10;RV8hNKp0Xp1qVaE97YAyaQGDfjwGr9IP2Jlra5lorCf5xJK7k4NTrtiwND3pn4LCgSSJKFdOr9WL&#10;ES4ocSA00Yf/+OrT+M8fvIp3vv2hkoUM+tYKGl9quviii3RzvemppzLHN3zotz/Awf3bbYcKheLO&#10;nqLrQuHGeA2loCgKBgcH0dfXh8HBQUxNTQEGrRq8HC4AQDSm4Bf73kBdEKitBQJ+4MivTogvy2JW&#10;EWa4MM0r5SAiY/lU/HKlhQZXXyJvwaC1bNB35aBpP/pZ8vGU89sjnu8moW8tk2+YpQVj0VhPetq4&#10;+q70MiKiXDi9Vi9GuIDU5x34r9fTDeZfe20Mn7r1GeFVudu2fgf2bDmQnn50z0/x6KGj+Lu///v0&#10;a8RQAbpgodzox1V4+MEf4g9P/lZ8SdG5t7fo6MdrmBp6DcpEP9T4mPgyT1IUBePj4xgYGDBs1RC5&#10;KNmlwsuCNUBdEKivS05/8iezxZdkMKsIM1yY5pVyEJGcNngeAGxcPf3feuFQpCCD6O3am/xMbbA+&#10;vZXL16afCqA1r6dM+m4S2+/8huFTFLSxCkopOVDjJiD1eNSVy+XjJixZtMxxWfWv17dkICKyy+m1&#10;erHCBc3552c2uRfLkyvtMdDhUOZ0/vnn47XXXssKFrRQwZ2/XjxKfBJDZ6LoebVLOq5C4ejbfBhP&#10;gTvvXJVxBTYxPIyR09PNKQbOjuLxp/J4HIaagBofQ2JqCImpIQAJ+Py18Pnc31lzNT4+jp6T2XeU&#10;VFXFxMQExsfHEY/H4ff7EQgEMHFGgc8H1M2qSb921c1rMTw6hP/5xfcyPqNUBmtnIh5Nbsfzz2vA&#10;he+8GNE++YlmYlxF/ykVPsnRxXBhmlfKQUTGhkeHcPUl1yAciqC5cQZuWrQMzY0zAPgQDkWwZNEy&#10;/NPtX0Y4FMFNi5ZJz9naIwLDoQj++Oob0Nw4A719JzE8OpyeD1/yb2XwIf36qzuuSf/dJYuWpQfu&#10;6+o+gt0erDSODqtQdacsvx9obJ4+T40MZp77rJYHanxoaEouV9Xk59tZ/tiTR/CxW/4aQHJdXnxe&#10;R3q9L1m0DBtX34WLzutAOBTBwYf2Z22DjG234AaEQxFE+3oQjZ1Mz5c9IjQciuCic5OfGw5FcPUl&#10;C3HReR0YHh3Ci288L93uw2PD09v7koWYl9rnmhtbsGTRMty0aDlW3TwdLOnH6dDTl3njrXemw6ld&#10;e7dL908iIjNOr9WLHS5MTalobavFG91nkFCB8y9oQO05czHlrxVf6tjw6BA+cOOH0Nw4A4tvXYDd&#10;+7Zj977t2PR3d+KR3z6efp2dUOGc+fPR4HDsgUJS4pMYGTyNM7HXMXQmisnxYfEljl33lgvQNqsp&#10;/e9Z88JonDkz4zUAMPD66xifrMXA5HxxkZQv9tp3M/ao0YEBjMdOpf/90msxfO27D+pfkjefvxY+&#10;fw38tS3wB7PHNyi2/oEBHDkq/+EXBQIBNDU1ob6+Hi0X1GHG+cla5aF7jyEa68GKDUvFt3jaxLiK&#10;WDQZmAQCmScRhgvTvFIOIrJn5fK1lqPxr9u6JmsshEP3Hsv4txGj831nx0LTO9YrNiz1ZLP3WDQB&#10;JT79b/HCsvd45jnNarn+N0H222G2/JYbl2Pz57+oe3W2g4eTAyTq5bPt7L4XABbfuiD93+FQBNvu&#10;2JEOEWRkf09j9He7uo9g3dY14mwiIlPi+VRPdq1e7HChGPZsOYBwKJI+V7/yyEnEXjlrGSiIrrv2&#10;WrS2FmZsCCeGzkShxCcxOtwvLsrbpz+6GBdfMCf977bzzsWMUFvGawBg4NVXMTjSiJdH7A166X/l&#10;aBf0U+/Lr2FkdEJ8navUxBQS8THEx3oxNfQa4mOnkChhFwonO5x+rIbjT55G3wv5p0elooULSN1B&#10;UnXnF4YL07xSDiKyb/e+7Vi3dU3WAHnRWA927d2OFRuWZoULTondIJCqGMo+u6v7CBbfusCT4YLX&#10;/Ojn+3DTbe/L2nZIbb/d+7ZnhQtOiGFAOBTJebto4cGuvduztrm2r+m77VjR3sNwgYiccnqtXonh&#10;guiVR06iL4dwodT0XSCGzkQLEi6IVBWIvfZGRi6gTSNn7T0sQON7/Id3ZO9ZAPx+H5oa6/DKG32u&#10;t2Aw4vPXwh+cAV+gAf6a4jVJGRgYwOM2WzDIXHzDfBzd96zpXQqv0YcLmpqa5MmE4cI0r5SDiHIX&#10;TvXJTDaVN69IipVPmWisB50dC7MqlCLts6z+phd4qQUDdL9D4VAEnR3XoKv7KMJtEdvr3Ixse9h5&#10;Hwzeq+d0m4t/1853JCISyc6jGtm1eiWHC1oLhgXLLkH3L3Pv5l/sFgxaK4WhM1FxUcFoLRj0N5ll&#10;/D4fEsEwXh29Tlwk5fvpzk8afqTf78PrJ8/gxz9/UlxUcFrY4K9tgc8/PdZBIVRbwDA5AfSfUpBI&#10;JMeZAJLdI3w+hgt6XikHERWGkpmxpgUC4pxMsvdZvcfrvBowGJFtA9jYDrL3Wb3HDtnnwsZny95n&#10;9R4iIj3ZOVQju1av5HABZRYwaKHC6HA/lPikuLjgPnzzQlx03nQXCTP1sy7DKeVqcbaU722dF2Tv&#10;YYKA34/6ulrU1gZQW1P8Xz5/TUNBx2uopoDBrCIsXtA5PWG5wSuVeq+Ug4jcpSjA+IiKsVE1o0Kt&#10;136O8QWW2XkxUAM0NPpQ3+Qru0qi1wIG2W+MnW0Xmuc3Xffi99Ro2662zpdxfjejlWdYGOBSI64j&#10;kdlvRznvS0RUPLLzp0Z2Hq30cAFlEDBoocLk+DAmXBioMVfaTWYzLTPn4Iq3vBPnnHcpzj3/UnGx&#10;If9tt38Ff/nh/4PLr3qnuCxNSSQwMjaBM4Oj6D8zgtGxSUzFJbF7gWSN1zDprB8IJZldzDBcmOaV&#10;chCRexQl+aSD2MkEhgeNK6j5UOLA8KCKgdOJrKcqkDOKomJSNxxUMbfd4IAqbVmgUZTkRbpWnkLg&#10;vkREVpxeq1dDuOBl2rgKvcefwdCZaEnCBVVV05ORlplzcP07/xf+8sP/B7fd/hW8/Y/f7yhcAAB/&#10;y8w5OPf8S7Fk2Vp4PWxQE1NITA56ZnDIcmJWEWa4MM0r5SAi90xOJM9phaoMirTKYSyaMK2okjEl&#10;DgwOJDBwWkXv8eJtOwAYGzGu2Gv7kuwivRC4LxGRjNNrdYYLpaEfrFELFoqtWKGCXsYeVZZhw8gJ&#10;TA29BjVRgFsaFcKsIsxwYZpXykFE7jE7VgtNiSf/NiuGuVHikF4QF4MSB8ZG1YyQgfsSEXmB02t1&#10;hgul0Xv8maoKFfT8+gLopxktIZxz3iX4s6Vr8PFP/Ss+8Nd/7zhsUBLynd9tamJKnEUpZhdEDBem&#10;eaUcROSeZFN2+bFaLKwYlq/pbgrJFgRe2ZeIqHo5vVZnuFAaSnyy6IM22g0V3v7H78cH/vrv8fFP&#10;/Sve9o5bcM55l2TlAPlOtvYsrWWD07Ch/8xI0cMGmmZWEWa4MM0r5SAidw32y4/rYlPiyTEEqDxN&#10;ThRm3IdcJLuOcF8iqkZOr9UZLlQ+faXeiBgquNlSwYjjvUsfNnz27+5LF7RlpvwRFwwbSsOsIsxw&#10;YZpXykFE7hoblV9YlcrYSOaghUS5mpzgvkRUbZxeqzNcqFxeDRX0fP/1X78zLp1Dg2dP4w9PPog/&#10;PPkgBs+eFhdnqK0NoD5Yi/q6WnFRTmpnXACfv0acbUulPaZyZND4sVkMF6Z5pRxE5D6jiyuZzkuu&#10;QjjUnv53S6vx8ZxINZvXRGO96HruSYRD7YjGejNeKyrUOdUN4uMbxYtQ8TGUVsv131X2O2O13Iq2&#10;vsOhdnReclV6fnOLD2aXAiO6p1Bo285N+n0pUAM0tRhv76mJZPCk6XruyfR3stqXmlt8pp9NRJXD&#10;7Bwp+10x+v0Tz9uVyguPqVTik+g9/ow4O2dmYYKmZeYcXH7VHzt+pGQhuBow6Glhw2MPHzDtgxLw&#10;++EP+PIOG/IJGPoHBnAkj4Ch9dL5ePXRZ3Gitwfv+nAyYPD75SeCUmK4MM0r5SCiwhArvKJwqB3f&#10;/9K3xNk5i8Z68ZnN600rhl6+uCungCEcascXbvtcRrCQj2isF//8jS/lHDZ0XnIVvrJxqzg7Z+W+&#10;LxGRe8zOj7Jr9UKHC4oCjI8Y38gspUQi+f1+fd8BzG+P4PxrL0Hs6fINGOyECoGaIK59+1JPhAp6&#10;+e9pBrSmGeFzL0f43MvRMnseAjVB8WVQEglMTSkYGhlH/5kRnBkaxfhE+Q/aqKreqnQyXJjmlXIQ&#10;UWGMjcqPb43b4QJSn/mVjVszWkKIkk9FEOeSE26HC8jzM90OF+BgX+LAoUSVzem1eqHDhckiP/LZ&#10;Ca/Vu3Jlp/tDoCaIltnzEJp3McLnXl707g925L+32RCoCWLGrLDjsGFoZLwoYUO+u6Tfn70TeGlH&#10;Z7gwzSvlIKLSMbsznA87TdsVRX7+IXuisd6cggAr4VB7Ti0YcnmPHbb2JY8MPElE7nN6rV6McMHo&#10;mtgLZPUuWf3Mi3IJFWbMCqOuvll8mWfkv8c55CRsGJ+YKkrYYLw58yPb2YuN4cI0r5SDiAorYVHx&#10;+s23DoqzXFOIyi9NM7urn69c9otc3mNXIb8rEXmX02t1hgvld01eiaGCXv57XR68Ejbku1v6A9P/&#10;HazXTXW+kk7NLQwXNF4pBxFVts5LGTAUUjUFONX0XYkoyem1einDBbHeUdJJV/+aLp++tN5QyaGC&#10;nj95/76Qkz2ysKGuvhmBmmDGBH8NphQfRicSODs8hdGJBOJKaSt8M1MjjgcCQNvc6al1LjB7TvJk&#10;UIpJP8K00xOWG7xSqfdKOYioOOqbfAjN8xtOh479QnyLaxoazf82zyHe9avHf561vaymQu5LzS3m&#10;+5IXL56JKHdOr9VLGS60tGbXO0o1terqXm1zk/UxwPwpPsWg1V39gdr0JNZrtSm/UEGse5d+8qsq&#10;UMgpF1rYoK1oo2nO/Esxa+6b0dj6ppyfIFENnJ6w3OCVSr1XykFExRMImE+F5Jf8vWL9bcpPIODL&#10;2l5WUyH5a7L/XrH+NhEVl9Nr9VKHC7wmNheoCaL9nMvQfs5lWfVX2eQ8VJgm1r29MOW/B1LGQEtK&#10;XJiU0k2awf7sExAMTlhu8Eql3ivlICJveeONNxAOh12dnnvuOfHPUAE98MD9Wdsg3+mNN94Q/4wj&#10;Txx7KOsz85lO974m/gkiqkBKGYcLYt2j6JNY7xLqZFQa+e+FhMGB5EGuKMCpnszpdI+K2MlESabe&#10;48lJdhKSnbDc4JVKvVfKQUTVobv7WXEWFVBvr/kTFortP//zuwgE3L2kUuU/YURUQZQyDxfEukex&#10;p9Mn1ay6l5K6yarVz6j48t8TqezITlhu8Eql3ivlIKLqcfjwg4ALgwaTPadOnRJnldR//uf34PO7&#10;e0mlQv47RkSVoRLCBSKZ/PdGKiuyE5YbvFKp90o5iIiocE6d8lYLBgDw+dwdGMFspHEiKm9mFXTZ&#10;tTrDBSon+e+RVDaaW7JPWG7wSqXeK+UgIqLq42P7FSKywayCznCBKkH+eyXBr7tpoX8Oa7AeqKsv&#10;/XNitUddFeJxLV6p1HulHERU3eRnIaoKLv90TE1OibOIqMyZVdCDZRwuBGpKVN8R6l3B+uky8VG+&#10;pePbs+fB7L3WRf/1/S+Lszynf2AAR44eFWfbdvEN83F037OIxnqwYsNScXHF8kql3ivlICJvGBlU&#10;MTwoPycAwHf+8Ru4f9+PsLDjQnGRYz748OhzL+GV11/D1q1fxu4f34fdP7pPfFmaV88zsWgiY8Rt&#10;8eK193jmedNqeVB3oSy7KLVabmTJO27EF277HD7/+c/inW9/O+bP1F1N5sjn8+HIC6/jpvctw0f+&#10;z23iYlO/+dZBAMDy5e/Dn7zrBrzj8je7MhZDNNaPrx/8EYbVcXFRmvj7RkTeZnau058TNeUSLsjK&#10;Xkp7thxAOBTBgmWXoPuXr4uLbbvu2mvR2toqzvacv/yrz4qzSi7/vbMCeOeQKB9eqdR7pRxEVD7O&#10;PfdcvPbi84g9/ySizxzLaxp46Wn8z3e/jampZO385w//XPxz5KKu554EAASDdfjKv2xBrPv3WdvE&#10;6dT77BMYGujDueeeK/45R7777ftw8ukjWZ+fy9T70rOY2T5T/BNEVKacVtAZLlA586uqikJOVHm8&#10;Uqn3SjmIqLzc8LEluPLKK8XZOfEBUOJxNDfPAACciHpv8MFKEo1Nr9+JsVHXuqRcccWVuOFjS8TZ&#10;llb8/XsBABNj45gYG4XPpZ+SUGgO9yWiCuG0gs5wgZwQ695emPLfS6mqeKVS75VyEJH31NaZH9Ph&#10;ULs4K2dqKmD45P/+JKKxXlx7VVB8SYZAwLxsZC4cakc01ovbP3U7fC63QOy85CpxliXf+BwAwKc+&#10;dXtqhpslMheoEecQkdc4raAzXKBKkP+eamHO3HPEWZ4zOjYGla0tLHmlUu+VchCRN1lVvKKxXuz+&#10;0XddrZxGY7348rduw2NPToqLMrDPfH6isV58ZvP6VEsG97bgP3/jS+nuF05EY7346N+tFGfnreu5&#10;34uzsgTcfSomEbnMaQWd4YK39Pf3i7M8x6v17Pz3VgtvvfbPPPvlkdp5nnzySSQUBYqiIKEoDBsk&#10;vFKp90o5iMi7AoHkBZApi8VO3b3z7yzDhYYml/9oldJCBsD97ZiL109E8c/f+BJQxOJwXyLyNqcV&#10;dIYL3nP8xAm8+OKL4mzPmDP3HNzwrg+Isz0h/z3WQlNTi2dDhv7+fjz62GPTM1L9RhKKAiUeh6Io&#10;UBPyA6yaeKVS75VyEJH31TeJczK5fQY40auIs7LU87zjKrduBgTKsCkA9yUi73JaQWe44E1jY2Oe&#10;DRm8HC6gGAEDPBoyZIULMqqKRCKRETa4dUFTLrxSqfdKOYioPARTz8gWXXvVQvzy2/cn/5G9ODep&#10;fvfz2yPY/Pkv4tqrFoqvSJVHnEtOzG+P4Jffvh/z2yPiorypULH581/E7R/+hLjIUMa+VACbP/9F&#10;6XdtaOK+RORVTivoDBe8zYshg9fDBRQrYIAuZGhqahEXFd3Y2Bie+L11/8YMqbBB60pRDWGDVyr1&#10;XikHEZWPQABoask+3m//yCcwvz2C+eEI4nHrVgdOzG+P4JYbl0sDBllZyJlrr1qY3HapSrfb4yne&#10;cuNyXPuW7G1nJL0v6UIAn0uFmj83uS/dcuNycRFaZrvzN4jIXU4r6AwXyoMWMoyNjYmLSsLr4QKK&#10;GTAAwOOP/RQjI4Pi7KJraGjA5Zddhrnt7Zg1axaCdQ5vBQhhQ7DRYkSxMuSVSr1XykFE5SdYBzQb&#10;VOzlc/Mju9sMybmKcqOt38z17M6WnD9Xvu2ccuvGQ8RkXyIi73FaQWe4ME1xN+tPq2uqFWflRAVw&#10;0UUXoaGhQVxUEvcfuFec5Tn578E2/ebX/43Tp46Ls0sm3N6O+ZEIGhob0dbWlnPY0PEn5yLo0g7s&#10;ps6OWixoOovga6/hiuYBhEP2+5h6pVLvlXIQUflqavEZhgwFo/tz4rmK8lCwzai699kutWBIS31c&#10;oIb7EpFXOa2gM1wAJoYn8Z7zBxF8/TW8ZaazeopdwaZaXLX8TeJsW1TddNWVV+Kc+fPFl5TMyMig&#10;50OG/PdiG7wWLmjC7e0Ityefhx4IBLLChobGRvEtGTrefR5mzDV/TalEH30DO775Mn73u3588+uv&#10;Yrjb3vr3SqXeK+UgovLX1OJDaJ5fOiZD/uTnqWCd9jfFJeRJ8s3oWCH2sGCdD6Ew9yUiL3JaQWe4&#10;kDSj/yT+7z++hN8eStZT/igwLL7EFU5CBn2ooPFauKDxesjgr/WNwXTyj0FNPV0hl+k3v/JmuKDR&#10;hwwaLWyYNWsW5ra3oy0UQkNjY8ZI014OFwBgcmoC9XVAXRAIBoGXnzsrviSLVyr1XikHEVWOQACY&#10;PUc/OJ575waxVXywLvm3yvDhBGXFBx8Ul9rWujV2gtuaZxT2Ip+Icue0gs5wYdpvD/Vn/AqfPlW4&#10;LvRGIYM+UMjeKsDFF13kyXBBo4UMYt3byZRV77eYxPcbTf4rZv8OhlPr79A4vBd7v78Jjxz6Dl5+&#10;/hHxu1k6fdq74YKmLhhEX18fzpw5g5GREUxNTaWXBQIBBIPBdNgwt70dF1x1jqfDBQC46KIG1AWT&#10;AUN9HXD5W2aKL8lwpi/hiUo9wwUiKid+vz/r0qQ2yHNPUbi1mlVxC5aemkqtvFYuIkpyWkFnuJDp&#10;nYtbM/49Z25hHwIQbKrFBW+bZxooIPWzok1trZll9CKnYxsOno3h0cM/xqOHf4x/27oS8ej3cXHT&#10;b7IzAMl0fvMfxI8zZLhH+/y+ZKKvAiNDfXj5+UfxyKH78L1v3J4OHE6dfEF8W9lSFAWTk5MYGRnB&#10;wMAA+vr6ssIGpAKH+DAw9NpExnyvebh3Fv7u7y/G5Zc14fK3zML8a84TX5I2EEtgdFh+oilmpZ7h&#10;AhEVj/xcQ5QPt1pCJBLy3zciKj2nFXSGC9mGWufhnYtbcd75DbjtkxdgdFZhA4ahU6N45ZGT4mxA&#10;CBUqkRYq/PD7/4zd2z+fDhgAIJFQMTkVx8joBBJic8w8+MOXXw791BKJwOc3X8Va4PCLA9uw9/ub&#10;8IsD2/DUsfvLNnCQrU5FUTLChsHBwXTYoIwnMBKd8nTIEKgP4r9/3wzl4jdDvfBCdHVnBiUaLVxQ&#10;1exmvsWs1DNcIKJyJJ43qYDKYV3z54eoojmtoDNckKtrDmLyvPMReecleGpotmE9xQ1Dp0bx3C9f&#10;z5hXyaGCPlD4t60r06HC8defE1+allBVjI1Noqk9nJELaFONwydo+FsiEeinRofNQUaG+nDq5At4&#10;6uj96cAh1+4UpWK1cymKgvHx8YywYeTMqOdDBitiywX9jZdiVuoZLhBRsYTbko//K8SZ4kRvDwAg&#10;4c6wACTQ1q/2/25tQ/mvjzX5Y0ndKZWaKhX3JSLvcFpBZ7hQelq4oA8UKu2bit0e7AQKMglVRf2s&#10;WRm5gDY5lf/eLRC7U0wNvYb42Ckk4mPiS8uSFjYMDg7i1InTOPHsKQyfLr/vdrZ/ulLv8wGBwPSu&#10;UMxKPcMFIiqWgdMq/vqzH8djTx7BiV55U8l8nOjtwWNPHsGhhx9HLCo/V1HuHnvySHpymwrgnu/8&#10;B+75zn+Iiwzd853/SO1LycDDTSei0/vSyKD8N5KIisdpBZ3hQulNjkyhOxUuVBolPomhM1H0RV/M&#10;6vbgBfnv4RbUxBQSk4OIj5xIhg0jJ6BM9FdE4KAoCsaGyq8Fw+CAivFRFYGADzU1fgQC/nTrhWJW&#10;6hkuEFGxaBd7J3p78NE7Pi4uzot2FtM++7Enj0CJgxVDlxVi2wFAwO/HiWgP7rkvGRjY9aOf78sq&#10;j1u/RPp9aXhQ5b5EVEJOK+gMF7xhYqRw3S6KTR8o9Lzahd7jz2DoTBQT44V5vGe+fKr624wjYPDk&#10;SfQ+Mz1K5EuvxfC17z6of4lrfP5a+Goa4A80wB+cIS4umoGBATx+9Kg427aLb5iPo/ueRTTWgxUb&#10;loqLPcUrlXqvlIOIKp/sHPLON12JW665BmpCfh6yq6G+Djt++AB6asbQOxgTF2edz7wqFk1AiU//&#10;W7wQ7j2euf6slusvXGUXuFbLrcxtaYPvlRi+8IlV6Scu5CoYrMXuhx/GkVfsj5AtmowNo3FYxd13&#10;fAqqmv9vUtcbr+Pbj/46/e9ADdAyuzz2JaJKYnZ+klXQGS6U3p4tBxAORbBg2SXoFsZecOK6a69F&#10;q8OhA9yixCcxOtwPABg6ExUXu+bTH12Miy+Yk/73BQs60XbeuRmvAYCXf/c7DAzW44XBa8RFUiUN&#10;GETpwKF2Bvw1zgaTyEe1BAxeqdR7pRxEVB3EC76psUm89NtnMl6Tr+//zx78x492IhrrzZhfLhdx&#10;5RQwhEPteMv8S7Ft61fERXl50zsvQ21DUJxtqfOSq/CnV/4x5s1vw003vV9cnLMP/c1f4tjzz6f/&#10;3dDkQ8ts7+9LRJXC7NwkO7eLvzUa8XyZKyfXxE7LXknKNWDQQoXJ8eGitUwoVMDgf+qnv4R+evGx&#10;o0jkeUcnV5XcnaLUvFKp90o5iKg6TE4g64Kv89KrMv7thkcPH8ZXNm5FONSeMV9R5Oc7yk041I4v&#10;3PY5BOLun//FbWdH5yVX4Ssbt+J3Dx1GIBAQF+dFbJkh7sdEVDhOK+gMF8gpL3Z76Hn2+YxcQJvG&#10;h0egpn6X7Ey+x394R9bR4Pf7EKwNoK6utqgtGMwUsjtFpbdg8Eql3ivlIKIkRansSksiDoyNqhl3&#10;5lGgFgwf/eiHsHXrl3HDx5aIi7LOb15UTi0YfvOtg/j85z+L++77nrgoL7m0YGg/x489/3Q/li9/&#10;H/7pnzbhxhuXiy/J2Qc/9QE88WLm478DNUBTC3//iAopEQeGDcY9kVXQGS54i1dbMBSr24MT+hYM&#10;Zr0N/T4fEsEwXji7QFwkJQ0YNPV1NTgePeuJgEHkZneKSg4YvFKp90o5iCh5jA0OZFYoq8l3/vEb&#10;eOtb3yrOzosWMHxm83p0PfdkxjLxHOdF5RIwhEPt+P6XvlWQgOHxxx/HR/7PbeJsU7/51kEAwPLl&#10;78P/+39fxHve8z7xJTn7q0/+BbpeelGcTUQlIqugM1zwHi8FDBPjw5gcH8bocD+U+KS4uOQ+/dHF&#10;uOiCObae16zUtOPl4YXibCn/fXsfh9H0zf96GN//yVGMjk1iKu6thzGL3SnURJVeKZvwSqXeK+Ug&#10;ouTxOHC6esMFADj4u5+Ls1zTeYn73S9oWjWtX/mvJhGVgqyCznCBzPS82oW+6IsYOhP1ZLgAAI90&#10;vYr7fpydAeinfb95BUdfqkP3Sfs9CPyXvu12tMx/DwaVc3BioB6P/v7VjKn75V6MjE3gzOAo+s+M&#10;4MzQqOcCBzVROY8hcYtXKvVeKQcRmR+PRNUul+BJ/x6f9rxnl0xNefOClKjayCroDBfIjFcDBXGs&#10;BLHe/+jvX8Wzrw4DzZ1Acycufdvt0LKC2hkd4scZ8n3ve7/JODoGz8Zw4o3ncPz15zA0GMPx15/T&#10;L84Q8PvhD/gQrKlBbW0AtTXuDnDkRO2MC+Dz14izbam0LhJmlYhiVuq9Ug4iMj8eq81fL/lL9Dz/&#10;akZ/Q61uaNYHUUZ735kzA/jXf/137P7xfdj9o/syXiOe77yoXLpILHnHjfjCbZ/D5z//WcyY0Zze&#10;Xj6f822n0bbhde/+Y/zzN74kLjb1hds+hyXvuBHLl78PV1/dCZ8vkPO+pOfzAa+P9OKl3tfERURU&#10;RLIKOsMFb/NCFwklPone4+6O9ZQLcbBgmZaZIVx6xTsAANct+nNxcU6yAgZRuQQOpQwY5i+cj2d/&#10;lQwY/uzjyYDB51PTFxnFNDmRPaCZRrzIdXICc8qsMlPMchCR+fEIAM1VNmjcug99Fv5RH7Zt+1dx&#10;Uc7OO+883HPP1xkwpFgFCFbLjWgBw9/93Rfw9NNPiYtz9sEPfgjtF83Fl7/9ZXGRqXUf+ixufHsy&#10;YHDTBz/4IZxSe/Hzh523qiAi94iDqlZ7uKAowPiICsU7DdmBVKCrqsnve//2A5jfHsGb33kJThyp&#10;roChVIGCyDJgEHk1cChlwNB66Xy8+uizONHbg3d9eLoFg98vP+hLQbzAdXICc8qsMlPMchCRs+Ox&#10;Wnzyf30Wl55zJZ56yr0Kant7O6644koGDClWAYLVciNawPDLX/5CXJSXd7/7PTh07Bf42g+cBQyf&#10;/F+fxeIF7ylIeb72gy/j0DF3P5eIclft4cLIoGr4dI1SU1V/utXYr+9LBgznX3sJYk9XdsDgJFCY&#10;f+4lOOe8S8TFBeE4YBANno2lQwcteDBSyMAhn4Chf2AAR/IIGEKXR/Dyw89JAgbVE8M0iRe3Tk5g&#10;TjmpzBSyHETk7HisJlqlsBAYMCRZBQhWy41oAUMh5BMwFAIDBiLvqPZwwex6otRU1ZduvQBdwHDh&#10;2zpw6sk3Ml7rhBcDBq8GCqK8AwZRqQKHfAKGfFswGAUMyW4Srq5ex8QLWycnMKfMTj7FLAcROTse&#10;FSXZvapafOZDn8WfvPVGcbYrGDAkWQUIVsuNFDJg+NXjP8dXvucsYCjkvrTte1/GLx9nFwmiUgrW&#10;+TDYz3DB6HrCCyo5YCiXQEHk++53f21d8jz89/f/BfH4JCbHhzExNoSJ8WHxJWn5BA5eDBhQ4m4S&#10;4kWtkxOYU2Ynn2KWg4jcOx4rlTYwXyHs/tF92P1jBgxWAYLVciOFDBgO/u7nOQ/yWAj//I0v5fRk&#10;CyIqPPEcmCuz32DxmtjsXFnscCFQA8Mx34otkcjcDuUcMNgJFAI1QTTNaEOwvhl19c14/198WnxJ&#10;yeV/ZFgI1ARRV9+MGbPCCM27GOFzL0f43Msxe875qKtvznitkkhgakrx/GMxRS2zpw/ouZHMKTTP&#10;X5Kp/Rz7lQjxBOaU0ckHkgvrQpaDiNw7HomIiCgbw4Xk9xfrHiWZwv6sulcgdX+6EOvEbeJjI0Va&#10;Pbpl9jyE5l2M+RdejfC5l2PGrHBWPdpL8j86HArUBBGoCaKxuTUrcGhszkyJyiVwCKQaTgQCyf/O&#10;mAKlmfScnMCcMjr5wGFlJt9yEJF7x2OlK9QdZwAAT2NlK5f9Ipf3EFH5qvZwAQBaZie/v1j3KMkk&#10;1rtya8xeNE4DhfC5lyM072LPBwqi/I+QPOkDh9lzzk8nM1rgUJdq/lFX34yaYCP8gQbE1VqMTfox&#10;POHD2FQAcTUofiylODmBOWV28nFSmcm3HETk3vFI+Tn4IJu0F1LXc0+KsypWNX1Xr5jfHsHmz38R&#10;1161UFxkaH57BL/89v3Y/Pkvmk4y3777mxmv+fbd38TtH/mE+DJbtHI4KTs509ziq/pwQbyeIGPB&#10;+ubkVNeUnvT1Wv1U7oGCqOBjMPzwf/5NnOU5+Y7BMG9BBN2/eQ7RWA/esypzDAYfVPjcP/Ztkw1K&#10;A8kJzCknJx8nJ1Iics6t4zFY50N9kzi3fCXiwNioKu0n+ptvHRRnueKGjy0RZyE0z4+A/SGFSqJc&#10;xmBAkbcdUpUKRYH0GGs/x489/3S/ONsVsvIEaoCGRh9yHHKKLKz9wCdw6/vX4kRvD275zPvExVKP&#10;/ecT4iypaz94dca/57VFsPeen2TM05zo7QEA22WArhxOyk72BAI+1yrVZr/B4jWx2bnRC+HC2KiK&#10;8RH9K4pPVQFVaDr4028mx2C4aFEHTj5RmjEYiqkqx2CoBlMTyf9XFGByXJgmkpX8Uk0y4gnMKScn&#10;HycnUiJyzs3jcfac5DFZKVNTiw+z52T/zIVD7YjGesXZeYvGehGs4zmtkAq17QCg85KrxFmYPceP&#10;phYfWmb70NKavW1943PEWa4w+o6hcLI84r7OyZ3JnwoCA4FkkGNn6uo+kt4+Xd1HDCfxfW9bMN3S&#10;QHuNZn57BPPbI9j37z/Jep9s+uLt0y0kTp/pyVrOKb+J4UL29cTYqJp+ukZpp+y6l0bxTm/6qpN9&#10;5UUVTTyBOeXk5OPkREpEzvF4tBYIJC/G9KKxXnxm83rDSlwuorFefPTvVmJSCHYbmnyeb71QTgqx&#10;7QDgM5vXZ3VJCNZlViySFY3sfemvPvexjHn5MvrMhqbKPEYrRVf3EazbusZwMrN5551Yt3UNFt+6&#10;ACs2LMWufdsBAOFQBNvW7xBfnqGzYyGWLFomziaPcfIbXC7hApERdpFwoYuE2WMqfT4VPl9BV7Ft&#10;4gnMKScnHycnUiJyjsejfVYXQ9dcHkE41C7ORkOTD7Wp9Tg1IW8if/QPPemWC2K4AMm28Kpy6iIB&#10;XUuG+eF2dHZExMUZ3X0ScWB4MHvbRGO9OPqHZFN0GdmxYbUvXfuWCObMMt+Xxkfk3Re1fclIKbva&#10;hEMRbFx9J6Kxk+IihEPz8MRzR7E7VSk2s2TRMlzdMX3nPhyah117d2TcvS+llcvXYtXNaxGN9WDF&#10;hszrOSPb1u9AZ8fCdMBg15JFy7Bx9V0AgBUbliIay9wXtc+Nxnqwa992HDy8P2M5dOXVc1oOKjwn&#10;v8Fm50OGCzI+JBKZ68QLj6ksJi92kWDAUOCAwe+XnySKReuvWZ/nXTQnJx8nJ1Iico7Ho3Nm68yI&#10;fv2MDKrSSqqZhqZk0/pyUG4Bg5XmlmQXGVgcA0aMLuQVBelmwU7oj8tc9kX99ymFzo6FlnfSo7Ee&#10;bN55pzQs0FemZcwq0cXkpYAhHIpgz5YDAIBde7dnBTiH7j2W/m/tveFQxHE5qLDMzj/ib7DZudDo&#10;nJQvs/OReD3hvXAhKZHIbJDPgKH0/KqaGiCjQFM10A74QACYd17m1H6Ov6ST1l+T4QJRZeDxmJum&#10;Fl9RH18VrCufcIGyGV3IBwLJY6fY+1IpwwUAuPqSa9L/LY4toAUKWiuHTl0Lhen50+FCNNaTfp++&#10;Yrxx9V0Ih7Jbo1QrbT1BWP+iru4jWLFhKbq6c79RRoXh5De4nMOF5hZfVv2jmJNY99LqPIVYZ14k&#10;1r29MPkBFYWdqJw5Ofk4OZESkXM8HnMXCCTXUXORKmqV9DSOamM11kEx96XmlsJULJxSdacdcWyB&#10;dVvXpO/2h0MR3CSMBxBumw4NtNfq36e/e79x9Z26d9ITzyVDA/061KzYsBSLb13A1goe5eQ3uJzD&#10;hdmpgXCplMS6d+knDvJIhpycfJycSInIOR6P+QsEki0ZQvP8lpXIfGlPF6LyI3usqSgQAOqbkk+W&#10;cHtfCtQkg4XQvPK5cI/GetLdG5YsWpbREkFrsp+8y57dfSIa68EDqfd2dizMagFRLjo7FuLQvccy&#10;Jq2LQ660VgnhUCSrdYfYpYK8w8lvcLmHC+UwxhAVHwMGknJy8nFyIiUi53g8uisQAFpmJ5t0hub5&#10;0SJ5/GC+JidUjDgcs6GU7FSqq4Xdbac9ylC/L+XaqiFQkzw+213q2lgKT+jCA7Hyq+8OIaNv3h/t&#10;M35duRFDAap8Tn6DGS5QpWLAQFmcnHycnEiJyDkej4WVft69y3ehldSTC+xUVEttcMD7ZSy2XLad&#10;1kImKDzK0o6mluo+PsOheen/NgsivCw5yOWm9KR1A8mHfr3IukmQtzj5DWa4QJWMAQNlcHLycXIi&#10;JSLneDwWj/YIQbcND6qIRROIRRMYOK1icCBZcR04PT3fyfKRVMXXarm4TL98cGB6ee/xhOE+Vu1y&#10;CRkA5HThHQiU//G5annycYm5BATae0v9FIl8RPuS3US0ST8Aphvc/Cxyn5PfYIYLVOkKHjBceum1&#10;4izPOX7iBBKJBFRVhaofyajKODn5ODmREpE9ipI8tpLHV2Ucj9vW7zB9PB0AbFx9l+2+yp0dC7Fn&#10;y4Gy6qetxJPT5ERymw4PJh9zqM13snw49bhMq+XiMv3ysZHp5WRubFTFJMfTyLBk0bKMaeXytTh0&#10;77F0d4BdwuMUreifHqHvZkFID5hZzsFLNXDyG8xwoXz09/eLszwnNGe+OMsTCh4wnHfBpZ4OGZ58&#10;6ikcP34caiKBhKIgoShQUv+vhQ7VwMnJx8mJlIisaYFC7GQCA6eT0+REZRyPnR0LswZ9E2nLzV6j&#10;2bZ+B8KhCFbdnF/TYyI7lDgwPio/FqvVxtV3ZUyrbk62PkCqIuykMrxx9V1YkqpEd3UfcfTeaqAF&#10;qSdzaBVCxeHkN5jhQnl54cUX8eKLL4qzPSM0Zz7++J3vF2d7QsEDhsbGFs+GDE8+9RROnDghzgZS&#10;LRm00EGJx5OhQ4UGDk5OPk5OpERkTlGSwYJZoKBXbsejPjCw03+4s8P4We9IhQuaaOxkxrJ88akP&#10;ZMTOsamnKOKcyheN9WDX3u3YvHOTuMiQGC7kO15BpdGf7w4+xODFi5z8BjNcKE9eDRm8HC6gGAED&#10;PBoyGIYLRkwCh2BjrfjqsuHk5OPkREpE5rSLDVnlRVV9SCT8GVO1H49LFi0raLcIo/PgZRdehTmz&#10;28XZAIBwqD09yWjL/qg9LC4ChPfLPqOUy8OhdsyZnZxkirFcVi69P75qvunyyy680vDzAaDzkqtM&#10;369Jdi8R58opCjA5njyGVXX6+NVT1exjM5exHkplxYalWY+c3LzzTux20DWC4YKxcCiCjavvSp/v&#10;rJ7AQaXh5DeY4UJ581rI4PVwAQB83/nOr+R7VAHETp/AsaO/wOjooLioqMbGxnD02DFMTE5icsLm&#10;VYOBC982D20XzsShe48hGuvBig1LxZeUxNSUitjD3Xj1tTHUNQXxubuuxK9/n3lyc3LycXIiJSJr&#10;vcezj6dkpST7WGprzxw4bnIC6D+lwufLPn69dDyGQ5H02Arrtq4xHKTs0L3HAACbd27KaiIdDkWw&#10;5PplGc2wkWqK7eRuqRmj89tvvnUw/d/RWC8+ftdKDOsqguLyL3/rNjz25KSt5V+47XNY8o4bM5Z/&#10;ZvN6RGO9AICvbNyKzkuuKsnycKgdX7jtc1nL/+pzHwNSlX+r5d//0rfSywDg4O9+jn/+xpdyXr77&#10;R/dh94/vAwBce1UQWz+3L2P5DR9bkv5vq+XBOh9+tuMBw+Uydo+r/lMqJsazX6c/hs/0AWMjgM+X&#10;eQw3t/jQlONjLgtt5fK16WNw8a0LAOH4dnL94+VwQfue0ViP4eMyw20RrLt7TbrSv239DnR2LLR8&#10;j7h+lixalh6fRjs3htsyu4qZrR99Cwfo3iuWQ/a3KT9GvxmQnCsYLhTfni0HEA5FsPjWBeh5Ooae&#10;p2LiS3Jyw+LFaGhoEGcX3Z8u+RgaG1vE2Z7iB1QUYxodPYvnnn205OECADQ0NODat74VbW1tmNve&#10;jrnt7Zg1axYaGhsRrLN/JGnhghd1Np1C9OQYgjWAMj6J//rm85iaUtPLz/QlMDyYQCKhQuz1IZ5Q&#10;nJxIicjaoOSxgPpwYd550/Nl4UJfr/7108dfJR6Pe7YcSFdsorEew5DCbStv+XDGv8Ohdiy+utN0&#10;+eTkJel/f+G2z5kuF++ci/8W2VmuhQcy4vJrLs/ssqJfHo31ZoQH2nKNbLmerBxmr4eN79d56fT7&#10;9etRo1/fsuUr/3x6e934tuntqNEvz9XYCKThgkygJjtQLLcBJbXHMgLJsEF7EoQZL4cL0A2qGA5F&#10;0NmxUDpplXiN1tLA6j2iru6j6f+WvS4a6zFdP0Z/QyyH7G9T7pxcEzNcKL3IFSFErgyJs23R12Sv&#10;u/ZaT4QLAPC73/4Qo6Nns+raXpqK0kVidHQQx478ErGYgy4JBRYMBnHZJZcgEAggEAigobERs2bN&#10;SocOs2bNwowZMwwDBy+HCwAQ7RlHfT3QUA801AE1ahy1tckT2UAsgZGhZPeOREKFoqhIpM5/4gnF&#10;yYmUiOwRf/xV1YfaOh/mnTcdLmj/LR6Pfbq6W7IrRbI7Rctsf0Ufj7v2bi/oXTixS4qayF6X+q4r&#10;8uW690taouiXnzx9Slyc+fczdxHXl5/ozRwoIBrrzVguhgTictHJ0/kuP2V7uapmL8/oViRbDt22&#10;k26b7G5JGeWRvEd0pk+cAwTrs4/jWW1A29zskEGJl1dXCQiDOlp1Y/J6uAAg3TJB/7hJ2aSnnZfE&#10;1+gno2BUG9hSm7SxLBbfusD0fBcORbB77/asvyMru9HfJuecXBMzXPAOOyFDdhV52tuuvRatra26&#10;OaU1OjqE3/32R564aW8k+1fYZV4MFzRayCDSAofmGTOkrRzO7Wz3dLhQp/rwnveGMaPJj4Z6H+rq&#10;gCuvnZNePjosnvBUJBIJzJ7jy6rM2D2REpE9Y5IR6VXVh7a54txMYrigN6sNaGgS51aGFRuWYvGt&#10;Cxz173aF1elNslzNuCTJZrVcT/LxGfJd7jarv2e13Anr9Wi1XCLPAo6NiHOS4YJ2XIdDgYxlgZrM&#10;kEErgKLkUPYS27VvO6KxHoRDEWxcfae4GCiTcAG6rh6bd24yncT3LL51QdZr9JPs+2otFPSvW7Fh&#10;qa1zXTTWg137koNqiu8X58n+Njnn5JqY4YL3RK4IZdTdjMIEkdfCBY3XQ4aCBwxeDRc0wWAQF15w&#10;AcbHx6EYDP0stnJQB2uhjMtPHF4w4VNx6OVG3HLLxXjHO9vwvr+4AMfRBqTukMiEwgEE66ZPeE5O&#10;pERkn/i0AlX1p1stdHYEEXztNTz87SfQc+g5HP99NP26kUEVfn/2MTljZuWGC0hdSBN53cS4OCcz&#10;XJgRO5k+rq9oPgOkQgbtN1nfiqGcukkg3VUiGSwkQ4bkuAKabet3pMMF/TzZJL6XyAucXBMzXLCn&#10;MT6Kh7/zBB7+zhPo+e1zeNdbClslnRiZwsTIlGWgoHfVlVd6MlzQaCGDFxV2awKeDhc0CUXB4OAg&#10;+vr60NfXh/+fvTOPj6K+//9rdjabhIRAkg272aDimXhhBEpbEVFbBQ+gSlukKvch1or1QOm3Leqv&#10;LYpapeIBKocgisUqp7EKYhVrETAicnghSJJNskkgB7l2dn5/zM7uzGdn9sre+34+/Mju+z2zu9md&#10;+czn85r3+/1pbm5GW1sburu72U0BAEKHC/Wfn0xokcHuEPBpSy9U5ZyCrzryAXen1+TwFVHMVh6Z&#10;WSQuEEQsYFeNUIaym2oc+O/HjTAYgCNH2mE4Lk1E4D73APiIDKksLhDJQ6ABWyB/ssPenzAYvH/x&#10;FTYnXn5ZGgsdOdKOf2/2CoeyuKjsBxIxikFZL0CLykO7sHy9dOddKSbI9QCUsLUDlI0VIggi3oQy&#10;JiZxIXi++fgo5Nito0fawZ/wjnciTWdbNw5/UoOWupOsy4P8WZStV4LUXPDHyZMtrCkhiLrAkGwI&#10;goCOjg60tbWhqakJdXV1HtGho6PDIzokg8igRBCA5kYRgpMDzxvA8xw4jiNxgSDiCJsLXlPdgaxM&#10;INMEGI3AxRf/2uPjFRHWcvV5jhPBG712InyU3ynHieAgoqioCFarFVarFX369AE4xXYQPT6r1YqO&#10;jg5pUKLjz83NDexX/a68yt/W1ubXn52dHZLfZDKp/CaTKSR/dna2ym/k+ZD8LS3NjN+g8ufm5qr8&#10;HLw+jkNA/8mTbSq/8jcGB/Tp08fjKyqSUgiV78+2QKh+W059j8zUayQWPvYKxv5CWmXjyJF2xZ5K&#10;Evf6am+oVhV11KLiYynnX15lAor0AbYugL+WjnR1SlFqTfXBNa1CwUqksZzvfnot2Wp/xIpQxsQk&#10;LoTGUaYf1O8Xe4aWuMAKCZH/ZQgSGIJAFh2am5vR1NSEhoYGHD9+HE11x/HD/xoTWmRobhJRe8wF&#10;R43Lc+eU40DiAkHECZ7XPo9MLh4/v/l0ZGVyMJmAKVNKcNPEizwh1J0dUlFW+ExkiEjgM6HU+JmU&#10;k1hNf6D9Q/FrkNB+pfgSbb9WPEQAv/K1A/o1GrQ+kwKf7RWs/OTfMJutGDt2Ii4bUYARIwpwWqGk&#10;DNYc9W6nVZgzUZBrE/gTAPwJEGxdAH8tnejqlJYsbqp3obVZRFdncE0v3VVGEHz38ddam0U47C4S&#10;GhSEMiYmcSE0rGYe1/9aCt8S3a3/6f6LMIbL95/UoLXuJIkJMcZwRt5B+Gv52IPvv9mJevs3aGtt&#10;ZPdPSwRBQFdXFzo6OtBUdxztLYmZMBlK5xNKR0oQRPiwF3LeKE0yugwC3t7RgTOvK8dtM85AblEe&#10;Fr21yhOh4LD7pjdl59B5SRCJgPZ57T1nX3j/Xpx9xiaUl1tx3tVn40iD/gxRWQ+JiB9TxszClDGz&#10;MDnIds2Px/rY/LUpY2bh5pEzccctt3nbrcG12RN8X0/ZZv1K2m7oQP1VPVgEJzxCQ7oTypiYxIXQ&#10;sTsEVHX3xvhbz8Kdt5+BnV9cgfe/UxfCjQQtdSf9pkWkKy3NDlT9cAif/ncD2mvf95n767WSnO/Z&#10;l9LFYM62Q68V5dSC7z6MnR+uwftvL8bmfz6Mzf98GO+/vRg7P1yDw1/vRF3NNxBFSXnXakR8CKXz&#10;CaUjJQiiZ2R4Jg/S8nSCU5qMdHVKF91MkcN/6vvgk2NZnn1kcYHjvPsCHLLo3IwgyvsbnJ+iAdH0&#10;Kz+DFinsF2Pp9yW7F4f8IoNuCzTpz8pRvrd0XmeYOLQc915b5760HZ82ZaLyUBcAoIFZqVQUORh4&#10;TpUORUQOQZDSEJqbArcPXtqDyWNnYfLYWZgyVhIP9m4/iGt+PBZT3DZlMxzPwgMz5/vY/bXJY2f5&#10;CAcqscFPmz3hNp/XU7ZpN87CHbfchhuuHsN+DQERnNIYMl0JZUxM4kL4ZOaacAS98WlLH8xZGL36&#10;C+kAO/dWtuYTDuz8eAN2frwBb73+GJ79+3SsevEBrP/nY/j0vxvQmz+GbPEI8k3VPjoA23qbjvu8&#10;vl7TTpHgOHAG90nBHJdtrY2ot3+D77/ZiU8/WoPtFYuxZd3D2LLuYXz60Rp8/83/UG//Gm2tDb47&#10;EzEhlM4nlI6UIIiewxslkcHlUgxSnMDxBimSoZMJr3bUutDVCfC8AbK+4HJxyMtXLyubiJSXDvY8&#10;tpqLVT4ZZQG4QIXkoonLJf0mcmPrY8A9AfTndyn9GhPZgH7V+7NetV/r8hqSX4Oe+EWxh354fYH8&#10;Wt99QH+A347npSgEvRZo0s/zgNGk/vyCE+hoB6qP+EYf2X8Q0aWx8kRunu9niwbyZJvNxQ+ltTWL&#10;PsUtg6Wn79/cFFrdgLZmEY4aKQ2hvS1wY3nnnXfw+eefs2YAwMqVKzFpklRfI1VobxPRlZjBuVEl&#10;lDExiQtE4iCipdmB6mMH8el/12PbO8uw/p+P4bknp2P1Sw9g1ycbsOuTDag+dojdEQDgEkV0dHaj&#10;s0s/sk70zOrlR/6b4ZyrroKyWS843zOIDZa21ka0tTa6RYdXsb3iGWxZ9/+wZd3/g7OtCs72Ori6&#10;WuByRqeAB+EllM4nlI6UIIjIwPPakwjBKeVx1x5zqZrQLdVtkPtlUTQgOyc5Vo+o2LERlYd2Ae5w&#10;Y7aavLSknbS8nd0hFZFLZjgN0UBJIH8oaPfyXgL5UxlR668P8NVr7BEyfRWrmckihkuQJhvsea1V&#10;q8GUFZvzurnJO9lmc/FDaa3NIprqQ8vbFwSp+GBP37+9Lfi6AW3N0rbBUmKxYfGq57Fz7y5Pq6rV&#10;7ptSUVyQCfS9phqhjIlJXCDiieDswsnWRrQct6PB/g2ee3IGVr/0ANb/83Hs+mQjDu3/WFdM0MMl&#10;iujqdqKwtEylC8gtI8QVNTQiGCJ3UrS1NsLlbIerqxnO9lo426rQ3XIE3S1HSHSIAqF0PqF0pARB&#10;RBZTJtC7j9rmO+HwPQddLgMMPNC3kPUkLguWSQKC1WzDorlLsfbRTZ5/1z66CVazDQAw57GZzJ4S&#10;i+YuVTVZpCgvHayyr310E7srkaZoCjnal8aIwhu957UUMSENsdQF+byfTXnOK/eNFoIAOOwu3XFC&#10;OCjz9gNFM3R1SpOyLmap3p4gv39Tvf5rhiIuAEBVbTUWr34eE++b7mlvvruB3UxTXGhsbMQ333yD&#10;LVu2YPPmzVFtn3zyCb7++mvV+0eSRFwuNVqEMiYmcYGIFYKzC50drWg5bveICdXfV6L22H4cdxxF&#10;y3E7Ojta2d0SAg2BIbqIrm6Irm6V6NB14htJdKBoh7AJpfMJpSMlCCI65PbxTii0xAUp1NqgarwR&#10;6CfNx5MGufq8jNVsQ3npEI+wYHdUY87CmbrRC+WlQ1RNRn4ducmvRxDhEKmrnvK8hlsUVDfOR2Qw&#10;ZojoW+hbKDLSSEtVs9bIIDiBuRMfxLypD+m2m0dqi4iRoKtTe+nG9pO+tkjAigtNTU149dVX8fDD&#10;D+Mf//iHjxgQ6bZp0ya8/PLLePLJJ/GnP/0JL7/8MhoaGlSfsacITmkyneqEMiYmcYGIFmxUgiwk&#10;NNi/8QgMiSomaMGJ4n9UR2JzTQ1q93/pef7tEQeefeVD5SYxgzNkSP8as2HgswGDEQZjaCEawdDU&#10;1IRPd4ef+3v25SXYveGAz0A6VoTS+YTSkRIEEX0EQRr4e+/qaeeg9+4jTV6SFavZBmuhDdcMG62w&#10;FWPOQv1Jh9Vsg91RjXlTH2LsxbA7alS2nixv19UJNNap+9ApN9yM8/ufhq7OdjidLliL+2PDjjXY&#10;tP0zj7/UUgyXS4DT6UKvnDysfm89Kg/sBQDMm3E3+vAGCIIApyDgtFPPxFNrX2L8HATBBacgoG/f&#10;fljw8tOwO2oBAH+//y/oPNEEl+CC0ymgb76G/3gTXC7Jf9bZ5+HmP9zm+fwL75kPobUVguCCIPj6&#10;X17wLKq+/9bjz+9XjDsfnafhFyAILh//6r8+ix+Oev2dnAF/W/aUx7924Qv47tuDHn+vAjPue+LP&#10;AIDiIgv+MOlOtLY0uP9+F1pcAp5Y+YzH//jv5+PoEen1nYILnUYjFrzwdwDAxecOxL233IajR7+B&#10;0yl9/s6MDJV/4tU3oL2jBYLb//2JRqx48xUAwPWXX4wrLxqDjvYWCIILBgOPrx12j1+LPgVcSOkL&#10;ghM43gjNOgsAYDCIAETk5nHI0UiZijRN9co+xher2cKadJGPQZaD71SyJh/KRpazJiBC7w93DQvl&#10;96k14bpuxMW4dcxdKpsWtbW12LB+A4ZfNhw/ungInnnmGcydOxfvvPOOSlx49913UVFRAafTCZfL&#10;BZfLBVGriEqEEEVR9fpy8d+CggJMnDgRpaWlHt/hH77HiRMnPM9ZHnnhCVQelPokLczFhoD1R5KZ&#10;UMbEJC4kD3J05KDRZTi0VbEWcIj8eOhQFBQoct8igODsgtPZhS63WNDV0RpX4eDOiSNw9oAiz/MB&#10;g8pReOopqm0A4LuPPkLDiUwcbLyIdWmS0AKDHpwhA5zBCBgyYOCzwRmM4HogPCSzwBBK5xNKR0oQ&#10;RGzp6pTuwnV2eM/DTPf5m8zCQjKg1TdecfEluPj0MgiCgG5nN7KzeuOgYyc2fyAJDCN/ciXOtw3w&#10;+rN7Y+u+/3oG65Oun4BCU7bHf0r/07H2g41+/YveeNEzebp/8l3obm72+MvLh+LPSxao/S3NEJxe&#10;/8y/eidNgfxP3rsAPxz+2uO/oHwwbv/rPUH7F929AEeOeP3m/v3x8JKFQfmtZgvmTbxL5XdmZmDp&#10;v1Z6/NNGTUB7u/vv71b7y8sG4rohV/r1/+iUC9A7L8vjP9bSiA3/qQDcE0yb6VxdvxbhXiMFp3R8&#10;nWzz2ngeMBpje17XHvO99peXDcRT87y/WaiseHM1Vry12vO8xGJDicWG3DxOsVoO0O2u17Bzr1SP&#10;Rcn2lfrfuT/sjlrNyTFvlFYEycjkPO/LMm3cqKAEhldeeQWbNm3C3XffjSuvvBJ//OMfAQBPPvmk&#10;Z5v33nsPFRUV6O7uRl5eHs4555yIT0hY6uvrUV9fj0OHDoHjOFUrKCjA5MmTcc455wAA2tvb/QoM&#10;dy2Y6/MdKkllgUGr35dhz3cSF5KLRBEY5BQHwS0oxFNI0CNqAkNz/ZuqI7K9qQknjnrXuUxEgUGL&#10;jN4DJNEhDJJVYAil8wmlIyUIgkgntPrHWTdNwqzxt8AlOOFyCfis8its2LHKIzB4/QJcLic+q/wK&#10;z/1rhWewPv+OuRj7s6s8/mNVjXh4yeMq/y9+dhUEhf/2v97nERAW/+kxDBtUDpcgQHAJOFbV4Ndf&#10;VdWAG34/0fP5F//pcQwbdJGuf92iVTjzVCtcLkG6w19Vj1//fnLQ/o9e+TdyenEe/yef78Odf72f&#10;8Rvgcjl9/FazBesWrfL4XYKAN7duxd+WSBEIgfzlZQPx51n34fQBxUH7n1/7Cl56Yw3gFhiu+8nN&#10;uOSnF0MQuuFyCXj+Na9fi2S+TmoVOQxGXNi37wsc/u4gZsz8nco+9CeXICvLu4xupDj9NCtWrlT/&#10;Btu2bcV5552vssnoiQyBmPbLUbh1dHACw4YNG3DffffhiiuuwJ/+9CdUVlZi27ZtAIDDhw/j+eef&#10;x6mnnooJEyb0aCISDg6HA48//jgcDgc4joPBYIDBYEBhYSH+8pe/ACQw6KLV58uw5zqJC8lHIggM&#10;grMLtcf2s+aEgxUYisvOQW+zWbUNANQfPBCSwGA49OHHULaj+w6gs7Ob3Y7wgzIEsr1N0U6KUWtN&#10;9cF3PqF0pARBEARg4Ezo1asIub2LkdenP/r1Uy+z6fVbtf0Gtd9q7e/jz/brz0B2ryLk9LYir09J&#10;QL/Fx28Mzp8r+Y1G9Sg0Mn5zUP7eQfgzM3up/FZriV+/KHIqv8mkzm+wWKzIyi6U/Hm+/lRCK48+&#10;kLgAd4pAqKuK9YgQ38xqtuCBGd6omqDRHjrpIqcgsFRWVmLQoEH47W9/G/YkpCeYzWbcd999KCsr&#10;U6VNNDY24quvvmI3J9yEMiYmcSEwgiB9p+w8JeZNMf+SUT4mgqP6wFcqXUBuLceb2U39olnksaPT&#10;iZbWDrhc2gctoaa1RfqeBEFay15uzY3SiR+NppdLyXYooXSkBEEQhJsId421tfp541rwqXjbMJGJ&#10;8O+dSPSssGPsvphw3imU2g0ewnkjDRoaGjB+/HjWHFMKCwsxZcoUcBynqsvw9ttvq7YjJEIZE5O4&#10;4B9BkKKjHDUuNNW7fOYpsW7K+ZcsqnZEqchrKiKKUtNDEFwQQ9AFDA3H26DV6htbcbS6EdV1+qFV&#10;qULwX5c2el2MvA52rGA7lFA6UoIgiGSmvHQI1j66yadyfTDtjzMfxMuPvYgSi2Ilip5eGIikpcRi&#10;w4J7H1a1+bN9jxu9Ji2nOph92aRE5+Z9dIjVe4V4bsv1DZQcOXIE5eXaBStjTWFhIc455xzVZ4z0&#10;ihKpQChjYhIX/CMXp2ZTr+JFrOdbqUTDiTY0NLWhUUMLYHWB1s4MjxARqBk+OGTBB4csePW941j6&#10;r28x/x9bPO1PT23G0rU7UNfYgobjbTjechLNbR3o6OxGt1Mj5i5Jid5hGb1XZmE7lFA6UoIgiGRn&#10;ytiZsJptGDVsdMjtusvGYOjAIaiq1V4qk0gBQrjkVdVW44arxqjadZeN8Tlu9Fp56RBcM2wM+7JJ&#10;SghfXA/hwnyv3DwupBbO5IuNEGhqasKZZ56p2iaelJaWwmDwBiWTwKAmlDExiQv+8V35KhGI/G+S&#10;iohyE0W43G3VW5/iz//Ygj8r5v+Pr/gfXn3vODZ9asQHhyzYU3MeavkbcOzkecpX8dsMZeddgrLz&#10;LsGVI6dg7K/uxe2/fwG3TnsEY391L64cOQVl512Ckv6lEFwudHUL6OjsRnNbB5qaT+oKD4JL+8RM&#10;N/yFmkQStkMJpSMlCIJIBeRlK5evX4I5C2fi7kduxx8evg9/fHBeEO0PmDRjEvpnFnlafkZv1evv&#10;/N//4DhcE7S/8/jJkPyffPIJjC2uoP3V3/7g41d+/kD+Pf9TV/QP1b9l82aV//tvDvfI33H8ZNB+&#10;Y4sroP+dindU/s4mr7/2m26//v6ZRZg0YxL+8Md5nvbHB/+gcdx4292P3I45C2f2aLnUhCSWwwWN&#10;cIlAyz3WN9Uix700ZbDNpFjhIhBa0Qsy+fn5rClulJWVeYo86n3edCWUMTGJC/5JTHEhdvOtZMEz&#10;zVcICS53nRZRFCEC6J1XiJL+pfjRT8fgRz8dg7G/uhe3TnvEowNcOXIKfvST0R4dIFS4lSvfDfpn&#10;aWluQHOzAy3NDaj+4RBamiWFtOrYIXZT8G4lNSODh8ko5ZLyvAEZ7seRJp6rSPT/kQ37tx6U7nrM&#10;YVaR4IL+esPClMmpKvyG0pESBEGkCvOmPoRRw0ZjzsKZ+OJAJXq3mSG0AsePH2c3DYrzL7gAV1xx&#10;hSea+p9r16Kuro78EfRffsUVnuf+/ByA999/H1/u2xe0v1+/fviVOz8+HH8o9O3bFxm9jDjR244L&#10;zy3HorlLUbFjY8KIDU31vhOCYJaH3Lr1PXR2nMDUab9V2aO1isRZZ5Rg2bJVKtvWre/h/PMvUNmU&#10;1DfV4o7Hp7Bmv9x01UjccPkc1uzDK6+8go0bN+KBBx7A5Zdfjnnz5uHzzz/Htm3bUFlZmTApEgDw&#10;9ddf46mnnlLZnnnmmYCrSPx5yf3Yf/gL1uwh2UvBhDImJnHBP/7EBVOmJN4Jgq8v6mikR2xYLK0i&#10;ccHVZTj8UequIuH5tt2igRa98wqRl2eG7RRJJLD1PycswSBUQhIY9GCFBll8CCQ8AIDJyEdEeIin&#10;wBCvZSpZQulICYIgUglZYLj7kdvx7Z7v0ebowK49e2DUGSGLCP+2RzTvEAb9iXQ+e6Q/m+a76Lx3&#10;qET6s8aLzMxMnHvuueidn4PTh/TH3x94NoUEhmZMnXa7yh41geHMEix7KXSBYeZfQxMYbr5mJH75&#10;MxIYAOChFx/A/sP6y1QmM6GMiUlc8E8gcSEa309PSKVlKpUiguq5gt55hQCAkv6l6N3HjN55hZ4I&#10;hXgREYHBH2+uewpOZxcEZxc621s8j53OLnZT8AYDeF5ayzdU4SHdBYZQOlKCIIhUQxYY/vjgH/Df&#10;/3yC3Xv24JT+/XGuewm3aCDqRJArc6EjRXT+Ag2i9F1pofk9Me8fu08THgaDAV99/TVqampw3nnn&#10;4SfDh+IvDy5IHYGhsxlTp8ZGYDj7zP546aWXVbZAAoPdUYub7pnEmv0y7ZejcOvou1izD6+88grW&#10;r1+P//u//8OIESNIYEgiQhkTk7jgn2QTF5CkAoNSSPD9piWMRhN4owmZ2VKKZmZWLjKzcjHmF+o+&#10;OhHQuLpHFt5oQmZWLnrlFiC/6DQUFZ8N6ynno9jdCopOQ05uAXJyC2A09UrKOg9dnd7HynVYPY1d&#10;qzXCTRCC70gJgiBSnY72dhiNRpSVlcHlcnnzDiPcoGETRRGCIES8uWLVXK6YNafT6dsEQdXY7yHR&#10;Wnd3N0rPOQddXV3oaG9nD8Ukh0Neb3WtkaiiNVTRG2n3hDBeM1WibXwJ48tIcEhciByhigvs/CQm&#10;jZ1ztSk+j873HE9Eufmpj2B0z53z8ouRl1+MouKz0f/0i2E95XwUFZ+NvL5W5PW1IjMrl335hCHq&#10;AoMevFuFkYUHWXxQCg8FRachL78YOX0syMrtB1MvM2DKh8D3QTeXh26uN1x8HyCjL/vyMaXNvUyL&#10;IHjXYJXbCY21WiPd9DpHtiMlCIJIF7q7uyEmkBBNpC7d3d2KZ4l3zQ0/Lzrc/cJDaxUJ/Xt5scNf&#10;ocfkJ7X+LhIXIkeo4kJTve/8JBbtRKPoM/cS3AsddqhrJcec3n2t6N3XilxFk2293eKBUkQoPuX8&#10;pBMS9IibwKCHUnjolVvg+XK1Wk6eBVm5RTD1MoedHpGqsB0pQRBEeuA7GCKIaJLIR5wgAIKTtYZA&#10;LIcRsXqvEN4ndYWF1IPEhcgRjrigtW06wxtNHjGBnb9qtcysXPBGE/sySUvCCQypRjyuTWxHShAE&#10;QRBEeiFPEnqCVlRBuqElMmjZkpOeHR+JAokLkSPZxIWUORVTDAObOxrpln6IGi028Eap8yFxgSAI&#10;giBig/qKG7trvj8EJ3CiQXvgb8pMzDGCppjh+/F7ToivqZUi0bdvXzQ1Nals8aShoQEcJxVJNxqN&#10;yMjIYDdJWUhciBzJJi5IsHOueH+e2MPOvROhUQRDBMjq5X3ct5BTtbyC2LT8IgPM1uh3PgRBEARB&#10;JC6CEzjeKKKzA3C51BMCrUmCP9iJdTQxGn1TXRN1qpCfn+93dYZ4IAsMHMehsFBati4QTfUiao+5&#10;dJucy56okLgQOSIlLvBGIDfPd54SzcbOveTVqXPyIv+bEsFBAkMEyM6RDmCeB7JzmNZL6uCi3aLd&#10;8RAEQRAEoY3vMDs+yOJCV4fXJosMWpOEREJby4j/N6sVwZCXl4fjx4+rbPHkf//7H6AQGYYOHcpu&#10;knKQuBA5Iiku5OUbkJPnO0+JamPmXjLR/t4IfUhgIAiCIAiC6AkJkBIqCNLKVV0dnDtxw9syTAaf&#10;SUJQhLFLLLGaLawpooh+fteCggI0Nzez5pjzzTff4Pvvv4fRaITRaEwLgYHEhcgRaXEh2p+XSA5I&#10;YCAIgiBSiMgPFgkieOJz/MmThO4uERynHvybsoCCfipT0MT2r4ntuwWDVvSCTF5eHv7zn//ENVWi&#10;qakJS5Ys8dRe4Hkes2fPRn5+PrtpykDiQuQgcYGIFiQwEARBEDFHEKTW1RmZJgi+gx6CiDUup3Qc&#10;CoLoc4z2pPlDcKonCRznFRlMWUAhIy401YdyrkR+AqZLDN8qEvTt2xeXXXYZNm/ejMrKStYdVZqa&#10;mvDee+/hkUcegcFgQGZmJoxGIwYPHowzzzyT3Txl6CJxIWKQuEBEE27Fin/7Hi0RZOP651hTwtHU&#10;1IRPd+9mzUFz9uUl2L3hAOyOaoy//3rWTRAEQbgRBKCjTURrc2QvPS8/9iKGDhyCn4+5Cu31rdi3&#10;fz+u+tnP2M0IIuJwHIdt77+Pc8vKcOb5Z2PlCyuxc+8uTLxvOrtp2PBGadCfkQlAVEyinECL+wa6&#10;wSCqahZkmDgU9FNPEhrqgK4O4NrLfo4HZtyt8rHU1dXi0MEDsNfWemz9+llw9OhRz/MVb632PA4F&#10;nudw6+ibVTbB2YGc3D6e50VF/XD55VeotmG5a8FcVB7cy5r9Mm3cKNw65i7W7MMrr7yCDRs24MEH&#10;H8Tw4cNx33334fPPP8e2bdtU2x0/fhxffPEFPvjgA/Tp0wcul/akNlI0NTXB5XJ50jc4jkNeXh7G&#10;jRuH008/XbVte3u73wiLQN+fudjgKZgXb0hciBypLi6sfXQTrGYbBo0uw6Gt3v4qVH48dCgKCgpY&#10;c8Ixeuxs1hR3SGAggYEgCCIm+Bv09ZQSiw1VtdXon1lEAgMRWzgO77sFhixzDo511rNbRBRR5CAq&#10;RAYlssigNUmQxQWZYEQGf1xz+zU+E6qhA4eonivZuXeX5zFvlIpgb3r6bdU2oRBocqxHKALDW2+9&#10;hdGjR6OsrAyvvfYa7Ha7j8Agc+LECXzxxRdoampCY2NjVItAiqKIvn37Ij8/H3379sWIESPYTYAU&#10;EhhIXIgcqS4ugASGhIAEBhIYCIIgYkLtMe1BXyQhgYGINcoIhlgIDAggMmRmiygIIC7IyIJEiTX4&#10;YolVdm9Eg5KD7/hPE6iqrcbPJl7rec4bpQgMq9kC3neFSk3sjloITtYaGsEKDLWKyI2PPvoIb7zx&#10;BgDoCgyJSCoIDCQuRI50EBdAAkNCwC1fHl2B4atDn+KrQ17VOhH5386daGxqAtwDBa1//UECA0EQ&#10;hH/8DawiCQkMRKyJh8AAHZFBr+ZCZ4e0vRZsakU4lFhsuOGqMSix2liXhxKLLaJpI7GktysbvYVs&#10;IMkEhjff3YB5j/+ZNQdNvAUGEhciR7qIC4igwJCdnY3LdaKDEoWLLr4Sp5xSyprjDrd8+Tu+R0+E&#10;+erQroQVGf63cycaGxtZsxod0UH+lwQGIlGRiuhF/RRPbkRAt7oYU409pG1TEFMmF/Zg02F3ad55&#10;nPyLW1iTGo6Z+7i//qNHj6DEZkFurrpaesfxk/j2y6+w9vXXSWAgYoIsMPzyl7/EsBGXoqm7xe2Q&#10;/hGETjQ4mtA7z1tfwAc/3Ye/OgeSyCA9lsQF/UmCclsWSWQg9EhXgcHSP3614ElciBzpJC4gggID&#10;ElxkuOjiKxJSXECsBAYkqMgQlLgQgN6WHJReeQo+eGkPCQxEwtDVCTQ3aU/oCDUul/bAQ6rErraF&#10;sm2qkp3DIScvdKFBS2DYvrJCbXBTVFTEmlQsWbIIdXUOzJw+Cbb+vhfXNWvWYPbs2SQwEDFBFhgW&#10;P/MMJkyYwLrRfrIeq1a9CqvViuuuH8e6VdTXa0c/jPn9NazJizsyITtHbW6sk5atVKInMnCc1I8R&#10;Ei8/9iKqaqs9zw989iXeq3gXcPcvyYLAuVS1L2SCiSbJzuGQlx+fCxuJC5Ej3cQFKASGn950IQ5/&#10;UoOWupPsJiGRiCJDIosLiKXAgAQTGSIiLvTrhdKfnQoAJDAQCYO/ixmhJhTBIJRtUx3eKA2MQhEZ&#10;WIHBarbgtSdWKjfxYLVaWZOKpUsWweFoxLRpt8JiPYt1k8BAxJRAAkNrSw1WrXoNRUWF+OWvJrJu&#10;FXa7nTUBAO54fArqm7RrH2jRUCd6ai6w0Ql6IgO7XTrD1pN45513UFGhLYiy6P2GPSFQn6jkoosu&#10;AgCMGjUq4H5lI8tZk4fcPElMjjUkLkSOdBQXoBAYRkwbhK627pQTGRJdXECsBYYGRzX++/EG1hxz&#10;2tvbceirr9De3g4A6OzqgiAIEJxOCILAbq6JUlwACQxEguDvYkaoCUUwCGXbdCFUkYEVGMrLBuKp&#10;eQuVm3gINCh+8cXFaHA0Yvq0iSgsGsC6SWAgYkoggaH5+DGseHkNLJZ+GD9+MutWoTc5fejFB7D/&#10;sH4xPiVKcUGGFQ+0+jR2m3SGFRhSFX8Cg9YENNqQuBA50lVcACMwAOixyCAC6JWdjYEXXhj3oo+9&#10;evXGReVXoNCsX+8mEYiZwJAo4oJMV1cXvvnuO3R1dansssAgCw6dbr8gCOjq7AQADB8+HCteWa7a&#10;z2q2kcBAxBV/FzNCjdbgGjqCQSjbphuhiAyswOAvgqFPHz+56gC2bNmAmho7zjvvXFgs6ovsls2b&#10;8dabb1GRRyJmyALDiMsuw6XDh2PkqJEq/+efV6K6ugoXl1+ES4b5vwOmV/H/+t/5SZFwk5HJofWE&#10;VNBRC1ZAYPs21p/u3HDVGJQw/UuPCOZ6Ibq3k/8NFa2fUON1quzVePPdwGNy3tiz2juh0tqs9QeQ&#10;uBAq6SwuQENgQBAig+9f7yU7OxsXJYC4IJMMIkNMBIZEExdk9EQGfwiCgN///ve48847WRcJDETc&#10;8HcxMxcbNC8caYtOJXUAvoUaQ9k2heF5Dt2doubgL1iRQWsAk53D4coh+nfQwqH2m24cPvAtCQxE&#10;zFCuIjGg7AxYzspgN+kR735S6XPu+EMvBUJZZ0EUfVeVIIGBSERIXAiNdBcXoCMwAMDhT2rgOKwt&#10;4uqRaOKCTKKLDFEXGBJVXJAJR2QAgP5lA8D1zQRvBAot0slqd3gLAhFErIj3xYxIDwQB6GgLX2Ro&#10;a9beN9LQMpVErInXMpX+0BIZSGAgkg0SF0KDxAUJLYEhlcQFmUQWGaK+/kwiiwsAYDKZUGKzobm5&#10;GW1tbejo6EB3d3fAWgzHDn6PY4e+x9GqanzzbTWJC0RciPfFjEgfeB7IyuGQq1H0S3BKebP+uk1/&#10;vmjg+ykJInrIy1YnCrQiBJHskLgQGiQu6BOquMC52zlnnZWw4gIAnDzZgs8r32fNCUHUIxg2bXie&#10;NSUcjU1N2LV7N2sGAPA8D57nYTBIWozJZALvvk2XkZEBLj8TRrMJ/WyR79gIwh+hXMy6OoFujQtJ&#10;OiBCP9WBHYSHsm06oawkHm4kA1uDQWbyL25hTWo47eTIoz8cQYnNgtzcfJW98/hJfPPlV3j99dfx&#10;c4pgIGIAx3F4f/t2jBs3DsNGXIqm7haVXxA60dDQhN69+/gez+xzDVa8tZo1BQVbY4EiGIhkgcSF&#10;0EhWcaGlWcBAYzO+yuiLjIzI/YbKCAYtcSHYd/rx0KEJLTDIXD/mNtYUd0hgCCAwBILnefQ5x4J+&#10;p/fyWYOaIKJFKBczf1WZ0wF2kC2jVaQxlG3TCd4ImK3egLdwRAYtgWH7Su1l3wKtIvHss0+irq4e&#10;M6dPgq2/71JNa9aswe2zZ5PAQMQEWWB4evFizVUk2k/WY9WqV1FUVIgbbryZdavQW0XihnuvZU0E&#10;kZLwRiliTobEBf8ko7ggOAGL0ICNrx8FAJx2WjaeXvEjLFimFmfDRRYYBo0uw6Gt0nuEAwkM4WMQ&#10;RRHRbKmOnEpxUqcjIohIE8rFjMQF7YGHlmAQyrbphuCUBAKZcNIlWHHBaraoDSFg5HmYMjLAGzVC&#10;JQgiwRAEwdPCpcRqgSkT1KilfAtWXACk7SMNiQvRhzcCm14/6klFOHqkHS8s/JrdjAgSdu6dCC3q&#10;NRgIgogcoVzMSFzwnfxCRzAIZdt0JRyRoa1ZdB+HvsdsTwQGA29wp68ZWRdBJBwuwYluZzcEV/j9&#10;cVHf8M8XgkhGAokLcI+JIgmJC7HjtNOyVc/Zz0skN9yyZRW+R1sE2bxxCWtKOHqSIgEABefZ0Lso&#10;GwX96OQgokcoFzMSF7TPRS3BIJRtidDSJfxRYuHxysLNrBkAcPJkG2tS8dlnuyAIIszmAliYdeq3&#10;bN6Mt958C1/u308pEkRMkFMkLhs+HJcOH46Ro0aq/C6XE++88w5OO+1UDB48VOVj6dVLO9fy+t9d&#10;w5oCwtZYACd6co9FaNSbUfgJIp60nxR9ot704I3ShJpNywsVf+/JjrFCGY9Fg2QXF7q7RbS1CTiw&#10;8QtwAAYMyEbe4LPRq1cPf0Q36ZYicd3oWawp7pDAEAGBwXy+DblF2T4nNEFEilAuZv7EBVMmpyrY&#10;R6jp6gBaTogkLgQgkiJDUf75rLlHGFtcOHzgWxIYiJghCwxlpaUYUHYGnL0jGxxqMh3Ezr2hLaUN&#10;DfGUijwSROiwY6xQxmPRINnFhVhAAkP84V55eb3vUcfQ6Qz/6COBgSB6RigXM3/iQnYOh7x8OkYD&#10;0VgvxnTFjaEDh2DBvQ+zZhUlFhsWr3oei1cnTtHcSIkMkaZ/ZhHa61tJYCBihlJgyDLn4FhnPbtJ&#10;XCCBgSB6BjvGCmU8Fg1IXAgOEhiCo6W5AeaCXNbsl2A1Ae7Qu3/yPfIUfPdDA55d/SF6uZcC65VT&#10;oHicj5xc6YvvlZOv8smQwBCY8tIhqDy0izUTREgXMxIXIkNbc+BJcnnZQDw1b6HneeXBvSo/S3nZ&#10;QM/jyyeNUvkA4OA7lazJh517d2HifdM9zyP9GcIhEUUGEhiIWEMCA0GkHuwYK5TxWDQgcSF40l1g&#10;aGluQGtLg+dxS7P0uKZKKqTZ2uK13TX5cpx7lhWZpsA1rU509MG++gtYsya6AgPnjg/+9ogDz77y&#10;Iev2i1KMaGySLrScwQiOywAM0h/AGTLAuR/Hm3gKDGsf3QQAGH//9ayLSHNCuZils7hgNdtgd1Sz&#10;Zl0Cba93UZZhJ/YyPM/rXogeXfAXHD/RjLLSMpjNZqx46xVUHtgLQJRyoTXR/s1+MvQnePyPj2gW&#10;SXzggftw1llnY9iw4TCbzaxbxYq3VmPFm6tZc8j0VGR4YMY9rCkojh49ghKbFbm9+6rsHcdPYsf2&#10;D/H666/j6quugqsHhfUIIhh4nsfWbdswbtw4DBtxKTL79lL5BaETDY4m9M7ro7IHyyMvPMGagoIE&#10;BoIID3aMFcp4LBqQuBAaqSgwCE4pTc7p7ILgbrK9Tx+zSjQIhTsnjsDZA4qQkcHDZDLC4Cc/+HhH&#10;H3wZrMBQ8+VzqiPQ2d6O9uPHPc/DERhCgTNkuP81Au7HBl6qLMoZjBABGIzqSqORJl4CQ3npECya&#10;uxR2RzUJDISKUC5m6SYulJcOQXnpYFwzbDSsZqnAX+WhXXh7x0bYHTW60UDyflPGqpXeykO7sHz9&#10;Us9+DrtLt9ATAGxfWcGaAAAmk0n3QvTeysWwH/4KIgDeYHAXWPP6RdH7+7E+Sez1Gk6/aCiG3XCL&#10;dwMFU6bcitraWowdewPGjr2BdfsQ70gGve/SarWyJhXPPfskauvqMXP6JNj6l7JurFmzBrfPnk0C&#10;AxETZIHh6cWLMWHCBNaN9pP1WLXqVRQVFeKGG29m3SrsdjtrAgDccO+1rIkgiCjAG9VLZfobj8Vi&#10;jEXiQugki8CgFAlk4UB+Lj/u7GhV7RNpZIEBAAwGDvnWfsjK9S02fKKqGic6gxcYDNbzzoey5dlK&#10;2G2iiujqhujqhsvZDldXM1xdzXC218LZXovutio426rQdeIbdLccQXfLETjdNmd7HYTORri6WuDq&#10;amFfNuGxmm1YNHcpayYIvxezdBcXRg0bjUVzl2LK2FkecQFu8WDe1Icwb+qDKruM1WzDvKkP+ogL&#10;UAh9U8ZIPn/iQrh0dXWjs6sbXV3daO/oREdHJzo6va3T7Ze36er2ts6uLpVfELR/73gSyhKWMloR&#10;GMHC8zxMGRngjZGpOE0Q0UQQBE8LlxKrBaZMUKNGLcotWHEBALJ66V/jIgGJC8nNydZGtBy3e1qD&#10;/Rs02L9B7bH9qP6+ErXH9qP22H447N/guOOoZ7uTrY3o7GiNurjA4nKJ6G0tVukCcsvIDu1mf2RL&#10;HUcRlRDhFiOEjkaPGCG6ojAriBJWs82TGqF3t5VIT/xdzNJdXJBEgoc8z6XIgyVYvn6JJ+XBarZh&#10;0X2+wt2i+5aqoh0WLJuPBcvmY/l6b42YyWNnobx0iGIvX3oyKU5Efj3matYUNqGKDGfbwk+RM/AG&#10;8DwPng//NQgiVrgEJ7qd3T0SGKyFJKYRRCzxNx6T6Tjp398TSFxIbgRnl0o0aDlu94gGcnRC8iFC&#10;FINrnCj+R3U0NtfUoHb/l57n0U6RiBQZvQeEXdMhlikSo4aN9kyS5iycId2JLbRRigTh92KW7uIC&#10;AHzw0h7P4wXL5qNix0aVXz632JQjOUIBAJavX4IVG9SFZ1nB76Y7vYUUWfTqLyBAisSWF55EzeGv&#10;WHNYnD3op7jslxNZMxBGikSk6jAoCSVdQi9FIjfXf1Xjys8+RXVNLczmApSXD0FNjbemxpbNm/HW&#10;m2/hy/37KUWCiAlyisRlw4fj0uHDMXLUSI+vuNiGqqqj+OyzSgw47RQMGvxj1b4sra3ad6yuuf0a&#10;1hQQ9tCXajBIj6UaDPp+gkhn2tt8r1d68EZpwh9p9D4DiQuBSYQUCcHZhdpj+1lzwqFMkQCAAYPK&#10;UXjqKaptAOC7jz6C43gG9tUFlyJBAkMEBIb+P7KhT3GvoE7gD17aA7ujGss3LEHFjo1YNHcpCQwE&#10;iQsBmDf1IYwaNhoAMGfhzJAif6aMmYXJ7tSIEdMGsW4AwOQxszzpE2Ujy1m3h5QTGN5cjRVvRVZg&#10;QAgiQ4mFR1H++SpbTzG2uHD4wLckMBAxQxYYykpLMaDsDDh7RzY41GQ6iJ17Q7/jRUUeCSK1IHEh&#10;OEhgCJ5oCQyRvQqmKdk5XNAn8IhpgzD+/ut97r4S6QuJC4EpLx0MuCMMQhEXAOCzQ17xUBYpWK5x&#10;2+2OapgyOb8tpYjSnxNsukRVrYDKg3sj2uyOWtV7EEQssTtqfY7JnrZwxAWCIFILEheIZMLw/e5K&#10;KFvtd9/D5fI9WAmCiDwkLgSHXD/h7TCEOXtDtUeUmDJmFiaPkQpEym3RXG99huUbliC/SLqIa7Wc&#10;PObFCV2CFRkIgiAIgtCHxAUiVjiO/qDSBeTW0drGbuoX7tN/3edzdBoMHDIzM2DK4ClFIgjOvrwE&#10;Lz22Cp8d3O2T3x0ISpFIX0hcCA5lDYVQ0yNklK+hR+WhXZizcCZrVnHe6Rdi/vRHWTOQrCkSUajB&#10;wOIvXeKBGffAaraEHHXQ0dGOuro69C+xISdXrfp0HD+JHds/xOuvv04pEkRMkFMkxo0bh2EjLkVm&#10;314qv7O7E42NTeid10dlD4bysoGo+OjdsM5TSpEgiOSHxIXQoRSJ4FGmSLB1eZTwvAHdBnPQKRKa&#10;AoNMVqYRx+wnSGAIwNmXl2D3hgOAnxxvPUhgSE9IXAgeZWHUUM8vGWUhRz0qdmzEgmXzWbOK804f&#10;iPnTH2HNAAkMftESGQBg3SNbvBspsFqtrEnFc88+idq6esycPgm2/qWsG2vWrMHts2eTwEDEBFlg&#10;eHrxYkyYMIF1o/1kPVatehVFRQW44cZbWLcKu93OmgAAv3zgWtbkH63Li/JSEchPEERCoFw2E37E&#10;BWiMH9MVEhiC586JI3DWgCLtawJDt8GMAw0DWbMmhp1f8ZDb1l0nsHXXCby17TusXv8pXnz9v3ht&#10;0240t3agubUDbe1d6OjsRkdnN7q7BXR3CxBo8OZBXiqPIPxB4kLsUS5duXz9EsxZONPTZEYNGx1w&#10;mcqUQ/swjDha6RI9WfKT53mYMjLAG2npPiLxEQTB3bT78mCwmi3geencCaoZNVoofmrUqCVEU+JP&#10;XABA4gLhF3n1IG8T8Unl91j91qdYvf5TvLXtO7y17TuPHrDzKx777f087YcTp7IvqYshq2gE5FZ0&#10;5g0oOvMGnHHxdAy87H6cXj4dF1/2O9wwYT5+ft0d+NGw8Rj0019j0E9/jTPOvRJFJReh0DoQxuxi&#10;GLOL0SVkoaGpDcebT+J480kSJgiCgcSF0KlUFGkMh/LSIZ4aC3MWzsSKDUs8xSIrD+3C+Puv96Rd&#10;zJv6oGdbIrKwIkNP4HkDeJ4Hz4cXtUYQscQlONHt7IYgh+4QBEGESCBxAQDaNJaDJlIPLaFAbjm5&#10;BZ5mtZ2Ns0p/grNKf4KLf3QdBg29DiN+fiuuu+Eud/s9Ti+X5vwDL7sfZ1w8HWdcPN2jB2QVjYAz&#10;8wJPa3X2ZT+KLtxLL70dlaOxpbkBAPDev1cCAIRuqQqy09kFwdnpeQwAossp7eTqBgAYDFIoLc8b&#10;wBukSRTvthl4zvNYSSKkSNgd1SGnOlCKRPpA4kJ4KNMbwqnBoFyCUi/FIphtkIo1GKK0TKU/ePea&#10;4UV9LVh496OakQy5ubmsSUXlZ5+iuqYWZnMBysvVUSdbNm/GunXrsH37dkqRIGKCnCJx2fDhuHHc&#10;OFx73XUqf1XVUXz2WSVOO+0UDB78Y5WPpbW1lTXB7qjF31/+O774Zi/r8gt76Es1GKTH8sBUz08Q&#10;ROLQ3qY9dtRCvsamC1p92ZYlm1FisaF0RCmOffqD2hkC0U6RYD+3MqyUN5oAEeAzTAAAo9EE3uid&#10;KBiNJo/v51dPQu+8Qo8vEeBefHGLz58XSd7e/AJr8ovgFh2gECD0UIoPnDGbdQdNTwWG4kE2HNp+&#10;kAQGQhcSF3rGorlLUV46JKg6CSyyeODv/Ay2zgPVYIgsWuJCTzG2uNBe34ov9+8ngYGICbLAUFZa&#10;igFlZ+BYZz27SY+wmi2oPBiauAAq8kgQRJrA9nXvr5YEhtN/Uoq6vfETGARnV0iZqJKIIIkGoXDN&#10;dTNYU9zxDQWIM7z7y+WNJmRm5fptRlMOjKacHokLkaBbCsggCE1IXOg51kIpbWHUsNGsK+J0deq3&#10;7gDhiUlHnP8cu6M24o0g4oF8KrHHYyRaOOICQRAEET94owkmjbmrvxaOuJCoJJzAkOpYzTZV07IT&#10;qQOJC5FhzmPeYoxypAGL1WzT9Mk1HKxmm24Rx2sUwkVTvUu3taZafmP6HlIEQRAEQaQAlNqVeCRc&#10;ikQ86GmKhPl8G777b3ApEh+8tIc1aeIvTJtIDkhciCxymgQAVB7ahbd3bETFjo2wmm0YdcloXDNs&#10;NKxmm895aDXbsOi+pR7f8g1LULFjo8c3ZcwsT2TEgmXzsXLtes++LOVlA/HUvIWsGaAUibB4at5C&#10;WM0W2JnIA54tnc3Q1taKuro69C+xISs7R7X9kW8O46PtH+L111+nFAkiJvA8j/e2bcMvx43DsBGX&#10;4rSzTvf4BEGA6HKisbEJ2b2ykZnpP+KSLQQpp0c88sITKnswsGHDlCJBEESqouzvEiFFIpYkYooE&#10;CQwxFBisZhushTaUlw5mXSrsDdWeCRCRnJC4EHlkIUEuxqiHViHI8tIhWDTXu1SlFvL5W3tM+7dA&#10;KgoMcSjyqGT7ygrWBACwWq2sScVzzz6J2rp6zJw+Cbb+pawba9aswe2zZ5PAQMQEWWBYvHgxJkyY&#10;wLrRfrIeq1a9CnNRAW688RbWrcJut7MmAMAvH7iWNflH6/KjvJQE8hMEQSQLTH+27olNsJptGDS6&#10;DIe2HlU7Q4AEhvChFIkYYndUo/LQLqzYsMRvI3EhuSFxITrYHdWo+FiKWmAFBNmvXHJSibwcpd1R&#10;zboAABU7NqrSMPRg77QnO7u+3Rq3atM9KfDI8zxMGRngjf4jHQgiEXAJAgRBgEvQ7uuDwWq2gOcR&#10;fDNqtFD81KhRo5YsjenLiPhDAgNBRBASF6KL3VGNBcvmY87CmRh///VYvn4JFiybjxHTBvkVEODe&#10;d85j0n4Lls33tDkLZ2LBsvl+95UJV2D4cO8BrH3vI7z0r7fx4htb8NK/lO1tLHvzbazc8G+8LLeN&#10;/8bLG9/FKndTPv7P7s/Zlw+b+qZa5BVwcRMZwoXneXejkQSR+AiCE93Obp/0B4IgCIJIRShFIoYp&#10;EkRqQ+JCauCwuyA4WauE1WzBqEuvwuQbfMOcq6ursWeP1I/s27cPnLvqEMcBubm5MBgMyMjIwNix&#10;N8AJARP/MBldYaxKIXYLKMouwOCzLgLHcar3ycvLAwBcfvmVKCsrY/ZUU99UizsenwIAEASguVEM&#10;6/OEi9Vs8dRgYMnOzkZdnb6Yc+DAl+iT1weF5gLYbKeqfFs2b8a6deuwfft2SpEgYoLBvUzliOHD&#10;ceO4cbj2uutU/qqqo6iqqsaA004NWCW8d2/pHFZid9TiseVP4Iuvv2BdfnExpzOnKIYmaqzBznGU&#10;JUEQRHLjEoF3XpRqMJxxSSlqK6kGQzwggYEEBiICkLiQOjQ3iWhv0/4tEUBkCAa7o1YlLpRYbLjh&#10;qjHsZiqqaqtRVVuNnXul9I9IfIaZf52M7F7eYy1eIkOkMba40F7fii/37yeBgYgJssBwbmkpBpSd&#10;gWOd9ewmPUIu9BgqVOSRIIh0QxSBbau2oMRiw2lDS+HYRwJDPOBeeGFzVK8oFVteZE0JBwkMRE8g&#10;cSG18PcbycgrH1jNFljNFuTmccjwSTMQ3fcMRbQ1izhaJa1pz7Lg3ocDCgwAsHPvLky8b7rnOfsZ&#10;gsHukD6DKZNDV6foc8zFQ2SINP0zi0hgIGKKUmDIMudEXGAIFxIYCIJIR7a+nF4Cw6hrvWPDRIEE&#10;hggIDIXn2XD4ExIY0hESF1IPQZB+J700CS3Y35qlqV5/0l5isXmaHlW1Un0IOYIhkrDHXrKLDCQw&#10;ELGGBAYiHOTvXytVBRA96SwEQYQGCQzxhwQGAFXV1dj35ZcA4MlnDoWCc234/n8kMKQbJC6kLv5+&#10;Ly3Y35vFn8CQCLDHYKxEBrkGAxvZwfP+V4doa2tFXV0d+pfYkJWdo/Lt+d8ufLT9Q7y/fTtGksBA&#10;xAADz2Pr1q0YcdlluGTEpRj04yEqv+hyorGxCdm9spGZma3ysbCFIOX0iEdeeEJlDwYSGBIPUeR8&#10;BIVAKH83giACIwsMp/+kFHV7SWCIB1EXGNrbW/DB+2tZc8LQ3t6OvV98gYbGRtYF+BEclHbLoNPx&#10;7X++IIEhjSBxIfUJRRRgf3OWUF4rXrDHYixEhu0rK1gTAMBqtbImFc899yRqa+sxc/ok2PqXsm6s&#10;WbMGs2fPJoGBiAkGnse2bdvw9OLFmDBhAutG+8l6rFr1KszmAtw4zn/dFLvdzpoAAOP/71rWRIRB&#10;vPpiLUEnVIIRGpJxVSCCiDTrHt8Eq9mGn950IfZu+Bb+zxp9srOz8ZOhQ5Gd7V8YjidDf3wdCgqL&#10;WXPcifoyldnZvTHiivGsOSEIJC4AgCiKms3lcsHlcqHwvBKYcmiptHSCxIX0IEt9YzzlaW8T0dzk&#10;Pa55PrqD1WDrRmjBG3iYMozgjf4jHQgiEXAJAgRB6JHYVZQf/vlCeIlmn6aHFLXQ8/cMJFLkFXDI&#10;7sWB56X+mxq1dG0yppwMXDjmTOVpEhLt7e34ZOdOtLe3s66EIFHFBcRCYECCigzBiAuBKLrgFGT2&#10;6YW+hfodPpFakLiQPnR3spbUJ9YiQ7jwPA+eN4LnSdwlEh9BcKLb2e2T/kDEnlj3aeGkRPjDn8jg&#10;CqFuEEGkC5k5GRiYgiJDIosLiEWKhJL29hbs/GQLGhvrWFfMiaS4kJ0DfPDSHkqRSHFIXEgfBAFw&#10;1Gj/flqwvz9LvMJyw4U9RqORLmE1Wzw1GFgChSMePPglOto7UGgugM12qsq3ZfNmrFu3jmowEDFD&#10;LvI4Yvhw3DhuHK697jqVv6rqKKqqqjHgtFNRbDtF5WPRGsTaHbV4bPkT+OLrL1iXX1zM6cp5CghK&#10;a9ywE1+Ok7ZJRUyZQE5edPs0lkiLC0q00iV4I2C2xuS+IUEkNGsflVIkRkwb5LF1tnVj74ZvVduF&#10;QiKlSyS6uIBYCwxasGJDY6O6+nJDQz3e2b0eLqEbAODsDF2izc4BjH5udJ1sBQQhQMVeERDdl97M&#10;vGz0KpTEBXlSQQJDakPiQnoRqiDAHgMsgV7P3woSMvJKErGCPVajMSDXKvDYU+RVJPbt308CAxET&#10;or2KRHnZQFQe3MuaA0JFHtXEok+Tiaa4IKMlMrB/I0GkI1oCAwA4Dp/A4U9qVLZgKSwowI+HDmXN&#10;ceGsswfhrLPVf1uiEXeBIRie+NfDEALEK/NGqWnRu49XCJg39SFYzWrVp7PDrdr765NFSfGXycxS&#10;PAFQXjqEBIYUhcSF9MLfb6gHexywBBIYDr5TyZp8qKqtxs8mxrbQG3vMRnNAHilIYCBiTbQFhnAh&#10;gcGXWPVp7HcfEk4BnNMFzumCaDRAcLlg6KV9gdH6zQJdjwgi1dESGFrqTuLg1qOq7YIlkcQFmUQX&#10;GVJCYMjOQdB1EOSDLhqQwJB6kLiQfjQ3iWhv0/7NZYYONGHhPRtYc1BcPmmU6vkNV43BHbfeFjBC&#10;4c1/b8Cb73rf05TJ4d9L31ZtEyzsZ/AHe+xGa0AeKUhgIGJNIgoMWgJCIIGB4wJEcqYI0e7TwhUX&#10;+uYW4qfnX4m2Ojv27/svTji8K4pkZmfBmZ2Bjt6+ygErMlCqBJHusAJDqokLMoksMnBLl26KTI8a&#10;Rf7+5v/zKzD0s3G60QssVrMN1kJWYBADhC8ET+WhXayJSFJIXEhs5HPZ3lANu8P/5DwUUXHfvmMQ&#10;/GRijbr0Kjww4x7WDKezC4AAiIDgEqTwWPeqM59+uhtff/MNysrKMGzYcGz79F08vDj0de0B4KLS&#10;83HVJSMwathV7veRV7cBNm/eApMpE6Wl56KsrIzdVUXFR+/ikReC+wzsMRypAblcg4FNk+CVZaA1&#10;aGtrRV1dHfqX2JCVrV7uY8//duGj7R9SDQYiZihrMFwy4lIM+vEQlV90OdHY2ISOjg5Yi/33RWwh&#10;SLlGyU33TFLZA6EVoh9IYIDGZDVViVafpve9BmLgmUMxcvAYz/Pm9mbs3/MffPLxJtV23dkmoF+e&#10;yqb1m7FjFIJIJ5QCQ6qKCzJnnXUxzkxAkSHtBAaCCAYSFxKXyWNmodhsw6hhoz02u6MalYd2Y/mG&#10;JT5iwwcv7VE9D8Sb727AvMf/zJo9bF9ZwZoAACaTCQUFBawZAPDGM4/g+NFvpLuDcrqV+3/Ko0x0&#10;zwikf7we2Q4AZwy6BFfdPNPzXMmUKbeitrYWY8fegLFjb2DdPvQkkiESrP3rFtYEALBaraxJxXPP&#10;PYna2nrMmD4JJf1LWTfWrFmD2bNnk8BAxARZYFi8eDEmTJjAutF+sh6rVr0Ks7kAN467hXWrsNu9&#10;d62V3HTPJB8hTg8tcQFBCgzQmLDm5nGqAonJgiAAghNobnJpisZsnxYJkUHvu/fHpQNH4qdlw1kz&#10;AOCTT9/BJ9vfVNl65+agsdBbaE6rFoMpk0N+UfL9ZgQRCWSB4ac3Xdijwo4/HjpUd1yXSIy8Zhpr&#10;ijsUQ0UQDCQuJC7zpj6EKWNnqcQFuCMURg0bjUX3LfXxhcrQgeq7j5Eg25QJ8BkQDRkQ+QyAzwCM&#10;GYDRBE7RDBmZMGRkgjdlgjdleZoxM9vTMtkCMDGCXcKypxTl+64eESw8z8OUYYTR6D/SgSASAZcg&#10;QBAECIL2tSLS6E1wOU6EKZODpb8B1lMMKD6VQ/GpHPrZOPTu471WKffPzklOcQHuJSlNmdJ1W+sm&#10;FNunRWIJS73vXo++uYW64gIA/ORHI3FKWbnK1tLahqwW5U03388rCCF+EIJIQTrbpAUCiNhDAgNB&#10;KCBxIXFZNNcrHtgd1VixfgnmLJyBOQtnYsV6KXLBarZhyphZqv3G33895iyc6W4zNNuK9Us82/uL&#10;XigvG8iakprJN/i/m8rCDsjjBW/gwfPGgKkUBJEICC4nup3dcLnU6Q/RQCsqgeOkqAS9u9q8Uapl&#10;JYsMytfQuvOfbPB8bESGUMUFABh24c9Zkw9XXfYr1gRjOztxUn9ewSmNUQgiGWAyw4gUgAQGgnBD&#10;4kLiYjXbUF4qRRZUHtqF8fdfj+UblqDy0G5UHtqF5RuWYM5jMz0+JVL6xC53263ZZOGi8tAu7NxL&#10;dVT80d4mwmF39bzVuHRDvk+cOOG3lfQ/HT/5yaUQxSw0Njaq2upVq/D62rXsSxJEVOEA/HPtWqxe&#10;tcrnmOzo4HHOORdg4EU/8jmW2aaF3VGre66waE1y5fB5WVywmnmcmcnDdOQIejfUoLzU5BEZWFLl&#10;TnhsRIZQtwfOO+VC1uRDXp9C9D/lHJWts70D+XyGykYQyURnaxd+flozTEeO4KI+TbCa6YZBKkE1&#10;GAiCxIWEZ9HcpR6BYfz91/vUWegJo4aNxrypDwEAFiybj5Vr17ObeCgvG4in5i1kzUCAGgxbXngS&#10;NYe/Ys1hcfagn+KyX05kzUAYNRhWvLUaK95czZpjhlaBx55Cq0gQscbA89i2bRvKEmAVCa0VDAwG&#10;qQis9RTpntKYwb9Ed7MVf/6TlLd7zvl9UDj4DABAzVHpOqisw2AuNiBVgoUEQbp+a0VmsNfvUGsy&#10;hFp/4VTLmRg/Ygpr1kSrFkOezYyGDIDjOPfqH+q+LllrZxDpgenoEXzwQaPn+T33luHjWm9tkZ4g&#10;12AYNLoMh8Is8AiqwdAjKIKBSHtIXEh85JVf7I7AK0aEyjWKmg0VOzYiN4/Tbdk5Kfb7ah/2MSPS&#10;4gJBxIs4n0q6yEKBslBs6almFBZa0KswH3DfSWQJZaKcTMQmkiE4OEPwqo1W6ktbaztrIoik4T8f&#10;NIJzx/1wAOrrmtlNiCSGBAYirSFxITmQl5lcvsFbKyFSyJERC5bNBwDkuO/6aLWsXvQbEwSRfEh3&#10;uCWOt0p3DYdcIBlHjEj8O3SRJJFEhmARu9iaCwCfqfEHEESScNmIAohucVYEcOG5fdlNAEWKrNxC&#10;WXaciB+UIkGkLSQuJAfKFIZIp0fMm/qQp/5CMK993ukXYv70R1kzkKwpEm+uxoq34pci8dS8hbCa&#10;fVeTMJlMrEmFo74Wx080o3+JDVlM4vie/+3CunXr8P727ZQiQcQEeZnKEcOH45IRl+La665T+UWX&#10;E41NTejo6EBJySkqH0tXlzqaQE4juumeSSq7HnopEgBg6S/dU8rN7Iurz++NZ//xLjgOGDl1ICoP&#10;Se+rlSIh75dqRDpdItQUiT45+Zh53T2sWZN/v70S+/f9V2Uz9OuLzmyjO0VCnqZ5ySvgkE2iOJGg&#10;dLZ1oU9TDY4cacett9hQZypE5SG1kDZ5zCxMGasu3A0AI6YNYk0qKEUi/hhEUUSiN4KINCQuJCeB&#10;BIBQkcWFih0bI/7ayUBOnrRkXbxaedlAWM0Wn3beOef6bfv3foY9Oz+BpbC3j++WW2/Fr8ePZ/9U&#10;gog6vxo/Hvf+/l6fY/KMU604sLcSLY11Pj62secC3CKDlhCnhTJSgUW+M9/aeRz/2vMDrJeWwTKs&#10;zEdcUJJyaWEKIh3JIBfTDJYTbU34of6Iz5hXq+374hPVvn1zeqEzW+ODK/D3WQki3mTmmNDR/zRY&#10;hpXh34fzfMSFRXOXYsrYWbA7qrFg2XzPamCBxIV0hO0vEqGlpixNEH4gcYGAQlwAgLd3bFT59KHf&#10;O1IU5Qc3YdLCwPMwZRhhNAafw0wQ8cLlEiAIUosHclQDO2lWohQXlCJFqqeFRVpkCJV3dr/Fmnz4&#10;785/w8CIFy2ZbN/n+7umSmFOIv2Q0yHsjmqMv/96VOzY6FkNjEgOSGAg0goSF5IPu6PG81iulxAJ&#10;poyRwu7oopV88AYePG8ETyNoIgkQBCe6nd0xSdfRu4vucnEQRQ7tbSLaT3q3aT3hG7kgv4Ypk1Nd&#10;E1OVeIoMTc31+OTQh6zZQ0t7M3Z+skllc3IcOnorfxjf3zyVI0+I1MZqtmHe1Ac94gKRnHBLlmz0&#10;7ZkSjCff+gvVYCB6DIkLyYnVbMPaR6UB1pyFMyMiBrBLU1YEGcFw3ukDMX/6I6wZSNIaDKs2xq8G&#10;Q1Ffi98lP/1x5PvDyMrKgtlcAN6ongFRDQYi1gSqweDs7kRVVTXy+uQhP79Q5WPpaQ0GuFeA0Fp1&#10;gOMk8UCZm996Amg5oYxeEMFxAG8E8vLV18VUJxI1GUKtwwAAfXL64vwBg3DJeVeo7M3NDVi2/GFw&#10;Tm/ouJiVAWe/PNV28m+mhB3TEESyII/PQhmbsSRKDYaW43bW1GMEp++qP7aSs1lT0Pz04gE4/+xi&#10;1qxJhzMT3zeVsGZNSGAg0gISF5KbRXOXorx0CCoP7cKchTNZd8jIr4cgigUpSTWBId5FHuXJUyTp&#10;n1mE9vpW7Nu/nwQGIibIAsO5paXIMufgWGc9u0nM0ZroBhIYZD80rovpQiREBq1Cm4HgDAacP2AQ&#10;LjjtYvTJ6Yv9lR/if//d7PGLvAGunCwIfbJV+4EpyCljSdHCnETqIxfflsdmysjVYG8wJYLAIDi7&#10;UHtsP2tOOO6cOAKlZ/RDdrYJBlapZGhq743Pa85lzZpQD0SkPCQuJD/WQmlZokgtUcQuTamkrVnU&#10;bR2K0GKi50RaXCCIuMDO5BMAvVQJ/0j75OalR2qEFpFIlwgwRtdEdLmw77tdWLv9JTz/5iP4+NAH&#10;cPXpBVefXnD264NuW76muKD1XnkFGkaCSBLKSwej8tAuzJv6ED54aQ8WzV3qaWsf3YTJ7vRWInK4&#10;XCLa27vQ2aWhrIYJCQxESkPiQmow5zFv1MKi+5aqfDJWsw2L5mr7lMipEQBQeWi3ygcArc2ibmtv&#10;0z6WkpY4H9LBVsYniHQmVueJPFk1aEyu04meigzhiTsSougCl8FDyMmEMy8bzrxsuDI1PggTcaKE&#10;lqYkkhmr2Yby0iEYNWw0lq9fggXL5nuavaEaU8bOUo3jiMjgcono6nIi79TT0H/wEJ9mzPIVOP1B&#10;KRJEykLiQmohh83JVOzYiLd3bADAobx0sGet5ECFgT54aQ/g3l8rgqH2mPZxAADlZQP91g3QC6VL&#10;pRSJSPW1RX0teGDGPZqTp0A1GBz1tTh+ohn9S2zIys5R+agGAxFrDAYDtr7/vm4NBtHlRGNTEzo6&#10;OlBScorKx6JXg+GuBXNDjvhhQ/UDpUjIofZKfzrT03QJ9vuPNFqpEdAY3xBEsqCsuaVVg0EuAGkt&#10;tGHBsgd1UyYoRSJ47pw4AmcPKPI8HzCoHIWnU0GuPAAA//RJREFU+l6nvvvoI9Q3GYNOkSCBgUhJ&#10;SFxITSaPmeUREvTwVwgymIKRJDDoE+nzYe1ft7AmAIDVamVNKp5/7inYa+swY/oklPQvZd1Ys2YN&#10;Zs+eTQIDERNkgeGZxYtx04QJrBvtJ+uxatWrMJsLcOO4W1i3CrtduyjYTfdMIoEhDvREZNArthkJ&#10;9MQFuEXg7F5c2keiEMlHcaEN6xdvxub/bMBDz/neAIJim91f7sLsv8xwZ3apz7MNiyWB4dwrS3H0&#10;kx9UvlAggcFLqAIDpUgQKQeJC6nLig1SuByratsd1Vi+fglGTBukKRrIyLUc7I5qv9vpEeoAP9GJ&#10;p7hQlO8buRAsBt4AU4YRRiMtU0kkDtpXHcDlEiAIUiOSi56kS+ilMPQUf+ICAAhOKdWvuZEateRq&#10;rc3SsX34SLWPj93maLW0zYlG4HiDqGpyV9txUnlmELHEIIoiEr0RRLCQuJD6yKkN4++/XtVWbFjC&#10;bupD5aFdGDFtkN8UCn+EKzDYG4+juq4e1XX16HKJ6HYBx+rrcMxRJ/0rP3bUo0puDfWobnB4Wt2J&#10;BtQ1N6AzDlfMRDsfeAMPnjeC50lgIBIfQXCi29lN0TRJSk9FBoPBdxnJcJBfiyDSmaraatZExAoR&#10;PnN0vcY9//yGhO+tnlr/V0qRIAJC4gIRCZrqfZcdU/KbUb0wc8K/WDN4Hvj2269g4AzgOA5GowHg&#10;eHAch88//wIdHVIfNnbsDag8uBd3LZjLvoQuvBEwW6WAM6vZglP7nIZf/fwWGI0GcODAcTygeJ/S&#10;0nNRVlbGvoyKYD8Dez6wYcDhYjWHX4PhyPeHkZWVBbO5ALxRnWxMNRiIWBOoBoOzuxNVVdXI65OH&#10;/PxClY9FqwZDsOcqC6VIRJaepEtAZ+nQYIlWNARBJBIlFhu2vrwFi1c9j8Wrn2fdHg6+U4k3392A&#10;eY//GdDo695fvRklFhtO/0kp6vZSioQ/QkqRaDSissb/2FKGBAYiJSBxgYgUbe4VI/yRncPh7Wff&#10;Zs1BwU4Whg4cggX3PuxXlT/VZsPbOzZ6ojSam6QVLbavrGA3DYqjdb/BxPsaWbMP7PmgNWjuCXIB&#10;u0jSP7MI7fWt2Ld/PwkMREyQBYZzS0uRZc7Bsc56dpO4wA66SWDoOT0VGeBZ1TSw2CBFPUQm+oEg&#10;koGhA4fg5cdexM69uzDxvumsG1BsQwJDZGAFBr1+KdNkxEkhnwQGIn0gcYGIJIIAOGq0j5FwCGYS&#10;ffCdStbkQ+WhXZizcKZHXAiFYD4DC3s+6A2WEw0SGIhYQwKDf5SlJwJlNYWybbwIVWTo6hTh0tgW&#10;OnU7IvfNE0Ty8dDvHsJ1l43BrAdnYPeXvrWy1i+WxIOxd1znuTEji3YyG57ZhBILFXkMBllg0BMW&#10;ZAwGDp0oxF57cEUeSWAgkhoSF4hoEChNItKUWKTik0p4o3QMw12UEorIhWjDng/REhfCET4CQQID&#10;EWsMBgO2btuGc8vKoiIwhHuexEtgEASgo01EV6c0uVZi6a9fW5wVd3kjwPMcsnKkVRESiVBEBoIg&#10;gsdqtmHRfUthNdtQsWMjPnMX5LYW2nDNsNEeu9Yy4zKJsEwl3CKDHk63T9lTyL2lv/20fGecWY62&#10;Vv9Rqa0t2v5bxvwI+X17sWZN2rr7oqr1VNasCQkMRNJC4gIRLdiBbqxR1lyQSSVxgTcCRX2lGgzl&#10;ZQNZN7Kzs1mTiiPff4tjVdUoL78IWVk5Kt+WzZupBgMRU2SBYcRll+HGceN8ajCILie++vordHR0&#10;YtCgISofS3t7O2uC3VGLuxbMDVlkiIfAECjFLBSBQYm89GJOXnifKxqQyEAQ0WPe1Icwatholc3u&#10;qFali+qRKAJDrLhq5BTWFHdIYCCSEhIXiGgTaKAcLdJBXJD/vrV/3cK6AQBWq5U1qXj+uadgr63D&#10;jOmTUNK/lHVjzZo1mD17NgkMREyQBYZnnnkGN02YwLrRfrIeq1a9CrO5ADeOu4V1q7Db7awJAHDT&#10;PZNiJjCYMjnkF4V2XfQ32VYSrsAgo9U/xhN/f3d2jiSIRLL/JIh0oti9tLhMTYN+rSqI3j5rw2JJ&#10;YDj3yjIc/YQEhnhAAgORdJC4QMSKWIsMWoPnVBMX8vKlc7Qo34LF9y5nNwGCEBiWLv0HHPUOTJs2&#10;ERbrWaybBAYipsgCw+JnnsEEDYGhrdWOl1e9CnNhAX7160msW0UiCAwIMWIgGGFApqcCA3T6yXji&#10;T2QgCCJ2yH2eXOTxtKGlcOyLTw2GWJKIAkPi9NAEEQQkLhCxJCePQ3ZObI4TrUFzqooLPYU38OB5&#10;I/hErQJHEAoEwYnu7m4ISSR2CU6gtVmEw+5CWwCRVe86Gy0EJ+Cwx/Y9/cHz0viDbnQRRHyhFVcS&#10;B+7559f7v3IkAE+t/xtFMBAkLhBxIdi7aj0hHcWFXnw/zPnN3ZoF7AIJB3W1tTAYOJjNBeCNasVi&#10;z/924aPtH1INBiJmKGswXDLiUgz6sbrOgrO7E1VV1cjrk4e8vL4qH4sgKJZRUBR4VC5tGyw9iWBg&#10;yc3TjmYItZ+KRASDTE9qRUQDimQgiPgjihy2rUq3CIbJrCnucM89l/gCw6INJDCkOyQuEPHC3/EU&#10;CXgj8PMRQ2E1F3ts3Z3wDNqraquxc6/vUk2RgD0fYiUuyJOSEguPqlr1hKqn0CoSRKyJ9ioS4RJJ&#10;gQEArrz0RzilxJsTLTilNDKZqtpqT9MjkgKDljAbbwT3ChqxTK0jCELN1pe3pJXA8POrSWAICxIY&#10;0hsSF4h4Es0lK3kj8MQf/p9PpWSWnXt3YeJ901lzj2DPh1iLC9GCBAYi1iS6wGA1W2AtsoDjRHDu&#10;aISMTMnX3ibiZJu0vYETYXfU+kQUAcCCex/GDVeNYc0+VNVW42cTr2XN0mcwWzxL72ohCNK1Xu8z&#10;aJFoUQwyguC7RCdBELFhw9ObYTXbcMFVZTi8I/WLPJLAECYkMKQvJC4Q8cTf8bd9ZYXncaDBsNVs&#10;8Ty+fNIoQHH3zWq2YcqYWYD7/bR4898bfKIY5PfneUfAKAD2/dnzIV7iglZ6RE8hgYGINdEWGMI9&#10;T556YCHKz/VdBjYY7I5a3HSPtyBlicWGO269TbUNS4nFhsWrnlf1VU/NW6i5FG0wVHz0Lh554QnW&#10;rCKcFS8Igkht0m2ZShIYwoQEhvTE3+SOxIX0w2q2obx0MGuGtdCGio83wu7QD8sNFCEgY3fUwN5Q&#10;7XktdkIMAKMuvQoPzLhHZVPC8zwcDoei2JAIu109Odj26Xv48PP3VLb2kyI6grizP/mGWzwD9oKC&#10;vjCZslR+u70WZWVlKhvL+P/z3mGMp7jw2hMrvRsoyM7OZk0qjnz/LY5VVaN//xL073+ayrdl82as&#10;W7eOajAQMUNZg+HGceNw7XXXqfz19XY0NjYiKysLZ5xxtsrH0t7ezpo8NRhCERmCmdjv2/cFtm59&#10;DxkZGTAajRBFERBFiABEUUSfwnws3fwyu1vQyJ/h1VfXoKmxESZTBlyiCNHdIAKF5kIUFppx5ZU/&#10;Y3cHghAZ9NIk5OvFxaVSPYy3d2xA5aHd7Ga6THaLvkpWbFjCmgiCSEBIYIg/JDAQCQmJC4SSRXOX&#10;otw9UNTC7qhG5aHdWLBsPuvCBy/tYU1+sTuqMf7+6wFIlcrZgl3KyAUt8vP7IDPTO0G224/h1zdN&#10;VG0TKW69+VeYMWO2yvarX92Ip59+VmXTYvz/XRs3cUFG77sMtEzl8889BXttHWZMn4SS/qWsm5ap&#10;JGKKLDA888wzuEljmcr2kw6sWrUGZnMBbhx3C+tWEallKvXOLSVbt76HRYuexODBg/Hcc0tZNwDg&#10;r3ffhm+//BwAIIpAl9MJQZDPKUmMkP4n/SNfbb1nuwgRBgAihl8zFnfO8+2j4efvhiLqSw9zsQFy&#10;XVir2YZF9y2F1eytFSFjd1TD3lCNOQtnsi4Po4aNxpQxszT3HzFtEGsiCCIBIYEh/vjKvgQRZ0hc&#10;IELFarZh1LDRnouK0u4vskEL5V0uVlxINLgerMkUb3FBmbYRKgbeAFOGEUaj/moT4X8zBBEevke5&#10;hMvlhOASfFaIiBYlFv3zQgtR74MDuPjcUgwbXI5hg8tx6ZByXPmTIbhq2FB3+zGuHvZjXH2p1Ea6&#10;/5UfS+0nGHXpUIy69Mc48xTfSXswBNtXWM02n2uAEimqYQjmTX2IdQFu/7ypD3n2tzukaDa5+RO5&#10;CYJIPHr36wXbhWYpKivElixkZ+eypoSABAYioSBxgdDC7qgBAFQe2oUR0wap2vj7r0flISnn12q2&#10;wVroHVzK0QjsPmxbvt4b+rrcTxhsoJBjJNHEdvxVN8dNXOgpPM+D540Bl7MkiERAEJzo7u5W3PmP&#10;LsH0U8lEsH/P2kc3eR6vWL9E1ferrxPeFXuUzJv6oOfx8vVLMOexmRh///WeJu9PEETyYLvAjJIL&#10;zaw5ICKAz7/4Ao2NjawrYcjOzsV551/KmhMCEhiIhIHEBSIc7I5qLFj2oCdSQTlIDJZr3DUaKnb4&#10;r+UQ1J20JDn0lMvL9ZRwxYUVb66G3VGLyoN7Ve3dD7f6bVl98nHqOWfjswNfYdvH21Xt8Scfx+tr&#10;17JvRRBR559r1+LxJx/3OSY/qfwSvc1FyDEX+RzLbGPPBfn8CCU9IlR6EAiVMCijEuYsnIHlG5ao&#10;+nK7Q0qNWLBsvmaKxLypD3kiFBYsm48VzP4EQSQv4YoM7e3tCSsyyOJCfoH/lNJ4QTUYiISAxAXC&#10;H/OmPoRRw0aj8tAuzcEh3EW5poydpaqhEAyjho32DE7nLJypuktVe0x9nAUq8AgABQV9YDLFpgbD&#10;xFt+jenT1ZXdg63BsOLN1Vjx1mrWHDLhigtwh3IHWgEjVORVJL7cvx9XUw0GIgZEexWJULluxMW4&#10;b+oC1uyDXINh0KDBeP557RoMW154EjWHv2LNYWE9bxCuu2UGawYC1GB45IUnUPHRu6zZg7nYgHWP&#10;S6kRofb/YOo2hLM/QRCJhZwqxdZNqd7ngOO7E+hs61bZA5GdnY2LLrwwYeoxJLq4AADcs8++FXgU&#10;GGf+sXEBCQwpDIkLRCCiKTDIBSS1Xjs8gUG9soPd/gN+fZN3ubdIMunW8Zg2TV3tPJYCQ0/EhWhB&#10;AgMRa0hgCI5wBYZFa/6OrZ/qCwzZvThPMd8Fy+ajYsdGdpOAyPsvX78E9oZqWAtt4AB8dmg3rObi&#10;sF6TIIj4IAsMWoW/lXQphAZZdOhs9dpkf2dbN3plZ6OkpCTgKlehUl3tQEuL7+pB/ii2nYn8/MQV&#10;F0ACAxFvSFwggiEYgUEeIPrbhqW8dAgWzZUG1loD03AEhsLCvsjIUAgMNT/g1xNST2CIhLgQVMpJ&#10;iBhbXCQwEDFFKTAMKDsjKgJDKCkSqSYwPPvG3/HBHvWyvkqUUWjj778+5NQG5f56yKl4VIeBIBKf&#10;UFcPiyfr1+9AdbWDNSc9JDAQcYPEBSJYlALDgmW+NRaUy5KxaQ7+kF8XOkuQRUJgqKn5AeNTTGCI&#10;lLjw2hMrWTMAoK2tjTWpOHLkW3R0dKF/fxv69x+g8m3ZvBnr1q3D9u3bMfLqq2NWuZ9IX2SBYcRl&#10;l+HGceNw7XXXqfz19XY0NjaitbUVZ5xxtsrHkpOTw5pgd9Tinsfmor6pjnVpMurSctw9MT0FBq1+&#10;PBBaK0/IIoXSbndUY85jM0MWMAiCiC3yuE5Z9DsecABaTojSA3Z4xAEGPgN9XKeipeUk40x+SGAg&#10;4gKJC0QoKIUAf4Q6AJRV7oodGzVD6RJeYJh4E6ZNVUdrRFtgiIS4ILN9ZQVrAgBYrf5D/55/7inY&#10;a+swY/oklPQvZd1Ys2YNbp89mwQGIiYYjUa8+957eOaZZ3DThAmsG+0nHVi1ag3M5nzcOO5W1q1C&#10;b6J9x+NTUN8UXBTDlT8qx6xf/I01+5AqAoOcHocwBQbl9UUWsZUCw6hLRnteXyvSjSAIQgvBCdRV&#10;64+N+IxM3Dl6HmtOCWgVCSLmkLhAhIresmIydkc1KnZsDCk8dvIY751/f0tTho76mBT9LTLfQ2J9&#10;9JsyOZitwYsLuXkc8gq0BeCepEfwvAGmDCOMRj/LVKZCaXwiaeA4zucGlYzL5YTgEmK2TGW6YW8I&#10;rs/XQ3l9UYoLcF9bVmxY4omKm6K4bhAEQRDakMBAxBQSF4hwsDtq3P9WY8Gy+apoA7moo1YEgj+C&#10;XZqS8CII6nPXn7iQX2RATh6H7F4c8osie6nheR48bwTP+xEYCCJBEAQnuru6eyQwCE5AEIJr6YZ8&#10;fYC7rk6oKK8veteCzw7uZk0EQRCEDpEd9RGEH0hcIHqKvUGKVFCmNFjNNlU0QjCMGjbak1v7dhKH&#10;uxoM8e3C/YkLyvOZ56XoB5YVb66G3VGLio/eVbVVb67x25q6u2AqyMPbH36INRvWqtrjTz6O19eu&#10;Zd+KIKLOP9dKxx97TL713ja0cS60iC6fY5lt7LlQ8dG7qDy4FwcO1MBR4wqq6V1nUxVlBIMsHIdD&#10;TyMhCIIgCAmqwUDEBBIXiJ6gt4qEvMRkqBW+/S1NqSS8Ggz5yMjwHtDVVUdx082TVdtEiqlTfoPJ&#10;k6arbNGswcAbAbPVK2qw3w80zmcZf9EOkcSzTOWBAxh51VVUg4GIOkajEe9t3Yqy0lJaptIP0arB&#10;AOZaEMoyxfBzfVES7jLIBEGkL1SDgSCiCIkLRLSQV5Swmm2YN9V3dQktykuHeMJoYxG9IOpmZqcm&#10;WuIC3FEMBJGSRLHOCgG0NYtoqtdvguDty61mm980CXa1CCX+Ks4X+9mPIAiCUGOQ1s1I9EYkKyQu&#10;ENFErskAj8jgfy1zMCG00agGHsujNJbvFQxaaRAyWoEEVrMl4o0g4gl7PEaqpTOCE+jqFHUbAFQe&#10;8tZImDf1QZ9Vh+Trw9pHN2HRXHW0hlKc0Eq3Ky8d4nm9WIjSBEGkE+ycNzUa98wzb4rsn5poPL3p&#10;EUqRSEJIXCAiRaAQVuUyY3MWzvSbKhFoaUolbApAMCkSZnM+jEbvwV1VdQQTbp6i2iZSTJtyMyZN&#10;mqayxTNFwpTJIb9I+1x12F0QnN7nVrMFrz2xUrmJh9zcXNakYufOj1F1rBoXlQ9E//4DVL4tmzdj&#10;3bp12P7BB5QiQcQEI8/jvW3bcNnw4bhx3Dhce911Kv+BA/vQ2NiI4mILysouVPlYWltbWRPsjlrc&#10;tWAu7I7glqlMtRSJR154AhUfvcuaPZiLDeB5SQhgxQO7oxr2hmpVVIPWdWTto5s80Q12R7VHsLCa&#10;i1X7hrJSEUEQ6U0wKRK/u/4B1pwSUIoEERVIXCAiSaBlKpdvWOIZ9LEDTCXK8NhwlqasPLiXNQUm&#10;QcOnjzTsY02AW0SIt2Cbm5vrt311aD++/e4rFBbkoKCgQNVuufVW/Hr8+IT93onU5Vfjx+OWW2/1&#10;OSYHXXweaqqP4uj33/gcy2zTItQIhqra9BTVtIQDNmXC7qj22QYA5jw203MNsZptGDVsNEYNG63a&#10;d85C7zYEQRCEPiQwEBGHxAUi0shhqXrhqXZHtWeA6C/tQc6xXb7eK0iEQrB3EJVonwnx5/0PK1kT&#10;TJkczFYD8osMyM1L3HOP53mYMowwGqmwAxF/Ap3jLpcTgkuA4NK+1kWasITQBMZf9AJL5aFdGH//&#10;9Z5ItspDu2B3VGP5+iUYf//1ugUa5eKNC5bNd0cwqPcdMW2Q38g4giAIwgsJDEREIXGBiAYVOzZi&#10;xLRBfsUD5QBRj8pDuzBi2iCsCDJ6ga0pYDVbwhAZtM+HiKBxihQWmlmTD/VNtSgvG8iakVcgvSDP&#10;A1k5Gi+eIPA8D543gqfKkUQCoXfGCIIT3V3dEATt610whN7vRAaDATAaDFLjvS3DaITJaIQpQ90y&#10;jLynmeRt3NsZY3S+ygLBnIUzpfbYTKxQRLn5o2LHRo9AMWfhTIy///qgrxcEQRCEBNVgICJGW7OI&#10;1mbtw4nEBSIZ0TqmrWYLnpq3MOSwZSV3LZireZfR0l+t+TbVe4uYyfirXRAM9U21+OvzT/i8v9Z5&#10;x9ZY6EkNBq2/ZfINt2DUpVf5fJZANDgcMBg4mM0FMGX2Uvk6j5/ER9s/xOuvv46RV19NNRiIqMPz&#10;PLZu24Zx48bhkhGXIqsvc0x2nERVVTWKbSUqeyg88sITrMkvwdSLqaurxdat78Fo5DFr5nSA4wAY&#10;wEklumB31OLXM25Gdb1+fQQZrbO+vGwgJv/iFtTV1eGLfV9gwIDTcOfvbvd5HwBobDzO7g746SuV&#10;sP0mQRBEIpDONRhIYEggBEGa0LCD8FDI7sUhI5PTXSpOD0EAOtpEdHUCghD6+yuLt7GQuEAkK4IA&#10;OGp8j1U5ksFqtqgiAUyZHLJyvNspo3nsjlrdgfLBd3zTFZSUjSxnTYB7AG81W8Ab/Z+DcIdN2x1S&#10;5ILW58gr4JDdK7YCQzTon1mE9vpWfLl/PwkMREyQBYay0lJkmXNwrLOe3SQuuFwc/rPqbc/zQFEQ&#10;StH08kmjVD4E0U8BwOJVz2Px6udVtu0rKzyP65v8f4aifO9nuHrmNQH7DBozEASRqJDAkOCkusAg&#10;CNKEO9AEIRRy8zjkBJlD7W/C31NIXCCSHX9pPyzKY1hPnNBi+ytbWJMHq9mmKzBECj1hgBUQeiIw&#10;aEWDRAMSGIhYEy+BQe5v9MYQLpf6XOQ4gOOkc1AUAVH0+nkjILr8n59a/ZTy9CqxBO6r/EUbFOVb&#10;sO+LGtbsF3aMQRAEkSiQwJDgpLLAEMrkJVR4o3Tx9Zf2GM1BP3vhJ3GBSFaCPU/CERh4I5CXrz9I&#10;1ps8RApWNFDCCgjstqzfn8CgFcEwdKAJXV1lKltPMba4cPjAtyQwEDFDKTAMKDsDzt7a51O4mEwH&#10;sXNvF2tWTda1+ptQBAYAMBj0+zj23EeYfZM/gUHrb/CHv/6GIAgi3pDAkOCkqsDgb8IdCYYOHIJf&#10;XjPGp1CdTFHfYsx99M+oqg1c+ChUSFwgUo1gRIZQBYZgREAoUpgCvX+oBBqgswICO8lg/f5ez2H3&#10;nYgoQ6eV6C3XJ7Nz58eoOlaNi8oHon//ASrfls2bsW7dOmzfvp0EBiImyALDZcOH48Zx43Dtddep&#10;/AcO7ENjYyOKrRaUnXuhysfS2trKmmB31OKmeyapbOy5CI0Jf6QEBn8iaKg3SSIpMLDjDIJQUl46&#10;BPOmPogFyx4MeQUQeV97g3d8bC20YfmGJX6LTSsZNWw0poyZpVoClUgv0lpgWLz4X/p/eYKwePOj&#10;KSkwaA24ZUIpIMfzDs11r7e+vAUlFmlZPj30whlDeX82r5O96JO4QKQKgSb6wQoMvFGqlxJsGpNM&#10;VyfQcVJEe5v2+wdLdg6HjEzpM/iDFRDYSQ3rD0Vg8Fes0mq1siYVzz/3FOy1dZgxfRJK+peybqxZ&#10;swa3z55NAgMRE2SB4enFizFhwgTWjfaTDqxatQaFhfkY98tbWbcKu127oOI9C6di95feSQp7Lsoo&#10;+6ieCgzB9lPBiK8ykRIYtGrGEISStY9ugtVsQ8WOjX5Xl1JiNduw6L6lsJr1x87SKiW7/b5meekQ&#10;LJq7FAAw/v7rSWBIU4IRGO647n7WnBKQwBAn9FT/p+Yt1Fw+Lhjsjlrc89hcVNmlCX+JxeYRGPKL&#10;1Bf1tmYRh49WqaIXrGYLHphxT9jv39j8AaY9/CiJC0TKI7gLsrIT/WAEBlaAC4eezJkDRUsoYQUE&#10;dlLD+mMlMLyw9GnU19dj2rSJsFjPYt0kMBAxJZDA0NZqx8urXkVhQQF+PV4dicCiJzDcdM8klZjP&#10;nossglO6/gpOwOmU+ilJYJD8ksCg3kf2y31EIGFBSbAiQyQEBhIXiGBYNHcpykuHhCQwyKIEFEKC&#10;jNVcjPLSIR7f+Puv9/hY5PcGgAXL5gcd9UCkFuksMOj39EnCqsdfwLonNmHto9pNPsGDobx0CD54&#10;aY9HdQwWq9mGRXOXYu2jm/DBS3swecwsv+onAHS0sRb/4kJzczMOH/4O338vta1b/40333oTbyna&#10;Jx99jOFn/xQFxhz05XLQVncCX31xAF99cQCff7If+3apW1vdCfTlpG37cjkoKzoD3x/81vMecjt4&#10;cC/Wr38Thw4dZD+WioK8EVjxkPdEIXGBSFV4HsgKY4CbnRP6Ci9a8Hz4LRXgeR48bwSfKn8QkRLo&#10;9QiC4ER3VzdcrvDFLjZSMBC8EcjOAXL7AH0LOfQt5NCnQLru5uVLj2U7688JoUi0TE4eh9wQ9wkV&#10;3kjiAhE9ykuHeMbuFTs2Yvz912PBsvmeNmfhTIy//3qMv/96zHlsJru7B6W4QBDpSlJHMJRYbHh/&#10;9WbW7EPloV2Ys1C/M5BRKpcjpg1i3ZpMHjMLU8bOYs1AANWSvZsHP/nIu3btwvXXq5XS6TOm4auv&#10;D6tskaCluRmf7VHnqm3e9CqefW4Fhg27FFOnzlD5tBj/f9f6FRf83eUkiGRB625boAiGZBPW2AgF&#10;9q4p6/d3bmsVeQSAB2bcw5oC0uBwwGDgYDbnw5SpWBcUQOfxk/ho+4d4/fXXKYKBiAlyBMO4ceNw&#10;yYhLkdW3l8rf2dGGqqoaFNtKVPZgeeSFJ1iT33MtngRKIwsngiHYVA2CUBJqBEM4cwAleukV/uYC&#10;RGqTzhEMSS0w/PiiIVj1+AuAW22sYXKcrhk22nOiBzrBlUJBoNAnmVHDRmPe1Ic8z5evX4Jisw2j&#10;ho322PQ6KXZg7i9cON4Cw6aNr+K550MTGNi/T0kkQsQJIt5oDYZJYNCf9AQbQt1TaJlKItbEY5nK&#10;RO9LBAHo6hTR7U7TkNHrH+DeR5k6asoEDG5xgSBCJVSBYd7UhzBq2Oigb0oqYecDlYd2UYoEkdYC&#10;g76UnGS8vWMjVmxYomrKyq1T/KQtzJv6kG4Ugj+mjPEKEiOmDcKKDUuwYNl8lTghbxOIUZdexZr8&#10;wuZORpNQL+3jrxrJmlR0nIzhhycIIm2hnoZIVRI9O4jnJWEgL18SHeXmD56XBAi55eRROgQRO+Sb&#10;lOWlQ0JOcZAFBLujGsvXL8GCZQ+ymxBEWpEyAoMWdke1J0/KarahvHSwym812zB5zCxVxEGwjFJF&#10;R6g7EqkwjBQFMDkM4SI4Yjl0Du29AgkIXZ0i2mJwJ5MgiMShXaNfGDrQhPKygRFtoayAQxCRxmq2&#10;+ByTPW1DB5rYt0GXb1AnQRA9oOJjb5TBvKkPhjw3kOszrNiwhFaNINKelEmRmLNwpuY6t1azDWsf&#10;3aS5zQcv7fE8tjuq8faOjZgydlZQKRLKlAqtNAhluJTWEjVsaPHkX9yCyTfcorLJaKVITJs+FV9/&#10;873KFgm0UiTWv7UaS19YFXSKxJotT2HpWu16EkoSPcSTIPwRKAUikD8ZYPupnqRIhFJ3Jjc3Fw6H&#10;gzV7+PTTj3HsWDV+9rMrkZGRrfJt2bwZ/3rjDXy5fz+uvvpquChFgogycorEZcOH49Lhw3HNtdeq&#10;/AcOfImMDCMyjAaUnatdyFkmKyuLNcHuqMVN96hXn2DPRYIg1ISaIgGNVAe7oxr2hmrYHTV4e8dG&#10;zXmGHvIcg1Ik0hdKkUhh2KgFFjmcKZCgwHJxmfS6ep2GammbQu3UjB6hf7xGgei8WXubiOam6Lw2&#10;QRCJjb9Ig9zcXAwYMEC3NTjqcOJEIwoLcnDuueeq2j333ovf/u537EsSRNT51fjxuPuee3yOyWtG&#10;XY6a6qNoazvhcyyzTQs5KoIgiOgirx4hCwlS9PMQt/DwoEp8IAhCn5QXGK5RhDixyqMynCkU5A4H&#10;ipwtFruj2lv/YWxoxWJYtO4HxnJaHs16DyQyEAQRKryRhynDCKMx5S9hRArgcjkhuAQIgn7x40CE&#10;ukwlQRDhYXdUY8GyB7F8/RIsX79EJTaMGjZatdoEQRDaGERRRKK3YLhm2GhMHjNL1dY+uklVxZWF&#10;TVsIFqV4EAyfHfRGM4SFlsIQW4mBNfjFlMkhr8C3mYsN4I3s1iQyEAQRGrzBAJ43gtfqUAgiTmhe&#10;qgEIghPdXd1wucJP1yGBgSBih91R7S0Yv3CmT1RDVCKTibSEnfOmSuOefvqNhJ/ZPbNlYcAaDP4I&#10;dskZua5CMDUYZAVz+XqpA9LC3zZs7rK/Ggy7d+/Gddddp7JNnTYF33x7RGWLBFo1GN5682W88OIr&#10;Qddg+Nf2RVj77jusGXDnpTfV++ZiIwnz04n0JlCNhUD+ZIDtp9i8b9bvrwZDU72Irk7fy83kX2j3&#10;ex44X42zocEBg4GD2ZwPkylH5cvP6I2Ptn+I119/nWowEDFBrsEwbtw4nHne2cjs20vl7+xsQ1VV&#10;DYqLS1R2QPv4Zu0r3lrNev2eawRBhFeDwR9Wsw3zpj6I8tIhQc0TqAYDEUwNht9eO5c1pwQpIzDI&#10;EQVs2FIoJ3YyCQxTpk7Bt9/FRmB4818r8eJLa4IWGN7cvgiv6QgMIJGBSBECCQiB/MkA20/1RGBo&#10;axbRGoPVY/pnFqG9vpWKPBIxQxYYykpLkWXOwbHOenaTiJNsfQlBxJpICwwIcZ5AAgORzgJDyiSw&#10;Llj2IMbff72qE1m+fklcT2pZ7LA3BJ9OkYgEmaXiQV6GUtmUS9RJa11TugRBEARBhAPPsxaCIKKN&#10;sq4bQRD6pIzAIFOxY6NHVLhm2GhPDYZII4sGep2Ncv1cu6NG5YsMsZyEh/ZeggC0uu9Wyq25URIa&#10;ZEhkIIj0QikyypgyOVw34uKINn+rUxBEtLGaLT7HZE9bbp5vpEKXb1AnQRA9QEqBeEg1flcyecws&#10;z43D5TqRywRBSKRMisSchTNVBVgW3bcUVrMtqDAmmVBCn8pLh2DR3KUAgBHTBrFu1Vq6Wn42tNhf&#10;isSe3btxLZMiMXnKZHx3+KjKFgm0UiTeWLcCy5a/GnSKxJotT2HpWp317fM45CgGS5QuQSQrgVIg&#10;AvmTAbaf6kmKhMPue55vX6ndT/Tp04c1qfjgg/dw4MAhXHTRQBQXn6Lybdm8Gf964w1KkSBihpwi&#10;cdnw4bh0+HBcc+21Kv+BA1+i+cRxWK39MOLyq1Q+lhMnTrAm2B21uOmeSSobey4SBKFGTpEIVJRd&#10;Hu/L24MpAs+mXtsd1Zjz2EzVNuWlQzBv6oOq7TxRzMxraaVNE6kJpUikGHb3EjNQKJKRRpn2oPX6&#10;U8bMAnqwUoUKzfG6/gEbeSL3Xq3ulAkZimQgiPTEX6RBdna23/b94W9x4kQjSs85Deeee66q3XPv&#10;vfjt737HviRBRJ1fjR+Pu++5x+eYvOaay9HVdRJtbSd8jmW2aWE1W1BeNpA1EwThB3mlB6vZ5rfJ&#10;LF+/VL1SBOOHjrgAdzF5vddlbVPGSvMDgkhlUlJggPtkX75eUghHDRutG/IULnZHtacjKi8djMlu&#10;QcFqtmHRXCl6Au7aEMlOqDUYAkEiA0EQ/gSGQPBGHhkZRhiNKXsJI1IIl+CE4BIgCOqIH4Igosec&#10;x6TI5uXrl+g2ZYSxvOLc+PuvR8WOjartlD5WXIB77M/uU7Fjo8/7V+zYGNSqdgSR7KRkioSMNcCS&#10;MspwKH/IERFary+nYmih9Z4ybGix3xSJPbtx7bVsisQkfHf4B5UtEmilSKz753IsX/Fa0CkS/9q+&#10;CP9Y/jZr9oHSJYhkJlAKRCB/MsD2U2xYNusPJUXCarbgtSdWKjfxUFRUxJpUrFyxBPX1DkybdivM&#10;RaezbqxZswa3z55NKRJETJBTJJ5evBgTJkxg3Wg+cQwrVq5BSUkJfvGLm1i3ivp67RUoLp80SvWc&#10;PRcJgiCIxCKdUyS4f/xjnf5fniA8u+UxCE5fgaHEYsP7qzcDOnUO4BYB1j66CdAQIeQlZILB3+vL&#10;IoaSQMvisANzf4NtLYFh0uRJOPx9bASG1159AatWrwtaYBj/f9f6/H16kMhAJCuBBIRA/mSAPY/Z&#10;SQ3r9ycwNNWL6Or0vdxM/oW2sOqB883SamhwwGDgYDbnw2TKUfnyM3rjo+0f4vXXXyeBgYgJssAw&#10;btw4nHne2cjs20vl7+xsQ1VVDYqLS1R2gDm+dR6veGu1vLUHf+caQRAEEX8CCgzGTNx+7X2sOSVI&#10;aoFBpp+N0wyvlxk1bLTmcpV6aRPWQpuqxoLWvixWsw2jLhmNio+lbbVCqJSwd/Pgp+CZtsAwEYe/&#10;P6ayRQItgeHVNUux+pU3ghYY2DstgSCRgUhGAgkIgfzJACsg9ERgaD8prSYTbfpnFqG9vjWoIo/9&#10;igpw+WVD8etx16CuvhFfHvgG/3zjbdTVN7KbEoQussBQVlqKLHMOjnVqRyFEkrwCDtm9tM81giAI&#10;Iv6ks8CQFvF1egKBvKQl21ZskPKk5BYMdkc1VmxYArujOqC4AAA8rx4YWM0WVB7cq7J54SAIgqoV&#10;FRVpNoFzhd08r8G8V0aGCaWlZSgtPZf9YD7o/w36UE0Ggkh9TJn+heBYc/65Z+HZRfPx63HXAG6x&#10;4YrLhuLBP/4O/YoK2M0JImHgjSBxgSAIgkhY0iKCIRHp6pTu0iuxmi14YMY9YVeLtjtq8feVM7Bz&#10;b5fHVmKxocSiXSOiqrYaVbXK5XMseGrewrCLr1Ue3Iu7FoSfS0SRDEQyEShCIZA/GWAjFHoSwYAA&#10;53RPKbHYUFVbHXQEw0N//B3OP+8s1gwA2P6fnVj8/CusmSA00YpgkI/HSMMbgbx8A0yZrIcgCIJI&#10;JNI5goEEhjihN9C2mi2wO2p9Jvm8UbqrL6OcuNgdtZ7HSl5+7EUMHei/iGXZyHLV8xILj6pawef9&#10;/aH3/uFAIgORLAQSEAL5kwFWQOipwAD399LRJqJVEbUUCRbc+zBuuGoMJs2YhG/2fRVQYFi3ZhFr&#10;8lBX34jb5/guP0wQWrACw3sb3sXOvbsw8b7p7KY9IjePQ1YOB55nPQRBEESikc4CQ1qkSCQichoA&#10;izxZtztqVa2+qQ71TbWob1Lb/U3u5z3+Z+zcuwtvvrtBt7ECRFWtNBhn38NfiySULkEQqQ3PAzl5&#10;HMzFBpiLDcgv6lnLK1ALzHoRW0oCpUAE8hOEHvI1NdLRC7L4TuICQRAEkej4znCJmMHzUqGmaFFV&#10;W42J903HvMf/rNt27lUXdEwESGQgiNSH56VmyuxZy+7FIV9DrPVHXX0jvtz/DWv2sP0/O1kTQcSV&#10;jMzojRUIgiAIIpKENiojIk52L+lOnokGDypIZCASHa0lFwOhlepD9Jxw7uq+/q+3WZOH9z/4H2si&#10;iLjScTL0/oYgCIIg4gEJDAmANHmWhIbsHBIaZEhkIBKZjjbWEhhBoGM0Gij7iWD5cv83mP//nlZF&#10;MtTVN2L+X57Glwf0oxsIwh8Go3QNN2VKEYqhNH+ROF2d6ushQRAEQSQqVOQxAdFaL15ZPE2reFwq&#10;Q4UfiUSjqV7UjGBgjz+2CCIgiWSmJKkAz37+SBR5jDRyfykXefzDH+fhg63bAxZ5VNKvqAB19Y2s&#10;mSCCQlnk8fKrL8dfHvwbKnZsxIJl89lNg6KtWbsIqrw8pfJ6SBBEaFjNNlgLbbCai2EtlGr2XFw2&#10;WL2N2241e2v6sEvQ2xu8z+2OGgDAZ4d2eR5XHkq8FGQitqRzkUdu0aJ/6v/lCcJzbz+eVgKDloCQ&#10;zgIDSGQgEgg9cUFr+Th2Ag4SGCKKUozticBAED1BLTCMwF8eXNAjgQEkMhBEj7GabSgvHQxroQ0X&#10;l0n/KgUDFnttHWpr62C3u/91P/987z5YLf0AzoBiaz9YrRZcNPACWPoVARxw4QXnsS/lQRYlKg/t&#10;9ogPJDykD8EIDLOvuZc1pwQkMCQo/gbu6SgwgEQGIgEIRVzQikQCAEt//TDoRIPthxJJYGC/XxIY&#10;iHihFBguu3IE/vaXBdiwbQMefi40gYFdgpJEBoIIDlZMKC/1XaLdXlsHAKi116Hy8y8AAJ/v3Yda&#10;ex3sdZIPADhonFdaJs4AjuNgMBhgtUjCg1J0sFiK0K9fkWRjsDuqSXRIA0hgSHBIYCCBQYZEBiJe&#10;REJcSLZjku2HEkVg0Pp+NQWGq66Cy5WefSURO7QEhjff3YB5j/+Z3dQvvNFdZ4hEBoLwi5zmUF46&#10;GNcMG+2JTLDb62CvrcXnn+8DILqjEeo9goIsFHjPGub8Ufn9nFsaLo7jwMEAjgM4gwG8wQCAg8Ui&#10;CQyS4NAPF154rvS8X5En+sHuqIa9oRpv79hIgkMKQQJDgkMCAwkMSkhkIGJNJMQFADAXqycPiQ7b&#10;DyWCwKD3/coCwx8f/APef+d9EhiImBEpgQEkMhCELlazDaMuGe2JULDba1HxzlZ8/vkXsNfWwW6v&#10;ZRUCRgdQPPPxhyk0yOhsooxy4DgOBs59/fS8PueJerjggvNgtRThggvORZG1ryfCoWLHRtVrEslD&#10;OgsMyROrSxBuaHUJIpZESlxgJw1E6Pj7fr3freTn3AM6gkgmBKdbMFdk9uTkccjVEBEEp3RO0OoS&#10;RKpiNdswecwsrH10E9Y+uglTxs5C5SeHcNNvpuKm30zDipfXoPLzL9ziAjz9P/OP2qd46LUw55DC&#10;L7r/7xd5E2UDIIouuFwCnM5udHd3oau7E93d3eju7oYgCBBcgiSO1Nbhva3bsXrNPzHvD/8P06fd&#10;g3+ueA/ZrcWYOXIurh86XjPtgyASFRIYEpB2Wu86ICQyELEgkuJCshR2jCRWM49rSnlMGnI66wqZ&#10;wN+vdwKWn58PwenE/gMHgDiJDAaDgVqAxvN8QjVDKE3xdxw4eBAuUURWVhZ7GIQFiQxEujN5zCzM&#10;m/qQR1SAk8fyFa/g8iuvw4qVa9yCggiIIkSRnf67Z/jqf9Q+383UPs1NZYNiG38oN5dfRxThEgVG&#10;dOjyCA4ulwui6ILoEmGvrcV7732AV19Zjw+2VKL162zkNp2J7FYbTJ19YHTmsO9IEAkDpUgkEIIA&#10;dLRph0JSioQ2lC5BRAsSF3xTIEJJkcgUOfR1OrBt01FMnvIgLrjwVCz/8GnV9sESzPc7b+pDGDVs&#10;NO54aDZ+qKyC0OnEfz78EIYohI1wHAeI2p+nJ0T+FRObuESYRPh3441GuFwuDCovR++CXJQMtmDx&#10;vBew+T8b8JelD7Kb+yAIIro7JSGchdIliHRCToGYMnaWx2a312L5yldQUfGed0NOswyjlHcg/edr&#10;d/+j61M89FqYrX13BjxmHWcgNHbjOA4WiwXFVguKiy2oq3Ogrq4etXX1UgFKDp5/XYZuiLwTLr4b&#10;3Zkn4DS2sS9HxJF0TpEggSEBEASguVF7MiNDAoM+JDIQkYbEBQlWQAhFYACAA299BpOJw+DBV+Bn&#10;V89GUcFBPP/+v1T7BCLY71cWGCbeNx2VX1Ti9GwbhE4nmpqa2N2C4vwLLsDlV1zhef762rWoV1Qa&#10;j7R/+/vv48t9+4L2F/Xrh1+PH09+HT8A/PZ3v+uRP1jy8/OR0cuIxj7HUF46BIvmLg1pmUp/NxdI&#10;ZCBSHavZhnlTH/SkANjttXi74l28XfEe7LW1+hP4iAkNimeaD31fScsk43c/N1ZLPwDAwIsu8Dy+&#10;6KILYLH08zxnqa2rBwDU1Upiwxf7DkjP6+qxb98B99/FwcV3w5lxEoLxpPSYRIe4QQJDgpPKAoO/&#10;wbMSEhj8E4rIwG5LEEpIXPDCCgihCgxH3vkcWZnSaK4ruxB/mHMVVv13v2off4Ty/coCw7zH/4yq&#10;2mqYDEb0y8gHABiM8mdSvpayDxDxQ1U1qmqlNcsB4Oorr8bcu+7zPH/i8cfx2f5K2B1Srm8g/63j&#10;b8WkmycG7V+9ahVW/PNlz/OJ42/FRD/+3/zyN5g6cUrY/rtv+z2uvfbahPE//uTjqHj/HV3/y6+8&#10;jJfXrgraf+uNN2PS5Mma/hILjyuH3aTrl7ax4ZSSkqDjSlp6NQAAyksHY8rYWSEJDIiwyJDVSzud&#10;giASicljZjErQNRiS8W7WLFite/kXL5rr4F+JFTPhQavxfdVVGi4rZZ+sFj6ofyiCwG3gAAAFw2U&#10;/o00cpRDXZ0DAPDFvv2or3OgpqEG9XUOODPa4Mw4CZeBRIdYkdYCw1NPva7/lycIz1c8DsHZxZo9&#10;JKvA0NUpTYKDgQSGwLDCgZ7IwE6SCEKGxAU1rIDAnjusX9lPWc08Svu0Yu1LX+PkSReKLFk4ddjZ&#10;aOoILmUhlO+3qxNYNHcphg7sWRGsspHlnsezJ8zAnMm/9Tw/cOAAXnxzITZ/8Jmu/6HnF6Dy4F4A&#10;wEN3/hHjr/tl0P7Gxkbc+LsJHgFiycNPY8SPh+v6n53/FK685HKV/5IJV3qeB/L/6+lXcd450nJp&#10;ALD/qwO48XcTgvZ//Oo2FBQUeJ5v+3g7bn/orqD8VrMF/3r6VZV/zYa1ePiZBbr+tZvXYf4//gIA&#10;KC8biGfnP+XX/6eZc3H++d6B/KIVz+C5V18AAFw34mJMHXuPrh8ADr5T6XkcDnZHNcbffz1r9kuk&#10;RAbOwKFXDofcPqyHIOKLVhrEsuWrpGgFT6FGZemcIIUGPTukF9P2eBWGcIQGq6UfLFYp4sBitcDq&#10;jj6QhYREok6OfqhzoLauHnsP7IXL0I3ahhp8dmgXukzH2V2ICBBYYDDhtlGpKTDQLCtOyJPfaFFi&#10;sWHry1uCaqlCsIUfBac0ISEIJSQuRBa7Q8ChE7mwXj4QZ1xbjt6Dy6ImLjTVuzyRC2++u8HTNv9n&#10;Ayp2bAyq7dxL644TEiUWG3bu3RXS8aNsdkc1FiwLXH+BheeBrBzt6INgCz+6XBwEJ3CyTUTrCZWL&#10;IOKKvBrElLGzUGOvxbLlq3DpZSOxbMVq2O12VbSQt3Ajcx0QlcUWGbsoeXzQLAQJeSf3a6re3fvM&#10;/VAEMHHiBPz98b/g74//FVvfXY9XVr+Avz/+V8y9bw4m3XoTRl59ZUKKCwDQr18R+vWTlsD82ZWX&#10;4fe/vQP3zP49Fv5xId5dtQ3/XPBvrH10E+ZNfYhWqyAiAkUwRBCr2Qa7wxti64/mJlGzqBMAbF9Z&#10;AQCob6oFIIU6Ke9ayAOMovzzPbZfPnAtMl0cqmolpywwBKKqtho/m+gNM7WaLbA7aj2fwe6oBc9L&#10;n0ELf58hXrCRDFqRInkFHLJ7+Q7iiPSExAVt2AiFUCIYwiWU71fr3JYJpd6K1utoRSjEMoJBKwIh&#10;kJ8iGCIXwQCN4y1WhBvJ4HKpj3feCIpkIOJOeekQzJv6IKxmGz77bC/ervg3trz9b7dXERvgecjE&#10;E+jYexK14OtzW9T/wGrth5FX/xyTJnr7vnTA7qjG2zs2YsWGJayLCAGKYCA8WM02lJcO8eSEhcLa&#10;Rzdh1LDRrFkTLXHhqXkLPRN7ACjKt6Ao/3wU5Z+Pgrzz4eqywNVlASdIzeFweNq6R7bgibnLUGKR&#10;Rh1VtdUoG1kesLHiwgMz7sG6J1Z7XtcI3vN+nOD9PHJTwn6GaCGKnKKxXimSoV2x1KcgaGxEEG5I&#10;XEgcujqlgrdasN+vliggE4q4ECssFgtrIghNwolkyOntO5yjJSyJeGI127Bo7lI8MPH/YfPGrRg2&#10;/Crccee92LxFFhegihZQRy14j1m/0QyieluvT9SJaAhuaUuLtR/m3ncX1qx+Ke3EBbh/uyljpYgT&#10;imogwsH3ipSmKNfcXTR3KdY+uslzYgXD2kc3AQCuCUJgUE5+lZSXDfQ8djgcOHjwINavfxOPPvo3&#10;TJ06EXPn3q1o92Du3Ltx9+/vwLSJv8Hc39+JzW+8gcGWDgi1zUE3Q1MHcrszkG/Igc2Qj38sfNzn&#10;fe6/X2qPPSbdXfKH1WzBy49JhdUijShycLkkUcHbJJtk9w7GXBrFHQmChcSFxEJvIsR+v+GIC+Wl&#10;Q4IWgAHg5MkTqD52CLX2b9Dg+B6iq5vxN/v3t6n99ppjfv3d3R0qf2dHW4/9VVH0/3D0cIT8X0v+&#10;Lj2/tH9Xp7ooWSC/s7tT4T+Mri61v7q6yq8/3oQqMuT2AXr38b3z6xIkwV3v3CKISGM12zzpELt3&#10;7Me4X96CZcvkAq/SDF4ew3lxP1HZFRt4shl8BQU9u+yURAgWX6HBarVg0sQJePWVF/Hq6pcwauTP&#10;mH3SD6vZhlHDRnvmRaFcQ4n0hlIkFNXH9ZDzKSsPaefojho22iNEzFk4U3c7Ga2JijJywenshoET&#10;IcIldYzuznP/l/vxpz/+Ed1dXTjZ0oK21lb3Hjo/oY5ZZufeLyCKguf1pT5YxGuvvYbt2z9gN4fZ&#10;bMajjz7BmjW5fNIo1hQ2epEKehgMoipNQuv7TtYUCTl0trPTexHmeSAzi0N2Drs14Q8SFwLDpkBE&#10;O0WCfT1ofL/hiAsA8MFLewAAy9cv8Qn71HrNay/5OfJEE0wZGeB5HplZOfjh5D5PioSW/5PDn3tS&#10;IKaOuRkn65s8flvJadi8a6tf/0sVazwpEH+Yeje+O3DQ4x940WA8uvoffv2/f+r/PJ8/kP8fcx/F&#10;xx9+4PGfd1E57nvqz0H7F9/7KD7a4fUXlBTjidXPBOW3mi344+S7Vf6uTANeqVjn8d82eiIOHvxS&#10;019eNhC/+OlIv/5LzrwYjY31Hv/R5nps3f0h4E6ROC13oK5fhj324oHfdAmNOkOtJ4CWEyI4DuA4&#10;7z48D2T1MlC6BBFV5GVaa2rs+MvfHsNnn33u9nCKVAcZyaBnV6cyKDby2H12dPs07NBPm7BaLRg1&#10;8ueYPOk3rIvQQE6fqPhYqjdD6EMpEmnMorlLPeKC3VGNFeuXYM7CmViwbD4qdmwEPKFCM5k9vVys&#10;CB0KJC4EQ3GxDbaSU1FSMgD9+5+O/qecjlNOOQPGrg7ccc0w/H7sFfi/W8bgb7f9Bgtm34wFs2/B&#10;gtk342+zb8bfbvO2v972G0/7y20T8JdZ3vbkA3fAZjsFJSUDUNJfep9T5PcxmtiPFDdCFRfgLnKl&#10;2kcV8eCemIf4mvGmqxOorxFRX+1Cywmgsx3o6pBaextwvEFEXTXdpQoWEhcSD+XdWJnsHC4i4oIS&#10;OewzUBoczxth6VcEs7kAheYCDDjtVB1/YVD+0wfo+80B/YUQRUbs4Y2wWLz+wkJvPQIA6O7ulvxF&#10;kl9Zr0D2WwP6++n6e+X0gtXSD0Vuv8Vi1fGbYS7y9be2tXr8RRr+rKwsWK36fku/fgq/GaeccprK&#10;369fkeTv5/afqvaffdaZaj+zf6LgL5Khu5tDQ52oWilJimRQiwtwb0uFH4loIadDLJq7FHs++xzj&#10;fnWLQlwAoBu1oGf3jt1UNoVdM2pBhDs1QuOazaRNTJ70G7y2ZhleW7OMxIUQkNMnFt23lNInCF3S&#10;WmCQ6y3ALQyMv/96LN+wBJWHdqHCvYb1+PuvR+WhXZizUF9gKC8dDAAeQSJaCCLQLbhUrcspuJsL&#10;3U61z+kSPU1wSfvLzaXR9yYavhedUFAOxpQ1G+RUCt/BWqJyvEFEQ60IZ7d/wcUlSPUnHHbtCRgh&#10;QeJCcuJv5Z1gxQUZq9mGRfctxeQx3qXSWArNZsycdSdmzpqD6dPvwMhR6iUHCwvNmH377zFz1p2Y&#10;Pv0OlF/8I7XfHLx/moa/n8Wi8P8WpaXn+fpn6/tPPW2A5J8p+cvK1P7TzzgTtyn8+fmFGv67dP3n&#10;nz8Qt82+CzPc/uzsXjr+32HaNC3/hR7/VA3/z38+Erfd5vWbmJPtR0N/qvDfrvIBwFDZP8PtZ07j&#10;y6+4yuOfNFn/OEgEtEQGuaCj4ISGyKC/LYkMRKQpLx2MtY9uQnnpELz40kr89o679dMSPNGyrJ0d&#10;73nFA0lMUNvkp9I+jF32aditVgumTPwNtm/bjMmTbobVSrVxwoVNn/B3PSXSj7QWGBbdt9TzWE9A&#10;sDuqdX1wp0fId8Le7oHAIIe9pgKNzV+yprBQ1lRgMRhET0tljjeIaA8xNVhwAg67C8cbRM12olFE&#10;c1N6NofdReJCkqKcQCkJVVyQ8dyFmeu9DoRE6G9JxJMk/72UIgO7WoSWyCAvYam17UmdlAuCCAVv&#10;1MILqKmx47d33I2XPLUW3JEEvmqCH5EhlGgG70ZqAUKBItLBarVg3v13Y+2ryzF58s3q7YgeQ0Uh&#10;CZa0FhhkepJDpJceIReMDBSGS2ijJy5oiQoGg5Rvmmq0t0ktGKTvwPu9CE6gs11Ex0nv68jtZKu0&#10;ikk6Nq1JKokLyYspMzxxQUl56RCse2IThg5kBkTaPz+RrKTA7ynVUeB8ijnCHcHW5PBdXUJv2w4q&#10;/Ej0gPLSIZ6ohT17KnHjuN9gjyolwotcS4yxaogJkh1u0UBt89oV0oJqE1lMkO1WqwVTJt+M119d&#10;gbWvLseoUT/3bk9EBYpqIGQMssKY0I391BFCnvwv78E6r3rpEXJkg7WQBIZwsJ7CofhUb4N7Eg0A&#10;LpcIQZCay53rweabpgItJ3z/Jt4IFFrU302/Eg4ZmenzvUQSEheSm0j9FiUWGxbc+7CvyECkDr7z&#10;7KSENwLZOeoVI+SCjsGsLqHcllaXIMJhyhhv5NeLL63E7XfcLU3rRe/knsVbSFxtlYUGXzsrJnjt&#10;spjgtSm2EgGLLCy8tgJTJt9CaRBxQhnVMHnMLIpq0EA+b1KxpW0Eg3LViMpDu1W+YAkmPcJqLmZN&#10;hB9MmRws/X0Py+JTOfTuy8HpdMHlcl94RMDlkibWYNMmVBNrr90bAeFzRUso2ttEiC71ZzZmAH0L&#10;1UXv4L6r1SffgAyT/vfCohchkk6QuECwVNWGEM2mfZgQiUoK/V5KkYFdLUJwAg21bE0G/W1JZCBC&#10;YdHcpZg8dhZqauy4/Y678eJLK1V+SWPQG2NJEw9fRB2RQVIYfKMZ3I8UAoTV2g9Tp9yCf65diX++&#10;thJTJt/i2Y6IL8p0RGVhfSK18Z3JpQnKyIJwUyT00iOI8JGXuCsvzUD/E03oVVeNyWOl9Rd75XKK&#10;21DyBcx7t16JavqsNZfWsiUQ3RqrsvYp8IoLYy40ojzrOAqbawD3gDPfzLu31P9eCAkSFwglu7/c&#10;hZ9NvDY0gYEg4ohXZFDbXS5OsyaDvLoEC4kMRDDI9RbKS4egpsaO2b/9Pfbs/kxTSBBVQoMv/kQG&#10;X5dk8BUZ3AYRKL9oIP659mWKVkgCykuHUAp5mpC2AkMk0EuPIABzsSGsJvPVtm+w6d/fY+dHtfjj&#10;7Ts99pIBvOYFLdXQKkQoT3DH/cSFh//0KVavOYyPttlhPVmD7m4RvBGw9udh7W/0NPl77WfjVK3I&#10;xvl892nVrCQuEBLL1y/BHQs0CvkmuAhJELxRvbqEsqCjlsggF35kIZGB8Iey3sLmzRX4xY0TUFNj&#10;l0Zinv/5HjuSxqCpGrjDqH2sHqHB1+6N0FTap065FU//4zGlkUgCglnJiUhu0lZgCDctQkaZHmE1&#10;F2PymFmqJnPNsNGYN/WhtFPqeD68JrP700ZkZwKZJoB3dWOo+bjy5VXwvPcw9i5FqdiAWaJSFDkg&#10;wVME2M+rTGn4+vN6ZGdJ3012FofaH1qQkSH5eSPT5O9Wz56mTQmJC+mJvELQih7U4CGIeMO7V5fI&#10;6e07nBOcQGO96FP4kUQGIljkgn0AMPu3d+Hhvzyi8ksiglJo8EVyafnCSJlwv1Sx1YKn//E4pk6h&#10;VIhkRU6dIJEhNfG9IqUJ9gZvKGw4hUeuUeQQlZcOwZSxs1RN6Rs1bLRqSUwiML16GdA7x4C83jxy&#10;ehlQXdOh8nMcYDBw4HmDZwUJWViQLkzqAZRs91XAExP28yo/c0sTh9wcA/JyeWRnG8DzvoNFIjhI&#10;XEhPKnZsxPj7rw+Y2lZfXw+73Q673Y4TJ06wbo/PbrcjKyuLdav8ra2trNuvXxAElT8nR0oV0/O3&#10;t7eH5O/q6lL5u7rUeVmB/O3t7Sq/oJzFBuHv3TvPr7+1tVXlZwnk79Urx6//xIkTHl99fT3rTip4&#10;3rfwI9zXSZcg+hR+JJGBCIbJY2Zh3tSHpJSI2+/Cnt2VuhELokdo8PV5/b526Nr1UyYuvngg/vn6&#10;KlxcPpB1EkmIXAgy3W7EpjrpKzA4qj2DS6VYECzL10uCgd1Rrdlk5McLlj3osaUDzU1iWA0ArGYe&#10;Pxt9CnijAc5uEeaSXBzLsHpe22g0gOcNMBikolVQiAupAm9kLV7OGmbFTy8pgOASkV9gws8nXejx&#10;sd/niUYRxxt8G7td2jYSF9IKOWphwbL5rMsX7UPDi+/8jCDihrLwIxSrRcAtHJDIQITCvKkPYcrY&#10;WdizpxJjb7gJu/dUemUFz6Hhe4x4/Z6t1X49AUJUVGz0Wj1Cg8zUqROx+B+PKzciUgBKmUg90lZg&#10;gKLQYzgVTSsP7cKIaYMw/v7rNZvM8g1LMGLaoIB3ylKN9jYx5NbVKYVy2h0CWnsXwTLiQpT8/CI4&#10;+5/ued3GOhEuF+fJNZUfp5K4AACZmb4Dv5qj0h/57m4XjmafAtuVF8F0YRkqdnijOwwGDu1tItpa&#10;gLYW4GQr0N6mbh0nfb/7dG1akLiQmsh9c7r1xYQb3y415VAWfmSXKCaRgQgWudL/Cy+uwG23z/ER&#10;C0QoAxV8BQNfvxpvpANj10yNAAARVqsFi//xOKZNuZV1EikCpUykFmktMMx5zFvYa+2jm1Q+Gbly&#10;LhF9lAMgu8M7CjJlSQOghjoRnYpMCWVBq1TD5BttDQBo9Y3SVpHbB5q5uDLSXS3WSsiQuJC6hLxa&#10;UKDzRHMgTCQsafJ78UYgO1dfOCCRgfDHorlLYcnrj9tmz8HSF5Yz+oGvkKDnky16aRPSvr77QKMu&#10;w8UXX4Q3/rkaF198kcpOpCaUMpEaGKRKrondooXdUe1ZAcJqtuGDl/Zg3tSHUF46BOWlQzB5jHSQ&#10;l5cOIZEhRsgDoNpjUoP7zn3NURFd6jIM/lHeveFEGAzqpvInIKZMIKc3fD53W4v0vdh/kD5/zVER&#10;ddVay5H5DhjZNdAJNSQuECqifKpYzf6XU4u2P9IEer9o+0OhySFdW1IVufCjnnAQqsjAlMcgUpRF&#10;c5dCaDNizC9+jd17PgNkkUB+oLZ4n6k28u04vfurfdK+Ovu4UyamTZ2IZ55+gnUTKU46pUywc95U&#10;afq3OtOEBcvmY/l6bxVxuWLuorlLVcUa5ZoL0SKSg6d4U5B3PmsKCeVkufaYSxIEgkQq/igGvPmY&#10;DORoDPhkOE70CDCCxnJkrMhA4oI2UkixtGQniQuEkhVvrWZNePeTSs9jLb/JdNDz+JEXfAfFSn/l&#10;gb0qn91Rq7oOVHz0rq6/xMKj4kNff3mZVPSsxMLD7qj18ctYzRYfvxKt61Gg/UPxaz1nYf3K5/VN&#10;X6p8YL5vLb/y9/rse/V3D53f018tnEQnkiJDh046GZE6yOLCbbfdqbB6J/+++oFaGFD7fUUDEXLA&#10;gu+xpJcysXjxE5g2dSJrJtIESplIbri///0137M6wVjy77/D5VRXsFbSz8b1aCBgNdtQXjoYF7tX&#10;fJCxO6rx9o6NIS9jJitvVrMNI6YNYt2aleu3r6zwPC4qKgLPrqUH4N/r1+GH/21lzWGRm1+I8ff9&#10;hTUDAJ588nG895568AoAZrMZjz7qO2jW4vJJo1gTcvM4ZOX4DmA62kS0BhGGKS/VKIrSwE+eELa3&#10;+U6gc/M4zwRd6/vOK+CQ3cv3syQaggA4avzfbZO/FwMPFPZTnwutJ0S0tQT+bvV+m1RH4zQjFMgi&#10;lgxvBMxWry7N+k2ZHPKLwjuOtI717BwOefnS63V1SpMiJcrzvCdovTcAnHWG1XNefH/E7tNPnXOO&#10;FSZ3vZRA/m+/s/vU/VBO5K1mCyoPeie+VrMF+UUG8EagvqkW/ftegN371H5zsfRbBON32F0qETIY&#10;vww72UcQ/hKr9PllP/v9BvIHen0AGHPlKdi5t0vTf9YZRgy64ErsP/wFquy1PsfO6adZ8aOLBmL/&#10;4S9wtMruc40AAEv/5L8HIwj611jeKEVuKftBretlT85rIvGR0yLGjP21ZND8qb1GTv2UfcL4fV/M&#10;69faj0NxsRXPPP0Eiou9xb2J9MbuqMacx2aGnuoYZwQnUFft2/fKGIwmzLr6btacEpDAwKDM+enJ&#10;gWw123T31xoop7rAEGiA0tasPQDSgn2tpnqpQKSSVBEY4B4gNjf6/o1aaA0YA323ykkcQShhBYRU&#10;FRig048o+wmt80iZVhPI39ykX1hUD3Ox91zW+nzKCXAgPysgIAh/T1AeC1q/bSB/T1EeG4GOHa1r&#10;RCr1i6GKDOyxwJ73ROowb+pDGDVsNG677U7s3uOO0PJ72EtOzyaqbdU7ciqTnk9tv/7akfjjH+9X&#10;2QgCSSoypLPAQFcMBq2lJsPB3/5aYohWOG2iUVpaxpo0uWvBXNak+TcrycmTwtS1QjRl5IEQO4GJ&#10;1AQjUeF5aaKTm8d57obqEUroq4yGlkUQaUdWDmuJPtLyutJKOMom2/2hEVEcF7Q+v7+VfTx/M+NP&#10;tKWGM1IoZSqYdAki/Zg8ZpavuBAQ6SQV5Ueqc1Z9Aqv9ej6v/U9/vJ/EBUKXdKrLkAqQwBAHeF66&#10;e6Ok4qN3A4oMJ7uc2P75QeyrcsDZu8inbfq8Eps97XNkF5/ubbbT0ct2OnrZzkAv2xnIsZ3BvrwP&#10;ZrMZY8bcgLlz5+Gll1Zi6tQZ7CY+3LVgrirMVyYYEYDnpe0s/Q0wFxvcYoLULP0NMFvTN09e/m7y&#10;iyQhJr/IIN1d1UhrCFVkaD+ZQKN6gkgT5Em41qTaY9eYhCtFCLXPmy4VC+TPovX54fvRVdv77OO2&#10;ydsQkUcWGfSuGUR6MWrYaEwZOwu791T6igvs+emDdwOPRqASEtR+b1/m64MIFBdb8Oziv+O6a0d6&#10;fAShhVyXYd7Uh1gXkWBQikSc0ArZlMkWjOA4DhzHwWQyAJD+Po7vQkYvI0pLy9BUL/1s9cdrUWX3&#10;zT8FgIPv+FekKyq2gOM4/N8T85Hhfh8OgEs04LizzVMwDO5w0Sx3qHB3pzrU0t9nQAxCTbW+y0Dh&#10;r8mUIuGPUENftcK4QSsoEDqwKRBsqDTrT+YUiUD9hNa5E06KRChCgPLa1lDnu5JO8ane11H65cK4&#10;gVIgAvn1CEYEMGVJNWGgEyYayK8s7it/B/Jv0dUJCILk1/vMPU2RSJVrBIvWeYYAxwJ73hPJjbwy&#10;Wk2N3Vt3gSWoQ1+9Eedj8ueXHgwaVI7nnnlSsRVBBEcypExoXduUpHKKBAkMcURrQKpHOPmqJRYb&#10;hg4cwppVVNVWY+feXazZh0CDMT1iMTBJ98FjqCJDoO+LIGRYAYE9n1k/CQz6fllgCGZyLhOuwAD3&#10;BN3fpBEBJpV6BPv5AwkIgfxw/w2B+mq9GjUkMOij9Vv7OxbY855IXqxmG9Y+ugkAcNvsOdi9W1qO&#10;0oegDn3fjTwWlcv7hFM8nTFtMqZPn+zxEUSohFuMP1boXdtkUllgoCtGHNHLiYwUVbXVePPdDX5b&#10;MOJCuPBGIC+fDrFoE0x+rTJdIhnFOIJIBYKdnEeCaLxXsJEXkYIzBJ7ky+ljBEEEZt7UB4FA4kIP&#10;8EylVHMq0WMQAVitVjz3zFMkLhA9hpayTFxo9hdH/E0Mkx1TJpfWNRNijb9jSXBKd1eVzwmCiC0u&#10;naAzg0HUbIUW/5F5yhSCWKBZO8EN+9kNBhFGxWdX/h0c595e2VX5dlsEQUSYRXOXorx0CJa+sDwq&#10;4oIPPv2FiEGDyrH+zdcwaFA56ySIsJkydhbWPrpJtRIgEV8Moigi0VsqI999kVdQ8DegTHR4oxR2&#10;KhUhpBFjrJFFBraAKEEQiQkrEsjXO7YmSlcnPOkPHCdN4Fmif9Zrv4Pys8if35TJoU+B7/YcJ31+&#10;ABCZ2YfW3yQ4gfY21koQRKhMHjML5aVDsHtPJV54YTnrjh6K03rwoHI8/+xTSi9BRAx5lYnyUv+p&#10;4YkGO+dNlUYRDAmCd5UA/0s1JipyjmZOHkfLHsYRChcmiOTBlCmtmiM36yk8LP19xYWGWu8onXOf&#10;3i5mnUfZHi20tH6DQQRvlPL3lZ+fFZgb6qSdPeKCCBQUeYcfPA+Yiw3IMPm+ScsJX1sscFGkF5Ei&#10;lJcOwZSxUgj5Qw/9jXVrE9RpF9RGgFzM8dlFrJkgIorVbMO8qQ9SJEMCQAJDgiHfhU42aFJLEAQR&#10;PFnZ8JmIs7DigsEgepbtLT7VV8nVigKIJsEU/2OLT2bncLCe4rsPz7sL0jJRfIJT+h5iTftJUVW7&#10;hiCSlUVzlwLuugs1NXbWHXG0eqH5f5rHmggiKsgiAxFffK/yRNxhq2EnA91xGAASBEEkK7K4YDXz&#10;uP3q4fjtyIm46xc/U23DrnzApk4oySuIfYqdUly4afgVnr/BapbED0HwpnbIyKuCnFFcgEemX636&#10;u3neu7KEko6Tsb8mahXIZfnDr2/Ez/qfgysuoqEUkZjI4kLM6i5o8Pyzi1BcbGXNBBE1ykuHUOHH&#10;OENXxQRDXnIr2ejqFFWFBAmCIIjAFLfXYNenfXHsmBWHvx6MaT+7iN3Egywu3DvhXIw9fy5u/ent&#10;uPzcywD35DxeBVwnDB+A9sYfef4Gc0cD4P5Melwz8Hr897/lOHbMinWvtWLCUMmuJZJEQ3TPUNSq&#10;MWVq167xJzKMPX8uvvzyLDyx5B288o/9rJsg4s6oYaPjU3dBwYwZU6igIxEXrnEf/0R8IIEhQWhr&#10;FuGwu3zWgU8WBCfQ6v4bmpsotJQgCCIY1r9Zg/ffW4qKLc/jw/+8gdXLN3h8yqUmi0/1Pr73jvUA&#10;gObmXPQx/MRjt/SP3SVdWfPhi08O4t2K5/HRf97Aiy9Mxb83a4dhK/+e5xf/CVs2PY8Ptr+BN9Y9&#10;r7tPJGpL8EZJRFCijIrgeSkChN0GOiLDjefk4qMP38D/+9sUdDYdx5Ej7cpdCCLuSGHiD6Gmxo7b&#10;bruTdceEQYPKMYOWoiTiBNVjiC+xG40QmggC0FQvorVZjNvdp0giVf0W0VTvoogGgiCIAFw6vADN&#10;zfXY+/kHeH/bOpxyaja7iQ8GZwfeWjcdf188G/P/NAEjipg8hBjj7GjGwQMf4sMP1+GHo+0YMaKA&#10;3cSH/qdk4ct9H+DD/6wDxwFF/Xqzm/QIpSCgJSC0t4lobgpNZJD511et+OTjdTA4O8AbdBfYIIi4&#10;IeegP/TwAtYVPEEN4bQ3shZb8fxzVNSRiC/yyhJE7CGBIc40N4pRCf+UKbHYdFs0EZxSkax4FOci&#10;CIJINPTuxJdeOgBDftQXLhdw04QS5Jb2ZzfxQRSB74+cROfx43C5gA/qs9hNYsqX3X1x191nguOA&#10;007Lxu7aXuwmPpReOgCXDi+AgQOmzz4dWefks5sA7pUntCb9SrTSKoIREILZRkZwAg67JDJYzTxG&#10;3XgaeB4488xsPP4MhYATiYOcGvFCHOsuzP8zFXUkEgM5moeILdwTT7wavdlthFj67pNwObtYs4d+&#10;ttgXt4oETfXBiwumTM5TFEwQEFQqxcuPvYihA/3nH5WNDG5glJvHeVaKaD8pBl0ngje6K4P7ycXt&#10;KV2dvsXQAn3evAIO2b18B5GpgNb3kZ3DeYqrafmV3xdByNQeUx8n7KoBrF/ZT4WKVr8Wy+M2UD/R&#10;1ixFmilRFl0M5G9uEnGyVb3cozLtgYVdfQHM9oNy6/Ddd+2Y/cCFWLCsGQBQc1T9/srtHXaXT5Sc&#10;MqVCy69Emd4At2DSK9dbtFEL9vMAQO8+HHL7qG25TiNajdKbK/9ujpMEhmD66+YmEe1tvu+nPIag&#10;qHOkvPYGsw2Y69n/Z+/M46Mo7z/+mZ3cgUBgw242iNpawQsDRDywouIBEkJttXhxymWrYqtA8dcS&#10;oUfk8ECxQjhFtEWtyKHggYKKVkwg4kU8Klc2G7IQCOTe2fn9MTu7M8/Ontl7v++Xj2SfZ/Z5Znfn&#10;eL6f+T7fr1HPw2KNz7WAWr+1t2OBPe+J2MWoN2HDgq2o3FsVmqUR3k87B+qNpk6ZSEsjiJijbHUp&#10;tu/ewlaHFcEGHDO735dkdClpmHrjH9jqhIB74omXPX/yGKH83acTTmDQmizDMUF/p3wbAIDnrag6&#10;sN/xt+spjWBTu39e8ovrAQDXjh/uqgRw640luH/sdNTUmVX1MgUGE+Ysnos9+ytU9Ttf2A4AONW0&#10;C4fN0kCexpfHrm+ow+0PjXf0oIadvIUare+SBIboGWpE4sAKCKyhwbaTwOC5XTaAWUNdS2TQEhfg&#10;wTiXYVNaIgICA8eJHq/vWuKCEl+fW+4fAPT5vkVqabmh9mdg91FLQPBnG0RINA83Wr+1t2OBPe+J&#10;2GXOpHm49GeXoWT0b9mm4HA/TTVwbTRoYCEtjSBiEovVjBmLpsJi1baJwoF/AsNDbHVCwC1eHPsC&#10;w4r3wicwGPUmFPYdxFbD2NOE7Z9s8ftAXDKrHIV9i7B99xaUrS5lm93QetpS2K8/np6zUFXHYrVa&#10;Va/1er3q9Zuf3IZFy8+o6vzlT1MexvCrb3S+9jUWS31DHd7c+S7WvrFeVR/uyYkvw8OX4ZBoaH0f&#10;kTTUiMSBFRDYc5ltJ4HBc7vymu/JWIdj+YMoev9MrHFed9Su+b5ICAye2n2h07neK4qcyrMDivZA&#10;fuNIigxw/L7xKDRo/dbejgX2vCdik8K+RVgyqxzTpz+Iyr1VbHNw+HXqSRvl5xux+Y0NbCNBxAwW&#10;qxljZhez1WHDH4Fhyg0kMESNcAkMsijgCYvVjKrqSr8Eg12r9gKA3wIDewOHwnNAi+bmJmzevBE6&#10;nXST3737YzSeDk5I8MWI4WpPiFMnj+G/n+3DkCFXY9KkKao2Fk+eDN7yt3cWX4aHL8Mh0dD6PiJp&#10;qBGJAysgsIYG204Cg+f2UAoMMr7eF+8CA3u8KflZfi7GXH0tGhu74KMvPsd+ywEggiID4tibQeu3&#10;9nYsePsdgqG9DRAE9+8zLZ3z+l16eh/Pc2GbX8QTS2aVY9lT60InLsj4dWpzWPb8EgyilJREjOOv&#10;nRYKkllgCN0dIw6xWGvZKhVGvQnDh4zChgVb2SYVw4eMcv69ZvNyVZsn2Ju7NyoqKvCzn/0cDz30&#10;CB588I948ME/omtOLpqabSEvFssJ5xhyGTjQc152lrxcg2aqNK1JAUEQBBEdWFE+1gRXX0btVWff&#10;ga+/Pg9ffslj+cJ/Oet53mH0azx08Ceooz/byAgaKSwJbdrbJBGu7qgdDfV2NJ6QBD1l8TUvamp0&#10;f0/jCSlrldWS3Jmr5MCOIRcX/ITEBSJeGD5kFCaUTGOriRDj+e6dRFRVV2DovQNVZczsYlRVS7EJ&#10;pGUUnj0dBija/F1SwaJcmhBzBHjPvv4yuskQBEHEExnZHLqEyBuks3TtxnkVFwDgxbV/wJNLf4en&#10;n5wBjgPObW5wtpHI4BlBCOwBBxyfsT3IjFCSR4kkArAePqFEsAFnGsWkFRomlkzrXErKTjBoYCGJ&#10;C0RcMcIhyBHhw/sdPImxWM0oWy3lEYYip7AWsgdDZ6KTGvUGtsorrDtpWHGfU3mla1ovtoogCIKI&#10;IQRF2kU4jOhoigx8iiQs9DR4DmSppK62FR2nT4LnpeUaV1yrTnNJIoMa2YOAXYbkL40NkuHe0uz/&#10;5KO9TVr2pLW8JFzIQoPyt0t0hg8ZBaPeFJWUlFJQx2fYaoKIaaTUlZ7tOqLzkMDgBYvV7BQNLMe1&#10;PROCWR4RGiJ38xQjqmYQBEEQkSCaIoNssOvzdTCexaGXSRIW/F1LP+epK3HNL3vg3HMzMeV35+Jf&#10;e9gtIi8ysDE8oo0gqJcldMaDwGm4n5C8BBobRK+CilbMlEjC/naJzJxJ87B16zbU1lrYprAzZcok&#10;toog4gJJZJjHVhMhggSGTuJpecSSWeXYsGBrQqzzEYToTRIIgiCI0FFgMKmKsacJ6aIRRr0JRr0p&#10;YiJDTg8dMrO8B/XzxprNTajvcTZyivphf2N3ttlJJEWG9jYx6KUEoUb2HuiMqOAJwSZ9Lw31npcj&#10;NDZEf97Q0iR63L9EQZ5jbn3Tc5DwcLHs+WdoaQQR11A8hvBBAoMPlB4KWnhaHlHYtwhGvcmj50On&#10;ieg9M6KDEQRBEBrwKd6KlE1Jy5CWKXtkPnase8utvLP6LWxYsBUbFmzFrlV78ecp8zRFBtV4vOtv&#10;He8a29c+yAQrLARDJEWG1gCWEISLSHkPCDYp+worqjQ2+A7YGClamr17WsQ7I4aMQuXeqvAuj9A4&#10;pKdOmUjiApEQUDyG8EACgweMepMqe8SaTeWqdkRweQTnPoeBqHXFDxO0QoIgCCJ6fPjiNnz44jZ8&#10;sEZd3l+9DTtWbceOVdvx/mpXvbw9y54vKlBTZ8ae/RUei8Vqxr7qCjdPBnb899doj+1rH2QiuS4f&#10;YRIZtFKyxoJhHUnvAcEmjSelkJQM+hZHOtZYIBaXroQKOfbC1q2ez7NwMGhgIaZMnshWE0RcIsdj&#10;MOpNbBPRCbhFi16K+Svvyh1LYLe1s9VOepmkpyeBMmfSPJ8eCnAsfRgzu5itVr1/6L0DVW27Vu0F&#10;AJStLnXzboBG/vgJv7oHE269R1UnU1lZgZEj1eNPuncifvjxkKouFJxubMS+vVL2DJk3Nq7DipUv&#10;YciQqzFp0hRVmxYvv/U0yjeo3fWU+eRDjdbTmi45HLIdE2Nf+e0TDa3vQ5nbXatd+X0RhAx7neKZ&#10;1IFse1o6p2l0+YMgSC7dSiJ53Pq6TjQ1iuiWme9cWgAAO6u2OmMGNDWKbu7ouXk6TL19GizHzWht&#10;chnVoij1+ZnD4Oc4gOPkNlc7HIa9N6xWK6qrv2WrAQBDhvwSr+54Ca+9/xKsFrtfxi/7GwPAhr+/&#10;hd27P1LVyfTtewH0ej1brWLk/bfg9Cn1d5OaKkKfH/lnHFJWA+3vQnm8wbFt4wlRJYaw24TyHAgF&#10;jQ2eDfydL0j35fc/f9fN60B5P2QDOWZmcRg68AYAwLXjh6vagoFPkQz/AgPvyqDFSePoZM8Wzv3J&#10;eWuzyzOiwWrH67veUW/gAa1jOhHYsGArjHoTLht8DdsUehyHR36+Ecuffwb5+UZ2C4KIazzZep1B&#10;sAHHzNrXYwDQpaRh8rAZbHVCkNQCw5JZ5V7dYixWM9ZsXq4pEEAhImzfvQVlq0s120IjMFRi5MiR&#10;qrpICgwbX1+HlatIYIgXtL6PSBpqROLAXqfYiTrb3hnjKpYFBqPehFnjHsOgi9T3C4vVjKrqSpSt&#10;LnUTGAoMJuxY95Zqey3Ov3GAR4HBl7gAAJs2bcSmTRvZagDAz8/qAwDYtfddtDSxrZ7hU1zBFocO&#10;lAzAAz/+gNS0NPWGAEaPvhWjR9/KVrtxzdgRqtc6nQhD7+gYfVq/tQwrILAig/IY1zpmO3MOhAIt&#10;IWnk0AGYOSl0KQzXblyPtW+sZ6v9gk8Bnpi5EIX9+rNNQVP8wAg3cY8lN0/ndwDReGD4kFHO4I4R&#10;SU/pOKQp7gKRyKzZtBxrQ+iRnswCQ3Tu7jGCxVrr+NeMstWlKpFAVrK0xAEwyyOM+nwsmVWuKjIT&#10;S6ZhyazykAcRoWULBEEQ4Wf4kFHYsGCrm7gAh2vl8CGjVNd8mVtvKmGrNBl8qXu/gXD8+HG0trai&#10;pbkFzc0taG5uRnNzM042nMRbm9/AW5vfQNPRJtgb/C8d9U1oOioVuY/W1la0trY6xnCM09SMI0eO&#10;sLvkN7G4Nl5rKURGtmqTmKW9TXuJRijFBQAeH4b4IhziAgBsfda3EBcLsTFCyQjHHLR8xRq2KWxQ&#10;3AUi0Zk4eppfnu2Eb5JaYJCxHJfSUW7fvQVrNknKlVFv8ioKTFS0FfYtcisyRr0JhX2LMKDfIGdd&#10;vEFpKgmC6CwpGoZPrJPf05XGqqbOjKUvLsOwcbdg2LhbMGfxXLz54WZAEdRXibyMQhari+8b6Xzv&#10;dfeMxHX3jMT5Nw7Ani/UHmMyAy7wzwh75JFZeP/9D/HBzo+wc+dH2LnzY+zc+TH++eyzGNz3bAw+&#10;/2wMPr8PLnOUAT/vjcKfFTj+lf6Wy8VnG6XSRyoX9TFI5SwDXn/tdbz//oeOMRzj7PoY//d/f2F3&#10;SZMRv3S4wkcZQQBafXhztDSJbssE4gFBcN/ncHmJyMstAkGwIeTigoyv/dESXuIVeZ4ZydSUgwZQ&#10;3AUiOZhYMs3tfk4ETnjuPHHM9k+2oKpamvCNcATQ0WLGoqmwWF3CBFtkqqorHMKF+xMuFQF7VLpP&#10;JAiCIGKJ7ukC+mcew6Cci/D731wPoz6CqQNCwD//sgJwiASj7x+JpeuXoabOjJo6Mza+uxkrX5eW&#10;0A29d6AqTTEUAkNVdSUsVuk9bAknhh65uOGqwbhhyGDcMORy3OgoI665ErcMvcrxr/S3XEqu/6VU&#10;hkll9LBrpHLDNchMj55/uSBIMS4a6kVYLfbOlVp7xANMRpMNf/e9TCdSFBji6/yPVWTvhcq9VWxT&#10;2CgtfZStIoiExKg3qR4iE8FBAgODtFziMcBxkC2ZqS0MyE+l5KUVbJHZ5ojPIIsWwaCZRSKS86OI&#10;DkYQRMJw5Cg2bTTjo53v4dWXDmHI2ZezW8Qst95Y4hQJPGUJslhr3eLvyMjvJYJHCsgowlprx5lG&#10;KQ6CYJOeRgdbko0XtwQXKyEcGPUGtiqksKlS2ZIoyC7ckcoeUVw8goI6EklFYd/49TqPFUhg0ECO&#10;yQA/lkqEjIBt+IDfEDSRG4kgiESi8vMGZGXocLqxHh/teg3fff0Gu0nMooyN4CkWjz/UWs0o7FuE&#10;QRcWYXB/qfgjPiT7dbe9TQqgmEzeBvFE1YH9bFVUqW+og96o81iUgTvjGVlciGTsBYq7QCQbEbP9&#10;EhgSGDywfbd6qYS3bBOJDsVgIAgiGK67vifAAc0tdrR3AFldurCbxCyD+0vX/GDFBVlEmDhaCvS7&#10;8m8rsG7RSqxbtBIfrH8Tj8+UYjt4IjHMoeBpbFBnZyAIwrU8IlLeC3B4MBBEsiGfa0RwJLXAYNTn&#10;s1UqylY/BovVDKPehDmTpGUTgSJnqvCFxVrHVsUQgQkM35sjE3SIIIjYplu/szCqJB+DLsvFHePP&#10;xWfWLHaTmEUWCPYFsbzNHw+FX99Ugg/Wv8lWOwnsqptYHD8mLYXwhFFvCKoQRLwT6eCOU6dQYEci&#10;OZGD9BPBoZOmMbFewsO+A5WAI06CFsp4DGNmF7PNHjHqTVizablb0C9vbP/4XbbKK5F0KrDZvMz0&#10;NPjgo8gFHiIIInb58hCw51QeTujPxhenurPNMYtSIPBXJFaifH9VdQVmLJyqyiLx7Lplzu18eTIk&#10;I+2tbI2UfWDnC9ux84Xt+PcTLwRV5PcTRDwiu2xvfTNyxzB5LxDJzMTRU9mqMMDavIlRuIUL14vs&#10;R401Vr3/DOy2drbaSS8TF3MBfIx6k1eBoaFeClglw6cAO1Zp3zT27q3ELbeMVNWNnzAOPx08qqoL&#10;BacbG7Fvr/qJ3b9eLsf6l/6DIUOuxqRJU1RtWlw7fjhbBX2+DnyYAki3twEN9Wp32i45HLJzJCfj&#10;lmYRjSfUh3lODw6ZWYnphKz1fWRmc841qFrtyu+LIGTqjqqPEz4F0Btdjm9se1o6h9y84I4jQZDW&#10;3CuJ5HGrvE4UGEzYsU6Kvj9j4VRUVVegqVHEmUb1dSQ3T4c0R3IFZXuBwYSyR+aj/qQZC1+QROrG&#10;BhEtTVK73c7h1zeV4PGZ81BTZ8bYRybDfEy6X4giIIocBlzQH0seXSAP5ZEePXogLS2NrUbt/77D&#10;WyufYquDZszMv6FLbk+2Gi0tLTh16hRb7UZZ+ZPY9pFLSNfpRNX3J3PmFHD6lAidzvVdF/brj6fn&#10;LFRt11mKHxjh9nsqUd4jlMeG8hjXOmY7cw50Fq173b233YOxo+7BjBm/x+HDRwColz3yOh3cvgVH&#10;u1u9g6uuGoIbR43AQ2Wz2CavDLrIhCdmrcY333yN77//jm0OGr1ej/MvPB/3L07sp+0bFmyF2KFD&#10;yejfsk1hobh4BErnzmGrCSJpkB80BxuoX7ABx8yerqSALiUN917/IFudECT1Eolw4k1cAICMbPVr&#10;wQbc8fB4daUTDoIgqEqePg95ee5F4OyaBSnqwrbLJS8vz22s1NQ0lJTcipKSW9kdc0NrwsGnIGzi&#10;AkEQRDgJJpp0TZ0Z42ZOxt/KPS+t++wLacJSYDCht9H3kopEpLHBjvY21+v2NklcYAm1uAAAW5+N&#10;3Br2WOCiiy7Gp5/uwaef7sF///u5s+z+5DN8wpZP9+ATx7Za5YknOidcffHFF/jXv17Gpk0bQ1JW&#10;rVqBTZs2ssMkFMMdadMjGdyRvBeIZMeoN1EshiAhgSFKpKW7P+GwWOtw96yRTg+A7R+/i+0fv4tj&#10;zcfx4saX8drb/3KWi68oxKgxxRg1phjPPbsEXzdW4+vGahxPO+ks14y8Bk8tWYxnli7GM88xZeli&#10;PLVkMX5edJ7qPYdRi4tuGYT6+nq8uPFlvLjxZZzheKT3zEbFgX3OfVIWOLwWHiqbpRlZOlRPGAmC&#10;ICJBTZ0Ze/ZLAsCAfoELDIR/CDbJK8VyRETtYRHH69zFBSIxaW5uQXNzCwwGQ0jKj9U/4uyU89lh&#10;EgZjT0mEjFRwx/x8I2WPIIggHzIQoCUS0UTL5dYTvtwytbj/num4f+x0tlpFv5vDewOJhLuoL9dp&#10;LbdRWiLh+fsiCBl2CUSyLJGA4vppsZoxZnax5vXa0xIJrXZ2iUSBweQM8jhu5mSnoJFMSyRkRJFz&#10;iyukbA9X3ARPojgScIlEefnzmDs3dPE+tu98R9Nj0RvyEol//etl/OtfLwMA9uz5PKQ5U4p+0x+p&#10;mdoTQnY5TjyxYcFWVPz3C8ybX8Y2hYXSuXPIg4EgHMhLJQOFlkgQUSE7h0OXEE2Otdj47mbc+tBI&#10;jJldrFmunjAwrMIMnyJN0giCIOIN2eAPVz7syy+l6NRE/FLYrz9bFRM0nhDRUG93K01+PsyJVYx6&#10;U8S8F0DLIwhCRWSCPSYWJDBEmYzs8IgMfArQbLfgxOlaWKxmzcLz0hO2cI2fmxe+wI4EQRDhZM/+&#10;CqfIMHH0NNz7a3eRwajPx65Ve7Fr1V4Y9eo4CgfersKn693rZR4Y5+rvsy+kjEYEEWrGjroHAPC/&#10;H7/D2HF3Ytz4uzBu/F0YP/4uTJ48XipTJmCKXKZOxFS5TJuIadMmOcv06fdK5b572WH8oqZOYKtC&#10;6r0AJoBlojB8yChU7q1C5d7IZOgicYEg1BT2LaKUlQFCAkOU4XnJk0Gfr0NmdudvtHyK5DasN7pH&#10;59ZCHj+nB6cZFyJQlOOTuEAQRDxzf9kUZ8De++6cjh3r3pKWTtwzHesWrcTGp6UlDiyD+7smIktm&#10;lmNCyTSUXFeCW28swf33TMcH6990prL806JSxTsTFz4FSMtQlHTpniMVpo1pJ/yD592/Kzmm06nT&#10;zTh0uA4HD1lw8JAFPx2y4Lsfjkjl+8Oolst3h3BALtWH8G31QWf55sBPUvn2J3YYv7BY69iqiBFO&#10;b81wM6BvEXkvEESUoWCPgUECQ4zA80BOriQ0BDuhkg37YNYkZ2ZJ60b1+Trk5gVXDL11QY9PEAQR&#10;i8xY5HKNLDCYcP9YKTaDUkSYsXCqKnPQnv0VWPriMsDh2jxx9DTMe2Aeyh6Zj/vHTneKC599UYHX&#10;39nsfF8i06Ub0LMX5yy5ea7SQ1Gv1U74h5YRrVUXCrTSUfvCqDfgtXdvw7Bhw9Crl4FtJjxQ2HcQ&#10;Kiv3sdVhYdCgARTckSA0oGCPgUECQ4zB88HFLcjMDk2wM56XAiEFUwiCIBINi9WMGQunYv7zpc4l&#10;E3Bkmlj1+nKPwZ+Wrl+G3/3V5QGhpKbOjGfXLcPYR6awTU72fasdfDBe2bX3PbYqIL755mu39ITB&#10;lt27P2K7Twik+7d6HuA9BXZksVjrsPHdFry1+12kQERbSwu7SacRob1EIiNOgzrL6SkjRfHIwIUj&#10;gkgGjHoThpMXg99wCxa8qH01jiFWf/BsQmaR8Ia36OyxFrk62viKLq8VWZuySHj+vghChr0OJVMW&#10;CTDXCWWWiAKDCTV1ZuT6kUWiT4EJFqvZLYuEEo4DOE5qk7NIAMCHL/p2i46XLBJj/u8WtspvNvz9&#10;Lezc+QH0PbMB2Yh0fNXymntR8T/pHxGCIDj/lv8FgJ499fjZzy9KuCwS8HAcA0BuSwZSdVlsddAc&#10;Sz/BVvmNUW/Ajx9XAa0C7rjjDvzm+qvQ3mFjNwuYd7/5Gq/ufputBgAYesfn87ThQ0ZhzqR5uGzw&#10;NWxTWPh8z4dsFUEQDuSsUv7iTxaJSdc9wFYnBCQwxCBaEwRfkxp24p9M+DI8tL5PEhg8f18EIcMK&#10;COx1hm3vjHGldV2L5HHr6zrhSUDwJTDI7cEIDF27cXhz6VuqbVniQWDY9tG7KCt/UlUXaJrKA99+&#10;g2uvu161TWewWCwJKTAAQEO9iPY25liMIYEBAJoO1MJ2uhWZaSmYN+1utHd0sJsEBMdxePr999Ce&#10;4/4ZQ3mdiDRzJs1DXuZZmD49/KnsiotHoHTuHLaaIAgFnrwWtUhmgSE5LdIYRRCkSSo7yfUHwQZY&#10;LZ1LxSSP31AfXGlsENHSHPz4BEEQhIvTp0RcMzb4gGsZaalSSU9DRnoaMhXF2ebcxrVdVkY6sjIy&#10;kJXpKsFyzdgRbuICEV5yekgPXdYtWon775nONoeEwf2LsGPdW854Ir4oMJikGCTM/oQy68PgSy9j&#10;q8CnSIGs45XCvoNQa65lq8PC1CkT2SqCIBgoZaV/kAdDDCAb9vLTLS18PTVRwqdIQRv9vam2twGN&#10;DXYInfdQBIIYv7P4erLp68lkoqH1fUTySTCROLAeCuTBwDwVDrMHgxZpGVKwRJk5k+a5BZ8SBGD3&#10;fz/BnCfmqupvvUnKYuGLPfsrMGfxXFUCwZeeXYfexnxVWkGeB6qqK1G2uhQtTcDJ4yKMeoNf2QLI&#10;gyG8CALw8dq9AIB+NxeG3INh8TMLMbh/EcbNnKyKTeKJAoMJO9a9hY3vbsacxXOdHgwZqTzmT78n&#10;JB4MhoFD8XB5mapeeQ7GI7tW7cWKFWtQvmIN2xRSyHuBIPzDYjVjxiJ1YGdPkAcDETXa26QJijdx&#10;IVAEG3DG4Yngi5ZmEQ31oRMXoBi/M94UBEEQhDts+t+y1aUYM7vYWUruL8Z194zEn5f+HamZaaqy&#10;77v9uHfu77yW4dN+hbnP/Q2pmWlIUZSxj0zBdfdIfV93z0hcP3YkSh4YibLV6jSb/ogLRPiRj5Oa&#10;OnNIUmCz1NT5nlwr8eTpEPo9cxHv4kJhXylTjbnWwjaFHEpNSRD+YdSbMPwqCvboCxIYoogguD+R&#10;CyV53fPR76xBGD5klGa56JxBbk/sQgmJDARBELFDTZ3ZZwk3fIrkhZGWzimKVOeNQ4cP4fIrh4Ss&#10;APDovZBIyCmweT6cpnznsIuhnwfFu7gAAEZ9PlsVNig1JUH4zwjKJuETEhiiSDiNe0Baf7n8sRWY&#10;M2meZvnnX1awbwk5Lc0i2tvYWoIgCCKZ4FOk5Yy9TBx69pKWEcilRy+pzttyx7S0DKSnp4esEIlJ&#10;WjoHQ+/4FxcAYIDDg6Gych/bFFJoaQRBBIZRb3J6GBHaUAyGKKG13ldm5wvbnX/zvFXVxiIIetff&#10;3D24aZLVudyhwGDC4P5FKDCY3NYptzaLMOpNmLNYvUYXnRj/tj/d4rYeFRFYk+prbbbWd00xGDx/&#10;XwQhw8ZYoBgM6vZoxGDIzAa69/TcLsdCABPHoLNo7XO3nlK8HTDjKunajUNmtnTs+IPcj3LfjXoD&#10;phVPwPPLQyeKX3hFE3bu86x+x3sMBjjW78tp1YT/pUMnZrKbBM0f/u8h3Hpjid8xGAb3L8K6RSvd&#10;YjBkpvEonXoXbDaBfUtAcByHXgOuwaJtC9mmuGXDgq0w6k1hT1G5edMryM83stUEQXihqroCMxZ6&#10;D/hIMRiSFKPehA0Ltro92Z8zaR6WzCrHhJJp7Fu8MnzIKGxYsJWt1qRDY17zpykPq4x7OAx4udTV&#10;AR9+eAAffeQqn3zyMb777gC+++4Afqz+M/5+363I0qUhS5eGhnor3t6xHatfXo0XXlmD9f9xldUv&#10;r8Ffn/ybc9ssXRp+95tJKP+/p539ffLJx85xPvzwAL7+2qraH6W4AACvPf4WZk7roqoDAEHwfHIR&#10;BEEQiUlmNtClm//iAgDNJ88Wax0WrHyCre4U3sSFREPonO0eZmJDjIlFjHoTasMcf6G4eASJCwQR&#10;BIV9i8iLwQs6QETsl/Agq8NsbILhQ0ahsG8RJo6e5tzGF4V9izBn0jxnf75gc1QDwPCrb2SrAABW&#10;qxWHDh3Ee++9jaNHD+HIkUNYu3Y1nnn2GTzz7DOYWzrXWZ5+YgdyWjPcCsxpEI64SvaZdLdtXv/X&#10;a5hbOhf79lVi375KHDkijfX1VxVYvXoFPvnkI3bX3Bh51WtsFQSb9PSRIGKBvPbj+Pr1fWitOoDs&#10;xnq2mSCIEJGSErjxyKdIXg9EaJC9LGJV6Kdf2jvhDvBIwR0JInhCE4uBtXkTo+gkd8zYLuFi++4t&#10;zr+rqitURU4/Ins5+CLQvKiBZG04ePAgLr/8Cjz00MOYMUMqvQz5sIspIS+nTjU7x5DLwIGXsrvk&#10;FUNvd8eYWJ3cEMnHh9sOIyODQ0NDO/63LzL5xQkiGWkOMjtSZra01CASeMpuEO+EO8Cy/L35szzC&#10;N5H5reMJ+clorTl896hBAwspuCNBdAI2RXQwsDZvohR3SzAJkdfRqMqiqVizablzG29eCUtmlXfa&#10;TWbCr+5hq2KHAOcpY268ma0iiJjg1+eJyEzn0CVLB50OaGsTUVvjOb4LQRDBI68/PXMqMC82PkWK&#10;gXBunwIceLsqbCLAgbersG7RSrY67mlvk7I49bu5UDPOUiiYs3gu+t3ceeNUFAOcYHiAd+TlDOQ4&#10;i2XkDBLh9GAYOGgAW0UQRABQsEfPkMDgAYvVjLWblzs9GeZMmsdu4vRuiMbBFaJ7clhobY7hnSOS&#10;mtd/4HDeedkAgOYWO3rq05FfkMZuRhBEiBBswOlTIk4el4QGf+F5YMyoEgDArTdK/4YSWbSIRGrO&#10;SMIGQw2Nh4E7gX5vNXVmLH1xGTa+s5ltChlzFs9FY4M9YUQGAGGNwWCi2AsE0WkimU42niCBwQdV&#10;1ZWOf9U3aTmgoxyfgW0PP5Ez4sUIjkUQ4ab17PMw7NqzcPed5+I3D3T+CRxBEL5RCg3+Igvpmdkc&#10;MrLYVkKLWBX4a+rMWLp+mZvgEerFEYINaGywx3hgS98Ye0pzy3CmqMw3kWFEEJ1FPlcJNSQw+MCT&#10;MiXHb7BYzVizebnPVCXxjCC4p54kiHglJZXDV8jFJw3dsH13K9tMEAnN4P5FuPXGEo9FTm0cLlqa&#10;4Lcng2x86vjIxWSId+RUqEr+b/rDMOoNbHXUKDBIyxkA6UcO1S8rf3LBBreUs5GksG+R3wHCPZHf&#10;iff6C3kwEETnGdCv83EYEhESGLzgbW2NUW9C2epSjJldjLWKWA0RI6L3zogORhAEQTAY9QYUXdIf&#10;Ay7ojwvP9Vwu+cUlTmNSZcgBKHtkPtYtWomyR+Z7LOsWrfQYl0Deh6JL+mPQxf3R/zz1uHJb0SX9&#10;nfuglaKyuUn0y42d7jyB4ek7vfFK7QxV0aDAwGPmpDIU9uvPNoUA1xETzcDSE0dPhVFv6tSTTfnh&#10;VjiXSFB6SoIgwgUJDA7kfKZymTNpnip7RNnqx1TbW6xmVRaKcMJpyPuRXLYQy/EeCIIgEpkljy7A&#10;hy9uwytPrcWTsxbg8RkLUDr5cY/l779fgFeeWosPX9yGJ2atVhn4S19c5rPs2V/hFhjw6TkLVfsg&#10;l7/93rUvf/+9q/7JWa59+NeitW4ig2DTftJOdA4to/rA2+HxXNj5wna2yifhFRfUCLbwZ9LwhMUq&#10;ZX7w5AHrD8aeJhIXiKDYsnUbW0WEkc4IiYlMUgsM8sW/sG8RlswqVxVl1og1m1zBHpOT6NykCYIg&#10;kpkljy7AgAu8G2MHDhzAqlUrNItRb8BLC15wejLI6+C9lXEzJzvXyfMpkrhQ2K8/VqxY5tb/qlUr&#10;sHv3R8weqTHqDZoiQ0eb//eVjnYRZ6JkLMY7FssLbFXUqKkTUNivP1555d84XHMEAMCBgxCigAkc&#10;p57SnmkUYbXY0dggRrS0O47t1ia4tflbBCG88RcGUQaJhIV+28jSmaVQiUxSCwy+sFjNWLNpOdZu&#10;jsISCBUaLgwRhDwYCIJIdgoMJtx6YwnKHpmPHevewv1jp7ObOJGXG5TeNw9zJkll3v3zpPqH5+Px&#10;mfOc5YFx09i3O/ElLgBAdfW32L37I81y28ibcf/4cTi0qwa2A5aAS9tXFvzt4Zm4beTN+HDXTrf+&#10;d+/+CFarld0lN4x6AwSbus4fm1K+87W3AXY/tifceXHLeuffra2tIStVB/arxvEHWegSBDuyuuYg&#10;v3dvdpOQI3vLRLLIx3Z7m3ubv4UggkWOrbFl67awpjklXHhaTp/M6ERRRKyXcCG7sVmsZoyZXYwx&#10;s4tV7WNmF0dOXAhQQwjj10IQBEE4MOpN2LVqLzYtfRNlj8zHrTeWoMBgwv33TMfGp7diyaxy9i3O&#10;gInDh4xylpLrHYEUbyrBr5nSGTwZ+B3t7ag116DWXAOx3RZ0kfvoLFpBBr2JDO1tQPX30rh7vghP&#10;lqZAUy3GMwMKC7Hnv5+EpHzqw2vFE8pjQBDsSM/OxvU3D0fXgnORE4JyXdFQ1XjxTuXeKrYqZFCA&#10;x8RnVPEImPKNtGQixmFt3kQp5MEAwHLcDItVKmWrS531cybNU20XVmJYMBBJzSAIIgnJ72lSxeKB&#10;wyiVDVM5ELBSZCgwmFBTZ8ae/RWo/LoCVdVSqfy6Anv2S0XJ6+9sVr2WKfTDewEAHn74j9iyZYur&#10;bN6MzZs3Yf5j86DjAJ0jSr+yqBGlIkqFnSTIZdWq1Zrj3HPP3WyHmvjjjSEj2ICGejs2vrsZ/W4u&#10;dPvOQkFNnRnDxt2CcTMns02ED3heHTw0WATBjvIX1uO2383E7b+f1aly67Q/4plny2Fv96JaxRHh&#10;zOQCisGQVAwaNACVe8O33IYACvtSJgkWEhgYtu/e4gzeOHzIqMi5vbjP+nxARj9BEEQ4+edfVjj/&#10;Ln9lGYaNu0VVyl9ZptoejOF6f9lUzFgolcl/mYJxMyernpp/9kUFnl2n7SXn7y1Bp0sFz6e7SkoG&#10;UlIycf45fTB36l2YO/UulE6Tyrzp92De9Hswf/o9mD/9bsyffrdUN/VuPDZNKvOm3YV50+5yts+f&#10;fjfmTbsbPXK6aY6j06Wyu9RpTkYxxSDhH2npgKG3LqCSm+fvUd0ZEufYoRgMyUdtrQXmWgsqK/eh&#10;fMUabNm6DZV793VqqYMp34j8/HxsJU8GIoKQwKDBms2uoI5zJj0WmQAeXu6JmlkkvGwfciI6GEEQ&#10;RPSRl0IAwIyFU1H+6nKVOFBTZ8aazeVOAcEf5KUTcIgLYx+Zwm4SMtrbO9xKa1uborSjta0dbW3t&#10;aOvoQLuz2NDeYUNbe4eztHd0sN2HjfY2oL2VrQVS09kaIhDs9li9j2tMcDpBTi6H3DxdWMv1V1+G&#10;HevecqZ0Zcvg/tKDqfvHTndrU5YLLihw61suCHOKSiJ2qK21oHzFGlw2+BqUjP4tRo/+LabfNwPl&#10;K9Zg3vwyTJs+AyWjb0fR4F+iZPTtKF+xhu3CJ6Z8I4qLR4R12U0yM6AfeTCwkMCggbRUQkpLadSb&#10;MLHEcxCu6BG5yULkRiIIgogN5CCOFqsZVdWeXfS9tSkZ3L8IZY/MBxziRDjFhXim+Yz2HeePYx9m&#10;qzrFv5+InewKkWB0yWj89L9q/PS/76Ty03c4+NN3OHjwexw8+D0OHfwehw7+gEOHpHL40A84fOhH&#10;HD78I44e/Qk1qnKQ7T4gevXqxVaFjNR0DmnpkodFuMrU305DgcGEwf2LNIssTHrbZnD/Ipw4XevW&#10;d1o60Kcg/A+1aIlEbFBba0HJr36LFSvXuGlt6iVt0itzrQXlK1ajZPTtmDf/H53ybCBCB6WqdIcE&#10;Bg9UVVdgzSbJdVUO0qXEqJfW5ipTW8pMLJnmrNuwYCsmxKRA4T+BxmDIyArtEwmCIIhIIxsJa0IQ&#10;6LewbxGWP+ZabvH629pxFwhtdr6wna3qNFpBJxOZfFMBMrO6ITMrRyqZOcjIzEFGRldkZHRFekZX&#10;pGd0QXq6VNLSuyAtPRtpadlISckEryoZEGyA1WIPqDTUS3OJYcNuwJ133sXuYmgIcL4SDGWrH8OM&#10;hVNRtrpUs8ii4/bdW9za5MIGFVcie9CGSwQYNLCQrSJiBY1AOZ6Ehi1bt2H69AcC8mgYNLCQlkoQ&#10;ESGpBQajPl/614PytP2TLc4bxQhGYFgys9wZ4EsuMsp6o96EiaN9CwzBpHyKVd6vIBcsgiDiF3kZ&#10;AwBUVVeq2oKBzTTxwLjp+O7dfbj80gjF+IkjvGWWCDXJJjKEEkGQgnEGUpTceeddYREZzjSKaGwI&#10;b/nu+xp8+N/P8crWzZrlcI0kEHy6t8KtTS7ffV/j1q+yIIyZHvJN0tyXiD4eRSQvQoNUrfZoCERk&#10;GDhoQFjjeyQjRr0pMsvp44ikFhjkZRDyvywWqxkzFk7F9t1b3NbYzlg0FVXVFc6gkHKxWM1udex7&#10;AYBPUb8OVGCIgEjvxGYLbP3tV19K6T8JgiDiHflpYmdYs0mK38CmRXx85rywR4snPEMCQ3QZNmwY&#10;Tpw4EbIybuZkdAgpaGkSo1pkkay9zb3N30IkD149SjSEBnW19Je8bMKfJROmfCNMpnyKxxBiPD2s&#10;TlaSWmCwWM0Yeu9An2tolakrZWTxQcvtja3T6p/n1VcMo94Ai7VOVeedyN2AAhEzLNY6pKW7Xw21&#10;6giCIJKBtZuXo/i+kc7sE8+uk7JPFBhMeGCcbw+3ZKbAIKVE5CDiqisKcdUVhbjyikJcecWluPJy&#10;qVxx+aUoGnQRigZeiKKBF2LQwAsxaMAFGDTgAgws7IeBhf0woLAfBlzaF4X9++LS/uezwyQs4Vqy&#10;WNjP/7SjnujVy4D29vaQlMPmI2FJZxotaurMYcv04NWgJSKOP6KAP0KDubYO06c/yG6iiRjmLCXJ&#10;iOwVT0gktcAQTTKy1a8t1jo8VDbLg8jAud1M+/Q5GxdeeAEuvPACXHThhc6/O3S2TpULL7zAbay0&#10;9GyUlNyKSZO8ByWzWOsw7tEJaG9TKxKZ2RxClDabIAgirqmpM+PZF5fjsy8kY+jXN7mWYxDu1NRJ&#10;j4ONRiMef/xJPP74k1jw+JNY8PhTWLBAKgsXPIUnn3gWTz65FE8+uRRPPbkUTz31HJ566jk8/fQ/&#10;8fTT/8SSp/+JJUuexzPPPI9nn3FPL5qo3D7sbrYqIUlEbxSP7vNEQhFQthAfQoO51oJ588vYZjdM&#10;+cawLcFJVsiDQY1OFEXEeongw/qIkZbOuS2TkEWGa8cPx0Nls/D4iiewduN6vFP5AWYt+D9VOZ3a&#10;ioz8LGTkZ6EhtRE7f9yNnT/uRkNqo7MsefpJfPr+h16LcvuG1EZUNXyJ/qMGo3Tpn/G3FVL57Mcv&#10;8O2xH/H4iic0yx0Pj8e144fjjofHu4kLCOMTFIIgiHCgXMqgjK8TSvY4BAZ22QRBBAvrGQkA144f&#10;zlaFjbR0DobeOujzdeiS474vslhE+Ee4YiWEyzOCCJyAxAUlXoSGrVu3+RWTYdCgAbRMIoTkBxOD&#10;QZQC6SdiIQ+GKMHzQE6u+9cvezBUHdiP7R+/i7VvrMf2j9/1WjzFb9jzRYVz3a9WgSN1mhI5ENPO&#10;ve9hl6O8+1/3MZVF2+tCIs2RMoogCCJeUBr9bIBfIjq4S9cEC/vQAkEtv/SPh8pmsVXI6SFZPDwP&#10;ZGS7Wz/h2A9v8ClAlxwO+nxJ9IhUyXQ8VMnuxNj1J81he8JMnhGxQ+XeTi5T8CA0+JMpIj/f2Pnx&#10;CSe0REKNu4VLRIy0dOnmFy6Wrl/mXPOrVfrdXBjWNYtp6Rxy88L3+QiCIMJBTZ3ZeW0s7DuIbSai&#10;QK9evdgqgoHn3eMdeV9+GRwPlc1ye7DBLoXU2heE0aNCU/DI1SE7R9qvSBaZL3+sdGvzt4CEgKSg&#10;sjJEHgSM0FBba/FLZBg0kLwYQgUtkVDD/eMfa2P+wcALu/4Ju9DOVjvpZXJfbhBPCALQUG93S+MU&#10;TXLzdE7Pg8aGwKMad8nhkB1G8URJe5v0/SlRjt/SLKLxhHr/c3pwzqcMiYbW95GZzSEnV/q8Wu2R&#10;/L2I+KHuqPo44VMAvdGlS7PtnREVBQGw1kbvuGWvE7feWIKyR+YDjiwQz61fhjON6utIbp4Og/sX&#10;oaq6Ak2NorNd9gz7vnav5nXUbuewfvEKDL60CDV1Zlw/diQ4TmoTRUAUOQy4oD+WPLpAHsojPXr0&#10;QFpaGluN2v99h7dWPsVWB82YmX9Dl9yebDVaWlpw6tQpttqNsvInse2jd52vdToR+nydyiADgOPH&#10;RLS3Su0yO1/YjmPHjuHIkSOAPI92+9ndKsC5VbkqBgwYoGkoyyjvEcpjQ3mMax2znTkHQoHWeQKF&#10;J4NRbwgqXoHFWudVpFDOGWQ87Qscv2mo8PQ7GnpH5xmaUW/qdPaZOZPmYfiQUSgZ/dvg3eg1GDSw&#10;EMuWPcNWE1Gi5Feh/X2diJJAtXnTK2yLG+Ur12Dq5IlsNREEQ+8dqHot2IBjZs/2k45Pw/ihv2Or&#10;EwISGGIEQZBSGrU2Sf9Gm2AEBj4FyMzikBHhoI5akxgSGKJnqBGJAysgJJPAUGAwYce6twBH1qCN&#10;727GkrWu4IAFBhMWzp6PQRdJAsPkP0/BmUYRg/sXYd2ilaipM6NsdSm+/KESYK6jRZdchvWLVwAA&#10;nn1xGZa+uNxNYCi8oD+eIYEBCLExqsSTYYo4FhgAqMSuSKA8T5X4engSrNgBPwSPeL/HTyiZhomj&#10;p2H6fTNCGu2/uHgESufOYauJKLD1zW1+BWTsDMuef8Zn1hASGELHjIVTVZkDk1lgiI68S7jB85Jx&#10;npvHhXXZRDjgU6QnBXqjyx2RIAginqmpM2P0/SNhsZph1Jtw353TceDtKuxY9xbWLVqJHevewqCL&#10;PAeALDCYsHTOCmxYsBVLZpVj5V9XYMe6t7Bj3VtOcQEAXn97i+p9iYo3Y5AILRnZkZtHpKVriwtw&#10;zGty8zxPMy3WOlQd2B9U8XY8paXHt7gAAJbjkgdEqJdJhCuuAxE4/ixh6Cwr/Aj2WGsOgwcFkfR4&#10;vvITUSM7h3MGS4oHQvUEkSAIIpaoPW7GjEVTVe7OBQaTKjhuVXUFZiyc6ny9Z38F5iye63xt1JtQ&#10;2LcIgy4qQoHBhAKDtE6zps6MsY9M8ZhFoupb7Sfr8cq+BPs8sQzPS/flcIsMXXJ8e2vwvCv4YySI&#10;BQ+SUGCx1gJhEBhC3R8RHJV7qyIU+8Dz03OZQYO8ezgQ/kMxm1yQwBCjZGbFj8hg9+D+SBAEEe9Y&#10;rGaMmV2M0fePxMZ3N2Pju5tRU2fG0heX4cp7BqrEBZmN727GsHG34Hd/nYLtu7dg++4t2Py+9N6N&#10;727Gs+uW4Z6Hp+AzR6rKZCXa3m7enoInAnIWg5wenDM1dmdLWrokXBh6Sx6L/pCZJe0HH+alrP4I&#10;HvGC7MHgy709UMKV+pLwn9paC6bf9yBbHRbMfsR3qK21hCcOBJHUkMAQw8SLyNDSLKIpgus9CYIg&#10;Ik1NnRlzFs/FnMVzMWzcLVi63hWPQYuaOjP2VVeibHUpylaXonRpqfP9z7643KPngpKy8ifZqrhk&#10;xj9ms1XIiAEX9kQXGMAsv9QbpaWMnSm5ecHFPeF5KX5Lbp4OmdnRFTziCo6D6NdzaP+gJRLRJ9xx&#10;F5T4IxwMHDjALyGC8M2AfuTBIKMTRRGxXpKZeBAZBBtwppFEBoIgiFCy7aN33USGb37aryr1DdE1&#10;kp3r6L91FSU3TBmhuTwiM1v7vqbl1ZAMQkCykJYO5ORGX/CIdSxWMyxWs2pJQyhmWLREInpIngsz&#10;ULk3dEE7/cHXUgwSnUJHMKkqWZs3UQr397+vCcU1K6ys+/D5hM8i4Qs2wnm4CSaLBDykqgo3vqLL&#10;a3138R5h2hta30cko/ETiQObJYJPoiwSYK4TWpH5ldc7X+1smkolHAe3LBKeYO93S2aVo7Cve7DJ&#10;r6r2YuJ9dwOcKzmjyZCPwf2LwCkqU3iAT3F1mK83uXlncABefXkb8gt6q+rhWA4yZ/Fct8/kjbQM&#10;oGcv7e3b24DjdaIqi4RRb8DTcxYGnXFAC28ZJBDnWSSIxEA+t4sGX6OqD/bo8jdtIRF6amstuO/3&#10;f0CtuRYiREjPTv2bV3eWzW+84lVYqtxbhdraWhSPHME2EQEiL6mU8SeLxLhr7mOrEwISGKJMe5uk&#10;6PuD1gQ4XHiaGPsiGpMrX4aH1vdGAoPn74sgZFgBgQQGzwKCr/ZwCQzCacd3wkn/O3FMBMChxdaO&#10;9KxU14YaaP1enlILcs70yZy0vwA4HdDS0Y7UzDS3z+QJPkX6DJ4QbMDJEyJs7erv0qg3wGKtc6as&#10;ZMUBnpf6lmlvU7YChf36O//2JS6ABAYiBpBTVU7TSFUZ7BH2+Z4P2SoizLz11tv4698XAqIoLXeR&#10;LvIRExo+/8z7b771zW3Iz88PebyPZGT77i0oW13qfE0CQ4yTyAJDY4PojPjMMnxIBiaWZKnqvvtS&#10;wDv/8fxdaPHZ4TYcaVPPFnum8rjunAxVnZIRY9Lw8wskX9X/fmBDxa4OdhMAwP6aDnzX7Nof1gCJ&#10;BL4MD1+GQ6Kh9X1E0lAjEgdWQGDPb7a9M8aVlrEWyePW13XCl4Dgqz1cAgNL7WHXPii9ALTw5HEm&#10;CEDjCRHtTlHB+z5rtWvhzXNBSUsT0Nig/q19oTwW2GNFFicCIREEhiWzytkqJxZrLdZsXq7KkOKN&#10;wr5FmDPpMWfwQQDYd6ASazcvV23nL0a9CRNLpsGoz4expwnbdm9BVXWlKoc8i1FvwpxJj6nreppQ&#10;VV0Z0GeJFwr7FmHJrHJMm/6gppt7MEfZsmXPkCEZIdasXY+33nrHEd/A5TruWWhAyMWG/HwjNr/h&#10;3Wtlxco1KB45wquXA+EfJDC4IIEhysiTTq2J8pJZ3WHs9rKqLlCaTn2D/3t0DqrOqB/nnJ+Vhr88&#10;XIazzrtIVR8IPG/F46VT8eaPza46Ehiijtb3EUlDjUgcWAGBPb/Z9s4YV1rGWiSPW1/XCV8Cgq/2&#10;WBMYfF0DBQFobRLR3ga0t4le9xkan0kJnwJkZXPo0o1t8YzW9+kNbwJDMMS7wGDUm7BhwVa22o2y&#10;1aXYvnsLW+1ENnK1YN2B/cGf/Rozu9hNLBg+ZBTmTJqnqmNZs2l50IJHLCJ/V+Ur1qB8xRq22Ukg&#10;RxsJDJFj6HW3uK1L919oQEjEhuKRI1A6dw5brWLe/DKf2xD+wV5Pk1lgiKwlSHiEgiQSBEEkF2kZ&#10;QH4fDnkmKRJ+pPAlLsCx5CDbkfZPb9She08OXbu5SpccyaiXDXtlm7L0NHDoZQpMXACAjOzIfieJ&#10;hjLYmJwqVS5KL4E5k+bBqNcOTMZ6DFisZlUfZavV3gS+YMUFi9WMquoKN6+FJTPdBQ2luMB+HpmJ&#10;o6dpxiOJV1iRxROBzBz3MkstiPAxcMCl0Ol0qsJxUtHpdOB0OnAcJxVHm46TlqBJcAHKRwQRO5DA&#10;EEOQyEAQRCJSW8MsiCcASE/1oTDm9fk68Cnhm1DyKZJXhS9xgYVPATKzgS7dlEUSFrIdIoO6zVW0&#10;lmD4g/I7SUsPbH/9QfpMUrrERGfN5uXOdKllq0sxY+FUlZeAlkEPAMOvGuUUH9ZuWo4xs4tVfbDC&#10;gC+U45StLsWY2cWYsXCqc3/WbPLtfTD03oGqzyL3IzNx9FTV9vFOVXUFBg0awFa74e/MkdIRRo7h&#10;w28AxwgMWkKD9FotNEivZXlBFhoCv1ZNnTKRrXLDZKKlEaGiqrqSrUpaSGCIMUhkIAgiUbi8oBmH&#10;3/kCuh+qUfPhN5hYks1uktSwSx14HuiRJz35T/McIidg+BTJ20Bv1I65EMvwPCQvinwdcnp0zqsh&#10;LV16vz5fSnEop0tMBpGBxWI1Y41jOYFRb3J78m/UmzBx9DTAYeTK2wZLYd8ip1jBuhHDsT9rN0si&#10;htayizGzizH03oFsNSB/Foc4oRwnEdh3oNLvtfGSA753saHWXMtWEWHi0ksvgc4hJAQqNOh0HDhO&#10;ByiEhkDFBn/jKpjNJDoRoYcEhhiERAaCIBKBF5dVIz2dg90ONJ1qQ+UHR9lNkhJ5MqkFnyI9+e/Z&#10;i0OvAg7d9Ryyu+qcxde8Ut4up7sOXXI45OZJxnSoYlVEC54HMrNcHhOBIsdGyM7hwEvxi51kJKnu&#10;ZbG6jE1l8EY4vBdkAl0KocWIIa7+WHFBiadlAZ7qZZT772vbeCLYJ6KehAbyYIgcRkMv3HzzMOh0&#10;XBBCgyQ2KIUGcM5//BIbiot9p53c+uY2v7Yj/CORrj2dRXuGQ0SdM40ivt3H5AkjCIKII7IypVtM&#10;a5sdggC0NXkO1ptMuAJ+eUcyqoGcXNFZWOOYRd4uO0dEdg4Xdx4L/pAahMdBIn4PncWoz3f9rYjZ&#10;AAAD+g0CHBPmOZMew5xJ85xlw4KtAXsJFPaV+gt0WYW/DEig2AtKLMfNMOUbYfLjSbQWnoQGIjKM&#10;H3sHdDoenE4SC/wSGpjXOqXQAJfC4E1syM83+hXMs7Kyyq/tCN+E69oWr+gcwUtjuiQrgaajJAiC&#10;iBWMeh53jj8HggC0t4to7wCq7QZ2s6TEX4GBIMLJxBJpCQSYybFyyYT89/Aho5zFqDdhycxyDFd4&#10;JXjDqDc5BYltXrwXOoMsYHjzjohH5ECY/ri6e0MWGsy1FtSSF0PEMBh6YeYjDyKFTwEUXglehQbW&#10;m0ElNEh/O70WZLFB5cfAoXTuo66d8EDl3ioMGkTiQqhQeoQFAmvzJkrRqVdtxWpJHsoemY8d697C&#10;/fdMZ5s6xbpFK3Hg7SoceLsKZY/MZ5s7zYG3q0K+zwRBxC8Wq4Dv23rAdH1/3H1bX1x6u+9AZQRR&#10;2LcIu1btxZJZ5R7La09sRYFB/QR97n3Sk/Uls8qxdE451i1aiXWLVgZ1Py0wmLDx6Td9plOMF4Zf&#10;5RIHhg8ZhQkl07Br1V5VTAQlrDcDHAKEMuODlGFinlvsBl8E6/LvjSWzyp2fZV8CPkXcd6AypG7s&#10;tEwistx4w7UYN/YOpKWmISUlxRFXwbfQ4LZswhGjwavQwAHLn1/il1fC1q3bMGgg3ZdDRW3QyyNY&#10;mzcxCi2RiEEKDCbU1AV7oLrDTsTY150l0MkbQRDJgcUqAAAq2rPYJoLQRE6LWNi3yGPRukeWXF/i&#10;fNo+6KIiDO4vlQKDCfePnY6KV/f57dZ//9jpKDBIT90DNaBjkYmjp6mWOMjBG+EQDtin/mw8BjnT&#10;gzLjg7zWWJnG0hNagkWoWDKr3PkbsWkrE4Wq6kq/Mkn4i5kCPUacG4Zdi8LCS5CSkoq01HToeF4h&#10;NLi8FrTEBo9Cg44VGjgUjxyOgX6ICzKd9YwhXLDXzWSHBIYkoKbOjDmL56LfzYXod3Mhxs2czG5C&#10;EARBEFFH+YRbNhjZUvm156fUssG88d3N2PjuZuzZ79rWH4+Ewf2LcOuNJc7XiTpptFjNznSTLEpB&#10;oGx1qdvaYum9krBg1Jt8LpUI13fIigusJ0aiIMdh8OeptD/QEonI06uXHg89OB2XXnoR+BQeKSkp&#10;SOFToNNJgXuVgoEnrwY3ocG55EJ6XVw8AnP/MocdWhMK7hh6gl0ikaiQwJAksE97CIIgCCJWqaqu&#10;QNnqUs1yf5m7USyzbfcWzHu+FHMWz8WcxXMxbuZkzFk819k+QRF3gGVw/yKsW7SSrY575BSPcipH&#10;AFizebnHp/3qjAzak2Z/ttEiVN4MySIuQBGHYerUSWxTUFRW7mOriAjQq5cef5jxO4y9ewxS+BSk&#10;pqUhJTXVEZ9B8kDgOM4REDIQoYHDP597CnP/PJsdUpPaWotjeURoBCtCIlxCarxCAgNBEARBEAmL&#10;0pNBzo7Acv890yMiLggC0ORIRX3qhIiTx6XS3sZuGXq2f7LF6Y0wsWSa30tGOotsIINJVxksySQu&#10;yGzbvQWDBhaGdKkEEXn0+h747e2jMfORB5CakgqeT0FqahrS0uT4DAAXgNBgys/Hc0ufxMABl7JD&#10;eaR8xRose/4ZtproJJSiUg0JDDHMiDGUV4sgiOjQ1CiyVQSRkJQ/tgL3j3XFElr64jJVeygQbMCZ&#10;U4C11o4zjSLONIpobRbR0gS0NAHH60QcM4s4c4p9Z+hglzb4Ez8hVMheDnK2h2BJRnEBiqVDxSOH&#10;s00BQ0skos8vr74CK5Y/hUf++HtceunFSElxCA2p6dDJyya8CA0mUz7+b84jePWVdRhQ2J/t3iPT&#10;73sQo2hpRMghccEdEhhilOwcDudf4iPhOUEQRBhoaZYMIIJIBAoMJgzu70i7qOGiLxuse/ZXYNi4&#10;W1RxG0JBextQX2tH02k72wSdznWeCTbg9ClJaBBsqs1ChsVqdi6VKOxb5HXJCAAY9flsFcAIBWyM&#10;Bi3k7A5GvcnrmN7iOSSruACFF0goPBgoi0Rs0LNnDwy95ir8bf6jWLl8CW684VoMGHAJevcuUMdn&#10;AId8Yy8UFl6CCePvwr9fWo1/v7waw4ffwHbpla1bt2HqlEkBBYEk/CMc2XHiHRIYYhQ+ha0hCIII&#10;Py3NIhpPaIsLObnhu2W0NmmPSSQvbPYIf1z683uaMKDvIGcWCXbpw4xF7vEbbn1oJIaNuwXjZk7u&#10;dLwiQVAfx+1tkncC58gmZ7eLsNnssNnssDv0BqXIAIfQcPyYCEFKwhJylEslRgwZ5ZYpQ7mkYWLJ&#10;NDejX05RKW/rD9t3b3FuO3H0NEwomaYa16g3YcmscsyZJKUbZUlmcUFmzaZymPKNIXkCXbm3iq0i&#10;okivXno8+MBU/P2vf8bqlc9i3drn8eILy/De22/gvXfewPoXV+DJxX/H+HF3wmjsxb7dJ5V7q7B3&#10;XxWJC0TE0IkiEOslmeDj0WnBMXFy/ksQRFziTVzIzdMhTbFqS8v4CVYYJY8JgqWwbxGWzCpXl5nl&#10;7GZuTBg9Df/8ywqsW7QS6xatdKachCMjgpZBXFNn7rSwIGPrAI6ZpaUPZ05J4oIsIIiiCLvddZzb&#10;7XaPcxzBBpzycC52Fn+WSqjbJaNfWWS0BBtPzFg01SVcjJ6GJbPKsWHBVuxatRcbFmx1CghssDRl&#10;GxzeE+z+yP3IwkciIn8vU6ZMZJuIBKNXrzwYDIELCVrU1lqwYuUavzNMEIFTq3Ff8RfW5k2UogNE&#10;xH5JDnJ6cEhLJyudIIjIE4i40N4mrSVnCUYg9TZuRhZdDwk17NN2OJZA+MNE5ql5uBBswMnjIk6f&#10;Uh/XsscCABSck4KCc1JgPEsHfb4OGZnKLSU62oIP/qjO8uA++ZXTVMIhIrDeIRarGWNmFzvfK28j&#10;b8e2+4MsbCjfw45bVV2hSp2ptW/KfWH3i/W2SCQsVjO2794ipawc1Lkn0ZRJIjl4883tePPN7Vj2&#10;zyVsExFCWFE0MFibNzFK+PxdiYDI6cEhM14n0yLzL0EQcYU3I19LXGiodxcXACAjO7BrWCDjKv8m&#10;Eh/ZgJXL0HsHomz1Y5rr/ZXeB2s2LcdtDxdj2LhbnEUO2ujpaX1o8XwO6HRArp5HwTlqVx+edzxg&#10;yFBVA50Mtjr03oEYeu9AttrJ9t1bnNtoCQUWqxkzFk3FjIVTsWbTcmcpW10asLggo/xd5f62796C&#10;NZuWY+i9A1Xigry9nGLTV5HTmCYy2xypRadOnqiYzBOEO3/92wLkm/IxefIEtokIMRSDwR3ur39d&#10;FfNXp/UfL4ddaGernfQycUG75kabxgYRqelwigtzJs3D8CGjHDfJd/HwPZeptv/xGwHvvO75uwAc&#10;9xvHHOfUiXp8dPgIjrRJEaMKDCbU1JlxVnoKigs9Tzxu+nUafn6h9Djynf+048dv3f2hed6Kj/fX&#10;4OpfTcT9Y6dj6YvL8Py/l0FvjKxupWXwdMnhkJ0jfQlaRkxcCzo+0Po+MrM55ORKn1erXfl9EcmF&#10;1vkhwxr5WseOTKDHUCjGDeV5rLU/yv6bHJH/lSj301d7Y4OIFkecCbtd6rOngSPhhEG+B7JPspVo&#10;HQ8H3pbWlJetLsXm97e4tV992WVY+bcVAOBmHLO//eD+Rc64DWNmF+OnwzXO9rR0Drl50u8nCGpP&#10;HlHkIGoc0hwHcJzUYOjtuj/q62vxZUcPDOifBYtVgGCTllfI6HQi+BRE/J5KxDZLZpWjV05vTJ/+&#10;gCJgY2DXwUEDC7F8GaUqTERqay1YtWYd7p00HvlGA9tMhAH2niLDXtNZdHwa7rnac9DbeIbuWlEm&#10;O8fzBHn77lbceN9HzjJ00ke4dfbHeP6zPd7LHtffL3//k1NcOPB2lXPSdKTN5v4+RZm0+BPnuH95&#10;9b9u7c9/tgdLP/kfqs6o/TdpiQdBxA+sYaXEXyMfDgEr0uIC6HpDBEBVdYVzAjj8qtC70QciLhT2&#10;TcXXG/fh7R0WHNzxDZqqj8Ko5zUflAg26RwgCJl9ByphyjeiWBXsUQzIm4FSVUaeY8esbFVIqa21&#10;YPXqF7Ft+7v486OzSFyIIFriQrJDAkOU8XfNsrdJtj/4u0Y1KOQ5PkdrpgkiXgiVka/0jvGHUI3b&#10;JYfz+/pJENBY7x8q/BEXlHRvsELHASk8oOOAd960wGKVvATz+0jnkpx1AhqZKYjkZvsn0jKJ4uJb&#10;2KaARAYisvTqpXf+XWupU7V1BoulDtu2v4u3396BSZPGYtLEsewmRBjRWrZHkMAQF3ibZMcEjvtZ&#10;Zha5+xJEPBAqIz9a4kKgHhMEoRQXQrleNlBxAQCyM7KQmio9YPAkkinf20EeDIQCdbDHAWyzX94M&#10;5lqLYnkFEWnSHTe7urpjbJNfWCx1WPvCS/jDH+fgiy++wojhN2LChLvZzYgIYLHWslUECQyxj7dJ&#10;diygdOnUeZgoEQQRO4TSyI+WuBDIuARRYDBh+WNS/AWE8omTIx0Xi5a4IIquY/Ywl4rzzssCz0te&#10;DH9feIGzrfawK62lTEuT2Klgj0TisWbzcsAZ7NET3o8ZWiYRPXr06A4AzlSUX319ADve/xBffvUN&#10;6urq8e57H2D/l9+gru4Y3n7nfbz9zvt4x/Hvuhf/jS++/BrDh9+Ip54sw803D2N6J4joQwJDDONt&#10;kt1Z+BRpoh4saekcDL110Bt19CSRIOKEaBn50RqXSGwk7wHOGTQTjlSUrz2xFTvWvaUq8jLBGQun&#10;KHqQmH//fNW2cqwiAFgysxwbn37T2Xb/Pd4DcnkSF0RREg8A4MtDwPBJl+KC0QNQ+NsB2PqVK31E&#10;d5cXtYozjSQyEC4sVjOqqiswaNAAD14MMp69GcxmevIaK1x8UT8Mu/4aXHLxhTAY8nDjDdfBYMgD&#10;ANx80/W4+abrcZPj33Fj78DNN14Po0OcIKLLvlAJ1gkGCQwxSoeXSXZnyczmoDfqkJPLQZ+v0wws&#10;5QulqEDTfYKIfaJl5EdrXCI+Merz2SpN7HbJaGc9CIx6EwoM6gI55eLCqZrLI4YPGeW2vQzb36CL&#10;ilTtSryJCzJnTkn/bt/d6qpUkJnFIaeH9nFOIgOhZM2mcgBA8UhlsEdPuAsN5MEQ2xh65Tk9HAgi&#10;3uDmz4/9NJUv7U7cNJUscoquOYvnYuO7m9nmoOlTYMI7q99y5qBW0lAvor1NfRh4Sq8mo8/XOdeO&#10;TiyZhgmjp2HNpuVY63DbiyRaRgmlqVR/H5SmMrnROgdkwmnkR2vcYNDaV0pTGXmMehMsVjMK+xZ5&#10;XMrQ3gYcr1N/17ffUoIu3QBjTxMEAWg542rfs78S3xyqQBcP17geXfLRNS0fg/u7xIPMbM657K+9&#10;DehoE7FnfwX2HahEj15SP8oUZP6ICyxyQMf6WhHdeqiPBa3jUYau14SMnLKyZPTtbJMXpGNn0KAB&#10;WP78EraRIIgA8JSiEn6mqbx7iHevuHiFv+66ksfYyljjyyOVEEUpwrIW2V056BLEF+OXA67DeX36&#10;4vMDO2E59T265HAhKXl5Obj9xrtwpvk0XnvvZdWYHe2ArUNVhcxsl2jT1urenqX4zgf0LUJhvyJU&#10;VVdqPh0KN4IAtDarT+C0dM6Zws7WAbS1qJqRnskhNTUxJ2ha30dqGof0TMekWKNd+X0RiYU3QyWc&#10;Rn60xg0WX9eJjjZpP5Uor5O+2pXXUXk9flaXxBHHQ8WZ5tMAAMtx7QkbHNewliZ13ZFj3+Hwse9Q&#10;VV2Jiq8qsfOTCuzZX4k9+ytRU2dGejqHNNdKBBUnGs7gh5/M+OyLSmf5+iepVFVLfez6bwWOWmrB&#10;pwBZjuWFoh1oOu0uLmRmc+jeU4fUNA4dHdJ2MhwH6HQiOE4SpZoaRYgi0NEuIiXVdTykOv5mj0k4&#10;zheO0rQSjgBzvx1+J2prLfjuux/YZi9wqK21YNCgATDlG9lGgiD8YPvuLdi+W8rqooV8j/AEp+PR&#10;v88gtjohSBCzXHrqMXzIKCyZVe5WCvu6uzQW9i3ChgVbMXxIYPmwJ5RMw4YFW9lqN5bMKvdru0hR&#10;2Nd1AIcrVRdBELFFtIz8aI1LEJGGFRcAICdXEgcys4GevVyigda2MoINaGywq0QqWi5B+KKqugJV&#10;1RWYMmUS2+QDEYCIrVu3sQ0EQfjJNi/iQrKTEALD8CGjsGHBVsyZNA+FfYvcypJZ5di1aq9KaJgz&#10;6TEY9SZMLAnMNWXi6Gkw6k1ejfQJJdNQ2LcIRr1JU9yIBnMmzQMc4sKSmdK6PYIgEpdoGfnRGpdI&#10;TnQ6KesCa7hzETp02HFT09QD8ymSyJCS4r4tC4kMRDCs2VTuJWWldyor97JVBEH4gSzuEdrEvcBw&#10;+aVF+PNUyXiGIrKu1g+vfB2M6uSPt4NRb8LE0S7RwpubZ6SQRY6h9w7EmNnFPgWSQKHpDUHEFtEy&#10;8qM1LpFcCDbpX2U6RzbWAcdJyxBk2pg4QyGBOURFkdO8H/IpQA+DtFzR17IGEhmIQKmqrsD23Vv8&#10;DPaoxlxrwRbyYiCIgAnGjkwm4l5guH+sy5ifsXAqxswuxoyFU51Ffj303oGq98mxAgLxMhig2E4r&#10;oEesegdYjpthsZpVyza09p8giPgnWkZ+tMYlkgvBBpw8rj7OBEGEyCoMCpGB46QYGWwQTiXydnJh&#10;cbaxDQ58BXTkeSn7Um6elL0pp4ckGmgJDiQyEIGyZvPyoDwYANAyCYIIAm+xF4g4FxgKDCZcfqlk&#10;9K/ZtNzNYwEKjwYWpWeBMj6Bq85ddJC30zqoCvsWYcnM8pB6BoQKi9WMGYumwmKtdQoL8pIJgiAS&#10;h2gZ+dEal0g+TjLHmShqiwsyksggldZm0S0Qp7SRaxu5QLmcQdWmfKOEL3GBheclwSAzSxIcumhk&#10;hCCRgQgEi9WMt/dsQuncR9kmn1Tu3YfKvfvYaoIgPKBlBxJq4lpgqKlziQSBLkVQCg8D+qkFhg0L&#10;tmLJrHK3JRGyeLCPESzmTJqHJbNc4kIsHngWqxllq0tRtlpKGlLYd1BMiiEEQQRHtIz8aI1LJB8t&#10;TUB7q/S3cnkEAHTt7prOeEr9KdikzA2hJFBxQYtsR7YnFhIZiEDY/skWjCoegakBB3wkLwaCCIQ1&#10;m5ezVQRDXAsMSkb4ER+BZd8BxzKJnmpDWza8lX0qxQY2FaPcZrGaMWPh1JhelyPHpggmwCVBELFJ&#10;tIz8aI1LJCenT7mONbtdOl4ys3UoOMc916eht7QMgaW9TcOLQesQVtYp/lZtKrrHfggWEhmIziI/&#10;SCouHoFBAwNbLlFZSR4MBOEPVdUVtMzcD3Si4wYZy8Ubf1pUCjiWKMyZNC+gp/JacRiUQoJSePAW&#10;f2HM7GKUrS7FmNnFmssxYg2lF4PWUhCCIOKHaBn50RqXCB3Hj7ejh/UQDE21bFNMIgd3VNLNYWjb&#10;WtrR/dgh6K2uz5KZxcFudy+yF4QL923U0RZc9b7mJJ05kklkIDpLVXUljjUeRWlpYEslKNgjQfhH&#10;qB8iszZvohSdnAs3totnXn9ns9Pgl9NVyikr2SUOLFpxGJRCglJ4MOrzAQ/LHyxWs2Z9rCLvr1Fv&#10;CsrzgyCI2CBaRn60xiVCx9Cft6Dti2/xye4TePtNCy7u0qBpwMcKLU1sjcuLwajn0cdmwaefnMA7&#10;Oywwf3jAuU1+H/fjy2bTPnY7i6cAkYFAIgPRGSQvhsdgyjdi+bJn2GavrFixmq0iCIIh9PYea/Mm&#10;RkmIJRK3PVyMNZtc62GMehOGDxmFOZPmYcOCrR6f0mvFYWADPsqv5T7Y+Avxirx+aPiQUW6fmSCI&#10;2CdaRn60xiVCy/++rIfo+BlFAO+8WQfefaVBDOF+zMnigcUqoPLzkwAAHQccOdyCPqdPMVuHF0lc&#10;cN/HYCCRgegM8lKJQQMHBBSPwVxroWCPBOGF0IsLiUtCCAwAsHbzcudShe27tziFA6PehDmTHvO4&#10;dIKNw8BuN6DfIK/xF+IVpdfFfXdOZ5sDQntqQxBEuIiWkR+tcYnQwzFX7qFDc1WvYw4f3gE6XsrO&#10;oHPMatK7pLGbhI1QigsyJDIQnaGquhJV1RUBx2MoL1/DVhEE4YCCO/pPwggMUBjNZatLMWPhVJSt&#10;luIzGPUmLJlZzm4OMHEYlKkbZeObDQDJxl+IZ+QTZXD/Igzur+3lEQja0xuCIEJJtIz8aI1LhIe+&#10;vzwbBb0zAQB9+mTiiyY9u0lMwfOcW5rI2sPS8WjU8/jlzWeB4ySBoe/F3ZDdL8e1oUIEYPuQ0EhT&#10;qfKY8JymUqeTtw89JDIQwaJcKlFa+ihM+UZ2E01qa2vJi4EgNNi+e0tC2YDhJqEEBpbtu7dgxsKp&#10;gIZngoxWHAYojG9ltoVEc42R3egAoOyR+WxzwND0hSDCS7SM/GiNS4SPdyvtQN/z0W/0APS8oh+y&#10;snl2k5hCXr6hNPL5FMnYtlgFNHbR4xfFA3DxrwfAdFFfVFV3AABOHBOdIoAcIyEtQ9ExXN4RysLE&#10;eHS1KaojoaqTyEAEizzHM+UbsWzZs2yzJuZaCyorq9hqgkh6Qh3cMdFJaIEBjnQiMlpBH5VxGGQR&#10;glWp5PraOFauhg8ZhV2r9mLDgq2YoEhPWVVdCYvVjAKDCbfeWKJ6D0EQsUO0jPxojUsQSngeSEuX&#10;jh+Ok0QDuwAcPyY6RQaZ5lSHuFAvoqPd/djNzIqv45BEBiJY5KUSpnwjpk6ZyDZrsnXrW2wVQSQ1&#10;SluR8I+EFxiUAR79jZ8gB3JkDyalt0O8MWfSPKzZtBzbdm9RZY6wWM0YMXUk9uyvwJ79dPIQRCwS&#10;LSM/WuMShBas4cxxIkS7iBP1IixHXMdp3VE76o7a0dHmfuyyfcQLJDIQwSAvlbBYzZg6ZRJGFY9g&#10;N3GDgj0ShBqKvRA4cS8wPDB2miqdpBI5wKOMp7Uzazap4zPISyFYd5h4XSIhfzfbP3HEldBYLjJu&#10;5mTU1Gl/PwRBRI9oGfnRGpcgPMHz0DSy7YK0BEIWFjyRls7FnfeCEhIZiGCwWM2YsUhaLjxlyiS/&#10;4jFQsEeCcBGv9l80iX+BYdx0vPbEViyZVY5dq/ZiyaxyZ9mwYKvTmJZjDWih9ExQHkRKjwdvB1dh&#10;3yJsWCDtw5JZ5SpRY86kx1T7pFyeECksxyXXng0LtmLi6GlYq0jpSRBE7BItIz9a4xKELzwZ2b7g&#10;U4DcvMDfF2t4+vwkMhDeCDQeQ+XefeTFQBA+7D/CMzpRBGK9eOOzL9Ru/YV9i5xFpqq6wu8DRF4e&#10;wWLU57NVTpbMKnd6URT2LVJ5CCj3p7BvEQb0cwWSjBSyi5xMqF195J9IexpDEEQwRMvIj9a4BOEv&#10;noxsT6Slc9Ab4/55ihNPn59EBsIb23dvwZpNy6XMEnMfZZvd2Lp1G1tFEEkH680ealibN1GKTjIP&#10;Y714ZuwjU3Dbw8UoW10KiyNNpVyqqisw9N6BzkwSnlBmU1B6LVisZud72WUUSsbMLnaKGL6Kt36U&#10;tDYBDfViyErjCckI8LRMJBR4/6UIgvCXUBj5IoD0TARk5IdiXJC4QESA7BwO+nydpqEtI3kt6BLC&#10;c4GFRAYiGLZ/Is2NRxWP8Bn0sbKSPBiI5KaqusItHl/oYW3exCjcY4+Vi+xHjTX+9elK2IV2ttpJ&#10;LxPnTGEV78yZNA/Dh4xC6bOl2LB1E9scNAUGE3asewsWqxnF941EtmJiYrXYIdhUm6uMicYGES1N&#10;6sNE2T6hZBomjp6GNZuWY22IvSP8QcvQ6ZLDOT+jltGU0yO+1+J6Q+v7UBp8Wu3K74uILlrHq0wg&#10;Rn56JtC9p/9PbUM1bryKC1qfX3mdaGoUcYYxxJTfi6925XXUbpf67GngVN8rETyCIBnXMoF8r75+&#10;e2V7WjrnFCwEAbDWqs8DZXsk0Dru4BBXcnLV563W55She0DyYNSbsGRmOewdOsyb/w+vQkLp3Ef9&#10;CgxJEIlI2epSvz3gtRBswDGz9jUXAHR8Gu68cjJbnRD4P/skIkpqunYwq84iCNITi8YGES3NkncD&#10;Ky74g1Z07tDvLUEkF94MgECM/IwsjsQFIqmQ0li6SrJAngxEoMhBH3Wpdp9LJVasWM1WEUTS0Blx&#10;IdnxfwZKRBQ+BcjI1p44hIKWJsmgaNcQCvzhTKNj6UWDK894cD0RBIEQGPl8CmDorYOhtw7dPBgR&#10;WnR2XBkSFwgiOpDIQASKLDL4isdAKSuJZIXEhc5BAkMMw/PhFRk6S3ub5PLb3iq9js29JIjYp7NG&#10;Pp+CoILYdXZcGRIXCCK6kMhABIrFasaY2cWOeAyT2GYnlLKSSEZCHRA/2Qh8RkpElFgXGZS0NIuq&#10;SQxBEL4JhZGvFBcKxOM4q/kIfllwCkY9r9pOSSjGBYkLBBEzkMhABIoc5Ly4eAQGDRzANgMAamtr&#10;Ya61sNUEkbBs370lrEHxkwESGOKAmBcZHLslCEBrM01KCMJfQmXkw3H+XV7QjI+3H0HF5w341wsH&#10;IR4+qikyhGpcEhcIIrYgkYEIlO27t+CFbc+jtPRRmPKNbDPMtRaKxUAkFeFOTZkMkMAQZZoaPT/1&#10;N+p5TCzJxsSSbEy+NRv33ZmNsSOzcH5WWkAlSydNIJa+uAx79kvpVrJ0nNt2yvLrX2Y6xy4ypbu1&#10;y6VnKu8KviBKyyYIgvBNKI18OITIH/bXIytTyj7c2mbH99+cgsUqqLYP5bgkLhBE7EEiAxEo23dv&#10;wdt7NmHZsmc1RYYtW7dRLAYiKVizaXkEUlMmPpSmMso0NkiBFuV0UnKayrLVpRjQdyeuvPgB1fYn&#10;6u1osPr/k/G6epQteBFVZ9QqxvlZabj3NzfjrPMuVtXL/PwC11NPb2O+tG4Jzr1yHO4fOx1LX1yG&#10;5/+9LKi14J1BywiiNJXq74PSVMYWWsekTGeM/F901OHjT+rQ2iqiucWOW39jwgHB4GwP17iJgNZ3&#10;Q2kqkwNfv72yPdbSVHpD65gEpbAkvDB8yCiMH3Efpk9/wG1ZhCnf6FGAIIhEoKq6AjMWTmWrg4bS&#10;VBJRReupAhweDC0tV6tKZpdrYDpnqN+lS7cL1Z0qMJ1zrdv2cvFnzLN+fhHbJUEQPvA2ke+skZ9x&#10;ngGjb81HW7sd+aZMHGrt6mwL57gEQcQe5MlABIq8XGLZsmfdYjKYay2YPl390IsgEgWL1RxScSHZ&#10;0YmiiFgvyYDrhp8cn5cgkpFwG/lfHgL+eyIP548agO6D+6ElNQuIwLgEQcQmJDIQgbJ99xb84enJ&#10;KC19VFNkmDf/H6o6gkgEylY/xlZFBNbmTZRCHgwxhGCTXC4Jgkg8omXkR2tcgiBiAxIZiECxWM34&#10;w9OTMe33E9xSWG7Zug3lKyh1JZE4lK0upbgLIYYEBoIgiDATLSM/WuMSBBFbkMhABIrFasaC9XNR&#10;dMWlbiLD1q1vUdBHIiGoqq7AdsoaEXJIYIhRpOwSdBMniHgnWkZ+tMYlCCI2IZGBCBRZZLAKh1Ui&#10;g7nWgnnzaKkEEd9Q3IXwQQJDjCLYgA3LPOSvJAgiLoiWkR+tcQmCiG1IZCACxWI14+3PNyG1V7u7&#10;yEDxGIg4JlpxF5IBEhhimBMeJv0EQcQ+0TLyozUuQRDxAYkMRDCs3bwcXzd8qhIZKB4DEa/MWDiV&#10;4i6EERIYCIIgQky0jPxojUsQRHxBIgMRDFXVFdjxw39QcutwZx3FYyDije27t5C4EGZIYEgSBvcv&#10;wq03luDWG0tQYDCxzQRBhIhoGfnRGpcgiPiERAYiGCxWM74++SnSDB2AIh6DudbCbkoQMUdVdQXK&#10;Vpey1USIIYEhxpCN/5o6M9vUKdYtWomyR+aj7JH5WLdoJdvcKQqM0j7v2U9qIJHcRMvIj9a4BEHE&#10;NyQyEMFgsZqR2qsd6b2lA4SCPhLxAsVdiAw6URQR6wVInpvWnMVzUVNnDrmxvvTFZdj47mZsfHcz&#10;5iyeyzZ3iqUvLgv5/hJEvBEtIz9a4xIEkRiQyEAES0quDRk/awUAVO7dR/EYiJhmxsKpsFhD+wC3&#10;c7jbvIlSyIMhxqipM2PYuFsAAD+/kGebg+Ly61OxdP0yzFk8F3MWzw25GFBTZ8a4mZND3i9BxAvR&#10;MvKjNS5BEIkFiQxEsPDZArL6NgMUj4GIYdZuWk5xFyIICQwxSlo6h+K7FNZBkOTm6XD+JTzS0rUn&#10;AwRBdI5oGfnRGpcgiMSERAYiWLg0EVl9m1F7vJbiMRAxR1V1BdZsXs5WE2GEBIYYJC2dQ26e9o07&#10;GHgeyMhmawmC6CzRMvKjNS5BEIkNiQxEsHBpIjLPbUHt8VpMn/4A20wQUcFiNWPGwqlsNRFmSGCI&#10;MUItLhAEER6iZeRHa1yCIJIDEhmIYFGKDPPmU9BHIvpQUMfoQAJDDEHiAkHEB9Ey8qM1LkEQyQWJ&#10;DESwyCLD1nfewpat29hmgogYayjuQtQggSFGIHGBIOKDaBn50RqXIIjkhEQGIlhkkWHlC6soHgMR&#10;FaqqK7CW4i5EDW7u3GUxf9Xf8Nkq2IUOttpJLxMHPoWtjQ8aG0QINmiKC0tmdce5xt+p6k7U2/Hj&#10;t4KqTsnPL+DRI8+lG6WlfYtde9/D3KWNKuPk/Kw0TPjV3cjp0ctZFyg8b8Urm1/CBz9JKYoAgE8B&#10;9MbI6lZaxlSXHA7ZjomRlmGW04NDZpb7d54IaH0fSqNSq135fRGe0TqWZMJp5Edr3GRC6ztWXiea&#10;GkWcYYwk5Xfvq72xQURLk9Rut0t99jRwqt+OiA6+fntlu/JhgCAA1lr1uZaIDwu0jm047vc5uerr&#10;j9Z3KUP3meRDbOfQQzgHb7z8H7aJIMKGxWrGmNnFbHXEEWzAMbP29RAAdHwqxlx+L1udEJDAEGVa&#10;mkWPhq5Rz6Owb6rztd0GfFVhg9WibTzAMaG9uIhHqiJrxPbdrW5GR5aOQ8/UzqfBPN4hoNnuOoSi&#10;MbliPxtIYHD7Pkhg6Dxax5FMOI38aI2bbGh9zyQwJAe+fvtkFxjg4fgGiQyEH4jtHIYPKcGj00vZ&#10;JoIICzMWTo2JpRHJLDDwQ4cWx3z0i69r9kEUtSfNAJDdlYMusg/NQ0Zqqucb7ZlmET8cseGHIzZU&#10;H7Rh7xcdqDkuoFGweyx1jQK++cGGgxYBP5ml9wIAOKD5jOsg7xDh9t5gSgdz3mR347x+pnAgCEBr&#10;s3pH0tI5Z2pOWwfQ1qJqRnpm5PczUmh9H6lpHNIzXZNitl35fRHueJswh9PIj9a4yYiv60RHm/Qd&#10;K8nMdonbvtrbWqUxAEAUpT6zusSvOJ5I+Prtle18CofMbKleFNX3VbY9kUhL58A5rjNKRDvQ0S4i&#10;JdV1LKc6/ma/Uzjezzn6I5IDjgd+OPgdwAMD+hWxzQQRUmJFXIDj+th0mq11wel4XNx7IFudEOhE&#10;UUTMF3avkwxBABpPiGhv8++b0Fof6e97O0NaeuJ6BRDJS7SM/GiNSxAEoQXFZCCChUsTsXbzcqzZ&#10;RGviifARS+KCP4iAu82bICVOn/snD4GKCzLyDb+xQbqRezJUQkWXnMR0CyWSm2gZ+dEalyAIwhsk&#10;MhCdYe3m5RgzuxgWq5ltIoigkWMuxJO4kOiQwBDDBCsuyAg2oKVJvW4yN08Hfb5UcvNCUwy9dbSm&#10;kkg4omXkR2tcgiAIfyCRgegMFqsZMxbF15NmInbZvnsLiVYxCAkMMUpnxQUtuuRIAcV4Xipp6aEp&#10;BJFoRMvIj9a4RGTh6Kch4hwSGYjOYLGaUbb6MVoyQXSKstWlKFtNwUNjERIYYpBwiAsEQfhHtIz8&#10;aI1LRB6O0/6dCSKeIJGB6AwWqxlrNy8nA5EIGIvVjBkLp2L77i1sExEjkMAQo2TnSDfjUJXcPFrG&#10;QBC+iJaRH61xieih02n/3gQRT5DIQHQWcnEnAqGquoLiLcQBJDDEIPLyhcwsKStDKAotZSAI70TL&#10;yI/WuARBEKGARAais8hxGWjJBOGNNZuWY8bCqWw1EYOQwEAQRNITLSM/WuMSBEGEEhIZiM4iL5kg&#10;kYFgkZdErN1Mx0a8QAIDQRBJTbSM/GiNSxAEEQ5IZCBCAaWyJJTQkoj4RCeKImK9AIDopRAEQQRD&#10;tIz8aI1LEAQRTkhkIEIBLZkgkCBLIliblbVfWZs3UQp5MBAEkZREy8iP1rgEQRCRgEQGIhTQkonk&#10;hZZExD8kMBBxjyDQBIQIjGgZ+dEalyAIIpKQyECECloykVzI3iu0JCK+IYGBiGsEAR4NNoLQIlpG&#10;frTGJQiCiAYkMhChQjY6t+/ewjYRCQSlLE0cSGAg4hZBAKy12kYYQWgRLSM/WuMSBEFEExIZiFBh&#10;sZqxhpZMJCxlq0tRtrqUrSbiFBIYiLjEm7iQls4hWzGhSUvXnrAQyUW0jPxojUsQBBELkMhAhAo5&#10;LkO8B/4jXMjxFsg7JbEggYGIO3yJC7l56smJJ+OOSB6iZeRHa1yCIIhYgkQGIpTIqQvJlT6+oRSU&#10;iQsJDERcEai40FAvor3NfTJCXg3JQ7SM/GiNSxAEEYuQyECEEkplGd8kQgpKwjMkMBBxQ6jEhcxs&#10;DjzP1hKJSLSM/GiNSxAEEcuQyECEEnnJxJjZxeRiHwdYrGas2ST9XpSCMrEhgYGIC0IlLvApIIMt&#10;SYiWkR+tcQmCIOIBEhmIUGOxmlG2ulQyXDctp6UTMQYrLNDvk/joRFFErBciuQmluKA3kqaWDETL&#10;yI/WuARBEPEEiQxEOJAzTRj1JraJiAKyqEAeC55hbd5EKWRtETENiQtEoETLyI/WuARBEPEIiQxE&#10;OCjsW+T8e/vuLRgzu5jiNEQQ2Vth6L0DyVshiSGLi4hZSFwgAiVURn5GVmBGfqjGJXGBIIhkgkQG&#10;ItRMHO0KHFi2ulQVp6FsdSllLAgTqmUq5K2Q9JDVRcQkJC4QgRIKI18EkJ4JdPMwidUiFOOCxAWC&#10;IJIUEhmIUGLsKS2PYIM+WqxmbN+9BTMWTqWgkCFCGVuBvlNCCVleRMxB4gIRKKEy8jMyge49/T9m&#10;QjUuiQsEQSQzJDIQoUKOv7DPi6eC8mn7GgoKGTAUtJHwhf8zaYKIACQuEIESKiM/I4sjcYEgCCJK&#10;kMhAdBZl/IWq6kpVmxbK5RMzFk6lJ/A+oKCNhL/4P5smiDBD4gIRKJ018vkU6d/MbI6WRRAEQUQZ&#10;EhmIzmDU5zv/DvSpelV1BXk1aEBBG4lgICuMiAlIXCACpbNGvnysGHrrAjLyOzuuDIkLBBEbNJ9h&#10;a4hoQiIDEU1kr4YZi6aibHUp25w0bN+9hYI2EkFDlhgRdUhcIAKls0Z+sMdKZ8eVIXGBIGKD5iag&#10;rRUQ7HQ+xhIkMhCdRblcIhjkoJAyyZB9QumtULa6lJaMEEHDPfro0pi/8r5W+QLsQgdb7cRg4pyu&#10;zkR8QeJC6NEybJUGrVZ7lxwO2RqTuVgkVEa+obd0vJjsx/HJO0fwi/OykdarO5py8thNgRCOS+JC&#10;bKL1++b04JCZJf1WTY0izjCGivJ399Xe2CCipclzOxF5mpuAk8fVvwmvk14rfxvlsaG8L2ndv7Tu&#10;W0TwaJ1XcNzzc3LV54/WOSwTT/c4IniMehM2LNgKOOIFhOLJ+65VewFHysvtu7fAqDfB2NPkXI4x&#10;oG8RjPp8R50UYDKWsVjNsBw3Y98BKUaF5bgZFmttUggokUawAXVm7WsSAOj4VNw2aDxbnRCQwEBE&#10;Da3JmYzWJI3EBf/QMm4TRWDwNoFkjTWtzykjiwsA8P3WfcjpwgMATp8RcF7xAMWWEqEal8SF2EXr&#10;NyaBIXFpaQYaT2ifi7l5osdzmgSGyKN1boFEBsIDS2aVo7BvEaqqKzBj4VS2OWBYgcEbssAgCxAD&#10;HF4URn1+pz0q/KWmzoyaOjPqT5pxrKGWBIQoQgJDjEMCQ+KhNTGT0ZqgkbjgP1oGbiIIDN4mjqyh&#10;pvUZZZTfxa/PE7G0fD9SeA7NLXa0tonoNugi5PdOc24fjnGJ2EPrdyaBITFx/dY6iMyp3aMXvJ7T&#10;JDBEB63zCyQyEBoU9i3CklnlAIAZC6d22rAORGDwhSxAFPYdBCi8H6Q6/wSImjopyKLFasaXP0he&#10;CJ/uq0BLk4g9+12fle4v0YcEhhiHBIbEQmtSJqM1OSNxITDYCTESQGDwNmFkb6Jan09Gy8hP/eF7&#10;HDzUjDNNdvQyZCL38n7OtnCOS8QWWr81CQyJB/s7iyIHu+Ol3sD5PKeVxwQA1B0lgSFSaJ1jIJEh&#10;IREEoLVJhCCwLb4x9jRh24o3AYcRPvkvU5xGuczg/kVY/tgKWKxmjJg6EgDA80BquvoagBALDL5Q&#10;Lr8w9jQhX2+CxWrGYbMZP/yvRiUgBHJ/IqIDCQwxDgkMiQOJC+FHa1IczwKDt4kiewPV+mwynox8&#10;W4eIwpST6NpDh5PZOfj2qLRNuMclYgut3zuQCZyvdhIYoo9rWYTaahFFDj16uYsL1jrRGZMBGuIC&#10;NAQGOt/Di9Z5BhIZEgZBkO6lgo1tCYxbbyxB2SPzna/37K/Ani8k4/zWm0pQYJA8CWrqzBg27hbn&#10;dgBw3s8KcNvwEshHzsTR0wBHkEdl3AJjT1NIYjz4g9ZxH8j9iYgOJDDEOCQwJAYkLkQGLWM3XgUG&#10;bxNE9uap9blkAp30R2tcInpo/eaBTOB8tZPAEF2am4DTDRxEAHa7XSUcsL+DLC7I8DrRTVzwdD9j&#10;tyNCj9a5BhIZ4h5v99JgYEUGLcbNnKzyCgCAA29XqV57wmI1Y8zsYrY6LGgd84Hcn4jokMwCA1lp&#10;RETwNBkDiQuEB7xNDNkbp7eJSaBGfrTGJQgiPCizRchnpJyWUuucPnHM9RoAuubq/BIX4LifEeGF&#10;UlgmHt7upcGy8d3NGDbuFsxZPNcZ+BAOr4WlLy7DsHG3uIkLSs+GmjqzlHHB6op5oCrH1csuCIJw&#10;QR4MRNjxNRkjcSG0aN2o482DIVpGfrTGJaKP1m8fyBMiX+3kwRAdlOICr5PuH4JdOm+1Yy4AogjY&#10;HdEfu/fkkJXt2sbb/SwzW3qCTkQGrXMO5MkQd3i7l4aKAoMJNXVm57/+wqcAF/TrjfqT/r8nHGgd&#10;64Hcn4joQB4MBBFGPN3USVwIE6I0CRZFdVFtInLqom6OKt4mguwN09vEJFAjP1rjEgQRHpTiAhTC&#10;Aq/TeRAX7ADsAOdBXLB5FhfS0jkSFyIMeTLEP77upfp8HXLzOl+a7RbVv8qiz5eKlveRYAO+PXA0&#10;qGCTBJHM0N2QCCstzdqCAYkL4cdudxVWYLCL6iKK7jfWaBAtIz9a4xIEER5amkWVuCAjiiJy80Sv&#10;5zQHEbka4kKdWYSoMW3Sup8RkYFEhviFPe+UyPdSnpfSxoaz8LxUcnpwHkWGhnq7Yz4r7XcghcQJ&#10;IhnRiaKIWC9E/GLXiASsNRkjcYGIlpEfrXEJgggP8jmtDOQo06OXZFTItLcBJ+o5lXCQ04NDpoa4&#10;AAB2u+iM3wAP9zMispDIEH/E4r3Ul8jQeEJEQ7094GKttcNqsdOxRWjC2ryJUshyI8KKlnLL3tzj&#10;XVwQBGlCqyzKCU2ghLo/OPJCb1iwFRsWbEVh30Fsc9SJlpEfrXEJgggPLU3qZXlKkUFrWYS1ToTd&#10;bncKB2wWCEHQXkMr2DmkkrgQM5DIED8Eci8VBCm+QGND+Iry9/YmMnQGwSYdW1aLXXNeTBCJRuxb&#10;b0TCocxv3NigLS7AMWGIRQQbcPqUiOPHRNQdldTpxhOSoSqXhno7jpmlbZqb2B7UyDfQhnrv/dWZ&#10;RdSZRZw+xfbgm/kPzoNRb4JRb8LwIaPY5qgSLSM/WuMSBBEempuAkyfgNrXhdaJHcUFJ957u4oK1&#10;1g6dxumdngH0IHEhpiCRIfYJ5F4qCJJYeKZRCpAbrnLGIWDIhEtkgONYbHAstyCIRIYEBoIIgNOn&#10;RNTV2HH6pIi2FtEttoES0S7C1i7idINn97imRhHWWjvONHoWWpw4AiY0n/bcHwDYbO71nytSMW3f&#10;vQU6nagqHe3u74kE0TLyozUuQRDhQQ7oKJ2NUvBaGa1zWktc8JQtguNElciQngH07EXnfSxCIkPs&#10;Esi9VBYXfM6LgqDAYMKtN5aoyvCrRmFY0SgMHyKVQRcWhVVkaGoUyZOBSGi4OXOeDf3ZG2L+s3cd&#10;pamMUxp9pGbTapeRVGQdeF691EI5UQwG2YNC7jOQ/k6fEnH6pHp/eV710iPsJBceUgsFAp8iTagy&#10;szgINqC5Sb1/IgCdjkN2F+D8XxTA2NOEPfsrNG/yXXIkl192H8NFtIz8aI1LxDZax0UgacB8tWtd&#10;69jjjQgONhWlCMBulzwPevTyz3NBK6AjG8NBFDmkppO4EA9onY+gFJZRI5B7qTdxYfClJhj1BrZa&#10;k8079rFVAIADb1exVZoMvXeg5r5cOdCEvNzO7QMCjN+idTwHcn8iooMyfo8WOj4Vvxk4jq1OCEhg&#10;IMKKr0m1VruMXeQ0PQR4nQg+BUhN45CRBaRn+L5Ay8Z3eyvQ2iqC46T3cByg4wLrTykyiAB0HOBI&#10;r+6G3S7CLgJ6g85jv1o3Bk/Y7SLsdmlbnY6DTvFYTRSljBHO1wA4jgPHAdld4LyByzd6URQh2B1v&#10;BMDzHDhOOpeklGva+xsKvE3o2JtiIBMTX0RrXCL20To2ApnA+WrXutaxxxwROPLvZhc5cJwOHAC7&#10;I8iU1rKIhnq7Kkijm7ggAPVmqQ8wMRwCMQiI6KN1ToJEhogTyL1Uy6AfdJEJT8xa7XwdKMUPjFAd&#10;B7feWILBlxaptmHJzOJQtroUcOxTv7Py8bffr2I385trxw9nqzSPQ09oHcuB3J+I6EACQ4xDAkP8&#10;4mtSrdUuo5wEysiTPRGAXbBDFAE+hUOekdc8BgQBOH1SRPMZ1/tkcQHK/kRAEKQbIJ/CIVfvWRCA&#10;Q2RoPOkSKtgnXUohQG/kvfYFDzcHJYIgTZhZOE4SGeSPJHtlKD+nlsBgtQga/Un9yP2FK8imt4kc&#10;e0MMZGLii2iNS8QHWsdHIBM4X+1a1zr2uCMCw/03432KCzKCnXMXF2yA1cJBFEWnwADH9Z3EhfhE&#10;67yEB+PO/XhyQSJDcLDnnRL2XqolLvzMYMTqhWudrz2xc+cHOHXqlDz7UbUNGXI1bnv4HlWdL5T7&#10;dsl5+fjzRElc2LjxP+B1PNijRK/XY8iQq5laNVoig7/HldZxHMj9iYgOJDDEOCQwxC++JtVa7ZCf&#10;xivW0MrwOinugSwGOOtTOGR30aFrd9d7lDc2QfBPXHC2afTHcvqUK+CiTiev/Q1cXJCR+2PFCk/i&#10;giwIAICO48A5tACboP6crMDQ1irCatFa/KfozyEysBHVO4u3CRx7MwxkYuKLaI1LxA9ax0ggEzhf&#10;7VrXOvbYI/xH6/eCQzjQEhdOHBPBcertDb1dAqprWYTOTWCgmAvxjda5CRIZwk4g91ItcQGOc3TD&#10;399S1WmxZMnT+O9/P0FWZibbBL1ej/amM6pYVP7A89JcsLBvKtrb++HYsWNoPH0a+X3Ohk7DbbVk&#10;9K0YPfpXbLUKVmRgvwdPaB3DgdyfiOiQzAKD+xlCEDGAy1x34UlcgOMkPn3SjtOnRLS3SksYlEa0&#10;CJe3gRJf/Z087t4m07Ubh67dpD7lgGKiGJy4AEV/Ss8Nf8QFOFyCnS0an9M3iv5ESSSB46YVKrxN&#10;3NgbYSATE19Ea1yCIMKDt3NaS1yw1klL1ZSBHzOzFddZxSRQsNtJXEgwKPBj5AnkXupJXADgl7gg&#10;09zcjOaWFrYaVqsVx081IqVdhHimze9iO9WGtuOt+OyT09hX8TlqDh/C6YYTqD18CHblelQHmzdt&#10;xKZNb7DVBJGU6KTnurFeiGRDy6YWRVFTDAA4SY7gJFGg3mJH40kpxoBzC/nxvgJ/+ms+I6LBqrWN&#10;RNdukjCg4yQhQBCkMQMVF2Tk/uDwhPBHXBBF6bOIInB9UTpuvyVDXUZkoOS6DAwfIpXioRn47cgs&#10;pmTi9lsk5V90fDehxJtBEE4jP1rjEgQRHgI9p5UBHZUigzI4b5vCwFRC4kLiQCJD5AjkXupNXACA&#10;zMyP2SqveBIZUtPS0OcXfZGalsY2BYwsMnR0uHtWk8hABA5r8yZG4f70p2dE9qPGGq/vfdH7EokC&#10;WiIRq/hyC9ZqBwBBkG5A37/Xi21yct6wWk1j2/EXAIDndeA4//vjUzjYba4lfHJ/eqN2TIZdq/LY&#10;KidD762HUc/DYtVajqCNt/6uHl+Pk0ftaIPI7J+0kzodh/88pcclFwd/MvS92QLBkeaS53VISe18&#10;HIZADQJ/Jya+iNa4RHyidbwE4oLqq13rWsceh4R3tH4jGfa7bG8DrBbtbXU6ScyV3d1bmkQ0WNXb&#10;pGcAPQ103icaWucpaLlEyAjkXupLXACA/5v+MG688ka22o0lS57G+++/53ydlZWluVyio70dh7+v&#10;Rkd7O9sUMF1ze0Cfb0J6uvtFfMiQqzHp3ilsNS2RSDIEG1BX4/n41vGp+PXAsWx1QtA5y4EgwsRL&#10;T3T3KgYAwA878mHs7XoMxYoLStY/ketXf++/kAc+VXrtMt61vRi8iQFwtC+Z2Q1Gve88loV9U332&#10;9/ELeXj7JT1+cZ4kICjFhVjF2wSNvfkFMjHxRbTGJQgiPLQ0ScaIFp7OaZ7X3t5ul7wZnHBw21a5&#10;hIJIHMiTIXwEci/1R1zoDM3NzejRIweXXVaIQYP6o7DwIlx0cV9cWngRbi4ZCZtg73RpsFpRe/Qo&#10;zj67AJdddikGDrhYGuei89HQUIddu95hd4sgkgbyYCDCiq+ndlrt6xblYnB/lxtb2T9+xOJFP+Hs&#10;n12CfhcYYDTa8ORi1w9+9fh6WI4KmsZ2SopOs78nFv+Is87tj34XGMHBhpfXu/qrsQi4fny980m+&#10;jHLZg1IM+N19X+G/nzbArjsPF1xgRO+zUmG3ncYTiyX13GIVMGPRKY+eDIV9U7FkVncAwKFDLXjk&#10;oe/RIbTj4JECdO9pRJ+z0nDLcB2uvaYRxvx01FgETCltwHc/qM8Jnufw2pPuHgwvv2TGKxvMOHjE&#10;hO49jDjrrDTcMoLHnWPc/YKVHgwpKbpOZZKIlpEfrXGJ+EbruAnkCZGvdq1rHXs8Eto0nwFOHheh&#10;08EtUCP7HWqd07IHm5Ku3Tl07Sb9rfzt5W279+SQ1UX5DiKR0DpfQZ4MQaN13smw99JAxIVgPRgA&#10;YPLkqZgyZaqqTua5h6TAevJyUFHxP7lGc6WoKLc7Yl+JIn5551Rc9svrmQ0BQRBQX1+vqiMPhuSC&#10;PBgIIoaQxYBduxrQres7ePrpIzj75/3RvacRJxszceiIATMeNmDjJml2+PELeZrighzsUCkudOv6&#10;Dp584iDOOrc/uvcw4uTJDLS05eGucfnO/gqMPPKM7l4HZ05JY8jiwsGDLRh5SwVe2WCGqPsFuvcw&#10;4sTJdHz/QzbMdT/DilU9AQBGPY8lMx0zWQANVjtOn3TdiGVxAQDum/41du6y4KfD+ejWw4C0tDSc&#10;OpWJTVtysfCpcwDH/pXPy3W+R0YruOP0aV9hxgNf4ceDBnTLNSA1NQ0nT2Xgjc3d8MeZ+ai3un9O&#10;eOgrELxNyNibXiATE19Ea1yCIMKDLC7A4XmgDNTo7znNeid4I5BtifiFPBlCh6fzDhr30kDEhXCS&#10;kZWNjKxsZGZ3QWZ2F2Rld0FWly7I6tIV2V26IrtLDrp01Sg53dDVUbp1645u3XPB67TnUQSRzJDA&#10;QMQUB942OP8ePepz/Pzn52DxU6uxZvUL+Nf6dZgwbiwyMzNw8mQ63t/pEg5+2JHv/FtGp+NU/V1y&#10;8UdIS+NROm8x1qx+Ef9+6UVMGD8WffqchdTUFLzyWibWrWsCnKKFC44DbB1qz4Xf/+5rfPbfE3hs&#10;/pNYs2YdNry0HrMfeRh9+vRBamoqPtiVhg2vZqLmaKtzmUSD1Y7mM3bNScn0aV9hz2cnMLLkbrzw&#10;wkt45eX1eGLhAgy/+SakpqWirk6Hpf+Ukrb3ZgQQnlefytY6O/7x9x/x2itmXHhxERYufAob/vUS&#10;nly8AOPuuRupqamot/IonZejep+MTqc9mfKHaBn50RqXIIjwoBQXZGSRIZBzGr6EA6aJ50VVbB8i&#10;MSGRofN4O+/Ye2msiAsEQYQfEhiImOR3932Fn/3sHOyt+glj774bl/bvD0OvXvjtbb/B04sXoa21&#10;DUeOtOOue9yXHXCcK7ijzLNP1cBibsGmze/h/vsfQuGlUn9jbr8Nf5kzG926dUNrayt27NLyDHA3&#10;4O+feBSf/fcENm/5APff/wcUXnopDIZeuP66azH30T/hF+f9HK2trdi23Y6C3hnO97W1ikhJ5ZCa&#10;xqGlWVQJFq+9Ysa48VOxdu16R38GXHLxRbhv2hT8qqQEbW2teGu760Yuiyo6nSvQpd2R4lJv0OGJ&#10;RT/il9dci10ffo4Rw2+G0WDAJRdfjNt/82tMm3wvWltbcehwG958S71Ugv3uAiFaRn60xiUIIjy0&#10;NIsqTy8lPfLcU1F6OqeVeBIZRJFTeUYAAJilGERiQiJD8Hg779h7KYkLBJFckMBAxCSf/bcBS59b&#10;w1YDAPT6nvjV6GK0traC0zkiMjrgOECnczeQd7xfi6X/XIOrhlyrbgCg1+sx9d570dLSArPZdbMs&#10;OCdFU1wAgONnTuKuuyd47G/alHvR2tKCGrNLANm1Kg/G3jwMBTz0Rp0qtsHf/nIE55x7Dp58armz&#10;TsnVQ65E165d0NHRgQd/3+is5zjO6W0giwsyKSnAM0u1v8NfXj0E5/385+jo6EBlpc1ZrxQrAiVa&#10;Rn60xiUIIjwoz2lWFNAbOKS5NFuv57QWbH8y7PILInkgkSFwvJ137L2UxAWCSD7cLSeCiBLFPSX3&#10;fwCoOdqiabzLXHjBhVK6ocOuOz8rLigN7poa7/3l6fUQBAFtra3Oul2r8lTigjJQWC8jcPXVQ52v&#10;WXrl5eGCCy5Aa0sL7rvXzDa70dzahquv9rx/vfLycNEFF6CtrRVpmSed9Twv7ZMgcFJAIkdUogcm&#10;HcbVv7wWZ50lxW3Q4sIL+qG9vR2nTh531umCvCJEy8iP1rgEQYSH5jPAKdclCVCIAm7iQitw4pj2&#10;+e8NqT/395HIkLyQyOA/gdxLSVwgiOQkSHOCIMLLOWd7NowBwG4X0NbWhoM/VODw4RZA4dovCJzL&#10;4HbQ52z3fMhKDIZeaGttxU/ffe6sG3pvvbMvNgp5nz6ZXo13ADhy+DB++qECz68ysU1unDxuR58+&#10;3vvr6LDh0A9f4LsDx5x1yn2ToyEDwLOr+zj/9kSeXo8jB79BS7PLI0JyFZZ0Crn4IlpGfrTGJQgi&#10;PMgxF7QMfb3RXVyw1mlv6w+ewswE2x8R/5DI4JtA7qUkLhBE8qITRRExX9i9JhKSrcelAIsAcNbZ&#10;jaj4/ENVuxJzbS1++u5zlIzqij59JPFASwiQKbzQgL0Vnvvb/vY7+Om7z9Gjh2u5gPmQ5yOvR5du&#10;2Lr5RbZaxZ5P30HT6dPO10PvrUddjegsxxTLMf65+nxU7f3I+VqLbW++isZTx7F5axHbBFEUAeaj&#10;19cdVlcwfLhrB07U18B22uU5YrdLnh+CXf5b9RY3omXkR2tcgiDCAxvQUWnou53TDnFBa9tQYLcD&#10;CGF/RPxAIoNnArmXkrhAEL4RHfP3RCzkwUDEHCfqRbz6nyJsWL+AbQIAHDlyEJMn/gbNzU147vmL&#10;2WYFrhvbX/5+Fj78YImqVcmy58pw5sxpzJz1c7bJiVLqmnifHjldv8X+qo9V28jc9uubcerkcfx2&#10;jNp7IasLB8EG2DpEt0mMQf8D3tn+kqpO5j+v/RtffvE5blf094sbZE8GSVxgpzn3TuqC9S+UMbUS&#10;n+zeieefW4grruiB8vXnqtpEiG59aREtIz9a4xIEER5YcUHGbtc+p5XigkyoRQZ/vLeIxIREBncC&#10;uZeSuEAQBAkMREzx+ztOo0eedKO6cUQtZj40EpUKT4ZPPtmJQYXnorWlGW9svsxZ7zK2ZUTwKcAv&#10;bqhz1jzxjB6zHipCpcKT4ciRg/hVyXXYtWsnnll6Me4ZKxnwNRZ1dgrZ6Fb2N+HeNKx/4SGsXP53&#10;Z92RIwdxa8l1eH/HO7jiyh5YXq4WQLp2k0qunkNWFw5D7613tj3y6Dn48ot/YlW5ur9FC+dhyuQ7&#10;ccWVPVDO9AeHjOK8tSvmOcOLcyHa12Ptyn+g5uhBZ/3ihfNQPPI6mAoyse1ttTeEKNpJXCAIImJ4&#10;Ehcgx1zQOKdDHagx2MC2ROJCIoOLQO6lJC4QBAESGIhY40BaG778SlqmcNPwPCx62oaXXroTV1x2&#10;LvJ7cXjg97fgtt+acOLkTRg6VEop+dkXHUwvkq+BYAMKjDzWvegK3Ljw6Z7Y+OpE3PbrC2HqxeFX&#10;JRdCEPaj4dRNGKsQF669xxVlTPlEP4PT4cabpSCLBmM6Fj7VE4d+Wo3bft0TJgOHQQPOxU8HP0Np&#10;6UXYtt1lvM9Y6ArM2LW7JC7IyCKDwZiOu8elYt9nq3G7o7+iAefipfULMGn8z1T9XVwsCSrevA0M&#10;xnSMndgbX1e+hAcfGASTgYMhj8NLLy3ApAk/w9ff/JJ9Czg/ZtrRMvKjNS5BEOHBWypKt4COzDkd&#10;WpFBuy8iuSGRQaKxQfscZe+l4RAX0tK1v1OCIGIbbvbsJaG7EoSJ1/ethyiwRqQLQwEHPoWtJWKB&#10;xgYRLU3qQ0xpDGq1Fxh4PD2rOy65OAXHj4no2cvzDWbP/naMm9mgqrMJ6uUCBUYek27ugnFjFbNV&#10;D9TUCRg2zqqqE9TODMjgdDDqUvHu293VDR6YsfAkqqo9H78yu1blsVWajJvZgD37252vlfv32pM9&#10;cWn/4E+GfsPrILjCUAAAuvd0CSLRMvKjNS6RPGgdYzk9OGRmScdLU6OIM4yRoDz2fLVrXevYYzeZ&#10;YL9vZfwcN3HBEXNBpwM4Tv0deoq7I2XEET16J3TJ4ZDtMB5bmkQ0qC/7juueuo5ITrTObQDgU4Cc&#10;XPU5zB7XSpTHXLzg6fOw99JwiAsAsPOF7WyVJkuWPI33339PVTd58lRMmTJVVSez6tH72KqgGTDy&#10;Dgwc4p5VTBAE1Ne7vFQB4Nrxw1Wv2e/RE1rHYCD3JyI6CDagrsbzOcHxqfj1gHvY6oSAPBiIqJKq&#10;cfGrqRPw0MKTmHbbGa/iQr+b69zEBQBI4QGed72usQhY/fYZ1fIGLX5/x2k3cQGQ+uJ5lxttq2iH&#10;xd7hsz8EIC5A4cngjX4316nEBTj2L1TIn1XJ6VMirHVSYMpTHlyZ2RtZKI18TxMchHlcgiDCQ6Cp&#10;KOWYC1reCd48Gex2OaMQnfdE8CSzJ0OrK/a2E/ZeGi5xgSCI+IU8GIiwovXUTp+vUxmxWsorIE0O&#10;5UBb12dIyyE+aGuATufa1m4XYbe7XnOclK5SRhRdmRD4FMBmAziHf4Pc566OE87tbTZR5S6r03HQ&#10;KfKZSRNc6e90cGgVReeyguszcpGV3YFtJ0+DTwFSUqUbcXqG9mSDRbABzU1A8xkRgg24Ias7sru0&#10;O7NrsJ8VAHiec44visCvbshEbyOv6fDLKQJBihAhatjhyzY0we7wiFB+dxLSu9kJfTiNfBIXiEih&#10;dawF8oTIV7vWtZA9hpMBZcwF1iOB/T7YbBEy7PvgxZNBifJ95MFABIrWOY4E92SwWuwqr0Y+BdAb&#10;XXOsSIgL/ngxxIMHg8VahzseHq/axt9jQevYC+T+RESHZPZg4K++esRjbGWs8a1lPzStIQddcjiH&#10;OyQRa3A6Dq3N6pOrrVVEeqbrN0tLl0x+5VMAOAQGmZ9srfjJ1uo0bkUREAS7ZqRvUZRiCXCcZFTL&#10;29jtLnEBjj4Piy2ONhGC4N6ZKHruz8bELPjJ1oofHR/C1iHdcJvPSCUzS+fxGJUm0XacPiX9LR/q&#10;h+wt+K5FEtYEQUr7wiJXyfv3zQ82fPZFO/Z80eFWKr5qx5797fjsi3Z8uq8Nn30h/a0sdrv7ZxWh&#10;/t7kNmjcwLwZ+RlZHLp5eLKjhbcJWiDjkrhA+IOtA2iTLgdO0jM5pKZKx05Hm/s1KjPbJW77am9r&#10;lcbw1J4MsAEdlddWt3Pag7gA5n0yOp27dwOL8n1p6ZxzfXdHO4dW5rfPyOKQmqauI5IbT3MV0Q50&#10;tItISXWdz6mOv9lrChzv5+IkvkDzGfXDCJ1OyoYlc+p4eMUFmcIL+rNVKpqbz+Czz/6rqhs4cBAG&#10;DRqkqpPZt+NNtipo8s+/GPl9zmGrIYoimpubAYe48PiKJ2Cxqj1fc3p4nhsq0bq/BHJ/IqKDaAea&#10;XNnq3eB0PC7I935sxyt+HNYEETxaFzfBJhmDytgBrAui1kSRFRe0kN+lfNrP8+5GslQvtWt5BsjI&#10;AgLb7q0/VgwQbCLqLYJmMLOmRhH1dXYINvfPC8c4bH9KOE7y8lB+Vi38+e5k7HbRKVzwvPvn9Jib&#10;3ouRn54JEhcIIolpb9POFhFIKkolgSyXUKL0QiOIQGHnKjLJsFxCi0iIC2vfWO8Wu+Cbn/arivHc&#10;Xuh/+SWqbWIFWVyoOrBfVZ+WznmcsxFEvKOTTJhYL0S8wvOSGxeLL5HB0wTQm4HMwfF4HZJyrDTK&#10;WSNZRhS9iQuuv5XbaRndMp7EAMEm4vQpESeP29HeKi2BOFFvx5lGESkaNxin+OGhPyi9Jxz75tpM&#10;e99EeP7uoOhP+qyetxNFbYPAk5Gfngl07+m/lkniAkEkHq3NoqYA4CsVJc9L79N6ryeRwdP2MnY7&#10;Bw+XfSdscF+CkCGRITpcO344rh0/HCN+NwLzVv7JrXzX9AVSesXO92mx1uHa8cNxx8Pj3cQFOI4j&#10;gnC3eROj6ESHC3gsFyK+SUv3fDP2JDJo/e6iKHo0kFlxQfrX+/Ej9ae9gdSVuj9PQgQck1rJyNfe&#10;RtYCms9I3gyWoza0NGl/FhlPYgWU4oLjVFb+5WlibffwWaHqz/d358kg0CIjiyNxgSAIZ/wJ5fXJ&#10;LaCjj1SUPC9lklCiJTLISNtrX088CbFwvK+tRfvaQhAgkSFmSeklgusZ+98nO58hkhfW5k2Uws2a&#10;9XTMn4kbq16iII9xjiAArU3uQWgAaRlFbp468OPpU8DpkyK+f6+XclMV5w2rBTyICzI8rwPHuQKA&#10;dba/lBRpdiv3Zzqb85he8rxhteBTONhtot/9wcs+njesFhng0Abt/pQBKQWBQ4GRR41F8Njf1ePr&#10;YTlq8/h52e8OfhgESgI18klcIKKJ1vEXSBAtX+3JHORREABrrfp8TUnl0NPgOk89paKUhVudTroe&#10;gbleyji9vhxL3tjrIUvX7hy6dpP+VsaGUIoanE5EapoUs0Gnk9yZU9PU18BQI9iA5jN2gAPsgjQ2&#10;zwOp6Wphl4gNtM57OOY1iRD40VeQx7qj2vfhcOLrHt/SLKLdzOH390z3GOTx4YmjAcfnSUlx70t+&#10;yCTY4Ax8LWuS0j9S1GydANx051Rcd6N6CQcA1NSZMWzcLWx1UNd9reMskPsTER38CfJ4a+HdbHVC&#10;QAIDETECFRlYw/3I4Rac1SdTVXfZmGM4eVy6wbHGOxgD3pOhreTq8fWoq5HuJt76K7o4Heuf6M42&#10;u1FjETBsQj0EW2j6O2oRMGH2CRyqEdz6U06ojXkpWDAzB5dfmqrahuWoRcDU0gZ8/6PNrT9WYPBH&#10;XOBTpAuqobf/XgvwMfFib5Ja48r4mngQhCe0jsFAJnC+2klgUJ+zaekccvNc56r5kOu7kY18m831&#10;Ho6Trm9aIoO8Pev15U1k8CUwKMcGAJ1OEYyN49C1W2izTAgCcPqkHU2n1Z+Z5137z6dIAfbk/SZi&#10;A61zHwkiMsSrwHDGCtwydBguvfAicJyUZ5xznFPgdJj/3EK3z6KFt3krAOjsHG6/+UZcfMmF4Dge&#10;rc3SElqO47Dv2y+x5QMpAwafInmyZGQHF3dB6xgL5P5ERAcSGGIcEhgSB28Xa1lkWDqnOwr7ugzj&#10;303/CjXmVnQIZ6FbrgGXD+Tw0B9d7//ny2fw5CrtMK2yAX/gbYOz7opBn8FYwKNNOAvdu/eCwWDD&#10;00+6xlv5ehMef67R+VpJSooOg/unYd0iKcVlvcWOZ544gi+r69Fm641uuQYYe9nw9FOu/mosAq4f&#10;Xw/Bpv7M8uRX2Z/MwgU/4oNdWeiWa4ShVwdmPWxHQW/Juq+xCBg3+wQOHVXc9RWCgJa4sGjhj/ju&#10;h55oPJMDo8GGXnntmDQhBfmmDNRYBEwpbcB3P6jPMaU446+44OtmrYW3CRd7g9QaV8bXpIMgvKF1&#10;HAYygfPVTgKDZ4FBOQljPRGUsAa3jCdRAOCcTyf9ERjkfrSWz2mNreyjM8jXNff9dxd64bjWGgro&#10;WhdLaJ3/SACRIR4FBm/zBBn2c/jC29xV+UCF/b6gIaYGg9bxFcj9iYgOySww+H92EUQI4HkgI5tD&#10;Zrb7xVaOyaAUF7p1fQevvlqHwzW90dJuwMmTGdj1aXfM+KPLG+F3d2k/RpKfXMniwsGDLRh5SwV+&#10;+OkUDh3tjZa2XjhxMh0HD+vx4B97YeMmaaY4+dfZqn5keF46XZRiwPiJe7FsVTV+OmKS+mtIw0+H&#10;euLBP+Q5+ysw8sgzukvW8v4p+yv7x4/I6/EOXnwpHc2tvXD8RCr+d7AH/jj7bFV/LyzogXTFGmLO&#10;kToyS8epxIWX1puR1+MdrFjZiurvu+D48VT8+FMu9n99LhY+KaVVKjDyKJ+nFjjkfYOfnguA+836&#10;WF276rUW3iZa7M3R07jwY8JBEERyouE45hFWhFCi1c/pk6JmZoxAaG9VXtfcx2dFFvgxaSUiD8Vk&#10;iB3S0rUzmCnJyQ3M/JHnrr761aKz4gJBxCOBnWEEEQJ43nP03K/fdHkadOv6DtLTeJTOX4zHyxbj&#10;0T/NRlHRIGRlZeDkqQw8+AfXEoofduQ7/4bD4NbpOJXnwu9/9zU+++8JlNw6DjMeegT/96fZGDli&#10;ODIzs3DqZAZ27nJZs+79Sa65xT0l8eH4MRG3jKjAns9OYODgYfjDQzPx6J9mY+L4ccjMysTJUxl4&#10;7fUu+Ne/pYnCxy+ol3vIT8Jkjh8T8Y+//4gnFv2ICy8uwh//OBuPzvkTJo4fh7P79EFqagpef6Mr&#10;lj7fBeaaVvQ28lIsBgc6h+9us110igsfftiAGQ98hZ+fdz7+9Ojf8H9z/oQ/zXoEgwYOQEpKKo6f&#10;SMVj87s5+5ORvzsAyNXr1OJCK3DimLaRD4fKbxSO48e3qoADB1D/6QFMLNEWbEhcIAiCxZuRL+PP&#10;NjLs0i//0O5fq6vmM8CZUxoNfiDHnZBhA1h6QzJcgxuXCA8kMiQ2wSxtCEaQIIhEgJZIEFFDy7VO&#10;FgTuvO1LvPd+LTZt+QBXDblWtc3GTZvxymv/QWtrK87tY8WTT0g/vjNII+fyNpD7K/1TDZ4r/xqb&#10;NfqzWq148I+PoLW1FVkZx7F+nfReV38u11ilYKHPfQfjJkzFk08td9bB0d8/FizC4SNH0LVLE9as&#10;bAUADL23HjUHbap1wcr+eua+g2uuuRYbN33grAOAeqsVK1atwb6qKnTpcgZrVkj9QQ4k6XChBYDr&#10;M7vjn29IlvmASz/COedcrtnf7t2f4OUNr6C5uRlb32hytin7czPyHZNhNrI7GCP/uy37kNOFh04H&#10;NDXbMfDKPDR0L1BtT+ICEWtoHZOBuKD6aqclEv4tkYBjyYPoSElccI7r5i4b1a0t7sY+z4sAJ8LW&#10;IareU3tYgI7Xubktay2RgMZyC3/6SksTkdtLHUPIH47XiWhzXM6VnxnMuIIAnLS6toVTCBaT5hiK&#10;J7SuBYjT5RKsyz+7tEBrHhdu/Lnvs/vNwn4Of9Hq19sSiWDHYdE6pgK5PxHRgb23sdASCYIIMUol&#10;X4vqH05i6T/XuIkBAHDr6BJcdcXlaGlpwTGr+uqpFBeUnDjdgLvvnqDZn16vx5RJE9Ha0oq6+jRn&#10;fcE5KSpxQTmhvfO2r/DLa651Exfg6O/eiRPQ0tKCozWuO82uVXnOQGVw5GKXefDeo0jh4SYGAECe&#10;vH+traipEfCPv7riTSiDntntnFNcAICamhbMnF3qfC2Tp9djyJCr8IvzzkN7ezsWLXTto/GsFOSZ&#10;dDD01hYX5LGUsDf7rEwpGFprm4i2dhFGvVr98zahYm+IJC4QRPIhCBy69eRURjacBpp2NgWdjkOu&#10;Xuf2nvw+PPQG/x9CyN4Refm8333J67MDob0VKsHAbpeu5Xqj+7g8D3TvySFd4U0mZ9qgJ92xR6J4&#10;MgiCtM+xRij2SbBJYkA0v1+CSGTcLTGCiBLy8gMAMNe0YMwdE1TtSoZecw0EQcDhw647tVJcEARO&#10;5Ub76acNeGSWu7Etc+GFF6DD1oHWlhZn3a5VeaqgXkpBIC8fuPOu8c7XLBddeAF65vZAW1sr7rvX&#10;7KxX9qcULLJyW3HnXZ4/b16eHv36no/29nacONXgrFeKFcr+Zkw+il/+8lpcdZW7oAKHyHBB377o&#10;aG+HpU65f+5ugEo3XjanPGvkG/U8Hnm0HwQ70NpmhzE/EwdbujrbSVwgCMIf5CdzAGA6VYtacxuM&#10;eh58imRsK+FTgG49OKSlK65FJyUPNLmdFQY4xRIzlly9TtWXocFzX/I1saXZc39atDEiu+S9wCE9&#10;wzVur+O1qK3V/tyy2MsGoyRig3gVGQRBOpabGkU3r6NYQRBEnw+p/EGwBfb9BiO4CLbQiIDBfN7W&#10;AK9JBBFKdKIopXWK5UIkH2efLQUg9IQo2tHW2oqfvvtcUcu7CQsy55ytTm/JYujVC62trfjphwpn&#10;3dB76z32p+OAs87yvo/tHW34qboC6HDdGTz1d+IY0KeP9/569uiBn77fh5ZmV4YLuT/2NOnTJ1PT&#10;20CJXt8TNYer0azojyUQcQEALFYBO/+Xhfzr+qP22E3oPrgfWlKzABIXCILwE9PZ0vld2DcVh9/5&#10;Ajs+sKD2o2/QVH3UaWwrEWxwxooZdpGA77fuw3vvW/D5y/tQkCJ5fPGOFLpwXMu8XR/lvlpaBHy3&#10;ZR/e22HBZy/tg63mGKDoi3ME10UQT1XZrEJgPveBTfvw7vsWHHlf+twpNtd6buW1WLAFZ3wQ4See&#10;RAZBkAxha60djSfc3e1jiUDPNV/48/0KAjzOX3whCzbB0lAvor0t8Pe3NHVuXCIysDZvohTyYCCi&#10;AjtBBICtx12xAM7q0whzzSFVu5LaWgt++u5zlJR0xeHDLq8DT/To2h2W2sNstZNt29/Gkf99gabT&#10;ruUHyrzsLIUX5aOy4kO2WkXFnl04c6YRz687l21yo3zdeaj4fBdbreK76q/QeNKK5/55MdvkxsNz&#10;e6Ku1vP3BwAfffg+6usOQzjt8hw5XieqilJcUE7IvRn5FqsAOAQaGRIXCILwCKcd4LBbw3HwUgp7&#10;6Djg3bcszuuLbIyzfLjlf+AdS8c4Dvh8R42qnb2WQeENwHLDWSeg0wGcThr/2A8nnG2cIwaCEkHa&#10;Nb+wa1/iAAD1e//n9CbjOKD6q1OwOe6ZprNdy+KI2CceRIb2NilGSiyLCuGmpdm7V0TjieCMfATh&#10;KaEkWHFB5kyjSMFgiaigcUsniPDD89oiAwCcqBfx2utFWP9CGdvkZPlzZThz5jSee/5i9Onj3Tvh&#10;+DER5evOw1ML7mObnKwsfxKnTh7H3D9fwDZpMmFaT5w+tQ11Fm3R4tlnn8LxY0dxxZU9nHW/uEF6&#10;+qVkWrEreOmFFzTjyy8+VrXLfLJ7Jza+tg5XXOG9P2Vd8S2pWL9W+zs8cvggnl+6APmmTJSvdwkg&#10;bY51wXKBxoQ8UCOfxAWCIHzBcaKbyJCZmuFcBqb0FpBhtwcAkylDEgUc218z1JWCl72WOdEYGwBq&#10;alrB6zjoHALIOee47jWsuBAoHKTAjlr7k9e1O1J417iHFCJ6NILqEZ0jlkUGb/fcZEL+LbSQxIfO&#10;f++BLqMK1bjtbd7FE4IIBxq3VIKIDGyqRgB45K4z6OGILJ6f/xFeZAzkI0cO4lcl12Hnrp14Zqnr&#10;Sb6WsQ0A5994DD17Sf1NmJKOWX8YiVqz68n+kSMH8eD9E/HBjndwxZU98IeZZyne7U7fm1zjzPlL&#10;Dp54/NfYV6n2ZFi0cB5K//JHXHFlD2zbXqRqY9nZ7oqnMGV6BtatnoHtb61XbfPJ7p0oHnkdTAWZ&#10;2Pa29/6Uk94JU/Jhqd2KF1b9Q7XNkcMH8fvfTYRNAL759pfOevY75DjtCXAgRj6JCwRB+AvHqbPU&#10;1KSkoXfvDKdYMPk+1zKyuqN25/ZKceC6Mf2k4LeOpXEPzOrrbGOvZUq0+vpB1xvnnJPp9GAo/q33&#10;+wMbv8YfdDrRTfgQzuqKn/0sCzodwOuAvy/wLnx7EuuJ2CEWRQZB8HzPTUY8LTdqdTnXdgpP/XtC&#10;sbq2Uwg2oCMEQgVBBAI3c+ZTMX/UvfHFy5SmMgHRMigLDDxefaKnU2R4Zd0J7Nlnx8FDOYAIfPjh&#10;TuSbMvHscxfjmmukJ1M1FgHX3nNc1Y/0BEtEgYHH07O645KLXQfIrIet+PDDE+jd+xx8+NFOmEyZ&#10;+O0YEx79v587t7nn4ZP47It252tlf31aUrHmVUd+MwDPLvkJL6/vQEHvc/DRR9L+3TgsH4ueOs+5&#10;DWu8y/1l6Tj0zkjF5o3SZ/l2fwtee60WW9+04ayzpf5Mjv4WPunq7+rx9bDWiYp1wOoJqpz+ss7S&#10;hpXLarD5TRvO6n0ODh06iJ9+OojLr+yBN99yiRXK/ZP3TQs+gJRLJC4Q8YTW8RpIGjBf7ZSmUn1+&#10;q9JUarQrU7/tWpWnWnLFbi/HRPD2HvYao0wBqPXbB9IXgrhOaR0v8DEu+7lllO8hYhtPvzsfhRSW&#10;WtckmQNvG2CxvIBde/+linnAp6gfDrFP2NPSOVx96R0wGsej3811qrbOIO/P+3v+BTjG8Ya8X/L+&#10;3PanW/xa5qC8LsloLVOYOuYeGPWSoqjcF+V2NZY6rPrPdudrBHjN1/p9SobdhMJ++QDzWwiCNB+U&#10;mf/cC64XITpeiMAR/EhT+atL72KrEwISGIioonXhVooMJ+pFp9igRU2dgOvHWp2vtZ5QKUUGX/0B&#10;wLiZDU5xwVN/k2/Jxp13qJdmHDnSgrPOcl+u4as/VmTwhTzhlJ8+aAU8yszmsO/1Xmy1Jnv2t2Ps&#10;Iw2a+6aFPzcqT5MoaNxgtSbrMoFO2gkiWLQm8yQwhAYtw9iXwODpOqO1LRyT7cws/9/jS2Dw9Nt4&#10;ul4pjxV/0NonBPG56RoZf2hdKxAFkUFruc2tNw3AjLu1l1YGw9qN67H2DbVXZiCsW5SLPr0kUaGz&#10;WKx1eHzFE6g6sJ9tcqL1EEVrnvrq0y8gL1d6kOOJqgP78VDZLFWdp+uKFlr3jH+WzsKFP7teVcdi&#10;sdbhjofVWc46e6wQwZHMAgPJ3kRU0XIDrKkTcPvDx32KATV1AoaNszrdZz0ZyDV1Ah5aeBK/v+O0&#10;1/7gEAP27G/32d/Kt5ow8fZTqnotcaHfzXU++2u2izja2uGX2l90u8vTgOelm5WWuNbSJPrVX7+b&#10;6zBupv/iAhwumnVH7V6L1uQJGjdXT5N10MSZIJIarYCJdUftmkY2HBO5lmbp2sSiJcL6Qiv9Y91R&#10;u+b1ShY3AoHnpWsci3x9VX7+xgbPKQPJaIg/YmG5hKf3hVJcAIAJt97DVvlNbp4uZOICABj1Bvxp&#10;ysNstQrBpn3tIQgiMEhgIKIKz0vKKktNnYCr7jmGfjfX4ZG7zqja+t1ch34312HYOJfngi9q6gTs&#10;PN3sfK+SR+4646zfs9+1LMIbNXUCDmdKooC3/vyl2S4tl5Dfp/zMyv7YCYU3kQGK78rTdxhJSFwg&#10;CDWUp9w/BEH7aSuLLCTUHbV7NKCCwZNwIZOTG9xUqrPiQJccLqi4D0T0CaXI0FAvZQrwtzTUa3tQ&#10;hGupzc4X1MsE/GXj4rfYqk5j1Hv3OkCQgiRBEGrCczUhiADIyNa+0cpsPd7kNIh9GcV8ijTp0noy&#10;pLxpKPtTpsdk8dZfTZ1L5g5Ff8121w1f+ZnZ/gIVGRDgdxgOSFwgCHcoT3n8k9OD89vlmYXnAX1+&#10;cNOwtHRyeY53QiUytLdJrvT+FtbdX2bD30Nv0Mciw6++ka0iCCLE6AARsV+IRIbnfYsM/pCZzUFv&#10;1CE7RzJQO9tfWrq6P083d3+R1/bJ/enzvYsC3ghGZIgWJC4QBJDqwQhlz2Uifgg07oIWPO87YJ0W&#10;nb0fEbFBqESGUPDup6FbjhDLFBgNUoBED4UgIgtr8yZG0YkiEOuFSHx4XrrRBmMk8ymSEcsaptk5&#10;wRnxspcBG0k4M0vqT2sy4IsuOZJYoUQWBYLpDxqGidxfWjoXM4XEBSJZYa873owD9lwmYp/M7M6L&#10;CzLssUIkF7EkMoQDb0EVvVHf8DVbFRIysqT5mKcSrEcSQQQDa/MmSgnON48gwkRaukMs6CEZqN6Q&#10;hQBvNwSel7wGcvN0mssSlCj78+R6Kgsh+nz/+zP09q8/rQmGL1jDRBIZJHEkFgqJC0SyIhsHyvPT&#10;m3HAnstEbOPJI4UggiHRRYZE5YcfftAs4YYdTy4nTpxgNyWIqEACAxFz8Lx0A83NkwxvWXCQS26e&#10;DobektLsyXBnSUuHc1mCPr/z/fG81J+hd+j6y3aIEWx/OT2k/fY0oYgHw4TEBSIZkTMbkMhAEIQv&#10;AhUZ5PlRqIqnBzWENt988w327t0LQRDcisViYTcPKZs2bXIbUy4EEQuQwEDENNL6VOlmKpfO3AR5&#10;3iVghKI/KASRcPWXmSVFCpcnFFrEumFC4gKRrJDIQBCEvwQiMsjzo1AVnncfNxEJ5afs1q0bhg4d&#10;6lYuvPBCdtOQIgiC25hDhw7FJZdcwm5KEFGBe+SRJ2N+JrNp/78gCh1stRNDAUdrGImkQRDgMSd6&#10;PEHiAhFLtDSLaDyhvh3mKIL4NTW6p3ZTPvXTalfCp0jCgtKrSWtMmUR6oqh1zZJitEjfhVa78vqg&#10;1e6LLjmu71rLg0rZrvU7KH97X+2dpbFBiu6vRJ+vA+9IQemrnUg8PF1P+BQpLWo4rg0P/HYcrr70&#10;Djw6ZzZOnznNNgfFDTfchLP7/gwPlc1im3zy6tNPIC/3IkyfPhWpqaGZ5N9ww01o79KE195/iW3y&#10;SEO9e+aNV59+AfW1x3HkyBGMHz9e1QaHAPDuRzvcPncg13Wt8/6fpbNw4c+ux8KFC/Hkk0+q2mS+&#10;/PYr3P7QPao65fWOiByCDaircT+PZTg+FaP738lWJwTaj0MJgohZ+E6kNosVSFwgko1APRnIi4Eg&#10;khdfngyNDWLIi2xEN5xsgKXWguNWa6fLhn+/jN0ff8x+DL85dqwO1vo6HDt2zK3vYMp7772D6uoD&#10;7DBBkZeXx1YRBOGAPBjimAkl02A5bmariSRBsMWnEcKnSJOnSGCx1sJy3AyLlc4Twju+nlJrPVEM&#10;xINBRsuTQesJPe9Ia5sIaH0+8mBw0ajxpJI8GAgEcF0JBf83fTxuvPJOTJ8+GUWDivDnv/zZkXLO&#10;gSj9TwQn/etsEh3/KbeV/hYBVHy5FxP+9HtXm5+8+vQTEDv0uO++KZg4cRImT57saHGMo9ofaUzn&#10;qB73R8QX31Xhj0/c72rzgScPBth02Lt3b1Q8GNasWYM5c+ao2mS++e5b/PoB9VNx8mCIDsnswUAC&#10;QxyyZFY5CvsWsdUEQWhgsZoxZnYxW00QKnwZkVoT/WAEBngQGbQmk4liRGoJBCQwuPD12/tqJxKb&#10;QK4tnUElMBRdhj//uZTdJChq6swYNu4WttonSoFhxIiRIdufquoK3PfXqWy1Ez5F8hSV8SQw5OUa&#10;MGfOHNxwww2w2+2w2+0QBAE2mw2CICC9WyYWvvC06n2hEhiee+45nH/++eA4zm1cPj0FT/x7qep9&#10;JDBEBxIYYhwSGNTsWrUXr7zyCltNEATDlVdeibPOOgtjZheTFwPhFV9GpNYkP1iBAY5JbG5echiR&#10;WgIBCQwufP32vtqJxCfQ60sw/O2PE3D1pXfEjMCw84XtOHasLuQCw579FRg3U/aGcIcVAbwJDH/9&#10;619RU1ODnJwcVTsAtAnt+MKqXo7B9u0NrfNeFhj+85//YNOmTTAajap2OMb9qfEoGtvPOOtIYIgO&#10;SS0wPPzwE54/eYyw+ct/k8CgwP6/TPz0/SG2miAIhldffRVXXnklCQyET3wZkVoT/M4IDEgiI1JL&#10;ICCBwYWv395XO5EctLdJ1xnW2A0VO1/YDgCYO/dR9OlzdsgMekEQcNEtg9hqn8j785vflMSswPDh&#10;hx9i5cqVyM3NRXq6u3JgbWnA/xqPOF+zfXtD67yXBYb6+no89NBDyMrKQm5urmobOESGAw3/Q5vQ&#10;DpDAEDX8ERhKLrmDrU4ISGCII2wtAo59dRotJ6QLBkEQ3iGBIfaZUDINAFBVXYmq6gq2OeQIAtDa&#10;JCI1XZ1S1pcRqSUgRFpgaGoUoUsB7DYgI1tKX6skkHatyaavdjiMnI420a1dEOCchLPv1xIIklFg&#10;kI899rfx9dv7aieSC0FgawKjvU0KNivY2BbJqJ8791HY7XbcfbcyE4F0rHMcc8xz3tI+Os6/9g48&#10;sDjwLBJKgeGCCy70b38AaFQ5kBr27K/Eqq3r2UYn7LnlTWCor6/HsmXL8P3332P06NHo6OhwLlmQ&#10;l0188t3n+N78P8CHwMDZdOAVA59pFHHqtHq+LwsMAPCf//wHr7/+OgYMGIBzzjkHNpsNNpvNOW6r&#10;rQ3//mgjQAJD1CCBIcYhgUESFw59eJytJgjCCyQwxDZGvQkbFmwFIhAro70NaGywOyfVbCYTX0ak&#10;loAQaYHBanHtv9ZEte6oy4j21c72zRrxbDuY9xt6qwNQska8sp3tG0kmMLDHBvteX7+9r3aCCBSt&#10;c4JPAXaskgSGqqovkZHVVdUeLAJnx/G0k2y1X+x8YTt+85sSnGlqQ7fuPdnmoOj4//buPT7K+s4X&#10;+OeZZzKZyQ2SmZghNyIXE+QWIIRFEBWLRBTcvtyqPcfjBa2x23ZxuyuWs30t2FctK1ZfZevr7IoV&#10;rOdVt0jPWpAq1t0eqVo8CphSisbV7mrMMCEhQG6Ty0ye88czz2Se31yemWQmmcvn/Xr9NPn+5plM&#10;yOTy+8zvYvLiQk6PWA4Qv7eiBQwA0NnZie9///tobm5GXV2dLmDwer34fesf8N0ffw+I8HNZk+Ox&#10;4ZaVd6C8vBwAMDw6ghde/Rf8p2tsxnJwwAB/yPDWW2/hqaeewujoKBRFgc/nC+zJ8D//cQf++MmH&#10;DBimSDYHDJmxRXWG85BPVpwAACYbSURBVHSPMFwgoozW0npCLCVMf4+CC51jg3OK30RfNc00I0Ni&#10;JZTPpw5O4g2eiJLNkquGfMF8XuCOvwk9EWEq3fytG8VS0sUb3JWWlqK5uRltbW0oLy9HZWUlZs6c&#10;iZqaGsyePRsrljWKl4Tl8/mwZs0a3Hrrrbj11lvx1a/cgfr5i8Wb6axZswYOhwMmkwmVlZWoqqrC&#10;zJkzMWvWLMydOxfXrLhavIRoUjBgSHGe7hG43r8glomI0pY6nR74vN2F7/3Tdpz443E8c+CfMTyk&#10;1ifatPsfHuIAj5LD069OMxefe8F6ukNf+SRKFdZ8sQK4uzrQ8tEfxPKUScbPbpMcGq5obPnh68EG&#10;23tx391fw6ZNmwLtO9/5DlpaWnS3kyQJJpMJVTMqUeLJx8DHF3D2/53HZ78N386d7tVdDwDDnQMY&#10;+PhCoH3noR/pPu59992Ht99+Gx0dHYFrJEkKfOwV8xugeFIjHXY61JkZlB0YMKSwC5/2M1wgoozh&#10;86nTvbvOjuJCp9pe/OVB/Pdv348PP2wP1Cbagu8/0gBPnM0wytkNFKc+/8wY3XPPPYr+HgVd7sjP&#10;PaJUYMmVIg60M5lsVpcphfvcjZYRjA77MNjVD5fLFdK83si/RCrKyjE64oPXE7mNjIQuBR8d9mF0&#10;ZKyJH9PlcmFgYABut1u8FPBf3/dpNzo/OI++szFMuxLU1zbg6HMnA3slhVNfuwxHnzuJbZsfFbsA&#10;/33cs6kZ+x8/jKPPndS1bZsfRX1tg3gJZQD5qqvW7xCLqab13GlAibz+sqBIginDopJzp3tw6TOP&#10;WCaiONx2222oqqrCL/7tRfQNhL46QJPr0nkFQ57UGHT5fOqWX5ZcCT4fcPF86OPKtUnIyVH/4BwJ&#10;8wq1LX9s/59w/UbyCsd+dw0NAl7h78tcm35/od6LY48x+GNr+oNe7TPqD/7YAKAowEBf7P0FYTZ5&#10;HBwI3y9eCwCyWQq8WhiuP8ciIdcWud9I8OBJfGxiv3cEGBJ+3QZ/7cP1R6KMqs+DKH+yICdHP7gJ&#10;97WP97lBFC+TCbBYJQwNKrrna65XBryAOSfCZgFxUiQFh3/2r3jh5Z+JXRHt/NvvYd6sWrx36jjy&#10;hmUMj/hgteaJNxsXp9OJ2279C5z57AS8I2PLvwqKxn7mBJPNUuDnh+JTMNDRC5/PB0VRdJsy9vf3&#10;o7e3F++++25IO3bsGHp6Iu/7oBkaGsKZM2cC1505cwZtbWOnUETS3d2Nzz//POzHPXPmDBSvgv6O&#10;IVxq60fx5WGmrkSw7b4dcDrKMcNRjl/824tiNwCgvq4BVy+5DnOqa/H8oWd0fU5HOR775pO4eul1&#10;urpmTnUtbly1Ee7zLnzS9rHYnfaUUaA/yp+ekklGbdkCsZwRuMljCnK9f5EnRRAlADd5TB3hNspL&#10;dVO9yWPwRofiv1+4zcKSucmj2G+0yWPwpmLhPrd03+RxImSz+vWR5cifm9Fzg5u2UaL4fMDbz58E&#10;ANStr0eRJwcYRMI2eXQ6nXjp5y/irofvx3unjE8Kqigrx7+/8CpefuMQtv3w72HvsyR0k8cl9fXY&#10;/aOncM19S/3L6ZSQk29EngH1Nr5hH7743VmMjo4iPz8fkiRBURL3s2EyTKvKR0mdTSyHtW3zo2ha&#10;tREtrcexZdcDYjcA4N5NzbjnluawGzXv3ronMEOhpfU4PvhobK+lGY5yNK3aGHj/mvuWBt7OFNzk&#10;kVKC1+NjuEBEGSn41XOKjadfnWp/oTOxA9zJ0OdfJtDxxWjI4Djb+bxq4HGhU10uNB4eYUYG0Xhp&#10;QVZ7hyumPQiSraJs8tbqyzJgyzMO62x5Er5x54P4+lfVpQKSJGF4eBijo6Ow2+0oKSkxbHa7PdAc&#10;DkfMrbS0NKQZ9YvtsssuC7QCUxEG+yZnnKGFElt2PYAtux7A84eeCbSde7frAoloyzAo/XAGQ4rw&#10;enxof/8ivCmyGQtRJuAMhtQRfMSi5qZr1+neb3d3oOWjUzH1y2agaXXk/gpnGerrFun6Wz46hXa3&#10;uhlWuP4Tp0/B3TXW37h4MbRZwiNDwLETv9f1r1y6GKagJRLB/csWLILToR5jpgm+/2ULFuHyaqfu&#10;+pdf/3XgtuGu/9WbbwTeXt24GOVOff9Lh8auN+r/iw03BD42/HtQ/OLV2Ptv23TDWGeYxy9+7Xxe&#10;4MjbY49/0/U3BDaZG/UCn/zJrfvaR+s3+trLZvV67WsnXl9dIWPZgusj9otf+1Ev8PZ7+q+90XMn&#10;Wn91hRML5y6M2G/03ID/c3Q4+RoRJcbR504GXoH2fS5j+NLUzWBoXNSAF574yaTMYIjV0efUGR5t&#10;bW1YunQpFEWB2WyGxWLB6tWrA0dLBpOk0NAi1pomWl84sdx+dHQURz98Hbmlxj8/JjqDIRbaLIfx&#10;Xp/KsnoGg6IoSPWW6bRjKBkuEFG2cDrKcO3CazF/xoJAW1a3JNBfX7cotH/B2KBt4ZzQ/uBBXSz9&#10;wX1i/7qV6zC3ZD5q8tU2t2Q+ls0f+yNy3Z+tw6xpY/1XXXGNLhBYt3Kd7r7rLpun66+fs0R3/YrZ&#10;q3X9TSubdNdffeXVuv5rFq8PXFuTPx/r6/880AcAa5duiKt/UZX+KDWj/i8t2qjrn1EwU9d/y+pN&#10;usffuGBsIy+nowy3rPrzwLWzps1H4/zY+xfOWYSrr7xad//Bz52FcxZhxezVuusrgnYwXzhnEWoK&#10;r9D118/TPzdC+oOeG/V1izCvbF7k586f6b/282csEJ4bXzLoj/7cIqKJi3XPnN1b94ilAEVRYLVa&#10;YbPZQprVag1pubm5Ic1isURsOTk5cTWz2WzYcnNz1Q2IUoTTrv5sdp/PzheBxDFvpjTj+IqSisdQ&#10;ElG22nBjEzbfc3egiYL7N9zYJHaH9gt/NG28+aao1wd/7PU36F8Rl01y9H55Yv0VFeXR+8vj61+8&#10;WP+KebL7ly5ZEle/s0w/QF66VOgXZlsY9dcvXhS1X3xuhfQ3rdf1y6agDSfC9Is2NEV/7jbdsC7Q&#10;d/f/uFPsjtrf0dGhu+9wz10imhhxj5pIgvcNyISZkLHMcohH5r8MTOPBgGEK9bYPMlwgorTidJSP&#10;q02KRP6lY/Q3mFE/pTijL6BR/9QTv8eMmnYNUSQ+39ipChTqrBAwKFkwyzqZmlZtDPxM2ncw8kwR&#10;Sj8MGKbIudM9OHfa+MgaIqJU4XSUY9vmHdj/+OG426/3vopv3vmgeJepy+jvRqP+JCgokgIt+ISH&#10;8fSHM5F+WY7eT4nTuKgBf/xVS8j3mFE7+txJ7H54D0MGCks70UTcK4eiS8eQIRV+QtfXNmDb5kcD&#10;77e0Gu/PQemDAcMUcL1/Eb3tg2KZiCjlaUdOxauirBxfvmGTWKY4WPPV3c7zi8JvbKz1xdQvBBCy&#10;HF+/SDZH759yUzwGKCiSUFxq8h8fOrF/nxee+IlYihnDBRJN1gk/7R2xLS/Qbte4aHy/a2I1WZ93&#10;qkn0EonxqK9tCOxt4e5yYefe7eJNKM1J3/72D1P+O+yV0/sz4hQJr8eHc6d7eQwl0SThKRKJpf1R&#10;UFlZKXYRUYqrqqrCsWPHsGXXA3y1kAD/ILvPP9D+8rpNePmNQyjy5ACDiT1F4tSFM2I5ooqycrR3&#10;uNC4qAHvnTqelFMkXv/wN5DNQFGxyXAvhns2NePeW9QjFA+98TLu+28PQPGfImE2m7Fu3bq0+p0o&#10;yzKOfPBL5DqMX2OO5RQJ7d8n1lMgQsOFHRn78yiWUyQ2LrhdLGcE42cXJQTDBSLKBC+99JJYIqI0&#10;0NbWhmPHjollylLDQwiECwDw8huHdP2JEuvMBY12+1iOtBwP7X59XqDnwqjYHbd0WyIxlY83m8KF&#10;bMeAYRJ4PT589tvzDBeIKO29++67YomI0sRTTz0llihLRVoikEozgpP9WHze2I+rjGQqB+zjMVVL&#10;JBguZBcGDEnm6R7BZ789L5aJiNISXwElSl9ffPGFWKIsNTwUOjDe9cg0LJyzUCxPCdkM/Pi7u8Ry&#10;wkUKWsJZUpfcfSEyFcOF7GNSFAWp3tIVj6Ekokzy1m/eRltbm1gmojTBZRIEAJ6B8H9bN165XyxN&#10;GYfThCsvXySWE87nC/9vodH2X8hGTscM9f/28ogbPC+pWwYAcJ8PvxSG4UJ04pg3UxpnMCTJhU/7&#10;eQwlEWUUzwUu8yJKd70uj1giwkevl4mlhHA6xne/+x97VSwlhc+rHtEZyTX3LRVLOkoavhAa6yKJ&#10;nXt3AEFHVAeHDE5HOfY/fjhQ23dQDRGCMVzIXgwYksD1/kV0f9IvlomI0pqnO/JpPkSUHvh9TOG4&#10;3T/1vxXr8DN7rLxzKe56+H7c9fD9YldGc3e5AqdHOB3l2L11D44+dxJHnzuJ/Y8fDhx76+5yhQQH&#10;9bXLAuECwlwvtm2bH9VdT+mNAUOCud6/yM0ciSjj9LYPwuuJ8jIPEaUFr8fHkIFCvHHsXwAA5851&#10;iF1ZzecDLnSO4r1Tx+M+ESN1xR4iaUdURjrq+8g7r2DLE6FHWLa0nhBLUdXXqkstKDNIf/3XT6T8&#10;3J7Df3wJii/yL8OyCinpO80a4TGURKnnwIEDWLlyJW5/5OaIvxwpNudO96C3fVAsE1EaKpmTj+LZ&#10;+WKZsoRnQEFPt/7P/7978G6sW/lVPPjg/XC5OmDNK9T1j5dPGsV5y0WxbOjAj56EMlKKr3/9fvT1&#10;D2HadLt4k3EZMXlxIUe/hNkxwwRZ1pUCei4o8PSr/1ajwz5cOO2Goigwm80wm81Yu3YtZs6cKV6W&#10;smRZxusfHITFEXvIAP8MBAhBwJF3Xgm6RaimVRvFUljurrMhMyAygc8LdLRHHmZLcg5unn+bWM4I&#10;DBgSQDuGkohSCwOGxCkduBw2c55YJqI0ZLbJ+JPvlFimLGEUMJSUlGDjxg2AAijwD65HFcD/NqC+&#10;qfUBgLoVwdj7Pv/GBmcvnMOegy8G6rFSAwYHvv71r2Ht2rVYurRevXf/f2J7PP4Og8cTLWA4+txJ&#10;AEB7hwvX3bFeFzDIsoy1a9eipqZGvCxlmc1mHDn5y7gDBoofA4YUl8oBg6d7hCdFEKUoBgyJs7qq&#10;iQEDUYbweAfwdtsRsUxZwihgaGhYju9+d7uuf7zcXS7c/sjNYtnQPz3yBLyDasBw4403JezxvHfq&#10;eMheCkUlEmx5oQPu4E0KAeCK6xamfcAw3hkMFD8GDCkuVQMG84gVaLeJZSJKoNbWVrEUMwYMicOA&#10;gShzMGDIblEDhub70bA8dQKGBx/8GjZsSG7AIJuB4tLQWQxNqzYGNh+MNIPhuuuuw+WXX66/MIXJ&#10;sozXWw7CYmfAkGwMGFJcqgYMs4vnYdb0eWKZiBLE5XLh0KFDYjlmDBgShwEDUeZgwJDdogUMv/nN&#10;v+NPf/okYQP6iQQMJUXz8fOfv4i+vt6EPZ5wAQP8IUNRsQmW3LHaDSs24u8eGAsYrr9rA3r+owvD&#10;PYOBgOHaa6/FrFmzxi5KcQwYJk82Bww8RYKIiIiIiLB27fWoq50Hn8+XsNblHo27+bdMUB9PXeIe&#10;T+dFFwqKQgfXPq96WoT28Tu+GEVfT+jgMLeEQTuREZOiKEj1RkREREREybf66jXo7OxMSPvDhx/C&#10;51UH8PE0zWWXlWH16sQ9nj+1/Qes+VLYkAH+oCH444tyCoOmOBBNkDjmzZTGGQxERERERJQVZBlR&#10;Q4ZoTBYZM+dUi2UiCsKAgYiIiIgoi4U7RSER6usWiaWYlBbPF0sJNZGQ4bHHHkNFRQXgfwWaiPQy&#10;ImCINpWJiIiIiIgiW734DrGUdFOxQfsvf/3rwNvBIYNsVh9PcBNp9Yrycjz77LOw2+0YGRnB4OAg&#10;BgcH4fF4oraBgYGorb+/37D19fWhr68Pvb29UVtPT0/Y5vF4MOQbFD81SoJsHp9KDz20K+Wjt199&#10;+Aso3mGxHOAok2CxitXk4ykSRMnFUyRSB0+RIMocPEUiuw0PqRsait78aXKeE9fe3aR735IrobhU&#10;nTng86mPRRyMJfOxyGbA4TR+jTX4mMrg0zCe/tt9gNeEp59+Gu3t7eju7obT6cRTTz0l3IPqrofv&#10;R3uH+jfIj7+7FaXF8/H000+ju7sb3d3dAICf/exnwlWql984hKf/9z8DAP7+G3fjyllr8dBDD6Gk&#10;pCRw7V133YX169cLV6onX9z18P2w5UvI98/UsBZYxJtRkgwPAl0dkYfZkpyDm678iljOCMbfXSmA&#10;f9QSEREREU1cuFfnnY4yuLs6xPKEPbRzq1hCUcnYsgRZRmDwG+wfnn1SLE2Y9vn5vECXOzRgiUdn&#10;Zyeuuuoq/OQnP0FNTQ0aGxtRXV2NmTNnoqamBjNnzgy0HJsl0KqqqmC1WjF//nw8++yzqKmpgdVq&#10;jXjtuUtdumurqqqwYsUKPPvss2hubobVasXGjRsD1wZf33GpEzk2C6wFY40mj9dgBkOepUAsZYy0&#10;CBjycgvFks7QkFghIiIiIiKRLKuzCIK5uzrw0M6tCQ0ZHtq5FS0fndLVbPkSZFlXCnksAHDk7TcS&#10;GjK4uzpwx9/cHXg/ESEDgMDMhfr6epw8eRInT57EBx98gP9z8F/RvPUbuP0v7wzMXhA5nU48+eST&#10;ePLJJ3HixInA9dq1Dz7yTbz8RvhZnE6nEzfccAO2bt2KL774InD9W2+9hQe2/iUefOSb+OGzPxIv&#10;oxRSkucQSxkjLZZI/P7scbR1fSyWAwqnSyicJlaTj0skiJKLSyRSB5dIEGUOLpGgSMsktJkMTkcZ&#10;nI4ysduQu6sjakhRXGqCJcxJj/09Cvp6Ig9JxrtZpNHjCTebQ7Ppuk3Y+bffA/xLJK6/ewMA4Oc/&#10;/Ck6z55HW1sb7r57LLTQDA8P4ze/ezPs7I0DP3oS8F6G1157DVu3hvYDwJE3fx322v+1fSuunLUW&#10;L7zwQsRr//DhaXzloTt1tYKisSUSNHkunlcw0CdWx1Q76rBoxlKxnBHSYwZDTvQpJMODkX8gERER&#10;ERHRGEuuOvAUaYNxd1cHWj46FXeLNpgvKJLChguAutliuJkMGvHjxNqiPR74ZzJEarrb+fT10tJS&#10;rFmzBj6fL2yLJtq1w8OR95zTrFq1KuS6WD82TZ4hg700bTmZ+6KNCVCQ6s1mif4FMFrjQkRERERE&#10;Y8Z7TON4BG80GI4sq3szRJtRkEpKS0ths9nQ2dkZ0i5duiTePERNTU3IdZ2dnYGNG6OZPXt2yHVa&#10;o9QhhlQidXwbOu7NhGZSFCDVW4nVDskkLNgK4vOqO3USEREREZExbYPFZIYMslkNDoqKjT+GLKtL&#10;KJL9eIiSzShckEw5KLHaQ8a8mdLSYomELScPkCIHDOAsBiIiIiKiuOUXSXDMMKGoRF2mYMlVZxJM&#10;pFly1eDC4TTBlhd7YKCFHo4ZatCQiMcim9XlGcWlJjicJpRVqp+rLT/yfRNNhNHyCEhSpi+RSA/2&#10;/MvEko6nXxFLRERERERkQJYBW56E4lK1OZzqYHy8rbg0+pIII1rQkIjH4nCakC/s/2DLU2dViLfT&#10;Wlmleg3ReAwPRR+XVk6rFksZJW0ChpK8UrGkwxkMRERERESUCJzJQOMV7fQIAMjLnYLjDydR2gQM&#10;9rxS7sNAREREREREKckoXJBMObDl2MRyRpG2bHk8+hyOFOEZGcD//eQ1KL7Ix7fkWgF72eRNZ5pd&#10;PA+zps8Ty0SUIC6XC4cOHRLLMTtw4ABWrlyJ2x+5Ge4ul9hNcVhd1QSbOXPXCxJlE493AG+3HRHL&#10;lMWaVm2Eu+tsUEUBIKGl9XhQTc/pKFf/b1f/byTafQVzOsoj3qf7vMvw93m06xHn49j/+GEAQHuH&#10;C9fftQEAUF+3SLhlKHdXR9gjMuvrFqG4NPLruz6fgo8/doe91ukog9NRJpZ1wn3cgqKJLVeh+Fw8&#10;r0QNGSSzFRvqviyWM0raBAwAcOrsSbSdbxXLAbIZcJRN3hE3DBiIkosBQ+pgwECUORgwULCjz50U&#10;SwHuLhdaWk9g597tYhd2b92D+toGsRzRll1fQ0vrCbEcIpbH89o7r4QNCmJ5TO4uF25/5GaxHMLp&#10;KMe2zTtQX9uAux6+H++dCv148ZLNgMMZOWAYHgIudI6K5QkpLjXp9p+g5HJ9Fn1oXWWvxaIZS8Vy&#10;Ron8DE9BldNmGi6T6L0U/YtKREREREQwHIw7HeVoWrUx8Ep+cD1esYQL92xqFks62uO595YHxC4A&#10;EGZhhBfrY3d3ubBz7w7Ura9PSLgwFdRTQcQqJcvF89HHoZIpB5XTZorljJNWMxg8IwN49/PfYsBz&#10;QewKkM1AWcXkTAPiDAai5OIMhtTgGVBw/ewbkW/lDAaiTNA/OIA3/+sIBx6E+toG7N66BwCwZdcD&#10;cJ/X/668d1MzmlZtBAAceecV3UwGo4G69uo//PcdbsaB6J5Nzbj3FjVkCDfLwOg+9z9+GE5HOVpa&#10;j2Pn3h26Pk28fw94BhT0dCdmuDSZMxiMPhYlntHshWxYHgF1BoPiX2eV+s2WY0PltBrxc9DxeY03&#10;1yAiotiNDIkVIkp3IwbHqFH20fY3CG47927HkXdeAQDU1y7T3164bXALDgL2HXwmJAgwIt7f2OPZ&#10;Abc/INi2OXyAAAAffHQi5FqtxcuWJ8Exw4SCIsk/IyB6SybZrM1KiN4KitQjOGnyxDL+VGcvhI5x&#10;M62ZFAVIp1ZRVA3JlCN+vXS4TIKIiIgoMp9PrBCFt+/QM4B/xoLRkgr4ZyFot2tpPY7n/dfHwmh4&#10;7u5y6R6PSKuJMzEmSpaB/CIJxaXGzTHDBFu+0WcSPy00ED9euMZNHSef0fhTMuVgjr0uZGybiS3t&#10;oi1bjg32whliWcfnNV4DQ0REREREiaPuj6AucWhpPY4tu8LvlRBJov56d9rVMMTpKNe1yaCFEQUJ&#10;GuTLZnWjRoYGqevieQU+r1jVqyyelfHHU2rSLmAAgIVlSwxnMQwNAsODYpWIiIiIiGIVvDTCaKnD&#10;ts2PBt522st17yfKjf49ISBsUhn89r23NGP31j3Y//jhQNv98B7DTSQTRQsZgpdWxEM2q02btcD9&#10;UlLX8KDx8gjJlIOKadViOWOlZcAQ6ywGo6kqREREREQUXtOqjYGQwChcEJdPRDqBYiKCl1+Iezs4&#10;HdHHBk5HOe69pTmhj8dI8NKKskqT4b4IllwEbudwctZCOohlvFlZPAslNrtYzljSX/3VPxj/q6Qg&#10;z4gHb37yKpTREbFLp3C6hMJpYjUxeIoEUXLxFInU0HNBQdOVPEWCKFP0Dw7gyJnXUFTMwUu2Cw4Q&#10;xN+T4pKCWH6X6mcULIt7uYR2ioT4ccTHom34GBwwBH8uR955Ba/5N6fUbNu8I3A/+w4+E9feEETh&#10;9F4Cei9GH0pLphysqLk2qwKG6DFaCrPl2FBZPEsshxjoU7hUgoiIiIhI4O46G3g70n4F7i5XTOEC&#10;/EGC1p4/9Az2HVQH8fW1DXEtT4j0WOB/PFueCD2isqVVPTlCPaJyu+6xtLQex+2P3By45sZVG0Pu&#10;lygew4PG4QKycPYC0jlgAIA59jrkWYvFso7PC1yIYeMNIiIiIqJste+gGggEBwk7926POVwI58jv&#10;xmYRxHuyg/Z4gm3Z9UDEx6MFIdFmSuw7uAcIMyOCKB4+L9DVYRwuSGYrFjqXiOWMl9YBgy3Hhrml&#10;8yGZZLFLJ9YnARERERFRNjryu1fw/KFnsOWJsQF68IaK4xEuCIiFu8uF5w+pyxh27t0eqAdvOEk0&#10;VWI5rVAyyVhRfbVYzgom9UCY9G0VRRWwFxqnkDy6koiIiIgoOneXa9xLG5LhyDuv6JY2iJtJEk2m&#10;8x0KhmJYfm8vmIESW0nI2DUbmklRgHRvC8qWQDJbxa9riIE+hgxERERERNEc+V1qDep37t0B+Jc2&#10;bNusvj0eRidNEEUTa7ggma1Y4FwaMmbNlpbWSyQ0NrMNjVWrIckWsSsEQwYiIiIiosi0UxoQZVC/&#10;e+se7H/8cNT9DLRTHSBsKBkv9fGoSyXUxzN2v8H2P34Yu7eq+yyEc69/Noa7yzXu5RuUnWIOF0wy&#10;GqtWw2a2iV1ZIyMCBgAosdkxx3Gl4X4M8IcMHe3c+JGIiIiIKBxxUC8ulXDa1RMedj+8B/dsakbT&#10;qo26tm3zo2jy7+EQvMxhvI688wqO+I+ebAozq6LJfzJEfW0D9j9+WPdY7tnUjKPPnQyEIft4RCXF&#10;yOeNL1yYe9nirDs1QpQxAQMAzLHXoqJ4DiAZf1raxo8MGYiIolNGxQoRpTuFkzkpBuL+B1pgACCw&#10;GaTTUY57b2nGts2P6pp2W3eXK+YBvdFJE/sOjZ1yIc5UCA4gtFkOWrv3lrFwpKX1eOB2RNFo48VY&#10;wgVIJtgLyjG7ZK7Yk3WMR+JpZo69Fo7CCrEclvak6b0k9hARkcZklsCxCFHmUBgwkJ82oI+2ZCB4&#10;qURL64lA3d3lwpZdD0QdrO87+EzEYyXDcdrVGQaRggZ3l0t3yoVo597t2Ll3e9iP5+5y4fmDz0Q9&#10;xpJIE++Md3thOZZXXiWWs5L0rW/tzLhfMR6vB6fdH6Crp03siiivACicJkE2iz2RzS6eh1nT54ll&#10;IkoQl8uFQ4cOieWYHThwACtXrozrjxsKNTwITJeqUWDND9RmO2eiwJqnux0Rpaa+wQF86v4s6P1+&#10;XFQ+h8V4f2wiwB8uIMqxk05Hua5PfD/RjO5f7BffJ4pEO3kwplkLfvaiSjRWrhLLWSvjZjDAv+nj&#10;AucSOIqqxK6IBvo4m4GIKByLFWi7+Bla/utMoPUN9os3I6IU1TfYr/v+/c+uzxguUFyizXBAmOBB&#10;fD/RjO5f7BffJwqn95I6a4HhwsRkZMCAcYYMPi/Qe1FBR7uC4TieWEREmW66Pb4ZXkSUmmQzUFYh&#10;iWUioqzl86rBQu/F+Cb2M1wIL2MDBgSFDHPL6mPa+FGj7c3Q0a5goE/sJSLKPrIZcJRJmG7nwIQo&#10;HclmoHC6xHCBiMhPm7EQz14LgH9DR4YLEZn8W/1kbLOZraiYVoW5ly2EJFvEzz8qbQ1OR7u6dCKu&#10;Jx4RUYaRzep+NY4yDlCI0k3hNAmF08QqEVF28XnVYMH1mTpjId7xnWSScUXZYjRWXhUy7mRTm0lR&#10;1J2EM7lZZRtml9RiwYyGuEMGCEsntLCBSyiIKFv5fIAkMWQgShcSJJhzxCoRUXbQQoXAWC7OpRAa&#10;SbZgefW1mFU8N2S8yTbWYl83kAEqCiuxZtZ65OXZgXH+cayFDV0dCnovir1ERJlvaFCBoozvlzMR&#10;TT4FCgb6+D1LRJnP51U37++9BJzvUOD6bCxUiHe2QoAkIc9WguVVV6PEZhd7SSB985s/yLrfOB6v&#10;B+09n+PTrg+h+IbF7pjV11yJxTU8ppIoWRJ1TOX6+25Cewd3kE4EbWfl9fVr4JxeKnYTUQpyX+zE&#10;6y2/hWwGzNyslYgyiNeb3GXskmzBHMd8zC6ZK3ZRBFkZMGg8Xg8+Pd+KLy5+Coz6xG5DDBiIkitR&#10;AcO1d96EdjcDhkRiwECUPrSAgYiIYiRJsBdWYEHZEtjMNrGXosiqJRIim9mGBWX1WFi+AiWF5YBJ&#10;Fm9CRERERERE2UCSkGedjrmX1WN5xVUMF8YhqwMGTUVhJRorVzNoICIiIiIiyjb+YGFhxUqsufwG&#10;LomYgKxeIhFJe+8XcPV8jvN9bmA08qIeLpEgSi4ukUhdBdY8sUREKapvcEAsERGRJEEy5cCWW4jZ&#10;JbWoKKwUb0HjwIAhCm0zyO6BTnT3nwsJGxgwECUXAwYiIiIiSiiTjDxLISqmXc6ZCklgAhSwhW82&#10;sxVzSq5AY+UqXDO7CXPKFsNeWAFJtnAZBRERERERUSqTJECSYMudBnthBeaW1eOa2TdizeXrMLtk&#10;Tsj4j23iTfrGNx5TxK8DGfN4PSgoUFA63Sp2EVGCTHQGw7Fjx1BVVYW5X1oidhERERFRupOkoLdN&#10;ACTYcvJhy8lT/28pQLHVjhJbSfBVlEQMGCagoEBBQQH/+YiSZSIBg8NRgR/84Ic49eFHOHWmVewm&#10;IiIiogzCECE1MGCYAAYMRMk1kYBh6dK1qK6uE8tERERERJQkPKaSiDJOXl4hwwUiIiIioknGgIGI&#10;Mk5d3XKxREREREREScaAgYgyDmcvEBERERFNPgYMRJRROHuBiIiIiGhqMGAgoozCgIGIiIiIaGow&#10;YCCijMGlEUREREREU0dubFy7QyxSbCwWBRaLWCWiROnt7UVra6tYjmjFiibk5PCbkoiIiIhoKsjL&#10;lzNgGK/cXDBgIEqieAKG6upaVFVxBgMRERER0VThEgkiygi1tdx7gYiIiIhoKjFgIKK0V11di7y8&#10;QrFMRERERESTiAEDEaU9Lo0gIiIiIpp6DBiIKK1VV9fC4SgXy0RERERENMkYMBBRWuPsBSIiIiKi&#10;1MCAgYjSlsNRztkLREREREQpggEDEaUtnhxBRERERJQ65OXLr9shFik2ubmAxSJWiShRent70dra&#10;KpYB/+yFuroGsUxERERERFNEbmhYy4BhnCwWNWQgouSIFjDU1jagqMghlomIiIiIaIpwiQQRpZ28&#10;vEJUVdWKZSIiIiIimkIMGIgo7dTWcmkEEREREVGqYcBARGmHsxeIiIiIiFIPAwYiSiucvUBERERE&#10;lJoYMBBRWmHAQERERESUmhgwEFHa4NIIIiIiIqLUxYCBiNIGZy8QEREREaUuBgxElBaqqmqRl1co&#10;lomIiIiIKEXIy5dft0MsUmxycyXk5opVIkqU3t5etLa2AgAaG9cjJ8ci3oSIiIiIiFKE3NDAgGG8&#10;GDAQJZcWMFRV1XL/BSIiIiKiFMclEkSU8qqqrhBLRERERESUYhgwEFFKq6qqhd1eLpaJiIiIiCjF&#10;MGAgopTG2QtEREREROlBevDB7ylikWKTm6vuw0BEydHb2wtFKRDLRERERESUghgwEBEREREREdGE&#10;cYkEEREREREREU0YAwYiIiIiIiIimjAGDEREREREREQ0YfKyZdfuEItERERERERERPHgDAYiIiIi&#10;IiIimjAGDEREREREREQ0YQwYiIiIiIiIiGjC/j9Y/qtM5ryWBQAAAABJRU5ErkJgglBLAwQUAAYA&#10;CAAAACEAtfBVZOEAAAALAQAADwAAAGRycy9kb3ducmV2LnhtbEyPTU+DQBCG7yb+h82YeLML1FKK&#10;LE3TqKemia2J8baFKZCys4TdAv33jie9zZt58n5k68m0YsDeNZYUhLMABFJhy4YqBZ/Ht6cEhPOa&#10;St1aQgU3dLDO7+8ynZZ2pA8cDr4SbEIu1Qpq77tUSlfUaLSb2Q6Jf2fbG+1Z9pUsez2yuWllFASx&#10;NLohTqh1h9sai8vhahS8j3rczMPXYXc5b2/fx8X+axeiUo8P0+YFhMfJ/8HwW5+rQ86dTvZKpRMt&#10;62QeM8pHtOINTCyj5QrESUG8eE5A5pn8vyH/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IrusczNAwAAeAgAAA4AAAAAAAAAAAAAAAAAOgIAAGRycy9lMm9Eb2Mu&#10;eG1sUEsBAi0ACgAAAAAAAAAhAN31hCk3JgIANyYCABQAAAAAAAAAAAAAAAAAMwYAAGRycy9tZWRp&#10;YS9pbWFnZTEucG5nUEsBAi0AFAAGAAgAAAAhALXwVWThAAAACwEAAA8AAAAAAAAAAAAAAAAAnCwC&#10;AGRycy9kb3ducmV2LnhtbFBLAQItABQABgAIAAAAIQCqJg6+vAAAACEBAAAZAAAAAAAAAAAAAAAA&#10;AKotAgBkcnMvX3JlbHMvZTJvRG9jLnhtbC5yZWxzUEsFBgAAAAAGAAYAfAEAAJ0uAgAAAA==&#10;">
                <v:shape id="Grafik 1" o:spid="_x0000_s1072" type="#_x0000_t75" alt="Ein Bild, das Elektronik, Schaltung, Text, Elektronisches Bauteil enthält.&#10;&#10;KI-generierte Inhalte können fehlerhaft sein." style="position:absolute;width:34328;height:30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ItTygAAAOMAAAAPAAAAZHJzL2Rvd25yZXYueG1sRE9fS8Mw&#10;EH8X9h3CCb6ISys6urpsbILiHuZ06vvRnE3W5lKauFU//SIIPt7v/80Wg2vFgfpgPSvIxxkI4spr&#10;y7WC97eHqwJEiMgaW8+k4JsCLOajsxmW2h/5lQ67WIsUwqFEBSbGrpQyVIYchrHviBP36XuHMZ19&#10;LXWPxxTuWnmdZRPp0HJqMNjRvaGq2X05BfZls/qw2/VjU+x1M5jt5Xrz86zUxfmwvAMRaYj/4j/3&#10;k07zJ/lNkd9Oiyn8/pQAkPMTAAAA//8DAFBLAQItABQABgAIAAAAIQDb4fbL7gAAAIUBAAATAAAA&#10;AAAAAAAAAAAAAAAAAABbQ29udGVudF9UeXBlc10ueG1sUEsBAi0AFAAGAAgAAAAhAFr0LFu/AAAA&#10;FQEAAAsAAAAAAAAAAAAAAAAAHwEAAF9yZWxzLy5yZWxzUEsBAi0AFAAGAAgAAAAhAC1Mi1PKAAAA&#10;4wAAAA8AAAAAAAAAAAAAAAAABwIAAGRycy9kb3ducmV2LnhtbFBLBQYAAAAAAwADALcAAAD+AgAA&#10;AAA=&#10;">
                  <v:imagedata r:id="rId52" o:title="Ein Bild, das Elektronik, Schaltung, Text, Elektronisches Bauteil enthält.&#10;&#10;KI-generierte Inhalte können fehlerhaft sein"/>
                </v:shape>
                <v:shape id="_x0000_s1073" type="#_x0000_t202" style="position:absolute;left:237;top:30753;width:34328;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BgYzAAAAOIAAAAPAAAAZHJzL2Rvd25yZXYueG1sRI9BS8NA&#10;FITvgv9heYIXsZvWNg2x21KKgvZSjL14e2Rfs9Hs27C7aeO/dwXB4zAz3zCrzWg7cSYfWscKppMM&#10;BHHtdMuNguP7830BIkRkjZ1jUvBNATbr66sVltpd+I3OVWxEgnAoUYGJsS+lDLUhi2HieuLknZy3&#10;GJP0jdQeLwluOznLslxabDktGOxpZ6j+qgar4DD/OJi74fS0384f/Otx2OWfTaXU7c24fQQRaYz/&#10;4b/2i1awmBbLRZEvZ/B7Kd0Buf4BAAD//wMAUEsBAi0AFAAGAAgAAAAhANvh9svuAAAAhQEAABMA&#10;AAAAAAAAAAAAAAAAAAAAAFtDb250ZW50X1R5cGVzXS54bWxQSwECLQAUAAYACAAAACEAWvQsW78A&#10;AAAVAQAACwAAAAAAAAAAAAAAAAAfAQAAX3JlbHMvLnJlbHNQSwECLQAUAAYACAAAACEAQNQYGMwA&#10;AADiAAAADwAAAAAAAAAAAAAAAAAHAgAAZHJzL2Rvd25yZXYueG1sUEsFBgAAAAADAAMAtwAAAAAD&#10;AAAAAA==&#10;" stroked="f">
                  <v:textbox style="mso-fit-shape-to-text:t" inset="0,0,0,0">
                    <w:txbxContent>
                      <w:p w14:paraId="4A60A372" w14:textId="63897852" w:rsidR="00783E45" w:rsidRPr="0029737E" w:rsidRDefault="00783E45" w:rsidP="00783E45">
                        <w:pPr>
                          <w:pStyle w:val="Beschriftung"/>
                          <w:jc w:val="center"/>
                          <w:rPr>
                            <w:szCs w:val="22"/>
                          </w:rPr>
                        </w:pPr>
                        <w:bookmarkStart w:id="73" w:name="_Ref221270666"/>
                        <w:r>
                          <w:t xml:space="preserve">Abbildung </w:t>
                        </w:r>
                        <w:r w:rsidR="00C36B01">
                          <w:fldChar w:fldCharType="begin"/>
                        </w:r>
                        <w:r w:rsidR="00C36B01">
                          <w:instrText xml:space="preserve"> SEQ Abbildung \* ARABIC </w:instrText>
                        </w:r>
                        <w:r w:rsidR="00C36B01">
                          <w:fldChar w:fldCharType="separate"/>
                        </w:r>
                        <w:r w:rsidR="00715971">
                          <w:rPr>
                            <w:noProof/>
                          </w:rPr>
                          <w:t>24</w:t>
                        </w:r>
                        <w:r w:rsidR="00C36B01">
                          <w:rPr>
                            <w:noProof/>
                          </w:rPr>
                          <w:fldChar w:fldCharType="end"/>
                        </w:r>
                        <w:bookmarkEnd w:id="73"/>
                        <w:r>
                          <w:t xml:space="preserve"> 3D-Modell des Mainboards</w:t>
                        </w:r>
                      </w:p>
                    </w:txbxContent>
                  </v:textbox>
                </v:shape>
                <w10:wrap type="topAndBottom"/>
              </v:group>
            </w:pict>
          </mc:Fallback>
        </mc:AlternateContent>
      </w:r>
      <w:r w:rsidR="00783E45">
        <w:t xml:space="preserve">Das Mainboard ist das Herzstück der Mini-Arcade-Machine. Es besteht aus dem Mikrokontroller SAM D21, dem Anschluss für das Display, dem Buzzer zur Soundausgabe und einer </w:t>
      </w:r>
      <w:proofErr w:type="spellStart"/>
      <w:r w:rsidR="00783E45">
        <w:t>Debug</w:t>
      </w:r>
      <w:proofErr w:type="spellEnd"/>
      <w:r w:rsidR="00783E45">
        <w:t xml:space="preserve">-Schnittstelle. In </w:t>
      </w:r>
      <w:r>
        <w:fldChar w:fldCharType="begin"/>
      </w:r>
      <w:r>
        <w:instrText xml:space="preserve"> REF _Ref221270666 \h </w:instrText>
      </w:r>
      <w:r>
        <w:fldChar w:fldCharType="separate"/>
      </w:r>
      <w:r>
        <w:t xml:space="preserve">Abbildung </w:t>
      </w:r>
      <w:r>
        <w:rPr>
          <w:noProof/>
        </w:rPr>
        <w:t>23</w:t>
      </w:r>
      <w:r>
        <w:fldChar w:fldCharType="end"/>
      </w:r>
      <w:r>
        <w:t xml:space="preserve"> ist das 3D-Modell des Mainboards zu sehen.</w:t>
      </w:r>
    </w:p>
    <w:p w14:paraId="0B15B4AA" w14:textId="75FCEA31" w:rsidR="00DB72F8" w:rsidRDefault="00783E45" w:rsidP="00952DB5">
      <w:pPr>
        <w:pStyle w:val="berschrift3"/>
      </w:pPr>
      <w:r>
        <w:t xml:space="preserve"> </w:t>
      </w:r>
      <w:r w:rsidR="00F735E3">
        <w:t>Mikrokontroller SAM D21</w:t>
      </w:r>
    </w:p>
    <w:p w14:paraId="7C36AC57" w14:textId="0C65E688" w:rsidR="00415CAB" w:rsidRDefault="00F735E3">
      <w:pPr>
        <w:jc w:val="left"/>
      </w:pPr>
      <w:r>
        <w:t>Der SAM D21 ist die zentrale Peripherie der Mini-Arcade-Machine. Über den Mikrokontroller läuft die gesamte Datenverarbeitung. Die Generierung der Bild- und Audiodaten, der Programmablauf und die Auswertung der Controller-Signale. Für ein simples Routing wurde der SAM D21 im Zentrum der Platine platziert. Die verschiedenen Funktionsgruppen sind entsprechend ihrer zugehörigen Pins um den Mikrokontroller angeordnet.</w:t>
      </w:r>
    </w:p>
    <w:p w14:paraId="4097C893" w14:textId="697680B9" w:rsidR="00415CAB" w:rsidRDefault="00F735E3" w:rsidP="0041105E">
      <w:r>
        <w:t xml:space="preserve">In </w:t>
      </w:r>
      <w:r w:rsidR="0015099D">
        <w:fldChar w:fldCharType="begin"/>
      </w:r>
      <w:r w:rsidR="0015099D">
        <w:instrText xml:space="preserve"> REF _Ref221275164 \h </w:instrText>
      </w:r>
      <w:r w:rsidR="0015099D">
        <w:fldChar w:fldCharType="separate"/>
      </w:r>
      <w:r w:rsidR="0015099D">
        <w:t>Abbildun</w:t>
      </w:r>
      <w:r w:rsidR="0015099D">
        <w:t>g</w:t>
      </w:r>
      <w:r w:rsidR="0015099D">
        <w:t xml:space="preserve"> </w:t>
      </w:r>
      <w:r w:rsidR="0015099D">
        <w:rPr>
          <w:noProof/>
        </w:rPr>
        <w:t>24</w:t>
      </w:r>
      <w:r w:rsidR="0015099D">
        <w:fldChar w:fldCharType="end"/>
      </w:r>
      <w:r w:rsidR="0015099D">
        <w:t xml:space="preserve"> </w:t>
      </w:r>
      <w:r>
        <w:t xml:space="preserve">ist der Schaltplan der Spannungsversorgung des SAM D21 zu sehen. Der SAM D21 hat drei separate Versorgungsspannungen. Eine Versorgungsspannung für die analogen Peripherien, eine für die digitalen Peripherien und eine interne Versorgungsspannung für den Kern des SAM D21. Um die analoge Versorgungsspannung „VDDANA“ zu entstören, wird ein Ferrit-Bead in Reihe geschaltet. Die Masse der analogen Versorgungsspannung „GNDANA“ wird durch eine Net </w:t>
      </w:r>
      <w:proofErr w:type="spellStart"/>
      <w:r>
        <w:t>Tie</w:t>
      </w:r>
      <w:proofErr w:type="spellEnd"/>
      <w:r>
        <w:t xml:space="preserve"> entkoppelt.</w:t>
      </w:r>
    </w:p>
    <w:p w14:paraId="32941326" w14:textId="58BB6759" w:rsidR="0015099D" w:rsidRDefault="0015099D" w:rsidP="0041105E">
      <w:r>
        <w:t xml:space="preserve">Für einen fehlerfreien Betrieb des SAM D21 benötigen die drei Versorgungsspannungen mehrere Stützkondensatoren. Die Stützkondensatoren müssen möglichst nah an den Versorgungspins des SAM D21 platziert werden. Im Schaltplan in </w:t>
      </w:r>
      <w:r>
        <w:fldChar w:fldCharType="begin"/>
      </w:r>
      <w:r>
        <w:instrText xml:space="preserve"> REF _Ref221275164 \h </w:instrText>
      </w:r>
      <w:r>
        <w:fldChar w:fldCharType="separate"/>
      </w:r>
      <w:r>
        <w:t xml:space="preserve">Abbildung </w:t>
      </w:r>
      <w:r>
        <w:rPr>
          <w:noProof/>
        </w:rPr>
        <w:t>24</w:t>
      </w:r>
      <w:r>
        <w:fldChar w:fldCharType="end"/>
      </w:r>
      <w:r>
        <w:t xml:space="preserve"> sind alle Kondensatoren</w:t>
      </w:r>
      <w:r w:rsidR="00FB1E11">
        <w:t xml:space="preserve">, </w:t>
      </w:r>
      <w:r>
        <w:t>die nah am Mikrokontroller platziert werden müssen</w:t>
      </w:r>
      <w:r w:rsidR="00FB1E11">
        <w:t>,</w:t>
      </w:r>
      <w:r>
        <w:t xml:space="preserve"> rechts von der gestrichelten Linie dargestellt. </w:t>
      </w:r>
      <w:r>
        <w:fldChar w:fldCharType="begin"/>
      </w:r>
      <w:r>
        <w:instrText xml:space="preserve"> ADDIN ZOTERO_ITEM CSL_CITATION {"citationID":"75zlL33K","properties":{"formattedCitation":"[12, S. 112\\uc0\\u8211{}113]","plainCitation":"[12, S. 112–113]","noteIndex":0},"citationItems":[{"id":68,"uris":["http://zotero.org/users/local/VRi3dGyu/items/4TGE6G2H"],"itemData":{"id":68,"type":"document","genre":"Datenblatt","title":"ST7735S Datasheet","URL":"https://www.hpinfotech.ro/ST7735S.pdf","author":[{"family":"Sitronix","given":""}]},"locator":"112-113","label":"page"}],"schema":"https://github.com/citation-style-language/schema/raw/master/csl-citation.json"} </w:instrText>
      </w:r>
      <w:r>
        <w:fldChar w:fldCharType="separate"/>
      </w:r>
      <w:r w:rsidRPr="0015099D">
        <w:rPr>
          <w:rFonts w:cs="Arial"/>
          <w:kern w:val="0"/>
        </w:rPr>
        <w:t>[12, S. 112–113]</w:t>
      </w:r>
      <w:r>
        <w:fldChar w:fldCharType="end"/>
      </w:r>
    </w:p>
    <w:p w14:paraId="749164FF" w14:textId="347F1FC9" w:rsidR="0015099D" w:rsidRDefault="0015099D">
      <w:pPr>
        <w:jc w:val="left"/>
      </w:pPr>
      <w:r>
        <w:br w:type="page"/>
      </w:r>
    </w:p>
    <w:p w14:paraId="0BF32F6D" w14:textId="5E8AC0E8" w:rsidR="0015099D" w:rsidRDefault="004F5AB7" w:rsidP="00B014DB">
      <w:r>
        <w:rPr>
          <w:noProof/>
        </w:rPr>
        <w:lastRenderedPageBreak/>
        <mc:AlternateContent>
          <mc:Choice Requires="wpg">
            <w:drawing>
              <wp:anchor distT="0" distB="0" distL="114300" distR="114300" simplePos="0" relativeHeight="251736064" behindDoc="0" locked="0" layoutInCell="1" allowOverlap="1" wp14:anchorId="3357F9E8" wp14:editId="5E30C50E">
                <wp:simplePos x="0" y="0"/>
                <wp:positionH relativeFrom="margin">
                  <wp:align>center</wp:align>
                </wp:positionH>
                <wp:positionV relativeFrom="paragraph">
                  <wp:posOffset>6178531</wp:posOffset>
                </wp:positionV>
                <wp:extent cx="4215130" cy="2261870"/>
                <wp:effectExtent l="0" t="0" r="0" b="5080"/>
                <wp:wrapTopAndBottom/>
                <wp:docPr id="1059605320" name="Gruppieren 27"/>
                <wp:cNvGraphicFramePr/>
                <a:graphic xmlns:a="http://schemas.openxmlformats.org/drawingml/2006/main">
                  <a:graphicData uri="http://schemas.microsoft.com/office/word/2010/wordprocessingGroup">
                    <wpg:wgp>
                      <wpg:cNvGrpSpPr/>
                      <wpg:grpSpPr>
                        <a:xfrm>
                          <a:off x="0" y="0"/>
                          <a:ext cx="4215130" cy="2261870"/>
                          <a:chOff x="0" y="0"/>
                          <a:chExt cx="4209415" cy="2241550"/>
                        </a:xfrm>
                      </wpg:grpSpPr>
                      <pic:pic xmlns:pic="http://schemas.openxmlformats.org/drawingml/2006/picture">
                        <pic:nvPicPr>
                          <pic:cNvPr id="1173217537" name="Grafik 1" descr="Ein Bild, das Text, Diagramm, Screenshot, Reihe enthält.&#10;&#10;KI-generierte Inhalte können fehlerhaft sein."/>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209415" cy="1929130"/>
                          </a:xfrm>
                          <a:prstGeom prst="rect">
                            <a:avLst/>
                          </a:prstGeom>
                        </pic:spPr>
                      </pic:pic>
                      <wps:wsp>
                        <wps:cNvPr id="571898665" name="Textfeld 1"/>
                        <wps:cNvSpPr txBox="1"/>
                        <wps:spPr>
                          <a:xfrm>
                            <a:off x="0" y="1983105"/>
                            <a:ext cx="4209415" cy="258445"/>
                          </a:xfrm>
                          <a:prstGeom prst="rect">
                            <a:avLst/>
                          </a:prstGeom>
                          <a:solidFill>
                            <a:prstClr val="white"/>
                          </a:solidFill>
                          <a:ln>
                            <a:noFill/>
                          </a:ln>
                        </wps:spPr>
                        <wps:txbx>
                          <w:txbxContent>
                            <w:p w14:paraId="4BB6D1C5" w14:textId="61BD4AFA" w:rsidR="003407A4" w:rsidRPr="00224005" w:rsidRDefault="003407A4" w:rsidP="003407A4">
                              <w:pPr>
                                <w:pStyle w:val="Beschriftung"/>
                                <w:jc w:val="center"/>
                                <w:rPr>
                                  <w:szCs w:val="22"/>
                                </w:rPr>
                              </w:pPr>
                              <w:bookmarkStart w:id="74" w:name="_Ref221276048"/>
                              <w:r>
                                <w:t xml:space="preserve">Abbildung </w:t>
                              </w:r>
                              <w:r w:rsidR="00C36B01">
                                <w:fldChar w:fldCharType="begin"/>
                              </w:r>
                              <w:r w:rsidR="00C36B01">
                                <w:instrText xml:space="preserve"> SEQ Abbildung \* ARABIC </w:instrText>
                              </w:r>
                              <w:r w:rsidR="00C36B01">
                                <w:fldChar w:fldCharType="separate"/>
                              </w:r>
                              <w:r w:rsidR="00715971">
                                <w:rPr>
                                  <w:noProof/>
                                </w:rPr>
                                <w:t>25</w:t>
                              </w:r>
                              <w:r w:rsidR="00C36B01">
                                <w:rPr>
                                  <w:noProof/>
                                </w:rPr>
                                <w:fldChar w:fldCharType="end"/>
                              </w:r>
                              <w:bookmarkEnd w:id="74"/>
                              <w:r>
                                <w:t xml:space="preserve"> Schaltplan des </w:t>
                              </w:r>
                              <w:proofErr w:type="spellStart"/>
                              <w:r>
                                <w:t>Reset</w:t>
                              </w:r>
                              <w:proofErr w:type="spellEnd"/>
                              <w:r>
                                <w:t>-Taste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57F9E8" id="Gruppieren 27" o:spid="_x0000_s1074" style="position:absolute;left:0;text-align:left;margin-left:0;margin-top:486.5pt;width:331.9pt;height:178.1pt;z-index:251736064;mso-position-horizontal:center;mso-position-horizontal-relative:margin;mso-width-relative:margin;mso-height-relative:margin" coordsize="42094,22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IK67ygMAAGIIAAAOAAAAZHJzL2Uyb0RvYy54bWycVltuGzcU/S/QPRBT&#10;oF+2RiNb1qOWA8WODaNGIkQO8k1xOBrCHJIlqYe7nq6hG8jGesiZkSwraB4f4lySl+S5555L6vLN&#10;tpJkza0TWk2SrNNNCFdM50ItJ8mnx9vTYUKcpyqnUis+SZ65S95c/frL5caMeU+XWubcEmyi3Hhj&#10;JknpvRmnqWMlr6jraMMVJgttK+rRtcs0t3SD3SuZ9rrdi3SjbW6sZtw5jN7Uk8lV3L8oOPMfisJx&#10;T+QkATYfWxvbRWjTq0s6XlpqSsEaGPQnUFRUKBy62+qGekpWVhxtVQlmtdOF7zBdpbooBOMxBkST&#10;dV9Fc2f1ysRYluPN0uxoArWvePrpbdn79Z01czOzYGJjluAi9kIs28JW4QuUZBspe95RxreeMAye&#10;97J+dgZmGeZ6vYtsOGhIZSWYP1rHyne7ld3RedZvV8Lsx5Vpe3B6AMcINsav4QDWEQff1gpW+ZXl&#10;SbNJ9V17VNQ+rcwp0mWoFwshhX+O0kNiAii1ngk2s3UHdM4sETlKIRuc9bJB/2yQEEUrSP/O0kI8&#10;kSwhOXcMGnwnFHkrZH5CcurIIyg9ITeCQo1VdULmzHKuXKkx+pGLkqOwfPnlH+k7v/+2nf4Rmz/v&#10;T5dccSu49Zzcq5JKfJ++/KsUV6TgpeS2pIUnjgvVCWoPkAPKGjMNnD5o9uSI0tclVUs+dQZVgwCC&#10;d3roHrsHAS+kMLdCyqCTYDfUIrpXCv1Kdmr132i2qhBaXc6WS7CsEbcwLiF2zKsFB532PgdxDFeJ&#10;B5XGCuXr2nXecs/KcH4BHB+BPeCm491EBL3HGSJy0Pv3K/yFTrNRbxTkXh/RFoixzt9xXZFgACsw&#10;QBx0TNcPrkHTujSU1gAiMuAJlYfrz7XsoXfE3w9V+LykhgNC2HYvyf4gG46GFxeouVqRQXIFlzk0&#10;iYAa5zm4IX77VqO6d+P/S1g2Gp5l3X6dj/3F8IK2Xn94fh4ddtUN5f0Ia8inliJvpRbWXktL1hT3&#10;+qYUnjcpOfCSKmRB6bCqzlgYwb3iGgUEy28X21ixvZjWMLTQ+TNIsBrJxNXmDLsVOPCBOj+jFu8D&#10;BvHm+Q9oCqk3k0Q3VkJKbf/+2njwR1Ixm5AN3ptJ4v5a0XAZyXuFdIfHqTVsayxaQ62qa41QUQNA&#10;E00ssF62ZmF19RlP4TScgimqGM6aJL41rz16mMBTyvh0Gu36TntQc4ObMIuSDcQ+bj9TaxoxeyT0&#10;vW4FdaTp2remebryuhBR8HsWG74h7mjFhwzWwUv5sh+99n8Nrv4DAAD//wMAUEsDBAoAAAAAAAAA&#10;IQDd5LML9k0AAPZNAAAUAAAAZHJzL21lZGlhL2ltYWdlMS5wbmeJUE5HDQoaCgAAAA1JSERSAAAE&#10;LQAAAeoIBgAAACBZtKAAAAABc1JHQgCuzhzpAAAABGdBTUEAALGPC/xhBQAAAAlwSFlzAAAWJQAA&#10;FiUBSVIk8AAATYtJREFUeF7t3UGIHHeeL/if9rE7sBIDnn1IXqh+01g6DAuNLs1Dald2NwPWlBh0&#10;W8OuZ3mXR/cang/2wUhkwfJYyNgqfLAPXvB2s3t4vPGD9VEMrpGXQeosqcTgi5jDXiQjxnVw+fAE&#10;g4pHP1i8B1VkR0VmRkRm/iszMvPzgcBWRMYv/pkZlRnxzX/849zxyxc/BAAAAEDL/BflGQAAAABt&#10;ILQAAAAAWkloAQAAALSS0AIAAABoJaEFAAAA0ErnyncPuf/gUfz1X/9XERHx4x//qLhoKs+ffzuy&#10;znb3UnnWKb3s6NS/x9WZVLHOpG0oStWeN998Fr/8xc/Ksweq2lA2bZvKr8P9B48GbZpk+2VN21Pe&#10;ftmvfv11ozpVnj//dvD/o2rVtaH8OjR9bnWWaX+s2n7ZtO0pvwbFfTEmbENZ0zaV21CWYn+MmvbU&#10;tSF/Her260mU21PVhrr3oVxrGtvdS0Pvf1FdG4qmbU/5NSi3Z5I2FE3SnnIbyha9P5Zfg6o6TZX3&#10;66rtx4g2FKVoT9gfB8ptKEq1L0ZFm6q2HyNeg3F1JlWsM2kbcuX9ehZV39VR0YZRpn2Nyq/DKh47&#10;Rk176tpQfB2q6kwqxf4Yidr0/Pm38Vd/9Z8jIkbuk1XbL5u2PeXXINVnY0zQpnIbylZ1fyzXqWpD&#10;3fvw/Pm38dvf/LQ8e2AotPjVr7+Ozz//o+KsM9HtXhz7xHrZUWTZ9+XZybWhDe+88/uxb9C82lB+&#10;HfI/9kVtv0gbXplXG8btj/Pafvk1KB8ELaINRdow3+2POzCfZxvsj+PbsOjtx5zbYH8cbkNu0duP&#10;NWvDuO/qmGMbyq+DY8fT1qkN77zz+/irv/rPQ5+P89p++TVo02djaEPEBNsft35UhRY/+cn/F7du&#10;/bfFRVMpJzC5cQ3K9VqclkfC9ow7CMpVtaFs2jaVX4fyH/u0mranvP2yFOnk85pfOOraUH4dmj63&#10;Osu0P1Ztv2za9pRfA2n5aPnrULdfT6Lcnqo21L0P5VrT2PbLdsSINpQten8svwZVdZoq79dV248R&#10;bShK0Z6wPw6U21CUal+MijZVbT9GvAbj6kyqWGfSNuTK+/Usqr6ro6INo0z7GpVfh1U8doya9tS1&#10;ofg6VNWZVIr9MRK16bmeFhEj2lC2qvtjuU5VG6reh37/OPr948lCi95JElK1EgAAAMAsmuQPBuIE&#10;AAAAWkloAQAAALSS0AIAAABoJaEFAAAA0EpCCwAAAKCVhBYAAABAKwktAAAAgFYSWgAAAACtJLQA&#10;AAAAWkloAQAAALSS0AIAAABoJaEFAAAA0EpCCwAAAKCVhkKL7e6l6HYvxnb3UnkRAAAAwNwMhRZx&#10;ElwAAAAALNK545cvfijPBACAZXOQ7ZRnceJ69055FsDC9bKjyLLvK6/2GAot7j94NPj/X/7iZ8VF&#10;U7n/4NFQnV52dOrfZaMaO6rONNpQp5cdDZ7jLHXKirWqXuNRr29Rqjbdf/AoHj68XLu9XPF1KUrR&#10;nnns19NQp1qqOpGwVpvqpNyvU7Qnl6qWOvVS1WpTHft1M6taJ2ao9cXNW3HY3y/P5sS17u2h4GLa&#10;17pMnWqp6kTCWinqtPHzOlWdSFhLnWpThRZnLW9UnW73YkSDE+xl0+RNmVWT1/gst5+b5LlO8lgA&#10;gKJiYHGte7u8eK0d9h/GYX9/ZGgBsGhNzgMXFlp0Ouej0zlfXhwRceqEu6rxy6jJmzKrutc4f33P&#10;sg0x4XOd5LEAALnD/n58cfNWRES8/eXd2Ohslh+y1g6ynXic7QotgFZqch44ciDOeeh0zsd299LI&#10;6fjlTwY9Lep6DDDeuNf4+OVPIry2AMCSE1gArL6RoUXVeAjzsn1y69VoSXtWjdcWAFhmxcDiWve2&#10;wAJgRQ2FFnn3DCezAAC01UG2GxERG51Nlz0ArLCh0GIZ9bKjoWkS064XI7ZdpZcdRb9/HBER/f7x&#10;ROsuSl27xi1v+lzzf497bJ1JHluUP35cuwCA9soH3tzobMbbX94tLwZghQwNxNlrMBDGLCapv3Xz&#10;m+j3j8c+Nj/BzU94y8atFyfr/q7/cuS4DlXrRc26cbL+zzsXTg2CmT/vKnXbbarJa3z+wj9ERAzG&#10;txilrs645U2fazQYV6NcOwqBw6h187rldYrq2jdqm0XFcKPqcQBAesU7hXzw8kV5MSUG4gTarpcd&#10;VZ5XtTa0yAOLTud87H35RnlxROkx5btk5Cel47aTr5s/Jle3XlSsG4X1R7U7D1jGtXnc9iaVv8aj&#10;thENn2M0eK+qljd9rnkAMO6xo+oWA4dR710+v7xurlijvL2612bU9kc9DgBILz8BjxkG3jzIdsqz&#10;KpVP9A+ynaF5dcrrzNqGSQgtgGW3sNCifLJYVDyh3O5eGvm4Yp1yOFBcPup5NFm3vE6ubt2o6SFS&#10;1a5UyifW41T1sogGbZ11eVHTx+Y9RMY9rvjcxz2/qvewSTuaBGoAQFop7hRSDD2aKp7sTxMAlNeZ&#10;tQ2TKm8fYNksbEyLfv84suz7kVOcnJTuffnGyMCiqG55lXHrjjtZLRq3btQsm6dO53x0uxdPTcW2&#10;bd385tTj26530iujKlDYnuCuM9O+T3tfvjHYPwGAs5fqTiHXu3fiWvd27VRep/z/k4QO+WN/dNLm&#10;WdsAsG4WFlqUT6iL849f/mTsSek4/ZPxLbZufhPnL/xDZU+DvHbVY5rKt9vLjuL8hX+o3fY8dU56&#10;qhSnvS/fiOOXP4lO5/yg7Uxu0v0TAJheHlikuFPI9e6dyqlo1CCfeWDS5BKPfOyNKKwXCdoAsE4W&#10;GlqUT6bjJASYRJZ9H+cv/ENs3fwmsuz7wfp5KDLu5DIPSs5f+IdB6DDJCXx5u8Wgom7bbZC/3m0J&#10;WAAARikGFmd9An/Y368dM2Oj82ZERBz2H5YXDfn2JLQo95yo0qQNAOtkYaFFWacwxsU0ly3kQUHe&#10;k2DvyzcqQ4PiZQTFS1PyEGOS8CTvLdJ0223R9DIKAIBFmOetTZuOmZH3hCj2ohinfGlInaZtAFgl&#10;deejrQktovDrf34niSa63YungoJJxinY7l6K45c/GbpMJcu+r33h8u3ml7JMum0AAMY7yHYGwcD1&#10;CXoqTGPSMTPynhNVl4iMuzRknEnbALAK8hshVJ1/tyq0iEJwMU1vi2kVL1Mx3gMAwGLN+xKJPCxo&#10;Ku85UTUg56SXhkzaBoB10brQYtbLRFJYlx4T+XgWy3ApS0wwgOo8npdACwDOxrwvkSj3lnic7cbH&#10;F14bml+00dkctGvcZSKTXBpS3tbjbHdwaQzAujt3/PLFD8UZefeMsxpIsmn98xf+IeKk58W4ECF/&#10;zPHLn5QXRZxsa9w2qpbV1a1bXlU7Gqw/qyav8dbNb6LfP658TNS0tUmNqvXLmjw2f26dzvmRtxxt&#10;0qaq16dqWS7fxrg2AMBZ6z0Zf0K97P7rN1+d7M9jHIvcqNAgTnpJlO/mkTvIduJxtjuyncXg5YOX&#10;L04tG6fYhsP+w2RjeeTtrHouAIvS5PxrKLT41a+/js8//6N4553fx29/89Pioqncf/AofvmLnw3+&#10;3aRRcTKuRd7T4vjlT4bqROkEthxs5L+2l7dz/8GjePjw8qnlRePWK8q3GwnWf+ed38ePf/yjiAQ9&#10;A/LXqOp1icKYIeNOuouv9bjnms/L549qe9VrPerxo9q93b009N7noUGMadOo53X/waPB/+dtGtXu&#10;uv2z+HpExXNvqvzcpqVOvVS12lSnuF+nqDVrjVyqWurUS1WrTXXs1/V6T3YiezL+soRl9ud/82qK&#10;CU72x5nltS6e6P/+zZ+PrfPxhdciRrS1HBRMs1/nPS3KYcOkz6vclqJJa42jTrVUdSJhrRR1ptmv&#10;x0nRnkhYJxLWUqda3flXjAotmqw0i0nq1/1qno87MW7QznHrxYiTz6Kq9XJnsX6T9ZoYVbusc3LL&#10;2VGhRtm4ep2TsT/q2j1q/VHrjHo/Rz0uxtSMiscXVe2DVctyeloAsEh5aNG5tBmd11/dfnOVLKKn&#10;xSjjAomiccFCvu6sl7c0aUOdqtACYNGanH/NPbSIk200rd3ksb0R4wvUrZMrr9t0vVzK9Sddt0q5&#10;XWXTbGtUW5u8P7lR64/S9HEx4WOLqtpdtSzX5DEAcBby0KJ79XZsX129k9B5j2kxTpOT/bytxYBl&#10;mktDxmnShjopagCclSb5w0JCCwAAprPqoUW0JLhoerJf7lXRdL0mUtRKUQPgrDTJH1p39xAAANbb&#10;RmdzcKvQtt9FI29nfovTSe4aAkA9oQUAAK1zvXtn0MPi4CQIaKO898LjbPdUuLKI3iEAq0hoAQBA&#10;K+WXXBQvF2mjPKDI25j3vgBgdkILAABaa9QAl7M4yHbKs0bKL/NoMg7ERuf0XVzqLg05izYArCqh&#10;BQAArVYMLpqe8I+SD0r5xc1bcZDtjJ0m7TFRDhWqLg05qzYArCqhBQAArVa8pWh57IhJ5ONkHPb3&#10;43G2O3aapn4eLtSFDJO0YaOzORSIAKwbtzwFAFgi63DL03HyXgox461QDxr21pg0MDjIdhqv06QN&#10;TWtVyV8ztzwF2qhJ/iC0AABYIuscWkTpFqgfvHxRXkyJ0AJosyb5w9DlIdvdS5UrAADAohR7WKQY&#10;mBOAdhsKLeIkuAAAgDZalluhAjC7kaEFAAC02fWTAS9nvaMIAO0mtAAAYOmkuqMIAO0mtAAAYCkV&#10;g4viAJ0ArI6hu4cAANBe6373kFGKgcW1k8tGeOWw/zAO+/vuHgK0UpO7hwyFFvcfPBr8/y9/8bPi&#10;oqncf/BInQqp6kTCWqtYx37dzKrWiYS12lQn5X6doj25VLXUqZeqVpvq2K/rpQwtUrQnEtaJGWrp&#10;aVFtVGgx7Wtdpk61VHUiYa0Uddr4eZ2qTiSspU61qUKLOFlx3AoAACxOytBi1RiQc7xyYAHQBlOF&#10;Fk1WAgBgMYQWAKyKJvmDgTgBAACAudvuXqoMLEJoAQAAACxKVWARQgsAAACgrYQWAAAAQCsJLQAA&#10;AIBWEloAAAAArSS0AAAAAFpJaAEAAAAsRC87Ks86RWgBAAAAzF0vO4os+74yuBBaAAAAAK0ktAAA&#10;AABaSWgBAAAAtJLQAgAAAGgloQUAAADQSkILAAAAoJWGQovnz7899d9Z3X/wqDxrKurUS1VrFevc&#10;f/BoMKWgTrW21YmEtdpUJ+V+naJGLlUtdeqlqtWmOvbr+UrVnlR1ImGtNtWxXzejTr1UtVLUaeN+&#10;napOJKylzuzOHb988UNxRn6f1G73Ymx3LxUXAQCwYL0nO5E92Y3u1duxffVOeTEALI0m+cNQTwsA&#10;AACANhBaAAAAAK0ktAAAAABaSWgBAAAAtJLQAgAAAGgloQUAAADQSkILAAAAoJWGQovt7qXKe6QC&#10;AAAAzMNQaBEnwQUAAADAIo0MLQAAaJ/+d/vR/+7hyf8/jP53++WHAMBKEVoAALRc/7v92PrbW7F1&#10;71b0j14FFf2j/di6dyu2/vaW8AKAlSW0AABosf53r8KJPKwoy8MLwQUAq0hoAQDQUnlg0YTgAoBV&#10;NDK06GVH5VkAAMxZ78lueValSR8PAG03FFr0sqPIsu8FFwAAC9T/bn/sJSHj9I/29bYAYKWcO375&#10;4ofijDy06HYvuvUpAMCC9J7sRDZFz4nOpc3ovP5meTaMtH31TnkWwNw0yR+GQotf/frr+PzzP4p3&#10;3vl9/PY3Py0umsr9B4/il7/4WXn2xNSpl6rWKta5/+DR4P9nrRWJ2hTq1EpVJxLWalOdlPt1ivbk&#10;UtVSp16qWm2qY7/+g2lDC5hE9+rtmYOLSfbrKurUS1UrRZ02fl6nqhMJa6lT71e//royexgKLZok&#10;HQAAnK1pQws9LWjisP8wDvv70b16O653ZwstAM6S0AIAoIUmuXNI0d6Nu9F5fbM8G045yHbicbYb&#10;17pCC6DdhgbiBABg8Tqvb0bn0mThw6teFpOtAwBtJrQAAGip7au3y7MqTfp4AGg7oQUAQEt1Xt+M&#10;vRt3y7NHclkIAKtIaAEA0GJ5cDHuUpHOpZPlAgsAVpDQAtZQb+/eyKmJpo9rYppa06wDsOw6r2/G&#10;3l/cjb0bd+Nf/dNm/PnfRPyrf3oVVuz9hcACFs3xCUyvlx2VZ53yz7a7d/5tcUa/fxz9/nF0Oufj&#10;550LxUXACtj69LP467//OvpPvxmasr2v4udXLsef/smflFeLOPlCzva+ioiIn1+5XF48kWlqTbMO&#10;rJPe3r3oP302dpr276b/9Fn8+7//eur1SedPL/yL+G/+n3+M//L/ehh/+S//x3jz5jvlh0Ajh/39&#10;OOw/jI3OZvyos96hV/4Z13/6LM5FjD0OGmedjk/a/D1TbNssdZiv/O6lETE2fxBawJroP30W/93/&#10;+r/FP/7HFxER0d16KzpXLg+miHPxj//xxcmX9jfxP/3Ln5ZLnHwRfBOdK5dn/jLI9r6Kf/yPL2J7&#10;60bjg4Obn34WEZFk+7Bq8oPmchhZDibj5G95kr+h//nz/zv++u+/jliDA/Jl4GSTFNZ9P8pPkm9+&#10;+tng2Kf/9Jv493//9eCzsmmAkR+fTHJMs4za+j3T27sXNz/9bGQ7Jq3F/DXJH1weAmugt3cvtgon&#10;/MeffBTbWzdOTXvvvRt7770bcfJFM6qb4/bWjYiTwGFW/afPIk7a00TefqBa58rl6G69NXKKk7/f&#10;bO+rkX/jo2x9+tng7xVgFeTHRcXjmeLnZJx8Vm59+lnjz8qY4Jhm2bXpe6bYy2VUO5q2gXYTWsCK&#10;K34pd7feGgQTo+SBRnfrrUFAcRYm/WLKu/oB9TpX3hgKJfMp//uOhuHjLAeSAG1UPsnde+/dUz/m&#10;HH/yUey99+7g5LfueCg/KS4GHquuTd8z+TbKP8gdf/LRqeUsN6EFrLj8i2DvvXdrv3hzVY/Lf0WY&#10;5QvmdyfrNv2C7/nCgWS2t24M/vaqfoHKDyT/cAkZwPLLT2Lz46JRn2+dK5cHJ791+k+/iXAZwinz&#10;+p6pC4yatIHlILSAFZZ/SE/7ZTBK58obEYXgYRr5F3wTxV4WqZ4DMF7/6bNTB5J77707+LsHWGbF&#10;k9xUxxSOUSbX27sX59//cObvmbrAKJ8/yXEn7SS0gDUwzRfBWcq/4Ot+wchPnuLkF5G2PQ9YRb87&#10;CQpf/dI4+tcrgGVUd5I7qeKPQ2V+3R9t1OU506oLjPL5s/QOph2EFsBE8qCh6hrBFF/UvdLgoeO+&#10;kIC08m69r4JCf3fA6qg7yZ1UHoKUf1TJT8xTHA+tmvw7Jh+DYlpN30vBxWoQWsAamGe3uLov6rrr&#10;DyNxCg+cVvz7GnfAOG4+wLJqepI7iaY9R9dN3ffMqHmTyi9TLgdGZSkua2bxhBawwvIvheK4EClU&#10;pdZ5QDJLUFL8pTfFFxusk/7Tb6K3d2/kdP79D08FgizOYX8/DrKdqabD/sOTGg+HljWdDvv75SbB&#10;Smt6ktvUWYQgy8L3DPMmtIAVl3+ZTnqv8SpVqXX+JT4q0IjCZSV115NujxnRG6jWf/ossr2vRk5R&#10;uI+9QHBxDvv78cXNW/E4251qygOHw/7+0LKm0xc3bwkuYAapQ5Bl4nuGeRsKLZ4///bUf2d1/8Gj&#10;8qypqFMvVa1VrHP/waPBlMIy1cnvNR4ngUE+TsQoVXVSaxJIpGxPqlptqpNyv05RI5eqljr1RtXq&#10;XLk8OGAs/srVuXL51H3si0bVmUaKOuuwX3/bkrDg2/5+0ueVSqpabarT1v06lVRtWqY6+Ql6+fN0&#10;lKo6k0pVa5Y6+ffMO3/2Z/GTf/7PB/OLY1U0eV2K2nbuGQlrqTO7odDixz/+0an/zuqXv/hZedZU&#10;1KmXqtYq1vnlL342mFJYtjrbWzcG40L0nz4b3GaqrK5OLu8lkX9h58o9Ocr/nrQrZdP2NJGqVpvq&#10;pNyvU9TIpaqlTr1RtTpX3hgcMJb/9scZVWcaKerYr+crVXtS1YmEtdpUp637dSqp2nSWdaa5/eWo&#10;OlH6PC1fHtHbu3fqUtne3r14+J9eFtaezbg2TWqWOvn3zG/f/dfx0f/w3w/m1/WirdK2c89IWEud&#10;2Q2FFsBqyn9lLV4ucv79DweXjVSd0JQ1DR3K1rkrJSxKp3D3naqeVizORmczrnVvn/m00dksbxrW&#10;RtV4XJMqXh5bvjwi2/vq1KWy+bzyDzmronPl8iAc3/r0sySvbxPjfkAry5fPEqiweEILWDP55SLF&#10;L+/8spFpvlCLX075F8PxJx+d+ncu9f3RgWaKvS3mdUBJcxudN+N6986ZTxudN8ubhrWSKrjIBwwf&#10;N+XbKV6uN+nlEsukGI73akKEVIo/oI17P4vzp/3BjXYYCi22u5ei270Y291L5UXAisi7jB9/8tFE&#10;Y14U5euMGoxznEkvDwHSKf4SBrCO8p6eKU6si5fhlad8O8XL9Vbd3nvvRufK5eg/fTa375m6Y9F8&#10;fnF8J5bTUGgRJ8EFsB46Vy4PQoz8y2aWHhfFXxeK88el4MB8FH8Jm9cBJUCbvAoUmp9YT3M8tM62&#10;T8KBefXqy8Ogcs/e3CSDpdJuI0MLYP28Ci/+0OOiTnlAq/J4FeXbokq7YfFcJsKqcDLJtLZPLt/I&#10;g4tRn4X5slUei+IsdBYwvkV+XFl+n/J/O+5cDUILYKDJ9YG54Z4Up8erKIcaQDs0uUykbiT84gRV&#10;yvtLeZpGb++ek0mmlp9YF4OL8+9/ONgn80HK+0+fDXqj0lyxV9+4y3DKnwO9BN8z+WdCPjX5AY7l&#10;IbQATqm7PnCcustDdNGDdjh9QDl8MJgf7BWnP4STfxgJP59G1YAYsy+Vp/xkcRKZuwGQQHFMryjc&#10;BSTX3XprEPIymapLjsd9Lkz7PbN9MihqlO7kEifvoePO1XDu+OWLH8ozgfWVf5k0+aAvPjb/gsjv&#10;HBIRcf79Dwfziv8/rUnaBuuot3ev8d9G1WOrDhDLxtVgvINsJx5nu4N/X+vejuvdO6cecxbmvd38&#10;M/tVUDb6Vtf5d0d+iWKxx984Kb5P+MP+cNb7wTLoP302+LHm54VgdxZVn7HLbJLnNe6xk3zHxATf&#10;M8W6Tddh8XrZUWTZ95U3AxFaAKdMEgzkj82V1ykvz7tkTmuStgG01bzDg9y8t9v0M7vYFb/uO6Jp&#10;TeoJLYA2aBJajLw8pJcdlWcBayIPGZp0u23ymKJxv7QBsL6qupKXlcdPAmD1DYUWedIhuID1Uxx8&#10;s0nXyPJjyr96lf/tIBOAUZqG2uXxkwBYfUOhBbBaeg1HXn71C9cfBi46Cw4yAZhW/l026rukyfcc&#10;AMtJaAErLL/2NzsZoX3r088GIUZ5mvb2XnnAMeogMkbcTaSpcvt6NbfD6jlgBVhp+XdAuVdGzy1Q&#10;AZbWdvdS5XgWIbSA1bZ9chuoPDAYdRupfIoZb+9VPojM5fPHLR8lPwAtT1W3w3LACrC88u+hqtA8&#10;/w6oegwAy6cqsIhRdw9pMnonsJyqTupnucVXb8wtrXJ1y0epaus4k24DYBHmfReP3Ly3mwfQnYpb&#10;nsZJD4r+02eVdwTpP30WW59+NvIOI/l2qtZnmLuHAMtCaAEAMEfzDg9y895uHiY0MSqMKKoKJqqW&#10;MZ7QAlgWQ5eHPH/+7an/zur+g0flWVNRp16qWqtY5/6DR4MpBXWqta1OJKzVpjop9+sUNXKpaqlT&#10;L1WtNtWxXzezTHU6Vy5Hd+utwTRqfjGwGFWryeUjZaPqTCNFnbbu16mkapM69VLVSlGnjft1qjqR&#10;sJY69epq6WkBADBH8+7xkJv3dsf1gMgv9YiIOP7ko8IaoxUfP+ruVvnlJcXLUCYJN9aVnhbAshjq&#10;aQEAAGflVbjwagylPIyo8ruTATjjpMdFeRo1SPM04yIBsBi97Kg86xShBQAAc5VfDtJ/+mwQOoyT&#10;3wlr3FS8tXY+T08LgOWQX+lRFVy4PAQAYI7mfZlGbt7bHXd5SG7Sy0TGqdtOmx329+Mg243D/n55&#10;0Urb6GzG9e7t2OhslhcBa6ZJ/qCnBQAAczfpZSKr5rC/H1/cvLV2gUWs+XMHJie0AABgISa5TGTV&#10;fHHzVnnW2vEaAE24PAQAWm6aQQVHdZOftM6oGqMU6zZdZ53N+zKN3Ly32/SyjVkvE2m6nbb5+MJr&#10;5Vlr6YOXL8qzptLbuzfT+5/qcyyvM0uNZTLqe6Xpc5/1PYsZt087NMkfhBYA0GL5Cdmkyidw09Qp&#10;1yjrP30WvcLdG3J16627eYcHuXlvd5IwYevTz6L/9Fmjx5ZNsp02EVq8kiK0mGX/SfU5NuozdtIa&#10;y2TU8y2qe+6z/t3Oun3ao0n+ILQAgJYb9UvSKMUDuFG/WDepU1ejKD9ReDU2wRsRhfU7Vy4Puv5z&#10;2rzDg9witjvJL6mTPLZslnUXJR/XYZ29/eXdmQfjLPbUmeZENcXnWF4jTtoQU9RYJqOeb1GT5z5L&#10;aJFi+7RHk/zhn2137/zb4ox+/zj6/ePodM7HzzsXiosAgAX4+ZXLtdOrMQG+iTgZJ+BP/+RPymWG&#10;1ilPTWrkenv34q///uvBQWFeY3vrRvSffjM4oPz5yUCL/MFhfz8O+w8H/97obMaPZjxxa2IR253k&#10;/Z/ksWWzrLsof/yn/yJ+1NmMf/rHb+Of/vEfy4tX2kZnM/7i//jfkwYWcXKSOsm+kOJzrFjj//1f&#10;ulPVWCbjnm9xavLc8++bWd6zWbZPezTJH/S0AIAlVzxw33vv3cEdGSYxaY3z738YMaY3xiy/oK2D&#10;RfR4iAVuF87CqMsDJv3MqfociwbLo8Fj6pYvoyY9m+q+B+qWV0mxfdqjSf7g7iEAsMQmDRtGmbRG&#10;7+Qyk1HdcgHOUv55lQcW3a23pvosavI5li/LH1uWosYyWnQIsOjtM39CCwBYUsWwobv1Vm3YMMo0&#10;NfKThXFdbvP55V9BAWb1u5Pb4+aXdEx7Alv3OdZEkxpNPw97e/dGTutqnZ87w4QWALCkitdyT3vg&#10;XqzRRH6NcJxcPz5KcX7x8QCz2t66Ed2ttxr1ChunyedYnaY1mnwe5pcyjJrOv//h2p3A5z1p1u15&#10;M57QAgCWUPlgbpoD2/Ljs72vTo3KPsrvKkZsL8qX548HSGXakDbX9HOsyiQ1mn4edq5cHlzuUrzs&#10;ZZ1O4It3c5n1fWZ1CC0AYAnlvzaWD2wn6TlRrtE5uYNIr6YbMwDpda68EdtbN05NTUKRtuk/fVZ7&#10;OcwoxcBilluVTrt92ktoAQBLqnhge/zJR4XQofkvcsUaeXfrSWsAcDby3gbLchJeHCdpkt4SKQOL&#10;abZPuw2FFs+ff3vqv7O6/+BRedZU1KmXqtYq1rn/4NFgSkGdam2rEwlrtalOyv06RY1cqlrq1CvX&#10;yg/0Jj24LdaZtkaMaM807NfNrGqdSFirTXXs1820rU6q86FZ6+S9LXp795I9txR1yvt1OTBoGj6c&#10;VWAxS61I9BqFOkkMhRa//c1Po9u9GL/9zU/Li6byy1/8rDxrKurUS1VrFev88hc/G0wpqFOtbXUi&#10;Ya021Um5X6eokUtVS516o2oVD26bKteZpkaMqDMN+3Uzq1onEtZqUx37dTNtq/PjH/+oPGsqqepE&#10;wueWok5xv542MMj2vhqMo9R0nVGm3X6VFK9RqJPEUGgREbHdvVSeBQAwuH1f/+k35UWn5MurbgUI&#10;sAhNP8eqTFJj1T8PUwUGeXgxqVTbp71GhhYAAKN0Bgfq1QeX+fL88QBt0fRzrMokNVb587AYGOy9&#10;9+7EgUExZKi7e9Uos26f5SC0AAAmUnewvsoH6MBqqPsca6JJjVX+PNz69LNTgcE0z7Fz5Y3oXLk8&#10;WHeSu1el2D7LQWgBAEykc+WNiIj43ZgD9Xx+/jiAtqn7HGuiSY1V/Tws9opIERjkNYo9J6qk3j7t&#10;JrQAgJbr7d1rNChmb+/e4K4fo27z1qROXY0o3YJvVL0m13gDLFLd51iKz8ImNZpIUSOlswoMtk8G&#10;ge4/fVbZe+Wstk97nTt++eKH8kwAoB2KB71RuLNHWfkx5YPbYp1XXXGHf/XrP/1mcCA4qkbRuHp1&#10;7SDiINuJx9nu4N/XurfjevfOqcechUVtN8bciWaSfaO3d2+ix5fNun3apfx+5p9doz7bqt7nFJ9j&#10;4z6jy/Oa1BjV/rxOXY15KQYGo9pbNq7N+XMuP69iT4vjTz4qrPFKqu3THr3sKLLs++h2L469IcjI&#10;0KKXHY1dAQCYr/7TZ/G7p89OHQSPkh8sjztI6z99Fr3C7eVGyQ8Cx9Uo6u3dOxV05Orase4WFR4s&#10;YrvlE7qy8gnLKONObppIsf2zdNjfj4NsNw77++VFK22jsxnXu7djo7NZXlSr7j0tq3uPU3yO5SFK&#10;uV1Na9Q9p7rnMC917RxlXNur/q7zYKK8LOX2aY+pQosmKwEAi1H+hTE3yUHZuBoxYZ1csd4066+b&#10;RYQHsYDtFn8RzU/eivKTj07NLQqrTm6qpNr+WTns78cXN2+VZ6+Vt7+8O3Vw0VTTfSbV51heZ5Ia&#10;+T4+qufAJHXmYZLXPmra36voQTVuWcrt0w5N8gehBQDAHM07PMjNc7vFk7CqQGDcL6pF04QWKbd/&#10;Vj6+8Fp51lr64OWL8qy1M80+Dquk7koPA3ECAJDU9taN6G69VRkYxMkgejGiW/2sFr19AJqrCixC&#10;aAEAwFlo+otxfunGpN2+6yx6+wCkIbQAAGBpLWvY8PaXd8uz1o7XAGhCaAEAwML0n35TntXY1qef&#10;Rbb31UzBxSzbn8VGZ3PqgSiX3To/d2ByBuIEAJijeQ6IWbSo7dY5//6HERFx/MlH5UURFYMU5oNo&#10;1g22Wadu+6sq3x/ash+su3F3ywD0tAAAYEG2Pv0s4uS2o5NIFVhMu31ITWAB4wktAACYuzx4iMJd&#10;PJpIGVhMs30A0uplR+VZpwyFFs+ff3vqv7O6/+BRedZU1KmXqtYq1rn/4NFgSkGdam2rEwlrtalO&#10;yv06RY1cqlrq1EtVq0117NfNLHudqsCgqtYkgUWTOjFi+2VVdZpq636dSqo2qVMvVa0Uddq4X6eq&#10;EwlrqVMtH56iKrgwpgUAwBwtamyJRW23rBwY1F2akY9pkWsSWFSZdPurypgWQBs0yR+GeloAAMBZ&#10;6D99NnNgMEtgkWL7AMyX0AIAgDPXf/psMPDlLIFBXmNSqbYPwHwJLQAAOFMpAoN8nWKtplJsH4DF&#10;EFoAAHBmUgUGnStvDC4NKV7mUSfV9gFYDKEFAABnohgYdK5cnjkwKA7CWRxQc5zU2wdg/oQWAAAk&#10;Vw4MZhlAs6gYPlQFF2e1fQDmS2gBAEByxXEnOlfeiN7evcppEsXLPHqF26EWneX2AZgfoQUAAEmV&#10;Q4Bs76vaqbxOnTy46D99NrRu+d/lbY2ayusA0A7njl+++KE4o5cdRZZ9H93uxdjuXiouAgBgRgfZ&#10;TjzOdgf/vta9Hde7d0495izMe7uThgDbWzfKswZ6e/fGLh+3LOX2V1G+P5z1fgBQpUn+ILQAAJij&#10;eYcHuUVtl3YSWgBt0CR/cHkIAAAA0EpCCwAAAKCVhBYAAABAKwktAAAAgFYaGogzTgbDGDcIBgAA&#10;0ysPiLnR2YyNzpunHnMWDvsP47C/P/i3ARjXm4E4gTaYaiDO+w8exZtvPov7Dx6VF01FnWqp6kTC&#10;WqtY5/6DR4MpBXWqta1OJKzVpjop9+sUNXKpaqlTL1WtNtVZx/36sL8fj7PdM5+KgUVuVHumkapO&#10;JKzVpjpt3a9TSdUmdeqlqpWiThv361R1ImEtdWY3FFoAAAAAtIHQAgBgjn7U2SzPWoi2tAMAqowc&#10;0wIASO+wvx/fjuiiz7AfdTZjY4VPqmfZF/KxKWYZC2PVX1/qGdNifc3y+bNufFaevSZjWggtAGAO&#10;Dvv78cXNW+XZVHj7y7sOFkdwskkK9qP15Ltocr6LzlaT0MLlIQAwB37VmpzXDCAtn6uT85ot3sjQ&#10;opcdlWcBAAAAzNXQ5SFNumcAAJPJu2LnZhmPYFXlYzXkdFsfTbd+UrAfrSffRfV8F81Xk/xBaAEL&#10;1Nu7F9tbN8qzgRVUPlB0EDTMa9SMk01SsB+tJ5+z9bxG89fLjiqzh5GXhwBnr7d3L7K9r6K3d6+8&#10;iAXq7d2beAIAAKZTFViE0AIWJ9v7KiIifn7lcnkRC5IHSZNOggsAADgbQgtYsI7QojW2t25Ed+ut&#10;RlN5PQAAID2hBSxA/st8+eSXxdveulE7Fe299+6pfwMAAOkILWAB+k+/iXBpyFLqP302uLRn7713&#10;9ZQ5A/3v9qP3ZGcw9b9zf3TI9b/bj3/3xw/j7/4y4t/98UN/H0zFfgQsE6EFLED/6bMIl4Ysnf7T&#10;Z7H16WcRAosz0f9uP7b+9lZs3bsV2ZPdwbR171Zs/e0tB9WsteLfx7/74/2Tk819fx9MxH4ELCOh&#10;BcxZfmnIuBNegzq2UzGw6G69Nfb9Yzr9714dNPePRh8w949OljugZg35+yAF+xHQVr3sqDzrFKEF&#10;zFl+aUjnyhvlRYO7Vwgu2icPLMLAm8nlB9JNOKBm3fj7IAX7EdBWvewosuz7yuBCaAFzll8a4sR3&#10;eZRDpPPvfxi9vXtD85lO78lueValSR8Py2zS/X3Sx7MeJt0vJn08wFkSWsAcGctiOZVvhRoRke19&#10;pVdMAv3v9sd2VR6nf7TvV0DWgr8PUrAfAcvu3PHLFz8UZ+TdM7rdi7HdvVRcxJroPdkpz1q4P/+b&#10;8pzFu969U55VK7/8o7v11sieFnXLaY/8vYqIOP7ko/LiWgdZu/7O/u4vy3Pmo//dw4kPpiMiOpc2&#10;o/P6m+XZZ26Wz6LD/sM47P/huV7r3p7qc2SVHWQ78Tj7wy+8G53N2OhM/z4var9OZdn+Pmgn+9Hq&#10;8V10ttr8XbR9dfXeqyb5w1Bo8atffx2ff/5H8c47v4/f/uanxUVTuf/gUfzyFz8rz56YOvVS1Oo9&#10;2YmshV0C//xvZvuAPgvTfMiff//DiMJJbvk9mza0KNeZ1qrWiYS1inWmfb/KX4aL9nd/mfYLdZWl&#10;/Cya5jOk7Cz261nMWifl34b9GlhVbfkuuv/g0eD/Z/nsjwTfH7kUddr8XdS9envm4CLFaxQJ60wV&#10;WjRZidWVhxZtS9dTfTCnkCfUk37Il+8+MUr/6TfRf/osOlcuR+fKGxOdCDN/s4YWsyb3KaX8Qp3E&#10;sv0COMtnkV+36pUPFGf9G1nUfp3Ksv190E72o9Xju+hstfG7KP87ThFatE2T/EFowSl5aLGKfxCp&#10;5B9kk37IFy8naGrSk2Hma9bQYtJ9aBVNMqJ90d6Nu9F5fbM8u9XKB0He/2Feo9PW6e+Ds2M/osjn&#10;bL02vkarfI7WJH8wECfMSXkwx1FTPkBn58rliU+EYRl1Xt+MzqXJDopf/fo32TqwjPx9kIL9CFh2&#10;QguYo+2tG5VT58obEREuDWGtbF+9XZ5VadLHwzKbdH+f9PGsh0n3i0kfD3CWhBYABZPcwjS/3EfA&#10;NJvO65uxd+NuefZIuiuzbvx9kIL9CFhmQguAE/kYFfmAqVXqBlVlMvkB9bguzJ1LJ8sdSLOG/H2Q&#10;gv0IWFZCC4ATry7RuRz9p8/i/PsfRm/v3sjp/PsfDu7yopdFOp3XN2PvL+6eOqjOD6L3/sKBNOut&#10;+PfRvXp7MPn7YBL2I2AZCS0ACvbee3fQeyLb+2rkFCc9LPbee7e0Nil0Xv/DbfY6r7/pIBoKOq9v&#10;xvbVO4PJ3wfTsB8By0RoAS2S32Gk6a/3h/39OMh2BlPxvtu8Ms1rtL11I44/+Wjo7i75dPzJR43f&#10;IwAAYHpCC2iZJifDB9lOfHzhtfji5q14nO0Opi9u3oqPL7wWB9lOeZW1k+I1Kt/dJZ8AAID5EFrA&#10;Ejns78fHF16Lx9luedEpj7Pd+PjCa416FawarxEAAKyOc8cvX/xQntnLjmK7e6k8mzXQe7IT2ZPd&#10;6F69HdtX75QXc/IL/uNsN651b8f17vxeo8P+fnxx81Z5dq23v7wbG531uFZ1WV6jRe1Dy2QVP4vy&#10;9z230dmMjc6rsTt45bD/8FSQ6G8EIC3fRfXa+F20isdFuV52FFn2fXS7F8dmECNDC9bXKv9BpLKo&#10;E86PL7xWnhVx8kGaG9e74IOXL8qzVtKyvEaL2oeWySp+FpUPFKnnbwQgLd9Fk2vDd9EqHhflmoQW&#10;Lg+BJTBq/IVr3dvxwcsXcb17ZzB98PLFqRP03Kj1V82o5+g1AgCA5Sa0gCVQTsSrEt/r3TtDJ+Xl&#10;9VdR+Tl6jWibH83xEqRV4TUDSMvn6uS8Zovn8hBOWeWuR6nMu2v/qHEamlzKUL5UYt7jNszTsr1G&#10;896HltGqfhYd9vfjW4O/NvKjzuZc/h4B1o3vouba8l20qsdF0fDyEKEFp6zyH0Qq+QnnvAYumnYw&#10;oPI1i03XW0bTPtfyevN+T5u2cx35LAIAeGWVj4uahBZDl4fcf/AofvXrr+P+g0flRVNRp1qqOpG4&#10;Vgqp2pOizv0HjwZTKof9/Xic7Z751OSWnKme16rWiYa12vSeNpFyv05RI5eyVgqp2tO2OpGwVpvq&#10;rPp+rU69VLXaVMd+3Yw69VLVSlGnjft1qjqRsFaqOqmkak+qOk0M9bRoknSwulY5xUtFT4t2Och2&#10;kr1G835Pm7ZzHfksAgB4ZZWPi5rkD0ILTlnlP4hU5j0ewbKN13DW8uswi2HDKG1+jea9Dy0jn0UA&#10;AK+s8nFRk/xh6PIQoF1GnUTX3Z5z1PJRdZbFYX8/DrKd+PjCa/HFzVu1gUWMeQ2KRi1f5tcIAACW&#10;zXb3UmVgEUILWA6jbs856qQ7RlzyECPWXwYH2c7EQUXROrxGAACw7KoCixBawHIYdQnB42w3Pr7w&#10;2uDkPj/BL5+Mx5j12+gg24kvbt4aPI9Rz2USq/gaAQDAOhFawJJ4+8u75VkRJyfmVSf449Zrg/yy&#10;j2JQMemdNTY6m3Gtezs+ePli7HNd5tcIAADWmdACFqC3d2/kVGWjsznxyfW8BpacxKjxKWYNKvJe&#10;Emf9GtW9RwAAQFpCC5ij/tNnsfXpZ5HtfTVyOv/+h5Unxhudzfjg5Yva8RfyE/qmJ+NnbVRQMalr&#10;3dvx9pd3h4KKsrN6jfL3rer9AQAA0hJawBz19r6K/tNn0blyObpbbw1NEdHoxPh6987g5P1a9/Zg&#10;yk/qx53Qz1Pxso8UQcX17p3GAUMkfo36T59F/+mz8mwAAOCMCS1gTnp79waBxd5778b21o2hKQ8u&#10;mtrobMb17p3BNMlJ/VlINT7FtEHFKLO+RnnvGAAAIL1edlSedYrQgoH+d/vR/+7hyf8/jP53k51w&#10;Ui0PJfbee7e8aGB760bESW+LZVC87GPWoKJ42cekwcJZ6e3dE1gAAMAZ6WVHkWXfVwYXQgui/91+&#10;bP3trdi6dyv6R69OOPtH+7F171Zs/e0t4UVCeShRJe9tUXeJyKKkGp+iHFS0SW/vXpx//8NBeFS8&#10;fAcAAJgfocWa63/3KpzIw4qyPLwQXKy3g2wnSVBRvOyjbUFFrrd371RYkV/KAwAAzJ/QYo3lgUUT&#10;gov5yU+Yf37lcnnRXJXHp0gRVLTlso8q+WU8x598FNtbN6Kz4PcBAADWmdBijfWeTHYSOunjmVzx&#10;DhXzPlnOL/tIMZDmBy9fLFVQUaZnBQAAtIPQYk31v9sfe0nIOP2jfb0tzlivcFnCPIwan2KWoKKN&#10;41MAAADL69zxyxc/FGfko3d2uxdju3upuIgV0nuyE9kUPSc6lzaj8/qb5dln7s//pjxncQ77D+Ow&#10;vx/XureTnqBvffrZqVuinpXD/n5829+f6nKP3LXu7fhRZ3Mpe1FMKx/rorv11sw9MQ6ynXic7cZG&#10;ZzM2OvP/exrl7/6yPGex+t89jP7RfnSv3o7tq+n+zgAAlk3vyatjx2vd1TsuapI/DIUWv/r11/H5&#10;538U77zz+/jtb35aXDSV+w8exS9/8bPy7ImpU2+SWtOGFovy53/TruAiTk7cZw0t8vds1sCi7r0/&#10;yHYGYcu0Jgkq6trTVKo6kaBWHlq882d/Fr9991+XF08kDy3a4u/+sn2hRS5FaDHre59rW51IWKtN&#10;de4/eDT4/xS1Zq2RS1VLnXqparWpjv26GXXqpaqVok4b9+tUdSJhrVnrvOoZ/ao39EZnM653bzc6&#10;Hh9n1vbkUtWZKrRoshLLb9rQQk+LP5g1sMjNGliMM2tQkfcCaBpUrLqUPS3i5P1pk7aGFrMGFgAA&#10;y+qwvx9f3By+ccLbX95dmePzJvmD0GJNTXLnkKK9G3ej8/pq/IG0wVkEFl/cvDVzUJEqkFklqUML&#10;AAAYpxhYbHQ24+0v7546zl+V4KJJ/mAgzjXVeX0zOpcm28lf9bKYbB3Ga0tgca1720CaAADQEqMC&#10;iygFFdMc9y8rocUa2756uzyr0qSPZ7yzCCzi5AOuiWvd2/H2l3cHtyUVVAAAwOIdZDuDwCI/Zi96&#10;+8u7ca376rzsi5u3WnfJ8VkQWqyxzuubsXfj9B/BOC4LSeesAos4SWLHKQcVVY8FAADm64ubtwaD&#10;tVf1gL7evTMIMx5nuyPHvVglQos1lwcX4y4V6Vw6WS6wSOIsA4uIODWa8EZnc3DZh6ACAADaa9Lx&#10;KoqXjYwbsHNVGIiTgf53+9F7shv9o/3oXNqM7au3hRUJ5YFFRER3663y4iEGe1yc3t698qzoP/1m&#10;EDh1rrxxapn3CgCAaU0aWBSNG/9iWTTJH4ZCizhZcdwKrLb8Vqjdq7fdajCh/M4Tk3CXisXwXgEA&#10;MA+H/f04yHbjsL8fG53NU72mJ5GqziJMHVqwvoQWZ2fUr/dVnAQvjvcKAICzdBY9JGbpsbEoQgsm&#10;JrQAAAA4O2cRWOSWLbhoEloYiBMAAADm4CwDiygFFcUAY5kJLQAAAOCMHWQ7g8DiWvd28sAi9/aX&#10;d+Na93bESXBxkO2UH7JUhBYAAABwhr64eSseZ7sRJ6HC9e7ZXop/vXtnEIo8znaX+paoQgsAAAA4&#10;I4saZ6J4+UnxspRlMzK06GVH5VkAAADABBYVWORWIbgYCi3y0TsFFwAAADCdg2wnDvv7g+Bg3oFF&#10;rrj9w/7+0o1xMRRaAAAAAGlsdN5cWGCR2+hsxkbnzfLspTAUWjx//u2p/87q/oNH5VlTUadeylop&#10;pGpPijr3HzwaTCmoU61tdSJhrTbVSblfp6iRS1VLnXqparWpjv26mVWtEwlrtamO/boZdeqlqpWi&#10;Thv361R1InGtFFa1PdvdS/HOO7+P7e6l8qKBc8cvX/xQnJFfHtLtXqxckdXUe7IT2ZPd6F69HdtX&#10;z3ZEWwAAgFV1kO3E42w3rnVvn/ndQppoW3uaGuppAQAAANAGQgsAAACglYQWAAAAQCsJLQAAAGBB&#10;lu0WpPMmtAAAAIAFyAfHXOfgopcdlWedIrQAAAAA5i6/e2lVcCG0AAAAAFpJaAEAAAC0ktACAAAA&#10;Fuiw/zAOsp0k06oRWgAAAMACHfb343G2m2RateBCaAEAAAALtNHZjGvd20mm69075fJLTWgBAAAA&#10;C7TReTOud+8kmVaN0AIAAABoJaEFAAAA0EpCCwAAAKCVhBYAAACwANe7d1Zy8MyUhkKL58+/PfXf&#10;Wd1/8Kg8ayrq1EtZK4VU7UlR5/6DR4MpBXWqta1OJKzVpjop9+sUNXKpaqlTL1WtNtWxXzezqnUi&#10;Ya021bFfN6NOvVS1UtRp436dqk4krlWnSWAxz/Y0Mc/2nDt++eKH4oxedhRZ9n10uxdju3upuIg1&#10;0HuyE9mT3ehevR3bV+v/eAAAABh2kO3E42y3NT0p2taeaJg/DPW0AAAAAObjINspz5paylptIbQA&#10;AACABch7P6QIG1LWahOhBQAAANBKQ6HFdvdS5fUkAAAAwPysWu+JSQyFFnESXAAAAACLtaqXfTQ1&#10;MrQAAAAAWDShBQAAANBKQgsAAACglYQWAAAAQCsJLQAAAGCBDvsP4yDbGTkd9h/WPqb4uFUzMrTo&#10;ZUflWQAAAMAZOOzvx+Nsd+R02N+vfUzxcavm3PHLFz8UZ/Syo8iy76PbvejWp2uo92Qnsie70b16&#10;O7av3ikvBgAAoIH8VqXXurfjenf8uVXqW5mO21bT9sxTk/xBaMEpQgsAAIDZtS0kaFt7cr3sqDJ7&#10;GHl5CAAAAMBZqwosQmgBAAAAtJXQAgAAAGgloQUAAADQSkOhxfPn357676zuP3hUnjUVdeqlrJVC&#10;qvakqHP/waPBlII61dpWJxLWalOdlPt1ihq5VLXUqZeqVpvq2K+bWdU6kbBWm+rYr5tRp16qWinq&#10;tHG/TlUnEtdqou4OIuX2HGQ7g2kRyu2ZRV0tdw/hFHcPAQAAmF3Tu3V8cfNWHPb3ax8XJzUP+w/j&#10;sL9/av617u2IitudxgTtaZuhnhYAAADAfOQBRF2QkIcOh/392OhsxrXu7UFY8TjbjcfZ7sJ6Xsyi&#10;lx2VZ50itAAAAIAFyEOGjc5medGQx9luxEmvire/vBvXu3fievdOfPDyxanwYpnkV3pUBRdCCwAA&#10;AFigjc6b5Vmn5OHGuEs7rnfvDIKLZextUUVoAQAAAC122H8YERE/atAjY9UILQAAAKDF8nEvmlxG&#10;smqEFgAAANBS6xxYhNACAAAAFiu//GOUg5PBNevGvVhVQgsAAABYgOvdO7HR2YzD/n58cfNWeXF8&#10;cfPW4BanowbgLMrvHLJq414ILQAAAGBBrndvD4KLjy+8FgfZThxkO6XA4tWdQcbJLyGJFbyMRGgB&#10;AAAAC7LR2Yy3v7w7uGXp42w3Hme7pwKLuiDi25PQIq+xSoQWAAAAsGDXu3fig5cv4lr39mB6+8u7&#10;tYFFnKx7rXu79hKSZSS0AAAAgJa43r0zmCYx6eOXhdACAAAAaCWhBQAAANBKQgsAAACglYQWAAAA&#10;sCAH2U551tRS1mqLodDi+fNvT/13VvcfPCrPmoo69VLWSiFVe1LUuf/g0WBKQZ1qbasTCWu1qU7K&#10;/TpFjVyqWurUS1WrTXXs182sap1IWKtNdezXzahTL1WtFHXauF+nqhOJa1U5yHbicbZbGzY0aU/T&#10;Wik0aU8q545fvvihPLOXHcV291J5Nmug92Qnsie70b16O7avruboswAAAGctDxGqbkXa5DFN1dWq&#10;W74Ivewosuz76HYvjs0ghnpaRMTYBwMAAADzNY/eE201MrQAAAAAFm+el320kdACAAAAaCWhBQAA&#10;ANBKQgsAAACglYQWAAAAQCuNDC162VF5FgAAAHAGDvsP4yDbGTkd9h/WPqb4uFUzFFrk90kVXAAA&#10;AMDZO+zvx+Nsd+R02N+vfUzxcavm3PHLFz8UZ+ShRbd7Mba7l4qLWAO9JzuRPdmN7tXbsX31Tnkx&#10;AAAADeS3Kr3WvR3Xu+PPrVLfynTctpq2Z9562VFl9iC04BShBQAAwOzaFhK0rT1NDV0eAgAAANAG&#10;QgsAAACglYQWAAAAQCsJLQAAAKAlircxndQ067Sd0AIAAAAW7CDbiY8vvHbqNqYfX3itURBx2N+P&#10;L27eisfZbqPHLxOhBQAAACxQHjhERFzr3h5MERGPs9344uat0hp/kAcWh/392OhsLtWdQeLkDqZV&#10;hkKL58+/PfXfWd1/8Kg8ayrq1EtZK4VU7UlR5/6DR4MpBXWqta1OJKzVpjop9+sUNXKpaqlTL1Wt&#10;NtWxXzezqnUiYa021bFfN6NOvVS1UtRp436dqk4krlXnINsZBA4fvHwR17t3BtMHL1/ERmczDvv7&#10;I3tQfHHz1iDQ2Ohsxttf3i0/5Eyken162VFk2fdRFVycO3754ofijHylbvdibHcvFRexBnpPdiJ7&#10;shvdq7dj++pyJXQAAABtcZDtxONsN651b1f2fvj4wmsREfHByxflRQPlx7wKMXbjsL8fERFvf3k3&#10;Njqbp9Ypa9qeeWqSPwz1tAAAAADOXt57Ir8UZJx8ed4ro3g5SJPAYpkJLQAAAGAJFMe3WIfAIoQW&#10;AAAAsFze/vLu3MavWDShBQAAACyBdeldUSS0AAAAgCWw0XlzrQKLEFoAAAAAbSW0AAAAgAU67D+M&#10;g2xn7HTYf9jocfndSFaJ0AIAAAAW6LC/H4+z3bHTYX+/0eMeZ7srF1ycO3754ofijF52FFn2fXS7&#10;F2O7e6m4iDXQe7IT2ZPd6F69HdtX75QXAwAA0MBBthOPs9241r0d17vjz61ShwzjttW0PfPUJH8Q&#10;WnCK0AIAAGB2bQsJ2taeaJg/uDwEAAAAaCWhBQAAANBKQgsAAACglYQWAAAAQCsNhRbb3UuVg2AA&#10;AAAAzMNQaBEnwQUAAADAIg2FFvcfPBpMKahTLVWdSFwrhVTtSVHHft3MqtaJhLXaVCflfp2iRi5V&#10;LXXqparVpjr262ZWtU4krNWmOvbrZtSpl6pWijpt3K9T1YnEtVJY5/acO3754ofyTNbXQbYT2ZPd&#10;6F5tz717AQAAls1BthOPs9241m3HuVXb2hMR0cuOIsu+rxyiYqinBfz535TnAAAAwPwJLQAAAIBW&#10;Ghla9LKj8iwAAACAuRoKLfJrSgQXAAAAwCINhRYAAAAAbTB095Amo3eyuto4oiwAAMCyyc+tNjqb&#10;sdF5s7x47g77D+Owv9+6c71edlSZPQgtOEVoAQAAMLv83Kptlu1cT2jBKUILAACANA6ynfKshVu2&#10;8zyhBacILQAAAGgLA3ECAAAArSS0AAAAAFpJaAEAAAC0ktACAAAAWIhedlSedYrQAgAAAJi7/EYg&#10;VcGF0AIAAABopaHQ4vnzb0/9d1b3Hzwqz5qKOvX+w6//TRxkOzNNh/2HERFx2H84tGzS6T/8+t+U&#10;mziVFK/R/QePBlMK6lRrW51IWKtNdVLu1ylq5FLVUqdeqlptqmO/bmZV60TCWm2qY79uRp16qWql&#10;qNPG/TpVnUhYS53ZDYUWLKeDbCe++/zzeJztzjQd9vcjIuKwvz+0bNLpu88/j4Nsp9xUAAAAaERo&#10;sSKud+/EhZ/8ZPDva93bU0+vv/PO0LxJptyFn/wkrnfvDP4NAAAAkzh3/PLFD8UZ+UAY3e7F2O5e&#10;Ki5iCXx84bWIiNjobMbbX94tLz5zX9y8Neit8cHLF+XFAAAAENEwf9DTYsXkQcVhfz++uHmrvPhM&#10;FQOLRQQmAAAArBahxYop9rCYZ3BRDiw2OpvlhwAAAMBEhBYraN7BhcACAACAsyC0WFHzCi4EFgAA&#10;AJwVocUKKwcXqW8/epDtCCwAAAA4M0KLFVcMLh5nu4OQYVaH/f14nO1GCCwAAAA4I0KLNVAMLoqX&#10;c0yreLmJwAIAAICzIrRYE6mCC4EFAAAA8yK0WCOzBhcCCwAAAOZpKLTY7l6KbvdibHcvlRexAjY6&#10;m3GteztiwuCiGFhc694WWAAAAHDmhkKLOAkuWF3Xu3cGoUOT4KIYWGx0NuN69075IQAAAJDcyNCC&#10;1Ve8vKMquCgHFvnlJQAAAHDWhBZrrC64EFgAAACwSEKLNTcuuBBYAAAAsGhCC4aCi+J/BRYAAAAs&#10;itCCiFJw8fGF1yIEFgAAACzYUGhx/8Gj+NWvv477Dx6VF01FnWqp6kSCWsXgIkVgMWt7cinq3H/w&#10;aDCloE61ttWJhLXaVCflfp2iRi5VLXXqparVpjr262ZWtU4krNWmOvbrZtSpl6pWijpt3K9T1YmE&#10;tdSZ3bnjly9+KM7oZUeRZd9Ht3vRrU/X1EG247amAAAAnKkm+cNQTwsQWAAAANAGQgsAAABg7ra7&#10;lyp7WYTQAgAAAFiUqsAihBYAAABAWwktAAAAgFYSWgAAAACtJLQAAAAAWkloAQAAACxELzsqzzpF&#10;aAEAAADMXS87iiz7vjK4EFoAAAAArSS0AAAAAFpJaAEAAAC0ktACAAAAaCWhBQAAANBKQgsAAACg&#10;lYQWAAAAQCsNhRbPn3976r+zuv/gUXnWVNSpl6rWKta5/+DRYEpBnWptqxMJa7WpTsr9OkWNXKpa&#10;6tRLVatNdezXzaxqnUhYq0117NfNqFMvVa0Uddq4X6eqEwlrqTO7c8cvX/xQnNHLjiLLvo9u92Js&#10;dy8VFwEAAAAk0SR/GOppAQAAANAGQgsAAACglYQWAAAAQCsJLQAAAIBWEloAAAAArSS0WBH9p8+i&#10;t3dvMDXV9LFNHlfcfj71nz4rPwwAAAAaGbrlaZzcdmTc7UZol97evcj2virPjoiI7tZbsb11ozx7&#10;IF+3c+Vy7L33bnnxQP64qnpV7YgGbQEAAGC9TH3L03EPpl22Pv3sVFDQ3XprMEVEZHtfNeoh0X/6&#10;LFmPiM6Vy0PtiAnaAgAAALmRoQXt1n/6LLY+/Sz6T58Nekkcf/JRbG/dGEzHn3w0Ue+GXkUviUl0&#10;rrwx1I68F0e291WycAQAAIDVJ7RYQr2Tk/88sOhcuVx+SERE48AiEve2KMt7X0TCcAQAAIDVJ7RY&#10;MvnglnXjUEzjLAOF7a0b0blyeTBgKAAAANQRWiypzpU3yrOm1t16ay6BwvZJb4v+02/KiwAAAGCI&#10;0IKIQqBQdQeQWeWXsZzVZSgAAACslpGhRS87Ks9ixXWuXB6ECmfZ20JwAQAAQFNDoUV+n1TBxfqZ&#10;T2+LV5e1/E5oAQAAQI2h0ILl1tu7NzQ1VextsfXpZ+XFAAAAkMx291J0uxdju3upvGhgKLR4/vzb&#10;U/+d1f0Hj8qzpqJOvV999n9GtvfV0DRJcJHfkSTFLVBTPbcUde4/eDSYUlCnWtvqRMJabaqTcr9O&#10;USOXqpY69VLValMd+3Uzq1onEtZqUx37dTPq1EtVK0WdNu7XqepEwlrq1HvzzerzznPHL1/8UJyR&#10;Xx5Sl3awGL29e5HtfRXdrbdie+tGefGpgKL/9JvoP31W+dhRtfL5+W1Vxz2uqMlj4qQHR//ps9h7&#10;791Brw4AAAAYZainBctte+vGYJr2tqh56JCit0VZXk9gAQAAQB2hBSN1Twbl7CUclFNgAQAAwCSE&#10;Foz0qqfG5eg/fZbsbiL5HUOm7QECAADAehFaLJn80o1s76vkl26U5bdATSUPP6rGvAAAAICc0GIJ&#10;5ZdubH36WfT27o0ML16NR/FNefZEirdAnUX/6bPBLVTztgMAAEAvOyrPOkVosYS2t24MTv6zva9i&#10;69PP4vz7H0Zv71709u7F+fc/HNylo3Pl8kw9GybtbdF/+s2gHanbAgAAwOrI715aFVwILZbU9taN&#10;2Hvv3VM9F7K9r06NP9Hdeiv23nt38O9pTNrbIh8D4yzaAgAAwHo5d/zyxQ/FGXnS0e1ejO3upeIi&#10;Wqz/9NlgoMufTxA09PbuNer90ORxvb175VkTtQUAAID10SR/EFoAAAAAc9ckf3B5CAAAANBKQgsA&#10;AACglYQWAAAAQCsJLQAAAIBWEloAAAAArSS0AAAAAFpJaAEAAAC00lBo8fz5t6f+O6v7Dx6VZ01F&#10;nXqpaq1infsPHg2mFNSp1rY6kbBWm+qk3K9T1MilqqVOvVS12lTHft3MqtaJhLXaVMd+3Yw69VLV&#10;SlGnjft1qjqRsJY6szt3/PLFD8UZvewosuz76HYvxnb3UnERAAAAQBJN8oehnhYAAAAAbSC0AAAA&#10;AFpJaAEAAAC00lBosd29VHk9CQAAAMA8DIUWcRJcAAAAACzSyNACAAAAYNGEFgAAAEArCS0AAACA&#10;VhJaAAAAAK00MrToZUflWQAAAABzNRRa9LKjyLLvBRcAAADAQg2FFgAAAABtILQAAAAA5m67eym6&#10;3Yux3b1UXjQgtAAAAAAWoiqwCKEFAAAA0FZCCwAAAKCVhkKL58+/PfXfWd1/8Kg8ayrq1EtVaxXr&#10;3H/waDCloE61ttWJhLXaVCflfp2iRi5VLXXqparVpjr262ZWtU4krNWmOvbrZtSpl6pWijpt3K9T&#10;1YmEtdSpV1fr3PHLFz8UZ+S3PK0bDAMAAADgLA31tAAAAABoA6EFAAAAsBC97Kg86xShBQAAADB3&#10;+fAUVcGF0AIAAABoJaEFAAAA0EpCCwAAAKCVhBYAAABAKwktAAAAgFYSWgAAAACtJLQAAAAAWklo&#10;AQAAALSS0AIAAABoJaEFAAAA0EpCCwAAAKCVhBYAAABAKwktAAAAgFY6d/zyxQ/FGb3sKLLs++h0&#10;zkenc7646JTt7qXyrIFedlSelVzV9kMbBhbdhkVvP7RhYNFtWPT2QxsGFt2GRW8/tGFg0W1Y9PZD&#10;GwYW3YZFbz+0YWDRbVj09kMbBhbdhkVvP7Rh4Czb0O8fR79/HN3uxbHtGAotfvXrr+Pzz/+oOGuk&#10;cUV7J6HHWRu3/VjjNtx/8Ch++YufDZYtog1FTfelWY3bfrTgNYg1bUPb9sWwPw4sug2L2H7b9sf7&#10;Dx7Fw4eXF9qGaMHrsOjtx4LaYH8cbsOiX4OYYxveeef38dvf/LQ8O2KObWjz/ui7+pV1bEPb9sWw&#10;Pw60oQ1DoUWcNKzOuILRcP1ZVW0/tGFg0W1Y9PZDGwYW3YZFbz+0YWDRbVj09kMbBhbdhkVvP7Rh&#10;YNFtWPT2QxsGFt2GRW8/tGFg0W1Y9PZDGwYW3YaRoQUAAADAohmIEwAAAGgloQUAAADQSkILAAAA&#10;oJWEFgAAAEArCS0AAACAVhJaAAAAAK30/wMWmeIhII7h3wAAAABJRU5ErkJgglBLAwQUAAYACAAA&#10;ACEA9LseYOAAAAAJAQAADwAAAGRycy9kb3ducmV2LnhtbEyPT0vDQBDF74LfYRnBm938wWhjNqUU&#10;9VSEtoJ422anSWh2NmS3SfrtHU96m8d7vHm/YjXbTow4+NaRgngRgUCqnGmpVvB5eHt4BuGDJqM7&#10;R6jgih5W5e1NoXPjJtrhuA+14BLyuVbQhNDnUvqqQav9wvVI7J3cYHVgOdTSDHrictvJJIoyaXVL&#10;/KHRPW4arM77i1XwPulpncav4/Z82ly/D48fX9sYlbq/m9cvIALO4S8Mv/N5OpS86eguZLzoFDBI&#10;ULB8SvlgO8tSJjlyLk2WCciykP8Jyh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ACCuu8oDAABiCAAADgAAAAAAAAAAAAAAAAA6AgAAZHJzL2Uyb0RvYy54bWxQ&#10;SwECLQAKAAAAAAAAACEA3eSzC/ZNAAD2TQAAFAAAAAAAAAAAAAAAAAAwBgAAZHJzL21lZGlhL2lt&#10;YWdlMS5wbmdQSwECLQAUAAYACAAAACEA9LseYOAAAAAJAQAADwAAAAAAAAAAAAAAAABYVAAAZHJz&#10;L2Rvd25yZXYueG1sUEsBAi0AFAAGAAgAAAAhAKomDr68AAAAIQEAABkAAAAAAAAAAAAAAAAAZVUA&#10;AGRycy9fcmVscy9lMm9Eb2MueG1sLnJlbHNQSwUGAAAAAAYABgB8AQAAWFYAAAAA&#10;">
                <v:shape id="Grafik 1" o:spid="_x0000_s1075" type="#_x0000_t75" alt="Ein Bild, das Text, Diagramm, Screenshot, Reihe enthält.&#10;&#10;KI-generierte Inhalte können fehlerhaft sein." style="position:absolute;width:42094;height:19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sMdyAAAAOMAAAAPAAAAZHJzL2Rvd25yZXYueG1sRE9fa8Iw&#10;EH8f7DuEE/YyNG3F1VWjyGCwR6vC8O1sbmmxuZQm0+7bL4Lg4/3+33I92FZcqPeNYwXpJAFBXDnd&#10;sFFw2H+O5yB8QNbYOiYFf+RhvXp+WmKh3ZVLuuyCETGEfYEK6hC6Qkpf1WTRT1xHHLkf11sM8eyN&#10;1D1eY7htZZYkb9Jiw7Ghxo4+aqrOu1+rwJSvJmm3h+35uzwd3zf7rkmzmVIvo2GzABFoCA/x3f2l&#10;4/w0n2ZpPpvmcPspAiBX/wAAAP//AwBQSwECLQAUAAYACAAAACEA2+H2y+4AAACFAQAAEwAAAAAA&#10;AAAAAAAAAAAAAAAAW0NvbnRlbnRfVHlwZXNdLnhtbFBLAQItABQABgAIAAAAIQBa9CxbvwAAABUB&#10;AAALAAAAAAAAAAAAAAAAAB8BAABfcmVscy8ucmVsc1BLAQItABQABgAIAAAAIQCaQsMdyAAAAOMA&#10;AAAPAAAAAAAAAAAAAAAAAAcCAABkcnMvZG93bnJldi54bWxQSwUGAAAAAAMAAwC3AAAA/AIAAAAA&#10;">
                  <v:imagedata r:id="rId54" o:title="Ein Bild, das Text, Diagramm, Screenshot, Reihe enthält.&#10;&#10;KI-generierte Inhalte können fehlerhaft sein"/>
                </v:shape>
                <v:shape id="_x0000_s1076" type="#_x0000_t202" style="position:absolute;top:19831;width:42094;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XrjywAAAOIAAAAPAAAAZHJzL2Rvd25yZXYueG1sRI9Pa8JA&#10;FMTvhX6H5RV6Ed0omMboKq224MEe/IPnR/Y1Cc2+Dburid++Kwg9DjPzG2ax6k0jruR8bVnBeJSA&#10;IC6srrlUcDp+DTMQPiBrbCyTght5WC2fnxaYa9vxnq6HUIoIYZ+jgiqENpfSFxUZ9CPbEkfvxzqD&#10;IUpXSu2wi3DTyEmSpNJgzXGhwpbWFRW/h4tRkG7cpdvzerA5fe7wuy0n54/bWanXl/59DiJQH/7D&#10;j/ZWK5i+jbNZlqZTuF+Kd0Au/wAAAP//AwBQSwECLQAUAAYACAAAACEA2+H2y+4AAACFAQAAEwAA&#10;AAAAAAAAAAAAAAAAAAAAW0NvbnRlbnRfVHlwZXNdLnhtbFBLAQItABQABgAIAAAAIQBa9CxbvwAA&#10;ABUBAAALAAAAAAAAAAAAAAAAAB8BAABfcmVscy8ucmVsc1BLAQItABQABgAIAAAAIQA48XrjywAA&#10;AOIAAAAPAAAAAAAAAAAAAAAAAAcCAABkcnMvZG93bnJldi54bWxQSwUGAAAAAAMAAwC3AAAA/wIA&#10;AAAA&#10;" stroked="f">
                  <v:textbox inset="0,0,0,0">
                    <w:txbxContent>
                      <w:p w14:paraId="4BB6D1C5" w14:textId="61BD4AFA" w:rsidR="003407A4" w:rsidRPr="00224005" w:rsidRDefault="003407A4" w:rsidP="003407A4">
                        <w:pPr>
                          <w:pStyle w:val="Beschriftung"/>
                          <w:jc w:val="center"/>
                          <w:rPr>
                            <w:szCs w:val="22"/>
                          </w:rPr>
                        </w:pPr>
                        <w:bookmarkStart w:id="75" w:name="_Ref221276048"/>
                        <w:r>
                          <w:t xml:space="preserve">Abbildung </w:t>
                        </w:r>
                        <w:r w:rsidR="00C36B01">
                          <w:fldChar w:fldCharType="begin"/>
                        </w:r>
                        <w:r w:rsidR="00C36B01">
                          <w:instrText xml:space="preserve"> SEQ Abbildung \* ARABIC </w:instrText>
                        </w:r>
                        <w:r w:rsidR="00C36B01">
                          <w:fldChar w:fldCharType="separate"/>
                        </w:r>
                        <w:r w:rsidR="00715971">
                          <w:rPr>
                            <w:noProof/>
                          </w:rPr>
                          <w:t>25</w:t>
                        </w:r>
                        <w:r w:rsidR="00C36B01">
                          <w:rPr>
                            <w:noProof/>
                          </w:rPr>
                          <w:fldChar w:fldCharType="end"/>
                        </w:r>
                        <w:bookmarkEnd w:id="75"/>
                        <w:r>
                          <w:t xml:space="preserve"> Schaltplan des </w:t>
                        </w:r>
                        <w:proofErr w:type="spellStart"/>
                        <w:r>
                          <w:t>Reset</w:t>
                        </w:r>
                        <w:proofErr w:type="spellEnd"/>
                        <w:r>
                          <w:t>-Tasters</w:t>
                        </w:r>
                      </w:p>
                    </w:txbxContent>
                  </v:textbox>
                </v:shape>
                <w10:wrap type="topAndBottom" anchorx="margin"/>
              </v:group>
            </w:pict>
          </mc:Fallback>
        </mc:AlternateContent>
      </w:r>
      <w:r w:rsidR="0015099D">
        <w:rPr>
          <w:noProof/>
        </w:rPr>
        <mc:AlternateContent>
          <mc:Choice Requires="wpg">
            <w:drawing>
              <wp:anchor distT="0" distB="0" distL="114300" distR="114300" simplePos="0" relativeHeight="251731968" behindDoc="0" locked="0" layoutInCell="1" allowOverlap="1" wp14:anchorId="7784F7A0" wp14:editId="08EBEEB2">
                <wp:simplePos x="0" y="0"/>
                <wp:positionH relativeFrom="column">
                  <wp:posOffset>613674</wp:posOffset>
                </wp:positionH>
                <wp:positionV relativeFrom="paragraph">
                  <wp:posOffset>520</wp:posOffset>
                </wp:positionV>
                <wp:extent cx="4533900" cy="4563110"/>
                <wp:effectExtent l="0" t="0" r="0" b="8890"/>
                <wp:wrapTopAndBottom/>
                <wp:docPr id="198382135" name="Gruppieren 26"/>
                <wp:cNvGraphicFramePr/>
                <a:graphic xmlns:a="http://schemas.openxmlformats.org/drawingml/2006/main">
                  <a:graphicData uri="http://schemas.microsoft.com/office/word/2010/wordprocessingGroup">
                    <wpg:wgp>
                      <wpg:cNvGrpSpPr/>
                      <wpg:grpSpPr>
                        <a:xfrm>
                          <a:off x="0" y="0"/>
                          <a:ext cx="4533900" cy="4563110"/>
                          <a:chOff x="0" y="0"/>
                          <a:chExt cx="4533900" cy="4563110"/>
                        </a:xfrm>
                      </wpg:grpSpPr>
                      <pic:pic xmlns:pic="http://schemas.openxmlformats.org/drawingml/2006/picture">
                        <pic:nvPicPr>
                          <pic:cNvPr id="454076410" name="Grafik 1" descr="Ein Bild, das Text, Screenshot, Diagramm, Reihe enthält.&#10;&#10;KI-generierte Inhalte können fehlerhaft sein."/>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533900" cy="4229100"/>
                          </a:xfrm>
                          <a:prstGeom prst="rect">
                            <a:avLst/>
                          </a:prstGeom>
                        </pic:spPr>
                      </pic:pic>
                      <wps:wsp>
                        <wps:cNvPr id="1538419272" name="Textfeld 1"/>
                        <wps:cNvSpPr txBox="1"/>
                        <wps:spPr>
                          <a:xfrm>
                            <a:off x="0" y="4304665"/>
                            <a:ext cx="4533900" cy="258445"/>
                          </a:xfrm>
                          <a:prstGeom prst="rect">
                            <a:avLst/>
                          </a:prstGeom>
                          <a:solidFill>
                            <a:prstClr val="white"/>
                          </a:solidFill>
                          <a:ln>
                            <a:noFill/>
                          </a:ln>
                        </wps:spPr>
                        <wps:txbx>
                          <w:txbxContent>
                            <w:p w14:paraId="703DC997" w14:textId="49B13F64" w:rsidR="0015099D" w:rsidRPr="001C6AF7" w:rsidRDefault="0015099D" w:rsidP="0015099D">
                              <w:pPr>
                                <w:pStyle w:val="Beschriftung"/>
                                <w:jc w:val="center"/>
                                <w:rPr>
                                  <w:szCs w:val="22"/>
                                </w:rPr>
                              </w:pPr>
                              <w:bookmarkStart w:id="76" w:name="_Ref221275164"/>
                              <w:r>
                                <w:t xml:space="preserve">Abbildung </w:t>
                              </w:r>
                              <w:r w:rsidR="00C36B01">
                                <w:fldChar w:fldCharType="begin"/>
                              </w:r>
                              <w:r w:rsidR="00C36B01">
                                <w:instrText xml:space="preserve"> SEQ Abbildung \* ARABIC </w:instrText>
                              </w:r>
                              <w:r w:rsidR="00C36B01">
                                <w:fldChar w:fldCharType="separate"/>
                              </w:r>
                              <w:r w:rsidR="00715971">
                                <w:rPr>
                                  <w:noProof/>
                                </w:rPr>
                                <w:t>26</w:t>
                              </w:r>
                              <w:r w:rsidR="00C36B01">
                                <w:rPr>
                                  <w:noProof/>
                                </w:rPr>
                                <w:fldChar w:fldCharType="end"/>
                              </w:r>
                              <w:bookmarkEnd w:id="76"/>
                              <w:r>
                                <w:t xml:space="preserve"> Schaltplan der Versorgungsspannung des SAM D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784F7A0" id="Gruppieren 26" o:spid="_x0000_s1077" style="position:absolute;left:0;text-align:left;margin-left:48.3pt;margin-top:.05pt;width:357pt;height:359.3pt;z-index:251731968" coordsize="45339,45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MQ29rwMAAFMIAAAOAAAAZHJzL2Uyb0RvYy54bWycVt1u2zYUvh+wdyA0&#10;YFeJ5f8mWpzCTZogWNAaTYpe0xRlEaFIjqQtZ8+zZ9gL9MX2kZKcOg7WNhemDv8Ov/Od75A+e7ut&#10;JNlw64RWs2TQ6yeEK6ZzoVaz5PP91fFJQpynKqdSKz5LHrlL3p7/+stZbTI+1KWWObcETpTLajNL&#10;Su9NlqaOlbyirqcNV5gstK2oR9eu0tzSGt4rmQ77/Wlaa5sbqxl3DqOXzWRyHv0XBWf+Y1E47omc&#10;JcDmY2tjuwxten5Gs5WlphSshUFfgaKiQuHQnatL6ilZW3HgqhLMaqcL32O6SnVRCMZjDIhm0H8W&#10;zbXVaxNjWWX1yuxoArXPeHq1W/Zhc23NnVlYMFGbFbiIvRDLtrBV+AIl2UbKHneU8a0nDIPjyWh0&#10;2gezDHPjyXQ0GLSkshLMH+xj5fvv7Ey7g9M9OEawDL+WA1gHHHxfK9jl15YnrZPqh3xU1D6szTHS&#10;ZagXSyGFf4zSQ2ICKLVZCLawTQd0LiwReeBi3H8zHYMNomgF5V9bWogHMkhIzh2DBN8LRd4JmR+R&#10;nDpyD0aPyB2znCtXatiXgkKYVXVEPnFRctSVL7/+I33v99+28z9i8+fN8YorbgW3npMbVVKJ78PX&#10;f5XiihS8lNyWtPDEcaF6QewBcQDZQKaB0lvNHhxR+qKkasXnzqBoUMphdbq/PHb34l1KYa6ElEEm&#10;wW6ZRXTPBPpCchrxX2q2rhBaU82WS5CswYAwLiE249WSg017k0dANHPecs/KcGCBgz8BbAD6zURE&#10;+QQshOCg79cpejg8HUDezRFdQRjr/DXXFQkGwAEDxEAzurl1LZpuScthAyAiA55QabjuXEcXegeE&#10;/VRF35XUcEAIbp8kOJiMTsaD0+GbYafBILKCyxwqRETt6lD8xG/faZTzbvx/GRuP+uPpdBJ80OzF&#10;m2A4ORmP44JdOUNrP0MbEqqlyDtxhb0X0pINxUVel8LzNid7q6QKiJQOu5qUhRFcJK6VQLD8drmN&#10;JTrcRbvU+SNIsBrZRME6w64EDrylzi+oxYOAQTxy/iOaQup6lujWSkip7d8vjYf1yCpmE1LjgZkl&#10;7q81DbePvFHIN1z6zrCdsewMta4uNELFdQE00cQG62VnFlZXX/D2zcMpmKKK4axZ4jvzwqOHCbyd&#10;jM/n0W4usVt1Z3D1DaJmA7H32y/UmlbNHgn9oDtFHYi6WRtodma+9qA6Kj4Q27DY8g11Ryu+XLD2&#10;nsZv+3HV03+B8/8AAAD//wMAUEsDBAoAAAAAAAAAIQByB8aH6lsAAOpbAAAUAAAAZHJzL21lZGlh&#10;L2ltYWdlMS5wbmeJUE5HDQoaCgAAAA1JSERSAAACygAAApoIBgAAACcYf7cAAAABc1JHQgCuzhzp&#10;AAAABGdBTUEAALGPC/xhBQAAAAlwSFlzAAAWJQAAFiUBSVIk8AAAW39JREFUeF7t3TFsHEm+5/l/&#10;r3eoaoPOdBscHNDSejcQxhNbrO5GAxKKx6OxhrB4Y7R5J8zJkAyBQvGZjwVyZVDA6Q2Et14bu1gQ&#10;5xzBY0ECBuQkRcp7EHQm2cDildHTxnEPIg94zvUZZNRkRUVkZkRlZkVUfj9AoVuR/8hMZpYyf0pG&#10;Zn52dXnxqwAAAAAY82/0BgAAAAAEZQAAAMCIoAwAAAAYEJQBAAAAg8/0m/kOj05kdfXzdJOXq8vf&#10;6U3San/Um5xVNd/9/U/y3bdfj7WVMV+1vodHJ/Ldt1+XOs+0Js63rn0mJc9XqWKeEvh8Y99nUtF8&#10;q5inlDRf9tk1fb5lzFMqmm/V+0w4p439uYx57u9/EhEZ229lzJd9dq3ofE11E0EZAAAAaJJW+6Mx&#10;KDP0AgAAADAgKAMAAAAGBGUAAADAgKAMAAAAGBiDsulOQAAAAKBJjEEZAAAAaDqCMgAAAGBAUAYA&#10;AAAMCMoAAACAAUEZAAAAMJgIyodHJ2P/LcKlVmqoF48+Tao/PDoZfYpyqVVc+1Cfzae+6v3ctHrx&#10;6FNlfRP3sXj0ibk+xH0sHn2ot/PZx+K4DKHe22dXlxe/6o229127sj1mbnDwlXQ6Lb157iTJlXRX&#10;fhpr6/V+Ixu9L8baQlHWfs/iu03y1s13evo7WmQ9TOtf5PtsWz4AAJg923l64opy2a4ufzf2GRx8&#10;Jd2Vn6whel602h+lu/KTDA6+Gvv51bQmUiHTdZts9v869l8b23Rbu6KvR5Jc6SUiItJd+Wli/dX3&#10;2dZHCiwfAACEqfIryrb5ZE2bBzH+fFWvc6v9sdDVV50Kop1OSwYHX+mTRVJB27T+edPS7ekwX3Q9&#10;VR/T/NNXoE3TAQDA7Ol5QKn8ijKQVjR8piXJlVxd/i7zqq3czFu/ervZ/6vTMlUY14dXZLHNPx26&#10;AQBAfIILyklyJa32x9HHFI6yfk2fptfp87bNX1K/gld1VTMtw9QmN+3pjx4O01xqTbLWwYdte9uk&#10;g64pCKdt9L6YmH+SXOWOO9bZgq+NvkzF9co0AACYDdPVZJlVULYFC0mFi/T4T/3qXq/3m8zAJDcB&#10;q9f7zVibbXypTbreR1YQn1b655Cc4OpSqzNta9O2LaLIeF5dcjPkQm4CbFZfVadq1H+rDKpJxlXj&#10;q8vfFV62+ocMAAAIR+1BOStYqACWDkamX7l/02lPtOmS5Eq+6bT15rHgkhdiXIKOLh3E9aBZhvR6&#10;bfS+MAZaxaVWZ9rWtm2bp5Ma1lB0u6SvCJuuGOvSV51dh124Sn+Xp12O6e8DAACYrcqDsv6r/6xg&#10;0e//UujX5OrKYjo0pa/GqWmmZSTJlWz2/yqb/b9WfgVPBX1JbYesK9jT2Oh9If3+L3qzkUutvq2z&#10;tm0Rapuo+WZdSTUF3XQQNlFherP/17GQXbYyQ7Jo3xUAABCGyoOy+pV/+lNGsOj1fiN/SS5FDI8P&#10;+0tyaR0akA6q0wyrcLHR+2L0s+sBPwbpbZ21bV1s9L4Y2/6mbWIK5CpgZ+n1fiP9/i+lrKdJ2SEZ&#10;AACEqfKgXJVvOu3RVdEkuZJe7zejANXv/2IdGnB1+TvZ6H0hG70vZhJy8sZFhyi9rbO2rS/bNkmS&#10;K+n3fxn7jUS//0tuUE4P1SgbIRkAgPlj++22MSjXcZXVJi8EKZ1Oa+zX8CoUqV/XNy3EFN1u4lgr&#10;2raua9uqZem/jVC/kcgafiFTfoc3LTcrEpIBAGiWiaDs885xl1rJqDddWcwKdZ1OS/r9X0ahJf1n&#10;2zJs6qq33cgo2s/qOv+s+eq6Kz/J1tb/67SM3/72/x7b1kUUnb9a93S9adiF0rkZflF0/kqRenUV&#10;e6P3xcT65IXkIvNP0+dv+9es4jN/9SnKpVYaWC8efaqsb+I+Fo8+MdeHuI/Fow/1dj77WByXIdR7&#10;M76Zrywty1tOspjCQlY40Zeh/znNNG+xXH3Mmk8RtmV1LG+XU0FMZ1oH07xt8/WpzZpuWp+iTOui&#10;6PPNW5Y+Xf+zzjbdtE6m75upTqfPP6+Pvv56GwAAqIctJ1QalFEN2840canNop4iYQrQAAAAMbPl&#10;pYmhF4BJ1lAIAACAeWQMynm/MkazJDePtKviKRIAAAChMgZlQGmlXhIDAADQJMYxyrZxGgAAAMC8&#10;sWVfrigDAAAABgRlAAAAwICgDAAAABgQlAEAAAADgjIAAABgQFAGAAAADCaC8uHRydh/i3CplRrq&#10;xaNPk+oPj05Gn6JcahXXPtRn86mvej83rV48+lRZ38R9LB59Yq4PcR+LRx/q7Xz2sTguQ6j3xnOU&#10;AQAA0Gi27DtxRRkAAABoElNIFoIyAAAAYEZQBgAAAAwIygAAAIABQRkAAAAwICgDAACg0Vrtj3qT&#10;iC0o2+78AwAAAJrCGJQBAACApiMoAwAAAAYEZQAAAMBgIij7vHPcpVZqqBePPk2qr2Mfi0cf6rP5&#10;1Fe9n5tWLx59qqxv4j4Wjz4x14e4j8WjD/V2PvtYHJch1Hv77Ory4le90fa+awAAAGDe2LLvxBVl&#10;AAAAAARlAAAAwIigDAAAABgQlAEAAAADgjIAAABgQFAGAAAADAjKAAAAgAFBGQAAADAgKAMAAAAG&#10;BGUAAADAYCIoq3dju7wj26VWaqgXjz5Nqj/0eK+8S63i2of6bD71Ve/nptWLR58q65u4j8WjT8z1&#10;Ie5j8ehDvZ3PPhbHZQj1ufb3P+lNIiLy2dXlxa96o+191wAAAEBTTFxRBgAAAEBQBgAAAIwIygAA&#10;AIABQRkAAACN1mp/1JtEbEGZG/kAAADQdMagDAAAADQdQRkAAAAwICgDAAAABsagbBvQDAAAADSF&#10;MSgDAAAATTcRlNW7sV3eke1SKzXUi0efJtUferxX3qVWce1DfTaf+qr3c9PqxaNPlfVN3Mfi0Sfm&#10;+hD3sXj0od7OZx+L4zKEem+fXV1e/Ko3ttofeUQcAAAAGsGWfSeuKAMAAAAgKAMAAABGBGUAAADA&#10;gKAMAAAAGBCUAQAAAAOCMgAAAGBAUAYAAAAMCMoAAACAAUEZAAAAjWZ62YgQlAEAAACziaCs3o3t&#10;8o5sl1qpoV48+jSp/tDjvfIutYprH+qz+dRXvZ+bVi8efaqsb+I+Fo8+MdeHuI/Fow/1dj77WByX&#10;IdTnstV/dnV58aveaHvfNQAAANAUE1eUAQAAgCZptT/qTSK2K8oo32l/S28q3VLvud4EAACAHLbR&#10;FATlGpz2t+R9f1tvLt3d3jphGQAAwBFBeYZUUF7sLMti554+eWrD5J0Mk2OCMgAAgAeC8gypoFxV&#10;kK16/gAAAPPMFpS5mQ8AAAAwMAZl251/AAAAQFMYgzIAAADQdARlAAAAwICgDAAAABhMBGX1rmvb&#10;O69NXGqlhnrx6FN1vasq53/o8V55l1rFtQ/12Xzqq97PTasXjz5V1jdxH4tHn5jrQ9zH4tGHejuf&#10;fSyOyxDqvRkfD2d7RAb8VP34tqrnDwAAMM9s2XfiijIAAAAAgvLM7bQXZJgc682y014wfky1AAAA&#10;KB9BOQCn/W057W+N/qzC8NPLi7HPw4M92V1ZS/UEAABAVQjKAXh4sCfD5N0oBO+urMnDgz29TBY7&#10;y3oTAAAAKkJQDsTDgz1Z7NwbhWVCMQAAwGwRlAOy1HsuS711vRkAAAAVMj3xQgjK4VnsLMvTywu9&#10;GQAAADUjKAMAAAAGBOWI8MQLAACA+kwEZfXKP5dX/7nUSg314tGn6nob2zAL0/wfHuxZ610cerwu&#10;06VWce1DfTaf+qr3c9PqxaNPlfVN3Mfi0Sfm+hD3sXj0od7OZx+L4zKE+ly2+omgDAAAADTJ6urn&#10;epOILSjv73/Sm1CRnfaC7K6sjb1wBAAAALP32dXlxa96I8p12t+S9/1tudtbl6Xec32ynPa3ZJi8&#10;k2FyLIudZVns3DPW2eTNHwAAAHat9kfjI+KMV5RRr6Xe89H448XOPRkm77jSDAAAMGME5cAQmgEA&#10;AMJAUA5YOjQPk2N539+WnfaCXgYAAIAKGINyq/1Rb8IMnPa3ZHdlTXbaC7LYWZa7vfVSHg8HAACA&#10;fMagjNlJh+Nh8k4WO/fk6eWFPDzY40Y9AACAGhGUA0A4BgAACA9BecYIxwAAAGEiKM8Y4RgAACBM&#10;BGUAAADAYCIoHx6djP23CJdaqaFePPpUXe+qyvkfHp2MPkW51CqufajP5lNf9X5uWr149Kmyvon7&#10;WDz6xFwf4j4Wjz7U2/nsY3FchlDvzfgKa9tr/OAn6xXTO+0FeXiwJ4ud5Yl2E1Nt1vwBAACQzZZ9&#10;J64oo36n/e2xt+4Nk2ORm/HL6c/Dgz3ZXVlL9QQAAEBVCMoBeHiwJ8Pk3SgE766sycODPb1s4koy&#10;AAAAqkNQDsT1kIp7o7BMKAYAAJgtgnJAlnrPZam3rjcDAACgQqbxyUJQDs9iZ1meXl7ozQAAAKgZ&#10;QRkAAAAwIChHhCdeAAAA1IegPGMuwyweHuw51QMAAMAfQRkAAACN1mp/1JtEbEHZducfAAAA0BTG&#10;oAwAAAA03URQPjw6GX2KcqmVGurFo0/V9a6qnH8d+1g8+lCfzae+6v3ctHrx6FNlfRP3sXj0ibk+&#10;xH0sHn2ot/PZx+K4DKHe22dXlxe/6o0o12l/S973t2Wxs2x8NfW0dlfWZJgcy93euiz1nuuTAQAA&#10;kKHV/mgcekxQrokKszJ6XfX0r6geJsdjr7yuIoQDAADMO1tQnhh6IRl3/sFfOhynQ7MvQjIAAEC1&#10;jEEZ1SgrLBOSAQAAqmccemG7/IxyTDMMY95CcuvJM71p5Orli7E/m2oHjx9J5/YtvXlC68mzifkB&#10;AABIRvYlKM+IT1iet5AsjgFWr03OzqX76rWIIVSnbQ7eSH/wNrMGAAA0ly37MvRiRh4e7I2C7u7K&#10;2igA26Rr0n2brHP7Vm74VSEZAADAFUF5htJXhdNXi3U+V5+bLjk7Hw3VyAvTAAAAJgTlGcsLy4Rk&#10;P91Xr2Xw+JFsdB/okwAAAAohKAfAFpYJydnSV411Vy9fFLrJDwAAwIab+QJiuqIscx6STUHXNlTC&#10;VKvY+ij6jYAAAACKLftOXFFW78Z2eUe2S63UUC8efUKoX+wsy9PLi1Eo1v+cpcj8lUOP98q71CpF&#10;+1y9fCFXL1/I/r/7d7lhVtXq9cnZuV46oej6KPNQX/V+blq9ePSpsr6J+1g8+sRcH+I+Fo8+1Nv5&#10;7GNxXIZQ740ryoFa+/cLsvdfLvTmueNypddWqx4TZ5qm2PoCAADYsu/EFWWE4c+regtsGIsMAACm&#10;YQrJQlDGPCgy7AIAAMAVQRnRU4+CAwAAKBNjlAPV+nFBrn5gjHKa7akXndu3JoKyrVYpukwAANBc&#10;BOVANSUoAwAAhIqhFwAAAGi0Vvuj3iRiu6KM2eOKMhAP2wFW/81czL+tq3Pdi27Pqqjl17U8ALNn&#10;O8ZxRRkAprDZ/6v0er+Rq8vfjX06nZZeCgf69uz1fiOb/b/qZZUZHHylNwFoIK4oB4orykD4kuRK&#10;uis/Ga9CmNiuWMSgznW3LavV/iiDg6/4RwiA0tmOO1xRBgBP3ZWfuPJYo8HBV9Jd+UlvBoDKTARl&#10;n3eOu9RKDfXi0Se0elcu869jH4tHH+qz+dRXvZ9jr7eNhc2iLyPv6qZeb9Nd+Ula7Y9jnyS50stE&#10;btZb/5joNa32x8LroxwenYzmb1teklxNLEevsXFZH7WtTX30ZaeXr+pt66S3639WbD+nvj6mfWla&#10;nyLU32HXPi5c68WjD/V2PvtYHJch1HszDr1oWS4/oz4MvQCqN+2xzrW/rd40hEO16UMN1Djdjd4X&#10;ozYTU52prSjbuotlSISprai8ZenTTD/XNG2mZdj2h4mpv2k5AMJh+nsrpivKAIB6mYZwdDot41CD&#10;fv8X+abTHmsz6fd/mQhlG70vpN//ZaytLHp4NK17VYr+rN902hNX6ZPkqtD2LBqSbUzrAyB8BGUA&#10;CIApgJnaVADVA5/NZv+vo0/61/9VM6171fJ+1k6nJUlyNdp26v+LrmvROiVvfQCEj6AMABFJX2lu&#10;3Yx9tYVmPZxd3TxqbR4V/Vl7vd/IX5JLERH5S3Ipvd5v9JJSFF0fAGFjjHKgqhqj3HryTG+acPXy&#10;hd4kctPXNi1tc/BG+oO3Y22Dx4+kc/vWWJvPuiRn59J99XqszTRvcaxV0n2yal3n7VqPekx7rHMd&#10;h2tbnq1dcqaJZXyzFOjnKmt+tmm29jy2fmX8rOl52PafaX6mNhuXWgBhsP29JSgHqqqgnGVz8EZE&#10;RDa6D/RJmdPSWk+eSa97f6xOhUQ99GaxLa/15NlYwMyat622c/uWDB4/0sul++q1JGfno2lZtbZ5&#10;iyHcp+er19vmj3pMe6xzucFLbpZnqrW124KhzvRz2ObpK2t+puUXXXeTrPmZ1iFr3Uy6Kz+NhmHo&#10;Y8PFsnyXZZj6Awib7e8tQy8w0h+8lW8sVziTs5+s09KuXr6YCLed27ek170/Cr9FmNZlc/BGet37&#10;Y1dhs+Z99fLFRO3VyxeSnJ2P1SnJ2fmoT16tbd6mdRk8fmStt80fcUgPg1BPNZCbsaktw5hU2/hi&#10;fR7JzWPIVDBMa2lDLfR5Kfqy1Dx96fPTpdcrHWrLsNn/qzUki2Hd8n7WTqcl/f4vxnnZqGXoP6dt&#10;OenvQ1YdgLARlCFyExJVQNQlZ+ej6b42ug8mhmPY2NalP3g7EcLFcd5VC2ldUI9OpzW6CtFKPS/X&#10;dGUiHaz19vQ8VCi8MrwKOx3YbGFaDGOZbXVF6fNLu7r8nXFZ+rq7UD9fenva5qevW97Pqp6QoT8p&#10;I4vaR0WWo38fbHUAwsfQi0DVPfTiehjAV8YgahoGUXS8clrRPrZ1yeqfNU1nqjX9jFntWUzzt3Gp&#10;Rfk41gEAJON8wBVliNxcxbWFQdMwCFdq2EQRWetSlbKuVrv8nAAAIGwEZWSGO9swCBfJ2bk1iOqy&#10;1kVu5qUztdm41Lpy+Tml4nUBAADTmwjK6t3YLu/IdqmVGurFo09o9a5c5n+ovVc+K9z95excOre/&#10;cpq/cnh0IsnN0x2KPNnh8Ogkc10Gjx+NniAh2vyL+N/+9/+j8LqI4zZ1+TnFo14c10cM+7kIl1qZ&#10;g3ofrsuosr6J+1g8+sRcH+I+Fo8+1Nv57GNxXIZQn2t//5PeJMIY5XDVNUZ5c/BGkrOfrIHN51nH&#10;igqwtnnr8tZFUgEzTV3tzuqXty5ZY4WzpkmBeetc61EdjnUAgCwE5UDVFZS7r17LhvbItSLKDo8y&#10;xbrYbv5TiqyL7aY9W7tSZN5prvWoFsc6AECWiaEXaI6khMe+mfiEQd91Uf2mDbK2m/ayhoIUnbfi&#10;Wg8AAGaLoNxgfzk7z7xxzlVydi6tJ89ko3vfOQz6rkvXMs7Xd13SN9jZbrZznbdrPQAACANDLwJV&#10;x9CLvOETWUx9pxnPbJqfib6MjuUV0HqdzrQs0/jnQeq100revEWbf169aV0AAEB9bNnXGJQxe3UE&#10;ZQAAANiDMkMvAAAAAAOCMgAAAGBAUAYAAAAMCMoAGqvV/qg3AQAwYgzKnDwAAADQdBNBWb0b2+Ud&#10;2S61UkO9ePQJrd6Vy/wPPd4r71KruPahPptPfdX7OfZ6H67LqLK+iftYPPrEXB/iPhaPPtTb+exj&#10;cVyGUO/N+Hg42yMyUB8eDwdUj2MdAEAyzgcTV5QBAAAAEJQBAAAAI4IyAAAAYEBQBgAAAAwIygAA&#10;AIABQRnR22kvyGl/S28GAACYCkEZUdtdWZPFzrIMk3eyu7Imw+RYLwEAAPBCUEa0hsmxDJNjeXiw&#10;Jw8P9mSpty67K2tcXQYAAKUgKCNap/1teXiwN/rzYmdZnl5ecHUZAAA4Mb1sRHgzX7h4M1+2YXI8&#10;EZTT1HQRsdYAHOuA5uG3jtNb6j3Xm+bWRFA+PDqR1dXPZX//k3z37dfpSVaHRyeFa6WGevHoE1q9&#10;a1B2mX/6/ecufYrWKq59XOp32gvyb7e25H96/L/ok8ac9rfk/U2gPvv//k3h+Yvj+kig9UrRfj7L&#10;iLneJyi7LqPK+ibuY/HoE3N9iPtYPPqEUs9vG8txt7c+EZaL7gMllvqJoCyeJw+UyzUoN8lpf0uG&#10;ybvCV4rTV5eXeuuy2FnWS9BQHOuA5lAhebGzLIude/pkFDBM3skwOTYG5XlFUA4UQdlup70gTy/d&#10;t426uuzTF/OJYx3QDOkryZwD/KnzaJOCMjfzISq7K2tyt7euNxcyTN5598V8IiQD8y8dkov+JhLN&#10;02p/1JtEbEGZkwdCpB4H5/Ov2Gn6AgDipIdkht7BlTEoAyHKespFnmn6AgDioy6QCCEZUyAoIwrq&#10;YOdzoJumLwAgPsPkWHZX1kQIyZgSQRlR2F1ZkyXP8cXT9MV8s41JAxAvn5C8017Qm8bo03faCxOf&#10;rOcz67Xqoy7k2OjL1WVNz5qmFKlpOmNQ5uQxW5sfrv+yqf823Wl/6+ZxPvkHO900fZFt88PW6AMI&#10;3wkEIB2SXY79i51la9BV5xHd08uLsY/kBE+9/uHB3mhdTdT62NZLyZpHlqLzbzpjUMZsJD8fS+vH&#10;Bel/uH7mb//DtrR+XJDk5+x/cc479cIQH9P0hVn6e6o+fE+bje8EQqCHZJdj/2LnngyTd3qzyM0T&#10;k4o8d9n1ZnFT+E5T62NbLyU9FtvF+/62LHaWc+ffdATlgHTfmP9VaGtvgmkeBzdNX9jZvo+2dsw/&#10;2763tQNV8A3JchNybWHT5YlJWVemTbLqh8mxPL28sK6X8vBgb/RSraKGNy9eeXiwlzv/piMoByLv&#10;V5V50+eR+ldy0QNU2jR9YZf3PcybjvmTt8/zpgNlmCYkK6bQaht2YZN1ZdrEVp9ermm90lRdVo3u&#10;tL89ukqeN/+mm3gz3+HRiayufi77+5+M77w2sb0f26bqevHoM+v6zQ9boyEX8+Qf/qi3FLfYWc58&#10;5XTWNs0aJ1bU3/9Jb8Hc+eNfRP70jd4KICLf719/xOGte6bzx2l/S4bJu7GgvbuyJoude/Kv974Z&#10;q9/JeEPsTntBfr+/71wvIqM+arlLvefG9ZKbn+GfV1dHV513V9bGlqEvM/0zp6dlzd+0jWxv5jPV&#10;Zwmt3vam1omgLBnFqE5eUO7dWZeNO825OjpMjr2ffTxNX2Sbt+8px7rpzdt3AnFSLxaZ5oqyGMKl&#10;/ue8drFMM7Uppml6m/5nU7u6KqwCrK2PXicZtbqsoBw72/mAoReByDuR5E2fN9M80m2avsiW9z3M&#10;m475k7fP86YDZVDhWF1Z9ZUehuA67KIspuUWGR6x1Hsu7/vbuWOO3/e3J0Jukfk3FUE5IIMH5n8F&#10;29rnlTpI6AeKIqbpi2Js30dbO+afbd/b2oEqlBGW02OGiz7tIu20v+V0E7mpfpi8k2FyLDva85bf&#10;F7hh725vPfPGPhWG0/NW8zeNlQZBOSidL5fl6ocL6d25/kvTu7MuVz9cSOfLZoW+aR7pNk1fFJP+&#10;nn6/39zvKf6G7wRCkB524RuW00+/8Lkh3HS1NoupfnjztAv9U4Sal+2qshqLrM/7aYGnazQVQTlA&#10;6leVTfyV5TSPdJumL9xt3Hku3+8383sKM74TmDU9LPuEv8XOsuy0F5x/M+k6dMG0bqZhF0rR4RFL&#10;vXXjPxLU9ph2/k1DUEYw1F9i/V/XRUzTFwAwP9JhWd3k5+Jvj00rNuxieDNMQhyeunHa35LdlbWJ&#10;34BmDfewPUpOZxt++C/JcebFpKLzbxqCMoIxzZMqpukLAJgv04RldcEl78KLGt+rAm/R+nSo1gNt&#10;1gWf9LCQPKbzoWmYR5rL/JuEoIwgqL+c+kGjiGn6AgDmU/rKqmtYzrsyrI/vzTv/6PW2wFpkuVl/&#10;TtOn6X82KVIzr0yPhhOCMkIxzSPdpukLAJhfDw/2vMMyIARlhGCaR7pN0xcAMP/0sAy44M18gWr9&#10;uCBXPzTjVyA77QXvt/wUfZsQqhH79udYV77YvxOYX+qK8vXFFfMNc8imnvHse86O0URQPjw6kdXV&#10;z2V//1Phd2S7vk+76nrx6BNavWtQdpn/4dHJ6P9d+hStVYr2Gd68cvq//bf/R1b+Q7/w1eH/uPSN&#10;/A9r/2Phv6xF10eZh3qlaD/XZbiGItf5h1YvHn2qrK9jH7vWV/2dEI8+MdeHuI/Fo08o9Qy/KIcp&#10;KBfdB0po9bYLJxNBGWFwDcrzYHjzgHjTX0CdqnU5IaN8rqEI84/vBELHs4Knl3eOjhFBOTJNDMqK&#10;GkO21Fu3Xl1WN/DZpqMehCLo+E4AiJEtKHMzH4Jz/TzK6/fVm2684HFwAACgDgRlBGnx5mHxi517&#10;stNeGBtTxuPgAABAHQjKCNpS77k8PNgbXV3eXVnjcXAoTav9UW8CAGDEOEbZNk4D9WnyGGWb0/6W&#10;vO9vM/4xILGPR+VYV77YvxNZNgdvpD94KyIive592eg+0EtERKT15JneNHL18oXeBCAAtvMBV5QR&#10;jaXe87k9AQMIV3J2Pgq/Vy9fjMJu68kz6b56rVVfU3X6B0BcCMoAAGTovnotg8ePxq4gb3QfyNXL&#10;FzJ4/GisdnPwRnrd+2NtAOJFUAYAIEfn9i29CUADEJQBALDgCjHQbARlAAAs+oO31pv2TPqDt9If&#10;vJXWk2cTn+TsXC8HELiJoKzeK59+v3wel1qpoV48+oRW78pl/odHJ6NPUS61imsf6rP51Nexn124&#10;zr/qeh+uy6iyvo597Frvymf+rn3qrh88fjRxE9/g8aPRjX96fZZQ97FrH+rtfPaxOC5DqPc2EZQB&#10;AICfq5cvjOOZTW0AwkdQBgDAote9L5uDN3ozgIbghSOB4oUjKNMwOZbT/vbYq8BDtNhZlqXeem1v&#10;Xmz6sY7vRTGtJ89KeQZyWfMBUD7b+YArykADxBCGJBXcUA++FwCQjaAMNEAMYUiJaV1jF9O2nuW6&#10;2oZfpN/Yp9iebmFqAxAO09VkYehFuBh60WybgzfSH7wVuTlJ64+n0k/OJulf8e6urM00aLhY7CzL&#10;w4M9vbkSTT/W8b0ozvZ3bvD40diNesnZufW11notgPARlANFUG4mdZJNh2MVmouObey+ei0b3ftj&#10;J2TGopo1/VjH9wIAshGUA0VQbh4Vkqe56tR99Vo6t7+auAINM451AIAsjFEGAjFtSFZjKAnJAACU&#10;g6AMBMQ3JCdn55Kc/SSDx4/0ScjA1WQAgNz8htHEGJQ5eQBx6b56PboD33YjEQAAcGMMygDicvXy&#10;xehzfXWZR1EBADCtiaB8eHQy+hTlUis11ItHn9DqXbnMv459LB59qM9WtH7w+JF0X72uZT83rV48&#10;+lRZ38R9LB59Yq4PcR+LRx/q7Xz2sTguQ6j3ZnzqBWaPp140T5mvty1zXgAAzDvbU5AmrigDmB2G&#10;TNTLdvMGAABiC8qcPID6qSET0yJsAwBQDmNQBlC/zu1b0uveHz0POU0P0K0nz6yBWD2PGQAATMc4&#10;Rtk2TgP1YYxyc7WePNObRG6ebKGot/iZdG7fmgjKvKrYrMpjXdY4cX2abZ8rRefjqunfC/X3KG8b&#10;6n/f8l4MlK7PqwUQBtv5gKAcKIIyyrS7shZ8GFIWO8vy8GBPb65Elce61pNnxn+0qGm2cJY1LW1z&#10;8Eb6g7eFam2a/L1Ih9m8bdh68mwUePPCtXqmudrv16+VN38PAITDdj5g6AXQALGEIYlsXfNU9Uxr&#10;FZKnFdO2LnNdVdgtEl43B2+k170/uiqcNURKbuZ99fKFdG7fks7tW6NnmwOIE0EZaICyf2VdpZjW&#10;Nc/g8SPZLCHQKsnN2xelwFXQImLa1mWtazokFxkS0R+8lY3ug7G2je6DUv6hAiB8BGWgAaoY31kF&#10;NRZ1XqggZrv66EoFPD24+Wri98IlJGcxXVVWV591plq5GdKh/vGjPlx9BsLCGOVAMUYZMdhpL8jT&#10;y3i/p1Ue69RYY9OY1qxxyFnTdC61dYntO5G3DbOm69P0P6eZpqnfDhQd/wygOrbzAVeUAaBCeWNa&#10;0WxqPLOkfgMBIBwTQVm9G9vlHdkutVJDvXj0Ca3elcv8Dz3eK+9Sq7j2oT6bT30d+9mF6/yrrvfh&#10;uozDo5PRmNYqfq1e9T52rXflM3/XPjHXq/3r2seFa7149KHezmcfi+MyhHpvDL0IFEMvEIPYfs2u&#10;q/JYp/+qfXPwRpKzn2Tw+NHEtLSsaTqX2rrE9p3I24ZZ0/Vp+p/TTNOKtgGonu18MHFFGQBQPnUD&#10;XhVXlVE/0417tiE2ploAYTGFZCEoA0B9Nrr3rW9URLj0f9wkZ+dOj40z1QKIA0EZAGqiXkKBeAwe&#10;P5r4x03ey0rSwVoP2QDiwhjlQDFGeb4UHXeoHg8lqUdGhSy28ai6Ko91Wft8mmlZbP3qFPp3wmcb&#10;mvqY6kT7O6zY/i6b9rWpDcDsEJQDRVCeH+p1w3knv/Qbw6TEFyNUKfRQlIdjXfli/04AQBpDL4AK&#10;qbGMRaSDcef2rdGvfPnVbXUIyQAAublwYmIMypw8gOnpV4iLSF89TodlAABQP2NQBjA9l6ETtsdH&#10;2fqaxkya2gAAgD+CMlCRq9SrafPw+CgAAMJjvJkPs8fNfPMl7072rOmmaUXbqsaNW9DxnUDoTvtb&#10;ehOmsNR7rjdFyXZz90RQTr8b+7tvv05Psjo8OilcKzXUi0ef0Opdg7LL/OvYx+LRZ57rTSE2XW+a&#10;rqhpefV6Wx372TUUuc6/6nrbgTGL6zKqrK9jH7vWV/2dEI8+MdeHuI/Fo08o9bsrazJMjvVmTOFu&#10;b12Wes8L7wMltHrb+WAiKEtGMerjGpQRNj3E6rKmm6YVbauaaygKDce68sX+ncD8UiF5sbMsi517&#10;+mQ4GibvZJgcj4Jy7GznA4JyoAjK8yUvxG4O3ojcvAJXZ+pbtK1qsYcijnXli/07gfmUvpLM97Mc&#10;p/0ted/fnvugzM18QAA2ug+Mz1vmGcoAMJ10SH54sKdPBjIRlIGApINx3nOYCdEAkE0PyYudZb0E&#10;yMTQi0Ax9CJ+rZznGuvDJFQwTrM9h9lUK4Z5Vi32X7NzrCtf7N8JzI9hciy7K2sihORKNGXoBUE5&#10;UARlxCD2UMSxrnyxfycwH6YNySoEKrZ52L7vWe1pLiHTNk8la3rWNCkw3aQpQZmhFwAAYG5ME5KH&#10;yfEozD69vJCnlxfy8GBvND8T1+cyq/mqYLrTXsh9ZJ1aRt6ystbTpui8m4qgDMDL5oct+fPq9X8B&#10;4TuBAKRD8vVj4NxC8u7Kmjw82Bu7QrrYWc682pq+8uxqqfd8FMSzwvIweTf2X5thcpw5H5Oi824q&#10;gjIAJ8nPx9L6cUH6H7blz6si/Q/b0vpxQZKf3Q7OmB98JxACPSS7PuFChWSXcC03wyemuRqr1jXr&#10;avAwOZanlxe5IfjhwZ6cOgb3ovNuKoIyACfdN+aDua0d88+2723tQBWmCcmKa0iWm6vC01xVlpzl&#10;nva3RtMXO8uZoVzVZdWkucy7qbiZL1DczIcQbX7Ykv4H+wmhd2ddNu7Ec1NHHce6Ok48s7yRZt6+&#10;E4hT+q17viHZ54Y21Uf9PVd/F23zsrVLxrTdlTVZ7NyTpd5zOe1vyTB5Z/wZVX91ZT09r2nnbdKU&#10;m/kmgvLh0Ymsrn4u+/ufCr8j2/V92lXXi0ef0Opdg7LL/A+PTkb/79KnaK3i2of6bD71StF+ecvI&#10;C0XR+eNfRP70jd6a6x/+qLfE4+//pLcAcft+//ojDm/dMx3rbGFSLPWi9bH9f5qpXR2r/3l1dWKa&#10;GPqoP+vrlK4zBfff7+9P/Ay2eUvGz6zoQTmvXhdL/URQloxUjfq4BmWgDnlBObarh3Uc67iiHNd3&#10;AnGq6oryTupxbvo0yQinpnmJZRmKaZrpKm/6KnCa3n+nvTAac61PE8d5m+hBeV4RlANFUEaoWj+O&#10;Pwc0LbbvLMe6cszTdwLxUqHWNyybwqRim6a3qz/r7fp0E9M0U3A1BVwx9E/X6dPEcd4mTQnK3MwH&#10;wMnggfkAamvH/LPte1s7UAUV7tJPv6jbtE/A0A2TY3nf35ad9sLo876/XegJFSq82mqnmXeTEJQB&#10;OOl8uSxXP1xI7866yM2v1q9+uJDOl/a7tjHf0t8J9eE7gbqlryT7huVpQ+KS5xMwTMs9vXkixdPU&#10;C0rUp+gTKpZ668btUMa8m4KgDMCLGnca8/hThl2Ua+PO89EHmAU9LJsCqM3DAi/+KOJu7/oiQlEq&#10;1OvDHYbJO1ns3BtrUxY79wq9IGTR8tKVMuY9b1rtj3qTiC0oc/IAAAAxSodll+Cr+u2urI0NR9hJ&#10;3dBXRN54XX3eKiTrgXaYHFvntdR7Xvjn0gO4lDjvJjDezIfZ42Y+xIDvKYBQpYdfmIIopjNvN/PZ&#10;bu42XlEGAACIWXrYgcuVZSCNoAwAAOZS+koyYRk+CMoAGst28waA+aGHZcCFcYyybZwG6sPYT8Qg&#10;9u8pxzqgOdQV5eshGeYnPqC4YfJOhsnx3I9RngjKh0cnsrr6uezvfzK+89rE9n5sm6rrxaNPaPWu&#10;AcRl/oc375UXEac+RWsV1z7UZ/OpV4r2c11Gld9TqaHedmDM4rqMKuvr2Meh1YtHn5jrQ9zH4tEn&#10;lHqGX5RPBeWi+0AJrd52PpgIypJRjPq4BhBgFmL/nnKsA5qHl2mUax6uJkvG+YCgHKjYAwiaIfbv&#10;Kcc6AIBknA+4mQ8AAAAwICgDAAAABgRlAAAAwICgDAAAABgQlAEAAAADgjIAAABgQFAGAAAADAjK&#10;AAAAaDTTM5SFF46EK/YXOaAZYv+ecqwDmoc3812blzfqVW0iKB8encjq6ueyv/+p8DuyXd+nXXW9&#10;ePQJrd41gLjM//DoZPT/Ln2K1iqufajP5lOvFO3nuowqv6dSQ71PUHZdRpX1dezj0OrFo0/M9SHu&#10;Y/HoE0r97sqaDJNjvbmR7vbWM8Ny0W2qzGv9RFAWz5MHyuUaQIBZiP17yrEOaA4Vkhc7y7LYuadP&#10;boxh8k6GyXFuUMY1gnKgYg8gaIbYv6cc64BmSF9JfnoZ7zGrDKf9LXnf3yYoF8TNfAAai5AMzL90&#10;SH54sKdPBkRuLpyYGIMyJw8AABA7PSQvdpb1EiCTMSgDAADEbJgcE5IxNYIyAACYK8PkWHZX1kQI&#10;yZgSQRkAAMwNn5C8017Qm8bo03faCxOfrOcz67XqY3tUnb48ZZgcT8wjb16YDkE5QJsfrv+yqf8C&#10;qIbt5o1Z2fywNfrAjG2UrenbJx2Srx8Dlx+S5abWFnRP+1vG+Ty9vBj7SEbAFUP9w4O90boWtbuy&#10;Jg8P9kqZF4oxBuXQTh5Nkfx8LK0fF6T/YVtERPoftqX144IkP/OvRGCepf/uqw9/98exjbKxfSZD&#10;sssTLhY792SYvNObRW6eO1zkucuuj1ozhe8sKrCb+pnaUA5jUMZsdN+Y/zVoawcwH2x/x23tTWTb&#10;Frb2prFtB1v7PPINyXITcm1DF4bJsXMIrkLRwI5yEZQDkfdrsrzpAOKU93c7b3oT5G2DvOnzLu/n&#10;z5s+D6YJyYpp+IVt2IXN3d76xDyyuNSHEtibZuLNfIdHJ7K6+rns738yvvPaxPZ+bJuq68Wjz6zr&#10;Nz9sjYZcAKjJH/8i8qdv9FYAEfl+//ojDm/dM52TT/tbMkzejQXt3ZU1Wezck3+9981Y/U57wbqs&#10;nfaC/H5/37leREZ9TPV6m/4z6NN1qr7om/n0+eeJvd72ptaJoCwZxahOXlDu3VmXjTv2LzQwC7zC&#10;enr83c/HNsrG9vnbTXTTXFEWQ9jU/5zXLpZppjbFNK1oW1redKVoUG4a2/mAoReByDuI5U0HEKe8&#10;v9t505sgbxvkTZ93eT9/3vR5oMLxMDkuPJTBJD38wnXYBeYTQTkggwfmfwXb2gHMB9vfcVt7E9m2&#10;ha29aWzbwdY+b9JXkt/3t6035uVJP/3C5+a50/6W3O2t681WrvWoH0E5IJ0vl+Xqhwvp3bn+S9O7&#10;sy5XP1xI50v+RQvMs/Tf/e/3+btvwjbKxvYZD8u7K2teYTn99Aufm+fe97ed+rjUu9z4h/IQlAOk&#10;fk3WhF+XAfibjTvP5ft9/u5nYRtla/r2ST9n2PcFHIudZdlpLzgPu3ANsa5Bfqn33Hq13NSGchCU&#10;ASACm4M30nryTFpPnsnm4I0+eUJydj6qbz15pk+eS77bqCiX2nnhuk2LbiP9+5mcnesl3tKvrfYJ&#10;y2q4RdFhF+q10uLw1I3T/tboLXsu1Bv40sHYd14ohqAMAAFLh7mrly/k6uULkZtA0n31Wqu+pqYN&#10;Hj8a6zOvsraRTXJ2bt1+JkVC4jzx2aZFt5Ha9ur7OXj8SLqvXlcSltNv6ytKDYXIGxKx016QnfbC&#10;KKQWrU+Hater1mp4ye7K2tTzQjE8Hi5QsT92C80Q+/c0xGOd/oin1pNnMnj8SDq3b43V2aiwstF9&#10;oE+aG+ltlA5dRbdRuk/31evcf0ikQ3VebQj075CrabapFNhGpu+06p/X15UKktM+Nm6e8Hg4N1xR&#10;BoDAFQ0rIiL9wdu5Dsk610CXvtpepE+6vilcto84bqPNwRvp3L41MW/9z2VJPzaOcbzwQVAGgEBt&#10;Dt5Ir3tfb7ZyrZ8XLiFLDSMo2se1fl64/Lwu2yg5+0k6t7/SmytTxpMw0GwEZQAIlOvV4f7grSRn&#10;P43dJKU+ZY7/BHwlZ+dO3+kyLHaWR88qJizDFWOUAxX72E80Q+zf0xCPdenxpa0nz5zGbKZvvkqr&#10;avznrEyzjXQu/V1qZ2naMcrT/Jx5fbOmZ00rQzokN/klH8PknQyTY8YoFzQRlA+PTmR19XPZ3/8k&#10;3337dXqS1eHRSeFaqaFePPqEVu8aQFzmf3h0Mvp/lz5FaxXXPtRn86lXivZzXUaV31MJsF48+rjW&#10;u4RAfR+3DDdJKWperusTWr04biPJWYapv63eVCsZ9TYu9fo+LsI1KOvrY/s50/Q+iq2vqrdNF62v&#10;bf42Reu5ovw3eUG56DZVYq+3XTiZCMoIg2sAAWaB72n50iHH9QkWRUNI7FyDchaX/i61s+QalHXT&#10;/Jx5fbOmZ00rk+uLQeZVVkhuIoJyZAggiAHf0/LpIcclPGTVZk2LjR6UbVfRi3DZLi61s6R/h1xN&#10;s03ztlHWP/7y+gJVsgVlbuYDgDnStJv21LOQUZ4qt+lG98HNTafj31P9z0AoCMoAGqvV/qg3BafX&#10;vW9841n6zWmKLeDMcwjp3L5l3UambYF8VW9T0/e06HOYgboZh17YLj+jPvxKGzGI/Xsa4rHO9Gtz&#10;PRArpl+Pdy2vAjbVxsplG+m/yrfVKdPWh8C0fXzYfnb9Z7bVKXq9WPqY6oC62M4HBOVAxR5A0Ayx&#10;f09DPNaVFXLmGdsoG9sHcGc7HzD0AgAAADAgKAMAAAAGBGUAAADAgKAMAAAAGBCUAQAAAIOJoKze&#10;K59+v3wel1qpoV48+oRW78pl/odHJ6NPUS61imsf6rP51Nexn124zr/qeh+uy3Ctd1HHPg6t3ofr&#10;MkKq99nHrnzm7dqHejvffUx9Ntd6Gx4PF6jYH7uFZoj9exrisY5He+VjG2Vj+wDubOeDiSvKAAAA&#10;ALiiHKzYr9ShGWL/nk5zrBsmx3La35ZhcqxPCspiZ1mWeuuy2FnWJ1WObZSPbQSEwXY+4IoyAHiI&#10;IdxIKojNAtsoH9sICBtBGQA8xBBulFmt66yW62NW6zqr5fqIaV0BV6aryUJQBgA/Mf0KelbrOqvl&#10;+pjVus5quT5iWlegLARlAPAQy3hNNbZ0FthG+dhGQNi4mS9Qsd8khWaI/XvKsQ4AkIUrygAai5AM&#10;AJCbCycmxqDMyQMAAABNNxGUfV6l6FIrNdSLR5/Q6l25zL+OfSwefajP5lNfx3524Tr/0OrFo0+V&#10;9XXs49DqxaNPzPUh7mPx6EO9nc8+FsdlCPXeJoIyAAAAAIIyAAAAYGR86gVmL/anCaAZYv+e8tQL&#10;AIBknA+MV5Rtd/4BAAAATWEMygAAAEDTGYde2C4/oz6x/0obzRD793SaY90wOZbT/rYMk2N9UlDU&#10;G9Vm8fY3tlE+thEQBtv5gCvKAOAhhnAjqSA2C2yjfGwjIGwEZQDwEEO4UWa1rrNaro9Zreuslusj&#10;pnUFykJQBgAPMf0KelbrOqvl+pjVus5quT5iWlegLARlAPAQy3hNNbZ0FthG+dhGQNi4mS9Qsd8k&#10;hWaI/Xsa4rFup70gTy/j3aZ1YBtlY/sA7mznA64oAwAAAAYTQfnw6GTsv0W41EoN9eLRJ7R6Vy7z&#10;Pzw6GX2KcqlVXPtQn82nvo797MJ1/lXX+3Bdhmu9izr2cWj1PlyXEVK9zz525TNv1z7U2/nuY+qz&#10;udbbMPQiULH/ShvNEPv3NMRjHb82z8c2ysb2AdzZzgcTV5QBAACAJjGFZCEoAwAAAGYEZQAAAMCA&#10;oAwAAAAYcDNfoGK/SQrNEPv3NMRjne1GrO6r15KcncvVyxf6pDGqLs3WJzk7l+6r12Ntg8ePpHP7&#10;1lhbaGzbyFXRbdp68kxvsvYJYZuWtX3Uz2L7WdP0bdS5fUsGjx+NtSkhbCOgKK4oA2is0EKySXJ2&#10;PhFCbJKz81HwUx/VbtJ99VoGjx+NagePHxmD9rxx3aZyE4yn2aaxMYVZG9M2Ut9FnZrvPGwjzJdW&#10;+6PeJGILyjGcPABg3qVDhe3qXJqqTcsLIemreOoqYFZ97GaxTWOT3kZFmGpt20jVxr6N0BzGoAwA&#10;mD1TqMij13Zu35Je975sDt6MtW8O3kive3+sTQz9580stqmpNmQu20j9zHqt/uc007TYthGag6AM&#10;AIG6evnCGCpcbXQfSH/wdqytP3grG90HY21ZWk+eGT+mX6+HbBbb1FQrGdt01ly2ke1ndhXbNkJz&#10;EJQBAIUMUuNKGVtaDn2bYhLbCLM0EZR93jnuUis11ItHn9DqXbnMv459LB59qM/mU1/HfnbhOv+q&#10;6203b2RxXYZrvYs69nG6Xr/KqP9Zppx/VVyXUWe9aRum+exjVz7zdu0zTX3eNpIp519ElfW++5j6&#10;bK71NhNB+btvv5bV1c/lu2+/1idZudRKDfXi0Se0elcu8//u269Hn6JcahXXPtRn86mvYz+7cJ1/&#10;1fU+XJfhWu+ijn0cWr0P12WEVO+zj135zNu1D/V2vvuY+myu9TYTQRkAMF9MN5lx89R0XLapqXZe&#10;2H5mV/O8jRA3gjIAzBH95rrk7Nx4w5Xt5im9Pya3ies2NdXOC/Uzm7aRjWnaPG8jxI2gDABzwnRz&#10;nekZt2np0OL6/NwmKGObzjuXbaRqm7aNEC+CMgDMCXXTk/pVuAogtpuh0qElHZJt9U2ktoXalr7b&#10;dJ7p20h9/0zbqJN6qU2TthHi9dnV5cWvemOr/ZG3881Y68cFufrhQm8GghL79zTEY91Oe0GeXl5v&#10;07znxdoelbU5eDMaApAXfFVQkZza1pNnxuXZ2quU3kaufLZpehtJznaSKbepqc3VNNtHSthGve79&#10;3GEUs95GgM52PiAoByr2AIJmiP17GuKxbtqQ0wRso2xsH8Cd7XzA0AsACMTmhy358+r1f2HGNgJQ&#10;J4IyAMxY8vOxtH5ckP6Hbfnzqkj/w7a0flyQ5OdjvbSx2EYAZoGgDAAz1n2zpjeJZLQ3kW1b2NoB&#10;oAyMUQ5U7GM/0Qyxf09DONZtftiS/odtvXmkd2ddNu4815sbhW3khjHK2U77DNsREVnq8XcmzXY+&#10;mAjKh0cnsrr6uezvfyr8+r/Do5PCtVJDvXj0Ca3eNYC4zD/9/nOXPkVrFdc+1GfzqVeK9nNdRpXf&#10;U6mh3nZgzOK6jLz6vBAI+Kjy76V49AmlfndlTYYJw3VERO721jPDctFtqsxr/URQFs+TB8rlGkCA&#10;WYj9exrCsS4vKHO1lG2EcqiQvNhZlsXOPX1yYwyTdzJMjnODMq4RlAMVewBBM8T+PQ3lWNf6cUFv&#10;Gol5+5aJbYRppK8kN31Yyml/S973twnKBXEzHwDM2ODBnt4kktHeRLZtYWsHlHRIfnjA9wVuCMoA&#10;MGOdL5fl6ocL6d1ZF7kZSnD1w4V0vlzWSxsrvY3Uh22EPHpIXuzwfYEbgjKAxgph2EWaGmfLeFu7&#10;jTvPRx8gyzA5JiSjsFb7o94kYgvKoZ08AAAAihomx7K7cv2MbUIypmEMygAAADHyCck7bfvNomKY&#10;vtNemPhkPZ9Zr1Uf26Pq9OUptnbJmQZ/BOUAbX64/sum/gsAMdj8sDX6ALOQDsnXj4HLD8lyU2sL&#10;uqf9LeN8nl5ejH0kJ6zq9Q8P9kbr6sKnD/wRlAOS/HwsrR8XRs8L7X/YltaPC5L8bP4XJwCEIH3s&#10;Uh+OXaibHpJdnnCx2Lknw+Sd3ixy89zhIs9ddn3Umil8F5Eee43qEZQD0n1j/leirR3AdGw3b8CN&#10;7Rhlaweq4BuS5Sbk2sLnMDl2DsFVeniwJ6d9+wt4UC5jUObkUb+8X1XmTQeAWcg7NuVNB8owTUhW&#10;TMMvbMMubO721ifmkcW1XlJXol37wc/Em/kOj05kdfVz2d//ZHzntYnt/dg2VdeLR59Z1+e9ohVA&#10;Bf74F5E/faO3AojI9/vXH3F4657pnHza35Jh8m4saO+urMli5578671vxup32gvWZe20F+T3+/vO&#10;9SIy6mOrV+1qmEm6xtZHUT9z0TfzmbZRltjrbW9qnQjKklGM6uQF5d6ddZ4biuDwCuvyxbZNOXYh&#10;BOrFItNcURZD2NT/nNculmmmNsU0zdSmt6sryirs2vroigblprGdD4xDL1C/vBNJ3nQAmIW8Y1Pe&#10;dKAMKhynb+jzkR5+4Trsom5Lvefyvr9tHVuNchCUAzJ4YP5XsK0dAEJgO0bZ2oEqlBGW00+/KPq0&#10;i7TT/pbc7V2/ir4I13rd9Rhn+290MD2CckA6Xy7L1Q8X0ruzLt/vX//K8uqHC+l8Ge6/aAGAYxdC&#10;kB524RuW00+/8Hnaxfv+tlMf13qd6stV5eoQlAO0cee5fL/PrywBxIVjF2ZND8s+AXKxsyw77QXn&#10;YReuT6HwWTeTpd661z8KUAxBGQAAzI10WFY3+blQwy2KDrsYJseyc/NGviI308lNqN5dWZvqxkNl&#10;0eENhHBHUAYAAHNlmrCshjPkDYnYaS/ITnthFHiL1qdDdVkBt4zADTOCMgAAmDvpK62uYTnvyvDT&#10;y4uxT17g1evzQrVt+bZ2yZkGfwRlAAAwlx4e7HmHZUAIygAAYJ7pYRkwMb1sRHgzX7iKvmEHmKXY&#10;3iKnC/FYF/s25diFUKXf3lf0Rr15NEzeyTA55s18BU0E5cOjE1ld/Vz29z8Vfke26/u0q64Xjz6h&#10;1buebFzmf3h0Mvp/lz5FaxXXPtRn86lXivZzXYZrqHOdf9X1PkHZdRmu9S7btI597Fpf5bFLce0T&#10;c32I+1g8+oRSz/CLv8kLykW3qTKv9RNBWTxPHiiX68kGmAWXUBeiEI91sW9Tjl0InevzjudVVkjG&#10;3xCUA8XJBjGIPdSFeKyLfZty7AIwT7iZD0BjhRaSAQCz0Wp/1JtEbEGZkwcAAACazhiUAQAAgKYz&#10;jlGepc3BG+kP3oqISK97Xza6D/QSERFJzs6l++r16M9ZtTFinB9iEPt42hDFvk1jOnYVOd+0njzT&#10;myZcvXyhNwGIjO2elWCuKCdn56MD0tXLF6MDj+kg1XryTLqvXsvg8aOJ2uTsXC8HAGAk63yTvgCT&#10;nm769Lr3pde9P1YPYL4EcUVZXR0ePH4kndu39MkTWk+eGf8Fr+ZjmhabmK7KoLliv/ppu4IwS7Fv&#10;0xiOXa0nzwqfb7LYzkUA4mM7HxivKNvu/KuKS0jOMm1/AEAzTHu+2By84Woy0ADGoDwL0x60AADI&#10;U1bA7Q/eGsc0A5gvwQTlMjA+GQCQpYyAW1bYBhC+aIOyKRTrN2EAAFC2MsI2gDhMBOXDo5Ox/xbh&#10;Uisl1A8eP5Luq9djYXlz8GasRu+TJ7R6Vy7zPzw6GX2KcqlVXPtQn82nvo797MJ1/lXX+3Bdhmu9&#10;izr2sWu9K5/5u/Yps950NTmr3sSlPtR97NqHejuffSyOyxDqvRmfemG7868qPncOm56jrMzDv/Rj&#10;uHMciP0JDXUf64qIfZuGfuxSF1V8zxM+5ysA4bOdD4IJymU89WJWB7Bhciyn/W0ZJsf6pGAsdpZl&#10;qbcui51lfRLgLfZQV/exrog6t2kMxy6p4Pjle66YNmQDCJftfDAx9GIW1FCKaZh+HVaXGE406oQI&#10;AEoMxy4J6PjF2GSgeYIIyp3bt6TXvT8xzlgK3qCXnJ3P9AAWw4lGIlpPAPWI6ZhQ5rrazjfpN/bp&#10;ZnkxBsDsBDH0QrEdoEy/ItNryxi64Wt3Za3Ug3hVFjvL8vBgT28GvNU5TKAKszrWZalzm8Zy7JIK&#10;jl/6OUSxnUt8h2sAiIPtfBBUUI5VDOP8yh7jB0jNoa4KIR7r6tymMRy7hOMXgBrYzgcEZQDe6gx1&#10;VQjxWBf7NgWAeRLEGGUAAAAgNARlAAAAwICgDAAAABgQlAEAAACDiaCs3o3t8o5sl1qpoV48+jSp&#10;/tDjvfIutYprH+qz+dTXsZ9duM6/6vr9/U96Uy7XZbjWu6hjH4dWLx59Yq4PcR+LRx/q7Xz2sTgu&#10;Q6jP1Wp/1JtEbE+9AIAieEJD+dimAFA/21OQJq4oAwAAACAoAwAAAEYEZQAAAMCg8jHKrSfP5Orl&#10;C715QnJ2Lt1Xr0VEZPD4kXRu39JLghXDa2B5BSyqEPt4WtuYtFmqc5vGcOySCo9f6ryTd45Kn5+k&#10;wDkq5vMZ0FS284HxirLtzj9Xm4M3epNR99Vr6b56LYPHj2Tw+NHoz7GI4USjTogAoMRw7JKKjl96&#10;+M2izk9XL1+MzlE2sZ/PAIwzBuUyJGfn0h+81ZuNkrNzuXr5Qjq3b0nn9i25evlCkrNzvSxYMZxo&#10;JKL1BFCPmI4JZa6rCsmDx4/0SRM2B2+k170/uircuX1Let371gtBsZ/PAIyrJCi7HITmQdm/DqxK&#10;LOsJoB4xHRPKWtf0+anIkIj+4K1sdB+MtW10HxS+EAQgbpUEZZeDkPrXus72L/bWk2d6k7GtTlWM&#10;nSubGuMHAEoMxy4p+fjlcn7KYjpH+ZzPkrNzaT15Nvpw9RkIi/FmPtuAZh95N/NlTTdNK9oWu532&#10;gjy9rOeGHsBXnTeeVaHMY11ZYt+msR278s4fWdP1afqf00zT1EUeFdyL3lwIoHy280ElV5QBAEA+&#10;NZ5ZbsY/AwjLRFBW78Z2eUe2S63UUC8efUKrd+Uy/0OP98q71CqufajP5lNfx3524Tr/qut9uC7D&#10;td5FHfvYtd6Vz/xd+8RcH+o+du1DvZ3PPhbHZQj13hh6EajYfn2JZop9mECZx7qyxL5NYzt25Z0/&#10;sqbr0/Q/p5mmFW0DUD3b+WDiinLdbDc52G6KAABg1kznKM5nwPyZeVC2PWbH9EgeAADqpj+JQr0n&#10;QD9HcT4D5s/Mg7KSPhDpByVd3nQAAMpgehNf3nsCXM5nAMJWyRhl9cgbE9PYK/VInDTbcy5NtWKZ&#10;b8xiG+eHZop9PO20x7oqxL5NQz92ZZ2fxHIuMfUx1YnlHGU7n5nGI5vaAMxOJUEZ0wv9ZAPIHIS6&#10;EI91sW9Tjl0A5kkwQy8AAACAkBCUAQAAAAOCMgAAAGBAUAbQWKGNTwYAzEar/VFvErHdzIfZ44YY&#10;xCD2G89CFPs25diF0J32t/Qm1Gip91xvCoLt5u6JoJx+N/Z3336dnmR1eHRSuFZqqBePPqHVu55s&#10;XOZfxz4Wjz7UZ/OpV4r2c12Ga6hznX9o9eLRx7XeZZvWsY9d66s8dimufWKuD3Efi0efUOp3V9Zk&#10;mBzrzajR3d66LPWeF95nStX1hYMywuB6sgFmwSXUoZjYtynHLoRKheTFzrIsdu7pk1GxYfJOhsnx&#10;KCiHhqAcGU42iEHsoc52YJyl2Lcpxy6EKH0lme/nbJz2t+R9fzu6oGy8mc82oBkAACAm6ZD88GBP&#10;nwxkMgZlAACA2OkhebGzrJcAmQjKAABg7gyTY0IypkZQBgAAc2WYHMvuyppIwZC8017Qm8bo03fa&#10;C2OfvCdp6PUuj6g77W8VXk66Nq9eX6e8Pnpd+jPPCMoAAGBuuIZkEZHFzrI1IKonZeieXl7I08sL&#10;eXiwJ7sra7nhV9WrmwmzQqncLFeF0PRyTH302rx6Jb1O6T42en3655lXBGUAADAX0iH5+jFwkwHX&#10;ZLFzT/7FEij/JTnOfJzcYmd5LPwWsdR7nhlK1c/x8GBv9ISIxc6ytY9eKzn1Nmp7ZYXrpiEoAwCA&#10;6Okh2eUJF0u95/K+v603i4jI+/52oceZFalJywrxKvjqNelQrtNrVdvd3nru1e4013A97wjKAAAg&#10;er4hWTENv7ANu7BZ7Cw7hdKsepflZsn6R4BJWcudFxNBWb0uM/3azDwutVJDvXj0Ca3elcv8D49O&#10;Rp+iXGoV1z7UZ/Opr2M/u3Cdf9X1PlyX4Vrvoo597Frvymf+rn1irg91H7v2qbr+Py59I+IQkk3z&#10;Nw2/UMMuTPUmi517MkzeOdX/X3v/p/M+FsvPkKVo/Wl/S+721gvXK7HX20wEZYTh7/+ktwBA+Dh2&#10;5Vv9r6vS+nGh0Gf1v66OPvo028el1qfep0+V9Wv/fkEuP16/KK1ISLb5bWd54srr+/62/NbhCutS&#10;7/nEVeksS73no3UPwTA5zhxq0qSnXSgEZQAAavQPfxS5+uGi0Gf/v98fffRpto9LrU+9T58q6/f+&#10;y4W0f3f96uFpxtbqN7Kp/87zUAQ9+Kqx0TZNetqF8tnV5cWveqPtfdeoT+vHBbn6oRlfQsQr9u9p&#10;iMe66Ldp5Otfh532QmNCRp3UFc6iwy9M1Hjhpd7zsf/X2fbhaX9Lhsm7ieWXVW+TV2+anm6zrUea&#10;aR4uTvtb8r6/LXd768ZtOmu28wFXlAEAQPRUyEs//cLVbzvLMkzeiYjIMHnnNOxCbvpkPUpO51rv&#10;47S/lXtVXAVX242FTWAKyUJQBgAA8yB9Jdk3LKeffOH6xAu56eNytTSr3mWsc5aiYXypty7v+9ul&#10;LXdeEJQBAMBc0MOyT+i721uXnfaC3O2t65MyuV6NzVo39SxjvWaYegOfTq9VbVlhPG1x9Mzl4o+S&#10;awKCMgAAmBvpsGwKm3nUcIuiwy7S4bXoGN7T/lbmjXPqZ9hNvRp7mHpbn06vlZx6G4ZgTCIoA2gs&#10;25g0AHGbJiyr4RZ5wy70J0XkXbVV9elQnbWMRe3V2La39Zlq8+qzqCEYJumfQf95Ytdqmx/TZ3zq&#10;BWaPO8cRA76n5Yt9m8a+/nXYmfLpASguHZJ9QiPKw1MvAAAAApIOx65XlgEhKAMAgHmmh2XABUMv&#10;AsWvLxEDvqfli32bxr7+dWDoxWyoK8qLneVCj0tDuYbJOxkmx9ENvZgIyodHJ6P//+7br9OTrA6P&#10;TgrXSg314tEntHrXk43L/OvYx+LRh/psPvVK0X6uy6jyeyo11NsOjFlcl+Fa77JN69jHrvUu6y8e&#10;8xePPqHVuwTlEPexePQJpZ7hF7OngnLRfaZUXW87H0wEZckoRn1cTzbALMT+PQ3xWBf9No18/evg&#10;EpRRPh59NlshXk2WjPMBQTlQnGwQg9i/pyEe66LfppGvfx0IykB4bOcDbuYDAAAADAjKAAAAgAFB&#10;GQAAADBgjHKgGOeHGMT+PQ3xWBf9No18/esQyxjl1pNnepOIiFy9fKE3OdUCIbKdD7iiDAAAxmwO&#10;3kive1+uXr4Y+3Ru39JLJTk7F7kJxelPehoQK4IyAAAYSc7OpT94KxvdB/okGTx+pDdJ99VrY/vg&#10;8SPpvnqtNwNRISgDAIARW/AFmoigDAAAxpiGWNioK8fpYRbJ2TmBG3OBoAwAALx1bt+SXve+dF+9&#10;ltaTZ9J68ky6r15Lr3vfKXADIZoIyuq98un3y+dxqZUa6sWjT2j1rlzmf3h0MvoU5VKruPahPptP&#10;fR372YXr/Kuu9+G6DNd6F3XsY9d6Vz7zd+0TWr2LUPdxuo8a0zx4/Gh0I9/g8SPpD96OrjK7LqNJ&#10;9T77WByXIdTn2t//pDeJ8Hi4cPGIJcQg9u9piMe66Ldp5Otfh9AfD9d68szpsW6tJ89k8PjRxNVj&#10;NfzCZV5AaCauKAMAALjQQ7KtDYgNV5QDxVUZxCD272mIx7rot2nk668bJsdy2t+WYXKsTwrGYmdZ&#10;lnrrsthZ1id5sV0htsm6Ap01DYgBV5QBALAIPSRLKsyXxfQUizymWlMbEBuCMoDGCu1qMsITekhW&#10;ylzPzu1bo7C8OXgzat8cvDG+qtoUrHk8HGLTan/Um0RsQZmTBwAA18MaYlD2enZu3xoNmVCPfJOb&#10;11Tr0sE6/Xg4l+EbQKiMY5Qxe/M2zg/zie9p+WLfprGvv66JY5SBJrLds0JQDtS8nWwwn/ieli/2&#10;bRr7+gNoJltQNg69AAAAAJqOoAygsWw3bwAAILagzMkDAAAATWcMygAAAEDTTQTlw6OTsf8W4VIr&#10;NdSLR5/Q6l25zP/w6GT0KcqlVnHtQ302n/o69rML1/lXXe/DdRmu9S7q2Meu9a585u/aJ+b6UPex&#10;ax/q7Xz2sTguQ6j3Znzqhe3OP9SHO8cRg9i/pyEe66LfppGvP4Bmsp0PJq4oAwAAACAoAwAAAEYE&#10;ZQAAAMCAMcqBYpwfYhD79zTEY1302zTy9dc1/RXWrSfP5OrlC70ZmDu28wFXlAEAsAg9JEsqzJdt&#10;c/BGbwIah6AMAIBF6CFZKXs9k7Nz6Q/e6s1A4xCUAQCwqGI4QxXKXM/k7Fy6r17L4PEjfRLQOARl&#10;AAAsqhr7WyY1RrksKiR3bt/SJxm1njzTm4xtQMhM45OFm/nCNW83xGA+xf49DfFYF/02jXz967DT&#10;XpCnl3FsoyI385lqTG1AjLiiDAAAABhMBGX1bmyXd2S71EoN9eLRJ7R6Vy7zP/R4r7xLreLah/ps&#10;PvV17GcXrvOvut6H6zJc613UsY9d6135zN+1T2j1LkLdx659qLfz2cfiuAyhPpetnqEXgeLXl4hB&#10;7N/TEI910W/TyNe/Dgy9AOIxcUUZAJoitJAMAJiNVvuj3iRiC8qcPAAAANB0xqAMAABQRK97n7f4&#10;YW4Zxyhj9hjnhxjwPS1f7Ns09vWvQ+hjlPOegWwae2zqY6oDQmW7Z4WgHChONogB39Pyxb5NY1//&#10;OoQelIEmsgVlhl4AaCzbzRsAAIgtKHPyAAAAQNMZgzIAAADQdARlAAAAwMB4M59tQDPqww0xiEHs&#10;39MQj3XRb9PI178O3Mw3W6f9Lb0pSku953oTpmA7H0wE5cOjE1ld/Vz29z/Jd99+nZ5kdXh0UrhW&#10;aqgXjz6h1buebFzmn36fuUuforWKax/qs/nUK0X7uS6jyu+p1FBvOzBmcV2Ga73LNq1jH7vWu6y/&#10;eMxfPPqEVu8SlEPcx+LRJ5T63ZU1GSbHenOUvvzDH+Tv/ukf9WarottIaVq97XwwEZQloxj1cT3Z&#10;ALMQ+/c0xGNd9Ns08vWvg0tQRnlUSF7sLMti554+ORrD5J0Mk2O521vnqnKJbOcDgnKgONkgBrF/&#10;T0M81kW/TSNf/zoQlOuXvpIc+7Y/7W/J+/42QblktvMBN/MBAIC5lQ7JDw/29MlAJoIyAACYS3pI&#10;Xuws6yVAJoIyAACYO8PkmJCMqRGUAQDAXBkmx7K7sibiGZJP+1uy014YfWxPythpL+hNIjnt6c+8&#10;PKpunhGUAQDA3JgmJA+T41HIfXp5IU8vL+Thwd5ofiauYVfNV91UmBXEUR/TjXxCUA7T5ofrv3Tq&#10;v0CI+J6WL/ZtGvv612Hzw5b8eZVtVJV0SL5+DJxbSN5dWZOHB3tjT5NY7CxnPinjfX9bbypsqfd8&#10;FMQJy2Hi8XABSX4+lu6byX+1Dh7sSefL4n/ZgSrN0/c0lGNd7Ns09vWvA9uoenpIdn3CxU57wfkK&#10;9E57Qe721kW0N+XZHgFoa1frbpqm4/Fw9eKKckBMB1HJaAdmwfZ9tLUjn23b2dpDY1tPW3sT2baF&#10;rR3upgnJiktIVpZ6z6e6qiyey0U9CMqByPs1XN50oA5538O86ZiUt83yps9a3vrlTW+CvG2QNx35&#10;ygjJ07jbW3ceq4w4TAy9ODw6kdXVz2V//1Phd2S7vk+76nrx6DPr+s0PW9L/MN2/SAEAaJrv968/&#10;4vDWPdM52TYsQiz1ovWx/X+aqf3w6ERERP55dXVimokaevHlH/4gf/dP/6hPtrL9DDZNq7cNxZsI&#10;ypiNvKDcu7MuG3cYi4TZ4ntavti3aezrXwe2UfXUzXDTXFE2hVj1BAyxhPB0H3VFean33DgvsSxD&#10;yZqWxhjlatiCMkMvApF3kMybDtQh73uYNx2T8rZZ3vRZy1u/vOlNkLcN8qYjnwrH6Rv6yvA09Ri3&#10;PGWMVUZ4CMoBGTww/yvY1g7Mgu37aGtHPtu2s7WHxraetvYmsm0LWzvcVRWWXTBWef4w9CJA6td0&#10;/DoOIUvfgMT3tByxb9PY178ObKNqTfOIuPTQCZ1tWISpXQ3X0NvVNFN71rJ1DL2ohm3oBUE5UK0f&#10;F+Tqh8m/TADKYzswAojXNG/m27E8S9kWcE3tKsjq7WKpd3mGshCUK2M7HxiHXrTaH/UmAACA4KWv&#10;JLu+8U69JW+nvTD2cZEXXvV5q7cBIkzGK8q2VI36cEUZqB7HOmB+TXNlOWRcUa6G7XxgvKIMAAAQ&#10;s8XO8igcu15ZBhSCMgAAmEvpK8mEZfggKAMAgLmlh2XABWOUA8UYZaB6HOuA5ki/vW+xc0+fHI1h&#10;8k6GyTFjlEtmOx9MBOXDoxNZXf1c9vc/FX5Htuv7tKuuF48+odW7BmWX+av3youIU5+itYprH+qz&#10;+dQrRfv5LCPmetuBMYvrMqqsb+I+Fo8+MdeHuI/Fo08o9fM0/OLLP/xB/u6f/lFvtiq6jZSm1dvO&#10;BxNBWTKKUR/XoAzAHcc6oHnm5c15XE0ul+18QFAOFEEZqB7HOgCAZJwPuJkPAAAAMCAoAwAAAAYE&#10;ZQAAADSaadiFEJQBAAAAM4IyAAAAYEBQBgAAAAwIygAAAIABQRlAY9lu3gAANEur/VFvErEFZU4e&#10;AAAAaLqJoHx4dDL6FOVSKzXUi0ef0Opducy/jn0sHn2oz+ZTX/V+blq9ePSpsr6J+1g8+sRcH+I+&#10;Fo8+1Nv57GNxXIZQ7834CmvM3k57QZ5e8gprAACAqvEKawAAAMABQRlAY9lu3gAAQGxBmZMHAAAA&#10;ms4YlAEAAICmIygDAAAABgRlAAAAwICgDAAAABgQlAEAAAADgjIAAABgQFAGAAAADCaCsno3tss7&#10;sl1qpYZ68ehTdf1Oe8Hp49uniEOP98q71CqufajP5lNf9X6Ovd6H6zKqrG/iPhaPPjHXh7iPxaMP&#10;9XY++1gclyHUe/vs6vLiV73R9r5r+Bsmx7K7siYPD/ZksbOsT/ZW1XwBAACawpZ9J64ooxqLnWV5&#10;eLAnuytrMkyO9cleCMkAAADVISjXqMywTEgGAAAoh+lqshCU61dGWCYkAwAAVI+gPAPThGVCMgAA&#10;QD0IyjPiE5YJyQAAAPUhKM+QS1gmJAMAANSLoDxjRcIyIRkAAKA6rfZHvUnEFpRtd/6hGllhmZAM&#10;AAAwG8agjPqZwjIhGQAAYHYmgrLPqxRdaqWGevHoE0J9Oiz/5//5f3UKyUXmr9Sxj8WjD/XZfOqr&#10;3s9NqxePPlXWN3Efi0efmOtD3Mfi0Yd6O599LI7LEOq9TQRlzJYKyz//p/9UOCQDAACgfMagvLr6&#10;ud6EGi12luX3+/uEZAAAgBn67Ory4le9sdX+yA19AAAAaARb9jVeUQYAAACajqAMAAAAGBCUAQAA&#10;AAOCMgAAAGBAUAYAAAAMCMoAAACAAUEZAAAAMCAoAwAAAAYEZQAAAMCAoAwAAAAYTATlw6OTsf8W&#10;4VIrNdSLR58m1R8enYw+RbnUKq59qM/mU1/1fm5avXj0qbK+iftYPPrEXB/iPhaPPtTb+exjcVyG&#10;UJ9rf/+T3iQiIp9dXV78qjfa3ncNAAAANMXEFWUAAAAABGUAAADAiKAMAACARmu1P+pNIrYxyijX&#10;5uCN9AdvR38ePH4kndu3xmpERFpPnsnVyxd6s4hlWuvJs7E/97r3ZaP7YKwNAAAA2Wz353FFuULJ&#10;2fkozF69fCFXL1/I4PEj6b56rZeOZE0zUfNVIbr15JkkZ+d6GQAAABwRlCuSnJ1L99VrGTx+NHaV&#10;t3P71sSV4bTk7Nw76G50H4yCuO88AAAAcI2gXBEVkk1DLLIMHj+SzdQwDVed27dyr1oDAAAgH0G5&#10;Qq4hWVJ9Ngdv9EmF+SwXAAAA44xB2XbnH+qx0b0/dvMfAAAA6mcMypitzu1b0uven+qqMgAAAKYz&#10;EZTVu7Fd3pHtUis11ItHnzrqW0+ejT557v13bekP3ha+Kc9lfQ493ivvUqu49qE+m0991fu5afXi&#10;0afK+ibuY/HoE3N9iPtYPPpQb+ezj8VxGUK9N+NzlG3PkkNxpuceK7Zpevvm4I0kZz/J4PGjiWmm&#10;+rSsaQAAAPgbW/aduKKM8hS9GmyjHivnOh/XegAAAEwiKFekrEe0bXTvO89HPZoOAAAA/gjKFSnr&#10;hrzO7VtOj3vbHLyRXve+Ux8AAABMYoxyxWw37pnGD2eNKzZNc5k3AAAAzGzZl6AMAACARrNlX4Ze&#10;AAAAAAYEZQAAAMCAoAwAAIBGMw27EIIyAAAAYEZQBgAAAAwmgrJ6N7bLO7JdaqWGevHo06T6Q4/3&#10;yrvUKq59qM/mU1/1fm5avXj0qbK+iftYPPrEXB/iPhaPPtTb+exjcVyGUJ/LVs/j4QAAAACDiSvK&#10;AAAAQJO02h/1JhFbUOZqMgAAAJrOGJQBAACApiMoAwAAAAYEZQAAAMCAoAwAAAAYGIOy7c4/AAAA&#10;oCmMQRkAAABoOoIyAAAAYEBQBgAAAAwmgrJ617XtndcmLrVSQ7149GlS/aHHe+VdahXXPtRn86mv&#10;ej83rV48+lRZ38R9LB59Yq4PcR+LRx/q7Xz2sTguQ6j39tnV5cWvemOr/ZG38wEAAKARbNl34ooy&#10;AAAAAIIyAAAAYERQBgAAAAwIygAAAIABQRkAAAAwICgDAACg0UxPvBCCMgAAAGBGUAYAAAAMCMoA&#10;AACAAUEZAAAAMJh4hfXh0Ymsrn6ebhoxDXRutT/qTc7qmm+Z8zw8OpHvvv1apOT5Kln7wYU+X6lo&#10;fSWC+bLP4ptvep9JifNV2Gd/U9Z8q95nUuF+q2JdpaT57u9/GtuuUtJ82WfXqpivPk8peb6c0+rZ&#10;ZxNBGQAAAABDLwAAAAAjgjIAAABgQFAGAAAADAjKAAAAgMH/D1x2E1vFTIkfAAAAAElFTkSuQmCC&#10;UEsDBBQABgAIAAAAIQCTj/oC3AAAAAcBAAAPAAAAZHJzL2Rvd25yZXYueG1sTI7NSsNAFIX3gu8w&#10;XMGdnUQxTdNMSinqqgi2gri7zdwmoZmZkJkm6dt7u7LL88M5X76aTCsG6n3jrIJ4FoEgWzrd2ErB&#10;9/79KQXhA1qNrbOk4EIeVsX9XY6ZdqP9omEXKsEj1meooA6hy6T0ZU0G/cx1ZDk7ut5gYNlXUvc4&#10;8rhp5XMUJdJgY/mhxo42NZWn3dko+BhxXL/Eb8P2dNxcfvevnz/bmJR6fJjWSxCBpvBfhis+o0PB&#10;TAd3ttqLVsEiSbh59QWnaRyxPCiYx+kcZJHLW/7iD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NoxDb2vAwAAUwgAAA4AAAAAAAAAAAAAAAAAOgIAAGRycy9lMm9E&#10;b2MueG1sUEsBAi0ACgAAAAAAAAAhAHIHxofqWwAA6lsAABQAAAAAAAAAAAAAAAAAFQYAAGRycy9t&#10;ZWRpYS9pbWFnZTEucG5nUEsBAi0AFAAGAAgAAAAhAJOP+gLcAAAABwEAAA8AAAAAAAAAAAAAAAAA&#10;MWIAAGRycy9kb3ducmV2LnhtbFBLAQItABQABgAIAAAAIQCqJg6+vAAAACEBAAAZAAAAAAAAAAAA&#10;AAAAADpjAABkcnMvX3JlbHMvZTJvRG9jLnhtbC5yZWxzUEsFBgAAAAAGAAYAfAEAAC1kAAAAAA==&#10;">
                <v:shape id="Grafik 1" o:spid="_x0000_s1078" type="#_x0000_t75" alt="Ein Bild, das Text, Screenshot, Diagramm, Reihe enthält.&#10;&#10;KI-generierte Inhalte können fehlerhaft sein." style="position:absolute;width:45339;height:42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kYPxgAAAOIAAAAPAAAAZHJzL2Rvd25yZXYueG1sRI9NS8Qw&#10;EIbvgv8hjODNTVfqqnWziwiCB7G4iuehGZuyzaR0Ylv99c5B8PjyfvFs90vszUSjdIkdrFcFGOIm&#10;+Y5bB+9vjxc3YCQje+wTk4NvEtjvTk+2WPk08ytNh9waHWGp0EHIeaislSZQRFmlgVi9zzRGzCrH&#10;1voRZx2Pvb0sio2N2LE+BBzoIVBzPHxF/Z2e5ef2WEsd5llSmuqP9sU6d3623N+BybTk//Bf+8k7&#10;KK/K4npTrhVCkRQH7O4XAAD//wMAUEsBAi0AFAAGAAgAAAAhANvh9svuAAAAhQEAABMAAAAAAAAA&#10;AAAAAAAAAAAAAFtDb250ZW50X1R5cGVzXS54bWxQSwECLQAUAAYACAAAACEAWvQsW78AAAAVAQAA&#10;CwAAAAAAAAAAAAAAAAAfAQAAX3JlbHMvLnJlbHNQSwECLQAUAAYACAAAACEAqB5GD8YAAADiAAAA&#10;DwAAAAAAAAAAAAAAAAAHAgAAZHJzL2Rvd25yZXYueG1sUEsFBgAAAAADAAMAtwAAAPoCAAAAAA==&#10;">
                  <v:imagedata r:id="rId56" o:title="Ein Bild, das Text, Screenshot, Diagramm, Reihe enthält.&#10;&#10;KI-generierte Inhalte können fehlerhaft sein"/>
                </v:shape>
                <v:shape id="_x0000_s1079" type="#_x0000_t202" style="position:absolute;top:43046;width:45339;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IGPygAAAOMAAAAPAAAAZHJzL2Rvd25yZXYueG1sRE9PS8Mw&#10;FL8LfofwBC/i0nV1zrpsjKHgvAzrLt4ezVtTbV5Kkm712xtB8Ph+/99yPdpOnMiH1rGC6SQDQVw7&#10;3XKj4PD+fLsAESKyxs4xKfimAOvV5cUSS+3O/EanKjYihXAoUYGJsS+lDLUhi2HieuLEHZ23GNPp&#10;G6k9nlO47WSeZXNpseXUYLCnraH6qxqsgn3xsTc3w/HpdVPM/O4wbOefTaXU9dW4eQQRaYz/4j/3&#10;i07z72aLYvqQ3+fw+1MCQK5+AAAA//8DAFBLAQItABQABgAIAAAAIQDb4fbL7gAAAIUBAAATAAAA&#10;AAAAAAAAAAAAAAAAAABbQ29udGVudF9UeXBlc10ueG1sUEsBAi0AFAAGAAgAAAAhAFr0LFu/AAAA&#10;FQEAAAsAAAAAAAAAAAAAAAAAHwEAAF9yZWxzLy5yZWxzUEsBAi0AFAAGAAgAAAAhALBUgY/KAAAA&#10;4wAAAA8AAAAAAAAAAAAAAAAABwIAAGRycy9kb3ducmV2LnhtbFBLBQYAAAAAAwADALcAAAD+AgAA&#10;AAA=&#10;" stroked="f">
                  <v:textbox style="mso-fit-shape-to-text:t" inset="0,0,0,0">
                    <w:txbxContent>
                      <w:p w14:paraId="703DC997" w14:textId="49B13F64" w:rsidR="0015099D" w:rsidRPr="001C6AF7" w:rsidRDefault="0015099D" w:rsidP="0015099D">
                        <w:pPr>
                          <w:pStyle w:val="Beschriftung"/>
                          <w:jc w:val="center"/>
                          <w:rPr>
                            <w:szCs w:val="22"/>
                          </w:rPr>
                        </w:pPr>
                        <w:bookmarkStart w:id="77" w:name="_Ref221275164"/>
                        <w:r>
                          <w:t xml:space="preserve">Abbildung </w:t>
                        </w:r>
                        <w:r w:rsidR="00C36B01">
                          <w:fldChar w:fldCharType="begin"/>
                        </w:r>
                        <w:r w:rsidR="00C36B01">
                          <w:instrText xml:space="preserve"> SEQ Abbildung \* ARABIC </w:instrText>
                        </w:r>
                        <w:r w:rsidR="00C36B01">
                          <w:fldChar w:fldCharType="separate"/>
                        </w:r>
                        <w:r w:rsidR="00715971">
                          <w:rPr>
                            <w:noProof/>
                          </w:rPr>
                          <w:t>26</w:t>
                        </w:r>
                        <w:r w:rsidR="00C36B01">
                          <w:rPr>
                            <w:noProof/>
                          </w:rPr>
                          <w:fldChar w:fldCharType="end"/>
                        </w:r>
                        <w:bookmarkEnd w:id="77"/>
                        <w:r>
                          <w:t xml:space="preserve"> Schaltplan der Versorgungsspannung des SAM D21</w:t>
                        </w:r>
                      </w:p>
                    </w:txbxContent>
                  </v:textbox>
                </v:shape>
                <w10:wrap type="topAndBottom"/>
              </v:group>
            </w:pict>
          </mc:Fallback>
        </mc:AlternateContent>
      </w:r>
      <w:r w:rsidR="003407A4">
        <w:t xml:space="preserve">Um den Mikrokontroller manuell </w:t>
      </w:r>
      <w:r w:rsidR="006260A0">
        <w:t>zurückzusetzen</w:t>
      </w:r>
      <w:r w:rsidR="003407A4">
        <w:t xml:space="preserve">, befindet sich auf der Platine ein </w:t>
      </w:r>
      <w:proofErr w:type="spellStart"/>
      <w:r w:rsidR="003407A4">
        <w:t>Reset</w:t>
      </w:r>
      <w:proofErr w:type="spellEnd"/>
      <w:r w:rsidR="003407A4">
        <w:t xml:space="preserve">-Taster. In </w:t>
      </w:r>
      <w:r>
        <w:fldChar w:fldCharType="begin"/>
      </w:r>
      <w:r>
        <w:instrText xml:space="preserve"> REF _Ref221276048 \h </w:instrText>
      </w:r>
      <w:r w:rsidR="00B014DB">
        <w:instrText xml:space="preserve"> \* MERGEFORMAT </w:instrText>
      </w:r>
      <w:r>
        <w:fldChar w:fldCharType="separate"/>
      </w:r>
      <w:r>
        <w:t xml:space="preserve">Abbildung </w:t>
      </w:r>
      <w:r>
        <w:rPr>
          <w:noProof/>
        </w:rPr>
        <w:t>25</w:t>
      </w:r>
      <w:r>
        <w:fldChar w:fldCharType="end"/>
      </w:r>
      <w:r>
        <w:t xml:space="preserve"> </w:t>
      </w:r>
      <w:r w:rsidR="003407A4">
        <w:t xml:space="preserve">ist der Schaltplan des </w:t>
      </w:r>
      <w:proofErr w:type="spellStart"/>
      <w:r w:rsidR="003407A4">
        <w:t>Reset</w:t>
      </w:r>
      <w:proofErr w:type="spellEnd"/>
      <w:r w:rsidR="003407A4">
        <w:t xml:space="preserve">-Tasters </w:t>
      </w:r>
      <w:r>
        <w:t>dargestellt</w:t>
      </w:r>
      <w:r w:rsidR="003407A4">
        <w:t xml:space="preserve">. </w:t>
      </w:r>
      <w:r>
        <w:t xml:space="preserve">Bei einem Logisch-Low Signal am </w:t>
      </w:r>
      <w:proofErr w:type="spellStart"/>
      <w:r>
        <w:t>Reset</w:t>
      </w:r>
      <w:proofErr w:type="spellEnd"/>
      <w:r>
        <w:t xml:space="preserve">-Pin wird der SAM D21 zurückgesetzt. Der Pull-Up-Widerstand R4 hält den </w:t>
      </w:r>
      <w:proofErr w:type="spellStart"/>
      <w:r>
        <w:t>Reset</w:t>
      </w:r>
      <w:proofErr w:type="spellEnd"/>
      <w:r>
        <w:t xml:space="preserve">-Pin auf Logisch-High damit der Mikrokontroller nicht aus Versehen zurückgesetzt wird. Der Kondensator C4 mindert die Störanfälligkeit des </w:t>
      </w:r>
      <w:proofErr w:type="spellStart"/>
      <w:r>
        <w:t>Res</w:t>
      </w:r>
      <w:r w:rsidR="00FB1E11">
        <w:t>e</w:t>
      </w:r>
      <w:r>
        <w:t>t</w:t>
      </w:r>
      <w:proofErr w:type="spellEnd"/>
      <w:r>
        <w:t xml:space="preserve">-Schaltkreises. Der Widerstand R1 verhindert einen Kurzschluss, wenn der </w:t>
      </w:r>
      <w:proofErr w:type="spellStart"/>
      <w:r>
        <w:t>Reset</w:t>
      </w:r>
      <w:proofErr w:type="spellEnd"/>
      <w:r>
        <w:t xml:space="preserve">-Taster gedrückt wird. </w:t>
      </w:r>
      <w:r>
        <w:fldChar w:fldCharType="begin"/>
      </w:r>
      <w:r>
        <w:instrText xml:space="preserve"> ADDIN ZOTERO_ITEM CSL_CITATION {"citationID":"BbdIkY3B","properties":{"formattedCitation":"[11, S. 114\\uc0\\u8211{}115]","plainCitation":"[11, S. 114–115]","noteIndex":0},"citationItems":[{"id":69,"uris":["http://zotero.org/users/local/VRi3dGyu/items/YXAJQI3A"],"itemData":{"id":69,"type":"document","genre":"Datenblatt","title":"SAM D21/DA1 Family","URL":"https://www.mouser.de/datasheet/3/282/1/SAM-D21-DA1-Family-Data-Sheet-DS40001882H.pdf","author":[{"family":"Microchip","given":""}]},"locator":"114-115","label":"page"}],"schema":"https://github.com/citation-style-language/schema/raw/master/csl-citation.json"} </w:instrText>
      </w:r>
      <w:r>
        <w:fldChar w:fldCharType="separate"/>
      </w:r>
      <w:r w:rsidRPr="004F5AB7">
        <w:rPr>
          <w:rFonts w:cs="Arial"/>
          <w:kern w:val="0"/>
        </w:rPr>
        <w:t>[11, S. 114–115]</w:t>
      </w:r>
      <w:r>
        <w:fldChar w:fldCharType="end"/>
      </w:r>
      <w:r>
        <w:t xml:space="preserve"> </w:t>
      </w:r>
      <w:r w:rsidR="006260A0">
        <w:t>Widerstand</w:t>
      </w:r>
      <w:r>
        <w:t xml:space="preserve"> R10 entkoppelt den </w:t>
      </w:r>
      <w:proofErr w:type="spellStart"/>
      <w:r>
        <w:t>Reset</w:t>
      </w:r>
      <w:proofErr w:type="spellEnd"/>
      <w:r>
        <w:t xml:space="preserve">-Taster </w:t>
      </w:r>
      <w:r w:rsidR="007E2B71">
        <w:t xml:space="preserve">von </w:t>
      </w:r>
      <w:r w:rsidR="006260A0">
        <w:t xml:space="preserve">der </w:t>
      </w:r>
      <w:proofErr w:type="spellStart"/>
      <w:r w:rsidR="006260A0">
        <w:t>Debug</w:t>
      </w:r>
      <w:proofErr w:type="spellEnd"/>
      <w:r w:rsidR="006260A0">
        <w:t>-Schnittstelle,</w:t>
      </w:r>
      <w:r>
        <w:t xml:space="preserve"> </w:t>
      </w:r>
      <w:r w:rsidR="002E2DAE">
        <w:t>welche</w:t>
      </w:r>
      <w:r>
        <w:t xml:space="preserve"> auch den </w:t>
      </w:r>
      <w:proofErr w:type="spellStart"/>
      <w:r>
        <w:t>Reset</w:t>
      </w:r>
      <w:proofErr w:type="spellEnd"/>
      <w:r>
        <w:t>-Pin des SAM D21 nutzt.</w:t>
      </w:r>
    </w:p>
    <w:p w14:paraId="6AD57346" w14:textId="48A663DD" w:rsidR="00B014DB" w:rsidRDefault="004F5AB7" w:rsidP="003F569C">
      <w:pPr>
        <w:jc w:val="left"/>
      </w:pPr>
      <w:r>
        <w:br w:type="page"/>
      </w:r>
      <w:r w:rsidR="007506BA">
        <w:lastRenderedPageBreak/>
        <w:t xml:space="preserve">Zum Programmieren oder Debuggen besitzt der SAM D21 eine Serial Wire </w:t>
      </w:r>
      <w:proofErr w:type="spellStart"/>
      <w:r w:rsidR="007506BA">
        <w:t>Debug</w:t>
      </w:r>
      <w:proofErr w:type="spellEnd"/>
      <w:r w:rsidR="007506BA">
        <w:t xml:space="preserve"> Schnittstelle. </w:t>
      </w:r>
      <w:r w:rsidR="00B00AA9">
        <w:t xml:space="preserve">Als Programmiergerät wird ein JTAGICE3 verwendet, welcher im Elektroniklabor der Hochschule bereits vorrätig </w:t>
      </w:r>
      <w:r w:rsidR="00FB1E11">
        <w:t>ist</w:t>
      </w:r>
      <w:r w:rsidR="00B00AA9">
        <w:t xml:space="preserve">. Das Programmiergerät wird über einen 10 poligen 50 mil. Cortex </w:t>
      </w:r>
      <w:proofErr w:type="spellStart"/>
      <w:r w:rsidR="00B00AA9">
        <w:t>Debug</w:t>
      </w:r>
      <w:proofErr w:type="spellEnd"/>
      <w:r w:rsidR="00B00AA9">
        <w:t xml:space="preserve"> Connector mit dem SAM D21 verbunden. In</w:t>
      </w:r>
      <w:r w:rsidR="009E7245">
        <w:t xml:space="preserve"> </w:t>
      </w:r>
      <w:r w:rsidR="009E7245">
        <w:fldChar w:fldCharType="begin"/>
      </w:r>
      <w:r w:rsidR="009E7245">
        <w:instrText xml:space="preserve"> REF _Ref221291739 \h </w:instrText>
      </w:r>
      <w:r w:rsidR="009E7245">
        <w:fldChar w:fldCharType="separate"/>
      </w:r>
      <w:r w:rsidR="009E7245">
        <w:t xml:space="preserve">Abbildung </w:t>
      </w:r>
      <w:r w:rsidR="009E7245">
        <w:rPr>
          <w:noProof/>
        </w:rPr>
        <w:t>26</w:t>
      </w:r>
      <w:r w:rsidR="009E7245">
        <w:fldChar w:fldCharType="end"/>
      </w:r>
      <w:r w:rsidR="009E7245">
        <w:t xml:space="preserve"> </w:t>
      </w:r>
      <w:r w:rsidR="00B00AA9">
        <w:t>ist der Schaltplan der JTAG-Schnittstelle zu sehen.</w:t>
      </w:r>
      <w:r w:rsidR="003F569C">
        <w:t xml:space="preserve"> Der Datenaustausch zwischen Mikrokontroller und Programmiergerät findet über die bidirektionale</w:t>
      </w:r>
      <w:r w:rsidR="00B00AA9">
        <w:t xml:space="preserve"> </w:t>
      </w:r>
      <w:r w:rsidR="003F569C">
        <w:t xml:space="preserve">Datenleitung „SWDIO“ und die Clock „SWCLK“ statt. Die Clock und die </w:t>
      </w:r>
      <w:proofErr w:type="spellStart"/>
      <w:r w:rsidR="003F569C">
        <w:t>Reset</w:t>
      </w:r>
      <w:proofErr w:type="spellEnd"/>
      <w:r w:rsidR="003F569C">
        <w:t xml:space="preserve">-Leitung sind jeweils mit einem </w:t>
      </w:r>
      <w:proofErr w:type="spellStart"/>
      <w:r w:rsidR="003F569C">
        <w:t>Pullup</w:t>
      </w:r>
      <w:proofErr w:type="spellEnd"/>
      <w:r w:rsidR="003F569C">
        <w:t>-Widerstand verbunden. Zusätzlich zu den Datenleitung</w:t>
      </w:r>
      <w:r w:rsidR="00FB1E11">
        <w:t>en</w:t>
      </w:r>
      <w:r w:rsidR="003F569C">
        <w:t xml:space="preserve"> brauch das Programmiergerät noch eine Referenz der Versorgungsspannung des </w:t>
      </w:r>
      <w:r w:rsidR="009E7245">
        <w:rPr>
          <w:noProof/>
        </w:rPr>
        <mc:AlternateContent>
          <mc:Choice Requires="wpg">
            <w:drawing>
              <wp:anchor distT="0" distB="0" distL="114300" distR="114300" simplePos="0" relativeHeight="251740160" behindDoc="0" locked="0" layoutInCell="1" allowOverlap="1" wp14:anchorId="7709A603" wp14:editId="1004923D">
                <wp:simplePos x="0" y="0"/>
                <wp:positionH relativeFrom="margin">
                  <wp:align>center</wp:align>
                </wp:positionH>
                <wp:positionV relativeFrom="paragraph">
                  <wp:posOffset>1986915</wp:posOffset>
                </wp:positionV>
                <wp:extent cx="5759450" cy="2648585"/>
                <wp:effectExtent l="0" t="0" r="0" b="0"/>
                <wp:wrapTopAndBottom/>
                <wp:docPr id="722408060" name="Gruppieren 27"/>
                <wp:cNvGraphicFramePr/>
                <a:graphic xmlns:a="http://schemas.openxmlformats.org/drawingml/2006/main">
                  <a:graphicData uri="http://schemas.microsoft.com/office/word/2010/wordprocessingGroup">
                    <wpg:wgp>
                      <wpg:cNvGrpSpPr/>
                      <wpg:grpSpPr>
                        <a:xfrm>
                          <a:off x="0" y="0"/>
                          <a:ext cx="5759450" cy="2648585"/>
                          <a:chOff x="0" y="0"/>
                          <a:chExt cx="5759450" cy="2648585"/>
                        </a:xfrm>
                      </wpg:grpSpPr>
                      <pic:pic xmlns:pic="http://schemas.openxmlformats.org/drawingml/2006/picture">
                        <pic:nvPicPr>
                          <pic:cNvPr id="561378372" name="Grafik 1" descr="Ein Bild, das Text, Screenshot, Diagramm, Reihe enthält.&#10;&#10;KI-generierte Inhalte können fehlerhaft sein."/>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0" y="0"/>
                            <a:ext cx="5759450" cy="2334260"/>
                          </a:xfrm>
                          <a:prstGeom prst="rect">
                            <a:avLst/>
                          </a:prstGeom>
                        </pic:spPr>
                      </pic:pic>
                      <wps:wsp>
                        <wps:cNvPr id="31457992" name="Textfeld 1"/>
                        <wps:cNvSpPr txBox="1"/>
                        <wps:spPr>
                          <a:xfrm>
                            <a:off x="0" y="2390140"/>
                            <a:ext cx="5759450" cy="258445"/>
                          </a:xfrm>
                          <a:prstGeom prst="rect">
                            <a:avLst/>
                          </a:prstGeom>
                          <a:solidFill>
                            <a:prstClr val="white"/>
                          </a:solidFill>
                          <a:ln>
                            <a:noFill/>
                          </a:ln>
                        </wps:spPr>
                        <wps:txbx>
                          <w:txbxContent>
                            <w:p w14:paraId="1AAA37F7" w14:textId="0C794270" w:rsidR="009E7245" w:rsidRPr="00597E47" w:rsidRDefault="009E7245" w:rsidP="009E7245">
                              <w:pPr>
                                <w:pStyle w:val="Beschriftung"/>
                                <w:jc w:val="center"/>
                                <w:rPr>
                                  <w:szCs w:val="22"/>
                                </w:rPr>
                              </w:pPr>
                              <w:bookmarkStart w:id="78" w:name="_Ref221291739"/>
                              <w:r>
                                <w:t xml:space="preserve">Abbildung </w:t>
                              </w:r>
                              <w:r w:rsidR="00C36B01">
                                <w:fldChar w:fldCharType="begin"/>
                              </w:r>
                              <w:r w:rsidR="00C36B01">
                                <w:instrText xml:space="preserve"> SEQ Abbildung \* ARABIC </w:instrText>
                              </w:r>
                              <w:r w:rsidR="00C36B01">
                                <w:fldChar w:fldCharType="separate"/>
                              </w:r>
                              <w:r w:rsidR="00715971">
                                <w:rPr>
                                  <w:noProof/>
                                </w:rPr>
                                <w:t>27</w:t>
                              </w:r>
                              <w:r w:rsidR="00C36B01">
                                <w:rPr>
                                  <w:noProof/>
                                </w:rPr>
                                <w:fldChar w:fldCharType="end"/>
                              </w:r>
                              <w:bookmarkEnd w:id="78"/>
                              <w:r>
                                <w:t xml:space="preserve"> Schaltplan der JTAG-Schnittstel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709A603" id="_x0000_s1080" style="position:absolute;margin-left:0;margin-top:156.45pt;width:453.5pt;height:208.55pt;z-index:251740160;mso-position-horizontal:center;mso-position-horizontal-relative:margin" coordsize="57594,264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xhXXqwMAAFEIAAAOAAAAZHJzL2Uyb0RvYy54bWycVltu2zgU/R+geyBU&#10;oF+J5WfiuHEKN2mCYILWaDLoN01RFhGK5JC0pXQ9s4bZQDc2h5TkNHEwncmHqcv3ueeee+nTD3Up&#10;yZZbJ7SaJ4NePyFcMZ0JtZ4nf9xdHk4T4jxVGZVa8XnywF3y4ezNb6eVmfGhLrTMuCU4RLlZZeZJ&#10;4b2ZpaljBS+p62nDFSZzbUvq0bXrNLO0wumlTIf9/lFaaZsZqxl3DqMXzWRyFs/Pc878lzx33BM5&#10;T4DNx9bGdhXa9OyUztaWmkKwFgZ9BYqSCoVLd0ddUE/Jxoq9o0rBrHY69z2my1TnuWA8+gBvBv1n&#10;3lxZvTHRl/WsWpsdTaD2GU+vPpZ93l5Zc2uWFkxUZg0uYi/4Uue2DF+gJHWk7GFHGa89YRicHE9O&#10;xhMwyzA3PBpPJ9NJQyorwPzePlZ8+sXOtLs4fQLHCDbDr+UA1h4Hv9YKdvmN5Ul7SPmfziipvd+Y&#10;Q4TLUC9WQgr/EKWHwARQarsUbGmbDuhcWiIyEHM0GB1PR8fDhChaQvlXlubingwSknHHIMFPQpGP&#10;QmYHJKOO3IHRA3LLLOfKFRr2haAQZlkekK9cFBx55Ysff0nfe/e2XryPze/Xh2uuuBXcek6uVUEl&#10;vvc//laKK5LzQnJb0NwTx4XqhbgExAFkA5kGSm80u3dE6fOCqjVfOIOkQSqH1enT5bH7xN+VFOZS&#10;SBlkEuyWWXj3TKAvBKcR/4VmmxKuNdlsuQTJGgwI4xJiZ7xccbBpr7MIiM6ct9yzIlyY4+KvABuA&#10;/jQRUT4CCy446Pt1ih6NxsOjWCZ2ugRp1vkrrksSDIADBoiBzuj2xrVouiUthw2AiAx4Qqah3LmO&#10;LvT2CPtfGX1bUMMBIRz7KMHRYDw5PjnZKTBILOcygwZjsse1IfWJrz9qJPNu/F/5Go5O+oNxWzpf&#10;rgOT6Xgcy8BrSUM4tRRZJ63A5rm0ZEtRxqtCeB7V+WyVVCEISoddjSbCCMqIawUQLF+v6pigw2HH&#10;wkpnDyDBasQSlcwZdilw4Q11fkktngMM4onzX9DkUlfzRLdWQgptv780HtYjpphNSIXnZZ64Pzc0&#10;1B55rRDt8BZ1hu2MVWeoTXmu4SqKBdBEExusl52ZW11+w8u3CLdgiiqGu+aJ78xzjx4m8HIyvlhE&#10;uylhN+rWoPANomIDsXf1N2pNq2WPgH7WnZ72JN2sDTQ7s9h4UB31HohtWGz5hrajFd8tWE8exp/7&#10;cdXjP4GzfwAAAP//AwBQSwMECgAAAAAAAAAhAEe3Q/6vYAAAr2AAABQAAABkcnMvbWVkaWEvaW1h&#10;Z2UxLnBuZ4lQTkcNChoKAAAADUlIRFIAAAQqAAABsAgGAAAAb5CESAAAAAFzUkdCAK7OHOkAAAAE&#10;Z0FNQQAAsY8L/GEFAAAACXBIWXMAABYlAAAWJQFJUiTwAABgRElEQVR4Xu3dbYgcV57v+X/d3m3D&#10;qrig1aAy2+VRj7uRhl28ug3uRmVVyOWGtlW0SzQsftFqr1lzkadfzMIYPKiIWlAJNoMSY/C8mFlm&#10;LC4G09K88L5opG4ke6Cd5ShVCbfhttYwe1Vru91y9VyVWFG9c6v24m5Y7YvMEzp5Mh5ORJzMjIz4&#10;fiCQKh7+cTIzMjPilyciJvZ2dx4IAAAAAABABfwrcwQAAAAAAMCoEFQAAAAAAIDKIKgAAAAAAACV&#10;QVABAAAAAAAqYyLuYpqtYNsc5dySP2WO6kEbRr9+oQ2RUbdh1OsX2hAZdRtGvX6hDZFRt2HU6xfa&#10;EBl1G0a9fqENkVG3YdTrF9oQGXUbRr1+oQ2RUbdh1OsXizbELd8XVJx55SO5fPkRfdRA+P7B2AZJ&#10;94EEwT1ztHNVaMPp01/KxTefNEcPbf3mc9BeXZe5p58SGWEbdLRhuOs/fvzT6PXXDbMNbI/JbRj1&#10;+mXIbWB77G+DMur1S8PakPRdLUNsg/k8qO1xVOvX0YaOYbUhaXsc1vrN56BKn41CG0SGuP7Tp7+U&#10;H/3o9yIifd/Xw2qD+RywPfYa9frFsg1xy/cFFaqQ5+0Tz9unT3LKbIiplZG6uFD1Nox6/UIbIqNu&#10;w6jXL7QhMuo2jHr9Qhsio27DqNcvtCEy6jaMev1CGyKjbsOo1y+0ITLqNox6/UIbIqNuw6jXLylt&#10;CMM9CcO9fEFF3MwAAAAAAABlpWUPXEwTAAAAAABUBkEFAAAAAACoDIIKAAAAAABQGQQVAAAAAACg&#10;MggqAAAAAABAZRBUAAAAAACAyiCoAAAAAAAAlUFQAQAAAAAAKoOgAgAAAAAAVAZBBQAAAAAAqAyC&#10;CgAAAAAAUBkEFQAAAAAAoDIIKgAAAAAAQGUQVAAAAAAAgMogqAAAAAAAAJXRF1R8/vkXPf+W0V5d&#10;N0cV4qqOOKxFnWyuarmo015dj4ayXNQQh3XEYS3qZHNVy0Udtms71Ennqo44qlXn7dpVHXFYizrZ&#10;XNRiu7bjqhZ1srmoxXZtx1WtutZJMrG3u/NAH9EKtiUI7onvH5Qlf0qfBAAAAAAAUFpa9tDXowIA&#10;AAAAAGBUCCoAAAAAAEBlEFQAAAAAAIDKIKgAAAAAAACVQVABAAAAAAAqg6ACAAAAAAAM1ZI/FXvH&#10;D4m7Pal0bxMSNzMAAAAAAMAgxQYVAAAAAAAAo8CpHwAAAAAAoDLGqkdFK9g2R8kJb1I8b585OlXe&#10;U1sGPX9ZSeuLe76SxC1vSlqPrTDckw/C3Z5xZeplsW2v7XxVVofHAAAAAAAiIl9Z8heXzZFV0wq2&#10;ZX7+1xKGe33DTy7tSBDcE+mGFllawXal5i8raX1qvPl8JQ3m8qak9dhQr99PLu30rTcM9+TQoa/K&#10;oUNfNRcrxba9tvNVWR0eAwAAAAAolT/14+T8Z9FBmO8f7BuUILhn1YNA1VL/2rKd33a+QVNXUNUH&#10;1fPE8/b1Tcv6Nb7o86YfRIvxGnrePgljelkAAAAAAJqr0kFFK9iWMNwTz9sne7tPyJI/1Tfs7T4h&#10;1689bnWwrXoOJP2dJSsIyZo+bOZzpQcV5rQ05vNk/p0kDPeikOL6tcf7XkPb1w0AAAAAUD9Jx9Cx&#10;QUXSzMOmH+SmUQfeWcxf7s2/s2T1JsiaPq7M58n8O4maT+/NYbJ53QAAAAAA9aJ638flD31BRdrM&#10;w6TWr5/eUZZ+Con+dx5Jz0vS+Doo+ryp+QgjAAAAAAC2+oKKutJPV9APnG1PY1A9ApIO0tX4pJ4D&#10;46ro8zaIoKkKWsF2z5CHuWze5ZUyNcxlbZc358uzLAAAAADk0RdUfP75Fz3/ltFeXTdHWVMHxUFw&#10;r1QdRZ2GcPr0lyLaAbTtaQyety8KIVrBdk+b1AGbPo8tF49NHL1eEtMe/fQN/d+s500FNy7uQmG2&#10;qYj26no0FNEKtmXf5McSBPd6hn2TH2cesIfhXnRRWHOwWV5JaoN6rtOkLXty/rMoeIp7flpaLyuz&#10;TlzbzfdHGVWrIw5ruahTdrvWuaghDuuIw1rUSeeqjjiqVeft2lUdcViLOtlc1GK7tuOqFnWyuajF&#10;dm3HVa261kkysbe780AfoQ5KqnCRQ9UWz9uXeZ2KLPsmPxbpXu9C3W3i5PxnIiKyt/uEMfdD+vMh&#10;3QNwsz3qQE+fZ1jPX57XK8+8SpHnzWaeQbN9rDbzqXkkpoeIPj5r+bggy2Z50bYxKdCGtPaH3VvE&#10;Ji0rxvKKqmMuo9ppvkcAAAAAQJd2LNbXo6JKlrp3qgjDveiX56xTDuLoy6gDRf2A0bamevLUwZ35&#10;f/PJHXdFnzezF8YoheGetGJOd1BD0mPQqYN0864lS927zujzxFnq3ir2+rXH+5a3eY5UO72Eu9/Y&#10;1BAtyNAHFSaktV9ntkGnP5/qeQcAAACAvCodVEj3l3x1IBZ0u6nn6S4vKQfO6u+s0xh0ahm1fvWv&#10;WbsOXD5voxJ2b5GaNGQFFTavr7lNxDEP6vNQIcKgeijYtF9Ja8NSzC1wAQAAACCvygcV0j0A2tt9&#10;oudgMdDO7886wFIHeub1EtTftr8mi9GrQv8FuY4HZS6fN5PZs2FQPG+f+P7BxME8FSMvfRvIYj5m&#10;m2VtgpIybNqg2LRBBYtpgQYAAAAApBmLoEJRgYXZyyJIuKifJJy+EPe37cGaaAds6kDd5gBu3Azi&#10;eVNa3XOR9CHp9StL/bKfNJiPLYkKpvZNftwz2PTKCFMuppm1rEuqHXnbn1cdQzsAAAAAwzNWQYWi&#10;Dj71XhZJv+6rA2DP29f3a3Yr2I4OVPOcxmAeiJl/10GZ5y2rx8VS97oKLno0DEvYPYXEpPfOSNoO&#10;Pgh3JexeY8J1j448Qu16KorepqT2AwAAAMAwjWVQoVMHvRJzjn3LuLif+Wu2/mty3EFoGrXOOvam&#10;KPu82fS4yNujYdTUAf3e7hM9g947I4l6juIupjnMxx/3GPQ2AQAAAEAVjH1QkUa/toL5S7Y+KEkH&#10;1XFUQDLqAzx1EGxeR6IMF8+bmh7X42IcqV48eanwTH++RqXoYwAAAACAYap1UKHftcL8JVsfih5U&#10;j/qgTw8IXP4y7+J5U89NXI8LAAAAAACS1CKoUAfDZnBg29sg65oKVTWoX+tdPW+qXeYpObA3joEP&#10;rzcAAACAMiodVJgXcIwbTs5/JhJzsJ6nt4HNNRVGLe5xqws0mgFNGS6fNz3IMNuvhrjlqkQPCsy2&#10;60OSrOVtHr/atk/Of9a3vG0N0e5cEje4ou5uot6XAAAAAJDXV5b8xWV9RNi9M4Dn7cv8RX2QWt1b&#10;WKr2JA137vxBPG+fvPn3j/Us/5NLOxKGe+L7B60fRxjuyR8f+i975s/7fOSd30bcc6Ee9/Vrj5uz&#10;J7Jpm6vnTUTk0KGvRtOThqTXryybxyoF5ksaJKMHijm/Gu7c+YNIN/RJWv6EN9m3XJ4a+nzmsmqQ&#10;lPareZLqK61gWy5d+p2ISNSmtPkBAAAANFfaccbE3u7OA32EOihW1ycYJdtfepPa2Qq2E6fFSZo/&#10;aXySvPPbiHsuiqzDpm028+iy5o9ruy5t2TKy2qXYzJf2GE54k5m9T9KWF8vnoEyNMsuK5XMkxnps&#10;5gcAAADQTK2U7KHSQQUAAAAAAKiftOyh0teoAAAAAAAAzUJQAQAAAAAAKoOgAgAAAAAAVEZfUPH5&#10;51/0/FtGe3XdHFWIqzrisBZ1srmq5aJOe3U9GspyUUMc1hGHtaiTzVUtF3XYru1QJ52rOuKoVp23&#10;a1d1xGEt6mRzUYvt2o6rWtTJ5qIW27UdV7XqWicJF9MEAAAAAABDlZY99PWoGAdZt1oEAIw/PusB&#10;AACaaeyCipPzn0kQ3GMHFgBqTCXsJ+c/MycBAACg5sYqqGgF2xKGe+J5+/q6hqRpBdvREIZ75uRK&#10;aHLwkvex553fpUGve9D1gSRV2/aW/CnxvH0ShnuVaxsAAADKW/KnYk/7EBH5ypK/uKyPOOFNinQX&#10;qpIw3JM/+/GWiIi8+fePyaFDXzVn6XNy/jP5sx9vSRjuRcNPLu1IENwT0R7rqKlfDqVCbRqWvI89&#10;7/wuDXrdg64PJKnqtnfo0FflJ5d2JAz35IQ3afW5DwAAgPGRtO8Z26OiaiGFiMgH4a6IiPj+QfG8&#10;febkPifnP4t6T3jePvH9g+L7B6PpdCmuFnWQlMV2PgDjT312i/YdAAAAgPqLDSqqSB2g2oQoKqTw&#10;vH2yt/uEXL/2uCz5U7LkT0V/06W4erJei6zpAOpHfeYTUgIAADTHWAQV6gBV7xGRpKVdx+L6tcfN&#10;ySLdX+muX3s88XwYjEbWgUjWdAD1pD77CSsBAACaYSyCijznTqt5k0IKHSFF9SQdiCSNB1B/6rOf&#10;sBIAAKAZKh9U6HfpyLo2RZ6eF6gW9domHYio8VnbAID60d/3Vb1zEwAAAPJL+kF6Ym9354E5skrU&#10;1ehtTtPYN/mxSLc3hYsD2qQnTSx7YyQtr5ZV09UdSTxvX0+749aRVFOJW0a6yyVN09nO54r++qrn&#10;wXyt1Tzq+bHdHopKeo6T2qdLWlZJWk5iHmectOXF4vXLmq6UeRxlpK33hDeZ+LwoactntTltWbFY&#10;XhzUKLu8ZNSIew5b3dPl4j6DJGWdaetJWkZR26FZI2059f5Ie/8BAABgfKTt38UGFbYHM8OgLoyZ&#10;FT6E4V50F4+93SfMybnpdw2J46VcA0O0Jz2O6vGRNF0xX7C0moq5jGjLZbVZPea4GoOib5zSfU7M&#10;durtUvMMqo1Zr7skPMdS4vVRbJY3nxtd2hvdZrpS5jkoo+x6s5a3ee7SpK1bHNQou7xYPAdi1Ci6&#10;zqz1FH2u49alqM/4tNoAAAAYH2nHJ31BRdrMo6B6SWSFDy7brR/Yx4Ujtr+sq51xs45+kCA5elRk&#10;tUutL+650u+EEreTnzV9UMzXzewVow5OpPu4zPldynp+s173rOXTXh+xWN52/UWni4M2FJW1XiVp&#10;nVnLZ7U7a/ms104c1FDbvp9w6lrW8lnrV8zH38rZoyJrPbbPtaR8Niax/T4AAABA9aUdn3xlyV9c&#10;1kfoO6w2F68cpDDck59c2hHP2ycvvrjfnNzDZbvn538tIiL/5z/9qZzwJvuGF1/cL0FwT8Jwr+8J&#10;VVR7JKaOov7+zZ3fSxjuyYsv7pclf6pvPkXVNOfT51frNJc/dOir8pNLO3Lnzh/6preCbbl06Xci&#10;IvLm3z8mhw59NZo2aHGvWxjuyW/u/F5efHG//NmPt+TOnT+I7x+UE95k7PyuZL3u6nVKWneZ10dN&#10;S1s+a7vLem6ypouD56CorPWqIUnW8lntznru1TyS8NpJyRoqLFAf0uayWcuLxXOg19GdSPkMips/&#10;az22z3VcjSxhuCd37vxBTniTQ/2cAgAAgHtqvzBuv7HSF9P8INwVGfIFFFvdXg5Jv2oqarqaP0lW&#10;nWHxtJ4S6mBXuhuH+nUz6/SaYVAH4GG4Fx286eMHxfZ1HzXb7a6IUT0HZddbdvk6GNZz4HI9RWqo&#10;zyf13QAAAIB6qnRQgXTqYP7k/Geyb/LjKHBIoocVJ+c/i5YVy5CiFWwXHvJQBzDq8RQ5oKmCvK8P&#10;oKhtpxVsy77Jj9l+AAAA0Ci1CSpUV5Em7MwHwT3ZN/mxnJz/rKd3hOftiz2/R+dp54QnnScep9U9&#10;f6jokCesMNtv/l11QYnXB81mbjuB9nnG9gMAAICm6AsqPv/8i55/y2ivrpujCrFpi36grQ4M4wyz&#10;TTbKtEcduFy/9rj8/Of/Sa5fe9zqIMa8WKb+d1J7lvwp8f2DuYbTp7+M/m/TLp3f7UXh+wcT25RH&#10;e3U9Gsqyfe3112dv94m+18dFWxSXtVxw1R5XdWxfMxuu2pRVR713krYf0bZrl4+vLJdtyXqObFEn&#10;nas64qiW2q5d1XKhanXEYS3qZHNRi+3ajqta1MnmohbbtR1XtepaJ0lfUFFFH3/8X5ijYqmD27qf&#10;v+z7B3sOXLJ6Q5jU6R5JfydZ8qdyDT/60e+j/+e11A1Giiw7amVfHzSX2nb2dp+I3jtsPw+lhdAA&#10;AACoj0oHFeog9eOPv2JOiqXm17tLo5d+xX0V7OjjqmQcQwoAgzOsi+sCAABgtPqCiq9//bGef8uY&#10;e/opc9TAqYPvpF4CepvirptgG3ZcvvyIiIMdZlfPkU2dMNzruXjmkj/Vc3HNMNyzqmPLVS0Xdeae&#10;fioa4ti+7uLovSEFH5dqn7ndFallyvMcZMnTnrT12tRJW15x9ZqJZZtsuKijtumLbz4pkvEcuNDk&#10;51qoY8VFLbVdu6rlQtXqiMNa1MnmohbbtR1XtaiTzUUttms7rmrVtU6SvqCialS357hQIY7qKq0f&#10;lJvUtKSLPGaFHWq8mq8sm51/G3GPRdGfD98/GD2v6joKooUVTZX1upeV9vrYyNrusrYjm9d20M9B&#10;Epv1pj1/WcvbPPZRynrtJOPxi8VzICk1bNavZK1nUM+1ajunwgAAANTfV5b8xWV9hDoNwPP2RXfS&#10;GKXf3Pl9tOP74ov7zcmxXnxxf/Q4gu5dF1Sd+flfy08u7cidO38Qz9snb/59/69/J7zJnuVFe15U&#10;vaRllSLPo7k+czlVUz0f+t9BcE8uXfqdiHYHFN2f/Xgr8TGrx3vnzh/kN3d+b/08u5D3eco7fx5p&#10;r7s+LmndZV4fyVh+fv7Xia+fKa79aruVlPaL8RyE2vtGryMZNYrIeu7n538dtT9uvWnttnnu1LxJ&#10;jytruljMkzVdEl479RjClMcvGc+BbY249Zvzpq3HxXOdJAjuyZ07f5AXX9yfazkAAABUU9p+YeWD&#10;ihPeZLSDanZ3T6PCijt3/iB37vwhelyK7x9M3JEWLRTRd8hVPc/bJ0v+lBw69FVzsUje51HNo69L&#10;H580j9mu//HF/7qvXa1gWy5d+p143r6+O34oergjKQcyruV9nvLOn1fS666eF0k5SC/6+ij6eszl&#10;xWKblZQ23Lnzh2iepPYrhw59te8gV2+HWNQoIuu59zMurprUbrF47tS8SY8ra7pYzJM1Pem10x9D&#10;2uOXlOfApkbS+vVpStJ6xMFzneTPfrwlEnPXIgAAAIyntP3Cib3dnQf6iFawLUFwL3WHdtjUKQlF&#10;26R3dz7hTYqXs+uw2V3atg2tYNt6Xp1aX9qyZpvEYv606YrtfC7lXWfe+Ysyn+Mlf8p63eaykvH6&#10;KKq+ubzNsqa4Grbtl5jllWF8PpjrzrOuostmPTdZ08VinqzpStHHoJjLS84a+vJpy5nrSZtXZ/s8&#10;KK3u91Ja2AoAAIDxovbx4o4txiKoEBHZN/mxiIjs7T5hTgIwJFX9fEC98fkPAABQP2nHFpW/mKai&#10;LuBm/oIHYHjU9QvMDxJgUNRnvvoOAAAAQP2NTVChnz8NYHCSwsCsu44Ag5B0nQwAAADU19gEFZ63&#10;T7zubUcJK4DBUN2v9k1+LK1gOxr2TX4cXeiG3hQYFv0CS3mvLQQAAIDxNTZBhXTDCkn5xRdAOUv+&#10;VNRjIgjuRYN0e1JwIUMMk/qsJ6QAAABolrEKKpb8qahXBWEFMBhL/pTs7T4hvn8wGvZ2n6AnBYaq&#10;FWzTiwcAAKChxiqoEBG5fu3x2KuCAnBryZ+KBmDYVO8eevEAAAA0z9gFFcIdBwCgEfisBwAAaKax&#10;DCoAAAAAAEA9EVQAAAAAAIDKIKgAAAAAAABDpa5JFne6b19Q8fnnX/T8W0Z7dd0cVYirOuKwFnWy&#10;uarlok57dT0aynJRQxzWEYe1qJPNVS0Xddiu7VAnnas64qhWnbdrV3XEYS3qZHNRi+3ajqta1Mnm&#10;ohbbtR1Xtepa5/jxT81RIiIysbe788Ac2Qq2Y1MNAAAAAACAQYoNKgAAAAAAAEah79QPAAAAAACA&#10;USGoAAAAAAAAlUFQAQAAAAAAKoOgAgAAAAAADF0r2DZHiRBUAAAA1F/r+nvmqExFlgEAwFYr2JYg&#10;uBcbVsQGFXEzAgAAYPy0rr8nwfV/zBU8nPybv8u9DAAArvQFFWmpBgAAAOot/ORTCT/51BwNAMDQ&#10;9AUVAAAAaK6Tf/N35igAAIaKoAIAAAAihBQAgIogqAAAAGi41vX35OTf/J2En3wq3je/If7J75mz&#10;AAAwNAQVAAAADaYutqlCiut//mNzFgAAhoqgAgAAoMGWTj4r/snviX/ye4QUAIBKIKgAAABouKWT&#10;z8rSyWfN0QAAjARBBQAAAAAAqAyCCgAAAAAAUBl9QcXnn3/R828Z7dV1c1QhruqIw1rUyeaqlos6&#10;7dX1aCjLRQ1xWEcc1qJONle1XNRhu7ZDnXSu6oijWnXerl3VEYe1qJPNRS22azuualEnm4tabNd2&#10;XNWqa50kE3u7Ow/0Ea1gW4Lgnvj+QVnyp/RJAAAAGDPqrh7+ye9ZX4eiyDIAAOSRlj309agAAAAA&#10;AAAYFYIKAAAAAABQGQQVAAAANRZc/0cRETnxzW+YkwAAqCSCCgAAgJoKP/k0+r9HUAEAGBMEFQAA&#10;ADXV6vam8E9+z5wEAEBlcdcPAACAGmhdf6/n7/CTzyT85FPxvvkNuf7nP+6ZZkpb1vvm4z3TuAsI&#10;AMCFtOyBoAIAAGDMqduJmmxDirhlk3DLUgCAC2nZA0EFAABADZi9IiRH74e4ZZPY1gQAIE1a9kBQ&#10;AQAAAAAAhiote+BimgAAAAAAoDIIKgAAAAAAQGUQVAAAAAAAgMogqAAAAAAAAEO15E/FXp9CCCoA&#10;AAAAAMAoxIUUEnfXD+lefTNpAQAAAAAAgEGJDSoAAAAAAABGoe/Uj/bqejSU5aKGOKwjDmtRJ5ur&#10;Wi7qsF3boU42V7Vc1GG7tkOddK7qiKNadd6uXdURh7Wok81FLbZrO65qUSebi1ps13Zc1WpaHXpU&#10;AAAAAACAyujrUQEAAAAAADAqBBUAAAAAAGDoWsG2OUokKahImhkAAAAAAKCsVrAtQXAvNn/oCyrS&#10;ZgYAAAAAABikvqACAAAAAABgVAgqAAAAAABAZfTdnlSd+uH7B2XJn9InAQAADE3r+nvmqMjSyWfN&#10;UT3SllXSatgsb0qrJyk1s5aLE37yqXzwyaeFli3bjqTldba1lNb193ItY9MGU1J9m1pJyybJ+3gA&#10;oInSsgeCCgAAUDmt6+9JcP0fzdER/+T3Eg8ET/7N30n4yafm6D7eN78h1//8x+bozHUnKdqmpHak&#10;UfXS1hmnbDvSltfZ1FLU8237WFy+PraPJ27ZJHkfDwA0VVr2QFABAAAqRx1Aet/8hnjffNycnHgA&#10;qA4Sk5ZTwk8+Sz3Qt/mVXVEHzXt//VfmJJGMNmW1I45+cJ1nubLtSFteZ1NLCT/5VE7+zd+JFHgs&#10;tpJeH5vHk+exSInHAwBNlJY9EFQAAIBK0Q/2zINLG7bd7vf9xV+KFFyHoh/sJvUgyFpP1nSd2QMg&#10;z8Fw1i/9Nu2weW6z1qMrGrrYynp9bB6PzfOiDPrxAECdpGUPXEwTAABUigop4g4sbdgeHPonvyeS&#10;89d5k/q1fqlby6Rqq3XFsW1Hby+Tb5iTS7Nph+1za8MMXQYh6/WxeTw2z4sM6fEAQFMQVAAAgMpQ&#10;B4ODOhh3yaat4SefiYjIiYTpNlrX35N9f/GXUUhx/c9/nHiqQpqstqjxar5BMR9PWohThs3r48Kw&#10;Hg8ANAlBBQAAqIysX8BdKntArpZPCw3UL+xFD5TVqQvS/WW/aC8TsWiLGj/IXgEuH08Wm9fHRtp2&#10;MszHAwBNQlABAAAqQT9A/uCTT6V1/b3EwQW1Ppvu/6bwk08zl88KBmwsnXxW/JPfk72//qvE9diw&#10;bcugwwpXjyeLzetjK63OsB4PADQNQQUAAKiED7SD4+D6P6YO6joWRanlsw7ck7S0X9GTqMdT9hd9&#10;FwfAtm1R0/XXIq+0Hgji6PFksXl9bNhsJ8N4PADQNAQVAACgctS5/nGD981vSNjtcVGEflHKIl31&#10;Xf5aXzf6czuq58bV66NfHLPIdgIAKK4vqPj88y96/i2jvbpujirEVR1xWIs62VzVclGnvboeDWW5&#10;qCEO64jDWtTJ5qqWizps13aok85VHXFca/GJ/16WTj4bO2T1ClDi2lMkpDDrqN4GeX+tN+uU4WI/&#10;TRy2qb26Xui5NbloT9HXR6eHFCueZ07OrV3jz2tXdcRhLepkc1GL7dqOq1p1rZOkL6j4+tcf6/m3&#10;jLmnnzJHFeKqjjisRZ1srmq5qDP39FPRUJaLGuKwjjisRZ1srmq5qMN2bYc66VzVEYe1/JPfc1LL&#10;rFH0QNqsoy6emHT3jCRmnTJc7KeJwzatfPx/FHpuTS7aU/T1UcyeFP/z/3DKnCW3uRp/XruqIw5r&#10;USebi1ps13Zc1aprnSR9QQUAAEDdFA0pTMO65eU4cfXculD29dFPG+ncBjZ/DQBAeQQVAACg1lwe&#10;SOe5far6RV8tM0q2bcnbG8Hlc+tCntfHFH7yaXTxTEIKABgtggoAAFBbLg+k8/5ar8+jfqUfFZu2&#10;6ONtHp/L59aFvK+PjpACAKqFoAIAANSS6wNpddtN24t5inZBxzK3+3Qlqy15LkLp+rl1ocjrI4QU&#10;AFBJBBUAAKAS1K0ks05PsOH6QFq/dkGeW17aPKaHpyvY1x0E23a4fm5dKPr66CFFkZ4YAIDBIKgA&#10;AACVoX7NVwePcdQv50kGcSDd6h7E2/Q2MKU9JjWuSN2i4p4/23YM4rl1ocjrY4YUVXo8ANB0E3u7&#10;Ow/0Ea1gW4Lgnvj+QVnyp/RJAAAAA6cfDJvd+NWv/kkHlmpZyXHQavML/L6/+EsREdn7678yJ1mJ&#10;e0xZj0VR117QhZ981ldPSXs8cc+PXiutHXHLpklqh/l40h6LpNTRFXl91DJSwccDAE2Qlj0QVAAA&#10;gEoJP/lUWtf/MTooNvknvxd7sNe6/l7qKRZJkuopqm7WfGmSHlNWzSKPqUhN75vfkKWT30s89SFu&#10;mSxx7XBVR1fk9XHVDld1AKCJ0rIHggoAAFBJ5i/VYvFrdNwyWbJqSreuzXxZ9PbZ1sv7mIrUtVnG&#10;VTtc1dEVeX1ctcNVHQBomrTsgaACAAAAAAAMXSvYjs0d+oIKSZkZAAAAAABgkGKDCgAAAAAAgFHg&#10;9qQAAAAAAKAyCCoAAAAAAEBlEFQAAAAAAIDKIKgAAAAAAACVQVABAAAAAACGrhVsm6NE4oKK9uq6&#10;nHnlI2mvrpuTcnNRQxzWEYe1qJPNVS0Xddqr69FQlosa4rCOOKxFnWyuarmow3ZthzrpXNURR7Xq&#10;vF27qiMOa1Enm4tabNd2XNWiTjYXtdiu7biqVcc6rWBbguCexIUVfbcnVTP7/kFZ8qf0SQAAAAAA&#10;AKWlZQ99PSoAAAAAAABGhaACAAAAAABUBkEFAAAAAACoDIIKAAAAAABQGQQVAAAAAACgMggqAAAA&#10;AABAZRBUAAAAAACAyiCoAAAAAAAAlUFQAQAAAAAAKoOgAgAAAAAAVAZBBQAAAAAAqAyCCgAAAAAA&#10;UBkEFQAAAAAAoDIIKgAAAAAAQGVM7O3uPNBHtIJtCYJ74vsHZcmf0icBAAAM1Fa4Jl+Ea+ZooBYe&#10;82Zl2ps1RwNAI6VlDwQVAACgErbCNXlnfsEcDdTKC9euElYAQEb20Hfqx+eff9Hzbxnt1XVzVCGu&#10;6ojDWtTJ5qqWizrt1fVoKMtFDXFYRxzWok42V7Vc1GG7tkOddK7qiINa9KRAE5Tdzsu+z5Sq1RGH&#10;taiTzUWtdo33Q1zVEYe16lonCT0qAABAJWwEK3IzuGCOBmrlmH9WZvxFczQANE5a9kBQAQAAKsEM&#10;Kg7N/Rv547lv9cwDjJs77X8vv2n/KvqboAIAOtKyB4IKAABQCWZQ4S2/LCfOvdwzDzBuPjj/loTL&#10;b0V/E1QAQEda9tB3jQoAAAAAAIBRIagAAAAAAACVQVABAAAAAAAqg6ACAAAAAAAM1ZI/FXt9CokL&#10;KtJmBgAAAAAAcCEpd+gLKiRlZgAAAAAAgEGKDSoAAAAAAABGgaACAAAAAABUBkEFAAA1thmsmKNy&#10;2QxWogHA+NPf07y3AVQVQQUAADW1Mb8gm8GFQgci98M1bfnO8LPJ/YVqARi9uPc0720Ao9YKts1R&#10;IgQVAADU0/1wTe6Ha+Zoa5vBBbkfrskBb1YO+2flsH82Gr8xv2DODqDi4t7TvLcBjFIr2JYguBcb&#10;VsQGFXEzAgCA8aB+OS1qM1iJDmhmrl2Vw/6iHPYX5fndHTngzcr9cI1fX4ExkvSe5r0NoKr6goq0&#10;VAMAAFTbZrBSKqSQ7i+rIiIz166ak+SAd9wcBaDi0t7TCu9tAFUysbe780AfoYIK3z8oS/6UPgkA&#10;YGmDX6QqacZfNEfVRueX0E7XbhHp6c7d6d5t99g7F9dLXiZrehkbwYrc7B5QiYh4yy/LiXMv98wD&#10;jJsPzr8l4fJb0d/H/LND/Syyfc/azgcArqRlD31BxZlXPpLLlx+R06e/lItvPqlPyq29ui5zTz9l&#10;js7NVR1xWIs62VzVclGnvboe/d9FrbI1xGEdcViLOtlsapkHW6iOaW9WXkj5RTGNzWtvY1B11EGG&#10;Ov/8gDdrdeBh1vnZ5H6R7i+vB7xZbc4O/bSS53d3eqaZtfIy3zsEFagD10FF3vdZ0ueAWSdpvixm&#10;nTJc1aJONhe12jXev3ZVRxzWqmOdXEFF2swAgGzqYGvam5VputJWxlZ4Q7bCtVJhRdVtBis9Bxh5&#10;DzzSQghdVphRFEEF6sh1UJGX7eeA7XwA4Epa9kBQAQCOqYOtYe+MIt1WuCbvdA/C6xxW6PIeeNjO&#10;bztfXgQVqCOCCgCIl5Y99F1MEwCAOtLDia1wjeuIAAAAVBRBBQCgMfSw4mZwQba6F54EgLpSvSM2&#10;uXYSgDFCUAEAaBQ9rHhnfoGwAkDtHe7eBWhjfqF7ikf/cD+8YS4GACNDUAEAaJxpb1aOdXfcCSsA&#10;1N1hf1EOeLPRbYzjBnVrYwCoAoIKAEAjzfiLMt29YwVhRYe6g0fWL6tquss7fgzK+Su3zFG5nb9y&#10;KxrQDPprXpfXfeba1e6FMuOHcXg/A2gOggoAQGO9cO1qFFZscP62FlSkhzZqetUPbM5fuSXLV4sf&#10;aJ6/cksmzrwty1c7dZav3pJnXn9X2rfvmrOiJuJe8+WrnXFFt6MqOewvJg4HBnw77VbwoTkqNxc1&#10;AIwHbk8KAI65uj1p1l0pbGtn1VFs6iXVKrOsyaxlu5zELGtL9aio221Li9xucGN+Qe6HazJz7Wps&#10;EHE/XJON+QU54M3KjOPnyvXtSTuhwrYsLxyVc6eOmpNTqWVFRJYXOsu2N+9K+/a2zB2Zkvdfe85Y&#10;AuMu7jVXlq92Qooir/2ob09qS73383xe2GoFH0oQ/FI872ty/doPzMlWTs7/VMLwt+L735Yl/zvm&#10;ZABjKC17IKgAAMdcBBXmAVsSdZ2FpPXY1pGMneeNYEW2whupp0ekHeQXbUee5STjMWSpY1hRJKjI&#10;WiZrehnm610mqGjfvivPvP6eSPegM09QoXpixB2Ulgk/UF1pr7lS9LUfh6BCBZAiIs/v7piTnVBB&#10;Q5GwosyyAKorLXvg1A8AqDB10ce4Qbq32LwZXMjsdZBWRw1JO87q4FEdxJvLqVMntsI15+2Y8Rf7&#10;pqv1xdVKegw2ZrrP6Va4Ju90d9ibSL+V4WbM65l1/YqqON/9BbwI9et53AGrGqfmQT2kvebK3OFH&#10;zVG1sBmsRCGF615SuiX/2yIiEoa/lZPzPzUnJ1IhhWg1ANTfV5b8xWV9RBjuSRjuieftkxPepD4J&#10;AGBhK1yTrfCGTHuz8lhM13kbqsZ/++IPZcZflMe6tfRhxl+UrfCG/MudO4nrsqmjhiT/e3cH9ph/&#10;Vp77+/+tb7n/7sXTUUCQFBSUaYc5/V/u3EmsVca/PvTH8pg3K/906R/kX+7cEemue5x0bjG4pg03&#10;5D/fuSMiE/Kf79zpmRZ3WofufngjGtSyG/ML3Xqd61Nk1chLbSfKoblvyaG5b/XMY0Pvwi8iMnfk&#10;UZk7YneQef7KLWlvdn41T1pmQkTam9sy0a2N8WbzmouIrN7elvbmdq7tSUTkN6u/kjvtX0V/J31e&#10;D4P5GdE53ePhxXFd95LSHTr0r+WE9zX5yaX/IHfu/CcJw3+WF1/8U3O2HnpIcf3aD8TzvmbOAmCM&#10;pWUP9KgAgDE2PeCLn6keEja9FbKmjwP9tA/Vi2RcqFMy4m43eD/2loT9vSWUzsX1OncB0JftTFN3&#10;Caje660uhKiuI2FeZ8CVp490uqfSqwLjJO4zQrT39CB7Uyj6qRtZPSsIKYBmI6gAAECjhxXjdNtS&#10;FS7YD+lBw2F/se92hs/v7kR3CKgadY0B6V6TIq0Lf1n6r+ncAQTjIu4zYhTvaZuwgpACAEEFAAAG&#10;df0LGcuwwm6wVWSZUTh36qgsLxyVBxdfynWhw6JUb41V7RQToOqKfg64lhZWEFIAEIIKAEAadTqH&#10;zQU762bGX4wu3DlOYUWTDSOgAOCGGVbogxBSAI3H7UkBwDGXtyfNqqEOoJPmU3WmvdnY61nELWPS&#10;bxk57c3KjHbnDVsu2qHYPjeu6Lct3Vzpb3sR3/25OQYi0ncL3DK3JxXtdJA8t5O0XcZ2PoyHiTNv&#10;i4jIg4svmZMiRV9z8/akSZ+DTRWG/yznwyM94wgpgGZIyx76goozr3wkly8/IqdPfykX33xSn5Rb&#10;e3Vd5p5+yhydm6s64rAWdbK5quWiTnt1Pfq/i1pla4jDOuKwFnWy2dSyOZDOqpN1YC/dXg4iIpNP&#10;PCFnNj4wJ4sYIUMc1Uab9pgHkapt+mNMqmPbDl1Wrbhl4iTVyeONyf0iIvKL73eGsr77c8IKGwQV&#10;GBb1es4dmUq8vom6m0ze19wMKtDvF/Jd+YV8V0REfP/bsuR/x5wlFxef+1LjOuKoVrvG+9eu6ojD&#10;WnWskyuoSJsZAJAt74F0nKwDeyVrHVmBR9qyceICCxlyO1w8v3nQo2J4zG2LoALDpN/W1rxjjH6H&#10;l7yvuRlUJH0ONhU9KoDmSsseCCoAwDEXB9JxB/b66RdmT4YkLtqSZCtcky/Ctahdaetw2Q6XtbLo&#10;16Z44drV3Ke8IB8zoCOowLDpd48xzR2ZctKjYhifXeNCv5Cmul6F/jdhBVBvadkDF9MEgApTgcSM&#10;vxjdMnMrXKvETm7nehWLcqx7d4y66fQeIaRAPHUw+/QRftSpk3OnOneOWV7o3EVGDQ8uviRzhx/e&#10;lhbl6SGF532tZxDj7h8A6mnJn4oNKYSgAgDGR6cnxcO7UFSFCk1sTlUZF1taTxFCCpjat+9G/587&#10;wsFrHZ071ek1oQYRkfbmw9cd5ZghhepNIUZPCsIKoP7iQgqJCyrSUg0AwGjpvSrM60SMkupVsVGD&#10;W5huhWtREERIgTirCdcxQH21b9+Nrl+R57QP9EsLKRTCCgB9QYWkpBoAgNFTYUWVelXUhR5SHCtw&#10;G1aMP3UQmnSdAtGmccDaHM+8/p6IiLz/2rPmJORgE1IohBVAs8UGFQCA6qriKSDqNIkqXDujKD2k&#10;UNffQDOpnhLPvP6uOSkaR2+K5lCv+dyRKU71KSFPSKEQVgDNRVABAGNomKeAZJ3OoaaP+0U1N7S7&#10;qqjnF+Pl/JVbPYO6pkB7827ftPNXkntMnDt1NLrDw8SZt6P51e0r545M0ZuipsxtZOLM29Fr/v5r&#10;z5mzI4dW8EuRHCGFoocVqgaA+vvKkr+4bI4EABTXCQ9uyLQ3K48VPHXApsZj3qz806V/kH+69A+J&#10;v/6rOiIT8i937kTBRtwQtx51u8ibwQXZCm/E1tBvmxpXQxy0Q6dqpa0vL3UbUkKK0Xq4nXQcmvuW&#10;HJr7Vs88SdRtJdub29Hw+f09ERH5/P5ez3g1TKRcDPN/euqbMiHSV2/uyJScWzgqX/+jSXMRjLm4&#10;bUi6vWfeerlzm+gifrP6K7nT/lX0t8vPrnHRCj6US5f+Q+6QQnnxxT+VMPznqEfFCW5bCtTexN7u&#10;zgNzJACgOHVwf8w/mxggZLGtoQ6wk+ZTdWwk1VDrSJO0rOKiHYrtc2OLkKI6zO3EW35ZTpx7uWee&#10;NGm9JOLY9orQ69oug/FkbkMuXu8Pzr8l4fJb0d+uPrvGTSv4UJb875ijc3FRA0C1tILt2GtkElQA&#10;gGOuDqQ3ghWr5bPmyzp1Q0mrISl1spZTkpY32dTLesy29BCGO3yMXtmgAqgiggoAiNcKtiUI7sXe&#10;dTQ2qEhKNQAA2VwFFRgs/aCYkKIaCCpQRwQVABAvLajou5immrkVdM7LAwCgbvRrazQxpNgMVlIH&#10;APVhvr9tBgAYtb6gAgCAOtvSbkPaxJBiY35BNoMLqcNGRW57C6CcTvDQ/x7PHggrAIwWQQUAoDH0&#10;kOKYf7ZxIcVmsCL3wzU54M3KYf9s7HDAm5X74RoHKkANHPYX+97jaYO+HACMEkEFAKAR9JBi2ptt&#10;5Dnim93TXWauXe0ewPQPM907n6h5AYw38z2eNCgHGhbgAqimvotppl3QAgCQTV0QcNqblWnvuDkZ&#10;I7IV3mj0bUhVF/DOL6fpIU2eeV3iYpqoo3G5mObPJveLdINMwgoAw5CWPfQFFWde+UguX35ETp/+&#10;Ui6++aQ+Kbf26rrMPf2UOTo3V3XEYS3qZHNVy0Wd9up69H8XtcrWEId1xGEt6mSzqWUebKE6yoQU&#10;Nq+9jVHVSQof4uokzZslrlYe5nuHoAJ14DqoKPs+U/Q66j1/wJuNelXZctUecViLOtlc1GrXeP/a&#10;VR1xWKuOdXIFFWkzAwDsbHB+fyWVOTioA/WLaVoAoQ5YRESe390xJw8UQQXqyHVQMQgb8wtyP1xL&#10;/WwAANfSsgeCCgAAGkIPIaQbWPRO75027AMWggrUUdWDivvhWnSnn2GHkwCaLS174GKaAAA0ROei&#10;eQ/DCfOWhA/nG35IAWA01HvfDC4BYJQIKgAAaJD74Y3o/0m3JtTnAVBf98M1uR+uiXBLUgAVQ1AB&#10;AEBDbAYrcj9ckwPerDy/u9N3e8Lnd3fkgDcr98M12eQ6K0DtPQwp6E0BoFoIKgAAaAjVxTvtqv5q&#10;mn4qCIB6Uu9zbkcKoGoIKgAAaADVQ8Lml1M1D70qgPpS7+8D3ixBBYDKIagAAAC1dP7KrZ4BiGNu&#10;JzZDHXARTQBVRlABAIAjreBDc1Qhruo0kTqQnDjztixfvdUzTJx5u1YHmijv/JXebcR2GPdtaBS9&#10;KVx8rrmoAWA8EFQAAOBAK/hQguCXcnL+pxKGvzUnWwnD38rJ+Z9KEPySHfIC9INOEZHlhaM9g4jU&#10;5kATbpw71buNZA3K00emeuqMG3VnnwPecXPSQOifj0Xx2Qg0y8Te7s4DfUQr2JYguCe+f1CW/PH+&#10;EAYAYJj0kOL6tR+I533NnCWRCilERDzva3L92g/MWUr72eR+ERF5fnfHnNTDdj7XNoIVualdxNNb&#10;fllOnHu5Z540E2feFukGFOdOPTyo1KkwQ0TkwcWXzMlAovbtu/LM6+/J3JEpef+158zJiT44/5aE&#10;y29Ffx/zz8rMCG8Fej9ck435BZEhv8fV52ORz7cyywKorrTsgR4VAAA4oocTeXpWDCOkEO1cdHWQ&#10;EkdNG7fz1lUPibSQQrRf0EVbBrBxvhtwzR1+1Jw0VkZ1bQr1+ah/3tkgpACaiaACAACH8oYVwwop&#10;REQO+4tywJuV++Ga/Gxyv2wGKz3Dzyb3y/1wTQ54s3J4hL/4AlXUvr0t0g27xtn9cE2k+3kwbHnD&#10;CkIKoLkIKgAAcMw2rBhmSKHMXLuq3X70Qs8g3V9ZZ65dNZaqPnXwqE7rSKPmGfcDTgyP3mNnnOW5&#10;TfGg2IYVhBRAsxFUAAAwAFlhxShCCuWwvyjP7+7IYf9sz9AZN/xfWV1RB5HPvP6uOSmipo37ASeG&#10;S4Vb434RzcP+Yvf9Ptr3eVZYQUgBgKACAIABSQorRhlS6DoHLQ+HcXfu1FGZOzIl7dvbPbci1W9Z&#10;2r69LXNHpuhNAWvt23ej/88dGe/rU8iITvmIkxRWEFIAEIIKAAAGywwrWsGHlQgpmkDdilS/ZSmQ&#10;l7qIJr1w3DPDCkIKAErf7UnPvPKRXL78iJw+/aVcfPNJfVJu7dV1mXv6KXN0bq7qiMNa1MnmqpaL&#10;Ou3V9ej/LmqVrSEO64jDWtTJ5qqWizps13aqUsf81fCcd1s877/pmSePzz//Qr7+9cfM0bm5qiMO&#10;am2FN2Sre6E/KXB7UnXr0bkjU4l3Zmhv3pX27e3Mu4MAirrtbdHb2Zq3J532ZmXaO94zTx5l32dK&#10;leqcCf5v+bX8iYijALfs57VS1zriqFad90Nc1RGHtepa58wrH8XmDgQVBVEnm6taLuq0a/xBKg5r&#10;USebq1ou6rBd26lKHTOo+Lfy7+RP5Nc986BX3qDC9oDSdj5AD7/ef+05c7IVM6hAv38n/5agwoKr&#10;OuKoVp33Q1zVEYe1mlanL6hor67LpUtflR/96PexC+SRtNK8XNURh7Wok81VLRd12jX+IBWHtaiT&#10;zVUtF3XYru1UoY5+fYrTpx+Vy5c757z/ifxaLvp/ZMxtx8WvmOKwjjioVaZHhTqgtOkpkWdeNJsK&#10;td5/7dnC16cwgwp6VPRSvSk872vyu9/9P/Lxx7ulw4oyn9e6utYRR7XqvB/iqo44rNW0On1BBQAA&#10;cEcPKczzscXRr4d1sRGsyM3ubVKFoAIj1r59V555/T2Rkr1vzKDimH9WZipyQctRi7smRdw4AM3D&#10;xTQBABiQuJBCjHDCPCUEQDWs3t4W4SKaA5MUSMQFugCah6ACAIABSAopFMIKoNrUnWLodeNeUkih&#10;EFYAIKgAAMCxrJBCIaxwRx1M2tyGlANQZDl/pbONzB2ZMiehpKyQQiGsAJqNoAIAAIdsQwqFsMId&#10;1UX/mdffNSdF1DS68yNNe7NzwdtzbCdO2YYUCmEFUH+toHOanSk2qEiaGQAAJMsbUiiEFW6cO3VU&#10;5o5MSfv2tkyceVvOX7nVM0yceVvat7dl7sgUvSmQqH37rrS716coeqcP9MsbUiiEFUB9tYJtCYJ7&#10;sflDX1CRNjMAAIjXCj7s2Qm3DSkUfbkw/K20gg/NWWDh/deei3pLLF/t3t2jO0i3J8X7rz1nLAU8&#10;xEU03TM/H/PisxFonr6gAgAA5Lfkf0d8/9uFQgpF7cT7/rdlyf+OORmWzp06Kg8uviTLC0d7hgcX&#10;X6InBTKdO9XZXthW3NE/H4visxFoFoIKAAAccbUD7apO05071TnYVANgi+3FPRefay5qABgPBBUA&#10;AAAAAKAyCCoAAGiwzWClbwBQP+b7PGkAgCogqAAAoIHuh2uyMb8gm8GFmIGDFaBOOiGE+T5PGnj/&#10;Axg9ggoAABrmfrgmm8EFuR+uyQFvVg77Z41h0VwEQA3Ev9/Ngfc/gNEjqAAAoGH0kGLm2lU57C/2&#10;DADq5X54Q0REDnjH+97v5gAAVUBQAQBAg2zML/SEFADq7364JiJCEAFgbEzs7e480Ee0gm0Jgnvi&#10;+wdlyZ/SJwEAgDGmzlOvakixEazIzeBC9Le3/LKcOPdyzzzAuPng/FsSLr8V/X3MPyszQw4Mfja5&#10;X0REnt/dMSdhgDa43oe1Yb8nUA1p2UNfUHHmlY/k8uVH5PTpL+Xim0/qk3Jrr67L3NNPmaNzc1VH&#10;HNaiTjZXtVzUaa+uR/93UatsDXFYRxzWok42V7Vc1GG7tkOdh1RviplrV+WANytSsE6SsrUIKlBH&#10;roOKIu+zuKCiSJ04ruqIw1pVqPPO/IJsdXuyINujp0/LD9/8W3N0bmVeM52rOuKwVh3r5Aoq0mYG&#10;AADjyzxYMa/uP+pu4QQVqCPXQUUR+nvffN9LBd77daNCimlvVqa94+ZkaLbCG7IVro3kfYHRS8se&#10;CCoAAGgAdTvSA96sHPCOy6YWCOhGedV/ggrU0aiDCnXKV5ZRvvfrRO9J8cK1qzLd7b2GeOpzf9jv&#10;C1RDWvbAxTQBAGgAdTE9dWtSiQ5MHg7SvSOIOkUEQP2Y73vzvY/iNoIVQgrAEYIKAAAa5oA3K8/v&#10;7vTdlvD53R054M32hBkA6iHpfd//3u8/NQTZtsK1qEcYIQVQHkEFAAANknXHD3WhTQ5YgHrohBFn&#10;U9/3IiIHuJZCYVvhmrzT7Y1CSAG4QVABAECD2ByM2MwDYHxw7YnB0UOKY/5ZQgrAEYIKAABQW+ev&#10;3OobgDjmdpI0AIoeUkx7s1wMEnCIoAIAAEdawYfmqEJc1Wmy9u278szr78ry1Vt9AwebMJ2/0r+d&#10;JA1sP1A2utekmPZm5YWMU2vy2ghWegYbtvOJxbzm+vO0A3CBoAIAAAdawYcSBL+Uk/M/NSflcnL+&#10;pxIEvySsKKF9+66cv3pL2re3Ze7IlCwvHO0Zzp06ai4CiIjEbi/mwPYD0W5D6jqkeGd+Qd6Y3C83&#10;gws9wxuT+1ODAnWbT9XDI42aN6memh43vDG532odQFkEFQAAOLDkf0c872sShr8tHFacnP+phOFv&#10;xfO+Jkv+d8zJTtwPb5ij+tjMU2V6SPH+a8/JuVOdg0s1AKb25l0REZk7/Gjf9mIO44gL47o1yJBC&#10;3d502puVY/7ZaBCR1HBB2QrXohplmW1Q19/QT3kBBoWgAgAAR65f+0HhsEIPKa5f+4E5ubTD/mJ0&#10;N4+NlB3MjfkFuR+uyQFvdiwvwPfM6+/2hBSAjfbtbRGRsQ0i0mwGK7IZXEh930sNAsph0cOEmW6A&#10;4IIefry6uyMvXLsqM/5iNLy6uyPH/LNW18FQp6SUNe0d72nDC9euyqu7OzLtzRJWYOAIKgAAcKhI&#10;WDHokEI57J+NwoqfTe7vHsA8HH42uV8LKdztgA/L+Su9PSkA9IaUce/7/vd+9oFwU20EK1FI4fI2&#10;pKpuVg8Nm5BCuj0esnpelKEe+6DXg2YjqAAAwLE8YcWwQgoRkQPerMxcuxqFEJvBhZ5BumHGzLWr&#10;csDRDvgwqe775xbq96s4UEba+9587yPeVrgmN7vPlcuQQrqndEi3blmqXarmoKi2Dno9aC6CCgAA&#10;BsAmrBhmSKE77C/K87s7ctg/2zN0xtn9YldFqvv+3JFHRWJuNwnYMLebumw7Se/7Orz3B00/zcF1&#10;SKF6JKjrUJQ17R2P2jfo3g6qzYNeD+pryZ8S3z8oS/6UOak/qEibGQAA2EsLK0YVUugO+4s9wzhr&#10;3+5eDPHIlJy/cksmzrzdd1vJiTNv1+agE+7o20TcdlO3bcd834/7e3/Q9JBCv6CkK6pHwmMO66pr&#10;Z9wMLji7sGYc1WZ6VaCMpNyhL6iQlJkBAEA+cWFFFUKKulnt9qZo396W5audA0rztpIiIstXb8kz&#10;r7/bsyygM7cbtp3m0kOKaW/W+hoRtvQQwWUAou7WIQ4vrBlHb/MgAxE008Te7s4DcyQAAHBLhRPK&#10;n8iv5aL/Rz3zNN1WeKNnZ9dbfllOnHu5Z54k5690fvmWbq+KpItpqruCLC+M760m4ZbadtK2Gymx&#10;7Xxw/i0Jl9+K/p72ZmXaO94zDzp+8X1zzGgdXux8JmVd5LKojWBFbgYXrO/mkSau1huT+0ViTleJ&#10;m1eXNV2XZ944ZZdHffUFFe3V9ej/c08/pU/Krb26XrqGOKwjDmtRJ5urWi7qsF3boU42V7Vc1GG7&#10;tlOlOvsm/zb6//8q/0vPNPQrGlQ8uPiSObnHxJm3RSzmQ3Ocv3IrM3xQ21jZoALxfvH9agUV3/15&#10;ZxAReXV3x5ycS9L3R96D9KQ6klBLjTODlrh5dVnTlfbquvzHS5fk7uXLmfMmUet69PRp+eGbD78j&#10;i0p7jvJwVUcc1mpanb6gAgAAuEePimwuelTYHETmmRdQim43ZlBBj4pkVQoqpCI9KuIuVBk3b1Kt&#10;d+YXZCtciw0wzHmVrOm6PPPGKbs86ougAgCAATOvSWH+jQ61w6oQVKBKim43ZlDBAdn4MK9R4Tqs&#10;yDpINz8Tlbj5k2rpj0H1DEmaV8marsszb5yyy6O+Yi+mCQAA3IgLJeIusAkAqBY9nNgK12J7N5SR&#10;ddeMGX9Rjvlno6HIBTc7PXgGd7tS1XaXdy1Bs7SCzsWwTbFBRdLMAADAXlxIoRBWAED16WHFTce3&#10;+7S5a8aMvxgNRU8ZGtTtSgd11xI0RyvYliC4F5s/9AUVaTMDAAA7aSGFQlgBANWnhxXqmg+uHOuG&#10;CF84rGmaHtDtSlWbVW3Apb6gAgAAlGMTUiiEFW6oawYsX70l56907v4RR787SJ7rDKDezl9J325E&#10;RNqbd81RaBD9YN9lWKGuy5B0+ocraj1b4ZpshTfMyYWoNnNtCQwCQQUAAA7lCSkUwgo3lhcehhUT&#10;Z96ODj7VMHHm7SikUPMC0UUyE7Ybte20b9PbuOk6p190TnFwGVboAcggqfW4aLdqK70pMCgEFQAA&#10;OFIkpFAIK8o7d+qoLC90BukGFvog3YAi710bUG/nTh2V9197NnG7YduB7oVrV7WLU7rpBaECEP0O&#10;HSYXPSH0oKUMFdJMe7P0psDAEFQAAOBAK/iwcEih6GFFK/jQnAwL5051DiQfXHwpOrBUw4OLL0XT&#10;Ad3ckUcTtxu2HZhUWJEWLOSl13xjcr+8M78gG8GKbAQr0d8uwgF1YU0bW+GNqA0bwYq8M78gb0zu&#10;j9rh+natgI6gAgAAB5b874jvf7twSKFcv/YD8f1vy5L/HXMSclIHlhxgIg9zu2HbQZxBhhXS7UFx&#10;M7jQc+2KY/7Z0uHAtHa70ix6G/Q7hhBSYBgIKgAAcMRVuOCqjo3NYMUcBQCwoHonuA4rXt3dkWP+&#10;2WhQ49J6Usz4i3LMP5s6j/LCtaup86paccOruzuEFBiKib3dnQf6CHV7Ut8/KEv+lD4JAADUyGaw&#10;IpvBBTnsn5XDCTusw7QRrPT8eugtvywnzr3cMw8wbj44/5aEy29Ff6cdIA5C3jCyCp8F40QPKYb9&#10;2taB+tznuWumtOyBHhUAADTUZjcU4MAEqCcVRuYb8gUbTaefBqGfHgGgHIIKAAAaSB2MHLA8VxnA&#10;+DnsL3Z7TKUP5jLIRw8rXN62FGgyggoAABrofvc2dwe84+YkADXSCSuSB90M1x4obNqblWPd0Iew&#10;AiiPoAIAgAa6392JNg9UADTH/XAtOgVs5tpVeliVNOMvRnfUIKwAyuFimgBQ0Abn8Y4dLtTVUbWL&#10;aCpcTBN1NOqLaSa5H67JRvcikIQUbqmQonMrUHqtpdkKb8hWuFaZ9wWGKy176AsqzrzykVy+/Iic&#10;Pv2lXHzzSX1Sbu3VdZl7+ilzdG6u6ojDWtTJ5qqWizrt1fXo/y5qla0hDuuIw1rUyaZqmQdUGA9l&#10;7v3uajuqQp2fTe4X6R6cfPz//aueOpvBSuHwokybhKACNeU6qCj7PhMjpCgbWLpoj+KqVhXqvNH9&#10;nIWdR0+flh+++bfm6NzKvGY6V3XEYa061skVVKTNDADoUAdU/FoyPtSvNmXCijrQD1Ce393pmTbq&#10;nhYEFagj10GFCyqsFAdBBfrRo8IePSqaLS17IKgAgAK47/f40e913+SwIi2MSJs2DAQVqKOqBRXq&#10;fW4a1fu+bvRrU7xw7Wp0zQrEY3+q2dKyBy6mCQBoBD2c2ArXGnuNEXWAwgEJ0Eydu3303550M7gQ&#10;9bZCMRvBCiEF4AhBBQCgMfSw4mZwoXFXZN/shjNcNA9oNvMWpc/v7sgBb7Z7F5BmhrhlbYVrUY8w&#10;QgqgPIIKAECj6GFF024fdz+8ISIiBzhnGoCBz4Xi9FMLCSkANwgqAACNM+3NyrFud+cmhRX3tcfZ&#10;OU+9d1BBxv3wRjQOAJBMDymO+WcJKQBHCCoAAI004y9GO5RNCCv00GEzuBA7qCCj0/1bjR/vsOL8&#10;lVvmKKDH+Su3cg2AYl6kmYtBAu4QVAAAGkvvorsRcxX8Oom7gJ45qGtXHPBmtfHju+N9/sotWb7K&#10;wSWSqW0kz8D2BEV9bzT5TlLAoBBUAEBFbAQrfUPWr/xl7lyRd9k87VLyrkOXZ9k885pUWKH/MlZX&#10;5gX0zEGdo37AOx6NG2fLVzsHlOdOHTUnASLdbWN5IXswlwFUT7xBhRTm/oAN2/nEYl5z/XnaAbhA&#10;UAEAI7YRrMgbk/vlZnChb3hnfkHemNwfu3Ow0b33eNy0LLbLqoN3s31p7VJs1xHHdtmtcC1qW9a8&#10;aZoUVjSF+tV77kjvfdkB07lTR1MH3fuvPdvzN5ppUCFF0nfuzeCC9XeuzXdY1nesmh43vDG5vxGn&#10;S2L0CCoAYETUDsnNbtfRY/7ZvkFJ26HY6l4AMQ+bZTaClZ6dEXUBSrNdNjtFg+D63OCZ7uMirKiH&#10;9uZdERGZO/yoOQmw1r59N+qZ8/5rz8rckfHbnsb9OjNVo38vqu8NF9K+c9X3btq+gLIVrjkLEcw2&#10;qFMl1fdkVluALEv+lPj+QVny+39U6Asq0mYGALizEVyIfpF5dXdHZvzFvuHV3R154dpVOeaf7TsQ&#10;V38X2SF5uJMVf3Cvfk2RboCi2mG2S/VCGPbOihlSuPhFS68ziscEt9q3t0Xopo8S2rfvyjOvvycy&#10;5iHFZnBBNuYX+u7yYw7qrj9ItqGd+ujyNqRZ37nqezduXyCOq7B92jve04YXrl2N2iGWwQmQJSl3&#10;6AsqJGVmAIAbamfH5iDbRW+BvNQOk9pRiqPabrvj5MogQgpFr3ezGyRh/KjTPsxrCwC29JBieeHo&#10;WIYU0r0uzQFv1riTT/xwP1zrXkh3eJ/n42QrXOv5bnQVUojld66k/LgQZ5ABggotRGs74FpsUAEA&#10;GI7p7sULi1K/aiTtkMSNV+P0Uzh0+nSbHbE8O05lDTKkUPS6TTsP9+GdQYb3mg6C6qr/dMz1Kbhj&#10;A2yokKIOZq5d7bvDT9IwM4DP1DrQv3tchxR5v3OzqBqDDtunu6eFSMK+BlAWQQUA1JTqSpp3B0Jd&#10;v+IxBztMLpk7ioMIKRR9B6yJYcU4a9/uXJtCRPp+Bed2pbBhbh/LV2/JxJm3+8aPE/MOP0kD+unf&#10;Pa7CBJ3r79xp73jUxkHfdlu12ea6V0BeBBUAMAKqF0LZLpNqJyGujhpn7kCo8Uk7Reqg3PXOWBnv&#10;zC8M7NesJDP+YrSepoUV42y1e20KTvtAUXG3LJVuYPHM6++as6PGzF58g+hBOIjvXBXkbzm8sGYc&#10;1eZBrgPNNbG3u/PAHAkASKd6K5S5PoOqMe3NRqeAPObN5t5ZeWNyv4iIvLq7E43Td67MaXHzK2o5&#10;/fSHoso8R/qyW+GNaCdoWCGFToUU096sbK6UO1VH+e7PzTGQbqim7/B6yy/LiXMv98yTZeLM2yIi&#10;8uDiS+akqEfF8kL/bSeBLM+8/q60b2/n3n4+OP+WhMtvRX/rn/no9Yvvm2NG6/Bi5zPJxXdinEF+&#10;5+r7Aeb3vTmvKWu6Tn1HFv1+zrMu1FMr2I69RmZfUNFeXY/+P/f0U/qk3Nqr66VriMM64rAWdbK5&#10;quWiDtu1HepkU7XKfrGqOkm/1NvUVdv1/7W4KLsff9yzk6Dap6hpSTtFrh+XlNz5MNsvJa5J4eL1&#10;V+HOL77vZkf6uz8nrLCRN6hQQcTckSl5/7XnzMkEFSil6PZjBhWI5+rz1RX9c9o80M8r6Xso7/dk&#10;Uh1JqKX2Mcz6cfPqsqYr7dV1+Y+XLsndy5cz502i1vXo6dPywzf/1pycW9pzlIerOuKwVh3rtIJt&#10;CYJ7sXcd7QsqJCXVAAB02H6J29jQriFhHpzb1I9ri94LQN9JiZs3q1ZRZWrFBRVSIqwoQw+T/t8b&#10;8RcgzYuQIl7ZHhVZv3gXPdAEpMT2YwYV9KhIVqWgQkTkvzre+R4a1HePzfekvo+gxM0bV0vvVRH3&#10;Y0bSerOm6/LMG6fs8hhvuYKKtJkBAB2D/GLdCtfkC+02aFk7SHG9JFQPgGP+2Z52ZnXRdPm4ytTS&#10;gwr1mOJ2tgbNbMew1ttUZkCVN6hQp30kXZ+ivXlX2re3Ze7IlMwd7lxoM88BJ5rNVVBR5DMRo6Ef&#10;6A/idcv6njQ/E5W4+ZNqqfH6PkLSvOYySdN1eeaNU3Z5jLe07IGLaQJAxUx3L9j16u5O1CNiI+YX&#10;FUUdPKtfotW8qo70XFgz/aJdVbuC97HuFdb1Hayk02Vc29LCIkKK6tPvyLB8tXtAaQzt7oU227e3&#10;o3HjfCcHAIOlf/fcHMDtPrO+c2f8RTnmn42GIt9Daj9ga0AX1nR91xJAIagAgArTd5BsdHZEOjsN&#10;Ztdimx0UM/SoEhVYiNa7YlCSusuiuuLu1GAOc0c6v9bMHZmKxuX5ZRxA8wwyKLf5zp3xF6PB/F63&#10;ZfZMdCnrBxCgKIIKAKi4Y37nughpvSrUPF9ov5ioX1HUNL37ahqbHadR0UODQexwKaq2Ho6g+s6d&#10;6gQPSYM63WPu8KPROADIMsigfBjfuYNqPyEFBomgAgBq5GFviuI7DeoXmw3LXhzDpn4Z0ns9uKSH&#10;FGnXBgFQD5z+AxuDCsqH9Z070/2RQu95WZZqc9GeHkAaggoAqDibHQr9HFQxdhrM80azLlbV6V76&#10;8FamWdJ6egyKHla4/BVKdeslpACaQV0g85nX3zUn9Wlv3jVHoWFUWGH7/Wgj73duUdPebNSj0sX3&#10;pv59mbVfARRBUAEAI7IRrGTuLBTdEdDDiSK9K2a6F+1K23FS024GF4YeVuhBgnqOytLrqF+eANTb&#10;uVOda5e0b2/LxJm35fyVzgVWzWHizNvRHWM4ZajZ9J4JSd+Pedl+59r8cJEmz35Emt59E74vMRgE&#10;FQAwAup2XO/ML8gbk/tlI1jpG96Y3J9rR0APJMxwQv1tjk+iggC14/TG5H55Z36hp222IcpWeKPv&#10;sZlDEdMOz7nt7AB2Qgoungk0y/uvPRfd0ta8U4wapHvb2/dfe85YGk2jB+X6d0cZLr9zs+TpLWh+&#10;f6t9FtUOvi8xSAQVADAC6pZjys3gQt8g3Qtf2u4IqNM94i6WqablPY9UX/dW93ad+h1IVPvS6Msl&#10;DUXDCr19RWvov2DZPtcYT+rOIPwiDtO5U0flwcWX+u4Uo4YHF19iu0FEDytc9eoTR9+5WfSQP4v5&#10;/a0ep/74gUGZ2NvdeaCPaAXbEgT3xPcPypLfuY0XAKDXRrdHxDH/bKlfNqS7I/BFzE5OkbobwUri&#10;cmnTbOhBwGOWOzq24UFcu/K0N8+8Oj2kYMdr9NT7SvGWX5YT517umQcYNx+cf0vC5beiv118b6Aa&#10;9JDCddBd9DvXdtvKmjfp+zttmSJc7k9h/KRlDwQVAFAAX6z1oHelJaQYPYIK1BFBRb3xPVIO+1PN&#10;lpY9cOoHAKCRmr5zuRms9A0AmuF+uMZ73hHVk0LvoQegPIIKAEDjmN11m0IdnPxscr9sBhf6hs54&#10;Qgug7h6+73mvu6C+RwgrAHcIKgAAjbJl3OGjKTaDFdmYX5DN7qkVh/2zfUNnPg5ggDrbmF+Q+zHX&#10;RUI5eljh6uKaQJMRVAAAGkP/tcv1hc+q7rC/GAUSz+/udP/uHTrjHwYWAOplM1ghpBiQQd0JBGgq&#10;ggoAQCPoIcUx/2yjQgpFBRJpVKAh3YMaAPXQOfWrE0AeaODn3zBMe7PRLcIJK4ByuOsHABSgrlLd&#10;uR/5cXMyKkjdTaKpF8/Mo3OdigvdHhjpwYZL3PUDdVSFu36o97R0T/vqjBv+e7wp9JBCBReItxXe&#10;kK1wbSTvC4xeWvbQF1SceeUjuXz5ETl9+ku5+OaT+qTc2qvrMvf0U+bo3FzVEYe1qJPNVS0Xddqr&#10;69H/XdQqW0Mc1hGHtaiTTdUyD6gwPl7d3TFHWXG1HY1DHXUOe96DmLhaeZjvK4IK1IHroCLv+8wM&#10;KQ77i07DyLztSeOqVhXqvDG53xyFFI+ePi0/fPNvzdG5lXnNdK7qiMNadayTK6hImxkA8NCG0S1e&#10;/SpAL4tq0l8felSk+1l3B/v5gqFOUQQVqCPXQUURm8FKTyDhMqhAP/321+wPPJS2nzTs9wSqIS17&#10;IKgAAEfUQdYodkKRTb9GBWFFMtWb4oA3KzNDfo4IKlBHVQgqTAQVg2Pe/rqJ10NKwn4STGnZAxfT&#10;BAA0gh5ObIVrfT1iMNqQAgDG3UawQkgBOEJQAQBoDD2suBlc4IrsGkIKAChuK1yLeoQRUgDlEVQA&#10;ABqFe933I6QAgOL0UwsJKQA3CCoAAI3Dve4fIqQAgOL0kOKYf5aQAshhyZ+KvT6FEFQAAJpqxl+M&#10;diibGlbUOaQ4f+VW3wDkwTaDLOZFmrlAJJBfXEghcXf9kO7VN5MWAADEG8TVrOMu+PiYN5v6i81G&#10;sFJq/UnLx7VFCt5SLGkdScx151k2i34buSbdCaSKIYWLu36cv3JLlq8mH2AuLxyVc6eOmqOBHmo7&#10;crG9cNeP+ir7/WF+t9kwt50i36f6/C7aYGsQ+0mor9igAgCQn8svYPOALU7cesq2IWn5rPbk2UlL&#10;WkectPXaLG+r7M7muKliSCExr3feoOKZ19+V9u1tkW4gYVIBxtyRKTm3cFTmjjxqzgJI+/Zdeeb1&#10;90QcBVsEFfVU9nvD/LyzpW8/eb5PJWZ+F23Iw1w/kIZTPwCgYt6ZX4h2HI75Z/sG5WZwIfGXkK3w&#10;hjnKilrvYwk9NtS1HdSgenbo3V9dSXsepNtWV+tUFz8bxOOomqqGFGWdv3JL2re3Ze7IlDy4+JKc&#10;O9U5wNSHBxdfkrkjU9K+vS3nU3pdoNnYNpClbEgh3V4J5ndb0mAup6jvatuwwfyOd9EGYFAIKgCg&#10;Qja692Cf9mbl1d0dmfEX+4ZXd3fkhWtX5VjMLxLq77LXW0g6tWTaO97TlheuXZVXd3ecH+TrO4Fx&#10;z8Mg1jnT3RFzWbNq6hpSiIicO3VUlheOyvuvPWdO6vH+a889DCu4BgEMeq8cII5+TSP1vVGU+d0W&#10;N+jMUET/rs763ten68uZ64sbdGYbgEEhqACAClG/dmTtCEwP4KJdqneG+cuJDb1HQlIvD1t6WJP2&#10;PLhcpxinr7iqWSUqpBAROeAd73b9Th/GjW0X/bnDnPKBXuev3JKJM29HvXLiTh0aZ+Z7+3631939&#10;8EbfNCRT308ypNuQboVrPfsFcetT39lfZAQVanre73ibNgCDQFABABVRJijQqeWTDrSTxpelDvJt&#10;u6AmUcvb/FKl5im7TkUPK24GFzJ/oRoXnQOTh49lM7hgOQxmWwGqRL8Aq02vnHHTCSB639vq8+B+&#10;uNY3jfd9vGEfsOu9+9LWZ3v6h3nahw3bNgBltIL4XmwEFQDQIOpCVnFhxcOAoHhPjayQJEtS19Qk&#10;ebq92tLDCr2L7zg77C92L5qXdyi+LVSZOih9+gh3OMPD04bUtU3qJv/7v57v+zKGfcCur++Ydj2o&#10;ODbfg3m/WyVnG4CiWsG2BMG92LAiNqiImxEAMFgqIMj6VSRL2q8rapx5sc2knZu80tZto0jXVNtu&#10;r3lMdy8aKrULK/INddS+fTf6P3f9gFLHgEJnvrfTBvQaxQG7fp0kmx8Psr4Hi3y35m0D4FpfUJGW&#10;agAABks/OC4qaSdKP9g2D7yL7MTEsfllZ1zM+IvR46lLWNF05m0nASCNHlJMD+DaUHHMHolvTO7v&#10;G2fK+pEg72kf5vps2gC4NrG3u/NAH6GCCt8/KEs+XSIBwJY6reJYzN048tAPio/5Z+UxbzYxfEii&#10;auhdVFX7FH1a3Py6PI8ta9606WnTkhRZJg/13Ex7s7K5ctycXMh3f26OgXR7+uiBkLf8spw493LP&#10;PEXpIcXckanaXYcAbqnrViwvdG5tW8YH59+ScPmt6O9pb1amPTefJXXzi++bY0br8GLnM2k64+LO&#10;rumhgPrezmrDG5P7RWJOTdHDlld3d6LxWYq0Icugv68xftKyh76g4swrH8nly4/I6dNfysU3n9Qn&#10;5dZeXZe5p58yR+fmqo44rEWdbK5quajTXl2P/u+iVtka4rCOOKxFnWxptfJ8AafVkZhQQbqhhV43&#10;bbuOa4t+wL0VrvVMUzs4STsxcfXitFfX5ZEbH6TOm1ZLn/bl8RN9jytOWj2xeK5tqOfnF993syP9&#10;3Z8TVthwFVQQUiCvQQYViOfq89UV/XM66bvRVtnvIfX9/ejp0/LDN//WnCyS8l2YND5vm1Qb9Dpp&#10;+yFxktoiBdqTpGp1xGGtOtbJFVSkzQwASJb2BVxUUmAhGeeMql9Q9F8/1MH2Mf9sTzvj5jXleWxZ&#10;86ZNT5uWpMgyedCjYngG0aOCkAJFDDKooEdFsioFFTLCHhVxsn5QSOo5kdTTooisNmQZ9Pc1xk9a&#10;9kBQAQCODPILeCtcky+0W6NJTA8Lk75DodqmdrbipqXVs5lHyZo3bXratCRFlrGln4bjYicP6cxg&#10;rmxQQUiBogYZVAziswqDoR/8jzqssPmuM0OJpPCiKJs2pCm7POonLXvou5gmAKB6prsX8Xp1d0eO&#10;dXtU6Ad0abbCteguH3G/4qk6thfZyuK63qhsBCuEFGNMDynef+1ZQgoAuenhxFa4JhsVv6Ck2j9Q&#10;F8h2daFsYBQIKgBgzMz4i9FOR9pOk77Dog641S8Yccu7OBDXu+0XqafCDfP2qWnUvC6DkS2t9woh&#10;xfh55vV3e0IKbkMKoCg9rLgZXOj5nqsa8+4fdfnhAM1EUAEANfewN0X/joraiXH1a0vZX29UG/Ps&#10;CKp54x5fEXpXWUKK8fPM6+9K+3bnFuuEFABc0MMK/ZTAqtG/r1z/EAEMG0EFANSU6j3x8ED+4Wkf&#10;g/p1RQUfZc49zRNWDDKkOOafdVYXw0FIAWBQpr3ZKISvclhhnh5a9IcDYNQIKgBgDBUJBPRwwjwA&#10;z1MniX6AX4YKVDYsrsGh5om79kZeekgx3b0mCMaHHlLMHZmS1dvbcv7KrdQBUMxto715V0RE2pt3&#10;+6ahuWb8xej700VYkXb6psn2e9/8IcL82zSINgAucNcPAHDExdWsbXYY1C0cbdaj70iZV/xOm2ZS&#10;j2064bZ6qk1699gkNs+TfkvQuPVJznXa0Nfpoh7yK3rXj/PdOzTk5eKODhh/ebefvNsNd/2oHxff&#10;F1nfq7o83/ui3f1DMr7fB9mGODbf/2iWtOyBoAIAHCn7BWwepKWx3TlKa1PaNJNN21y0SWfza5Xt&#10;OrO42OlEeeZ2ZhtUSPdgM688B5uotzzbT97thqCinlx8b9h8zyl51mP7PSsDbEOcPO1CM6RlDwQV&#10;AOCIiy/gDYseFZKz2+VGsJI4f9o0U1bbbOtIjvW6XGcSFzubcKNMUAFUFUFFfbn4/sj6nlPybjO2&#10;37MywDaYXOwnoV7SsgeCCgBwhC/g8aP/ksQdPkaPoAJ1RFBRX1vGtY2KhhVNwX4STGnZAxfTBAA0&#10;0kawQkgBAChMDye2wjXrngkAshFUAAAaZytci365J6QAABSlhxU3gwvW13sAkI6gAgDQKHpXXUIK&#10;AEBZeliR5+KUAJIRVAAAGkMPKY75ZwkpAABOTHuzcsw/K0JYAThBUAEAaATzomdcyAsA4NKMvxgF&#10;4IQVQDnc9QMAHFFXs572ZmXaO25OxohthTdK30YOg8VdP1BH3PWjefTblrI/8JD6HuY9ACUte+gL&#10;Ks688pFcvvyInD79pVx880l9Um7t1XWZe/opc3RuruqIw1rUyeaqlos67dX16P8uapWtIQ7riMNa&#10;1MmWVss8yEL1lAkp0l77POpaRxzUMt9DBBWoA9dBRdn3mVK1OuKwVhXq0KMiWdx7oMxzrataHXFY&#10;q451cgUVaTMDANJxa7JqM3eMUC0EFagj10EFxgf7BPHY/qGkZQ8EFQAAoBIIKlBHBBUAEC8te+Bi&#10;mgAAAAAAYKiW/KnYkEIIKgAAAAAAwCjEhRQSF1SkpRoAAAAAAACD1BdUSEqqAQAAAAAAMEixQQUA&#10;AAAAAMAoEFQAAAAAAIDKIKgAAAAAAACVQVABAAAAAACGrhVsm6NEkoKKpJkBAAAAAADKagXbEgT3&#10;YvOHvqAibWYAAAAAAIBB6gsqAAAAAAAARoWgAgAAAAAAVAZBBQAAAAAAqIyJvd2dB/oIdY0K3z8o&#10;S/6UPgkAAGBgNoIVuRlciP4+NPdv5I/nvtUzDzBu7rT/vfym/avo72P+WZnxF3vmAYAmSsseCCoA&#10;AEAlmEEFUEcEFQDQkZY99J368fnnX/T8W0Z7dd0cVYirOuKwFnWyuarlok57dT0aynJRQxzWEYe1&#10;qJPNVS0Xddiu7VAnnas64rgWgHiu3mdVqyMOa1Enm4ta7Rrvh7iqIw5r1bVOEnpUAACAStgK1+Sd&#10;+QVzNFArL1y7KtPerDkaABonLXsgqAAAAJWxFa7JF+GaORqohce8WUIKAOhKyx4IKgAAAAAAwFCl&#10;ZQ9916gAAAAAAAAYFYIKAAAAAABQGQQVAAAAAACgMggqAAAAAABAZRBUAAAAAACAyiCoAAAAAAAA&#10;lUFQAQAAAAAAKoOgAgAAAAAAVAZBBQAAAAAAqAyCCgAAAAAAUBkEFQAAAAAAoDIIKgAAAAAAQGUQ&#10;VAAAAAAAgMqY2NvdeaCPaAXbEgT3xPP2ieft0ydFlvwpc1SPVrBtjnKONnSktWHU6xfaEBl1G0a9&#10;fqENkVG3YdTrF9oQGXUbRr1+oQ2RUbdh1OsX2hAZdRtGvX6hDZFRt2HU6xfaEBl1Gwa5/jDckzDc&#10;E98/2NeGvqDizCsfyeXLj+ij+sQVUlrdoGPQaEOHakN7dV3mnn4qGj/s9cex2ZZcSGtDFZ6HUbdh&#10;FOuv2vbYXl2XGze+MdI2SAWeh1GvX0bUBrbH/jaM+jmQhrbB3BZlBG0w8V3dMaw2nD79pVx880lz&#10;tMgQ25C0PQ57/XHYHjtG3YZRrL9q22MVvqulAs/DKNffF1RIt0FpzCKmrOVdoA0daW0Y9fqFNkRG&#10;3YZRr19oQ2TUbRj1+oU2REbdhlGvX2hDZNRtGPX6hTZERt2GUa9faENk1G0Y9fqFNkRG3YZRrT82&#10;qAAAAAAAABgFLqYJAAAAAAAqg6ACAAAAAABUBkEFAAAAAACoDIIKAAAAAABQGQQVAAAAAACgMv5/&#10;D5iSm5SMQOYAAAAASUVORK5CYIJQSwMEFAAGAAgAAAAhAKjJMfvfAAAACAEAAA8AAABkcnMvZG93&#10;bnJldi54bWxMj8FOwzAQRO9I/IO1SNyonUZQGrKpqgo4VUi0SIibG2+TqLEdxW6S/j3LiR5nZzXz&#10;Jl9NthUD9aHxDiGZKRDkSm8aVyF87d8enkGEqJ3RrXeEcKEAq+L2JteZ8aP7pGEXK8EhLmQaoY6x&#10;y6QMZU1Wh5nvyLF39L3VkWVfSdPrkcNtK+dKPUmrG8cNte5oU1N52p0twvuox3WavA7b03Fz+dk/&#10;fnxvE0K8v5vWLyAiTfH/Gf7wGR0KZjr4szNBtAg8JCKkyXwJgu2lWvDlgLBIlQJZ5PJ6QPEL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u8YV16sDAABRCAAADgAA&#10;AAAAAAAAAAAAAAA6AgAAZHJzL2Uyb0RvYy54bWxQSwECLQAKAAAAAAAAACEAR7dD/q9gAACvYAAA&#10;FAAAAAAAAAAAAAAAAAARBgAAZHJzL21lZGlhL2ltYWdlMS5wbmdQSwECLQAUAAYACAAAACEAqMkx&#10;+98AAAAIAQAADwAAAAAAAAAAAAAAAADyZgAAZHJzL2Rvd25yZXYueG1sUEsBAi0AFAAGAAgAAAAh&#10;AKomDr68AAAAIQEAABkAAAAAAAAAAAAAAAAA/mcAAGRycy9fcmVscy9lMm9Eb2MueG1sLnJlbHNQ&#10;SwUGAAAAAAYABgB8AQAA8WgAAAAA&#10;">
                <v:shape id="Grafik 1" o:spid="_x0000_s1081" type="#_x0000_t75" alt="Ein Bild, das Text, Screenshot, Diagramm, Reihe enthält.&#10;&#10;KI-generierte Inhalte können fehlerhaft sein." style="position:absolute;width:57594;height:23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0OfyQAAAOIAAAAPAAAAZHJzL2Rvd25yZXYueG1sRI9PawIx&#10;FMTvBb9DeEJvNauLf1iNIoWCR7XS6u2RPDeLm5dlE9fttzeFQo/DzPyGWW16V4uO2lB5VjAeZSCI&#10;tTcVlwpOnx9vCxAhIhusPZOCHwqwWQ9eVlgY/+ADdcdYigThUKACG2NTSBm0JYdh5Bvi5F196zAm&#10;2ZbStPhIcFfLSZbNpMOK04LFht4t6dvx7hTEa2m/9Gna6S4/+/33ZX/f0Vap12G/XYKI1Mf/8F97&#10;ZxRMZ+N8vsjnE/i9lO6AXD8BAAD//wMAUEsBAi0AFAAGAAgAAAAhANvh9svuAAAAhQEAABMAAAAA&#10;AAAAAAAAAAAAAAAAAFtDb250ZW50X1R5cGVzXS54bWxQSwECLQAUAAYACAAAACEAWvQsW78AAAAV&#10;AQAACwAAAAAAAAAAAAAAAAAfAQAAX3JlbHMvLnJlbHNQSwECLQAUAAYACAAAACEAzj9Dn8kAAADi&#10;AAAADwAAAAAAAAAAAAAAAAAHAgAAZHJzL2Rvd25yZXYueG1sUEsFBgAAAAADAAMAtwAAAP0CAAAA&#10;AA==&#10;">
                  <v:imagedata r:id="rId58" o:title="Ein Bild, das Text, Screenshot, Diagramm, Reihe enthält.&#10;&#10;KI-generierte Inhalte können fehlerhaft sein"/>
                </v:shape>
                <v:shape id="_x0000_s1082" type="#_x0000_t202" style="position:absolute;top:23901;width:57594;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K3BzAAAAOEAAAAPAAAAZHJzL2Rvd25yZXYueG1sRI9BSwMx&#10;FITvgv8hPMGL2GzbtbVr01KKgvVS3Pbi7bF53axuXpYk267/3giCx2FmvmGW68G24kw+NI4VjEcZ&#10;COLK6YZrBcfDy/0jiBCRNbaOScE3BVivrq+WWGh34Xc6l7EWCcKhQAUmxq6QMlSGLIaR64iTd3Le&#10;YkzS11J7vCS4beUky2bSYsNpwWBHW0PVV9lbBfv8Y2/u+tPz2yaf+t2x384+61Kp25th8wQi0hD/&#10;w3/tV61gOs4f5ovFBH4fpTcgVz8AAAD//wMAUEsBAi0AFAAGAAgAAAAhANvh9svuAAAAhQEAABMA&#10;AAAAAAAAAAAAAAAAAAAAAFtDb250ZW50X1R5cGVzXS54bWxQSwECLQAUAAYACAAAACEAWvQsW78A&#10;AAAVAQAACwAAAAAAAAAAAAAAAAAfAQAAX3JlbHMvLnJlbHNQSwECLQAUAAYACAAAACEAo0itwcwA&#10;AADhAAAADwAAAAAAAAAAAAAAAAAHAgAAZHJzL2Rvd25yZXYueG1sUEsFBgAAAAADAAMAtwAAAAAD&#10;AAAAAA==&#10;" stroked="f">
                  <v:textbox style="mso-fit-shape-to-text:t" inset="0,0,0,0">
                    <w:txbxContent>
                      <w:p w14:paraId="1AAA37F7" w14:textId="0C794270" w:rsidR="009E7245" w:rsidRPr="00597E47" w:rsidRDefault="009E7245" w:rsidP="009E7245">
                        <w:pPr>
                          <w:pStyle w:val="Beschriftung"/>
                          <w:jc w:val="center"/>
                          <w:rPr>
                            <w:szCs w:val="22"/>
                          </w:rPr>
                        </w:pPr>
                        <w:bookmarkStart w:id="79" w:name="_Ref221291739"/>
                        <w:r>
                          <w:t xml:space="preserve">Abbildung </w:t>
                        </w:r>
                        <w:r w:rsidR="00C36B01">
                          <w:fldChar w:fldCharType="begin"/>
                        </w:r>
                        <w:r w:rsidR="00C36B01">
                          <w:instrText xml:space="preserve"> SEQ Abbildung \* ARABIC </w:instrText>
                        </w:r>
                        <w:r w:rsidR="00C36B01">
                          <w:fldChar w:fldCharType="separate"/>
                        </w:r>
                        <w:r w:rsidR="00715971">
                          <w:rPr>
                            <w:noProof/>
                          </w:rPr>
                          <w:t>27</w:t>
                        </w:r>
                        <w:r w:rsidR="00C36B01">
                          <w:rPr>
                            <w:noProof/>
                          </w:rPr>
                          <w:fldChar w:fldCharType="end"/>
                        </w:r>
                        <w:bookmarkEnd w:id="79"/>
                        <w:r>
                          <w:t xml:space="preserve"> Schaltplan der JTAG-Schnittstelle</w:t>
                        </w:r>
                      </w:p>
                    </w:txbxContent>
                  </v:textbox>
                </v:shape>
                <w10:wrap type="topAndBottom" anchorx="margin"/>
              </v:group>
            </w:pict>
          </mc:Fallback>
        </mc:AlternateContent>
      </w:r>
      <w:r w:rsidR="003F569C">
        <w:t xml:space="preserve">SAM D21. </w:t>
      </w:r>
      <w:r w:rsidR="009E7245">
        <w:fldChar w:fldCharType="begin"/>
      </w:r>
      <w:r w:rsidR="009E7245">
        <w:instrText xml:space="preserve"> ADDIN ZOTERO_ITEM CSL_CITATION {"citationID":"kahygMXZ","properties":{"formattedCitation":"[11, S. 1118\\uc0\\u8211{}1121]","plainCitation":"[11, S. 1118–1121]","noteIndex":0},"citationItems":[{"id":69,"uris":["http://zotero.org/users/local/VRi3dGyu/items/YXAJQI3A"],"itemData":{"id":69,"type":"document","genre":"Datenblatt","title":"SAM D21/DA1 Family","URL":"https://www.mouser.de/datasheet/3/282/1/SAM-D21-DA1-Family-Data-Sheet-DS40001882H.pdf","author":[{"family":"Microchip","given":""}]},"locator":"1118-1121","label":"page"}],"schema":"https://github.com/citation-style-language/schema/raw/master/csl-citation.json"} </w:instrText>
      </w:r>
      <w:r w:rsidR="009E7245">
        <w:fldChar w:fldCharType="separate"/>
      </w:r>
      <w:r w:rsidR="009E7245" w:rsidRPr="009E7245">
        <w:rPr>
          <w:rFonts w:cs="Arial"/>
          <w:kern w:val="0"/>
        </w:rPr>
        <w:t>[11, S. 1118–1121]</w:t>
      </w:r>
      <w:r w:rsidR="009E7245">
        <w:fldChar w:fldCharType="end"/>
      </w:r>
    </w:p>
    <w:p w14:paraId="4CDC8798" w14:textId="16C14079" w:rsidR="009E7245" w:rsidRDefault="009E7245" w:rsidP="00B00AA9">
      <w:pPr>
        <w:keepNext/>
        <w:jc w:val="left"/>
      </w:pPr>
      <w:r>
        <w:t xml:space="preserve">Zur allgemeinen Nutzung und speziell </w:t>
      </w:r>
      <w:r w:rsidR="007E2B71">
        <w:t>für die</w:t>
      </w:r>
      <w:r>
        <w:t xml:space="preserve"> Fehlersuche wurde auf der Platine eine User-LED angebracht. Bei der LED handelt es sich um eine Low Current LED. Die LED ist mit dem PIN PA15 des SAM D21 verbunden, damit die LED leuchtet</w:t>
      </w:r>
      <w:r w:rsidR="00FB1E11">
        <w:t>,</w:t>
      </w:r>
      <w:r>
        <w:t xml:space="preserve"> muss der Pin auf Logisch-High gesetzt werden. In </w:t>
      </w:r>
      <w:r>
        <w:fldChar w:fldCharType="begin"/>
      </w:r>
      <w:r>
        <w:instrText xml:space="preserve"> REF _Ref221292830 \h </w:instrText>
      </w:r>
      <w:r>
        <w:fldChar w:fldCharType="separate"/>
      </w:r>
      <w:r>
        <w:t xml:space="preserve">Abbildung </w:t>
      </w:r>
      <w:r>
        <w:rPr>
          <w:noProof/>
        </w:rPr>
        <w:t>27</w:t>
      </w:r>
      <w:r>
        <w:fldChar w:fldCharType="end"/>
      </w:r>
      <w:r>
        <w:t xml:space="preserve"> ist der Schaltplan der User LED zu sehen.</w:t>
      </w:r>
    </w:p>
    <w:p w14:paraId="69B4A8BD" w14:textId="0F092F93" w:rsidR="00886F8C" w:rsidRDefault="00886F8C">
      <w:pPr>
        <w:jc w:val="left"/>
      </w:pPr>
      <w:r>
        <w:rPr>
          <w:noProof/>
        </w:rPr>
        <mc:AlternateContent>
          <mc:Choice Requires="wpg">
            <w:drawing>
              <wp:anchor distT="0" distB="0" distL="114300" distR="114300" simplePos="0" relativeHeight="251748352" behindDoc="0" locked="0" layoutInCell="1" allowOverlap="1" wp14:anchorId="08372EBD" wp14:editId="1A6AF412">
                <wp:simplePos x="0" y="0"/>
                <wp:positionH relativeFrom="margin">
                  <wp:align>center</wp:align>
                </wp:positionH>
                <wp:positionV relativeFrom="paragraph">
                  <wp:posOffset>203200</wp:posOffset>
                </wp:positionV>
                <wp:extent cx="2063750" cy="2740660"/>
                <wp:effectExtent l="0" t="0" r="0" b="2540"/>
                <wp:wrapTopAndBottom/>
                <wp:docPr id="850850836" name="Gruppieren 29"/>
                <wp:cNvGraphicFramePr/>
                <a:graphic xmlns:a="http://schemas.openxmlformats.org/drawingml/2006/main">
                  <a:graphicData uri="http://schemas.microsoft.com/office/word/2010/wordprocessingGroup">
                    <wpg:wgp>
                      <wpg:cNvGrpSpPr/>
                      <wpg:grpSpPr>
                        <a:xfrm>
                          <a:off x="0" y="0"/>
                          <a:ext cx="2063750" cy="2740660"/>
                          <a:chOff x="0" y="0"/>
                          <a:chExt cx="2063750" cy="2740660"/>
                        </a:xfrm>
                      </wpg:grpSpPr>
                      <pic:pic xmlns:pic="http://schemas.openxmlformats.org/drawingml/2006/picture">
                        <pic:nvPicPr>
                          <pic:cNvPr id="561262497" name="Grafik 1" descr="Ein Bild, das Text, Screenshot, Diagramm, Reihe enthält.&#10;&#10;KI-generierte Inhalte können fehlerhaft sein."/>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50800" y="0"/>
                            <a:ext cx="1963420" cy="2409190"/>
                          </a:xfrm>
                          <a:prstGeom prst="rect">
                            <a:avLst/>
                          </a:prstGeom>
                        </pic:spPr>
                      </pic:pic>
                      <wps:wsp>
                        <wps:cNvPr id="1194539877" name="Textfeld 1"/>
                        <wps:cNvSpPr txBox="1"/>
                        <wps:spPr>
                          <a:xfrm>
                            <a:off x="0" y="2489200"/>
                            <a:ext cx="2063750" cy="251460"/>
                          </a:xfrm>
                          <a:prstGeom prst="rect">
                            <a:avLst/>
                          </a:prstGeom>
                          <a:solidFill>
                            <a:prstClr val="white"/>
                          </a:solidFill>
                          <a:ln>
                            <a:noFill/>
                          </a:ln>
                        </wps:spPr>
                        <wps:txbx>
                          <w:txbxContent>
                            <w:p w14:paraId="471EAB1B" w14:textId="3CE8A6A0" w:rsidR="00886F8C" w:rsidRPr="008A3823" w:rsidRDefault="00886F8C" w:rsidP="00886F8C">
                              <w:pPr>
                                <w:pStyle w:val="Beschriftung"/>
                                <w:jc w:val="center"/>
                                <w:rPr>
                                  <w:szCs w:val="22"/>
                                </w:rPr>
                              </w:pPr>
                              <w:bookmarkStart w:id="80" w:name="_Ref221292830"/>
                              <w:r>
                                <w:t xml:space="preserve">Abbildung </w:t>
                              </w:r>
                              <w:r>
                                <w:fldChar w:fldCharType="begin"/>
                              </w:r>
                              <w:r>
                                <w:instrText xml:space="preserve"> SEQ Abbildung \* ARABIC </w:instrText>
                              </w:r>
                              <w:r>
                                <w:fldChar w:fldCharType="separate"/>
                              </w:r>
                              <w:r w:rsidR="00715971">
                                <w:rPr>
                                  <w:noProof/>
                                </w:rPr>
                                <w:t>28</w:t>
                              </w:r>
                              <w:r>
                                <w:fldChar w:fldCharType="end"/>
                              </w:r>
                              <w:bookmarkEnd w:id="80"/>
                              <w:r>
                                <w:t xml:space="preserve"> Schaltplan der User L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8372EBD" id="Gruppieren 29" o:spid="_x0000_s1083" style="position:absolute;margin-left:0;margin-top:16pt;width:162.5pt;height:215.8pt;z-index:251748352;mso-position-horizontal:center;mso-position-horizontal-relative:margin" coordsize="20637,274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igh5xgMAAGYIAAAOAAAAZHJzL2Uyb0RvYy54bWycVt1OIzcUvq/Ud7Bc&#10;qVeQyYQkkJSwysKCUNEuWljttePxZCw8tms7P/R5+gx9gX2xfvbMhEJYbcsFk+O/4+985zvHnL7b&#10;1oqshfPS6BnNe31KhOamkHo5o1/uLw9PKPGB6YIpo8WMPgpP3539/NPpxk7FwFRGFcIRONF+urEz&#10;WoVgp1nmeSVq5nvGCo3F0riaBQzdMisc28B7rbJBvz/ONsYV1hkuvMfsRbNIz5L/shQ8fCpLLwJR&#10;MwpsIX1d+i7iNzs7ZdOlY7aSvIXB3oCiZlLj0p2rCxYYWTm556qW3BlvytDjps5MWUouUgyIJu+/&#10;iObKmZVNsSynm6Xd0QRqX/D0Zrf84/rK2Tt768DExi7BRRrFWLalq+MvUJJtouxxR5nYBsIxOeiP&#10;j45HYJZjbXA87I/HLam8AvN753j14Qcns+7i7BkcK/kUfy0HsPY4+LFWcCqsnKCtk/o/+aiZe1jZ&#10;Q6TLsiAXUsnwmKSHxERQen0r+a1rBqDz1hFZzOhonA/Gg+HkmBLNaij/yrFSPpCckkJ4Dgl+kJq8&#10;l6o4IAXz5B6MHpA77oTQvjKwLySDMOv6gHwWshKoq1B9+0uF3q+/bOe/pc/v14dLoYWTwgVBrnXF&#10;FH4fvv2ttdCkFJUSrmJlIF5I3Ytij4gjyAYyi5TeGP7giTbnFdNLMfcWRYNSjruz59vT8Fm8CyXt&#10;pVQqyiTaLbOI7oVAX0lOI/4Lw1c1Qmuq2QkFkg0YkNZT4qaiXgiw6a4LEMfRSQKotE7q0JSuD04E&#10;XsX7S+D4DOwRN5vuFhLoJ5wxIg+5vyLwUf+kDyXvizyfjI+Gg07kw/4knySR76QKHp0PV8LUJBrA&#10;CxzQB5uy9Y1vEXVbWlobEAkdMMXiQwf0HYMY7XH4v4r8rmJWAEJ0+6TKPJ8MR0eTk+OdLKPuSqEK&#10;CDN1gLQ79gMStu8NKnw3/x3WGsYGw5MJ+nGTlNebwygfNr3hrbQhqUbJotNb5PNcObJm6O2bSgaR&#10;JPtil9IxDdrEU40y4gx6i29lEK2wXWxT1Q6OOhYWpngECc4gmwjRW34pceEN8+GWObwRmMS7Fz7h&#10;UyqzmVHTWpRUxv352nzcj6xilZIN3pwZ9X+sWGxI6loj33AZOsN1xqIz9Ko+NwgVhQA0ycQBF1Rn&#10;ls7UX/EczuMtWGKa464ZDZ15HjDCAp5TLubzZDd97UbfWXTDPGk2Enu//cqcbdUckNCPplPUnqib&#10;vQ3N81UwpUyKj8Q2LLZ8Q93JSo8ZrGev5b/HadfTvwdn/wAAAP//AwBQSwMECgAAAAAAAAAhAMTW&#10;aomwWwAAsFsAABQAAABkcnMvbWVkaWEvaW1hZ2UxLnBuZ4lQTkcNChoKAAAADUlIRFIAAAJ8AAAC&#10;vggGAAAAOM3D6QAAAAFzUkdCAK7OHOkAAAAEZ0FNQQAAsY8L/GEFAAAACXBIWXMAABYlAAAWJQFJ&#10;UiTwAABbRUlEQVR4Xu3dT4gdWZr390dupmeRyUBNg2ReUlOFMmm/ZhC9eRdSV4a6GZC4yVgGL8oG&#10;Tdm77lcLLdTYQklcL3pzA4ladIG1UPcLL9h09abwxuVBFwmGzIqsTGF60y68aTLV1VIa3izo0WDy&#10;LnqKGXmh+0SfezL+nIg4NyJu3O8HAlXGnyfOjQzp/upExIlzk9PXbwQAAAC99Z/ZMwAAANAvBD4A&#10;AICeI/ABAAD03DnXe/hG0Yk9y7theMGeNYM2tL9/oQ2JttvQ9v6FNiTabkPb+xfakGi7DW3vX2hD&#10;oo02jKKTM/OUU+AbRScSRV/bs70Lw/OZDV2mNty69Uf5u7/7Z/nhD74/M7+p/acdg53dffnhD77f&#10;ahsUbWh2/++/f3TmXJSG22AeAz0XpcU2mNpuQ9v7l4bb0KXzcWd3P5nfhX8f296/LFkbbt36o/yH&#10;X/w7e7ZIg20wj4PuM+vYlAp8QbAiQbBiL/YmrYGmUQtp2dZ2G9rev9CGRNttaHv/QhsSbbeh7f0L&#10;bUi03Ya29y+0IdF0G0Y+A19WEQAAALSnKKvx0AYAAEDPOQW+YXghMzECAACg25wCnzhcqwYAAEA3&#10;OQc+AAAALCYCHwAAQM8R+AAAAHqOwAcAANBzBD4AAICecw58TYwYDQAAAP+cAp+O3kzoAwAAWDxO&#10;gQ8AAACLi8AHAADQcwQ+AACAniPwAQAA9Ny5yenrN/ZMmz60EYbnG3un7ig6cdqX63p9Vefzuz6E&#10;k1U/a/us9QEAwHwUZbXGe/h2dvftWWe4PhX8ox//2mm9Ii5tcuGjzs7ufjIVKTpOeTV0W5dpFJ2c&#10;qZW3/crqlzLYejGzvrLrVEWdYr5q+ahT5rwu4qOGeKwjHmtRp5ivWj7qcF67oU4xn7WydLKHz3V/&#10;ruv1VZ3Pr9sGwYoEwYq9eEZa7azt43gicTwREZEgWJHxk0vGVgAAYB6KMkHjPXzoliBYkWF4IXfK&#10;Y28/fnJJJqeXJQhWJI4nmT19AACgOQQ+zMX4yaUk9GVdcgYAAM0g8GFu9HJuFH1tLwIAAA1aqsA3&#10;ik6SqQxzuzLb2+uV2bYvwvC8SMqxAAAAzVmKwDeKTmRl9cszT5IWhRC9B81+CtVl+5HxBK29/7zt&#10;+uZasCri0Mu3TMcEAICm9T7wafCSaW+TTjINIXlB4/P4VOJ4IkGwMrOt6/YyXcfef9GDEH1iP8Gb&#10;RkM1D3gAAFDNMLyQmzF6H/g0bE1OL888TTo5vZx7YMTYdvzk0pknVzX0uQiClZn9d4k+VGFPPumx&#10;+jw+tRfJKDpJgiAPeAAAUF1exuh14NPwkBXO8g5M0bZldHksujienLlc7dJz6cswvJD0AuoQLwAA&#10;wK9eBz6VdSmxKrNXqoiPwDhPaZeri3o+fRs/uSRheL7TwRgAgEXW+zdtDLZeJOHMDF9Z6yutrb1P&#10;WQEva98ubaurzj7qbCslty+zLgA04SB6YM9q3dVw254FeNP7wBfHE/k8PpUo5SnRvO20dhrzdWJF&#10;2+fto646+6izrZTcfmX1SxFjMGYAaNNB9ECeRw/t2a27Et4n9GFueh/4TCPjvjQNc1nbam0Nd2nr&#10;5Cnbtirq7KPOtlJie/P1apPTy/ZiAGicBr61YFPWgvftxY07jr+Q43iPwIfaRtFJ5nfyUtzDp4bW&#10;U7riMD5clbCHP9Enc8OO38sIYPmsBe/L1XC79akLoROLTztizM4t01IFPpuGkKyDg/o0UBOaAQBo&#10;TycDn4aDot43wkS36aVcl949QjcAAPPTyXv4JOUeOlscTySOJ4VtygsSGhiz7i3Thw3yAkvWvps4&#10;ZkXHyGS3oc624rC9/n6CYKVwuBV9ktplXQCoS+/h68o9c11rDxZTUe741jDc/qk902Z+eeu7Uava&#10;2d2X9967aM8+41qwmuw3bXr58hu5fPlf5H/7XzfsTRP64e1tdZJpmPvXf/2/M9tkb2NPYrwv1vxs&#10;urzsMdvZ3Zevfv9Kvvr9q8w2Kd3Hy5ffnGmXPYnRzirb2seoaPuXL79JDXD2738Uncgnn/yTiIi8&#10;fPmNiNXOLHadqvpaRzzW8lGnzHldxEd7xGMd8ViLOsV81DqO9+Q4/kLWgk25GGzai535Oq99tUc8&#10;HR/lqxZ1ivmopd+/WbnDqYdPCp78mKe8HjqX9sTTYVmyFNXI2/+1YDW1d0s1cczy2mdKa0edbcVh&#10;+6ztbGYd120AoKqu9ah1rT1YTEU9fM6BDwCAPuhawOpae7CYigJfJx/aAAAAgD8EPgAAgJ4j8AEA&#10;APQcgQ8AAKDnCHwAAAA95xz4iobgAAAAQDc5BT591JfQBwAAsHicAl8bCJflxfFERtGJjKKT5A0Z&#10;qGfe52Gd+vq7zpvy2Ou6bAPgreN4Tw6iBzPTcbxnrwZ0RicD34gexVJG0YmsrH4pg60XEkVfSxR9&#10;LYOtF7Ky+iXHsIZ5n4d16uu2RVNW7bzt9VwCcNZB9EB+tvqOfLp1U55HD2emT7duys9W35GD6IG9&#10;GdC6TgY+uNOQp8LwvITh+eTnaBr+0E9BsJL8ztOmtNHWTfb2+qrAOJ5w3gBT2pv3s9V35Hn0MJl/&#10;Jbw/M6nn0cMk+NHrh64g8C2wwdaL5EXJ4yeXZHJ6WYbhBRmGF2RyelnGTy5JEKwkl3rRP0GwkvzO&#10;06Yi9vZ6Hul5Q+jDsjuIHiS9eTINeR88+Ux+cvparobbM9NPTl/LB08+S8Kf9vrR44cuIPAtqNH0&#10;Pj0Ne9ozY9JlLj09gIn/WQD+9I5bmQY9DXlrwaa9amIt2EzCnxn8CH1oG4FvwaUFPRthD1WMn1wS&#10;md4WACwjDXsfPPlMrobb9uJCV8Nt+eDJZyJGLaAtBD4AmfR+UHr5sGzMe+/yevSKmNtyPx/a1Hjg&#10;29ndt2dVllVrlDLUhE5ptE7W8iK6XVZ7ytjZ3U+mPNrrci1YtRclimqoos89ik5ya+n2Lsf6Rz/+&#10;tUjKulnr2+vo9KMf/zpzG2VvY0+ScYx0uQ5tYw53k7XPtDpV+Kojnmrp+VW3l8/1vHbho4Z4rCMe&#10;a1GnmM9aeV5Nw5n5MIbN9bzWGlpznoraUoavWtQp5rNWlsYD37yNcoabyHtiVbfL+kLPUnW7Oswx&#10;9lwu6eYpar8u/+STb9uLRIzlK6tfnjnWds1RdCK/+tWfp66btb69jk6/+tWfp26j8rbN2p+9nRn4&#10;irbrK/P8YmxHAFhcvQt8yh5uQoecyLoJvWpPhn4J5vW0+fZ5fCpiXG7rCvuY5907aK+btr7+Luz1&#10;wvC83Lr1x5l1sqTtJ5wet7Rth+GFZB0NO3YNu51tsnsfdfJJj7WedwCAxXNucvr6jT3Tpr0eTX3Z&#10;1dnfyuqXIiIyOb1sLxIpWK7L0p56HUUnqW3JqzcvdY6PraiW63JxOAZV1s3arxSsk7fMZbk4rlNH&#10;nfrmsUxTVLPMvsusCywCffr2Sng/82EMXWct2JS14H17cSnH8RdyHO9l7s+lPUCRon+re9XDN5r2&#10;bIQ5PV+6TNdNW2b3ZOhBtLfR3j07HC6jvGNuK7Mu8tm9jzql/WUHUN5xvHfmjRplJx7WQBOG0ytU&#10;Wf/+9yrw1ZV1WVd/tudrMMwLfKOUy22uE/7EvHS5svplch/gsgsyBl4GUM/VcPvMmzTqTvTeYd7y&#10;/v0n8BnSblC3b1Q3g1jR/Xujac9g1Skr9GUF0z6KjHe76nFR2ruVd4KjPj3mWec50Ff2mzTqTkCb&#10;CHwW+7Ku3YtnBo6iS7ravVp1ygoyacF0Gehx0dd/jZ9cyjxG8MPnE+EAgPYQ+Cx275n+OQwvJF94&#10;I2OMtqIvQftSW5kpT5hxv2HfhOF5mZxennlPcNExhz9dfSIcAFAOgc9ihgnzkmoQrCTL4nhypucP&#10;6CPzf3gAAIurV4FPv5Ty7m1z+QLT3gxdV3/WbeJ4Unj/XlNcLulm3QsI5NFByundA4DF16vAJwXD&#10;rrh+gdkhzvxZt3W9pDsvemkzjicy2HqRGvx0Wd4DIEUhOa1uE4raJRm/Y59c2tBXek7pU8DAMjqI&#10;HtizKvNZC8iS9734rWG4/VN7pk17tIJg5UwYmgezB+33L/85+dme0tpiLjd/jqavygqCFfnFzy/a&#10;m814991vz3zJ//zna8l/XwtWk2VBsCIffvhOsqxpH374TvL5fvnJ66RdcTyRra3fyS8/eS0vX37j&#10;9Jm1jnm8t7Z+Jy9ffiMy/ax5xztruanMuiqtXdq2OKeXtWhfRctNdhuK1neldaXgPE/bp+u29nYq&#10;a/so+lr+/e3j5LwZP7lkbwosvON4T47jL2Qt2JSLwaa9WMQYDFlEMtdxVVTLpT1AER0ZRDK+Fzvd&#10;w6dfQFlTWpIdTp+MlWnPjE5xyd4KrZHWG6jz2urdM42fXJppo35epU+15rkWrCa9heYxk5Y/Y1a7&#10;tG1hzpPMvqS1Ie28qyPt89lT1j6Lts3aTtnbawgk7AFAv3Ty1WpS0C2pitpi1yha3zbKeJ2aFCxr&#10;S2w8TKJBpYys41X0WYuWm8qsq+x2iePvsmhfRctNZhtct3GR9tnSpO3TZdu07VTW9nnbAH3g8ioz&#10;l3Vkul7ecnGoVbQccFGU1Tob+AAAmAeXgOVrHXFYr2g54KIoq3X6ki4AAADqcwp8w4IX8gIAAKC7&#10;nAKfcF8PAADAwnIOfDu7+/asSnzVEY+1ulRnZ3c/meryUUP5qkWdfL7qiMdaPup08bz2VUc81qJO&#10;MZ+16vrqq1czf3aBz+PjqxZ1ivmslcXpoQ0AAPrC5SEJXWct2JS14H17sYiIHMdfyHG8l7uOGOtl&#10;7c+lPUARHtoAAKCi43hPnkcPU6fjeK9wHXM9oE308AEAloprj9qB59ehZe3LtT1AnqIePufAV2aQ&#10;Wt/q7tt1+6yBaPO41BWjtuv6pqx2VaklJY6Hqeo2ZZXZhznQtJTcVjLa5zpgtevxcF0PQHO6FrC6&#10;1h4sJi+Br6jIPNXdt+v2ul5ZeXU1UNh19VVoWdupOJ7IKDpJXndlC4KVUq+LkxLHw1Rnm7KK9qEh&#10;L6t20fbi2La8Oq7HY7D1QuJ4UrgegGZ1LWB1rT1YTEXfTZ0PfCurXyb/PTm9PLPMRZntNaAV0bCQ&#10;975RO1RoyLPnZR1Pc3sNdqZ4+rJ7KahjiuOJDLZeiJTYRmr8/l2Pp/lZ8n5H9jEV613HuiyvnWYN&#10;c1vl8vtxOR4a9vLOEQDt6FrA6lp7sJiKvps6HfjMgCIiMn5y6UzwyVN3+zSuX+QaNNOOmRk6igKO&#10;5PQEutZR2nbJaFeWef/+9Vjl/X7soJZ16XVUcAlV95V3vLQXMatO0fFwPUcAtKONgHWQ887dNtqD&#10;/in6bur0U7rm/VlpPxex17d/Lsv1i1yDWtZBH07fXCIFvWDD8ELq9sq1jlhhr0s0kKf1Ypo07I2f&#10;XJJheCFz3bzjZf5e8pS9TG5yPUcALA8NdL4fAgHK6HTgsy+92ZfzitTd3lTmi1yD1bVg1V6U0GXz&#10;DmGj6ERWVr9M2l4UdppkXsrNO6ZmUMsKel1Q5hwBAKBJnQ18ZhAye1tcA1Ld7U1lv8h1H3nhRJdV&#10;aY8r+zKoS9ubpL17Re1yCdBtK3uOAADQpM4GPr38qj1S+qfrZdm62yvzUmhegFNl1vUR+jTQpYUh&#10;veQ7Ob1c+RLlvLheypWSxzSPHoM6Pb1pCHsAgK7rbOCzg4z+6fplXXd7mfaQmWEsir6WldUvZRSd&#10;ZN4zp4HSJZzoOmVDqDLblrW/rgU9KXEpVzyGPaXBf7D14szvtwrCHgBgEXQy8KUFGfMLv+hLuu72&#10;SnvIzEmmwS+Kvs4MfU1xfQiha1wv5UrJAF1GHE8kir6WwdYLWVn9MgmAZUTR187BFQCANnUy8NmX&#10;Y5XrZdm625v0SVmdJqeXZ4JfW8yepS724mUpcynXlfa4mlMWO8RrG8wA6Po/BCb9XAAAdFEnA599&#10;OVa5Xpatu30RDQ3iMBzKPCzqZcQyl3Jd6YMp9pT3ezED/PjJJZmcXpbxdAzAePp2Exfm8Tc/GwAA&#10;XdO5wJd2OTbt56wv17rbd92ihj0peSlXFQ1fk9VjV5YezzKhT3sp9fNU7R0E0E0H0QMv03H8hV0a&#10;aFznAp95z5Z9mW4UnSRf6FlfyK7bl7msW0aZXsSsnsgsfQh7GpJc6bp5QcrssStTO40eV5ffnzI/&#10;E5d2gX44mA6W7GM6jvfs8kDjGg98O7v79qwZ+kUbT++psif94o/jifzox7+2tnbf3vxCL2qTq53d&#10;/ZnAkRdSsnoid3b3k8lUJezZNdoSG5c7t7f/k724UFro8/XZ0upUuVy/vf2fvIS+tPZU5auWjzpZ&#10;53UVPmqIxzrisRZ1ivmsledquC1Xwvu5039+61Yy2cvSpiZem+bz+PiqRZ1iPmoNwwty69YfM+/r&#10;79S7dGPj3bf2AxcmDWt6CU7V3b6MvGOSt0y5rKOqhL0sZfarqmxjcnlXbh7dv8vnr9tWcaiRt1w/&#10;q0tbAbRDe++aCmFFutYe9FPjPXx5zKdrzct09qRhzr4sW3f7Mj06GhrtL3xzntmLaMvb3uQz7LWh&#10;6qVc03B6qdYM9PPk+rtJw0McALIc8C5dtKhTgU+/aIvuacu6T67O9tpr4xIoXHoRdVlaPZftpQdh&#10;zww9ddtvh760MOUSsopCvevvJov5u8pqJ4Dlo714hD60pTOXdM3em8npZXvxGfZlwrrbi/UFnfWF&#10;ryHRJYSl1XPdPm3bPFm/FzvgaChK63HLq6GXVO1tbGYN8/Jm0XYqqw3KDlH2cZWcY6ufQ9ex22Qe&#10;m7TtlcvfB7OdLucjgOa0cQk1b595ywBfvjUMt39qz7SZX4RFvWdV/fKT1xLHEwnD8877iOOJ/NW7&#10;fybXgtXa24uIfPjhO8n8rEmmIeMXP784UytNWj1x2H4Uncgnn/xT8rPdhrRJUno2NZiY6718+Y2I&#10;iLx8+Y1TDTH2n7aNPWmNkfHaMpft7O2zmMdU/9T/loJjey1YlXj6OdLa9PLlNxJMB7J+991v25sn&#10;dP28vw8ffvhOUlMKPhOAZh3He3IcfyFrwaZcDDbtxXORt8+8ZYAvnenhk+l+ytS317d/LpK3vt0z&#10;prLWL6L1XLfP2n+WrLpl6mTVkBJ17N9HWXltsMXxJLkP81qweqbHLk9W21z3n3fumFzXA9CcNnrU&#10;8vaZtwzwpVOBDwCAeWsjYOXtM28ZUEZeJ0OnHtoAAABAedo5l3UFi8AHAADQcwQ+AACAniPwAQAA&#10;9JxT4BtO306RdSMgAAAAussp8EmJ4SoAAADQLc6BDwAAAIups4Ev67HiukbRidO0LOzP3eXP3uW2&#10;AQDQZZ0MfKOCsWSq0rouk+99d80oOpGV1S/PfO4o+lpWVr/s3Oef1zkBAMAy6GTgm7cgWJEwPJ87&#10;9fmexcHWC4mir0Wm7561JxGRKPpaBlsvrC3bo+3VPwEAgLulDXzD8ELu1Fej6ETieCJBsCKT08tn&#10;PvcwvCCT08sSBCsSx5NO9KjF8ST3ZwDouqvhNq9OQ6ucA9+Pfvxre1YlO7v79qzKfNXqUp2d3f1k&#10;qiutxnA6xM74ySV70Qxdrj1qabWqqFLn8/j0zM9V6qTpax3xWMtHnXmf11X4qiMea1GnmM9aZR1E&#10;D5JJSp7XB9GDRsKeS1tc+apFnWI+a2U5Nzl9/caeadP7p5q61Dmv/c2rbl915XitrH4pMr38rAF0&#10;cnrZWgsA3BxED+R59NC5x03Xt7lsfxzvyadbN0Vy1i/bHiBN0Xe2cw8fYDMv944KnvTNW5bHvHxr&#10;nsBc1gXQhE+3biZh70p4P5lERJ5HD5Mwl+bTrZvJ8rVgkzCHVhH4kEl7064Fq/ai5P8kBlsvUp/2&#10;HWy9SO4BtJeXeQpYL+fqwyT6p32ZFwB8O4geyHG8J2vBpvzk9LVcDbeT6Senr2Ut2JTjeC+5xKuO&#10;4z352eo7chzviYjIB08+kw+efDazDtA0Ah9SmT1oQbAys8yk65lP+eoDH1lPA8s0TLqEPjt06p86&#10;HwDmRXv2ssKazjcv99q9ehoMgbYtZeDTnid7mid7X2WmpmlYE6NHLUva0772AyH2cr3/rii0pYVO&#10;M3xyWRfAvGivnV6+zaLLP926Sa8eOm1pA599CdK1x6mKUYkBn9OmebUrjRn2dPiaPFm9f/YlWJvO&#10;z/ts9uVcxWVdAF2jQY9ePXTVUga+rIGXi8JNVToUStVpXu2y2WHP7qlrWpRxDyGXdQF0Eb166LKl&#10;DXzmJUad5sneV5mpCV0Le2mXc9N+5rIugC64Et6nVw+dtpSBD7O6FvbEuFwbBCtn7mkcRSdJ6Mu7&#10;JAwAAN4i8DXEDixlpnkyw974yaVOhD0xLtdm3W+pPXv6AA4AAMhG4GvAqKMPbQy2XsyEPfvSaVvM&#10;y7T2/YzmpOx7/ADAl+P4i5lXqtnTcfyF03r2WH1A0wh8DRh28KENHRhZOhb2xHo6176f0ZxCntYF&#10;MGfH8Z48jx5mTvp0btF6z6OHhD60infpLiEfYa/oWNZZru/OLWqbeTmad+sCcHXg+O5a3wEta1+u&#10;7QHy5H2vCj18y8cMe0GwIp/Hp2fuGbSnJuU9nWvjaV0A82S+Ss3HBMyTXvlKC3tC4Fsuo+hkJhhl&#10;PRBhT02GvqzBlrNwWRcAgLeywp509ZKuTPdp7qtO6LDrNPUZuqjKccw6XkXHsuryrPlZyq4PYLl1&#10;7RJq19qDfups4DPp/qtqq90AgO7pWsDqWnvQT41f0t3Z3bdnFdLr0vZ069Yfz8xLm4rCXpU2pfFR&#10;Z2d3P5nq8lFD+apFnXy+6ojHWj7qdPG89lVHPNaiTjGftYoUPbRR5rwuquWLS1tc+apFnWK+auXV&#10;WYgePgAAfHHpUXNZx1VRraLlgA+N9/ABAACgWQQ+AAAqaupSLeAi78FMAh8AABXopVhCH7pAb7/L&#10;Cn0EPgAAgJ4j8AEAAPRcZwNfVpekzXW9KkYprxmzp2Vhf+4mPn+VfdnbZE2+VKlVZRsAAOr41jDc&#10;/qk903YtWBXJeeOCbyNjoGXddxrX9arQ2nE8yZ1kDvvukjieyL+/fSyffPJPZz67Tu+++215991v&#10;25tWNopOZGvrd2f2IwXH2vV35lLLRZXzr8o2APw6jvfkOP5C1oJNuRhs2otFPK4jDusVLQdc6Pdb&#10;EKykfr84jcPXNP1SLBr3z3W9KrR2EKxIEKzYixO+99s1g60XyQlkHwfz5Bo/uTSzrCrdn6S8T7fo&#10;WLv+zsShlos4nshg64WIiExOL9uLU62sfikiIuMnlwrbCGA+XMa903XWgk1ZC963F4uIyHH8hRzH&#10;e7nriLFe1v5c2gMUKcpEBL4M86y9KMwAlRXoNKD5OE4u+8vjsy2udJ+uAU4Dn2tABOCfS8DSdXzK&#10;2p9Le4AiRbmls/fwoX36Sru88KXL9DJlHdqzl3aiuqi7fRUa8kYO9+XpOnbPJYDuuRpuy5XwvteJ&#10;MIc2EfiQyyU8aYBxCT1ZzMvDLj1lXaHHR8NmHl/3DgJoxtVw2+sEtInAh074PD4VMXrMFolrL58G&#10;vkX8jACAxUbgQ20uvVtFzCdXRx6GUbG3r1LDlQa4vOPA5VwAQJucA988vzCx2OreO2cGpcHWC4mi&#10;r89M5tO7aczzc2X1yzPbR9HXsrL65VzOY5fLunnLAACYN6fAN5o++TGPL8uui+PJmZ6ieR4Hez9l&#10;pjbosCR1LlPq5VwVhudnpiBYSX4Pruwa2rOm4dG3ovsY64ZiAADqcAp8yyyOJ2d6iuYVfkfTYF11&#10;mkeb8pi9bnlP8pahj5Obkw554hL6gmBFJqeXz9QYhhdkcnrZuU5Z+iBGlPK0su6rTigG0I6D6IE9&#10;K9dB9CCZgC5pPPDt7O7bsyr76qtX9qxK8toUBCtneoo0lNjy6rgYhhfk1q0/JpO9z6LJblPd9pjs&#10;WlXDnl3HZn8GZQ//YtcZOgwhIymhy65T1b/862+S/7Yv3+rP9r7T+GqPeKzlo87O7n4y1eWjhnis&#10;Ix5rUaeYz1pFPt26Kc+jh5nhzTyvj+O9ZH2dfrb6Tua28+Lz+PiqRZ1iPmtlcRp4WXue0kLFPLju&#10;z3W9KuZZe9HZYc8lyORxPdau6+XxUSNLVm0GWwa6xXWg45+tviMiIj85fW0vmnEc78lB9PDMWzd0&#10;4Oa1YFOuhvdlLeO1aa7tAfJkfQepxnv4sNhi4120PsJen+hfMPOyLpdzgcWkPXNZIc1khr0PnnyW&#10;jLv3k9PXshZsJoEQaBOBr2NGKQ9juE7zFhvvjiXspcsak49jBSymvHfkyjQYmmHP9sGTz4zQ1+zl&#10;XcBE4OuQUYcf2iDsudHjor2g2tuX1r0OYPEdx1+IiMjV8L69KFEUGoEmEPg6RB88qDrNK1QQ9tzp&#10;78C89M3xAvrrON4Tcbz0C7Spk4Ev7V6oNH3sPRmmDCfiOs2DGfaCOb3nVtte9/c9zx7OMvQY+Rij&#10;EEB3EfawSDoZ+MQYyDZrkFydr+vBPzvsFQ15UiQvkOnvMWudot+3Xg7POl+UPWTKPNiB1P4ZwOLQ&#10;S7Zp9EEMLtliEXQ28A3DCxJMB8kdbL2YeThBhwUJghW+TOfIDE9BsHLmIRF7yqOBrGg9Xafs79s8&#10;X/QVava0svplYR0f6NEDFt/VcDt52OLTrZv2Yvl062bysEbRUCp5oRFoSifH4VPx9I0Iab0y+qWd&#10;9uVaFCqymJ+trc/cFfr5y8g7Vhra8tbJ22fe79uUV0MK2ujTsp8/QJe5jntnjq8nInJl+mDGcfyF&#10;Efayx9dTReP5ubYHyFP0vdPpwKfSAlxWO4q+8PPYn28UnWTuZxmkHfc8WcfK7KFzuSyctt+s2ll8&#10;1Khr2c8foKvKBixd3+Qa9nTbrGFbpEJ7gDRFWW0hAl9ZaV/2Lhbhsy0aPXdce+gAYN6qBixzHL2y&#10;2+WtX7U9gC2vo6GXgQ/dkncCAkDTuhawutYe9FNnH9pAfxD2AABoF4EPAACg5wh8AAAAPUfgq6Hq&#10;wyEA/oS/RwAwfwS+CnQwaJeBhAFk0wfCdOgeoEsOoge1JqBpeZmk8cC3s7tvz6rMV62ydUbTwaDt&#10;NzaUrZNmZ3c/meryUUP5qkWdfL7qiMdaPupkndc6VI8Osu7CrlGVrzrisRZ1ivmsledg+uRsneln&#10;q+80Hvx8Hh9ftahTzEct/R/orH9LOzssS1aDVdV21B0ipMwgwlmfoez+s+pIiVpZNYq2z9ouS1G9&#10;KlzaMI/9+lL3nJsH85jOs22un73M3yugLg1zRcOg1A1rz5N37eYP0uzaHiBPUVbrZODT/eWp0pa6&#10;n0O3d/lSyrtE5bK9yqsjjschr0ZeW1x+DzaX9pTh2gbf+/Wl7jk3D/YxnVfbyn52l9fvAT40GbDM&#10;d+7ypg3MU9G/ud8ahts/tWfa4niS/N/3tWDVXuydub8PP3xHgmBlZtLl14JVeffdb9ubp4rjifz7&#10;28ci05BT5XNsbf1ORER+8fOLufsdRSfyySf/lNp+mbZFRArbkFdHp7RfqimvhhS0RefZ+7QnM0xm&#10;hceqis4FnYqOQ1ua/rvj4lqwKnE8kZcvv5EgWJFf/PyivYoXZT/771/+c6n1gaqO4z05jr+QtWBT&#10;Lmb0uvny1x/eSt69KyKp+2uyPeivon9zG7+Hrwz9IrenMDwvIiKfx6f2JpnMS1hV6PZheF6CgteD&#10;ae/J+MmlM23XQOTSa6VByq5hTkXqtsXexp5MvsOeKetcSGsHio2fXJIwPD/X3xmAt9aC9+1ZQOOc&#10;At9wGrK68sWq7cgLKqa8S5qudF9pqdlkBsMsuiwvhJpJvShgZvHVlixxPJkJlFXbiXZ05e+z0r9b&#10;rn+vAQDunAKfdPDLwSWojKITWVn9MglOecEnjxkWfYQa/WLLC6Hae1lnf1o/L6S6tCVNPB2aRgh7&#10;8MQ8h8qejwCAfM6Br2uKegPMG9PrXrrS8FU1MNr0iy3vS821RzGP1s8LYy5tsZlhz+USd1eMopNk&#10;qsLc3qXGaDp8j0yPmcu29j6K1reZ6xZtnzXfpOuUbc8o57PnbV/ldg0AQLGFDXxFvQF6GXpyerl2&#10;76RLT1lZeUHLnPd5fHrmy9Lli9Ml7Km8tqTRsKfy2tE2PU4rq19KFH2dTCurXxYeQzWKTpKBttNq&#10;pBlN/4fDDD3mtmnb6TZp02DrReo2Jt1+sPXiTHvtbXVde75J17GPnc4bGaEubbusz56336o9zkCX&#10;6fAsPIGLNjk9pdu0uOBJE1McT+Sv3v2z1PXseWXqmvTp3p//fM1edIbrPvSJxLS2//KT1zNflnmT&#10;pHxOMWp8+OE7qctNeW2x2V/yZls+/PCdmXV9MD+nttOc8tprBw/tjQyMJ73zjqEYNfSJVvNJ4bzt&#10;zZ/Ttk37nxCtZ69rLpOUfSld5+XLb87s096fua+iejL9n4K0z/77l/985vde9NnT2qPefffbyfHO&#10;Wgeoy/Wp2IPowXTd6tPz6KH8fy9fypXwfua+3q5b3B4gT9G/6wvbw9cU8wuvDcH03kN7aqs92nNq&#10;tyUu8aaEKuKUXqK8niIxLoubPb06TU4vJ5cPdb00Zg37SefJ6eWZdWzD6VskJOUp4zz2uvpEreTs&#10;y2a3t45gOlaj/dnzfu95n72oPbqd/t0D2uDjTRvPo4dyPB2Dj949tI3AV8DHwxN12F+0ZgiQEgHA&#10;pzbakhV8s8KDhpC8dYbGED9pocWlRt72PhW11ZTX3iqyzv2s+XVpXe7jQ5uuhttyJbzvZcoacBlo&#10;knPgK/qSgX/6BZ/FNQA0Yd5tSesl8hlqAMB2Ndz2MgFd4BT49D6meX2ZV6U9SmnXqgEAAPCWU+Dr&#10;IvP+nnldWpqneYdVretymXXebQEAAO1a2MDne2y8JjURVs26eTe/N9EWAADQroUNfNorNe/7uLTX&#10;Ky80ldVUWNX6eTe/N9UWwJX+XaPHGQD8WcjAZz49OW9lh4jQAJp3KbUorLrUEE91imq43rdZVKdp&#10;Lp9dCtrtUiNve9+a3Feb2h4KCQD6qPHAt7O7b88qRcdjExH5i7/4yl5cSVGbXEOf1tEgar+RwpyX&#10;FVZ3dvdlZ3dfbt36o0hGDXEMvTu7+7Xaog/rDLZe5B6jojqmvDpluNTJ++zi2O68GubvIKs9LqHR&#10;hUtbbVltKuurr17Zs5yYn13P66I2uYS9ohqufNURj7WoU8xnrbpcz+sm+WyLr1rUKeazVhanN23E&#10;BaM3l/HeexftWWfo/sR6u8LW1u/kl5+8Fpl+8f1P/+N/YW05azR9K4Q5vXz5jYhV99Wrv5Q4560N&#10;rm+i0M92LVhNausXvf63Hsdf/Dz9OLz33kV5772L8l/f/Dcz7bbfMqF1834n7713MbMtW1u/S96C&#10;kNUWc9tXr/7yTBtc65hcfv8m3Y/9OV3qZH32Mu02a8TW78H8HfwP//1/aW86w25D2u9M64p1frqc&#10;N5JyrPKOkb1uGl3n5s1/k7qOSw2ZrverX/25vPfexcK/ay5viMn7XGX4qiMea1GnmI9avt5sof9e&#10;122Tr/aIp+OjfNWiTjEftYr+TW488LnQ/b18+U3y37HRuxY6DCyrvVPm9hr27Lpm/bTPd07OJV9E&#10;RftV+rope//BdDy5d9/9tr3JGe++++3UkKVtdTkOktEWmW6fFyCkoA1l6lSl+6l67qV99rLtzjoG&#10;4vg70Hbb29qfR5fZ56freaPruxwrl3WL1ilaLhmfPc74/CIiW1u/E5n2DuZ9VqAOnwHLh661B4up&#10;6N/kc5PT12/smTYNTy5fbr6k3Tt2LViVIOdSjy2tRp68z7ay+qXI9M0XZdogVjvy9pEl7XNUqSNG&#10;rbLbp7VBKtSpYhSdeNmP799DnRpp2+rfs8B4h65KWz9NmWPlsm7ROkXLTUXHP44nyaVrfW0dMA/6&#10;2rS3rzy7L2sthqzjeE8Opq9guxLeZ6BmVKbfIVlZrbOBr2vML2N9lRjg07L/PVv2z49mfbp1U47j&#10;PRER+eDJZ62EvuN4Tz7duikiImvBJq9gQy1F/4Y2/tDGohpOXwZv9kIA8Ecv9QJNMEOeGf6aQthD&#10;0wh8JWhiNu9DAlCf+Xcq7f9MgXloK/QR9tAGAl8J5uVcevkAf/TvE7dLoGkfPPlMroT3Raah7yB6&#10;YK/i1UH0IAl7V8L7hD14MwwvZF7OFQJfeeYN9YQ+oD79e5T2sArQhKvhdhK8nkcPk0Dm26dbN+V5&#10;9FBkGjR5QAO+ZYU9IfBVo0/qxvHkzJObQFVF/3fWR6PpWJk8DIW2mZdWzUuuvnThIREsNwJfReMn&#10;l5buyxnzt2znk4Zcwh66YF6hj7CHLiDw1bBsX87APPD3CF2ioW8t2ExCX9WHOcztzbpAGwh8AAAY&#10;fIQ+wh66hsAHAECKqsO2MOwKuojABwBAhrKhj7CHNuU9SErgAwAgh+tYfYyxhzbpq9WyQh+BDwCA&#10;AkVj9THGHrqOwAcAgIOsYVsYdgWLgMAHAIAjO/T9bPUdwh4WQuOBb2d3355Vma9aXaqzs7ufTHX5&#10;qKF81aJOPl91xGMtH3W6eF77qiMea1GnmK9adepo6Fu9fFlERFYvX64d9uq0x+SrjnisRZ1iPmtl&#10;OTc5ff3GnplmFJ0wQCoAAFOj3zyQ59FDuRLel+H3uGcP7dKHNrLeAubcw5e2MQAAy+wf/taeA3ST&#10;c+ADAADAYiLwAQAA9ByBDwAAoOcIfAAAAD3nHPiyXtUBAACAbnMKfEXvZwMAAEB3OQU+AAAALC4C&#10;HwAAQM8R+AAAAHqOwAcAANBzBD4AAICeI/ABAAD0HIEPAACg5wh8AAAAPUfgAwAA6LnGA9/O7r49&#10;qzJftbpUZ2d3P5nq8lFD+apFnXy+6ojHWj7qdPG89lVHPNaiTjFftXzU+eqrVzN/1uGjPeKxjnis&#10;RZ1iPmtlOTc5ff3GnmnTV6uF4XkZhhfsxQAALJ3Rbx5I9JuHEn7vvgy/t20vBhpVlNUa7+EDAABA&#10;swh8AAAAC24YXsjs3RMCHwAAQD9khT0h8AEAAPQfgQ8AAKDnCHwAAAA9R+ADAADoOQIfAABAzxH4&#10;AAAAemAUndizEgQ+AACABadv2sgKfQQ+AACAniPwAQAA9ByBDwAAoOecAl/R+9kAAADQXU6BTwre&#10;zwYAAIDucg58O7v79qxKfNURj7W6VGdndz+Z6vJRQ/mqRZ18vuqIx1o+6nTxvPZVRzzWok4xX7V8&#10;1Pnqq1czf9bhoz3isY54rEWdYj5rZXEOfAAAAFhMBD4AACr4m7//0wR03bnJ6es39kwAAJDvIHog&#10;z6OHciW8L1fDbXsx0CgdeDnrIVt6+AAAAHrOOfBlvaoDAAAA3eYU+IrezwYAAIDucgp8AAAAWFwE&#10;PgAAgJ4j8AEAAPQcgQ8AAKDnCHwAAAA9R+ADAADoOQIfAABAzxH4AAAAeo7ABwAA0HMEPgAAgJ47&#10;Nzl9/caeadNXq4XheRmGF+zFAAAspON4T17Fe/ZsJ8fxF3Ic78lasClrwfv2YicXg01ZCzbt2UBp&#10;RVmNwAcAWErH8Z58unXTnt24D558RuhDbUVZrfFLuju7+/asynzV6lKdnd39ZKrLRw3lqxZ18vmq&#10;Ix5r+ajTxfPaVx3xWIs6xXzV2tndr9yz59ureM/r5/LFVy3qFPNRaxhekFu3/pga9oQePgDAsjqI&#10;Hsjz6KE9u3FXwvtyNdy2ZwNeEfgAAEvJDnx17sUrQ+/9UwQ+NIHABwBYSnbgayp4tbVfLLfG7+ED&#10;AABAswh8AAAAPUfgAwAA6DkCHwAAQA+MohN7VoLABwBAz43GT50mF/Y29oR26AO2WaGPwAcAQI+N&#10;xk8lGj9zmgaPHtubzxg8enxmG3sqqoF2EPgAAFgCwca6hIPrmVOwsS7x4VFmL91o/FTiw6PcOkU1&#10;0B4CHwAASyDYuCTDwY3MaXzntoiIRONn9qYiIjIc3JBwcF3Gd26f2da1BtrjFPiG4QUGXQYAoOfC&#10;wXWRaW9emuHghj3rjKIaaIdT4JNp6AMAAMDicQ58AAAAReLDF/YsdACBDwAAiHgKa/HhkYjj5V80&#10;h8AHAABk8Ohx8hRu1bCmQ7IEG+v2IrSMwAcAwBKID1+cGSRZp5W794yw9/ahi7I0MIpI8rQuusM5&#10;8O3s7tuzKvFVRzzW6lKdnd39ZKrLRw3lqxZ18vmqIx5r+ajTxfPaVx3xWIs6xXzV8lFn0c7r+PDo&#10;zCDJOsn06drxndtJ71xeLVte2CtTJ09f64jnWlnOTU5fv7FnphlFJzypCwDojYPogTyPHiY/Xwnv&#10;y9Vwe2adeWh6v/qmjWBjXYKNS8l8DXrBxvqZkFaGHfa4nNsOfbVa1jB6Tj18Re9nAwAA3WYPvKwh&#10;T8NaFfHhEWFvQTgFPgAA0C9ve/zeBrQq77+ND4+S7Qh73UfgAwBgSZm9fGV6+gh7i4fABwDAEtPQ&#10;59rLR9hbTAQ+AACWWJlLu2bYM7dD9xH4AABYci6Xdu2wV+fJXjSPwAcAAAov7Zrzg41LZwZvtid0&#10;C4EPAADMXKK1A5v9sz1wc9pkb4N2EfgAAOix4eCGhIPrTu/HHd+5nbqu1igz2TXQLgIfAAA9VyZ8&#10;Za1rDtrsMqFbCHwAAAA9R+ADAADoOQIfAABAzxH4AAAAFtwwvCBheF6G4QV7kQiBDwAAoB+ywp4Q&#10;+AAAAPqPwAcAANBzjQe+nd19e1Zlvmp1qc7O7n4y1eWjhvJVizr5fNURj7V81Oniee2rjnisRZ1i&#10;vmr5qMN57YY6xXzVyqtzbnL6+o090zaKTiSKvs69GRAAgEVyED2Q59HD5Ocr4X25Gm7PrDMPbe0X&#10;y63xHj4AAAD4N4pO7FkJAh8AAMCC06uxWaGPwAcAANBzBD4AAICeI/ABAAD0HE/pAgCWUltPyza9&#10;39H4qT0r13Bww57lpUYas67rNkhXlNWcAp9MC6UVAABgETUdvFST+x2Nn0o0fmbPzhUOrs+ELx81&#10;bPHhkYzGzyQ+PJqZX7QdsnkLfAAA9EmTwcvU9H5deufMQDf5+KOZZeKphjLDXrCxLsHGJRFj+2Bj&#10;XYaD6xJsrFtbIk9R4OMePgAAemw4uJE7mcZ3bs/8rOxt7MmUVUOZYW9853ZSY/LxRxJsrCeBEH4R&#10;+AAAWFLx4VHSsza+c7tSr1qZGqPx05mwZ9Pt34a+4l5FuCPwAQCwhOLDIxk8eiziENSylK0RH74Q&#10;EZHh4Lq9KKGXeOEXgQ8AgCVjBrWw4v1yVWroQxou68IvAh8AAEtGg5rUGA7FrOGCsNcu58CX9W42&#10;AACwOOx741bu3jszr4i9fjR+JoNHj88Ms2L6PAl8XLJtg1PgK3ohLwAAWAzDwQ0JB9eTSRwDm8mu&#10;YT5d61oDzXIKfAAAoD/MIVWqDodi1ph9uta9BprTeODb2d23Z1Xmq1aX6uzs7idTXT5qKF+1qJPP&#10;Vx3xWMtHnS6e177qiMda1Cnmq5aPOn06r9OGQylbK62GVKiTpa91xHOtLI0Hvh/+4Pv2rMp81epS&#10;nR/+4PvJVJePGspXLerk81VHPNbyUaeL57WvOuKxFnWK+arlo07fzmv73roqtewaUrFOmr7WEc+1&#10;sjQe+AAAwPK5Nn06V8fiQ7MIfAAAYO50OBYe6mgHgQ8AADSC0NceAh8AAD1mj5mXJe9Sq48aYtzj&#10;l/ckb1ENVEPgAwCgp0bjpxI5jI2nY/AFG+tn3ryhNYrerJFXQw0HN5InedPqudRANQQ+AAB6bvDo&#10;sYzGT1Onlbv3jJD1diBmkxnS9K0c9jQb1M7WMA2NgZrNdhW1A/UQ+AAA6Cl9I4ZM36aRNomIhIPr&#10;yTh6acZ3bufWMYNaVg1lrhcfHpVqB6o7Nzl9/caeadNXq4XheRmGF+zFAAAsnIPogTyPHiY/Xwnv&#10;y9Vwe2adeWhrv1n34ZW9dOqrjli1qmyPPynKagQ+AMBSait4tbVf9N8oOsnMaVzSBQAA6IGssCcE&#10;PgAAgP4j8AEAAPQcgQ8AAKDnCHwAAAA9x1O6AIClZD8tuxZsylrw/sw683AcfyHH8V7yM0/pogkE&#10;PgDAUrIDX1sIfPClU8Oy7Ozu27Mq81WrS3V2dveTqS4fNZSvWtTJ56uOeKzlo04Xz2tfdcRjLeoU&#10;81XLVx1ffLXHVx3xWIs6xXzU0s65UXRiLxKhhw8AsKyO4z35dOumPbtxHzz5TNaCTXs2UEpRViPw&#10;AQCW1nG8J6+M++nK0Hvx6tz7dzHYJOzBi6KsRuADAKACvQeQe/DQBUVZrfF7+AAAANAsp8A3DC9k&#10;JkYAAAB0m1Pgk4IX8gIAAKC7nAMfAAAAFhOBDwAAoOcIfAAAAD1H4AMAAOg558CX9aoOAAAAdJtT&#10;4Ct6PxsAAAC6yynwAQAAYHER+AAAAHqOwAcAANBzBD4AAICeI/ABAFDRP/ytPQfopsYD387uvj2r&#10;Ml+1ulRnZ3c/meryUUP5qkWdfL7qiMdaPup08bz2VUc81qJOMV+1fNT5j3/9Sv7hb9/+WZeP9ojH&#10;OuKxFnWK+ayV5dzk9PUbe6ZNh2UJw/MyDC/YiwEAWDqj3zyQ6DcPJfzefRl+b9teDDSqKKs13sMH&#10;AACAZhH4AAAAeo7ABwAA0HMEPgAAgJ4j8AEAAPQcgQ8AAGDBDcMLmU/oCoEPAACgH7LCnhD4AAAA&#10;+o/ABwAA0HMEPgAAgJ4j8AEAAPQcgQ8AAKDnCHwAAAA9MIpO7FkJAh8AAMCCG0UnEkVfZ4Y+Ah8A&#10;AEDPEfgAAAB6rvHAt7O7b8+qzFetLtXZ2d1Pprp81FC+alEnn6864rGWjzpdPK991RGPtahTzFct&#10;H3W++urVzJ91+GiPeKwjHmtRp5jPWlnOTU5fv7FnphlFJ7mv7AAAYJkcRA8k+s1DCb93X66G2/Zi&#10;oFF6D1/W+3Sde/jSNgYAYJn9zd/bc4Bucg58AAAAWEwEPgAAgJ4j8AEAAPQcgQ8AAKDnCHwAAAA9&#10;5xz4sl7VAQAAgG5zCnxF72cDAABAdzkFPgAAACwuAh8AAEDPEfgAAEvjt9GDZPpDvGcvzvXb6IE9&#10;C1gYBD4AQO/9Id6Tg62b8tvoYTIdbN2U/3P1Hacg9zYkPnRaF+giAh8AoPd+Gz2UP8R78p1gU74b&#10;3pfvhvdnlh1s3ZxZH+gbAh8AoNf08u13gk25+uQz+W64Ld8Nt+W/On0tV598JmL0AAJ9ReADAPTa&#10;b6OHIiJJuDNpCBRCH3qOwAcA6C295868hGsj9GEZEPgAAEvPDn1ln+AFuq7xwLezu2/PqsxXrS7V&#10;2dndT6a6fNRQvmpRJ5+vOuKxlo86XTyvfdURj7WoU8xXrbQ6Zug72LpZGPq++urVzJ91pLWnCl91&#10;xGMt6hTzWSvLucnp6zf2TJu+Wi0Mz8swvGAvBgCgk3Q4lbdP5m7bi1OZl3WvPvlMvhNsptY5iB7I&#10;8+ihXAnvy1XH2sC8FGW1xnv4AADosrI9fcAiIPABAHpLe+P0SV1X3wk25TvBpkgS+r6wVwE6ZRhe&#10;yOzdEwIfAKDv9Andsk/f6uVcmV7mBbouK+wJgQ8A0HffDbflO8Gm/CHeK/1qNDP0AYuMwAcA6L23&#10;b9hwf3DDROhDHxD4AABLoUrYU3UCI9AFBD4AABwQ9rDICHwAAAA9MIpO7FkJAh8AAMCC04GXs0If&#10;gQ8AADRmNH5qz6rMZ62+I/ABAIBGjMZPJRo/k5W79yQ+PLIXO4sPj2Tl7j2Jxs8IfY4IfAAAoBHD&#10;wQ0JNtZFRGTw6HGl0DcaP5XBo8ciIhJsrMtwcMNeBSkIfAAAoDHjO7crhb748EgGjx5LNH4mIiLh&#10;4LqM79y2V0MGp8BX9H42AAAAV2VDn4a9+PBIgo11Gd+5Tc9eSU6BTwrezwYAAFCGa+gbPHo8cwnX&#10;3A7unAMfAAB46zjek+fRQxEReR49lON4z14FDsZ3bieXZe3QZ/bq2euiPOfAt7O7b8+qxFcd8Vir&#10;S3V2dveTqS4fNZSvWtTJ56uOeKzlo04Xz2tfdcRjLeoU81Wrbp1XVsCzfy6rbnuUrzrisVZRHe21&#10;E6M3Tx/MMC/h/sv/mz6+XFlF7XHlq454rpXl3OT09Rt7JgAAyHYQPUh6+EREroT35SqvXqtFe/RM&#10;4eA69+o50oGXs565cO7hAwAAmJdgY13CwfWZnwl7/tDDBwBASfTwVVc0ULIOuyLT0BdsXJpZbiMU&#10;vlXUw+cc+EbRSWoBAACWDYGvGn3Thk9c9n3LS+ArKgIAwDIh8FVX1MNXFmHvraKsRuADAKAkAh+6&#10;piir8dAGAABAzxH4AAAAeo7ABwAA0HMEPgAAgJ4j8AEAgEaVfVJ3NH6aTKiGwAcAABqjY/G5hDd9&#10;3Vo0fpZMK3fvOW2LWQQ+AADQGB14+drGur3ojNH4mcSHR8lr1/TVa9H42Zn37iIfgQ8AADQiPjxK&#10;/jsoCHyj8dMk7I3v3Jbh4IYMBzdk8vFHEmysS3x4RE9fCQQ+AADQiM+ngU976vJoT+D4zm17UTLP&#10;92va+ozABwAAOkV77vKCoS6jl89N44FvZ3ffnlWZr1pdqrOzu59MdfmooXzVok4+X3XEYy0fdbp4&#10;XvuqIx5rUaeYr1q+6vjiqz2+6ojHWlXqpN3nV6VOmq7VEc+1sjQe+AAAALKUuc8PfzIML8itW39M&#10;fY+uEPgAAECXlLnPD7P+7u/+2Z6VODc5ff3GnmkbRScSRV9LGJ7PTI4AACyLg+iBPI8eJj9fCe/L&#10;1XB7Zh2kW7l7T0REJh9/ZC8ScViuBo8eS3x4JOHgugwHN+zFsNDDBwAAGqM9d4NHj2feoDEaP03G&#10;1nPp3dNLv4Q9NwQ+AADQmOHgRjKOnvkGjcgYZLkoxOmTudzj547ABwAAGjW+czt5c4Y9pY27ZxsO&#10;bjivi7cIfAAAoHH65gx7clVm3WUxik7sWQkCHwAAwILTB2yzQh+BDwAAoOcIfAAAAD1H4AMAAJ1k&#10;D9tiTiiHwAcAABrlEthG46dnhm0xJx2zD26cAt8wvMBbNgAAQG0a5FxCn0zH2rOHbtFx/FxrwDHw&#10;yTT0AQAA1BGNn4mUGFYl2Lh0ZuiW4fRNHFoLxZwDHwAAQB3aI+fy6rQ85hs29BVryEfgAwAAC0dD&#10;4+cEPifnJqev39gzAQDomuN4T17Fe/bsVhzHX8ix0Za1YFPWgvdn1mnLxWBT1oJNe3Yn6P174eC6&#10;0yXd0fhp5npla/WdDryc9cwFgQ8A0HnH8Z58unXTno0MHzz5rJOhT0NasLFe+z24g0ePJT48IvBN&#10;FQU+50u6O7v79qxKfNURj7W6VGdndz+Z6vJRQ/mqRZ18vuqIx1o+6nTxvPZVRzzWok62rvTsLQof&#10;x8vH702sOhrMqtx3Z7dHa5QNe3adqnzVEc+1sjj38I2ik9TECADAvNHDV05Xe/jE6Jmr08vno0bf&#10;eOnhK3ohLwAA8/T2HrluBpiu6fqxGt+5nYyjV2XwZMJeNU6BDwCAtl0N79uzkGIRjpMZ+lbu3pPR&#10;+GnuZV4dZHnl7j3CXkUEPgDAQuh6z1UXLNIxGt+5nQytoq9K0/BnTit378ng0eNkkOVwcJ2wVwGB&#10;DwCwMBah96pNi3Z8hoMbMvn4o5mBmO135qpwcF0mH39U+iENvEXgAwAsjEXqwWraIh8bDX7a62dO&#10;4zu3CXoeEPgAAAtl0XqxmtKH4xJsrJ95b675GjVUR+ADACyURe7JmheOCYoQ+AAAC6cPvVk+cTxQ&#10;hMAHAFg49Gj9yaIdi9H4qT2rMp+1+o7ABwBYSPRqvbVIx0HfpavDr9ShterWWRYEPgDAQlq0nq15&#10;WORjoGPv5Q24DH8IfACAhbVIvVvzsKifX5+81der0Us3fwQ+AMDCWuQerroW+bMHG5dmBlymt6++&#10;YXhBwvC8DMML9iIRAh8AYNEtai9XXX343MPBjZn36g4ePZbBo8f2anCUFfaEwAcAWBTH8Z4cRA/k&#10;ON6bmb/IPV1V9ekzBxvrM+/VjQ+PZOXuPXr7PCPwAQA67zjek0+3bsrz6KF8unXzTOjrQ29XGX38&#10;vGZvn4gkvX0EPz8aD3w7u/v2rMp81epSnZ3d/WSqy0cN5asWdfL5qiMea/mo08Xz2lcd8ViLOuk0&#10;7JleLXEvX95nrXusTb5qlamjvX3jO7dFrIc6ytTJ07U64rFWXp1zk9PXb+yZtlF0IlH0de7NgAAA&#10;+JYW9kREPnjy2ZnQk7Vu36R99kWhY+eFg+syHNywF59h9vC9fc/u9aQHsGytZdd4Dx8AAC6yAlxW&#10;4Mnr+eqLZfiMJu3tMx/qYAiXagh8AIDOKRv21Frwvj2rV/r++dLYD3Xomzriwxf2qktvFJ3YsxIE&#10;PgBAp1QNeyIiV8Nte1avdOnzNd3TZj/UwcMcs/T2u6zQR+ADAHRGnbCnrvTwCVbp2Odq6z22dm8f&#10;3BH4AACd4CPsScd6wXzqw+caDm54echiOLiRvKmjbq1lQeADALTOV9hTXeoN86FPn8dnQPNZq+8I&#10;fACAVvkOe9KT3jBT3z6PL01fUl5kToGv6IW8AABUMY+wp/rSK9aXz+FbW/cRLiqngZcBAPBtnmFP&#10;/Wz1HXvWwvnJ6Wt7Vi0+AlJ8+ELiw6NW76Fj4OVZRS/JIPABABrXRNgTETmIHsjz6KE9e2FcCe97&#10;vZyrIcmXNsMWgW8WgQ8A0ClNhT21yL18vnv3JCX0VRnihB6+7ikKfN8ahts/tWcCAODqON6T/+eT&#10;X8k5EfmLd//KXjyj6bCnjuMv7FmddyW8LxfncEyubazLtY11+f0/vpaX//haRM7JL279d8l8l+n3&#10;//iPEh++kGD6cxviw6PW29AlcTyROJ5IEKzItWDVXuz20AYAAGk0wD2PHsqnWzflON6zV0m0FfZ8&#10;XhJt0jzbrQMY6ztqfdzXh25zDnxZr+oAACyvA+v+uKzQ11bYU4v2pGtT7R3fuS0yfT8t+s0p8BW9&#10;nw0AsHyO473UcGeHvrbDnsy5t2wemmyv3sNHL1+/OT20UXQjIABg+djBzvbBk89EpuvZmgx7alGe&#10;2PX9ZK6L0fhp6QcfqmwjHoNlFx4c6ZKirEbgAwCUltVr56KNsKcW4YndeTyZ2xX2E8I+EPjeKspq&#10;Tpd0fdrZ3bdnVearVpfq7OzuJ1NdPmooX7Wok89XHfFYy0edLp7XvuqIx1qLVMe+d89V3bCX1yYX&#10;Td0bV1Xd9tU9PiZftcw6w8ENCQfXK023/u2/PTMvrBD25vG56vJZKws9fACAUqr27tUNe750uZev&#10;z717mK+irNZ4Dx8AYLFV7d3rirq9aPPS1XahHwh8AABnWU/muih6yKMpTT8Q4artdul4fOYUHx7Z&#10;q2FBEfgAAM7q9u51JfR1rTetjfaYwW7l7j0ZPHos0fjZzDR49DhZputiMRH4AABO6vTumboQ+tru&#10;TbM13R59WlYnZT8QEUxfWRYfHs2EQCweAh8AwEnd3j1TF0JfG71qaZpuh4Y3MQLe+M5tmXz8kQwH&#10;N2YmnT++czsJgPHhUWdCHz2O7gh8AIBCvnr3TK881yur6V61LE234/PpfXk6pMlwcCPpycsSbKwn&#10;AbAr79/VXsq227EoCHwAgEI+e/fUxQ4M0dJ075qtjf1r7961gpCXZTh9FZvvAZQxXwQ+AEAu3717&#10;a8FmZ8bka7p3zdb0/s2nbot69bKY2/EU7+Ig8AEAcvnq3dOg15Wwp9roZZOW9mtezq1Dt9d6aN8w&#10;vJA56LLwpg0AQJ6qb9UwrQWbcjW836mQZ2vj7RttvFVD73ur8koyU506vu65iw9fSHx4VKkNy4jA&#10;BwDIVOdp2kUIeuogeiDPPfVkurgS3m/8cq7UDGqmqnV0O5/KtmFZEfgAAKmq9u4tUtAzNdnL10bv&#10;nhiBK9hYl2Djkr3YWZ3etcGjx2fuJazSljptWEYEPgBAqrK9e4sa9FRTvXxt9e7JHHrYqoYteyy/&#10;KnWq9jIuKwIfAOCMMr17ix70TE308rXVu6d83UMnIrWDlhlAywY3Al85BD4AwBkuvXtNB73jeE9e&#10;xXtyMdic2z7n3cvXZu9eV5m9fZOPP7IXZyLwlcOwLACAGUXj7rUxvIr2OD6PHjqF0armHcbmXX8R&#10;BRvryTAvPnsfl9EoOrFnJRoPfDu7+/asynzV6lKdnd39ZKrLRw3lqxZ18vmqIx5r+ajTxfPaVx3x&#10;WKsrdbJeeVY16NVtT9rl5aw2uspr07zGx8urm9eeMnzVEY+1XOoMBzcKe+rsOi7bpLHrVOWrjniq&#10;pVdjs0Ifl3QBADPsgNX0pVuT3RZVNnSWNY97+dq+dw/9VpTVGu/hAwB0m/bkXQnvV+rR86WtsCcF&#10;vXFV+K4HlEXgAwCc8bZXb3vuwSpLm2FP5nCvne96dfi6T85XHTTDKfAVvZ8NAABfDqIHrYY95Wtf&#10;vur4oE+21g1rvuqgOU6BT6ahDwCAedIncW1Nhz0RkaueLsP6qtNXo/HTZCqryjbLyjnwAQAwT1nD&#10;rbQR9mTaM1d3vz5qNK2pEDUaP5WVu/ckGj9LppW792bewJGHXsZyCHwAgNZ1Leypur1zdbdvWhMh&#10;SgdaNt+wEQ6uS7CxnixfuXtv5n27qI/ABwBoVVfDntTsoauzbZ+Nxs8kPjySYGNdJh9/JMPBDRkO&#10;bsj4zm2ZfPxREvwGjx4T+jwi8AEAWtPlsKeq9tJV3a7PRuOnSdgb37ltLxYRkfGd24S+OSDwAQBa&#10;sQhhTyr21FXZZpkEG5fsWTMIff45B76sV3UAAFDWooQ9Vba3ruz6OIvQ55dT4Ct6PxsAYHkdx3ty&#10;ED1IDXBpFi3sSckeuzLrtiU+fDEzHIpO8eGL3OX2evM2vnM7ufRL6KvHKfABAJBG34jxPHqYGeRM&#10;aeusBZvyk9PXnQ9Jrr12ruu1KT48mhkORScNVFnL7fWaYN7vN3j02HnYFsw6Nzl9/caeaSt6IS8A&#10;YDmlBbisnrq0ddem7+1dFGmfwbQIn8fnkCvDwQ17Vi4d9iUcXC+9rQ7nItMQGGxcqlyrj4qyGoEP&#10;AFBJ1vtuJSX0pQWlRQhHtrzPLCmfG2et3L0nYt2j58oMfYrA91ZRViPwAQAqSQtxJg0/aetVCXvH&#10;8Z68ytlfU9Je/aaudOBy7sWO30OovXxSMazZoa9KjT4qymoEPgBAaUU9XWot2PQW9lz2h7e63tOo&#10;l5WrBjUz9BH43irKao0/tLGzu2/PqsxXrS7V2dndT6a6fNRQvmpRJ5+vOuKxlo86XTyvfdURj7UW&#10;qc5BTi+XyUfYE5FO9OwtEh/HK+/3LyXuBUyro2/XKMOso2/pqBL20tpTha864rlWFnr4AAClVO1t&#10;qxr2pMY+l9W8e/jqPHyB+SjKagQ+AEApaffkuagbQrpyD5+IyHH8xcwxWAs2ZS14f2adtjRxDx+B&#10;r3uKshqBDwDgrG5PW93Q1xUH0YOZhzeuhPflarg9s06fEfi6pyirNX4PHwBgcbneu5elau8g+i8+&#10;PDrzRo8/vdmjuYGe+4rABwBwchzveQlrhD6YRuOnsnL3ngwePT7zRg+dBo8ey8rde84PiuAsAh8A&#10;wEnd3j0ToQ8a9HRMPpkOsZI2qWj8jOBXEYEPAFDIV++eqSsPYKB52psn05A3vnNbJh9/lAzXYk+T&#10;jz+S8Z3bSfjTXj/8yTC8kHn/nvDQBgDAxTx65Bb5AY5FfmjDR+9YfPhC4sOjSg9t6AMfwca6jO/c&#10;thc7GTx6XHn/y4rABwDIVffJXNtasClXw/sLG/ZkgQOfhi1fqgQufZfu5OOP7EWl+KqzLAh8AIBc&#10;vnr3+hD01KIGPvHUw6fKhj2fw7n4rLUMCHwAgEw+evf6FPTUIge+NvkMaT5rLQMe2gAAZKrzZK6+&#10;Sm2R79WDXxrMfFxW1hqEPTcEPgBAqqpP5hL0kEeftK3zlK1uaw7ZgrdXZLMQ+AAAqcr27hH04GI4&#10;uCHBxrrEh0fJmHoub9LQN3Gs3L0n8eGRBBvr9O4Z9Pa7rNBH4AMAnFGmd4+gh7LSxtTT8Jc2mW/i&#10;EGPsPrgj8AEAznDp3SPooQ4dUNl+k0bapMLB9WSAZpRD4AMAzCjq3SPowSf7TRppk/kmDlTTeODb&#10;2d23Z1Xmq1aX6uzs7idTXT5qKF+1qJPPVx3xWMtHnS6e177qiMdaXamT9cqzqkGvbntMvmr5quOL&#10;r/b4qiMea7nW0Xvy0qZgY925TpGu1RHPtbI4jcMn05sBGYMPAPrPHnuvj+Po1cU4fOiaojGTnXv4&#10;0jYGAPSP9uRdCe9X6tED0D3OgQ8AsDze9uptE/SAniDwAQCAxpR5l689PEuZbTGLwAcAABqh77/V&#10;wZPTmGPv2cOz6LaEv/IIfAAAoHGDR4/PhD4NhOYAy/Ykxnh9hD53BD4AANAKO/SZQU/H3bMnc7Bm&#10;c1Bm5HMOfFnvZgMAACjD7K0bPHo8c4k2HFwvHGB5OLiRbE8vnxunwFf0Ql4AAIAyhoMbyftw7Veo&#10;wT+nwAcAAOBbsLGehD7MF4EPAAC0htDXDAIfAABoVbCxnjyMUXT/Hqoh8AEAgE4g7M0PgQ8AACwc&#10;fciDkOiGwAcAABbK4NFjkekQLnBD4AMAAAtjNH4q8eGRBBvr9O6VQOADAACN0AGT6wQ1rcGTveU0&#10;Hvh2dvftWZX5qtWlOju7+8lUl48aylct6uTzVUc81vJRp4vnta864rEWdYr5quWrji++2uOrjnis&#10;ZdepGvbMOlVrSEp7qvJVRzzXynJucvr6jT3Tpm/aCMPzMgwv2IsBAFgqx/GefLp1M/n5gyefyVqw&#10;ObMO5is+PJLPD49qhb8+KcpqjffwAQCw6NaCTbkS3hcRkSvhfcJeQ+LDIxmNn8rK3XsyePRYovEz&#10;3qXriMAHAAA6azR+eibkqbr3A/bJMLyQ2bsnBD4AANA1o/FTGTx6LCt370k0fpaEvGBjXcLBdZl8&#10;/JFMPv6IsGfJCntC4AMAAF1gh7z48GhmuT6ZS8irhsAHAABakRXyzJ48Blf2g8AHAAAao/fj2SEv&#10;HFxPQh49ef4R+AAAQCNG46czD13INOjp/XiEvPkh8AEAgEboWzJM0fiZrNy9lzyNi/kg8AEAgMYM&#10;BzeSp2zDwXUJNtZFpsFPw9/g0WPCXwWj6MSelSDwAQCAVgwHN2R85/aZ8BcfHiXhz74EjHT6po2s&#10;0EfgAwDAwW+jB/YseJQV/lQ0fkbPXw0EPgAACvw2eiC/jR4S+hpihj8z+Jk9f3rfH9wQ+AAAQGeN&#10;79yeGa7FfOiDd+m6I/ABAIBO0+Fago315KEPDX8M5eLGKfAVvZAXAACgSRr+4MYp8EnBC3kBAACa&#10;FB8ecTm3hHOT09dv7JkAAPSFjwct/hB/IX+I9+S74X35brgtIiIH0QN5Hj2UK+F9uTqdh/mKD4/k&#10;8+mDG4rLum/psCxZV2Sde/h2dvftWZX4qiMea3Wpzs7ufjLV5aOG8lWLOvl81RGPtXzU6eJ57auO&#10;eKxFnWJla/3p6dp60x/iPbu0fPXVq5k/6yj7ubL4qiMea9Wto2/g0AGZ64a9uu1RvuqI51pZ6OED&#10;APTab6MHSQ+diMh3gk35TvC+vVoueviaNRo/lfjwhcSHRzPzg411CTYulQ55y6Coh4/ABwBYCn+I&#10;9+Rg66aIiFx98pl8J9i0V8mkPYUEvvnJCnmqSm/eMikKfM6XdAEAWGTfCTblu+F9kWn4Q/tG46cy&#10;ePQ4eYWahr1gYz0Ze88cdw/VOQe+rHezAQCwKLR37rfRQ3sRGqL349khLxxcnxlgmd48v5wCX9EL&#10;eQEAWBTay+fj6V2UMxo/nXnoQqZBb/LxRzIc3CDkzZFT4AMAoC++G27P3Ivnoso2OGs4uHHmEq2+&#10;G1efxsV8EPgAAEunSnCrsg3O0lej6f15wca6yDT4afgbPHpM+POMwAcAAFoxHNyQ8Z3bZ8JfPB1c&#10;We/zQ30EPgAA0Lqs8Kei8TN6/mog8AEAgE6xw5/e92f2/Ol9f3BD4AMAAJ2lT+/qcC3mQx/R+Bmh&#10;zxGBDwAALIRgY/1M+GMoFzcEPgAAsHA0/MENgQ8AAKDnCHwAAAA9R+ADAADoOQIfAAAV/cPf2nOA&#10;dgzDCxKG52UYXrAXibQR+HZ29+1Zlfmq1aU6O7v7yVSXjxrKVy3q5PNVRzzW8lGni+e1rzrisRZ1&#10;ivmq5aPOf/zrV/IPf/v2z7p8tEc81hGPtahTzFet998/smclzk1OX7+xZ9pG0YlE0de5yREAgGUy&#10;+s0DiX7zUMLv3Zfh93jPLrqt8R4+AAAANIvABwAA0HMEPgAAgJ4j8AEAAPQcgQ8AAKAHRtGJPStB&#10;4AMAAFhwOqJKVugj8AEAAPQcgQ8AAKDnCHwAAAA9R+ADAADoOafAV/RCXgAAAHSXU+CTaegDAADA&#10;4nEOfAAAAFhMBD4AAICeI/ABAAD0nHPg29ndt2dV4quOeKzVpTo7u/vJVJePGspXLerk81VHPNby&#10;UaeL57WvOuKxFnWK+arlo85XX72a+bMOH+0Rj3XEYy3qFPNZK4tz4Pvkk2/bswAAALAAnALfKDqR&#10;X/3qzyXr/WwAAADornOT09dv7Jk2fSEvY/EBAPDW6DcPJPrNQwm/d1+G39u2FwONKspqTj18AAAA&#10;WFwEPgAAgJ4j8AEAAPQcgQ8AAKDnCHwAAAA9R+ADAADoOQIfAABAzxH4AAAAeo7ABwAA0HMEPgAA&#10;gJ4j8AEAAPQcgQ8AAGDBDcMLme/RFQIfAABAP2SFPSHwAQAA9B+BDwAAoOcaD3w7u/v2rMp81epS&#10;nZ3d/WSqy0cN5asWdfL5qiMea/mo08Xz2lcd8ViLOsV81fJR56uvXs38WYeP9ojHOuKxFnWK+aqV&#10;V+fc5PT1G3umbRSdSBR9nXszIAAAy+QgeiDRbx5K+L37cjXcthcDndJ4Dx8AAH3xN39vzwG6icAH&#10;AADQA6PoxJ6VIPABAAAsOL39Liv0EfgAAAB6jsAHAADQcwQ+AACAnnMKfEXvZwMAAEB3OQU+KXg/&#10;GwAAALrLOfABAABgMRH4AAAAeo7ABwAA0HMEPgAAgJ4j8AEAAPScc+DLelUHAAAAus0p8BW9nw0A&#10;AADddW5y+vqNPdOmgY/BlwEAfXAQPbBnlXYcfyHH8Z6sBZuyFrxvLy7tarhtzwKcFWW1xgPfzu6+&#10;/PAH37dnV+KrVpfq7OzuJ//to1bdGspXLerk81VHPNbyUaeL57WvOuKxFnWK+ah1ED2Q59FDe3br&#10;roT3a4c+H8dH+apFnWI+ahVltcYDHwAAbft066Ycx3si06DVFg2ea8GmfPDkM3sx4KwoqxH4AABL&#10;SUNfW2Gr7f2jX4qymtNDGwAA9M0HTz6TtWBTjuM9+XTrpr14rgh7aBqBDwCwtNoIfYQ9tIHABwBY&#10;ak2GPsIe2kLgAwAsvSZCH2EPbSLwAQAw59BH2EPbCHwAAEzNI/QR9tAFBD4AAAw+Qx9hD11B4AMA&#10;wOIj9BH20CUEPgAAUtQJfYQ9NG0YXsgcdFkIfAAAZKsS+gh7aEtW2BMCHwAA+cqEPsIeuorABwBA&#10;AZfQR9hDlxH4AABwkBf6CHvoOgIfAACO0kIfYQ+LgMAHAEAJZuj72eo7hD10xig6sWclGg98O7v7&#10;9qzKfNXqUp2d3f1kqstHDeWrFnXy+aojHmv5qNPF89pXHfFYizrFfNWqW+eDJ5/J6uXLIiKyevly&#10;7bBXtz3KVx3xWIs6xXzUGkUnEkVfS1boOzc5ff3GnmnTInnjuwAAsGwOogdyNdy2ZwONK8pqjffw&#10;AQDQF4Q9LAoCHwAAQM8R+AAAAHrOKfAVvZ8NAAAA3eUU+KTg/WwAAADoLufABwAAgMVE4AMAAOg5&#10;Ah8AAEDPEfgAAAB6jsAHAFgq8eGRjMZPk8mV67ou65n71yk+PLJXA7xxerWaTF/ZwZO6AIBFNRo/&#10;lWj8zJ4tIiLh4LoMBzfs2Qnd1sd6ee0Qh7YAaby8Wq3ohbwAAHTZ4NHjmZAVDq4nk4hINH7m1DMX&#10;jZ9564kLNtbPtEOm+xg8ejyzLlCXU+ADAGBRDR49lvjwSIKNdRnfuS2Tjz+S4eBGMk0+/qhUr9oo&#10;p3eujGDj0pl2jO/clmBjXeLDI0IfvCLwAQB6S++N07AXbKzbq4iIOIc9md4D6KuXz2a2U+81BHwg&#10;8AEAei/YuGTPqsVXL18W3+0FCHwAADjSe+3m2csHzAOBDwDQW/qgxrWMS7lVaOibZy+ftjfvaV6g&#10;jMYD387uvj2rMl+1ulRnZ3c/meryUUP5qkWdfL7qiMdaPup08bz2VUc81qJOsTK1zB44+969MnVs&#10;er9ffHgk/8v//n/UqqXsGmZ7y/Qk2nXq8FWLOsV81sryrWG4/VN7pi2OJxLHEwmCFbkWrNqLS3nv&#10;vYv2rMp81epSnffeu5hMdfmooXzVok4+X3XEYy0fdbp4XvuqIx5rUadYmVq//L9+LfHhCwkH18/0&#10;8JWpI8kl3BcSbKwnteLDF/LHb/+Z/M//7X+Tu54tbZ2s9sSHL+Sv/vKdzFq2rDpV+KpFnWI+ahVl&#10;tcZ7+AAAWHRmL1+ZHjigLQQ+AMDSsl9vVsb4zm2R6Th/QNcR+AAAS0lfcWZOZUJfsLGe3GtXZjug&#10;DQQ+AEAvFT3pOhzcSF5rZj/U4WpovJrNt3k8YYzlReADAPSSy5Ou+lqzqgMdz6uXL+8JYyDNMLwg&#10;YXhehuEFe5EIgQ8A0Gc6Zt7nGYHPh3n08ml7tf2Ai6ywJwQ+AADqMXv5fIY+wCcCHwCg9+LDF/Ys&#10;r7SXz5d5txfLh8AHAOitt/fnrUt8eCSDR48z7+WrG7DMXr46zHYGG+vJeH9AXQQ+AECvje/cngl9&#10;K3fvJePu6c8+AlbZXr748MXMGIArd+/NhD0d5w/wgcAHAOi98Z3bMw9A6Lh72uPnI2AFG+ulHrKI&#10;D49mxgBU4eB67bYAtnOT09dv7Jm2UXQiUfR17uO+AAAsgvjwaOapXddevdH4qdO6LuulDeFyzdNl&#10;YSyvUXSSmdMIfAAAAAuuKKtxSRcAAKDnCHwAAAA9V+uS7ig6mVlvHtK6JU204a2229D2/oU2JNpu&#10;Q9v7F9og0tD+pQNtyNu/0AaRDuxfaENinm2I44nE8eRMVlOVA5/Om7eshouI/OjHv5Zf/erP7dne&#10;5bWhC8eh7Ta0sf+d3X354Q++nyxrow2mnd19+eKL9VbbIB04Dm3vX1pqQ9fOx6b+bZScNrR9DKTB&#10;Nty69Uf5D7/4d/ZskQbboMeha+eiNHg+5rWhC8eh7TY4BT6ZNtQuMJpjUlX2Pm204a2229D2/oU2&#10;JNpuQ9v7F9og0tD+pQNtyNu/0AaRDuxfaEOizTY4Bz4AAAAsJh7aAAAA6DkCHwAAQM8R+AAAAHru&#10;/weF3jxwBWeRmAAAAABJRU5ErkJgglBLAwQUAAYACAAAACEAR0PSr94AAAAHAQAADwAAAGRycy9k&#10;b3ducmV2LnhtbEyPT0vDQBDF74LfYRnBm938sUHSbEop6qkItoL0ts1Ok9DsbMhuk/TbO570NG94&#10;w3u/Kdaz7cSIg28dKYgXEQikypmWagVfh7enFxA+aDK6c4QKbuhhXd7fFTo3bqJPHPehFhxCPtcK&#10;mhD6XEpfNWi1X7geib2zG6wOvA61NIOeONx2MomiTFrdEjc0usdtg9Vlf7UK3ic9bdL4ddxdztvb&#10;8bD8+N7FqNTjw7xZgQg4h79j+MVndCiZ6eSuZLzoFPAjQUGa8GQ3TZYsTgqeszQDWRbyP3/5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P2KCHnGAwAAZggAAA4A&#10;AAAAAAAAAAAAAAAAOgIAAGRycy9lMm9Eb2MueG1sUEsBAi0ACgAAAAAAAAAhAMTWaomwWwAAsFsA&#10;ABQAAAAAAAAAAAAAAAAALAYAAGRycy9tZWRpYS9pbWFnZTEucG5nUEsBAi0AFAAGAAgAAAAhAEdD&#10;0q/eAAAABwEAAA8AAAAAAAAAAAAAAAAADmIAAGRycy9kb3ducmV2LnhtbFBLAQItABQABgAIAAAA&#10;IQCqJg6+vAAAACEBAAAZAAAAAAAAAAAAAAAAABljAABkcnMvX3JlbHMvZTJvRG9jLnhtbC5yZWxz&#10;UEsFBgAAAAAGAAYAfAEAAAxkAAAAAA==&#10;">
                <v:shape id="Grafik 1" o:spid="_x0000_s1084" type="#_x0000_t75" alt="Ein Bild, das Text, Screenshot, Diagramm, Reihe enthält.&#10;&#10;KI-generierte Inhalte können fehlerhaft sein." style="position:absolute;left:508;width:19634;height:240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8lCyQAAAOIAAAAPAAAAZHJzL2Rvd25yZXYueG1sRI9Pa8JA&#10;FMTvQr/D8gredGPU2KauIlIh4Mk/9PzIvmZDs29DdtXYT+8WCh6HmfkNs1z3thFX6nztWMFknIAg&#10;Lp2uuVJwPu1GbyB8QNbYOCYFd/KwXr0Mlphrd+MDXY+hEhHCPkcFJoQ2l9KXhiz6sWuJo/ftOosh&#10;yq6SusNbhNtGpkmSSYs1xwWDLW0NlT/Hi1VQuLRpi9neuPN0w/ficPr6tL9KDV/7zQeIQH14hv/b&#10;hVYwzyZpls7eF/B3Kd4BuXoAAAD//wMAUEsBAi0AFAAGAAgAAAAhANvh9svuAAAAhQEAABMAAAAA&#10;AAAAAAAAAAAAAAAAAFtDb250ZW50X1R5cGVzXS54bWxQSwECLQAUAAYACAAAACEAWvQsW78AAAAV&#10;AQAACwAAAAAAAAAAAAAAAAAfAQAAX3JlbHMvLnJlbHNQSwECLQAUAAYACAAAACEAnWPJQskAAADi&#10;AAAADwAAAAAAAAAAAAAAAAAHAgAAZHJzL2Rvd25yZXYueG1sUEsFBgAAAAADAAMAtwAAAP0CAAAA&#10;AA==&#10;">
                  <v:imagedata r:id="rId60" o:title="Ein Bild, das Text, Screenshot, Diagramm, Reihe enthält.&#10;&#10;KI-generierte Inhalte können fehlerhaft sein"/>
                </v:shape>
                <v:shape id="_x0000_s1085" type="#_x0000_t202" style="position:absolute;top:24892;width:20637;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kxtyQAAAOMAAAAPAAAAZHJzL2Rvd25yZXYueG1sRE9LawIx&#10;EL4X+h/CCL0UzWqtj9UorVbwUA8+8Dxsxt2lm8mSRHf9941Q6HG+98yXranEjZwvLSvo9xIQxJnV&#10;JecKTsdNdwLCB2SNlWVScCcPy8Xz0xxTbRve0+0QchFD2KeooAihTqX0WUEGfc/WxJG7WGcwxNPl&#10;UjtsYrip5CBJRtJgybGhwJpWBWU/h6tRMFq7a7Pn1ev69PWNuzofnD/vZ6VeOu3HDESgNvyL/9xb&#10;Hef3p8P3t+lkPIbHTxEAufgFAAD//wMAUEsBAi0AFAAGAAgAAAAhANvh9svuAAAAhQEAABMAAAAA&#10;AAAAAAAAAAAAAAAAAFtDb250ZW50X1R5cGVzXS54bWxQSwECLQAUAAYACAAAACEAWvQsW78AAAAV&#10;AQAACwAAAAAAAAAAAAAAAAAfAQAAX3JlbHMvLnJlbHNQSwECLQAUAAYACAAAACEACC5MbckAAADj&#10;AAAADwAAAAAAAAAAAAAAAAAHAgAAZHJzL2Rvd25yZXYueG1sUEsFBgAAAAADAAMAtwAAAP0CAAAA&#10;AA==&#10;" stroked="f">
                  <v:textbox inset="0,0,0,0">
                    <w:txbxContent>
                      <w:p w14:paraId="471EAB1B" w14:textId="3CE8A6A0" w:rsidR="00886F8C" w:rsidRPr="008A3823" w:rsidRDefault="00886F8C" w:rsidP="00886F8C">
                        <w:pPr>
                          <w:pStyle w:val="Beschriftung"/>
                          <w:jc w:val="center"/>
                          <w:rPr>
                            <w:szCs w:val="22"/>
                          </w:rPr>
                        </w:pPr>
                        <w:bookmarkStart w:id="81" w:name="_Ref221292830"/>
                        <w:r>
                          <w:t xml:space="preserve">Abbildung </w:t>
                        </w:r>
                        <w:r>
                          <w:fldChar w:fldCharType="begin"/>
                        </w:r>
                        <w:r>
                          <w:instrText xml:space="preserve"> SEQ Abbildung \* ARABIC </w:instrText>
                        </w:r>
                        <w:r>
                          <w:fldChar w:fldCharType="separate"/>
                        </w:r>
                        <w:r w:rsidR="00715971">
                          <w:rPr>
                            <w:noProof/>
                          </w:rPr>
                          <w:t>28</w:t>
                        </w:r>
                        <w:r>
                          <w:fldChar w:fldCharType="end"/>
                        </w:r>
                        <w:bookmarkEnd w:id="81"/>
                        <w:r>
                          <w:t xml:space="preserve"> Schaltplan der User LED</w:t>
                        </w:r>
                      </w:p>
                    </w:txbxContent>
                  </v:textbox>
                </v:shape>
                <w10:wrap type="topAndBottom" anchorx="margin"/>
              </v:group>
            </w:pict>
          </mc:Fallback>
        </mc:AlternateContent>
      </w:r>
    </w:p>
    <w:p w14:paraId="75726BC6" w14:textId="064252DC" w:rsidR="00886F8C" w:rsidRDefault="004D30DB" w:rsidP="00952DB5">
      <w:pPr>
        <w:pStyle w:val="berschrift3"/>
      </w:pPr>
      <w:r>
        <w:lastRenderedPageBreak/>
        <w:t>Buzzer</w:t>
      </w:r>
    </w:p>
    <w:p w14:paraId="39293293" w14:textId="402DCD96" w:rsidR="00C36B01" w:rsidRDefault="00C36B01" w:rsidP="00886F8C">
      <w:r>
        <w:rPr>
          <w:noProof/>
        </w:rPr>
        <mc:AlternateContent>
          <mc:Choice Requires="wps">
            <w:drawing>
              <wp:anchor distT="0" distB="0" distL="114300" distR="114300" simplePos="0" relativeHeight="251751424" behindDoc="0" locked="0" layoutInCell="1" allowOverlap="1" wp14:anchorId="499150DC" wp14:editId="7B9BCDF4">
                <wp:simplePos x="0" y="0"/>
                <wp:positionH relativeFrom="column">
                  <wp:posOffset>0</wp:posOffset>
                </wp:positionH>
                <wp:positionV relativeFrom="paragraph">
                  <wp:posOffset>5411470</wp:posOffset>
                </wp:positionV>
                <wp:extent cx="5759450" cy="635"/>
                <wp:effectExtent l="0" t="0" r="0" b="0"/>
                <wp:wrapTopAndBottom/>
                <wp:docPr id="2127255367" name="Textfeld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315E677B" w14:textId="00F81618" w:rsidR="00C36B01" w:rsidRPr="0035662A" w:rsidRDefault="00C36B01" w:rsidP="00C36B01">
                            <w:pPr>
                              <w:pStyle w:val="Beschriftung"/>
                              <w:jc w:val="center"/>
                              <w:rPr>
                                <w:szCs w:val="22"/>
                              </w:rPr>
                            </w:pPr>
                            <w:bookmarkStart w:id="82" w:name="_Ref221294265"/>
                            <w:r>
                              <w:t xml:space="preserve">Abbildung </w:t>
                            </w:r>
                            <w:r>
                              <w:fldChar w:fldCharType="begin"/>
                            </w:r>
                            <w:r>
                              <w:instrText xml:space="preserve"> SEQ Abbildung \* ARABIC </w:instrText>
                            </w:r>
                            <w:r>
                              <w:fldChar w:fldCharType="separate"/>
                            </w:r>
                            <w:r w:rsidR="00715971">
                              <w:rPr>
                                <w:noProof/>
                              </w:rPr>
                              <w:t>29</w:t>
                            </w:r>
                            <w:r>
                              <w:rPr>
                                <w:noProof/>
                              </w:rPr>
                              <w:fldChar w:fldCharType="end"/>
                            </w:r>
                            <w:bookmarkEnd w:id="82"/>
                            <w:r>
                              <w:t xml:space="preserve"> Schaltplan des Piezo-Buzz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9150DC" id="_x0000_s1086" type="#_x0000_t202" style="position:absolute;left:0;text-align:left;margin-left:0;margin-top:426.1pt;width:453.5pt;height:.05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lFSGwIAAEAEAAAOAAAAZHJzL2Uyb0RvYy54bWysU8Fu2zAMvQ/YPwi6L06yptuMOEWWIsOA&#10;oC2QDj0rshwLkEWNUmJnXz9KjpOt22nYRaZJihTfe5zfdY1hR4Vegy34ZDTmTFkJpbb7gn97Xr/7&#10;yJkPwpbCgFUFPynP7xZv38xbl6sp1GBKhYyKWJ+3ruB1CC7PMi9r1Qg/AqcsBSvARgT6xX1Womip&#10;emOy6Xh8m7WApUOQynvy3vdBvkj1q0rJ8FhVXgVmCk5vC+nEdO7imS3mIt+jcLWW52eIf3hFI7Sl&#10;ppdS9yIIdkD9R6lGSwQPVRhJaDKoKi1VmoGmmYxfTbOthVNpFgLHuwtM/v+VlQ/HrXtCFrrP0BGB&#10;EZDW+dyTM87TVdjEL72UUZwgPF1gU11gkpyzD7NPNzMKSYrdvp/FGtn1qkMfvihoWDQKjsRJgkoc&#10;Nz70qUNK7OTB6HKtjYk/MbAyyI6C+GtrHdS5+G9ZxsZcC/FWXzB6susc0QrdrmO6LPj0ZhhyB+WJ&#10;ZkfoZeGdXGtquBE+PAkkHdBMpO3wSEdloC04nC3OasAff/PHfKKHopy1pKuC++8HgYoz89UScVGE&#10;g4GDsRsMe2hWQKNOaGucTCZdwGAGs0JoXkjyy9iFQsJK6lXwMJir0KubVkaq5TIlkdScCBu7dTKW&#10;HoB97l4EujMtgdh8gEFxIn/FTp+b+HHLQyCoE3UR2B7FM94k00T+eaXiHvz6n7Kui7/4CQAA//8D&#10;AFBLAwQUAAYACAAAACEAHpZ/598AAAAIAQAADwAAAGRycy9kb3ducmV2LnhtbEyPwU7DMBBE70j8&#10;g7VIXBB1SEtbQpyqquAAl4q0F25uvI0D8TqKnTb8PQsXOO7MaPZNvhpdK07Yh8aTgrtJAgKp8qah&#10;WsF+93y7BBGiJqNbT6jgCwOsisuLXGfGn+kNT2WsBZdQyLQCG2OXSRkqi06Hie+Q2Dv63unIZ19L&#10;0+szl7tWpkkyl043xB+s7nBjsfosB6dgO3vf2pvh+PS6nk37l/2wmX/UpVLXV+P6EUTEMf6F4Qef&#10;0aFgpoMfyATRKuAhUcHyPk1BsP2QLFg5/CpTkEUu/w8ovgEAAP//AwBQSwECLQAUAAYACAAAACEA&#10;toM4kv4AAADhAQAAEwAAAAAAAAAAAAAAAAAAAAAAW0NvbnRlbnRfVHlwZXNdLnhtbFBLAQItABQA&#10;BgAIAAAAIQA4/SH/1gAAAJQBAAALAAAAAAAAAAAAAAAAAC8BAABfcmVscy8ucmVsc1BLAQItABQA&#10;BgAIAAAAIQDQhlFSGwIAAEAEAAAOAAAAAAAAAAAAAAAAAC4CAABkcnMvZTJvRG9jLnhtbFBLAQIt&#10;ABQABgAIAAAAIQAeln/n3wAAAAgBAAAPAAAAAAAAAAAAAAAAAHUEAABkcnMvZG93bnJldi54bWxQ&#10;SwUGAAAAAAQABADzAAAAgQUAAAAA&#10;" stroked="f">
                <v:textbox style="mso-fit-shape-to-text:t" inset="0,0,0,0">
                  <w:txbxContent>
                    <w:p w14:paraId="315E677B" w14:textId="00F81618" w:rsidR="00C36B01" w:rsidRPr="0035662A" w:rsidRDefault="00C36B01" w:rsidP="00C36B01">
                      <w:pPr>
                        <w:pStyle w:val="Beschriftung"/>
                        <w:jc w:val="center"/>
                        <w:rPr>
                          <w:szCs w:val="22"/>
                        </w:rPr>
                      </w:pPr>
                      <w:bookmarkStart w:id="83" w:name="_Ref221294265"/>
                      <w:r>
                        <w:t xml:space="preserve">Abbildung </w:t>
                      </w:r>
                      <w:r>
                        <w:fldChar w:fldCharType="begin"/>
                      </w:r>
                      <w:r>
                        <w:instrText xml:space="preserve"> SEQ Abbildung \* ARABIC </w:instrText>
                      </w:r>
                      <w:r>
                        <w:fldChar w:fldCharType="separate"/>
                      </w:r>
                      <w:r w:rsidR="00715971">
                        <w:rPr>
                          <w:noProof/>
                        </w:rPr>
                        <w:t>29</w:t>
                      </w:r>
                      <w:r>
                        <w:rPr>
                          <w:noProof/>
                        </w:rPr>
                        <w:fldChar w:fldCharType="end"/>
                      </w:r>
                      <w:bookmarkEnd w:id="83"/>
                      <w:r>
                        <w:t xml:space="preserve"> Schaltplan des Piezo-Buzzers</w:t>
                      </w:r>
                    </w:p>
                  </w:txbxContent>
                </v:textbox>
                <w10:wrap type="topAndBottom"/>
              </v:shape>
            </w:pict>
          </mc:Fallback>
        </mc:AlternateContent>
      </w:r>
      <w:r w:rsidRPr="00C36B01">
        <w:rPr>
          <w:noProof/>
        </w:rPr>
        <w:drawing>
          <wp:anchor distT="0" distB="0" distL="114300" distR="114300" simplePos="0" relativeHeight="251749376" behindDoc="0" locked="0" layoutInCell="1" allowOverlap="1" wp14:anchorId="34ECC7AF" wp14:editId="14221C13">
            <wp:simplePos x="0" y="0"/>
            <wp:positionH relativeFrom="margin">
              <wp:align>center</wp:align>
            </wp:positionH>
            <wp:positionV relativeFrom="paragraph">
              <wp:posOffset>1572260</wp:posOffset>
            </wp:positionV>
            <wp:extent cx="5759450" cy="3782060"/>
            <wp:effectExtent l="0" t="0" r="0" b="8890"/>
            <wp:wrapTopAndBottom/>
            <wp:docPr id="1709609359" name="Grafik 1" descr="Ein Bild, das Text, Diagramm, Screenshot,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609359" name="Grafik 1" descr="Ein Bild, das Text, Diagramm, Screenshot, Reihe enthält.&#10;&#10;KI-generierte Inhalte können fehlerhaft sein."/>
                    <pic:cNvPicPr/>
                  </pic:nvPicPr>
                  <pic:blipFill>
                    <a:blip r:embed="rId61">
                      <a:extLst>
                        <a:ext uri="{28A0092B-C50C-407E-A947-70E740481C1C}">
                          <a14:useLocalDpi xmlns:a14="http://schemas.microsoft.com/office/drawing/2010/main" val="0"/>
                        </a:ext>
                      </a:extLst>
                    </a:blip>
                    <a:stretch>
                      <a:fillRect/>
                    </a:stretch>
                  </pic:blipFill>
                  <pic:spPr>
                    <a:xfrm>
                      <a:off x="0" y="0"/>
                      <a:ext cx="5759450" cy="3782060"/>
                    </a:xfrm>
                    <a:prstGeom prst="rect">
                      <a:avLst/>
                    </a:prstGeom>
                  </pic:spPr>
                </pic:pic>
              </a:graphicData>
            </a:graphic>
          </wp:anchor>
        </w:drawing>
      </w:r>
      <w:r w:rsidR="00902F00">
        <w:t>Eine der Entwicklungsanforderungen war eine Soundausgabe für die Mini-Arcade-Machine, um z.</w:t>
      </w:r>
      <w:r w:rsidR="0056424B">
        <w:t xml:space="preserve"> </w:t>
      </w:r>
      <w:r w:rsidR="00902F00">
        <w:t xml:space="preserve">B. 8-Bit-Musik abzuspielen. Die Soundausgabe der Mini-Arcade-Machine wurde mit einem passiven Piezo-Buzzer realisiert. Piezo-Buzzer sind eine simple </w:t>
      </w:r>
      <w:r w:rsidR="007E2B71">
        <w:t>Lösung</w:t>
      </w:r>
      <w:r w:rsidR="00902F00">
        <w:t xml:space="preserve"> für eine primitive Soundausgabe. Für den Piezo-Buzzer wurde der </w:t>
      </w:r>
      <w:r w:rsidR="00902F00" w:rsidRPr="00902F00">
        <w:t>CPT-1207-3TH</w:t>
      </w:r>
      <w:r w:rsidR="00902F00">
        <w:t xml:space="preserve"> von dem Hersteller Same Sky ausgewählt. </w:t>
      </w:r>
      <w:r>
        <w:t>Der ausgewählte Buzzer braucht eine bidirektionale Versorgungsspannung mit einer Amplitude von 3 V, hat einen Stromverbrauch von 3 mA und eine Lautstärke von</w:t>
      </w:r>
      <w:r w:rsidR="007E2B71">
        <w:t xml:space="preserve"> ca.</w:t>
      </w:r>
      <w:r>
        <w:t xml:space="preserve"> 75 dB. </w:t>
      </w:r>
      <w:r>
        <w:fldChar w:fldCharType="begin"/>
      </w:r>
      <w:r>
        <w:instrText xml:space="preserve"> ADDIN ZOTERO_ITEM CSL_CITATION {"citationID":"mLmqcJ8u","properties":{"formattedCitation":"[16, S. 1]","plainCitation":"[16, S. 1]","noteIndex":0},"citationItems":[{"id":77,"uris":["http://zotero.org/users/local/VRi3dGyu/items/NWD7J8BM"],"itemData":{"id":77,"type":"document","genre":"Datenblatt","title":"CPT-1207-3TH","URL":"https://www.mouser.de/datasheet/3/6118/1/cpt_1207_3th.pdf","author":[{"family":"Same Sky","given":""}]},"locator":"1","label":"page"}],"schema":"https://github.com/citation-style-language/schema/raw/master/csl-citation.json"} </w:instrText>
      </w:r>
      <w:r>
        <w:fldChar w:fldCharType="separate"/>
      </w:r>
      <w:r w:rsidRPr="00C36B01">
        <w:rPr>
          <w:rFonts w:cs="Arial"/>
        </w:rPr>
        <w:t>[16, S. 1]</w:t>
      </w:r>
      <w:r>
        <w:fldChar w:fldCharType="end"/>
      </w:r>
      <w:r>
        <w:t xml:space="preserve"> In </w:t>
      </w:r>
      <w:r>
        <w:fldChar w:fldCharType="begin"/>
      </w:r>
      <w:r>
        <w:instrText xml:space="preserve"> REF _Ref221294265 \h </w:instrText>
      </w:r>
      <w:r>
        <w:fldChar w:fldCharType="separate"/>
      </w:r>
      <w:r>
        <w:t xml:space="preserve">Abbildung </w:t>
      </w:r>
      <w:r>
        <w:rPr>
          <w:noProof/>
        </w:rPr>
        <w:t>28</w:t>
      </w:r>
      <w:r>
        <w:fldChar w:fldCharType="end"/>
      </w:r>
      <w:r>
        <w:t xml:space="preserve"> ist der Schaltplan des Piezo-Buzzers zu sehen. </w:t>
      </w:r>
    </w:p>
    <w:p w14:paraId="27D0C59E" w14:textId="75CBC891" w:rsidR="00E45E85" w:rsidRDefault="00C36B01" w:rsidP="00886F8C">
      <w:r>
        <w:t xml:space="preserve">Bei dem </w:t>
      </w:r>
      <w:proofErr w:type="spellStart"/>
      <w:r>
        <w:t>Piezzo</w:t>
      </w:r>
      <w:proofErr w:type="spellEnd"/>
      <w:r>
        <w:t>-Buzzer handelt es sich um einen passiven Buzzer, das bedeutet</w:t>
      </w:r>
      <w:r w:rsidR="0056424B">
        <w:t>,</w:t>
      </w:r>
      <w:r>
        <w:t xml:space="preserve"> der Buzzer besitzt keinen integrierten Oszillator. Um den Buzzer in Schwingung zu </w:t>
      </w:r>
      <w:r w:rsidR="00E45E85">
        <w:t>ver</w:t>
      </w:r>
      <w:r>
        <w:t xml:space="preserve">setzten muss er mit einer Wechselspannung angesteuert werden. Dazu ist der Buzzer mit dem Pin PA04 des SAM D21 verbunden. </w:t>
      </w:r>
      <w:r w:rsidR="004E4B87">
        <w:t>De</w:t>
      </w:r>
      <w:r w:rsidR="00E45E85">
        <w:t>m</w:t>
      </w:r>
      <w:r w:rsidR="004E4B87">
        <w:t xml:space="preserve"> Pin wurde </w:t>
      </w:r>
      <w:r w:rsidR="00E45E85">
        <w:t xml:space="preserve">der </w:t>
      </w:r>
      <w:proofErr w:type="spellStart"/>
      <w:r w:rsidR="00E45E85">
        <w:rPr>
          <w:rFonts w:cs="Arial"/>
          <w:szCs w:val="24"/>
        </w:rPr>
        <w:t>Waveform</w:t>
      </w:r>
      <w:proofErr w:type="spellEnd"/>
      <w:r w:rsidR="00E45E85">
        <w:rPr>
          <w:rFonts w:cs="Arial"/>
          <w:szCs w:val="24"/>
        </w:rPr>
        <w:t>-Generation-Output</w:t>
      </w:r>
      <w:r w:rsidR="00E45E85">
        <w:t xml:space="preserve"> 0 der TCC0 Instanz des SAM D21 zugewiesen. Mit dem TCC0 lassen sich auf de</w:t>
      </w:r>
      <w:r w:rsidR="007E2B71">
        <w:t>n</w:t>
      </w:r>
      <w:r w:rsidR="00E45E85">
        <w:t xml:space="preserve"> zugewiesenen Pin Rechtecksignale mit einer beliebigen Frequenz modulieren. Die genaue Konfiguration de</w:t>
      </w:r>
      <w:r w:rsidR="0056424B">
        <w:t>r</w:t>
      </w:r>
      <w:r w:rsidR="00E45E85">
        <w:t xml:space="preserve"> TCC0 Instanz wird später in </w:t>
      </w:r>
      <w:proofErr w:type="spellStart"/>
      <w:r w:rsidR="00E45E85" w:rsidRPr="00E45E85">
        <w:rPr>
          <w:color w:val="00B050"/>
        </w:rPr>
        <w:t>KapitelXY</w:t>
      </w:r>
      <w:proofErr w:type="spellEnd"/>
      <w:r w:rsidR="00E45E85" w:rsidRPr="00E45E85">
        <w:rPr>
          <w:color w:val="00B050"/>
        </w:rPr>
        <w:t xml:space="preserve"> </w:t>
      </w:r>
      <w:r w:rsidR="00E45E85">
        <w:t xml:space="preserve">genauer erklärt. </w:t>
      </w:r>
    </w:p>
    <w:p w14:paraId="700705BF" w14:textId="6AFA2D9B" w:rsidR="00597B89" w:rsidRDefault="007E2B71" w:rsidP="00886F8C">
      <w:r>
        <w:t>Mit der TCC0 Instanz</w:t>
      </w:r>
      <w:r w:rsidR="00E45E85">
        <w:t xml:space="preserve"> erzeugt</w:t>
      </w:r>
      <w:r>
        <w:t xml:space="preserve"> der Mikrokontroller</w:t>
      </w:r>
      <w:r w:rsidR="00E45E85">
        <w:t xml:space="preserve"> ein unidirektionales Rechtecksignal von 0 bis 3,3 V. Der Buzzer benötigt jedoch ein bidirektionales Signal mit einer Amplitude von 3 V.  </w:t>
      </w:r>
      <w:r>
        <w:t>Um dieses Problem zu lösen</w:t>
      </w:r>
      <w:r w:rsidR="0056424B">
        <w:t>,</w:t>
      </w:r>
      <w:r>
        <w:t xml:space="preserve"> wird der Buzzer mit einer virtuellen Masse betrieben. Die</w:t>
      </w:r>
      <w:r w:rsidR="009329C0">
        <w:t xml:space="preserve"> </w:t>
      </w:r>
      <w:r>
        <w:t xml:space="preserve">virtuelle Masse hat ein Potential von 1,65 V und ist </w:t>
      </w:r>
      <w:r w:rsidR="009329C0">
        <w:t xml:space="preserve">mit dem negativen Pin des Buzzers verbunden. Durch die virtuelle Masse wird das </w:t>
      </w:r>
      <w:r w:rsidR="002D312D">
        <w:t xml:space="preserve">unidirektionale </w:t>
      </w:r>
      <w:r w:rsidR="009329C0">
        <w:t>Rechtecksignal für den Buzzer zu eine</w:t>
      </w:r>
      <w:r w:rsidR="0056424B">
        <w:t>r</w:t>
      </w:r>
      <w:r w:rsidR="009329C0">
        <w:t xml:space="preserve"> bidirektionalen Wechselspannung.  </w:t>
      </w:r>
    </w:p>
    <w:p w14:paraId="6C0CE923" w14:textId="0FDB8613" w:rsidR="002D312D" w:rsidRDefault="00597B89" w:rsidP="00886F8C">
      <w:r>
        <w:lastRenderedPageBreak/>
        <w:t xml:space="preserve">Das Potential der virtuellen Masse wird mit einem </w:t>
      </w:r>
      <w:proofErr w:type="spellStart"/>
      <w:r>
        <w:t>Spannungsfolger</w:t>
      </w:r>
      <w:proofErr w:type="spellEnd"/>
      <w:r>
        <w:t xml:space="preserve"> erzeugt, siehe </w:t>
      </w:r>
      <w:r>
        <w:fldChar w:fldCharType="begin"/>
      </w:r>
      <w:r>
        <w:instrText xml:space="preserve"> REF _Ref221294265 \h </w:instrText>
      </w:r>
      <w:r>
        <w:fldChar w:fldCharType="separate"/>
      </w:r>
      <w:r>
        <w:t xml:space="preserve">Abbildung </w:t>
      </w:r>
      <w:r>
        <w:rPr>
          <w:noProof/>
        </w:rPr>
        <w:t>28</w:t>
      </w:r>
      <w:r>
        <w:fldChar w:fldCharType="end"/>
      </w:r>
      <w:r>
        <w:t xml:space="preserve">. Die Kombination aus Spannungsteiler und Operationsverstärker ist eine sehr simple Lösung, um ein niederohmiges Potential der Versorgungsspannung zu erzeugen. </w:t>
      </w:r>
    </w:p>
    <w:p w14:paraId="3C8DAA40" w14:textId="4D4768BE" w:rsidR="00597B89" w:rsidRDefault="00597B89" w:rsidP="000612FD">
      <w:r>
        <w:t xml:space="preserve">Um den Klang des Piezo-Buzzers zu verbessern wird das Rechtecksignal des Mikrokontrollers mit einem Tiefpassfilter an einen Sinus angenähert. </w:t>
      </w:r>
      <w:r w:rsidR="002E6958">
        <w:t xml:space="preserve">Um den Tiefpassfilter zu dimensionieren, wurde die Eckfrequenz </w:t>
      </w:r>
      <w:proofErr w:type="spellStart"/>
      <w:r w:rsidR="002E6958">
        <w:t>f</w:t>
      </w:r>
      <w:r w:rsidR="002E6958">
        <w:rPr>
          <w:vertAlign w:val="subscript"/>
        </w:rPr>
        <w:t>c</w:t>
      </w:r>
      <w:proofErr w:type="spellEnd"/>
      <w:r w:rsidR="002E6958">
        <w:t xml:space="preserve"> oberhalb der Note C5 </w:t>
      </w:r>
      <w:r w:rsidR="00C46865">
        <w:t xml:space="preserve">zu 630 Hz </w:t>
      </w:r>
      <w:r w:rsidR="002E6958">
        <w:t>gewählt.</w:t>
      </w:r>
      <w:r w:rsidR="00545D68">
        <w:t xml:space="preserve"> </w:t>
      </w:r>
      <w:r w:rsidR="00C46865">
        <w:t>Die Kapazität C</w:t>
      </w:r>
      <w:r w:rsidR="0056424B">
        <w:t>2</w:t>
      </w:r>
      <w:r w:rsidR="00C46865">
        <w:t xml:space="preserve"> des Tiefpassfilters berechnet sich aus der Eckfrequenz nach </w:t>
      </w:r>
      <w:r w:rsidR="007618CA">
        <w:fldChar w:fldCharType="begin"/>
      </w:r>
      <w:r w:rsidR="007618CA">
        <w:instrText xml:space="preserve"> REF _Ref221618697 \h </w:instrText>
      </w:r>
      <w:r w:rsidR="007618CA">
        <w:fldChar w:fldCharType="separate"/>
      </w:r>
      <w:r w:rsidR="007618CA">
        <w:t xml:space="preserve">Gleichung </w:t>
      </w:r>
      <w:r w:rsidR="007618CA">
        <w:rPr>
          <w:noProof/>
        </w:rPr>
        <w:t>13</w:t>
      </w:r>
      <w:r w:rsidR="007618CA">
        <w:fldChar w:fldCharType="end"/>
      </w:r>
      <w:r w:rsidR="007618CA">
        <w:t xml:space="preserve">. </w:t>
      </w:r>
      <w:r w:rsidR="000612FD">
        <w:t>Der Widerstand</w:t>
      </w:r>
      <w:r w:rsidR="00545D68">
        <w:t xml:space="preserve"> R6 </w:t>
      </w:r>
      <w:r w:rsidR="000612FD">
        <w:t xml:space="preserve">wurde </w:t>
      </w:r>
      <w:r w:rsidR="00545D68">
        <w:t xml:space="preserve">zu 100 </w:t>
      </w:r>
      <w:r w:rsidR="00C46865" w:rsidRPr="00C46865">
        <w:t>Ω</w:t>
      </w:r>
      <w:r w:rsidR="00C46865">
        <w:t xml:space="preserve"> </w:t>
      </w:r>
      <w:r w:rsidR="000612FD">
        <w:t xml:space="preserve">gewählt, um den Spannungsabfall möglichst gering zu halten. Berechnet man die Kapazität nach </w:t>
      </w:r>
      <w:r w:rsidR="007618CA">
        <w:fldChar w:fldCharType="begin"/>
      </w:r>
      <w:r w:rsidR="007618CA">
        <w:instrText xml:space="preserve"> REF _Ref221618697 \h </w:instrText>
      </w:r>
      <w:r w:rsidR="007618CA">
        <w:fldChar w:fldCharType="separate"/>
      </w:r>
      <w:r w:rsidR="007618CA">
        <w:t xml:space="preserve">Gleichung </w:t>
      </w:r>
      <w:r w:rsidR="007618CA">
        <w:rPr>
          <w:noProof/>
        </w:rPr>
        <w:t>13</w:t>
      </w:r>
      <w:r w:rsidR="007618CA">
        <w:fldChar w:fldCharType="end"/>
      </w:r>
      <w:r w:rsidR="000612FD">
        <w:t xml:space="preserve"> bei einem Widerstand von 100 </w:t>
      </w:r>
      <w:r w:rsidR="000612FD" w:rsidRPr="000612FD">
        <w:t>Ω</w:t>
      </w:r>
      <w:r w:rsidR="0056424B">
        <w:t>,</w:t>
      </w:r>
      <w:r w:rsidR="000612FD">
        <w:t xml:space="preserve"> ist der nächstgelegen</w:t>
      </w:r>
      <w:r w:rsidR="0056424B">
        <w:t>e</w:t>
      </w:r>
      <w:r w:rsidR="000612FD">
        <w:t xml:space="preserve"> Standardwert</w:t>
      </w:r>
      <w:r w:rsidR="0056424B">
        <w:t xml:space="preserve"> aus der E12-Reihe</w:t>
      </w:r>
      <w:r w:rsidR="000612FD">
        <w:t xml:space="preserve"> 2,2 </w:t>
      </w:r>
      <w:r w:rsidR="000612FD" w:rsidRPr="000612FD">
        <w:t>µ</w:t>
      </w:r>
      <w:r w:rsidR="000612FD" w:rsidRPr="000612FD">
        <w:t>F</w:t>
      </w:r>
      <w:r w:rsidR="000612FD">
        <w:t xml:space="preserve">. Mit einer Kapazität von 2,2 </w:t>
      </w:r>
      <w:r w:rsidR="000612FD" w:rsidRPr="000612FD">
        <w:t xml:space="preserve">µF und einem Widerstand von 100 </w:t>
      </w:r>
      <w:r w:rsidR="000612FD" w:rsidRPr="000612FD">
        <w:t>Ω</w:t>
      </w:r>
      <w:r w:rsidR="000612FD">
        <w:t xml:space="preserve"> ergibt sich ein Tiefpassfilter mit einer Eckfrequenz von 723 Hz.</w:t>
      </w:r>
    </w:p>
    <w:p w14:paraId="52F626AA" w14:textId="0F2939EC" w:rsidR="000612FD" w:rsidRPr="002E6958" w:rsidRDefault="007618CA" w:rsidP="007618CA">
      <w:pPr>
        <w:keepNext/>
        <w:rPr>
          <w:sz w:val="20"/>
          <w:szCs w:val="18"/>
        </w:rPr>
      </w:pPr>
      <m:oMathPara>
        <m:oMath>
          <m:r>
            <w:rPr>
              <w:rFonts w:ascii="Cambria Math" w:hAnsi="Cambria Math"/>
              <w:sz w:val="20"/>
              <w:szCs w:val="18"/>
            </w:rPr>
            <m:t>C=</m:t>
          </m:r>
          <m:f>
            <m:fPr>
              <m:ctrlPr>
                <w:rPr>
                  <w:rFonts w:ascii="Cambria Math" w:hAnsi="Cambria Math"/>
                  <w:sz w:val="20"/>
                  <w:szCs w:val="18"/>
                </w:rPr>
              </m:ctrlPr>
            </m:fPr>
            <m:num>
              <m:r>
                <w:rPr>
                  <w:rFonts w:ascii="Cambria Math" w:hAnsi="Cambria Math"/>
                  <w:sz w:val="20"/>
                  <w:szCs w:val="18"/>
                </w:rPr>
                <m:t>1</m:t>
              </m:r>
              <m:ctrlPr>
                <w:rPr>
                  <w:rFonts w:ascii="Cambria Math" w:hAnsi="Cambria Math"/>
                  <w:i/>
                  <w:sz w:val="20"/>
                  <w:szCs w:val="18"/>
                </w:rPr>
              </m:ctrlPr>
            </m:num>
            <m:den>
              <m:sSub>
                <m:sSubPr>
                  <m:ctrlPr>
                    <w:rPr>
                      <w:rFonts w:ascii="Cambria Math" w:hAnsi="Cambria Math"/>
                      <w:i/>
                      <w:sz w:val="20"/>
                      <w:szCs w:val="18"/>
                    </w:rPr>
                  </m:ctrlPr>
                </m:sSubPr>
                <m:e>
                  <m:r>
                    <w:rPr>
                      <w:rFonts w:ascii="Cambria Math" w:hAnsi="Cambria Math"/>
                      <w:sz w:val="20"/>
                      <w:szCs w:val="18"/>
                    </w:rPr>
                    <m:t>f</m:t>
                  </m:r>
                </m:e>
                <m:sub>
                  <m:r>
                    <w:rPr>
                      <w:rFonts w:ascii="Cambria Math" w:hAnsi="Cambria Math"/>
                      <w:sz w:val="20"/>
                      <w:szCs w:val="18"/>
                    </w:rPr>
                    <m:t>c</m:t>
                  </m:r>
                </m:sub>
              </m:sSub>
              <m:r>
                <m:rPr>
                  <m:sty m:val="p"/>
                </m:rPr>
                <w:rPr>
                  <w:rFonts w:ascii="Cambria Math" w:hAnsi="Cambria Math"/>
                  <w:sz w:val="20"/>
                  <w:szCs w:val="18"/>
                </w:rPr>
                <m:t>⋅</m:t>
              </m:r>
              <m:r>
                <w:rPr>
                  <w:rFonts w:ascii="Cambria Math" w:hAnsi="Cambria Math"/>
                  <w:sz w:val="20"/>
                  <w:szCs w:val="18"/>
                </w:rPr>
                <m:t>2</m:t>
              </m:r>
              <m:r>
                <m:rPr>
                  <m:sty m:val="p"/>
                </m:rPr>
                <w:rPr>
                  <w:rFonts w:ascii="Cambria Math" w:hAnsi="Cambria Math"/>
                  <w:sz w:val="20"/>
                  <w:szCs w:val="18"/>
                </w:rPr>
                <m:t>π</m:t>
              </m:r>
              <m:r>
                <m:rPr>
                  <m:sty m:val="p"/>
                </m:rPr>
                <w:rPr>
                  <w:rFonts w:ascii="Cambria Math" w:hAnsi="Cambria Math"/>
                  <w:sz w:val="20"/>
                  <w:szCs w:val="18"/>
                </w:rPr>
                <m:t>⋅</m:t>
              </m:r>
              <m:r>
                <w:rPr>
                  <w:rFonts w:ascii="Cambria Math" w:hAnsi="Cambria Math"/>
                  <w:sz w:val="20"/>
                  <w:szCs w:val="18"/>
                </w:rPr>
                <m:t>R</m:t>
              </m:r>
              <m:ctrlPr>
                <w:rPr>
                  <w:rFonts w:ascii="Cambria Math" w:hAnsi="Cambria Math"/>
                  <w:i/>
                  <w:sz w:val="20"/>
                  <w:szCs w:val="18"/>
                </w:rPr>
              </m:ctrlPr>
            </m:den>
          </m:f>
        </m:oMath>
      </m:oMathPara>
    </w:p>
    <w:p w14:paraId="5115DAF9" w14:textId="511F9E07" w:rsidR="00952DB5" w:rsidRDefault="007618CA" w:rsidP="00952DB5">
      <w:pPr>
        <w:pStyle w:val="Beschriftung"/>
        <w:jc w:val="center"/>
      </w:pPr>
      <w:bookmarkStart w:id="84" w:name="_Ref221618697"/>
      <w:r>
        <w:t xml:space="preserve">Gleichung </w:t>
      </w:r>
      <w:r>
        <w:fldChar w:fldCharType="begin"/>
      </w:r>
      <w:r>
        <w:instrText xml:space="preserve"> SEQ Gleichung \* ARABIC </w:instrText>
      </w:r>
      <w:r>
        <w:fldChar w:fldCharType="separate"/>
      </w:r>
      <w:r>
        <w:rPr>
          <w:noProof/>
        </w:rPr>
        <w:t>13</w:t>
      </w:r>
      <w:r>
        <w:fldChar w:fldCharType="end"/>
      </w:r>
      <w:bookmarkEnd w:id="84"/>
      <w:r>
        <w:t xml:space="preserve"> Berechnung der Kapazität aus der Eckfrequenz</w:t>
      </w:r>
    </w:p>
    <w:p w14:paraId="10CF96E1" w14:textId="16BEC626" w:rsidR="00952DB5" w:rsidRPr="00952DB5" w:rsidRDefault="00952DB5" w:rsidP="00952DB5">
      <w:pPr>
        <w:pStyle w:val="berschrift3"/>
      </w:pPr>
      <w:r w:rsidRPr="00952DB5">
        <w:t>FPC-Steckverbinder</w:t>
      </w:r>
    </w:p>
    <w:p w14:paraId="3C2484F3" w14:textId="336C6397" w:rsidR="00952DB5" w:rsidRDefault="00F01872" w:rsidP="00952DB5">
      <w:r>
        <w:rPr>
          <w:noProof/>
        </w:rPr>
        <mc:AlternateContent>
          <mc:Choice Requires="wpg">
            <w:drawing>
              <wp:anchor distT="0" distB="0" distL="114300" distR="114300" simplePos="0" relativeHeight="251755520" behindDoc="0" locked="0" layoutInCell="1" allowOverlap="1" wp14:anchorId="0AC42E20" wp14:editId="23390DAB">
                <wp:simplePos x="0" y="0"/>
                <wp:positionH relativeFrom="margin">
                  <wp:align>center</wp:align>
                </wp:positionH>
                <wp:positionV relativeFrom="paragraph">
                  <wp:posOffset>1800860</wp:posOffset>
                </wp:positionV>
                <wp:extent cx="2901950" cy="3086100"/>
                <wp:effectExtent l="0" t="0" r="0" b="0"/>
                <wp:wrapTopAndBottom/>
                <wp:docPr id="816106169" name="Gruppieren 30"/>
                <wp:cNvGraphicFramePr/>
                <a:graphic xmlns:a="http://schemas.openxmlformats.org/drawingml/2006/main">
                  <a:graphicData uri="http://schemas.microsoft.com/office/word/2010/wordprocessingGroup">
                    <wpg:wgp>
                      <wpg:cNvGrpSpPr/>
                      <wpg:grpSpPr>
                        <a:xfrm>
                          <a:off x="0" y="0"/>
                          <a:ext cx="2901950" cy="3086100"/>
                          <a:chOff x="0" y="0"/>
                          <a:chExt cx="2583180" cy="2665095"/>
                        </a:xfrm>
                      </wpg:grpSpPr>
                      <pic:pic xmlns:pic="http://schemas.openxmlformats.org/drawingml/2006/picture">
                        <pic:nvPicPr>
                          <pic:cNvPr id="1218215343" name="Grafik 1" descr="Ein Bild, das Text, Screenshot, Rechteck, Grün enthält.&#10;&#10;KI-generierte Inhalte können fehlerhaft sein."/>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583180" cy="2349500"/>
                          </a:xfrm>
                          <a:prstGeom prst="rect">
                            <a:avLst/>
                          </a:prstGeom>
                        </pic:spPr>
                      </pic:pic>
                      <wps:wsp>
                        <wps:cNvPr id="170560152" name="Textfeld 1"/>
                        <wps:cNvSpPr txBox="1"/>
                        <wps:spPr>
                          <a:xfrm>
                            <a:off x="0" y="2406650"/>
                            <a:ext cx="2583180" cy="258445"/>
                          </a:xfrm>
                          <a:prstGeom prst="rect">
                            <a:avLst/>
                          </a:prstGeom>
                          <a:solidFill>
                            <a:prstClr val="white"/>
                          </a:solidFill>
                          <a:ln>
                            <a:noFill/>
                          </a:ln>
                        </wps:spPr>
                        <wps:txbx>
                          <w:txbxContent>
                            <w:p w14:paraId="595A35E1" w14:textId="06259A72" w:rsidR="00F01872" w:rsidRPr="0028660E" w:rsidRDefault="00F01872" w:rsidP="00F01872">
                              <w:pPr>
                                <w:pStyle w:val="Beschriftung"/>
                                <w:jc w:val="center"/>
                                <w:rPr>
                                  <w:szCs w:val="22"/>
                                </w:rPr>
                              </w:pPr>
                              <w:bookmarkStart w:id="85" w:name="_Ref221622502"/>
                              <w:r>
                                <w:t xml:space="preserve">Abbildung </w:t>
                              </w:r>
                              <w:r>
                                <w:fldChar w:fldCharType="begin"/>
                              </w:r>
                              <w:r>
                                <w:instrText xml:space="preserve"> SEQ Abbildung \* ARABIC </w:instrText>
                              </w:r>
                              <w:r>
                                <w:fldChar w:fldCharType="separate"/>
                              </w:r>
                              <w:r w:rsidR="00715971">
                                <w:rPr>
                                  <w:noProof/>
                                </w:rPr>
                                <w:t>30</w:t>
                              </w:r>
                              <w:r>
                                <w:fldChar w:fldCharType="end"/>
                              </w:r>
                              <w:bookmarkEnd w:id="85"/>
                              <w:r>
                                <w:t xml:space="preserve"> Befestigung des Display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AC42E20" id="Gruppieren 30" o:spid="_x0000_s1087" style="position:absolute;left:0;text-align:left;margin-left:0;margin-top:141.8pt;width:228.5pt;height:243pt;z-index:251755520;mso-position-horizontal:center;mso-position-horizontal-relative:margin;mso-width-relative:margin;mso-height-relative:margin" coordsize="25831,266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5/uPxgMAAGIIAAAOAAAAZHJzL2Uyb0RvYy54bWycVstuGzcU3RfoPxBT&#10;oCtbM3pWVi0Hih0LRo1EqF1kTXE4GkIckiWph/M9/YauuvOP9ZAzI0dW0CZZeHT5ujz33HMvfflm&#10;X0my5dYJraZJt5MlhCumc6FW0+SPx9vzcUKcpyqnUis+TZ64S95c/fjD5c5MeE+XWubcEjhRbrIz&#10;06T03kzS1LGSV9R1tOEKi4W2FfUY2lWaW7qD90qmvSwbpTttc2M1485h9qZeTK6i/6LgzH8oCsc9&#10;kdME2Hz82vhdhm96dUknK0tNKVgDg34HiooKhUsPrm6op2RjxYmrSjCrnS58h+kq1UUhGI8xIJpu&#10;9iqaudUbE2NZTXYrc6AJ1L7i6bvdsvfbuTUPZmHBxM6swEUchVj2ha3CL1CSfaTs6UAZ33vCMNm7&#10;yLoXQzDLsNbPxqNu1pDKSjB/co6V79qTw3G/O25O9kajYXYxDOlI24vTIzhGsAn+Gg5gnXDw/1rB&#10;Kb+xPGmcVF/lo6J2vTHnSJehXiyFFP4pSg+JCaDUdiHYwtYD0LmwROQohV533OsO+4N+QhStIP25&#10;pYVYk25Ccu4YNPhOKPJWyPyM5NSRR1B6Rh6Y5Vy5UsP+nbPSc7Y+I3P7/I9CYfny+S/pOz//tJ/9&#10;Gj+/3Z2vuOJWcOs5uVMllfhdP/+tFFek4KXktqSFJ44L1Qn0BsgBZY2ZBk7vNVs7ovR1SdWKz5xB&#10;1SCAmIzj7WkYHgW8lMLcCimDToLdUIvoXin0C9mp1X+j2aZCaHU5Wy7BsgYDwriE2Amvlhx02rsc&#10;xDG0Eg8qjRXKB3x04rzlnpXBLIADnPlaRIeFCPoFZwjBQe/hxFcp/Ein/QHUHhV+0Ck4tM7Pua5I&#10;MIAVGCAOOqHbe9egabdA3y8AoolhqDy0P9eyh9EJf99U4Q8lNRwQgtvPJPlLNhxl3WGvVWSQXMFl&#10;Dk2Cs2Zz6AXE799qVPdh/j8J6w2yUL51Pg6N4Yi24XgwOK7ub2QNidZS5K3UAp3X0pItRV/flcLz&#10;qNZXu6QKWVA6nKpFEWbQV1yjgGD5/XIfK7YXAYappc6fQILVSCYalDPsVuDCe+r8glq8D5jEm+c/&#10;4FNIvZsmurESUmr76UvzYT+SitWE7PDeTBP354aGZiTvFNINl741bGssW0NtqmuNUFEDQBNNHLBe&#10;tmZhdfURT+Es3IIlqhjumia+Na89RljAU8r4bBbtuqfdqweDTtiNkg3EPu4/UmsaMXsk9L1uBXWi&#10;6XpvTfNs43UhouBfWGz4hrijFR8yWEcv5efjuOvlX4OrfwEAAP//AwBQSwMECgAAAAAAAAAhAHtC&#10;RTYU7AAAFOwAABQAAABkcnMvbWVkaWEvaW1hZ2UxLnBuZ4lQTkcNChoKAAAADUlIRFIAAAK7AAAC&#10;jggGAAAAptTRnAAAAAFzUkdCAK7OHOkAAAAEZ0FNQQAAsY8L/GEFAAAACXBIWXMAACHVAAAh1QEE&#10;nLSdAADrqUlEQVR4XuzdB5wTdf7/cX6/36nX/uednnfq2SjbN8kk23vvDbbALgssRXpHQakKKIiA&#10;gqKAgg2xAyoWECuKDQtYsXdPz7OeZ0P9/B+fmZ3NZL6T3WQ3mZ0k79/j8Xz8zmQ2mYRs8tpvvvOd&#10;Pk888R4BAAAAAISjPvoLAAAAAADCRZ/HH3+XrOCRvW/Q7Xc/RVffdC+t2ngdnb3iIjrj/Ato1tLz&#10;AQAAAMBiuNMWrb6U1m6+ibbcej/dduc+oe+soFdid9++d+ixfW/TAw+9QquvuJ6apk2ihOosii5x&#10;UXSJEwAAAABCTGx5CuUOraGpi5fSuqu30aOPvSX3HnefvgXNZGrsPvzIa3Tjtofoog1baNRZZ1J8&#10;ZToCFwAAACDsuCi9sYxGzT6TLtl0M9284xF68OFDQhuawZTYfeTRN2jTDXfRqDlnUk5LNcWUJhk8&#10;KQAAAAAQbmxVGZTfWkeTF51D1996v+kjvUGP3Z33PkONUyeSsy4Po7gAAAAAESq2LJlcdXk0cPJY&#10;2nHXk0IzBktQYpeLffvOx2n60vPl+Rv6BwsAAAAAkSu9sZSWX3YV3bvnoNCRgRbw2H3o4dfooitv&#10;oOKRTRRT6t9IblyFkxKqnWSvc5I0yEnOeic5G5zkagQAAAAAq+BG41ZzDHSSrVbpt9hyse0646jO&#10;pobJY2nDdbfT3kffFJoyUPrwKGyg3Hf/izR+wQJy1uUKD8ibxBrlSUtvdVLmcCdljXBS9kgn5Yxy&#10;Uu5oAAAAALAibjXG3cb9ljHMSSlDnCTVKwOY+ubzJmtIFc1fuYb27n1TaMtACFjs3vfAS9QyY6rw&#10;AAyVKiO2GcPFJw4AAAAAQh8PYvKor9CBBlLqi2jO8pXyeRf0jdlTAYndm3fs9WnaQnylk1wNTsoc&#10;IT4hAAAAABBeeNQ3bagyRbXraQ4uGjdvnry4gb41e6LHsXvTjkeo6vRWgx12i+GR3HpleFv/JAAA&#10;AABAeJOjt0WZ46vvRK248hQaOnOafAyYvjm7q0exe/+Dr1DF6a0U08mSYlzxPB8Xc3ABAAAAIpc6&#10;x5cHP3kgVN+MHe1YlkTVE0YK3dld3Y7d3fe/QJVjhwk72KHUSbYa8YECAAAAQGTLaHVSYrVBP3Zw&#10;0fgFC+Wzrukb1F/dit0HHnqVJi9aRDFl3s+ExnNzs9vEBwcAAAAAkU0d4e3sADZXXT4tW7dZXpZM&#10;36L+6PPYY++QP/bufYvOv3Qz2aqzhJ1SJQ92Us5I8YEBAAAAAKh4YLSz4M0dWkvX3LRb6FF/9Hns&#10;sbfJHzvveVa+Y/3OqHjNXP0DAQAAAAAwwmv0djalIbulhh586JDQpL7yK3b5jppnTBF2QuUYpBxt&#10;p38QAAAAAADe8Jq8vEStvi0VLpqx9PxuB69fscvzJrzN0+Ud5DLX7zwAAAAAQFf4ZGPezryW21JD&#10;V914j9CmvvA5drfd+TgVDW8Q7pzx8hFYWgwAAAAAeiKl2fuyZKefdVa3Rnd9il0+V/G5F19O8eWp&#10;wh3zEmPJQ8SdBQAAAADwBy9w4O3EE866PPmsvfpO7YpPsbt7zwtUMWaocKfMVod5ugAAAAAQGLwk&#10;WWyZ2JxsxJkzhU7tik+xu3LDdRRfYTCqW6KcHU2/kwAAAAAA3cFTY5MaxeZkCRVpdNudjwut2pk+&#10;jz76FnXF66hurbiDAAAAAAA9lVAltiebsHAhPfLIG0KvetNl7N5xz36KLU8R7ojn6mJUFwAAAACC&#10;gU9SJvRniZPyW+vo1jv2Cc3qTZexO23JecKdMDtGdQEAAAAgSHgpMqO1d6XaHFqz6SahWb3pNHbv&#10;vOcZKhphvNxYWou4UwAAAAAAgeD1VMKlLpq0aJG8DJm+XY10GrvX3/oAZTSVCXfCC/7ymS70OwUA&#10;AAAAECjepjLUTRhFu/a8ILSrkU5jd/XGLWSvzhTuwFaD5cYAAAAAILh4cNXoJBPpTeW0895nhXY1&#10;0mnsLlp1KcWUuoQ7SG7CGdMAAAAAILi4NxOrxdiNK0+hy67eJrSrkT58djQj9+15iYbOnCrcOK/C&#10;kIIzpgEAAACACVxNYuyyleuvE/rViNfYvWfX81Q+ukW4YR5K5jNb6HcEAAAAACDQuDv1PcpGzjlT&#10;6FcjXmN35z3PUF7rQOGGY8owhQEAAAAAzJE1QgxdVj1uhNCvRrzG7u07nyTXwHzhhuOrxJ2wOo7z&#10;nFFSh+yREmWOcMtqc1+n0t8GAAAAgNXoG4dpG4fprw/FQcvYcjF2s5qrhH414jV2t9/5hOGZ00Lp&#10;FMEctRmtEiUPkchR5yBbtYPiyh0UUyqKLXdQQqWD7HUOcjU4KG2oRJnDEb4AAABgPTxQx52S2iyR&#10;s94hd05chdg3jNuHr0usdpBU76CUIRJlDFMG+/S3a1VGJ5eIq0yjBx58VWhYPa+xy2vsxpYlCzds&#10;rxN3wEr4rxX+B3Q1KuHq7R++K7FlDkqocpA0SHlR8BC6/r4AAAAAzMRLvyYPcZCtRukUfb/4So7f&#10;GgclNznkwUH9/ViNYexWpMrLj+kbVs9r7F51472GsSsNEnfAKrLanPJfNzxKq/9H7ZEy5UXB0au/&#10;TwAAAIBg48E87hD5G+oyg1bpgfgq/labp3mK92sVCUbLj/kau4888gYZ2XzDPSETu9ltEqUMFv/x&#10;gsFe65BHjjG9AQAAAIKNR115aqWtVmySQONpDmlDHXJX6fejtyXWGMfunfc8IzSsXsjHLs/JNeMF&#10;oBVf4SBXk0PYFwAAAIBA4Tm50kCxQ4KJp3HywB4f2Kbfn94UkbGrDudzeOr/obyJLrJRXG4cJRXE&#10;kysvhqTsAeTI6k+2rChKzEug/tlxws94xS+GOp7nIu4bAAAAQE/w1MzErubklnj+t61YIik/kdKK&#10;E+TGScqNIltmf0ouTKCEvHiKLraJt+EFzwdOb7VO8EZc7CqhK/7DGIkuTKD+zlPJ5foH5aacSCnS&#10;seSyHUMu219JSjie7HEnkz3uNFmybQAlJceSPT2Booskii5m2scvUXSJowPfPg/5ZwzDKC8AAAD0&#10;nHqgvUfLdLQHd0h7k8iNIlFCrp2cKXEU0/+kjp6xx50i9w13DjdPsp0dS7npJ1F2fhTZCxIotsRO&#10;McygnVR8DJSyMpW4n2aLqNjlJ5yXEtP/g3j843CEFiRQan4M5WWdSimOYynJzoF7HEkJJ5A9TvuC&#10;MGZL7EvO1Diy59opqsCuex74xaaEL98fHxHJLwb9vgIAAAD4g0dT4ys7iVw+wVehg+Ky4ineFUXO&#10;+L5Cw3g6hRzxJ5Ez8e/yQB+Hb1by3ykj/WR51DcmL46ii71HLx+gz/vU28EbMbHLT3RSk/gP4fGP&#10;UphIWUWxlJp0AqVKx1KyQ4lcR/w/2v/S0b8IvHPEnUauxP4Ua+tH0VnxFFXELzgxehG8AAAA0FOZ&#10;w/nkXcaBK8ddiZNisxMoURpA9i4jV+/U9tHeE8hlU/voGJKkv1FqQRxFFSYKTaWywpSGiIldHtb3&#10;dlIIlliYSOlJylQF/kfk0VxlJNe/yNWzxZ5KifGnUWJ6vPB8KJRRXsfA3v/LBwDMMXZJKz309H00&#10;cEaJcN0TLzxGyzcvkv93wenJtHjDXHp4/3302PMPGeLtKybnCLcDAJGDjwHig8Pc3x57tkZMsZNs&#10;yTFkixc7xT9q9B4vtxLLTPo7FeZHUWx+gtBWqrjK3p2y2aPYffjh18nI5q13Wyp2+UWQUC0++bJi&#10;Oznz4ygv/R8dkctD9dr5uIHAL7C4pBiKFkZ43dGbPLh3//IBAHM88uwD9PlX/6ZZqyYI1/H/3fHw&#10;Nioeny7/9+rrltE/P/uY/vXFJx0++/Jf9ONPP8jbfvDJe9Q6b5BwOwAQGbhxHIP0TeEWk2+nOHt/&#10;oUt6ir/1TrIrUz25n1JSTqbEQu/By2dp660TUHiN3bv3Cw2rFzKx6xgkPumqhMwBlJF8gmY09+++&#10;j+Ym9iOnI5aqa6qoob6R2kaeTmPHTabTx0yg1tbh1NjYSLl5mZQYq2xvizuN4pNjKLrQOHj53M2Z&#10;ONsaQNjzJ3aLxqXR+KXDaeoFYzqsu3E1ffPt1/TZF5/S/HWzhNsAgMiRPFjsCVVMro1stvbQje9L&#10;qck2Ki7Mo+bmFmodPpLGjp1EY8dOpmGtI2jIkGYqLikkhz2a7LYBYvMIeJSX5/Me195Qf6G0tJMo&#10;uZOTViQPdvTKt9hhH7upLd4PSHPmxVN2Kk9dUP4qcSb+zafQTUmXaNTEybRs+WW0Zcu9tH3HPrrj&#10;jqfonnufp127D9KuXQfprrufpTvufIpuvuVB2rRpO52zdDVVVJQqI7wp0cJzo0qsFh8DAIQXf2JX&#10;r2ZaAX38rw/pv99/S3PWTBWuB4DIklAltoSswE4JjgHyQFvFwGpafN7FdP31u+jWWx+mnXftp7vu&#10;eU5plt1Ks9y582m69ba9tO6yG2jlmk00sKmJJClGaCAxeE+R+0kN3qSkE8jmZYSX5+/2xjFKYR27&#10;WW2SfO5m/ZMdXWKn+MJEys84iZKlYyipI3T1/4ga8X0pJdlGgxqbacsN9wmP2RcPPniIrtx4K1WV&#10;lVJirkRRvPSH/sVZ4qS0FvGxAED46G7s1k0vogefvo9+/fVX2v343VQxOVvYBgAiR1KT2BCM+yIx&#10;20GjR42lbbfvE3rEF3ff/TxdfPG1NHrsREpKThS7SBe9PMLL35DLwZt6EsV7WZeXFwvQP45gC+vY&#10;5VFdnrCtf6JjimyUlHqKe0TX1vmIrssZR60jRtGmzXcIj7U77r33ebpozVWU31xjGLy2WmUOjv7x&#10;AEB46G7sXnbTRXT458P0888/0+vvvkqX33IxlUzIELYDgPCXNUIMOMZdUTdmGK1cfSXt2fOS0CD+&#10;euDBV2nVRZuppqaG7PYooZHcTlaWJ+OD1pL/Ts7sKLG/2pcj45Ne6B9PMIV17Nq9nCYvpTCOMpP+&#10;JseufDBa/Klk93KEYnpOKi04ZyXtvOsZ4XH2xEMPvUar119Hztoc4XmKKXNS6lDx8QBAeOg6dm8z&#10;jN3TFw+lK7ato+t2bqK33n+dfvjxe9pw61phOwAIf84GMeA4dHObq2jHnU8I3dET99//Ct1880M0&#10;Z/555LLHCq3kdlLHAWsux3Hk9DK662o0dypDWMeu/slVFfLJIpzHyLErJZykrDdnELt5hbl00y0P&#10;ydMP9I8xEO7ZfYDqxg4XnifGL+LemMQNAMHX3dhleWNclD8miVrOqqUPP3mfPv7XR1QxOVfYDgDC&#10;Fx/MHl8ptgPH7vwVFwWtW+677yW6aN0WysxOEZpJcaq8SoM6f7cg13h0l+fu6h9TMPUodnl00sim&#10;6+/q9dh1NYpPLssoSqDMpOOU0E08kRzxfTtogzcvP4fWrbtReGyBduHl1wrPE+OVGRC7AOGpJ7Gr&#10;9fiBvfTF15/LI7766wAgfKW2OCm6VGyH3OZq2nLLA0JrBNrqS6+jnPwMg9hVgpdXtuIR3oykv5Or&#10;yPhgtdRm80Z3vcXuHXc9LTw2PUvHrtEJJAbkJ1BuximU6uR14f5Gjnj+C0QXu/GnUW5BNq27LPih&#10;y3btfoGyhlQIzxXLGC4+LgAIfYhdAOguHggzmsLAJsydS3vuf1lojUC7994DtGzVRkpLcxrGrjKd&#10;gVvrL5SS3Z/iDGLXWW/e6G5Yxi6fLS3G4MA0W14spbn+Kp8lzWX7BzkSeFFkd+yy1FQ7bbpqh/CY&#10;gmneijXCc8UcA8XHBgCh78U3DtDX335F8y6d6XF53YwiIXbLJmXRoFmlwm2wV956kb7+z1c07cKx&#10;wnUAEJ44dhOqxWZg6zbfKjRGsNxz7wGaduY8kgzX5OXVGXh09y+UmnIiJRSLpxO21fJJJsTHFwxh&#10;Gbu8aLH+SeXlxtLzYyjNxacDPo6kBB5m7ytzsPi+JNn605QZZ9Hu+14UHlMw3Xb7PoqvTBOeLz5Q&#10;DVMZAMLP3EtmylG799kHqPnsWqqemk+DZpbI8frd9/+l865cIG9XNjGTdu3bSf/+6jN59Ja3Y7zW&#10;7rJNC+UTS7z1wevC7QNA+OIuMJrCkFiZTnfd+6zQGMG0ffs+Kq+pMIhddoo8lSHN9TdKyI8TuoxX&#10;ZeDBSf3jC4awjF3J4IxpsUU2Sk0/WY5dl+3EjtDVBm9ebhZdv/U+4fEEG3/lUDG6RXi+GM6oBhB+&#10;Kqfk0hMHH6WfDv9E33z7Fb305kH5FMD8f7fct1Vz9rRUWnfTavruh+/o+x+/l7djh955mb7/4Tv6&#10;8uvPaf6lOIMaQCThLtC3Ams7Y6bQF2ZYueZqssX3M4jd0+TRXT5YzZbeT+yyMgeltyJ2u81hsORY&#10;fFEipaaeKMeuM9E9qqs188xFwmMxwwMPvEJDZ0wRni+WhiXIAMISnyBizdYL6NW3X6JnXn5Stnjj&#10;XKqYnOOxXfmkbDpn/Ry69s4rO7Z77tWnaecj22naitOF2wWA8JY8RGwFtmDlWqEvzMDfho8ZO0kI&#10;XaauzJCeM0DoMpZi0kFqYRe7PP+D54Hon9DE4kTKSOdTA/+dnIli6DpccbRt++PCYzEDx+6Mc5cK&#10;zxdLaRYfIwCEj7zRLsrtIF7vyZ9tASAceTs47YLLrhH6wixXXLWDEg1Hd08hl+1YSks5RegyltQU&#10;ArHL67gZuXLLTorppdj1dorg+II4SnUdJx+Y5kzs184duxOnzxEeh1keeOBVWrTqUuH5YnwqQP1j&#10;BAAAgMhkrxNbge3Y+aTQF2bhE2/VNzUZxC4fqHY8ZSSfKHQZczaYsyKDUezGVqTS7TufEh6LXkjF&#10;bmJhPGUkHS9PYdDHrj2hH22+6g7hcZilI3ZLXcJzhtgFAAAAlVHsxpQny8f/6PvCLHv2vExz5i0l&#10;h7AyA08bPYFSXMcLXYbY7QFvsctHAqZKHLt9NbGrBG9ZRSndcUfv/UWE2AUAAABfWDF22cWXXEdp&#10;yTZhdFeet+s6QegyxG4PeI3dwnhKdZ1ELiF2+9Ho0ePl9eL0j8MsHLsLLlwrPF8MsRtYA2eW0NQL&#10;RtOweYMAACDIJi8fTVVT8oT3Yug+w9gtS6Ibb3tY6Aszbbv9cSoqzBViVz7BBGI3sLwdoGYrSqT0&#10;5FPJZetLLm3s2gfQWfOW0v33vyI8DrPwfU9ZtFh4vljSYPExQvdtv/9GeQmnF984GFAv9ZCvt6O/&#10;X19/rrOf7Yz+NrzR/1ww6O+zK/qfD0X6x+Qv/e2B9en/DYNBf5/BxOtGL998jvBeDN3HJ5zStwLb&#10;eF3vTcdkd9/zHJVVlnmErk12CqWmnSZ0GXM1IXa7xVvs8tJjSUn9lNi19ZODlyU5YmjxeWuEx2Cm&#10;++9/mYbPmi48X4zPf61/jNB9W3Zukt/sh8ypBgCAIPvgk/eEMwVCz/AqTfpWYAtXXiL0hZl43m5D&#10;c7NB7J5KaVnRQpex3lx6LKRjlxmtsxtXaidXWrQSuhoZyYm0+qJNwmMw0317XqKq04cJzxfLahMf&#10;H3Qfx+7+l54QLgcAgMB7+8M3EbsBxuvv61uBDZo0VugLs42fME0TuW72DOPYTRsaArHLc02NXHnd&#10;nb0au8mDJeEJjS11UHqOjZL0sZtqp1VrNguPwUw3b99Ljpps4fmKKUXsBhpiFwDAPIjdwJPPoGZw&#10;uuDUhhK6+97nhcYw07gJ04TQTYw/jaKzDU4XXN67pwvm2N1x55PCY9CzbOzy6ef0TyqLz04QR3ZT&#10;EmnVRVcKj8FMM8+7QHiuGP/j6B8b9AxiFwDAPIjdwMsZ5aSEarEZ2LqrbhMaw0yGsSsNoNhCm9Bk&#10;CVUOyhyB2O02Hg3lcy7rn9j4YolyU+I9YjclKY7OW36p8BjMVNDWJDxXDCsxBB5iFwDAPIjdwOPY&#10;lerFZmAT5i8UGsNMQwa3CrFrS4mh2BKxyXjKac4oxG6POOrE0d3oEomSs5SpDOp0hmQphhYvXiWv&#10;iKB/HGZYs+kmii4R19flryj4Ba1/XNAziF0AAPMgdgOP24AHw4RuKHFSyYgmunn7o0JrmGHPnpeo&#10;oqbKM3Tj+1JCro2iDWI3ZYg5ocvCNnbTDKYy8JMdXeSgFGe0R/BOmzGbdu9+UXgcwbbz7mepdeZU&#10;4XlitjrEbjAgdgEAzIPYDY70YRxrYjvElafSuasv75UBvFtu20uFBbkesWt3RVFMkSTGbpl5UxhY&#10;2MauMqdF/EuCR3ft2YmU4ujfEbzDRgynu+5+Vngcwbbh2tsptaFYeJ74wDReWgSxG3iIXQAA8yB2&#10;g4P7wDFIDDhWNKKRdt/3gtAcwbZu3Y2UniJ5ztfNtcvdpW8xe5056+uqwjZ2Ga/fpn+C+UmPLnSQ&#10;IzmakuxK7GamS3TLLQ8LjyOY7tl1gJqmjBOeI5ZQpRxtqX880HOIXQAA8yB2g8fbEmRs5JzZ8rq3&#10;+vYIpnMXryZH4oCO0I2S+rfvj9hiZq801aPY5WFyI1dce4clYjdrhCSM7vJQelSRRIk5NnJJUXLs&#10;8pnUFp2rzNs1w67dL9DsZSsputRgri4OTAsqxC4AgHkQu8Ejn0TLIOKYqy6PVl5+Hd1330tCgwQD&#10;TwWdNm22MprL0xec0RRb2D7AqJvC4Bhk7qgu8xa72+94QngsepaPXR7mTx7i+SQrweuk6GKJ4rNt&#10;lJSgTGcYOKhWeBzBsuzSzWSrzhKeHxZXobyA9Y8FAmPHAzfTm++/Trfsvh4AAILs86/+TYs3zhXe&#10;iyEw+Fvg2DKxJVju0Fq64ro7hQYJhm3bHqPi9vm68XGnUlxOYvt+eMZufIVDXh5W/ziCLaxjl2W1&#10;SRRfaRC7rFiixCwbJdsHUJKjP116yRbhsQTaZVffZjhPV8VfS+gfAwTO9Xdtpm++/Zrue/xuAAAI&#10;Mn6/xchucCU1ii2hymqulk80oW+RQFt4zoqO6Qsx2YlyXyn74DmFwdlg3nJjWmEfu4znhvCZOtyx&#10;qw1eJ9kybZTiiKampga6665nhMcTCLt3v0CrN1xPmYMrhOelt5+fSIJpDAAA5sE0huDj0V0+1kff&#10;FKr0wRW0actdQZvSsH3H45Sa7KCExL4Uk53gcd/a0OWBx946HikiYpelDHZQbHvwesQuK3aSPctO&#10;WVlJdP55a2jXrheEx9QTd93zHM294CKSanOF50SVWM1zjMX9hsBC7AIAmAexa460FifFeJnOwIqG&#10;19OKdVfLc2v1jdIT9+46SKNGj6M4R3+K4akLHSO6zD2qywOOvTF9QRUxsZs9UpLP1uGOXe0/iBK8&#10;sYUS5VUX06237RUeU3fddNsj1DRlAiVWpgvPh1Y6pi+YArELAGAexK45+BglDl59W6hiSlzkqsul&#10;xsnj6MbbHhFapbsuXnM1ufKTKbpAN4goc4/qpjabf1CaVsTELuMDvxJrtNMZdMFb4qSoYolGzJxG&#10;1964W157l5fu0D++rtx9z3N007a9NG/FGoopTxHuQ4vX1E1vFfcVggOxCwBgHsSuuZIHi52hl9FU&#10;Jo/y8rJbvDqUvmG6wj9z5137ae0VN1DekCq5m/T3oR3VTWrq3dBlPYpdDkEjG6+53ZKxyzh4eTFj&#10;w+kMGvHlqVQ3ro2WXLRefjw33vqw/A+sf6yqO+96hq649k5afulVNHjKeEoeVCjcpl5cuXLyCP0+&#10;QvAgdgEAzIPYNVfOSCe5GpSBNH1z6OW0VNOURefSpZtupq23PEB37HxaaBsVT1fYctMeunjjVpqy&#10;8Bx5WgRHrrfQlUd1yxzkauz90GWGsVueSttuf1x4rHohGbuM19911nsf3dXi6M1oLKWS4Y3UOGks&#10;jZkzhyYtWEgzF59P089dSiPPPIOap06i2rEjKLOpnOIr0oTbMBJfoYzo4ixp5kLsAgCYB7FrPu6K&#10;lCHelyTTiilNoqSB+VQ0bBDVjmujtjNm0tizz6ZZS86XjZs7V26choljqKB1IDlrc4TbEClzdHnp&#10;V/2+9ZaIjF1+IfDSF0mNnY/uesNzX2JKFfrrfGGrReT2FsQuAIB5ELu9Q57DO1RZu1/fIL5wN47/&#10;nRNb5qCM4VKvLDHmTUTGrlb6MIlsNTy3RHwiAo2nLfDXCzhpRO9B7AIAmAex27t4lSceYPNllLen&#10;Ysud5BgomX4qYF9EfOwy/ofhRZk7W6euJ/gvK2cDDkSzAsQuAIB5ELu9jwfYUpudZK8V+yQQeLCQ&#10;T1vMI8lW/dYasduO/4F4sWM+ktFWJz4p3cFr3kn1yl9WVn0BRBrELgCAeRC71sANwtHLy5NxiwXq&#10;22yOSB7Iy7bgaK4WYteLjGFOcjUqo7I8/M8vjM5eHPL1ZcowfkK18lcUAtd6ELsAAOZB7FoTx2lS&#10;k3JCK7lx2jtH3zYejVOqbMvh6GwMrRNh9Sh2+dRzRjaEQeyq+AXB/6D81xAf3cgBzFMStPgyvl7+&#10;6wbzcS0NsQsAYB7ErrXxoBw3DvcLf7PNAaxvHMb9w50TSoGr5S12b7v9caFh9SIidiG8IHYBAMyD&#10;2AUrQOxCREHsAgCYB7ELVoDYhYiC2AUAMA9iF6wAsQsRBbELAGAexC5YAWIXIgpiFwDAPIhdsALE&#10;LkQUxC4AgHkQu2AFPYrd3btfJCPr22M3qsTpwYHYhV6G2AUAMA9iF6wgocazRxnH7q079gkNq4fY&#10;hZCD2AUAMA9iF6wAsQsRBbEbXNMvHEtX375RuDzQms6ooGWbF1HB2BThOq3GM8rppl1bhMutYvbF&#10;U+iq2zd4XFY2MYuaz6oRtg22FdcsoYXrzhQuN8vgOVW04dZLhMshtCF2wQoQuxBRELvBddXt6+nt&#10;D98QLg80jsRHnrmfKibnCNdpjT5nCH382YfC5VaxecfldP+T93pcNnh2FR1652Uacla1sH0w8f/t&#10;ffZBKpmQIVxnhjNWT6KvvvlSuBxCG2IXrACxCxEFsRtcHLvPH9ovXB5ovsbupPNH0r+++FS43Cq8&#10;xe6BQ89S0+xKYftgWn/LGlp6xXzKPz1ZuM4MC9adQf/57zfC5RDaELtgBYhdiCiI3eBC7PrHSrGb&#10;Pyap10KXIXbDE2IXrACxCxEFsRtYQ+cOpNv23ED7nn9Exh9sRrFbN6OIZl88Wd7mwGvP0kVbllP9&#10;rFJhuzXXr6ALr17S8d9F49Jo3U2rqX5Wmcd2HLscsU8cfEy+zfueuIemLB8jzOH1Fru83eRlozr2&#10;+4XXn6dlmxZR9dR8YduuNJxRRiuuXkz3PHaHfFu3P3Qbtc4dSAW6cCwcm0LD59fThlvXytMFnnph&#10;H73/z3cNY5f3Z8Mta+Xbe+7Vp2nJxrlUM61AuO9h8wbR2q0rOx7HZTdfRI1nVlDemCSP7cYtHUYb&#10;b7uUHnp6j+z0xUOpaFyqxzb8PC/ecHbHf/Pzw6O9+vtcd+NqKtVMdWg6s4KWbz6X7n5Uefx3PHyb&#10;vF/6f4vOnL9poTx14/Dhnzoey5kXTem4nucwL94wt8vHyc/R/U/ukh8jb/fAU7to9kVT5Odeux3/&#10;24xfOrzj9g6+9ixdeM1Sw+cYegaxC1bAS4/pm9SP2H2BjKy/ZgdiFywJsRs4o89tlkPsof176No7&#10;r6Std19NL755QIhdDl2ODo5c3u6mXdfRs688TU+88JgcStptX337Jbritks7/rtycq4chpOXj/LY&#10;jmP3488+km9ry12bade+nfTuR2/R6uvO99jOW+xOWjaKXn37ZTnUeZ9u3n09vfHeIbpqxwYqHpcm&#10;bN+ZTdsvp+cPPSPfDrvt/hvonQ/flMNWu93E89vonQ/fokefe0jebtv9N9JLbx6Unxvtdhy7b33w&#10;Or378dvyY+PtXnzjAN2ye6vHdrXTC+ndj96Wr1Pv+669O+iZl5/0+OOAQ5Ej8v6ndsnb7HjwZrp5&#10;1xaqmpLncXv873bFNvdzf8bqifT6e4c8tmlb2ERvffCGHLP832WTsuR/H47zjse/5wY54kcubPL4&#10;2c4s3jhPfh39+NMPHbdTN72o4/qdD2/veJ15e5xs2oqx9NmX/5Kfs+t2XikH+EeffkArrz3PY7sx&#10;57bIz9tt99/Y/u+/hd58/zW64Z5rem3OcrhC7IIVeI/dx4SG1euza9cLZOTyq3dQNGIXLAixGzgP&#10;P7OH9h14hKqmKtGUN8ZFV9+xUYjdc9efRS+/+QINmaMccMWjajyq+9p7r9IFV53jsa0+dnmk7ckX&#10;HjOMXY5GdRpD+aRsWnj5bPrks4/lUUt1O6PY5fu/7q5NtO2Bm6iwfXSTRyHPvGgyHXztOSHAu8Ix&#10;z6O76n/ziOk7H71F52pGSRmPIO558u6O0UPe7uo7Nngd2Z16wZiO7c5eO4Pe/+d71HJ2bcd28y+d&#10;SR988p7H/g6cWUwHDj1D45YM67iMV3vgyK6ckiv/d/H4dDmUtffJ9LHLj4mnU3AYqpdxFD5+YG/H&#10;qC3/wfP6u6/KI9nqNvyccuAs3+z5b9sZHnntbBpDwxnlHa8zpj5O/rZAu928S2fREwcfpeppygg9&#10;r2zBo+7//uozeSRY3W7jrZfQXXtv7xjd5tcEv8YOvv68x3bQc4hdsAL1pBLaJo0pT6Vbtj8mNKwe&#10;YhdCDmI3MKqnFxiOmBnN2eV45RFK/VfON9x7jTwyq/2635/Y1c/ZrZtRTN9+9x9aeJl7+Syj2C0c&#10;m0q37rmBLrv5Yqqamk+zVk+kzbdvoBdff572v/wkDZpZ4rF9V3j/Ry5qorPWTO8gx54m5Hl6xDff&#10;fk1nXDTJ42d9nbPL8cqPg1eXUC9besU8Ofg4YkedM1j+ap9Hf7/46t80/rzhHdutu3EVvfX+63LE&#10;cejqv9JX6WOXXbl9HR147Rn5f/Pj5BHiVde6R8/5fnhUm+OZ92HFVYvpup2b5QjnP3L099GZzmKX&#10;o3TgzJKO53fxxrn00b8+oAWXneGxHccu/xGkhj2rmV5AP/30I829ZIb83/xH2XU7N8lL5PF2M1aO&#10;k0fn//nZR7T/5aeoVjOiDD2H2AUr0J5BDbELYQ+xGzj+xe4mOTK0lwc6dpk/sctTAN58/3V6+a0X&#10;6MGn75P3Ze7aGVQ6IdNj+85whPH8439/+S95VJhjmfFIYrBjd/nmRfJlHKPydIind8uPYd1Nq+TR&#10;ZnU7fo4ee/5heU4s/3/+in/K8tFy+Grv1yh2p1wwmr74+nM5lPl55ee3fFJWx/U8NeOjf30o78Or&#10;77ws/5vcet9WeQ3k4vH+TQfxFrs8isxrJX/9n6/ksObnl6fB8HQFX2KXGcUuBzn/+7/y1ovyFIlb&#10;7ttKC9adKX9LoN8H6D7ELlgBYhciCmI3cDh2eTRRe1koxS4fSMZzUHlOq7fRzq7w3FUOplmrJ8lB&#10;yKOCjIPMjNjlNY2nrThdXpNXf0CcFsffuevPlkdEL79lDb327is0+pxmj22MYpdjnmPl0htX0e0P&#10;3irP9dVez7HLc13nrJkqH6yoD2h/eIvd8UuH0b8+/0Ted55awc8vT4l56sV9PYrdXY/tlP/9eWqI&#10;/mA9CBzELlgBYhciCmI3cA4fPix/za29zFvs3vHQbYbTGDZuu9Qjgs2M3bU3XOhxeXdMWT5KHtXU&#10;L9nlLXb1fxz0JHZ5GoP+ufaF/Pjv2ypPLdFebhS7jOe88nxh1tp+YJpKmcawPyAHdXmL3bPXTpOD&#10;Sfs64X93X2N3+IIG+v7H72lY+wGDauxeue0y4b4g8BC7YAXa2FWDF7ELYQuxGziLLp8tTwXgpZ34&#10;ACLGR+LzqKF2u5ELG+nlNw/SqmuXySNyvB2Psv3ri0/kr8m12z741G7a/9KTNGJBAzWeWS5/3c5f&#10;0etjl3+ej8bng6f49lrnDaTHnn+InnnlKfmgJHU7jsO3PnxTXrqrdKIyPSFvtEseqeSf51Fddd8n&#10;nDfC8MCtzow5t5kOvfOSHKPqY2OvvP2SR+wyXrLr+Vf3ywee8Wgib8cHfHU3dqdeMFpeGWHWqony&#10;z/Dt8fMxc+UEj1He0xe3yPvJp+PlbXiVBP7qniNWe7/eYpfnQn//w3fyHx360fk2/rd960WavGxk&#10;x+PnEWOeDuDvaDn/LK/icO4GHsEtp5L2UWL1cS7ZOK/jcY6Y30AvvP6cYew+9+p+GrVosLzd0LPr&#10;5APqeKqKdjteZoynnfC/g7rfPEo9cEaxsF/QM4hdsAJ97DI/YvcgGbn86u2IXbAkxG7gVE7No+vv&#10;vkoOO15WjH35zRf08b8+ELa94Kpz5bg89M4r8nbPvPyUvEyYPoh4KSkeseNltw6+/pw80vvJvz8W&#10;lrHi0OaRUo4gvr033ntNjhqOXu12/PU0r4rA665q15Dl1QN4tJmX1lL3nX+eI0m/753hEc0rtq2T&#10;A199bIz3jQNbv/3Wu6+SQ5anPvB2H/zzPXldWO02HHS8Bq92hQfeX54bqw1gHt3kZbN4NYRX3lL+&#10;DXg/Nm2/zGOkdf66WfLyYPxc8javv3tInp+qX1OWb+cSL6Pd/IcErxyhv5ynLfBavDwf+LX2x//h&#10;p+/Ttvtv8vijwxe8pvJFW5bJ83L5di65YWX75am07qaL2h/ni/J1vFoFz+GdtWqCx21w7PKUhdfe&#10;fVXejv9Nnn7pcTlmtdsp//63yv8OvO/qa1K7kgcEBmIXrMAodnnpsVu2Pyo0rF6fe+89SEYuuwqx&#10;C9aE2A0sPgiJR8R4CaqJ542Q525ql8dSccjwSC1vx2uh8tJj3uaYNp5RQRPOU26To2To3Dohivkg&#10;oknLRspxMm5Jq/y/teuyavH9DJpV6nHQFk+pqJ5WIC83xvfDvP18Z3ikk/dl8vLRHbfDy2HxiDSv&#10;Eazfnk/GwI9J3Zb3m+fbarcpmZApx732pAz8v3ndXj7LmXoZ/2++PR71Vm+P5xBrDyCTf7b98avb&#10;jFo0hCoMDsKasXK815NqcHjr45jxKDnfHz8O9fZ5VF6/hq+v+HHySCvfjrpUnXq59nHyGsD8HGlP&#10;bsE4djn8Z66aII9y8zcHvIqD/n74342XMlNvj2FUNzgQu2AF3mL35m2PCg2rh9iFkIPYBQhfRnN2&#10;oXchdsEKELsQURC7AOELsWs9iF2wAsQuRBTELkD4mrxsFN396O0eU0CgdyF2wQoQuxBRELsA4Yvn&#10;EHubCw69A7ELVoDYhYiC2AUAMA9iF6wAsQsRBbELAGAexC5YQY9i9557DpCRdZu3IXbBkhC7AADm&#10;QeyCFXiL3Ztu2ys0rB5iF0IOYhcAwDyIXbACxC5EFMQuAIB5ELtgBYhdiCiIXQAA8yB2wQoQuxBR&#10;ELsAAOZB7IIVIHYhoiB2AQDMg9gFK0DsQkRB7AIAmAexC1bQo9i9++7nyci6TbdRdGkyRRU7PTgG&#10;ijsAYCbELgCAeRC7YAWJ1U6KLvYUW5ZKN936iNCweohdCDmIXQAA8yB2wQoQuxBRELsAAOZB7IIV&#10;IHYhoiB2AQDMg9gFK0DsQkRB7AIAmAexC1aA2IWIgtgFADAPYhesALELEQWxCwBgHsQuWEGPYveu&#10;u54jI+uuvBWxC5aE2AUAMA9iF6zAW+zeeMvDQsPqIXYh5CB2AQDMg9gFK0DsQkTh2H3ulf3UNLsS&#10;AACCDLELVoDYhYiy95kH6L/ffUvvfPQWAAAE2Vf/+YqWXjFfeC8GMBNiFyIKj+x+9On7NGnZKLC0&#10;kRr66yByaV8XRq8Pfy+HYMPILlgBYhciCubsAgCYB7ELVoDYhYiC2AUAMA9iF6ygR7G7c+ezZOTS&#10;K25B7IIlIXYBAMyD2AUr8Ba7N9z8kNCweohdCDmIXQAA8yB2wQoQuxBRELsAAOZB7IIVIHYhoiB2&#10;AQDMg9gFK0DsQkRB7AIAmAexC1aA2IWIgtgFAOie7JFOympz019vBLELVoDYhYiC2AUA8B1HbcoQ&#10;iRwDHWSrcVBidbsqh/yZ7mp0UuZw8edUiF2wgh7F7p13PkNGLtl4M2IXLAmxCwDgm7QWiWJKHcZK&#10;HBRdLLVHg5Oc9crIr/42ELtgBd5id+tNDwoNq4fYhZCD2AUA6ByP5vLndXSJGAhK4CqxqwSvO3oT&#10;Kp2UPtTzthC7YAWIXYgoiF0AAO8yRxiHgWHwdozwMuW6uDInpba4bw+xC1Zg9JpG7ELYQuwCABjL&#10;bnOSrVaMAmOSMrqrm9KgRARPgVBuE7ELVoDYhYiC2AUAMJYyRAwCrZhCiaILHLIY/v9Fyqiu0ZQG&#10;W40Sz4hdsALELkQUxC4AgLHYUjEIZIUOis9MILsrmuIT+1FiQl+y2QdQfHIMReckGk9pKFGmMyB2&#10;wQoQuxBRELsAAKKkRjEGVHGuKEqIO5USYz0lxJxCkhRFNh71NZjSEF+J2AVr6FHs3nHHfjKyFrEL&#10;FoXYBQAQ8TxbfQxEFUkUkxJNiTFi6GqlJ8V6ndLw5nuIXeh93mL3+pseEBpWD7ELIQexCwDgiefW&#10;6kOAQzeuNIXKysuoftAgqqqspPz8bHIkRgmxy+Jc0YarNCB2wQoQuxBRELsAAJ5Sm8UQ4NhtGD+a&#10;rr5+N23f8SRtveEBunzjNpo6/WzKyUkXYtfmGKAcwKZbpQGxC1aA2IWIgtgFAPBkGLvFEk1duFgO&#10;Xe3n+7ZtT9CS5ZeR0xHjGbyJ/SiuQF1+rH06QyliF6wBsQsRBbELAODJKHbZmNlzaNv2J4TPeDZm&#10;4nSP2E1I7EexHbHLlCkNiF2wAsQuRBTELgCAp7ShYgiw6tHD6Nbb9gmf8eymmx6m9HSne86uNED4&#10;eRygBlaB2IWIgtgFAPCUNUIMAeaqzaO1G28RPuNVdQMHKrEbcyrFZCUIP88Qu2AFPYrd229/moys&#10;QeyCRSF2AQBERjHA0hrK6LZt+2jHjqeEz/r6+iZKiDmVpJQ44ecQu6FMovzREmW3OSh3lP660GT0&#10;+ubY3XLjA8LrWg+xCyEHsQsAIEprEWNAVdo2hFZfvlWev6v9rK+orabYpCj5DGueP6OsysCf+Tip&#10;ROipHxdDVZXHkivp/9HwGQnC9aEIsQsRBbELACDKHmkcBCymJInSG0pp5KxZNGn+OXTm0hU0bMYM&#10;ii9wUZQQunyqYAfFljkovVVC7IagrLxj6Mgj+sgaBp0gXB+KjF7biF0IW4hdAABjfKBaTKkYBe7o&#10;dVFsaRLFlaXI6/Ay/TbyOrulDpIGOSh7JGI31FRMcVJl00ly6B5xRB+aNC1K2CYUIXYhoiB2AQCM&#10;5Yx0krOBR2bFMPCNJI/q2moc8kFvfJuI3dCT3pJIacUnUs3gU6lgtEO4PhSZGruJNeIOAJgJsQsA&#10;4B1PZ5CDVwhZX0hkq3WHLkPsghWYGrv816KrwUmpLUYkSh3qu7RWSf6l1D8ggM4gdgEAOpczyknJ&#10;TU6KKxMDoTOOgRJltUket4XYhWDhBuxowqESZWr+yNLrUezyUiRGLt5wk2Hsdia6RJnn449E/qqE&#10;l8YweGAARhC7AAC+yW5zkjSI5+p6n9rA18VVOCl5sPjzDLELgcB/gOWM4qCVyFXvoPgKsQm5I+Mr&#10;XfI3E1ltys+oPxtfJXZnTFkqXXfD/ULD6vU4dgcUSR2i+FzaBkHbFT7iEyO84CvELgCAf3jELGWI&#10;k1yNTrLXKaSBTkpqdFL6MHdUGEHsQk/JI7gtEkn1SvPpO1DFHdkxgFoqkaNOmTnAr1t9f5oWu0rk&#10;OjzwxHb9zvsipdnzaxMAbxC7AADmQexCT8hzyDlyy8X20+PY1TalEr1ifwY1duddkEFPPl3Y4Ymn&#10;CnqEw1h9QK5GxC74BrELAGAexC50F39j4KwXB0bVwdGb78mmb/9b3OE//y3WbcezBsTIDWrsrrs6&#10;h4hKAwaxC92B2AUAMA9iF7qDQ9fV4Bm4afUSNU1JpsM/lwhNqHX3LfnUOj25y+BF7ELYQuwCAJgH&#10;sQvdwdNTtaHrqpPo5nuz6fsfOg9drUWrMiixSIzckIpddX4GQ+yCrxC7AADmQeyCvzKHSxRX4Q7d&#10;5IES3f1ILv34k++hy777roTOOz+HYgxC16/Y3b79STJy0fobDWP31ftn0aHdC+i1+xZ64MuuvrCZ&#10;pp3uoNbG0+jS1Tb6+KM8Yce14jSTlZMHI3bBN4hdAADzIHbBH7y8WPIQBw1oX6HLXu2gLXdmCw34&#10;ww/F9NFHuTSoeAC1NfejyafH0T2bx9Eru+YbduaVa0cbxu61W/cIDavnd+y+sGsGvf3kSvrk5Q2y&#10;jw5cSm88uJgO7VlIG5Y2U02hjUqzY8kWcwLFDfgL3Xijjd5+W3yQiF3oLsQuAIB5ELvgD45dPoeC&#10;2nclbU566Y0Cj/7jwdD58/tR/9P+RLH9/0ap9lMpw9mXdm4cR8/ePpsOPbCY/vnS+o7WfGffBbR5&#10;7RgzY3cmffbeViLaK/v+67vo7X3LPWKXVRUkUnFmDGUmnUzr1zmE0EXsQnchdgEAzIPYBX/kjJQo&#10;RrOW7qxlqUL/NdSdRInRJ1BKe+Sqdm4cT8/smE1vPLGKfvn5oY7W/OTVK+iWq8ZaL3ZV1QWJ1Fhp&#10;p2efzhUeLGIXugOxCwBgHsQu+IOnMKhtF1/uoJ9/8Zyne9UVSZQuneYRub7E7o4tvR27j3mPXdXC&#10;2ZIQuzGl9o6TUCB2wVeIXQAA8yB2wR+uJqXrokvsFFdm8+i+p5/MpLK8fkLk+hK7T98xiRqHZ5oT&#10;uwfumU6vPXYhvXfwctnb+9fQofvP6TJ2J7SJUxmiim00oMgmPyGIXfAVYhcAwDyIXfCHY6Bywgju&#10;u5gSz9h95uksKi/oL0SuPnZf2HUOvXvgso7WPPTI+fTRwUm0ZJ1psTuN9m+f7YEnE79w99xOY3fy&#10;KKdh7PYvROyCfxC7AADmQeyCPzh2o4rtct/pY/fZ/dlUUThAiFxt7OobU/XB8xO6H7vbtj1BRlZf&#10;fgNFlyYJsfvojhG088pRdNPFbXTDRW5bV4+gBZPLqSo/QZ6nq4/d2VPFaQxq7HL9I3bBV4hdAADz&#10;IHbBHxy73HZGsfv8s9lUXWwcuzyPd+2CRo+2ZDetaZO7870XhtPZK/Sxm0LXXH+f0LB6fsfuF58X&#10;0t6HM2nVBQ5qqouSd04rO6kfFWXEUHluXEf0Diyx0arlxtMY1CcEsQu+QuwCAJgHsQv+SB7sPXY/&#10;/3cRzZycYBi6RoYPiaYLznPI3fnCC0WUUppqTuyqO/zjj8X0+qFcumS1gwoyThF2MNPVl3JTBlBZ&#10;dhzNHO+kjz8sROxCQCB2AQDMg9gFf2QMkzrabkChjS6/PqOj+77/vojuuiOVMlzeAzfVfgqV5p1K&#10;Dz+QQe++k0fffVcs/+xTB/I9mtSU2FX9979FtHhBX8pP/yulSf+gdOlUj53OSj6NnnvG+KQSiF3o&#10;DsQuAIB5ELvgDz6pREyZu++mLk6mX371XH5s88YkynC6WzHNcarMGf8P6nvyn+jmmz1HhFlzdS/G&#10;Lvvk4wK67SYHnTHlJKoq/huV5Z9CI4ZE0+IFNrrzjiRhe5Uau/z/EbvgK8QuAIB5ELvgD45d+0Dl&#10;ADXVnfeLg57bbkmmeXMSqbqkH2Ukn0BR/f4fDaz7K917t9iNDz+VJ4Su6bGr+vSTAnrskRR69JEU&#10;evftPOF6PazGAN2B2AUAMA9iF/yRM8pJqc0Oiipxx+6Yucn01X+U6Qiq774rkv//U09m0K57XbTr&#10;nmQ6/JPnNuzRh4rIXukSQrfXYtdfHLu8PAWvx4bYBV8hdgEAzIPYBX9ltUmUWOse3Y0qslH9JBd9&#10;+Y0SuL76/ItiGjcnTYhcv2P3ttseJyOrL9sa9NiNxemCoRsQuwAA5kHsQndktTkpttxzOsP4hcl0&#10;4NV8+lU3h9fI6+8U0oAiPjmFJESuNnav3rJbaFg9v2L3wsuz6JtvixX/0VEv90McYhe6AbELAGAe&#10;xC50V3qrg+IrlVMH8zf5MazEQetvyKTNt2XR2wYrdW24IUuWUMGh2wuxm9mURA2TU2T1k5I8NE5J&#10;osap/lFDF7EL/kDsAgCYB7EL3cUHq6W1OCiuwt17qtgyB1WOdVHrrGRqmeGmBK6WybGrpd+Z6GLx&#10;gfgjrRWxC75B7AIAmAexCz3FUxriKj27j4/XYvqeFFkodqOK3TvuD37AjkEO4YnprlmrUoXLILwg&#10;dgEAzIPYDU0Vk5w0ZLZLuLy38EFrKUMclFitjPRyN+pb0piFYlePDz5LrOmcvc5BSU2SPMytf1L8&#10;Nf3CVEpI/zsNbj6eUuoGCNdD+EDsAgCYB7EbeniubLR0DOWX/o3ShiQI1/cWXpYsa4RE6a0SuRol&#10;cgxUelDfkCETu9kjpS7lsFHik9EdQydF0QnH/x/97rd96IQTj6DMFuv840JgIXYBAMyD2A09sfaj&#10;6Ygj+tBRR/ahKVNPEa63Au4/HuzkHuSD2PQdGdDYvfXWfWRk9brrux27PDzNO69/YMFUM7I/Rff/&#10;Df31mD6UlX00FY6yCdtAeEDsAgCYB7EbeioGnUhH/KaPPABYXXeicL2VcPTaasWW9Dl2r9slNKxe&#10;t2O3q+DlHU8e7JCHqrNHig8u0AZOd1Jh42lkzzuBMgYNkEeN9dtAeEDsAgCYB7EbeuqmStQ36XiK&#10;yzqRBk6zXg9ltzkptUWSV+LiqQxRXg9U8x66psVudEnnYsqcFFfhpMQqJ7kaxAcL0B2IXQAA8yB2&#10;IVAyR0jy8Vp8XBcvUtDVQWr67tQzJXYVXN2+iS1XKj4QB6RB5ELsAgCYB7ELPcXdxysxdBW3emJz&#10;9kLs6nfKF9GlDnI2mD+nF8IHYhcAwDyIXeguno+bOVyZqqDvQd/08jQG7c6s3pxBdz+Ua+iO+3MM&#10;dl5ZasKMubwQfhC7AADmQexCd/EyY96WFtP3otbwM7VnUvMevKbEbmqDg/77XQn9/HOJcG5j1a+/&#10;lsjbjFuQIjxQnrehf2IAuoLYBQAwD2IXustoSbHbduXIXajvRa0ffyqhN98tbJ/2EIDYveWWx8jI&#10;qku3eI3d2FInjT4zRdi5rvA5j7Wnhospc1BaS+DW2oXIgNgFADAPYhf8xV3navCMXD4obc01GUIb&#10;duaZ5/OpdkSK0KHa2L3q2nuFhtXrVuwOPyOFPv2sSNgp9s03hcJlKh7lnbMyreO8yLzUBA9v44A1&#10;8AdiFwDAPIhd8BcvO8txyyOzavNde0eW0IVdOXy4hB59PJ+kWrFFgxq71182jp7eOZPe2XeGh7f3&#10;zaIbLmugypKTSXL8kQY3/Z2WLY4Tdvybb4tp9NzkjgfP+EnRP1EA3iB2AQDMg9gFf8ijuo2SR+dd&#10;vU0M3ffeyqezZ/eXmzEj/S/UOqQfPbptNL21b5ZHX7756Bn0wE0zaNnSFqFJgxa7e7ZOo1f3LKI3&#10;HzlP8dASem3PIjq0ZyFtWNpMNYU2Ks6MJnvsCXTsn39HcTF/oNdfzxbm9caVu58EzN0FfyB2AQDM&#10;g9gFf/C39QnV7sabtSxVCN3nnksnu+3/0TFH/5Zi+h5HGc6+sp0bx9Fzt8+mV3YvoDcfXtrRmq8/&#10;cC5tvnS00KRBi92Du2bQJ29cQz//eL/sv1/cTm/vW+4Ru6ry3HjKTu5H40ZH0Ucf5ns8UFe9+4mI&#10;LXNQVpv4hAEYQewCAJgHsQv+4BNH8DFZauOdvdozdl9+KYeK808ke8yJHZHrjt3x9MyO2fTaoyvo&#10;p+92d7TmJ69spB1bxgpNGrTYfWHXTPrsva1EtFf2/dd3eY1dVUOFjfY/mePxYPcdyKMBRfaOJyMN&#10;UxnAR4hdAADzIHbBH8lD3KEbU2qn194t8Oi/88+1C5Grj903nlhFv/z8UEdrfvLqFebFbkt1vnHs&#10;PtZ57LL5s5KEYez+hTaKKlaCN7UZsQu+QewCAJgHsQv+4BNIcNfJA5olNo/ue/P1XGqujxIi15fY&#10;fWjrRCosz+he7N5886NkZOUl1wmxu//FAjp47wz64OUr6JvPdsg+e2eLPK+iq9idPMppGLtq8PJp&#10;hPVPGIARxC4AgHkQu+AP5Wxpdrnv9LH7wsEcqisfIESuPnZffWQ5ffXJto7WfO+ZNfTRwUm0ZF2m&#10;ELubr7lHaFg9v2P3wL3T6Nk7z6bn7pwre+b2s+j5O8+il+6d12nsnjHJ5TV2BxTZELvgM8QuAIB5&#10;ELvgDyV2lb7Tx+6z+7OporDz2N2/fbbclmpnsmd3zKEPnp9gTuxObCugh28eS3uumWzowjkDhchV&#10;tbVEe41dhtgFXyF2AQDMg9gFfzjrHR1tp4/dp57MpJI8MXJVW1aNENpS9ehto6iqwYTYZbyqwrZb&#10;Umj0sBiqLOpPuWl9KV06rUNOcn8qyYqlyrwEqspPlEO3tthGjz/qeYDaW+8XesQuDlADXyF2AQDM&#10;g9gFf6QNlTraLrrYRp/+2/MkZIvn2zwCV9uQqjTHqVSa24/qqwbQxSsluv++DHrqQL7QpEGLXXVn&#10;v/1PkTz34sr1TqooPIUynCd57Gimsy/lpQ6Qw3fuLIk++tDzaLyoYnfosuyR4hMGYASxCwBgHsQu&#10;+CNjuOTReNOXpnj034P3p8vzdvWBy1Jsp1BC1PHUWHcaPfJgBr3zdp57VNjM2J22JM1jp7//roju&#10;u9dFDdXHUW7qXykr6QSPHa8o6ksff+QZutfcmeURugnVduHJAvAGsQsAYB7ELviDTyoRX6UcoMZy&#10;Wx104DX3uRZ++qmYHtubSRPHxHW0oiPmROp38jH0l6OPooL8Y+mpp9Lol188T0Y2aGKK0KRBi92U&#10;eif9+4si+vVX90589UUJ/fB9MS1Z0J+aBx1LZXl/pvGjTqNXX/acusB45yedk+w5hWEopjCA7xC7&#10;AADmQeyCP5TTBbvn7bKdD2YLPchuuyWZWptPoT/84X/otFOPpDNnnCZsw735wceFQo/6Fbs33bSX&#10;jFzoJXajS5w06Zw0+vATzzkYvuAdvnB9uscTkFhrl/8K0D9ZAN4gdgEAzIPYBX+lt0oUW+45XfXh&#10;R3OFLuzKzz+X0AuHCqh+sjiqq8bupqvvERpWz+/YZXFlTpqyOJW+/LpY2LHOLF6VRtGaBx5TZqfU&#10;Fkn+K0D/RAF4g9gFADAPYhf8xV2X1ORegowlFNho+53GI7zevPxGAY04M0UeaNW3aNBjl0UXOyhz&#10;iJNWbMwQds7I/IvSKKbYLp9AIrpEwctTYFQX/IXYBQAwD2IXuoP7LqHK3Xzcf/YqB+3Z59sIb9ko&#10;F6U3SRRdwge8iR1qSuwOKOJid3vlzQIPr7K3CuiFQ/macyS7OeocwhMD4AvELgCAeRC70F2ZIyRK&#10;rBYbkHEjynT9eP0d2brGtFDs6kUVOyi6RHxwsWUOcjZgRBe6D7ELAGAexC50F09nyBgmkb1O7EHG&#10;nci9qG/IkIldLfVBxVU4KLVZopyRCF3oPsQuAIB5ELvQExy8WW0SpTQ7KL7C3YT6VvQuRGKXy93V&#10;ENzAzR8j0c4HM6mhsS9lt2HkOJwhdgEAzIPYDUGjJJq/wEbLL7RR/SyXeH0vyW5zkmMgx6vYit4F&#10;IHZvvPERMrJibfdjl+PWMchByYO55M2JzjFzEujEE35Dvz2qD52acAxlj8CJKsIVYhcAwDyI3dBT&#10;UHECHXFEH/rz0f9LS1fEC9f3No5e/qafB0ITqruaytB57F551d1Cw+oFJXalenMCV6u6pT+dfOL/&#10;0TFH9yHJ8XvKG5EobAPhAbELAGAexG7oSc8+ho48oo+sbejJwvVWkj3SSYk1YktaInajiiWDHVLY&#10;68yP3aYZDpox4yTqe8r/UlnjyVQ8zvx9AHMgdgEAzIPYDT1pTXHkcv2R+vf/LU1YaP3VrxKqxJZU&#10;cW+KDWpa7HYevLYanqfroPRhEmUO5xNHmBOfJeOdVDfDOvNTIPAQuwAA5kHshq7MEcoBYvrLe4t6&#10;sBqv0JAyWJKnvPI0Bn1DukNX3529ELs8tKzfMT2ehxFbrszhTRtqTvBCeEPsAgCYB7ELgcCDnsmD&#10;lbj1dTUGfXfqmRS74o51JppPJjHIQVlt4pMA4CvELgCAeRC70FPcffFVXR2IJupsCoMpsavfofhi&#10;idIanAL9downIme1WX8OCVgTYhcAwDyIXeguHs1Nb1W+4de3YHy5Q2hGFiN0o/fg9Tl2b7jhYTJy&#10;wdpru4zd6CIHlbS5aM6FabTl0jzhvMaMr2uZkSw8SB7G5rm8+icGoCuIXQAA8yB2obsyhjkovlIf&#10;rw6avSKNrt2eLTQju2RVttyOcWUOivIhdq+46i6hYfW6HbuxRRLV1KbSS68VCDuq99GnRXTL3dmU&#10;3ug5x9c+EFMawH+IXQAA8yB2oTsyhzuFEd3RZ6fQvY/k0i+/lgitqLdnXy4VlCRTdG/Fbkyxkzbd&#10;lEU//ND1zqp+/bWE3ni3gDIGKyedYDxB2ayTTkD4QOwCAJgHsQvdYa9z9x4ranPSTz/53o3s44+K&#10;6PRZqUKHBj12Y4tdNG9ZFn37XbGwU19+UUivvpJFr76aSa+8lE1ffF5IP/3ofmAcvA89lUu5Q50d&#10;50bmtdXMWpYMwgNiFwDAPIhd8Ff6UIniKpTOY0NnJQvNePinEvr0n4X0zjs5dOBABr12KId++UWM&#10;4fffK6bS+nSKNjN2z5k/mB68ZTT967UxHj49NIau31BCJQX/oPTUP1Ni3P+j00f/gzZtTPDY6Z8O&#10;l9Ckc1M6ngCW1oKD1cB3iF0AAPMgdsEfPIDpbHA3Htv1aK4Qsbfc7KC6qhMoJ/toiov5I5Xk/YNe&#10;frxZ7kl9Y9508WgaP61aaNKgxe4j18+gV3ctoNfuW+jh1fsW0OWLB1N5ThwVZkRTUsJJ1P+Uv1D/&#10;0/5I993n8niAH/+riGLL3E8CT17WP1kA3iB2AQDMg9gFf3Dsakd1x85Ppv986zkbYNGivnTaqX+g&#10;vicdQ47YE8mVcBKl2E+lnRvH0YE7z6JXds0XOvPqS04XmjRosXtw1wz68JUr6Luvdsq++vBGemvv&#10;eXRoz0LasLSZagptHqoLEmn00AR64XnPqi8Y5qToEnvH3N2M4eITBmAEsQsAYB7ELvgja4TSdcpc&#10;XRstviS9o/34WK89u9Mpw9nX0M6N4+mZHbPp0CPL6dvP7+hozQ+eW0s7towVmtTn2N269SEysnzN&#10;NULsZpal0Qu7ZtJn720lor2y77++i97et9xr7LJBpTbacUuGMITdv9BGUcVK8OLsauArxC4AgHkQ&#10;u+CPpCYldAcU2SmmxObRfZ9+UkAzJsYLkauP3TeeWEW//PxQR2t+8uoVdM/148lZmizE7sbNO4WG&#10;1fMrdm++taBbsctOH+b5gNXYZTzCmzwYsQu+QewCAJgHsQv+cAzkM5/Z5b7Tx+7BA9lUWzZAiFxf&#10;Yvf1xybR9IWZwY/d/S92P3YnjZS8xi4/KYhd8BViFwDAPIhd8AfH7oAipe/0sfvs/myqKOxe7H50&#10;cBItWWdS7B64Zxod2LWIXrp/ieyF3efQi/fMo1d2L+g0dqePdXqNXYbYBV8hdgEAzIPYBX9w7Kpt&#10;p4/d/U9nUXlBfyFytbG7f/tsevbOufTinsUdrfni7kX04YGJ5sTu5HPTaN+2CfTw9dM8PLJ1Gj12&#10;00y6aF69ELmqCaPiO41dnFwCfIXYBQAwD2IX/CEN8h67B57LppoS77F705pRQmOqnbn7lhFUPc6E&#10;Obvs7deL6eE9+XTeghSqyI3zUJQRTbkp/ak4M4Yq8hI6QndonZ0efTjL4wG3nJXkEbtprYhd8A1i&#10;FwDAPIhd8Edqizt22dqt7gUKfvyxmC69yClEbrp0mqwkK9ajK08f6qBV56fS4w8X0t4nioQmDVrs&#10;vvthYcdOf/ppAT3/bBaNGdGPMl0nU4bzZEqXTunY6aykvlSQFkUrljjpu++KPGI3qtj9RPDSFPon&#10;C8AbxC4AgHkQu+CPzOGSvBKD2njTl6Z49B8bXBfd0Yos1X4qJdtOltfbTYz+G7U0nUbPPZPt8TM7&#10;7ssRmtTn2L3++ofIyLKLjWM3o8nzBBFc6S+/mEFDB51INaXHUEHmMZSb+nfKTj6easr60trVEr33&#10;Xp7HzzzweG7H5GXGZ9rQP1kA3iB2AQDMg9gFf/BJJRKq3bFbM85Jb39Q4NGBX39VRIvmJlJWykkU&#10;0/c4OvmEP9Hfjv09/eOE31Lz4OPphYPicrX6HlVjd8OmnULD6vW5/voHyciyi682jN34ciddu92z&#10;ttnrr+bSSy+m04LZ/WjuzH707P40evUVcbvnXsmnbM0QN4/qZo5A7ILvELsAAOZB7II/OHaTBvPy&#10;Y0rnxZXZaNicJKEHv/1PET27P5MeeTiFygv/RpesiaXHH0+hT/6ZTz//XOKx7aRz04QedcfunULD&#10;6vkdu6pHn/EcrfXFzz8X00VXp3eELi85xhOZ+YnRP1kA3iB2AQDMg9gFf2WOkCihyr0EWfIgO224&#10;OZN++cUzYrvC289fnS40qGmxO6DIIU9H0O+YN8+/kk+Xbc2QHzjjE0nwuZMzhiF0wT+IXQAA8yB2&#10;oTt4SVnltMF2eQ5vWoODLrkugz7+l+cxXJ1Zew13oyQ0qKmxG1/uoLmr0uj1dzznYugdeCWfCoY7&#10;5QetlTwEoQv+Q+wCAJgHsQvdkT1SOXWwtvscVQ5qm51MP3cxwrttd47cl9yavR67quSBEmUOdtL5&#10;l6d37OiDT+VSUZuTspudlFKv1L1WyhCeviA+OQBdQeyGpvRWJznrnZRY6yRbrST/1Z81QtwOwIr4&#10;gztlsET2OoU0SKLUlsgYsEHsQndlj5TI1ejZf4zbkFVMcNEPP7nDt2i4S+7JxEp3Y1omdjsTXeLG&#10;DzC+gkNXQuhCtyF2Q0t6q4Piq7RvVpLmfUEiZ4OTstvEnwOwAmV0SqLYMs/PMlVijYMyWsP7IGvE&#10;LvQE/w456x0UV678zqi/R1HFYjMaC0DsbtnyIBlZdlFgYlcVXeqQD0ZLx8kjoIcQu6EjtVmS3+A4&#10;cI1iV708sVqZ38V/CHvD056Shzh91t2fc9Pet3i73i73vD/jba3L2/Mt/nuEA/G14Xl9UhN/C6H/&#10;/HO/ftXgja90UPrQ8P1sQ+yGnvJJTioeGkUlzQOoYqJ4vdk4eNNaHGSvc1BUidiInes8dtdfeafQ&#10;sHp9tmx5gIwsu+iqHscuVztHLq+jmz4Mo7kQGIjd0JAxXAldjoGuYpfxKC+PnnnD10eX8Ha+6e7P&#10;ubn3R3s5Px6+TBmhcF9ufH/KbcSUdncfzKZMOTN6HOrl4UT/b6h/nFEl3j9k1dexGrwJlQ55MX39&#10;70E4QOyGntSyk+m4vx0hO/uceOH63sANmN0mUVoLTwNSfm/03WjM+++hErt3CA2rF5TY5chNaQ7P&#10;X3rofYhd6+PlBPmPXCV0mZMSqjXbjHJS2lCJokv1b2KeXxFreQaz5s3OYxvxdpSoVi5X48QztN3H&#10;FBhtq30Mwbs/dzgpl7kvF7fV75v7eTHaVh50aN9euw++75t4n+FEea71ry399U6KLuXllJTXLr+G&#10;eb65Y6Bn8PLcxHAc1EHshp442/+jI47oI6soPU643ip4Cht/q6fvSMvELhN3SOFqND90yyY6qWpM&#10;HGUM7E9VE2yUZ7ANhAfErvWpaywqscBn01G+xio53U55g6OoelQcFY/jNzl+s+JIUymjwUb4Ovd2&#10;bp7bKJfxqJx6WWzH5cooq3h77vtURvvab0N7u5rLfb8/z8s7vz/J4/60l4uX6fahzP28dLlvHdt6&#10;3l/n+ybeTjhRHqf42vL49yjng9GcVDKevxqOJ6m8H9VOtlPmcCfZatzBa6t1UFab+Z9/wYbYDT2F&#10;DadSVPTvqV//39LQcdHC9VbDvzv6llTp27MXYte4xuOrzF8/t25MLDmdf6Tj/vp/lJ5/HOWPtAvb&#10;QHhA7Fof//7zOtrq6KCrUbm8qPLvdOIJR9KAqN/TqFkJlMPzuIbqSV7otzPa3ugy9XL9Zd4u7+w2&#10;9JcbXdbV5b5c5u3yzm5Xf7nRZd5u19vl6m0YXRdutI/V8/FmtB9rMvLMBDr5lN/RH/7wv5Rb8nd5&#10;FFeqd49689zdcJzKgNgNPVkj7FQ5Jo7K2mIpf7S1D6DMHMbRKrZkV6FrWuwyb8Grfg3EX/Pwm4X+&#10;wQVa+ZDT6B8n/C8dc3Qfysn6IxWNsgnbQHhA7Fofxy6PmOljNy76KDrpxL/RBcs30fpNc4SfA7Cy&#10;81aMpiN+00d26ilHyZfxaiJq7PJrHrEL0DmeuuBskMg+0D1tS9+QCu/TF1SmxK64Y97FVzvkI7OD&#10;8hXPKCcNn2Wj3Jz/R/aEoygm+6Tg3A9YAmLX2vh3z1ajfPircyE5dgtGumjC1AE0bcooWrP+GmXb&#10;EcpapfzekNrMqzcoKzjIl+l5bKPhsY3BbXT8nLfb01/WfrnhtvrLA3V/vm5rtA8G28qXe9u3btyf&#10;/rpw5fGYNc8Tf3aNUD5TSqpK6fi/H0mNw0+V/5tjVzvXORynMiB2IRD4D0F1zV19I3rXefD6HLvX&#10;XfcAGVm2uvPY9Tai2xmud16TkJcfC/Qkfp7/1zIjkZomxFPGcGsP2UPPIHati+fq8tIy7oN7eG6o&#10;8rUwX18zxUnTzimm0vGp8mLjDvkve7vuACHxJDTacNbz3Ea5THvQkPtAK8+DibwflKVc7nkb4kFg&#10;gb0/z23V21BXB/C8Xf0+iLfb+b6J9+d+zMb3p7+dcOX5mN3PUVSJjWx1dvk1WzjaQdVt0ZQ7Uvmc&#10;4dd2XLnnc89/7IXTCC9iF3qCj9fgPxrjPE4U4Q/j9375vbAshS6/4g6hYfX6XHfd/WRk2erNXcSu&#10;fmccNH5BCr30eoHskmszhetVMeXh9UYA5kLsWhOPZmlDV1bG3+goS87wNtqDV+Mq7AaBwcQIkYPD&#10;MHZ9DTxlW6PAM45P/W0gdrXbhyvtv7/235D/IIsus8uvWfX1q07N4dc2D+AoBya62cNohBexC93F&#10;vx+82gL/HulbUPXcy/kd7ZhYIV7fdezeLjSsXo9ilz+U0hud9OSBPOG8xqqfDpdQ2TgXxZd77jwv&#10;KszrcOqfGICuIHath5caU9dNVMVWOOS/5vl6/ss+sUYbD27u0FLIP2uwJqovjG5DiRh3yLm35X1R&#10;LvfcVrnc8zbUbd3r6Qb2/jy3VW9DXUHC83b1+yDebuf7Jt6f+zEb35/+dsKZ+/lUaF+zHLTapcoc&#10;A91/yMnBW+H5O+Coc1DOyND/nEPsQnelD9WHq4OctRLVTXcJvai1bH0GpdarA6u9GLscq0suTRd2&#10;0Jvr78imYbOTO94E5CkN1Q55gWH9kwPQGcSutfDolUMXurwSA5+NSl5EfKST7HX69xA1Gvi9RImG&#10;tBYOBiUaus/bbXR2udFl+svVy7xd7sttqJcbXaa/3Ogyb5cHYt+MLuvstsOd8pj5NekYpKyxq65X&#10;rP8sdNZL8vQGfq3z+vL82tcHrzrfN1QhdqE7+EBlPrGY9tu6KYtT6OCrBUIjGvnP1yU04oyUTk/u&#10;EtTY5b92L9uaKexYVz76tJDGLkjxeCPgc44Hev4uhDfErnUYhS6PfvGpVnlZMd6G5+V6fjXsFl/J&#10;p9lVglh/2wBWwK9jPm1wQpX4+uXXNY8G80E38rajlLmJ+ikN/DsQylMaELvgL+2Byqp1WzLpP98W&#10;C23YmQ8/LqJRc1MNfvcUQY3dhRen0y+/lAg71ZVffy2hPU/kyAepaT8Y+StQ/RMF4A1i1zrUs6R1&#10;KOOzJ7rPImWvU74u105XSKxW4oEX5Oft8McuWJ36OuXXLJ8IxT6Qv5HwnPfsalA+x3i7tFb1RCRu&#10;0sDQPXAasQv+4iVntX/08WdFd7vxyy9KKJl/5wx6NGixO3h8Pn33Zb3grptLqDjvZPrL0UfRH373&#10;G/rzn/6PCvKOoSeeSBV2nute+yaQPDh03wTAfIjd3sdf2+pDl9/Y+EAEZeqCRM563fXyCBj+sIXQ&#10;x99E8LcXfHY17Ws8qUmZoytPaRgijvDyvPZQnLqH2AV/8ACm9mDlzMESPf1CvtCCV1wRR6ecchT9&#10;9sj/kbvxHyf+jlJsJ9GO64qFxvz0nXoqGpIjNKnPsXvttfeTkfNXGcfuI7dOodfvn0tvPOjpmdvn&#10;0KXnNFFRRjSlS6eSM/4fFNv/OHLZ/06PPJghPMiYUjtFFytHY/NZZ/RPFoA3iN3e5S1keUqSOh1B&#10;vl4zssXX449aCCf8Wk8e4qB4zRxdjlsOXr5ePgqdg1c/wlsfesGL2AV/8B986tz1qGIbzTgvRWjA&#10;lSvsdNLxf6L+pxxD0X2PI1vMCSTFnUS3rB1F+7fPotfuP1vozK1XjBGaNLoshS7beLvQsHp9rr12&#10;Dxk5f9Umw9g9uGsGvffsWvr87Wtlnxy6kt58eAkd2rOQNixtpppCW4eqgkSqzEugYQ2J9OKBXI8H&#10;yhP2BxTZ5SVd+AnJGC4+YQBGELu9y9m+KHgHDt3B7qkL0iDPJbBYMo94YboShBn+wy9liPLHnPYP&#10;O/7Dj69XDloTpzTwH4P627IyxC74Q37NyyeOsFP/QhstWpfm0X+33ZxKqY7TKM1xGmU4+3rYuXEc&#10;PbNjNr1y/7n02ZtXd7Tme0+toh1bxgpNqsTuDqFh9fyK3czBSfTCrpn02XtbiWiv7Puv76K39y03&#10;jF2tPfdmCWXPTwLj4OUz1OifMAAjiN3ewbHKo1ZC6LYfZMrXu/RzeOW5WvjdhvAlj/AOFkdw+ZsM&#10;/p2QR3gHS2LwNoTOsmSIXfAHD35EFSuhG1Ni8+i+H34opjnTE4TIdcfueDl233hiFf3y80MdrfnJ&#10;q1fQ3TeNJanWFfzY3f9iQbdj98xJ4ppqauzyMDfPb9I/YQBGELvm4xEs9TSP2tDluFWnLiQ1iiNc&#10;fL3+tgDCjRK8Do85vPy/edRXvd7FfygaBC//bulvz2oQu+APXn1kQJHSd/rY3f9UFpXn9xMi15fY&#10;/ejgJFqyLtPasTt5lNNr7DL+y1f/hAEYQeyaL6lRN3LFIdvkDl0+El0/ssWhi6kLECl4qSWerqP9&#10;PeDg5Xm7fL0ywivOZVeXLbMyxC74g2NXbTt97D67P5sqCwcIkWu52D1473R68f4ldGjvBbJXHjqf&#10;Dt2/qMvYnTcrCbELAYHYNRevg+txqtj2VRXUObo8jUEbufKIVT1+nyHyqFMatL8LHLTqND3+nTH6&#10;feE/JvW3ZSWIXfBHIGL3+bvm06uPLHe35gNLzIvdiopsevqOybTv5pkeHr9lJj13xxy6dFGTELkd&#10;sXtmYqexizm74CvErjnUxfTlNxRN7PLBNVltyjZ8NLp+xJeXV9LfFkCk4N8NntuuXXaMR3hTW9xT&#10;GvTL9inBa90pDYhd8Ae//r3F7ttv5VJrU5QQuapt604XGlPtzJ1XjaGM0rTgxy57/9Ag2ndfHd19&#10;czWtv7CUFs4ooCnDc2nqiFxqqU6igvRoKs6KpdLsWKrIi5dDd3iDnV56wXM1hnMvSet4MnhuR8Zw&#10;a/6Sg/Ugds2R3OSkGPk0qe2xW6YLXT4oR7+OaD2mLgDwlAaexuMxpaHCPcIrz+HlOfDaKQ2aZcus&#10;BrEL/uBTbqtzdvn/33pPdkf78QFqV1wmdcRtuko6jdKk02hMU4bclLPH5dP8qQW06aIy2nVrNR3c&#10;N4juvrtSaFKfY/eaa+4jI+etvJKiS/moNz7rkRufzYJ39r/fFtMXXxTSJ58U0IKz+lFe+rGUk/o3&#10;ykz6B6U7T6F0p7KkRGZSX9p6XQr99JPnmTP4oDQ1dhMq7TiLEvgMsRt8fMrTaPl85Ar+3/L6oO0j&#10;T0ZHl/NXV1YdmQIwE3+eycGrO6iTgzatRQ1eSVjGT16Pun3ZMitB7II/+LUdW66sxsCmL3Wvs8tn&#10;Ufv22yK6eKUkx61KijuRBpz2V+p78jH0j+P/QFdekUCf/LOAvvyyiP7732I6fLiEnjqQLzRpdFky&#10;rduwXWhYPb9jN63eKZ+6TRuu7LxzT6OhDcdSVfHRVJb/JyrP/zONG9mXdmwTlxyb7zGqa5c/RPVP&#10;FoA3iN3g4VFZdY3EqGL1FL98NhypY0Q3tVk3daHUIZ8tR39bAJGOf2fk5fh0I7xpQ91TGnjaj/Z3&#10;iaW0L1umv73egtgFf6hnUFNHd+OrbPTg057f7rOzzowne+Kx9LfjfkN/+fP/yv/fYf8DXXRRtLDt&#10;Pz8sEXo0qLEbXybR2ktz6ccfxeB9+60cuv66BNp6fQLdcmMiffSh+OA++rSQGia7Ooa3+S9d/gtY&#10;/2QBeIPYDQ41dNXlk3jqQlSJZ+imNDuF0MWILoB3fAIl/RkF+ayh6UPdUxp4wEf7OyUvW2ahMw4i&#10;dsEf6umy+TWvBu/CNalCD37zTSE9/2wW3Xqrja68Io5uudlBhw8XG2xXQvWD+cA0E2OXFQ1Pogcf&#10;zRN2qCs8fD1xUYr8i8wLDvOHqbywtoX+ggXrQ+wGBx9Ao10nVA7ZQe7QTeZVGeQ5vEoI8/X813uo&#10;nfoUwEz8wZ+pBq82aOURXuV3hwd8DIPXIuvPI3bBX/yat9XyZ4Vd7j0+rfaclZ5nUvMFT2FYsT6T&#10;YkvFFg167LK0Romefb6AfjosjvDq/fxzCX3/QwkNnZnk8cucWO0+2AXAV4jdwOI/NlOHen7QqiGr&#10;/n7yh3J0ifbAAIkSq3v/g7hgrJPyR0uUK//B3Pv7E2ryRksd9NdBYPHvklHwZgxzT2ng3zn97yF/&#10;29LbA0KIXeiOjOF8kLPn6/ncdWlyD/LxX/pW1OPtNt+YTQOK3FPq9IIeu3znyYMkapudQvfuFacr&#10;qHY9mkvnX54uPGD+Jecj9vRPDkBXELuBI4cuj+hWeP5+8l/kmSOUbfj3VPk2hn/3ldi11Sgfzvrb&#10;M9u8ZTYa3HQ85ZWfRrkjrPO1byionSpRVV0/amz4G9UO74c/FkzAo136OboJVRy86givGLzKKg69&#10;+9pG7EJ38VkE9d8YsnsezqHnXs4XmpF99nmR3JW2Kp4GodA3qKmxq3X2yjRD/JWn/kHyL7c6QR/A&#10;X4jdwOEPWZ4/qP39dNRx6CofvqnNTs85vDyiW8Mf2uJtma1ugp369fs9xcdFU35eLuW2JAvbgHeT&#10;z86kwvxsys6yUWzs0ZQ9wi5sA4ElT2kYLsnz3LW/c/Ic3vbBH57S4NAFMX8FrK7i0BsQu9Bd8rEg&#10;vB67QfDmDXUKzchGnZUiNKa+Qf2O3auvvo+MLPUzdn2VUO2Q19Tt7a9lIHQhdgMnWjcPKrFGkg+o&#10;4Q/ltKF8MJoyZUH7h6oVRnRZ/hiJymr+ToPq6mj0qIFUPT5d2Aa8m744hxrrB1J1ZSUVFg+gnDbE&#10;rhnUObySLnj5d4tDWF22zKYb4dWeic1siF3oCe49eSpcqdiEvtI3qDZ2L12/XWhYvT5XX72bjCxd&#10;eUXAYpdHd5UFs3vnFxXCC2I3MPiDU/s7nVAtUeZw5Tr+0I0t116vzLG30h+ppROcNHVpEk2fXU5t&#10;07OpaKy4DXhXOdlJw8bl0ax5xTR5cTrljRG3geDh4FVHePlbE8bBy39s8vU8pSGxxvN6eYS3/aA2&#10;MyF2IRB4BRJ9H/pK36AqJXa3CQ2rF7TY5YLnX1z+ZU4ajOXFIHAQu4HhbHD/PseWSZStORjNM3Ql&#10;SqjiELbe73BemzIKpr8cfIPnr/fwCC5PI7LXev6uxVdKmjm8EtlqJHkJQPX6uAqJ0oeKtxdMiF0I&#10;BD4+RN+KvtI3qCroscv0O6OSpyoM4yWLlK9k9A8YoCcQu4Eh1bt/l2NKlQ9XnqIgf7hqfs9jK6SO&#10;ObwAEDhK8DrF4G3/41Kd48t/bGqvjymTKK1FvL1gQeyCP/h1y3PQpUH87YWCBz+DN40hyLHL9DvE&#10;MF0BggmxGxjeYpeXFFMv59C10tQFgHDE04d4vrz2s5VHeHPaT9bCUxr037bwtzEcFGb8fiJ2wVcc&#10;ukmNYit2l7LkpXh5x/W9Gbs8Pze1RfkqBuvoQqAhdgPDl9jlv8jx7QxAcCkjYcq3Kur8XMbz5NVv&#10;VXguL/9uaq+P52XLWoO/shFiF3yhnP7aKQdqoOnbU2VK7OojVyuqRIleHrrmdQXNmlTfNDpBuAzC&#10;C2I3MBC7ANYhB688h9dzFQZbjRK86hxfDmDt9dply4IFsQu+4OXxejJVwYi+O/V6PXb1+Ghu/uBU&#10;D4IJtOVXpVO/qN/TMX/5P7IXnEzZ7V//QPhB7AYGYhfAWuSgHa4ErscIb40yeqsuW8YDSdrrlTOx&#10;Be8zD7ELXeHpNHwyIn37BYK+PbV8jt2rrtpFRpZceAVFl3iPXf3O+Cq2gs/3HfgljAaPG0CnnPR/&#10;9Jc/9aHoAUdSTitGeMMVYjcwnPXur0R5DU++TI5dzQctr6YS6N9VAPBOHuEd6pQPUtN+5vLSgOrK&#10;GVkjnPKqDB7XVwZvxRTELnSF55fztwz65mNSjdRjzlonSTVOitWtDR9dmkyXXH6b0LB6AYvdy67P&#10;NCTViw+ch7mThwR2ntGIMxIoI/X31O/U/6W8kmMpfyQWSA9XiN3AcDW4TxbBZ0njy+TVGDRfo/IU&#10;JMQugLk4ePmkLvpVGHhOrzqHl6cu8EFs2uuVZcvE2+spxC50xVvs8kDK7XtyAuL627OpenSy+bHL&#10;83Inn5NKL79RIJzbWPX6ewXy+Y+bpyd5fO3CT0DKkMB9iJaMd1L+8ATKGhJLOcMT8QEdxhC7gYGR&#10;XQDrUkZ4xWXHbLXK76M6h5eXIROCt/3kMIGC2IWucOzKy4tpOo/Zqh1CF3bX518U05g5qebFbnSx&#10;RMUjXPTWoSJhZ7z58psiah2RQnbN5Hp1nhHmBII/ELuBgTm7ANamjPAqEaE9KM1Rx6ftdk9p4DOr&#10;6Q9qy2oL3LeniF3oCg+K6A+eZPaaEI7dunHJ9Mwz3kdzvfny6yJaelm6xxOBr0nBX4jdwEDsAlgf&#10;/04aBu9AB2W3z+HlKQ0JlWLwBmoOL2IXuhJ2sRtXItGVlxXQ4cOeO/H9d0W0ZlUizZ/XlyZOOInO&#10;mHUqvf5alsc2v/5aQm++X0D1k5M6ngge3eXlVvRPHIA3iN3AQOwChAZlhFc5O6nRYJE85aFVkufe&#10;ByN4EbvQle7G7n33ueicc/rJ3bhgXn/aeIkkbKMyNXbTG530888lwk7ExPyOjjqqDx15ZB864gjl&#10;/59yylG0fHl/j+04eBdelkZRxfaOJ8PVELivWyD8IXYDA3N2AUIHT1vg4OUBIm1M8O8oX9+xLFmZ&#10;LjZqe/47jNiFrniL3c7m7FZWHEO/++3/eHTjUUf9D51++onCtqxHsbt5871kZPEK49h987Fp9OYj&#10;Z7k9fBbt3zGL9t0yk9YubKCC9CjKcJ5GSYknUULU8WSL/Qdt2pBJ//1vscdOR5fYaECRnaJL7PKa&#10;gfwhq3/yAIwgdgNDuxoD/w7yZViNAcC6+PeTz06qn6PrrHfP4eUpD/rreY6vumxZdyB2oSty7NY4&#10;KIb/2FKV2imh0i5E6wfv59GYkanU75S/Uv9Tj6Wo046Te9ER+w+6fvVwenLbTM/ObPfiwxMMY3ft&#10;ZbcKDavnd+we3DWD3np8BX3w7Br64NmL6b2nVtLrD5xDh/YspA1Lm6mm0CZoHWSnFw/kejzYq27L&#10;pP6FNhkHb1qQzwAD4QOxGxjKNAblhC/8gciXKdMYlMuUE8EgdgGspGMOr3aObpmDnA3uKQ0cxPwH&#10;rDZ47Ry87cuW+QuxC13h1x6fQY1X2VIlNTkofag4srt8qY0ynH0N7dw4jp69fTa9uuccev+Zi9tb&#10;cw298fBS82J3YGWOHLufvn0d/fzj/bJv/72D3npsWaexW1tko7OmiQ9YjV2e0pDa3L1fQog8iN3A&#10;wJxdgNCkBK3DcwSXg7fePaWB5/DqpzTIf7x24+yiiF3oroKxTo/ue+O1XBoyKFqIXHfsjqdndsym&#10;1/ddSD99t7ujNT9+ab15sbv/xXx6YddM+uy9rUS0V/b913fR2/uWdxq7rGVggtfYZcmD/f8FhMiE&#10;2A0MxC5A6OLfy5RmMWj5GBj125jUoeJBa/IqDn4GL2IXuksfuy++kEMDKwYIkauP3TeeWEW//PxQ&#10;R2t+8uoVoRG7Myd4PmDELnQXYjcwMI0BILTJc3ibPefocvy6Gt1TGlKGKHPyPYJ3kH9zeBG70F36&#10;2H12fzZVFoZA7B68dzq98dRF9MnrV8veP3g5vf7g4i5jd840cTkJxC50B2I3MJzeThfMBxm0X44D&#10;1ACsTQ1a7SoNavCq18tzeHUjwJIfI7yIXegufew+/WQmleaJkauP3ZcfXEofH7qqozXf2LeiZ7G7&#10;adM9ZOTcFRuF2GUH7plG+7fPFryyaz6tXzJEiFzVvr05Hg/4l19KNHN2bThADXyG2A0MLD0GEB6U&#10;4HX/8apSR3h5G8Pg9fGPWcQudEX5JkGUf7o40LnwrM4PUNP3perAg+MMY3fNuluEhtXzO3bf2j+a&#10;XnxwrGz/PafTI7eOppsuaaVrL2yhuROLqCw3hspzY6k8N47Kc+NlsyY66aMPPc+4ltbi8FiNIatN&#10;fPIAjCB2AwNzdgHCB//ucvBq5+jy9IXkwe4pDfy/9cErL1vWxZQGxC50hV9jUr1yIhOWUG2n+Eo7&#10;2WvFpcfuviON8jP6Ubp0mizVfiql2k+hpMST6YIza+SB023rh9Gj20fLnfn8ntPptX3j6JWnhpoX&#10;uyuuyKBvvy2SffpJAb3xei6tXR1HRVnHyAqzjqWCTHYcVRYdT00DU+gF3bJjjEdzOXQHFNkoocou&#10;PHEA3iB2AwOxCxBe+PeXg1YbvPy/+TK+Xgle3Qhv+yoOnU1pQOxCVzh2tSeV4EFMbrz4CjF2v/++&#10;mG7emkLlRXEUO+DPdPxf/0B//+vv6di//JaO/fNvKT7m/9HNN0n09lt59K9PC+mrL4vk2QDeTioR&#10;lNjNaHIJO/7dd0X07jvZNKj2zxTT7/8oPuoISk/6Hc2cdBL9+9/i2dYWrknzGNVNbcYZ1MB3iN3A&#10;QOwChB+OVo5b7egtB616XIwcvEN013dxJlPELnRFH7tq8BqdVIIdPlxCu3elUknRMfSH3/ehP/yu&#10;D5104m/o9LaT6OOPc+mnnzxPRMZMjV02e0Uaff+DGLFd4VMFqyeTUE8XnFDl25whABViNzAwZxcg&#10;PMkjvE2eI7j8v/lANnVKg6tJPcuVZ/AajfAidqErRrHL7DXiORa6y/TYtVc4ae2VWcKOdOW6O7OU&#10;08np/trEyBH4A7EbGNrTBXusxoDTBQOEPP5d5jNYaZcd4xUb1G9S+Xo+gE0bvNply7S3hdiFroRl&#10;7LLEMonGzU8RdsabNddkyqO42iehO4tbAyB2A4OXHsPILkD44rV0kzhoNZ+7/Ictn4yCr+eBJg5i&#10;7fX8XsCXaW8HsQtdsXzsXnnl3WTknAs2dBq7A4ocHe5/PJe++76kA09xUP/3V98Uyx+a+ieA/8LU&#10;P1kAvvAldvlNXKFfCkXcNlJhzi5A+JNHeBs9lyXjoOXTDavvic4G8TM6ucn9hy5iF7rCr5UEg9i1&#10;VTvop8MlXvHcXT39NqpP/1VEo2anCLF78aU3Cw2rF5DY1ePJ8frL1JEixiNHGC2C7uosdvmNPX2o&#10;RElNEtlq+S9NiRKqFIk1kjxPNa1FomwsdYfYhU7ljXFSweni5RB6eGlPDlrtHN74SgelDXV/o8PL&#10;RumDWF22DLELXckZKVF8lWfrsbgyB01bmkbTdfiyWRek0aLL0wVnXJBGUxen0RSNqUvSaOKiVMpu&#10;9uzSXo1db6LavxbNGoHQhe7zFrtpLfwVvEQxZeLr1eOXo0QJ30g/ax9iF4yMWZhGOZUuSsw4kWrG&#10;JVCewTYQenhKg34El08zzH/88/X8u6+/Xp7yMNiB2IUucezyyK6++5jRt/vywGe18Tf8fNyI/jb0&#10;n+Mdn+dWi10ezeVfNozoQk/pY1dZSkdZTF3/Ou1UCc9nE28/UmA1BjBS21pEg+pqKdklUfPQk6l4&#10;rLgNhB5+n+TPYJduBJenFKYNVYNXkg9K1YfJm+8hdqFz/DnB6zXr24+FdOwy/c5o8S8Q73DSYIky&#10;h4sPBqC7tLGrLJLu/gWKKvb+S+GNrU6KyAMlsRoD6PHUhYEjCqlh0ECqrMil5sGnUuFo/PuHE3lK&#10;Q704pSGj1f0e4KjzDJPX332TzrpoBt4LoFMZwyR59Q99D/Y0dvWf2Vq9Gru8o/wLo38AAIGgjV39&#10;+eC7E7uMRzn19xPuMLILejxHt3V2OlW25lNLczINHB9P+WPE7SC0ZY4QR3A5eNNb3VMaHJrrOXan&#10;Lp2BE0BBp/h1I3/LWhm42NV/VuuZErtMH7qM5/npdx4gUNTY5b8iec6Z9pdHeH0W2Ckqn09iIr52&#10;tXgeb8Yw8b7CGebsghH1oLSKsU4qxBSGsMS/010FL095UIOXY3fSuTPkUbvU9mXLAIzIr63hDvm1&#10;w8dpWSZ2r7jiLjKyaPn6LmNXH7kdFV/qkCe6Zw7jo94leeIyPjAhUDh2n3rxCY83aiV0238x+Bck&#10;N5HinAPIFn0yJUSfQqmZydQ2YSqlDiqmqGKn8FpmseWR8zrl0VperUJ97N5iN64yMqd4AEQCntIg&#10;DRSDl2OFr1enNamxK29T5qC0ZnzjA+bh1ZNcjcaf2xy7F11yk9Cwet2OXX3gesNlz/XOpy7MHI5f&#10;Dug5jt0nDjwhzwvXj+rKr7mMOIqLOYXio04iKTGaWoaO7HhdX7LuVqobM5JiS5OE1zRTj0wOZxz0&#10;PP2DR7PVx+0tdvkgPnxTAxC++HOZpytpg5dPAMXfnPH1/J7whjZ2O1ZxMB6VAwgWHnzRf2ZbJna1&#10;OE74VISYzws9wbG777knDEd14wsclBB/GsVHn0yJMafS0NZRtG7dbR6v7TWX3kyVI4cKr2nGX+3r&#10;7y/c8IgM/wGqPmccvXw2NeU6p3x2JZ7D2/G8lEj46hIgTPHvfIZR8Fa7g/et95U5ux4jwJplywDM&#10;kKAdiLFy7DL+gOWvRYL1FQjPNyufJF4O4YNj97Fn9bGrvC4dyTGUGMNTF06mZCmOll94tfDa3rhx&#10;J5256EJKqEgXXtc8qhnuJ5xIHuL5vHHga38flTlXavAq29jrgvP7CgC9T53DKwRvlbJk6NsfvEln&#10;r5khnCGL3yP4JD762wMIhl6N3bgiB9WMSaKRZ6UI5zFecUUGDZmeTCVtLorRTVC21znk+bz6B9Nd&#10;g6Y5aOz4kykr+2hqGN2P8rFcTtjyFrvRhQ556oIt9hRZTk6O8LpWnXfhZkoZVCS8rvlrknBfKo9/&#10;9/h5U0OWLxs+R6Kxp59IQ4b0pwkLCuTLeO6eup38vIwQbwsAwgeP8KrvDyr+FuitD5R1dnmOL6/W&#10;or1eOagNUxog+HotdhMrHHTdjTn0r38WC6Gr9cY7BbT26gxKHqRZJqrMQa6GwE1paBo7gE468X/p&#10;L0f3Iaf0e8pvSxS2gfDgLXYT8h0docvGjJ8uvK5VF629kbKbKoXXdVxF+Mcuf3jpY7d04In05z/1&#10;oZbmIbT1+tXyZTx1QZ0iEgnPC0Ckk6c0DJPIrllrm73x3ps0d61yUgkeAdauxc14BFhdxQEgWHol&#10;dvNLkum1twuEsPXm8M8l9NgzuZSsOXsLL2OinrmlJ/gX9PQ58WRPOJJOO+l/KCf3T1QwyiZsB+HB&#10;W+xG5SSQPe6UDpMmzxZe16oLL95CGQ1lwus6EqLOKHaHTewn/+5MmVRHV1+3QL4MsQsQedQ5vNrg&#10;5dUYZiyf0X4WVGWak35KA8/hRfBCMPUodnn+opFFyy73Grv5tSl06JUiIWh/+rGEvvyikL76spC+&#10;+694/a+/ltBdD+VQmubMTYFatL5ikpPOWhRPU6afQjWnxwrXQ/jwFrv98xIpLvokcsSfKivMz6H1&#10;G+4QXtts2cpNlGowjSG+SqKsMP+6nr9R0cYuf3BlDUukMeP60rxFDmo+M1P+QOPnVY3dhCpegky8&#10;LQAITzzCa2ufsqAuPaacMEr5vOYpDfFV4ghvxjBMaYDg8Bq7a28UPuP1/I7dxEqJ7nwg1yNif/yh&#10;hPbsSqXFi6KpKOdvVFL0V5o47hTatCleCN4ffiqmWctTKarYTtEldnk6Q0b7mn4AvvAWuywhOYak&#10;+NNkKVIcLVhwkfDaXr/+Dhp35jyKK0sRXt+2Gl4XWrzPcCKf0rHM/bxx4KtHXTP+tkU9u5oaxFh+&#10;DCCy8B+8PFLLc3S16+zyiC9PZeBteARYP4eXvzniNfb1twfQU6bG7pjWPCFgN12ZQKec9Ds64og+&#10;it8ojjyiD523NI0e3es53eHgq/kUVWyjAUUcvMrBavoHBeBNR+y2n9tdG2UxhXZKTY6nlIQoSkmI&#10;oabGZlqz9iaP1/YFq66hpFp+DYq/OOoSXOGMv0lRT8ihPm4eueXr1EXktX9ERJeG/2g3AIjU4H3z&#10;Pc91dvkzW53SwH8o84iuOMIb/u+lYC5TY/etx6fS2/tmKx6bTQfvnUkPXD+Z9lw7iVbNHUhFGdEd&#10;KvJsVFPspJXnpdNXX3oexBbNsVtoo6giG8VV2IUHBeANx+6TB5/omHuqH92NKrBTYmI/ciX0JSm+&#10;L7UMHtrxuj7vwk2Gr2tVJLxBqx9gvO51xx8JmpNK6GM3FWtpAkQsfr/gdXYna2JXDt5aZZBKXbaM&#10;j8HRXs/vz1ntI8AAgWBa7CaVJtPBXdPp9QfPpTf3nqd4eAm9dv8iOrRnIW1Y2kw1hTZBfZmNdt+d&#10;KYwI9y+0yXhKAya2g684dp9+6QlKanTP/daO7soK7BSdHkO2lGiyOQdQal4KFQwZSPEGUxdU9gj7&#10;qt7VPneenztvsctvLoGYUw8AoYvX2T1z5QxhBFcd4eVteEqDfg4vz/lF8EKgmBa7G9bn08F7Z9BH&#10;L2+kb/+9Q/bl+1vprb3ndRq77MwpDq+xy5IH4xcCfMOxu/+lJ+TRBO3orkfs+im+IvK+qveI3TLj&#10;2OW5ujxyo/9ZAIgcb3/4Js29ZKY8n1/7nsv4IHNeM1/9xkhdn1vFc3oxhxcCwbTY3f9iPr2wayZ9&#10;9t5WItor+/7ru+jtfcu7jN1JIyXELgSEGrvqfDH++kwY2fUDz0mNxK/qEbsA4AuOXT6pBL8XpLU6&#10;KFE3gsvBy9vJwdv+nqwPXozwQk/1KHY3bLiTjCw6/7KAxu7UMU7ELgSEGrvqf/PpKmPLxV8CX3Do&#10;JjVF5msPsQsAvlBjl/+3HLwt/G2YLngHuZcl40EIPiZAe7122TKA7vAWu6vX3CA0rJ5fsXvFBmUa&#10;wwcvbaT/fH6H7PP3b5Dn7nYVu1PGJiJ2ISD0sauM8PLJEsRfhM7wCgRpLeLtRwrELgD4Qhu7jN8n&#10;OHj1c3id7cHL7xn8bZk+iHkOr7psGYC/TItdPkDtwD3T6Lm75tELu8+RHbx3IR3YeTa9unuB19jl&#10;A9S23ZzmNXZ5GbLUAJxJDSKDPnZVPOeW/2hKrBF/IfSRywe3RfqbLmIXAHyhj12mBK2yzJgas7x+&#10;t1TvntLAc3z1Uxp4FQf1oDYAf5gWu+y5u6fR/u1nenh6GzuDLl3USNUFiVRVkEBVBbGy2mInzZqc&#10;RB9/7LnWLgcuh6661i6fjUX/wACMeItdLQ7ftKFK0HGwMQ5hnAXMDbELAL4wil2mTmmI0wUtr+Ot&#10;ruLCqzQIwVsXmDOnQmQxNXZP151U4ocfimjrNQk0uO5Yykn7PeW24/9dlPNHWrYklT77l+eI7guH&#10;8mlAkRK7/IGq/iUI4AtfYhe6htgFAF94i13G7xmpzeKUBT4tuTqlIYWDWD/HV7NsGYAvTI1dZ6WL&#10;dj7oebrgzz4tpP1PptEFSwfQoIq/UUvjcTRn1sm0Y5tNmLrw40/FNH5hSseILr/ocS5t8AdiNzB8&#10;WWcXsQsAncUuU4LX4bHsGE9pcDW6pzSkNCunKfcI3oEIXvCdqbHL8mpT6OVXCoWQ/eH7Yvr83wX0&#10;5RcF9N9vi4Trf/21hHbcl01SjfoBi68zwH+I3cBw1vPvs7JkG2IXALzpKnYZj+KmNDuEKQv8RzVf&#10;r8zh5W+RPK+X2pctA+hKj2J3/fo7yMjC89Z5jd0YPq1qcRK98a4YvN4c/rmE9j6d6/lVRpkDB6aB&#10;3xC7gSHJsdv+O43YBQAvfIldxu8fKUPEObpJTcqgljzCa3A9z/HFsmTQFW+xu+rirULD6nUrduUP&#10;xyIHOSok2vu05xxeI2+8W0BrrskQ5uwoc3rEBwTQGcRuYCB2AcAXvsYuU4LX4fF5z3GbNFgZweXr&#10;kwcbjPDWK2di098egKpXYndAkYOiihyU0eSklpnJNHpuihC5KzdlyNeVjXLJ2/MLmr8y5f+d1IjQ&#10;he5B7AaGO3aV+XV8mRi7mGYEEOn8iV3Go7QctNoRXH6PUU/go8zh1QVvmYOcOFgdOtFrsdsd/MHK&#10;c3gwWgTdhdgNDP7qUJ07z0sH8WXa2JVHWzRLCFlR4zQXjWiSKH+0S7gOAALD39hlygiuchCsFkew&#10;OqUheYgkjPDyN75Wfs+B3mN67PKi/Xyua/5LzShm1dFbPf5ag4/OxIgu9ARiNzA4ZNUPmFCM3fqp&#10;EtU3nkA1VZU0bmwt1U1KE7YBgJ7rTuwydcqCdh1eHu3laQ7q9a4mcUqDumyZ/vYgspkau3xn/AJl&#10;6a2S/GHIEauGrvpi5REj9b/5w5O/vsgcjhcv9BxiNzB4NYZQjt22mQ5qHHQc1dVU0uDGgVTSliFs&#10;AwA9193YZby0GB+gpl12jN9v+EA1vp7fc3g+rzZ45eubrfm+A73H1NjlA1bUO+avIfiDkP8Cy2iV&#10;KHWoMgmdJQ9xUOYwSZ5wntO+sLR+xwG6A7EbGKEeu3kj7TRhRj+yx/+Vxo3PpMFnpAjbAEDP9SR2&#10;+bOfgze50XP0lrmDVwli7XUJlZi/C556FLuXX347GVmw9NIuYxegNyB2AyPUY5dVT8VcXYBg60ns&#10;qrLanOIIb4WDUlvc7z18gJp6nXrQLIDKW+yuvOh6oWH1ELsQchC7gREOsQsAwReI2GU8wsvH7WiD&#10;l08zzFMi+fq0oZ4HtOl/HiIbYhciCmI3MBC7AOCLQMUuT2nIHCGRU3NwLEtqVN5jUpsRu+AdYhci&#10;CmI3MBC7AOCLQMWuiqc0IHbBX4hdiCiI3cBA7AKALwIduwyxC/5C7EJEQewGBmIXAHyB2AUrQOxC&#10;REHsBgZiFwB8gdgFK+hh7O4gI4hdsCrEbmAgdgHAF4hdsALvsbtFaFi9PpddtoOMzEfsgkUhdgMD&#10;sQsAvkDsghV4i90LV28RGlYPsQshB7EbGBJiFwB8gNgFK0DsQkRB7AaGNEii6BLELgB0DrELVoDY&#10;hYiC2A0MHtmNKnbIwauN3cQa5TLmGIjYBYh0iF2wAsQuRBTEbmAosasEr/rBIsdutUO+jCF2AQCx&#10;C1aA2IWIgtgNDHfs8geM8nutxK7n7zuf4lP/swAQORC7YAU9jN3tZGT+0ksQu2BJiN3AQOwCgC8Q&#10;u2AF3mP3OqFh9fqsW7edjMxbgtgFa0LsBoarQTlAjcWWeU5jwJxdAFAhdsEKvMXuilXXCQ2rh9iF&#10;kIPYDQyOXfVDxWM1hhr3hw1WYwAAxC5YAWIXIgpiNzC8xi6WHgMADcQuWAFiFyIKYjcwELsA4AvE&#10;LlgBYhciCmI3MBC7AOALxC5YAWIXIgpiNzAQuwDgC8QuWAFiFyIKYjcwELsA4AvELlhBj2L30ku3&#10;kZG5iF2wKMRuYCB2AcAXiF2wAm+xe8Gq64SG1UPsQshB7AYGYhcAfIHYBStA7EJEQewGBmIXAHyB&#10;2AUrQOxCREHsBgZiFwB8gdgFK0DsQkRB7AYGYhcAfIHYBStA7EJEQewGBmIXAHyB2AUrQOxCREHs&#10;BgZiFwB8gdgFK+hR7F5yyW1k5OzFaxG7YEmI3cBA7AKALxC7YAXeYnf5ymuFhtVD7ELIQewGBmIX&#10;AHyB2AUrQOxCREHsBgZiFwB8gdgFK0DsQkRB7AYGYhcAfIHYBStA7EJEQewGBmIXAHyB2AUrQOxC&#10;REHsBgZiFwB8gdgFK0DsQkRB7AYGYhcAfIHYBSvoUeyuXXsrGTn73DWIXbAkxG5gIHYBwBeIXbAC&#10;b7G77MJrhIbVQ+xCyEHsBgZiFwB8gdgFK0DsQkRB7AYGYhcAfIHYBStA7EJEQewGBmIXAHyB2AUr&#10;QOxCREHsBgZiF6xu+sI2OvucfBo8wy5cB+ZB7IIVIHYhoiB2AwOxC1Z24cZWuvDC68jlSqcRI0+i&#10;olHiNmAOxC5YAWIXIgpiNzB8iV3HQMQu9I4LLhlK1VX1dMQRfSg5+U/C9WAexC5YQY9id82aW8jI&#10;2edcjNgFS0LsBoYvsRtX6aDMEfidB/MNmmyjhqa/UX7Bn2nYlGjhejAPYheswDh2k2jZiquFhtVD&#10;7ELIQewGhi+xK19X4aCsNvHnAYJK/kZBcv9//fVgGsQuWAFiFyIKYjcw+ANGG7tZbcrvdvowieKr&#10;lMujSxwUVeyg+CqJMoZJlIN5kwARJxixy+8tKhdiF3yA2IWIgtgNjLShnh8s9oEOOWj5uszhEiVW&#10;K6Gr/u4nVkuUhSkNABEnGLGr7Qr+lokvC/XY5W/GMkc4Kb1VkY1vxAIKsQsRBbEbGPymnNA+gtsR&#10;vLUOOXT5eg7fuArP33/eHlMaACJL8GNXuSyUY5ffLxNrJIop48eg4PdPDrTM4eL24D/ELkQUxG7g&#10;8MFnfBCaPnjVEVweneA3bR7h5a8b+fpEDuIRmNIAECkCHbsZw5X3FPWbIzV2U4ZIHe8zLKVZouyR&#10;ZlFGZo0v80aSp385G8QI04otl+Rv0vTPA/gHsQsRBbEbOBys/CYc3x688hw6Dtoa92gEB696vbqN&#10;rRZTGgAiRSBjl+NQPQhWPSbAHbs84ut+r4kt5/caZYpV0NQp72cq/m+jy/XsdZI8MJBYpbxnaqd8&#10;GYktkyi1Be+ZPdGj2L344pvJyJxFFyF2wZIQu4ElB28rjz54vmHzG3pH8A51yMGrvZ7feDClASD8&#10;BTJ2ldFbOw0oslNUsV0OXp5SxddlDPOMXTMowa2Jp/aRZf3lntSD65THwdSfS2pSRnF5VFo/DYz/&#10;G/N4u89b7J53wVVCw+ohdiHkIHaDg+fqRstTFtrfREqUKQ3ZI5W5czzCq3/DT6xRVnHAlAaA8BWo&#10;2OWv/eMr7dS/0CaLKrFRuvz1viJvDP+BrYyu6qM0WPRR60/sqo9D5WpsPwnPKOWx8GCAs9696gRL&#10;aQ6tuchWgtiFiILYDQ4OVv6aLaZc86Zf5iBHHc/hVbZJG+qU559p5/DyKYXVZcsAIPwEMnZ5NFSN&#10;Q1utnconOamydQCVFP+VWsf27XgfstU4TMGrznBEqfi/jS73pFzP4a5KqLZT/ulOyhkcTZlpf6Hh&#10;Y06hktE2eX6yNq6VU7CLzw10DbELEQWxGzz8Jsxfv/GUBu3IB89PU79q5A8iPtGE9g2cTyvMB2zo&#10;bw8AQl+gYpcPbNXGbtpQB1VNcdFJJx0pnxb6yKP+h67dmSW/D4kHg1lfwVgnxUh/kR/LEUf2obnn&#10;J8gjvTwHWB3Z5TnIOXiv7BbELkQUxG5w8QcNL6MTW6bO0XVQVIlEjjplugK/eae2iF8HIngBwlOg&#10;Ylcd5VTmutrkCOTLjzqyjxKIR/Shuhku4edCyV9P+mPHY8msHyBfljzY3VB88C9it3sQuxBRELvm&#10;4BFeZdmx9jeVEgc5BnHQKu8BPMKrHQGWv6JrcF8PAOEhULHL7w38nqGOcvLcXP4DuqS5P+UW/5XG&#10;nxGlTGNoVtb0NgMfeBtXyUswKvi/jS43klDlxifd4T/2C1tjqLT671Q35CSqm8bfiHk2FH9Lpn9e&#10;wDeIXYgoiF1z8OgDj0hEl/DvvvLhxKO9fMCFOkeXD7bwmNLA18vBK94eAISmQMYuR6HaEzz/3zHI&#10;c4UCPnUwz4fVf3MULPoD0Xw7QE3EB/cq073cjcQrT/Bl2u045PXPC/imR7F70UU3kZE5C1cjdsGS&#10;ELvmUUdZOGLVDwcemeHg5ekMjINX/wHC1yN4AcJDoGKX30+Sh0jytKiOWCmRKL5KwSOq+veSYNNH&#10;rffY7XotXX4svLwYxzrjwQHldpSf49FgTGHoPq+xu3yz0LB6iF0IOYhd88kHrWmCVx7BbQ9e9Xr9&#10;hwgvw4MpDQChL1Cxy/iPYF7D290VSgzq3z/U9xkOYP0JHQKqRplHq+L/9udy91q6yuNQY1lQ5pCX&#10;b9Q/H+A7xC5EFMSu+eQRmcHKSIX65i1PaeApC+1TGpKHKKO+2jf3pCaM8AKEukDGLlODV52/qw9D&#10;fm/h+bzqSW2sjB8Lny5Yv0KNFi9llorTBfcYYhciCmK3d6hfQXoEbzmf6pOX0lHOJZ80WPdGX6aO&#10;8Iq3BwChIdCxy/j9gg9ylerVNWsVfCIb/qYolL4V4ve39FaJnI1K2KqPhf83n1ENp1YPDMQuRBTE&#10;bu+R1+HVBa0avMr1kjwCrB/Z4Df8UFpInU+iwQfKJDVKcuDzaUyNt1EkD1ZOdarfxiz8Ycv7wPuS&#10;1OiktBZxG4DuCkbsMnUpQw5blXIsgLit1amPRf3DX34s8uMRt4XuQexCREHs9i5+83Y1KaO22uBN&#10;0szR5ekL+jm+PM3B6m/8fE57XkZIeb9z7z//N1/OpzblERxeU1g8gEXZhm8jEI+Tb4NPncrPJY98&#10;ycsiVSnvwTwixkd9q9drD/hRxZRJlNwUWiNkYE3Bil0AfyB2IaIgdnufEryeUxp4zhqHlzqywdMX&#10;PEZ4eQ7vYOtOaZCXWdOtK+yO3fawLeFt3Jer64Vqj7jmbXhUuCePU50HGF/p3g+PN3g+gp3X+qzw&#10;3Af9vvB2znpltEx/HwC+QuyCFfQodlevvpGMzF64CrELloTYtQYOXo5bbdByfCU3KVMa5ODVXc9x&#10;zNMCAjHyGUj8tb+ynrDKc789YtbLEdcekVna/fU05ee1UYxufcga7afnvrjDmMNZfz8AvkLsghV4&#10;i92lyzYJDauH2IWQg9i1Dg4zXpHBI2jLHfK8XXU0kQ/a8IixMod8umH9bfUWjnL9myhHuXYbdcqG&#10;e8RUOfhEu43H6ZXbz5TUnSkEPD2BpyCo96M+p7Fl9o6RdG3wqs8rT21Qb8NRx8GreTzlDkof5v++&#10;ADDELliB/n1afo9E7EK4Quxai/yVe71n0MZXOOQD2dSDT4QgLuMly8TbYnmjkmjqeVVUMzVVuC4Y&#10;eB6u9rTIvI4m7/fgM3Jowjk1NHxepnzGuMQad2Ty+pr8uAZNz6Kx86qp4PRkef4sH4GtbsPBqj2b&#10;kq+kQe594eeKD/7TTong0XTtyC1vw/OISyek0MzlVTRqXhmVTUySR5Y7PhBKlCkm+vsC8AViF6wA&#10;sQsRBbFrPUYjvBx+HLx8vTKH1/PEE6lDjN9LEpNPpBUr5tKS1XOoaqpLuD7QlCh0xyPP3eXL559b&#10;TuvXb6DlaxbJ/y0Ncocsry7Bly1cOpzWrVtPiy6YL/93xjDlMaq3pR1t9ZX253lElkOXI3bBBWfT&#10;yDnDlJUXhmi2aR+FnjR/Cl199Xo697wZVD7GJgd7xwcCj0TXWne+NFgbYhesALELEQWxa00ctByE&#10;2qDlObx8fni+noNYe9IJjl/9bUyePoCi+h5BuVk2Gja0XLg+GLSxy2+m6vQLKeEoKip00In9/i7/&#10;txyP7SOqauzGRv+O8guzqKryZGobHadc1j4FgamP3VdZbTx32B2yfLAfXz5j7tm0cuX1NG78ZMob&#10;qjzX+m3KBubQoLpGOvWU31Ficd/2ZeAQu9BziF2wAsQuRBTErnVxTPGyXNrg5a//1cjSnmXIKHYv&#10;uNxFKa7fkS3+KBo28iTh+mDg2NUe+KWO7CY6/kjR/X9DUdG/l/+bpymoS3ypsTuk+W/yNvHxf5D/&#10;mxeP106J6Gns8vSEIVMkqqn6K2Vl/oGO/tP/kKs6yiN2eW4u/2xhzYnU/7TfUNSA31JGQzRGdiFg&#10;ELtgBYhdiCiIXWvjoOJ1YdWo5XPb+xq7pROdVD86lmpHRVPjTPG2g4GnHvAcY4/R3ZES5bclUmlz&#10;Pxoywy7PL+Z5utr3QX5MzTPt8jYjz7LLt8XTFrQHhvkbu3ybfDCc+vM875cvb50YRQOrj6Pa+hOp&#10;eLTNI3bV+xk+L5lKW/rR4EnxVDvdRQ7N3F+OXZ5Xrb8/AF8gdsEKehS7q1bdQEbOXLASsQuWhNi1&#10;PkkzuutP7MpMXpaMw5FHn7UjqrHlnvvG/609cQMHrX4bltHKc249I1S/TVcS5IPc2m+jRJJPnVo6&#10;wUkV4xxUOlaivDFOSqzVveGXKCezUG/DPlB/vXIQm/6+AHyB2AUr8Ba7S86/UmhYPcQuhBzErvX1&#10;KHaDJH+MRKXjMqliQi4VjfVc6YGjlPfJPZ2B5xor17kanML7oB6v4MDbBiJ2OUq1t62ukcvTEnh1&#10;B1udeP/MXtu+D8OcFMdxrrlOqvd/PwBUiF2wAsQuRBTErvVZMXZLh8fQ5MmjaPny1TRpYZvHdbx/&#10;2tUiOHrVUHU1iG+weoGMXV7mTB5Jbr8NNXYzdBGs5y12+RTGOIMa9ARiF6wAsQsRBbFrfVaM3eTK&#10;08gedww5EgdQcr6ycoIWrxah7htTz4Bmduxmt0kUV+m+jZ7GbtJg652xDkILYhesALELEQWxa31W&#10;i10e2Sxp7kuOxCPp2L/0oeyyE6lsvLidUewqp+7VzKM14I5d92oMA4p4nWH/H6MSu+4D5noauzzn&#10;V38fAP5A7IIVIHYhoiB2rc9qscuy2+w0ZEw83b03h6onGZ+swnvsainTHLTb8ul5eVte2UG7lnB3&#10;QlM5fbH2eXLftvY+mTbCEbsQLIhdsALELkQUxK71WTF2faENyY5pDLrY1Ycu663YZUaxG1/Jj8Ul&#10;S20W7wPAH4hdsIIexe7KlVvJyBnzEbtgTYhd6wvn2NXHJrNa7MZV8MkpFIhd6CnELliBt9hdfN4V&#10;QsPqIXYh5CB2rQ+xq+i12MU0BgggxC5YAWIXIgpi1/oQu4ruhCZiF6wGsQtWgNiFiILYtb5QjV0+&#10;4Evdv1CPXXUaQ3f2wSrmrxxOreMkapimnI4ZegdiF6wAsQsRBbFrfaEbu+4D0EI5dvkAtVCP3WWX&#10;NdGokdPpiN/0odSMPwvXg3kQu2AFiF2IKIhd6wvl2FWXFvN2Ugl9bDIrxW6mHLvu9+7u7IMVDB5x&#10;Kv35T33ot0f1odTUo4XrwTyIXbACxC5EFMSu9YV27CrBG9KxW+F+LN3ZBytoPcNBJUXHUFbWn2jY&#10;xCjhejAPYhesoEexe+GF15ORWfMuROyCJSF2rS8cYlc91a+rQXu5cXAidgMvb4yTCkY7KH+UnQrH&#10;huZjCBeIXbACb7F77tKNQsPqIXYh5CB2rS/0Y1eilCHKZYhdiHSIXbACxC5EFMSu9SF2ezl2w2DO&#10;LlgHYhesALELEQWxa33hEbvK/oXanN1wWY0BrAOxC1aA2IWIgti1vlCNXW1EqgeoJTUaR6aW1WJX&#10;u84uThcMPYXYBStA7EJEQexaX6jGLi85plJDlfdTe7m6Dq+WFWNXvbw7+wCghdgFK0Ds9jL+IOfR&#10;k+QhTnIMcpKjrt0gJznrlctTW5yUM0r82d6UPlSSP6QVmv02gTSI71/cJ18gdq0vVGNX+17nbRqD&#10;ug6vFWKX90XdL8QuBAtiF6ygh7G7hYwgdruWOcJJUj1/gPPXn64uKPPonA3Kz+lvy2z8Fa32Q5n3&#10;T9zn4Ior717wInatLzxiV7lMf4CaQglNdaTXXtsepK0SxZSpEepevswf2W0SxVW6g1ofu3y5evuI&#10;XTADYhesoPPYFTtWq8+KFVvIyMx5F1IUYlfAo7PprUq06uMtvTLNkKs8xXPbMhc5BrooY7gyKqy/&#10;j2DLapPkAOEPTnuZk1Ir0kyXUJYkPxe2Wv+fA8Su9YVX7IpvsHo2NTRb+X1Bexv+P0Yldt2nLdbH&#10;rjZwtRC7ECyIXbACo9iNKk2ic5ZuFBpWD7HrB/7ATh7Ma1i6wzWlIpVq6/Kori6PzmipNjSuqUze&#10;hnmObLooqdH86Q1ZI9xfh45oKKJFkytoxdnm4fsbODBffg5iy12U3SbuY2cQu9YX+rGrPamEe86u&#10;t9BE7EI4Q+yCFSB2TZDV5iR7rVMelVVj9fSmUpo4uFwO2g/eLuvS7GFV8s/kVGV03EZsmYsSa5Tb&#10;199nsKixm1jqorNHVNGTD5XR5/8qNc1DO8vp9OZSxG4YC/XY5dA0Wo3BcwqB+30RsQvhDLELVoDY&#10;DTL+oJYGuqctlNfmyIG7bHolEZX65dDBUjp3YhWd0VJFie1f5atf53PwmjHKq8SuRPayZJo7sope&#10;eb5M2M9gevrhchrbgtgNZ6Ecu2pkGsWuGL2IXQh/iF2wAsRuEHGI8coBHGYcp6W12bRyTiXdvLFC&#10;iDh/3La5gsY2lVFhdRbFtgevY6D/81e7A7ELwRa6ses+MAyxC6BA7IIVIHaDiI/E5ijjA6oaBhXQ&#10;0qmV9PH7YsB1x3P7ymjtokpqGlTQMcKb1CTuQ6BljVAeE2IXgiVUY1cNzM5iF9MYINIgdsEKehi7&#10;15GRmfNWRHzs8tq4sWVKGBZXZ9Gi8ZV0+Ccx3rrr119L6asvSmnuyEoarAle9SjwYEHsQrCFauxq&#10;o9Yodr2FJmIXgkOi3IGn0dF//j/607FHUfk45bVgNsQuWIH32N0gNKxenwsuuI6MzJgb2bHLH848&#10;j5aDLLcqk86fUUkfvSeGWyB881UpjWksleNTni5RE9y1eBG7EGzhFrv6aQt6auymtyrbDihSpAz2&#10;/zHKsVuh3B9iN8KNclBe7p/oiN/0oSOP6EPN4/uL25gAsQtW4C12Fy3ZIDSsHmLXi7ShPKqrjLTy&#10;wWi3burZHN2u3HplBY1oKKa40iR5xQce3Q3WwWqIXQi2cItdMTA9Tx+snlSCY9cdpN0/qUR8FyeV&#10;MIpvxG74yR/hoNTMP9Mfft+HfvvbPrRwFUZ2IXIhdoMgvkoJQp5eMH9MFX39pRhtgfTD96V03doK&#10;Smwf3bXVBO9gNcQuBFv4xa4YutptO04X3Gre6YL1wYvYDUOjJKoYZ6PGIf0ppSGOaqa5xG1MgNgF&#10;K0DsBhifwladPzuysYRWn+37EmPf/qeQPvywiL75pp4+/7yKvvm6StjGGx495lFk+b7LXHKU6vct&#10;EHoSu7/+WkJfflFG333fSJ99VkVff11LP/wwiA4fLha29QaxG/5CNXaNDlDj/dS+B2qDU9URu8PM&#10;i12VYexW8GNRpDaL9wHgD8QuWAFiN8DUpcaSK1JpwmDfQvCXX0po9+4kOvOMRCorq6Lzl62haTPO&#10;oJUrz6ZPPplCRA3Cz+jx6gxnjajqCG0+u5p+3wKhJ7F77TUJtGB+G125+Qo6fdxMWrL0HHr6qTvo&#10;ow+XCNt6g9gNf6Eau+o8WRaqsZs5zEnxlcp7CGIXAgGxC1aA2A2wxGolBstqs+WRVn2sGVm8OJ6q&#10;qnOpoXE4nT5uVoeJk+fQlZvX02efXU5EXUflwrFV8qmH+f4Tq4PzlVV3Y3fFijjKykqlCRNn0djx&#10;Z8iPj///BSsuoU8//YSI1gk/YwSxG/5COXbV0d1QjV0e2Y2vVH7HOXa7sw8AWohdsIIexe7y5deS&#10;kRlnXxCRsZs53P1BwbH75sveQ5CXDvvyy0q64PxRHoGrJwfvpuvp8OGuD3JbOLZSnjqhhmAwDlLz&#10;N3Z/+aWUdu4sp7ZRY4THppp91hL69JN/0n+/XSA/L/rb0ELshr/QjV1+n1OCN5Rjl+fscujy7xhG&#10;dqGnELtgBd5id+Hi9ULD6iF2ddT5bhyCPKqrj10OuW++qaBDhwbSxitG0+Sp04XwMzJl2lxauWot&#10;/fBDkRB/emrssmAsQeZr7P78cym9+14tbdg4Wng8RlZftJ6eeXor/fKL8e2pELvhL7RjV1k+DLEL&#10;oEDsghUgdgOIlxyLK1dC0Ch233hzDF267nSaOs23yNWaPHUuPb4vT4g/PW3s8geXfh97ypfYPXy4&#10;jHbvaaO58ycLj8ObcRPOpAtXnkeHD4uPSQuxG/4Qu70cu+0HqCF2IRAQu2AFiN0A6ix23/1wLd15&#10;7z4h8vxxzVWFQvzpWSF2Xzy0g9ZtuEHY/67MmDUNsQuI3V6OXZ6KhdUYIFAQu2AFiN0AMordX38t&#10;o48+PY8ee/p1uv/Rt2nO3AuEyPPFmLEzaNedXS9F1puxe/jnGjr05g30yJMf0m0799P0WecKj8Ob&#10;MWNn0qwzJyN2AbHbi7GrrsagXt6dfQDQQuyCFSB2A4jPba+fs3v4cC3tP/i4HIAPPf4+bdh8J42b&#10;OFuIPW84cpuHnk5Tpg0Rws+IR+wOF/expzqL3X9/OYv27X9FfqwP7nuXlq/cLDweb/gxnjW7hn7+&#10;uUR4TFqI3fCH2EXsQvhA7IIVIHYDSF2NIbbURfUD8+XY/eWXcnrznc1yALJ9T71FixavEmLPSNuo&#10;KVRcWkfFpTX0+utdn3jhqlUVHrFr9moM3/84mJ554bGOx/rYk4fonHMvFB6X1qgx06i8spEmTR5H&#10;z+wfKp94Qv+4tBC74Q+xi9iF8IHYBSvoUewuW3YNGZlx1vKIjF3+UE5oP1Wwdp3dz744k/btP0TP&#10;HPwnffvfH+mlQx/RgnMulg/K0scff50/vG0yFRbXkCs5k8orKunAgaVC9BnhdXaHNxTL999b6+y+&#10;//FKOXRffO0z+vGnn+ngi+/S0mXrO9bW1T7OltZxlJFVRGfPPZs+/fQmImoSHpMeYjf8IXYRuxA+&#10;ELtgBYaxW5JEC8+9XGhYPcSuAWe9GLs//TSQ3nn/fvrPtz/Sex99Q4/t55HPD+jW25+kc5ZcQuMn&#10;zpFHOIe0nN4euRnkcMRTXs6ptHrVAPr0k65XYfjg7VKaO8p9BjXeD/2+BUJXsfvTT3X00msH6L/f&#10;/UTvf/QN7eUpDY+9Q1dt2SXPV+bo5ZivrWumjEwnuRx/p5kzTqL3388RHpMRxG74Q+z2XuyqB6ip&#10;l3dnHwC0ELtgBYjdAEtvVWIwqSKFxjeV0farlZNB/PzzbPr8q0do3zMf0d6nPuyw66FDtHrtVnm6&#10;QmFRPi1ekkfbt2fT9m1OevrJdCH2vLl1U4Uc12rsBuPgNNZV7LLDh6fSp5+9QPv2fyTHrurOew/S&#10;1Bnn0MTJlbTj9jy69940evjB1C6nLmghdsMfYrd3Y5ePO1DfR7AaA/QUYhesALEbYDxPNqFK+aDg&#10;+bM8tUAJtTI6/HMtffjxCtq3/7WO2L3n/lcoJ6+cJk3OpVdeKaLvv/c9/LQ4dl3lqfL98v1n+RmB&#10;vvIldvnkGT/8OITe/2i1R+xeteU+mjuvhN7/sOv5x94gdsNfOMcun2FNH5yWi91y9XFg6THoOcQu&#10;WAFiNwh4CTJ1ZIRHW2++ooJ+/cUdbF9/M54OvrKLHnl8H523bBTtfbTr9XM789juMpo4uJwSSpOU&#10;UeUmJbr1+xUISuwqK054i12t774fSs+/+DDdtXsHbd9RIFzvL8Ru+Av32OXrtey17UHaKlFMmXJZ&#10;t2O3TaL4KvdtGMWuer+8L53FLuvOPgBoIXbBChC7QcAfzok1SvAOHJhPF8+roI/e84w2nsf7+RfN&#10;9N133RvJVX3xWSlNGFxOqRVp8v3FVygfWPp9CpSsEfyhKfkcuzzK+/0PQ+jrb2qF67oDsRv+Qjt2&#10;lZBUYzdJjl13VLqpsekgW40mduXRVuU2Uob4/xg5duMqldswil195KoQuxAsiF2wAsRuEPCoKn/9&#10;F1vmkpchGzgoj9YurKSvvxTjrSc+/1cpXTyvklrqCz3m2AVrVJf5G7uBhtgNf+EWu94CU2WraQ9N&#10;eb6/JjS7HbvKz3uPXXEfELsQLIhdsIIexe75519NRqbPWRbRscv4A9o+0D2dYWh9IV1wRiV98W9l&#10;tFMfcf767JNSWn9eJY1tKuu4D1uNuB+BpsSug+xlLsQuBEXoxq57/7Sxq17mHs31fF9E7EI4Q+yC&#10;FXiL3QXnXCY0rB5itwvadXdZS0OhHKhPPlQuRJw/nttXRjObq2hYQ7E8csy3zdMm1CgIJs/YrUDs&#10;QsCFauyq82S9xa47Nj0ZTWNgvRO7EmIXAgqxC1aA2A0yPmVvYrUSvBymjYMK5IPWtlxSQY/d518o&#10;vv92qfxzs1urKL86kxzlyUroVjspc4R438Hgjl2J5o7Mp1eeF/czmBC74S9UY1cbtd5i10hAV2Po&#10;VuxqDpLj2K1A7ELgIHbBChC7QcbzZzlE1QPWOHgTypLk4J09rIrmj1aXJuvconGVdHZblfxzPF9W&#10;HS3m4MsxYURX5Y5dB80dmUmvPN+zlST8hdgNf4hdM2NXuUzdh8xhEsUjdiGAELtgBYhdk/C6t64G&#10;5aA1NVSzq9JpVGOpjCPWyNQhFR3bqD8nh16Zk6RBwT0YzYgau4mlDprakk6XLsqhKy8opisvqDTF&#10;itmV1NJQhNgNY4jdHsSun+vs6vcBsQuBhtgFK0DsmojDNGWIk+y17nm8qqq6XEN5VZme25bxtAUX&#10;pTSbM0dXL6vN/WGaWemkqrrkdlnCvgdDeW0OOctT5LV+bbWS/OGu38fOIHatD7Gr6E5oInYVJWMd&#10;VDDoVOqbdDzVjU8QrgfzIHbBChC7JuPg5dHI1BYnOXi1Bs1Ib2d4FFOqV34uWGdH8wV/mLqaxA9L&#10;NzHkg0Oi5CES5Yzy7zWF2LU+xK6iO6GJ2FVUDTmZTvj7/9FRR/ahBOlo4XowD2IXrKBHsXveeVeT&#10;kWmzEbu+4nDlUVpnvbJUGR9spsWXc+CaPV2hMxwffKS4rdZBidV6kvAYAq97IcAQu9aH2FV05zWO&#10;2FUMbDmJjv1LH/r97/pQVeWxwvVgHsQuWIG32J2/6DKhYfX6nHfeVWRk2uzzEbtgSYhd6/MWuxyC&#10;6qluEbvGELtusUnHkM3xZxo0Kka4DsyD2AUr8B6764SG1UPsQsjh2H3j3UN07Z1XWMpte24QLotU&#10;G2/eSJdtVay/cSNd0375ZddvpHXtrrx1o/BzvU3dZ7Zpm7J/vJ/ay43w4+Vtr9q+kS7XXL55u/+P&#10;8eo7lOdMvY0rb1Nug/dHf7+G+7BD2Yd1WxTq4whF1925kW7duUG4HMz1xdef05KNc4X3YgAzIXYh&#10;oly0ZTl9/K8PLefXX3+lL7/+Qrg8En3wT09Gl+t/xgqM9k//WIx89Kmy7YefGF/uD/4Z7W3wbRpd&#10;rhfIfYDe8d0P/6XDhw8Ll/c2jOyCFSB2ASzg+UP7ac7FU4TLI5F9oPs9g09woE5jiClzXy7VW++9&#10;RDstANMYwGw33HsNPfHCo8Llva1qar5wGYDZELsAFoDYdbPXGceuOmdXPuOXBd9LtPGI2AWzWTV2&#10;AawAsQtgAYhdN/UMYEaxy2HGwcurfuh/rrdp4xGxC2ZD7AJ416PYXbr0KjIyFbEL4BfErrK8Hseh&#10;9j1DuxpDVImdBhTZKLrELgdv8mBeZ1m8nd6ijUfELpgNsQvgnbfYnbdwndCwen2WLt1MRhC7AP5B&#10;7DopvVWi6FLtG5FESY3u2LXV2imq2B278VWSfPpq/e30Fm08InbBbIhdAO+8x+6lQsPqIXYBAgSx&#10;yydQUebjqqGrDy0+VbWrgeNMiV2rxZg2HhG7YDbELoB3iF0AC4j02M0c4aR4zVxdjkS+vPUMG5UV&#10;/5H69juCqifY5FFePpOauh0fzKa/rd6ijUfELpgNsQvgHWIXwAIQu8ax2zb0eBpw2v/S8cf1oczC&#10;4+TLYsvd2/FUBv1t9RZtPCJ2wWyIXQDvELsAFoDY1cauQ47EglFOmj67P5120v/QX//ShyoaT5a3&#10;1cYuT3dIH2qN9xVtPCJ2wWyIXQDvELsAFhDpsZvV5n4z4vm4ceUOyh4h0YSlyTRrdgyVV5xGeaOU&#10;INOOAHMYx1c4LBG82nhE7ILZELsA3vUodpcs2UxGppyJ2AXwR6THLuOzonHoygFW5iDHQAdlDZco&#10;r301Bj5ATf7/I5S1eDu2LXVQQqVDDjr9bZpJG4+IXTAbYhfAO2+xO3fBpULD6vVZsmQTGZly5nmI&#10;XQA/IHadlDFcovhK91nSoks4/iRyNSoSaxyU2b7UGG+bqIk6xj+bPky8XbNo9wWxC2ZD7AJ45z12&#10;LxEaVg+xCxAgiF3lpBJpQ5Uo83zvUOKXL7fXOuQRXt5WjuMqd7DxNnzGtUAEL48epw11krNBIme9&#10;JJ/AInN45+9f2nhE7ILZELsA3iF2ASwAseuW1iJRTJk7dLXTFZit1kE5o9qnNLQpS5Hx5eoavTyn&#10;Vx0B9hffLoetNrCVk1jYKbbMIa8FzCeyMDpzm3YfEbtgNsQugHeIXQALQOy6KSO8yqgqT1XgUwbz&#10;AWvaOLPzfN72ObwccrxNxwkpipWf41Fivo7PzMb4f2v/W3uZejnPG+YVHrShy6co1p65LaFKkqNQ&#10;H7za/UPsgtkQuwDeIXYBLACxa4zjjUdpOR71c3T5ADa+nqOTQ1W7JBlHKY/E8qgvX84Ryas28Lxe&#10;5b8VfD1fpl7ufr9SQrd/oa3DgCIlduXgreb79Xw/0+4bYhfMhtgF8A6xC2ABiN3OKUGrjPJ6RNpA&#10;JdLkObzDJIoudccuX6+eVlgdqWXa9yTtFAnP9ysH2evs8ugxSx/KMWz3uE2e7qDdR+1+IXbBbIhd&#10;AO96FLuLF28iI5MRuwB+Qex2TT2AjUdhPUKtfYSXt8ngEd6KnscuH5SWN1qiolGJlN0cS7kjbJTO&#10;Md1xe5K8/Jl2/7T7FKzYzR8jUdnpNspuiaPCMcrPaSF2IxdiF8A7b7F79oJLhIbV67N48ZVkZPKZ&#10;SxG7AH5A7Pome6RyAJt+hFeq95zSkNTk6KAsXab/b4W4nYLvq2BYLBUV/5miB/yGHHknyJfxAWrq&#10;+xkvjcYHyKn7pt2fYMVu5ehYqqj4C0X1P5IqG0+mojGe2yB2IxdiF8A777G7VmhYPcQuQIAgdn0n&#10;j/C2KPNsO4Kt/SQU+m17IrXqVIrq+7903DF9KC72aCofqawCoX1Pyxju3l4bj8GK3fTyf8inT/7L&#10;0X0o2Xk0lYyyeVyP2I1ciF0A7xC7ABaA2PUPB29qi2cc8lQFfo/h9XDlFRbU/6/i//Z2me46vo+K&#10;kdGUmvQ7+sfx/0unJB4rX8bLjinvZ8oUCbNHdqtG9CN7/JF0/HH/S3FZymizFmI3ciF2AbxD7AJY&#10;AGLXfzylgaNSHeHVLj3WnTm77usdckiXT3BS87h4Gjk5Vr4/ni+s3hb/HK/koN0f7W0EK3az2xw0&#10;YkostY6LoqkXpIrXI3YjFmIXwDvELoAFIHa7h4M3pVmZ0hCo2JWVcWy6Yzadz+xWpmyv/kzyYPNj&#10;tyuI3ciF2AXwDrELYAGI3e7jwOMw1a6U0OPYbcdr9TL1ttTLec1fdQUIlfbnELtgNsQugHc9it1z&#10;z72SjEw6A7EL4A/Ebs9ljeAD11SSPO1A/v/a/5YvM9huqCRPXeBTEetDUI+nL/CKD/r7126D2AWz&#10;IXYBvPMWu2fNXys0rF6fc8+9gowgdgH8g9i1Bj6BBC89xkGrD0Ie4bXVKKch1v8c026L2AWzIXYB&#10;vOs8dsWO1ULsAgQIYtc65LOxDZcoeYiyfq80yEGuBoccjBzD+u1V2nhE7ILZELsA3iF2ASwAsRv6&#10;tPGI2AWzIXYBvEPsAlgAYjf0aeMRsQtmQ+wCeIfYBbAAxG7o08YjYjcyFIy0UWnDKdQyvj9VTnEJ&#10;15sJsQvgHWIXwAIQu6FPG4+I3cjQOuok+sPv+9CRR/ShmuZTqGyiuI1ZELsA3iF2ASwAsRv6tPGI&#10;2I0MtVXH0NH/T4ndouoThevNhNgF8K6HsbuRjEw6YwliF8APiN3Qp41HxG5kGDklhjLS/kj5+X+m&#10;wZPjhOvNhNgF8M577K4RGlavzznnbCQjE2chdgH8gdgNfdp4ROxGhsLTJSocaaPiMXYqGidebybE&#10;LoB33mJ3zrw1QsPqIXYBAgSxG/q08YjYBbMhdgG8Q+wCWABiN/Rp4xGxC2ZD7AJ4h9gFsADEbujT&#10;xiNiF8yG2AXwDrELYAGI3dCnjUfELpgNsQvgHWIXwAIQu6FPG4+IXTAbYhfAux7G7gYyMnHWYsQu&#10;gB8Qu6FPG4+IXTAbYhfAO++xe7HQsHp9Fi3aQEYmzkTsAvgDsRv6tPGI2AWzIXYBvPMWu7PnXiw0&#10;rB5iFyBAELuhTxuPiF0wG2IXwDvELoAFIHZDnzYeEbtgNsQugHeIXQALQOyGPm08InbBbIhdAO8Q&#10;uwAWgNgNfdp4ROyC2RC7AN4hdgEsALEb+rTxiNgFsyF2AbzrYeyuJyMTZ56L2AXwA2I39GnjEbEL&#10;ZkPsAnjnPXYvEhpWr8/ChevJyIQZiF0AfyB2Q582HhG7YDbELoB33mL3zLMvEhpWD7ELECCI3dCn&#10;jUfELpgNsQvgHWIXwAIQu6Eta4Q1YjerTaK4SvdtIHYjB2IXwDvELoAFIHZDV/ZIJ8VrApP1Vuw6&#10;BnreNmI3ciB2AbxD7AJYAGI3NPG0gcQaz3CMLXNQxnDlele9GJZ6SYN7Hrs5o/j9VXfbZe7b6Cp2&#10;XY3t27VKFFfuQOyGIMQugHeIXQALQOyGHh7R1Qcmj/ByWKrXc3Dqw1LFUcwjrzkjJcoZ5ZTDki9T&#10;r08d6tv7JQe3UxfVfDtJg937kdwk3r+Kf5a34WDm/YkuQeyGIsQugHeIXQALQOyGFo5DW61nNMZX&#10;OChtqBKufL2zQQxLLQ5LDlW+vdQWieIq3Nfx/84a4dv7JceqNpL5fye3jxbzfkidjC67GiR5G942&#10;bahyv2rsxpRJlN7q2z5A70PsAnjXo9hdsOByMjJh+jk0oMRFA4olD4hdAGOI3dBhFLosfZgSurxN&#10;V3N1XU0OeSSVt01v9Ty4jXGgqiHcGWmQeD9J7bfN+8LTE/TXd+wDjyq37y9Hunq5Grv2OvfjAetD&#10;7AJ4x7Grb9IBHLtnrRYaVg+xCxAgiN3QwAGqHynl0VB1BDRnpJOSmrwHJuMRXzVG5cjUTXXgkObV&#10;HfT3rSVPOdCPHJfxbbfvxyinPBdYf98qaZB76gKP6PKotHodxy5/MGR2sQ9gLYhdAO8QuwAWgNi1&#10;PnmO7iDPaOTQ5SkI6tSFpEYxLD0ik0ds25T3QQ5d/SoO9joHZbWJ963HoaufusD3re4nj9rq77tj&#10;HwZJlN1+H+mtDoqv8rzel9gG60HsAniH2AWwAMSutRkdjMb4ILKOqQtNngeY6UkN7qkJGcOc8qoH&#10;2uuV0O36PZJHb/W3zfGrjhZ3NrKsTI9QbodHo/X7wKGbObzrfQDrQewCeIfYBbAAxK51yasd6EZK&#10;OWp5ZJav58DkdXX1YekRmYPcMcqRqb+ez3rW1Wgq/zzPx9X/LI/UduxHi3i9imNanbqQPkwZlfbY&#10;hyoOXfF+ITQgdgG8Q+wCWABi15qMpgTwaCjHLcclz9FNHizGqxaPCKsjthy6CbqpC7aarkOX8QoL&#10;HiPHPEe3Xpm6wPvS2X5op0dkDFPCVr8PCN3QhtgF8A6xC2ABiF3r8bZsF689q05dSBnieSIIPR7R&#10;VUOXTzShn6MrR6YPS4wZTZFQ1sdV9oVDV3+9imNbnaPLawDr94FPisEnk9DfJ4QWxC6Adz2K3fnz&#10;LyMj46ctQuwC+AGxay3e5r6q6+jyNkZLhmnZOTJHtp+Gd7hTiFGOTp4f29XyXhzU+hUbeKTWvXSZ&#10;uJ8qedS4Pbb5vvShy1MZOIC72gewPsQugHfeYveMOauEhtVD7AIECGLXOpSRUs8olE/UMMQ9N5ZH&#10;d/VhqaU92IxjUj9twNf5sSnNDmHkmEdq1f3glSD0963iEVt1ekTmcOW/Pa6v4tAV7xNCE2IXwDvE&#10;LoAFIHatwWiOLuNpAjw/Vw1d/SoGWhy66tQEXqs2sVoXmdUOyvBhxQOjKRLylAQvpxfW74M7dCVh&#10;H/iAOJwdLbwgdgG8Q+wCWABit/d5O8hLO0eXpzF4C0xmk0d03VMX9Cse8DQCDt2upg3IoaufulDr&#10;XrosrVW8vmMfNPOAOXQ5bLXXx1UqodvVPkBoQewCeIfYBbAAxG7vUkdK+exhHWHIJ2pock9d0J5S&#10;1whPE9BGpn40lUeDfZk2wGc004/o2mvcUxc6m6MrzwNuH9HNGqGsm6u/Pt2HfYDQg9gF8A6xC2AB&#10;iN3eox6MprxPKafL5TDk6QzKurTK3Fj9KK2WNnR5+gCPrmqv5zm6PHdXf996aXw/+tDl9XHb2k8v&#10;3CJObfDcB+V2eF94lNljHyrdawND+EHsAniH2AWwAMRu75BDd7BEUSXa9yplRNfjTGOdhK581rER&#10;ysgrh67+YDT+WV+mDchBrT+jmWY1hc72QzsPWA5d3Ygu/xyHclf7AKFLjV1eR7m2rT8NnzSAyieJ&#10;2wFEoh7F7rx568jIOMQugF8Qu+ZTpgQoI7kcuOr7lKvRPXUhfZj3KQNMXlWhY0RXnLrAfJm6wIGi&#10;H7Hl21L3g+9Df7sqDuSOqQtt4tQFJbbF+4TwIsfuwb2UkH8y/e6oPnTUkX2orPE0ysMfOABeY3fW&#10;7JVCw+ohdgECBLFrro45uu1BqASvRI5ByoiuOkc33stIKpOnJrSPpvJJG3i6gfZ6/llfVjzg6Q36&#10;EVt1RFedo6sf8e3YB/mAN+V2eHtercFjHyod8oix/j4h/HDsPnnwESoqOJr+9Mc+9Nuj+lBG6YnC&#10;dgCRCLELYAGIXfPIoTtEoqhSfl9ydASvs949dYEDNLZCuV4fmEw+69hw99QFo9FUX6YNcFDrQ1c7&#10;/9fojGcqefmw9nnAvL0+tvl2tStJQHjj2H3qxb3UNjmKJMfvKCP1aBp9tl3YDiASIXYBLACxax4O&#10;SA5c5X1JmcLgbOAzkqnXOylaDmFFlHaFBh4tlQ82U85gxiO6+tBlvDRYV5FpFLI8WqwuL5bV5hSm&#10;Nqj4cg5dvg/eXj+iy9fziG5X+wDhQ52zWzRGovzhNsofaaeiceJ2AJEIsQtgAYjd7ssb46LSiZmC&#10;solZVDw+vWO7grEpVDDm/7d3HuBRldu/5n/P+Zd7z7mn3HM86mkWCKROn2RSJpPJ1HQSSAIBEggB&#10;AqEKCIgg0lEB9dhFxS4qYi8IgiCIUpQmAmIDBBEQFSm2333Wt2fP7DIDgUFPQlae532AmW/t/WV0&#10;73lnzfrWlwVTqUNgKHYgrdgBQ1mkdEEWUO29K604A5ayLKQVW8NdFSjGWK6XzOaULlB9r1Z0DSVm&#10;ePo7EByUI8ojYomu2OI3VLpAomuq0DwflDK62nO2JHyNmXA32HSPM2cPd2NgmNiw7DJMC4Bl9+wp&#10;H+HDs8sXRmXCLaPEGBLZ4dcNwBMvPYkFL0R4+LkFGHvjCCHHJJjyBgwJoQVr9i5ujJg+Dg89swAL&#10;X3ka8xfdi4m3joa/MUfU90aTzNNlUzN76EXXUxfETQ/NxtPLnsBzKxZhws0TEehTqhNd0Sc3JNOi&#10;RjeKbNuqpZZp2vO2JO588mZMvG207nHm7GHZZZjYsOwyTAuAZffsqRlXht37P8E9i27DjQ/PCnPD&#10;A9PQc3yFGEOCOfHmydj+0U5MvmWm4Pr7ZuLWBXOx/eP3MHv+rHCNLpU40II1W4UTTy1+Fjs//gD3&#10;PXU/5j4wEy+ueAYHDn+OodOG60S0OaIrdjTTtCYr6leBrTu34q1Nb+DmR2Zj1l1zsHLtKrz5zlsI&#10;1EeEl0SWanzl0gVtRlcS3dPPoSXw+roleGb5E7rHmbOHZZdhYhOX7I4b9y9Eo9+QCSy7DHMGsOye&#10;PSS772xbiy4jA7rnSPxIMClTO272JLyycom4F6WWyIvRLJhy13js+nQXEgPW0L1KksfxcyZh7/7P&#10;0MFnQkaNfDwT6sf3QbC+TCWazdmswdlbn9GtGtYLR77+Co+9/IDI1MqlC7bybNz+yN2qsXILM5qD&#10;uatGdANGsehOe86WypK3XmLZPcew7ErQNU/XiBbtuGhoYyT045jWRyzZHTHqOp3DamHZZZhzBMvu&#10;2RNLdulNSt6IgTK1V4VkN6XEJDoo0BjqYuDp7cWWHe9hwIRh4XtVSqENq9a/iRHTR8IREl2SY1OF&#10;9DzJMx2T5JQk83RviNEyutQ27JaHb8Kez3eLeVAXBuXzMqKzQ0imKaObWZOOzMo8QXLQIuZgrdSX&#10;LlAtc+mwfIGvMVK7HI2CJqcYR/XC2ueUVI0uFOO6jSkRx9c+L0PHkc9d2JQbfpzqdOmxVe++judX&#10;PCX+HhiYpYsnioa4UDLUjfx+dt1zSqgEpXBwLlx9rbrn2hJtXXZpQSdd77RJDC3YpO4kBP2drg+6&#10;huR2fso48YG4VurQQrsmynEEfXtC39hQnb72+mJaFyy7DNMCYNk9e2LJLtXgKjOplKl9bc0S8aZI&#10;z9MbHNXoemoL8f6u7age1jt8r0orcmDzjk2oHl0mxkqL0bQ3SyNsVad/ExQiq9lsgnrwehpy8Nrb&#10;izH/mXm652UoY5seKo8g0e0yvDOefPkpUeZAPPzMY8jr7dTNYd5Tt+LGh2birc2rBU8teQyDpvfR&#10;za33hCpR27xs7ati3NK3XolaS1s8NA//euQGbNy+QYzb8sEmPP7Kw7rXnLhy7hCs3LAscu6lC1B7&#10;dRfxXM+rysVjR77+Ep8d2CP+vmL9a6r4vtfWYP6zd2H1xhVY9e4K3Pv07SgekqcaQ9I89e6rcfWt&#10;o/D6+qVinFyy0lZpq7JL1wYJKX1YpLp56p4ib/mtupaCUv/q9G5Sy0AZU2epjZ+I08TQv+nxxCDt&#10;SkjdV9hhWissuwzTAmDZPXtIdnd8vA0Dp9Wh66gCQfnwAiGKyjcukt3X1y0VMSS8SYUm8aY4fNpo&#10;7N63B53CZQwmXHndRKzZtEpIFr2ZmrtIY5X3s+bU6BJakaVMLW0v3H1sKXbt3glPbYHujVlGrtGl&#10;4wQHeLB+ywZs3rEVE+ZOxuRbpuL9D7dh7Za3UDm6MHw+6kKx7cOtQihveuR6jL1puJDqNze+gdJh&#10;HtXcZt03GceOf4uXVz0nxt33zF349LOPMHBab9W4ETc0Ys/+TzH34Vli3PR5E7F738dYtHSBatyk&#10;28fiq6NfYfGbL4hxxFubV2HOQzPE85RhHjqrnxBZEmd6vt/kHqpjfHvsKDZsW4tJt4/B5Duuwvsf&#10;bcVHe3apxlDmmI5x4uRxUetMx/Q3Rs8QtxVas+zSBznaovtUmLsS5jCWSrOoUSeB1V43MaEPj901&#10;squpfVciLVSVrnupa0t0h6H7CbX6k+do7yZtNKMdFw2KlX8nayVlp/VjmPhh2WWYFgDL7tlDsnvo&#10;yy+w7+BnoiRg977dWLt5g+pNizI3M++Zgl27d+C+Z+7EHQvuxL8evBMLX3kGH+/5BA1XDQ7fp6jH&#10;7j1PzcOLbzwjMqaWykjGh978EnzSm+/pRJe+MpW7O8goSxK6j6GM9AZkVefr3mTlPrk0ThIBI4ZN&#10;HYWtO7fB2d0nRJ6+ci0e7Mbnh/ZhxrxrwuclEXz/o/dwy2OzVY9t+WAjBmkk9vr7p4qsri/Uoo1a&#10;tb3xznKx7axy3Pxn7sS8RbeJv4tWb41ZmP3ANPH/rVz6QH/Sh4lXVj+vio1GrJrdeQtvwbYPt6Dz&#10;cF/4sYZJNdh/cB9GzW4KP0ZlFyTRq95ZrjtGW6U1yq6cle3oMyDBm4b2+WrocfmaUPuEJKEi8xol&#10;LsEbiVNeU1TioL1upW2+DejgkeLkrLByG3Fl6ZNy7lQ2YSqnGOl8lAVWbj1OawOkEoiI+8jrCGxV&#10;1F1FipW7v8hQL296nuamfc2Ys4Nll2FaACy7Zw/J7padG3HFDY3odVUVypsq4a0tCr/J0aYP9EY1&#10;+4Hp+OzAPtzzxINh7n58PhonDkVqoV3cozoFTKJ277YFc0U21NHdoXpjpTdAa1cTnJqygXE3DxdC&#10;qOSuJ+7ELQ/eoSJSe2tG4YBCrNqwRie7yjpgepMkqaXHqWThzsfuQVIBPRYpn3h+xdN45MX54blE&#10;k93AoGy8vXn1aWWXeHb5k3hhxSLVuIVLHsXTrz2B8f+6Ag8+fw+ee/0pkU3f+sEmdB7uFWOojpey&#10;sMoscyxiye66rWvwwHN3qx7z9E8XWWDl7yjL7tW3jtQdo63SGmXXUSMtyiTR1AprRHijy64kugbd&#10;eG2cDH1A1Zb7yEilRtKxZOGVv8lJLaVaX/V4qe2fWtDp79I81XOlbLK5QtosRpJ7yjBH4uh3V4o1&#10;Ic+dBI23+z43sOwyTAuAZffskWt2Ow8P6LodiK13e0n3nVn3XYtla5YjKWgPk1xgFePkNza5dVf/&#10;KT2x8f3NcPcqDL+5UtaGanS1oks0Tq3FS288i1XvvC54bc1yFXReyph2H1cm3nAp42uvcIoFc33H&#10;DVTNWVkeQdkduRyDZPeWh24X8qt803588cO/iOx+e/yoyIwve3ux6JPbf3JPUYMrbw4hyy4tLFPG&#10;RuNMZJdY/e4Klt3T0Bpllz440v/bWlFVEpFBjez6YouuMk6IbpV+AacWEtjUErXwSqKr9haSVkPn&#10;6OemOJ3sivuLAUmFaUgrSUOCTx8nssqK31Ged0LoA3hzNqphTk1csjt27M2IRsPgq9HBa0YHj0kF&#10;yy7DRIdl9+wh2V23dS1ya3wqaaRFYLQIjcbQG9SUOyZh8RtLVPek8FeW1O6rWhorMqq9MvDue5vQ&#10;e3RjeCzV7WrPrYXOo63RJVnNUJQk0Cpvejy10IYFzz+JV95YohJdaQ4k3urjkOzOW3iH7k37iVcf&#10;+UVkl3oXKx/TIstu8VC37jktp5LdB5+fp3ucZPfRl+4P/5tlV09rlV05O5vbzYQXX3finW15Ot4V&#10;f7rDrN/iwojJ6Tpp7ORPg73CiCWrnAD8YcpHWBAYFLt7iKuvGb3G2zD+lgxV3J1PZqN4iEU8L4+l&#10;D6DKc6YUpsFebsTgGfZw3Ee782GvMMNQbJZE3RNdjlMLDQg2mlXnTO9ihrlUkmSSXbr3JBfqyy+Y&#10;M0PIrsZJO3gtGD5yls5htbDsMsw5gmX37Ok2pgxvbVTLLmVOs+QtdevMMJVLC9Siya7YjKFKWrQi&#10;anS7mpDot+GJFxfh8RcXIa0oE6byyFegXUYGUTJU3R2AoPo6WrFN9Xdh0VVs3St1dFALbL/xg7Bn&#10;/150HlgJW6gOmPrxZvawoeuQmsjYgBFz75+LF1Y+Lbbalc9JC76olIC6L8iP/RyyS90RqLRD+ZgW&#10;qrNd/95bom+x9jkta7euwcurntU9vmTNS1i+9lVVOzJqK7Zpxzu4e+G/wo+x7Opp7bJb0NeMT/bm&#10;q8TvuWezsW69B8uXOVSPf/+9DxNnO1TiaC414K7HssTz27e58O5GD9asceHgF27x2LqteagcpW9P&#10;l9fXjKYZduz4xI1j33rwwQf5WP1mPrZuycZ333lx5GsPrr4lA+5+Uq1tR0Vm1lhiwAOLsvHll/k4&#10;etSL1avdWLokXZzv2HEvXl2Vi4K+lqiya60w4OU3JClftSoPK1fmYtlSKXbNRhec3cxh2RUftivY&#10;n+KBZZdhWgAsu2cH1dIVDShRyS5lVmlRiPy8nEmNJbuUQZWbx1Ndn/wGU9SvKza9vwVPvrIIw68b&#10;iIqRAdGWi7KM0f5bpZVEjkvCS22QMkIrv0l0DaVq0SXSuzjx+AtPYtuubaK1V/3EalQML8LND9yC&#10;Dz7eJUodRM1fFyNqxpZjxyfv455Ft6PHVeVouLYGTyx+BF9+fRiNU+vC8/g5ZJd2o6N2Y3VXV4b7&#10;7CoFm6A+t7c/fqNYJDj5jnGiKwaNpfIR6pagHHvTI9fhw90fYPDMvqo+ukNm1OPjvbtw76LbUXVl&#10;kTgGbbjx+aH9KBocKY9g2dXTWmVXLkfQyu4jj+QhK8eBym4+uPNNGD78H1i3Tsq8kuxeo5HdWx/M&#10;xE8/+fDuxnw0NOSgqrsHJWVO1Pa6DI8vSMMPP/iwZpML7gapZIHEVSpZsmPTDjd+/MmHWdc7Udvb&#10;hc4VPhQXJWHK5Mvx7bf52H9QEl5ajCafr4M3DQ8+nY1jx31YstSFESNdKClzo6AwGzU1F2LBY2n4&#10;5qgHzyx1RpXdletd2L/fgzlzXSgszkVxqQsW8z8xetQl+PprN97elKeSXfraXbtIjmk+LLsM0wJg&#10;2T1zSCCpRtffJyK7lEml/roiQ9qHMrrS14GxZFfU4IZ2V6J+ttp7VuM1g/Du9nX47ruTos3Vye9O&#10;Ytnbr6JsmLQoSyZVcyMl2aWFKLJEU2N7rejKZNbYRA3svi/24uR3J8R5Dh05jNGzrhLPU1aa+nuS&#10;FE64dTS++PIATpw8IcYeOLQfg2c0wFUf+YpWlt1B0yNiG0t2R80Z0izZpWNSd4rjJ48LaI57D+wR&#10;MqscR/+e99Rt+P7778QYGnvk68NCeJWbUNDf6UMDvZ7HThxTHWPynVdhz+efinhi5yfb0WOc1O9Y&#10;hrpBvLrmJZZdBa1Vdun/ca3sLng8F/aMdGRk5SDX7YGvoAgmiwH9Gv6KQ4fcQnYnzYnIbkpxGlas&#10;zxWP+wvSYcvIRHZuHvK8fqQ7MvB//vd/4MknDEKGPf3NsHShGvw08aF45Ox0HDyYhxGjHLDa0+Gg&#10;c+Z74cr34O//uBB1tReJuFsey0JSgVpajx/3YMlSJ7z+dNgV53RkZeGiC/8TrzyfiRMnvZh+h1rM&#10;V6934eRJH667IQe2jAw4sp1wuj3IzffgT3/+La6ZeLl4HQ4c9KjuK7xY7exh2WWYFgDL7plBmZm0&#10;UMaWdhHz1RXB3DkdmXLpQm/qjauWyvyeQXQd3F2SUZ/U0YDGihXS1foboeirGVqFXT+pm+i40Gdi&#10;tWoeVIMrlyaI9kFCdKXWZPKxtfOQkdqHyWJugqt3FkZMG43qob3CY0iStSvBaYMHKhVomt4H3gEZ&#10;utcmOpaou6OVDlf33SXod9X+ngRlU0fOHoRRcwaJBXl0TO0YGeohTOOI7mNKdc8T7n42DJ5Rj/5T&#10;eumeI5kdMqsBI64fgM4jIm3IZCiLTAKvfbwt05pll7K7hQ0WIbsHD3rhC9phstpgsWcgMycXuW4v&#10;XB4v2rf/K5Yvt0uZ3TkO8c0MyeMV06Wv/7vVWEScyWpHemYWclx5yPcFhDj3rb8Mx771inF0TloU&#10;RtlZ+vcD92fAareGzpku5NOV74Uzz40//fkP2PWBVG7g7kmlBZKw9r3GJoR1+sys0DltSHdkhYXX&#10;bLVi7NiOIu6uBdnhco3saiN2fOjGgS+8yHJKcVY7CW+OEF5nXj6Mhr9i/fpMfHPUq7gnGYWka19D&#10;pnmw7DJMC4Blt/mIkoCQ6MrQVrzyimVRo3uKRvF0L6LFZnQcWXSpVCCW6J4KuqfJbYrkxW6ULZbn&#10;aSxT1/AqUbYPo0b31IM3/HxAyuhqRZdhYtGaZZco6ifJLn21bzCZwwJpTXcI4c3z+JHlzMVtNzuk&#10;mt0bMkPbdhswcoYku5nZkTizTRZeN/I8PlRUZGPzRldYdqV7gSS7jz6WC2u6FKeUbBLeLKcTUyZb&#10;xThXDS04k1qOfbw3H3v25KO8ixUmS+icVjvsIeF1eXyo7JaDY8cLcOej2eL+QHHTbpfqjx9fkB2O&#10;IzknyaZMNslurjsXjz8ZEHXAmT57WHbpw6/2NWSaB8suw7QAWHabB8mhrttBUBJdaXGXWSzk0Iql&#10;Ell06XjU95bipRXTkfuUtuNBNAyl8r1NyuqSoIbrf0nIO0eel0VYhjaJkFuYpYfmoHyessXalkcM&#10;cypau+wW97fik8/yse8zFxIS/q4QQVu4LMHt9WP4iNKw7NK1RYyaKdXy/vPvv4XBaFIJb0ZWNnLy&#10;8hEI+rFwYRF+/DEiuySuFHfnHWkwmtPCcZJkk/BKGd76fgX46ONC5HanxWZSf18S8127nMhxXg6D&#10;Sc4oS8glDZ6AH9fdUIqb7ssNzdWAGXdIsjt7uhUpqclq4bVJwkvzrasvxAsvlqE4kM2yew6IS3bH&#10;jLkJ0ejLssswZwTL7ulRtu2SETW6PaXnxQKz0AYMsaAetfJYqtENtx4LyS7teHS6jC7JLN3LtPc3&#10;S6g1GR2bvm7UPi9neEm25dKF9Br9HOVNMLTnZZhT0Rpll64F+foobLBKZQwH8uB1/wFJyZ1Uwpue&#10;mS2ytPn+IOY/UI5xM7LCsSNnZODHH30Y0O9CXHbJ/4PRHJFPWSCpRKBLdTG2bC1GR58UR3+SeL76&#10;oh0d2/8PUlJTYLRI5QyS8DqQ6aQMrw+jx5bAXpYePufboSzxDdd1QMeO/4DRohFeh5RV9vh9CFZ6&#10;0clLoix1bNm80419+1xIaP87JKuElwSd5pstMryUHbYVkChL56QPB9rXkGkesWR32MhZOofVwrLL&#10;MOcIlt1TE61tFy1Oox2Y5OepLEArjkqodlbexUgSXbXskuiermyABNVUEenYQFD9r9yDV4iuWGEu&#10;ZZy090Cx2Cyc0ZV+B+UcSeZZdJmz4XyR3S8PeTDvrk5I6vQ7VeZTKa3+gkKU9PIiwSN5RpcmG3bs&#10;ysf333vhy/89OrT/m0ogqUSAsrS08CxQUoTMcieSi6TNGla9K0nrrBmXIaH9bzXZVsoqO5DldIlS&#10;iLyiIFIDGeE5U9ybq2xw2H+DhA5/l8ov5JIGKqNQ1PA6CtzoGBLeVetdOH7MgxnTLkdix99HFV4h&#10;9yS8fj+sgRzxYZnuW9rXkGkeLLsM0wJg2Y1NtBpdqa2XvKVu80WXjufoTmOle5Isu/T14OkyugTd&#10;w1Si65UWusmlC9T9Qc7gSjV6EeFV9uql8glVjW5IdGnbUu05GaY5nC+ySwL59df5WLnCiqrKS5Bm&#10;NCikNVJL6y4IwhSUvuJPLjDh+ruzRNeEHduzMGb0JSjrnKaW1nRJWilb6i8phKtHprh/lAy1YM1m&#10;6o7gxcMPpKI4+A9YrJHaX8LuoLIEKdZVGAgL79OvOkVLs8cfsqA0eDEyM9ur6o2phlcIr8sNty+A&#10;7AIvkv121I624+BhDw4dysOUiQnwuC9AekaqTnhFCQbVHPv9cBZ7RFcW7WvINA+WXYZpAbDsRkdq&#10;H6aXV7lGl8aIBWZRBFcpunJ7scwe6vuSlNFtXn0s1QJr72kksPKxqQOD9HikRlcujxAL3mTZ7mkK&#10;bwEsQ3XIct9P7XkZpjmcT7IrQ5s6PPiQE3aHJtNK2VIhrSVICaSLayiz0oxbH8zGieM+nDjuFWUN&#10;o0ZnqgSSSguycl2i9jdYWYhcxfX29VGvkGWK27vXoxZPeeGZS6obdpcEkeQ3I72LCa+96QrHHTni&#10;xbir1OeUFspJ0krC6yzyig4yXZus+PKryDk3bnKjoEjqQqES3lCGl7LDge4+uOr1G2Mwp4dll2Fa&#10;ACy7ekSmVJQMROSRsqGRrXfNsFZFF125jIAyuHLfXYrrGMroyqQUnb5RO8ksZW+1GV35fkbHpg4M&#10;6vtdZC5UoyeXRzh6GJFcpBHdkshubwxztrRe2ZWuV2+dGYtXOrFpW55g87Y8bHnfjbXv5qFbbbpG&#10;WqVMKwlgQXlnpASsYtGYo6sRPa+w4fW3XVjxtgtz78hCVp4VRqtUh0vSGl7s5gugsKoIeX3s4hqm&#10;D5tyHP15xXgHDBQnlyUoOi2Q8OaXFSAlYBPnXfBCTjjumcW5KO5ql2p/o5U0+PzILsqHsSgd5lIj&#10;5j2eHY6ddXMW0myWKLIs1f+6fX54q2k77tht/5josOwyTAuAZVeNVLqglkdajEY1a3LpAnU0oA4I&#10;sUSX4mhXMxpLmVvaX155P6KNIE4nugQtPKO6XDmORJckXC5dIBHW3utk2TUp+uQ6ekibYCjnSovR&#10;6E1We06GOVNao+zK9e3UFSEpkIZM+hamSiK32oi87ia4a8ywlZiQkh6RQFEeEBJAWrCWW+xDJ69Z&#10;9LFNoN3NPGni+uqQb0BHpxFpVuXiMUWm1RuAvzIAW4UdiUEpTpqPEe3dBiRmmVQL1rRZ2ryiAFL8&#10;NnHecFy+AR1cBiQ7zFFjs3PdQnjzSwtgCKaL353mKvXhNSAh14CU9Ejtr5zhjZzXD0+VG56+kW3D&#10;mdPDssswLQCW3Qgks9G6HdDuQeHShW76UoC0EgllnaxSdjsFIsci8W1Ofazya1blfcwZKkkQGV3l&#10;lp5h5DrgUOlCD7PIMssZapHRDW1rzKULzLmgNcquKOkJShtDxIIkUPS2zSVpjcij3JeWdljzBAqQ&#10;VxpQxckSTcJLAqlasCYvdsvLF7KcVxpEh1ActQeTpVUIr8Oky7TKpQUkvK4SPzqKa146pxzXPo+k&#10;NVqWVhZtP/KK/Uj2WVSyK2JdBqTa1d0dKFbOLJMsB6uCyK+P7HzInJq4ZPfKK29ENOqbxrPsMswZ&#10;0NZlV2rFJZUuWKskGZSzs5RJlVch0xi7WGCmFl1pAZoktUkFkXuOUnapBEI+JmVmtXNQz8cEe7WU&#10;OaY3MFmgqSRBnkdGD/U8lN0XRHlEKKOb2cOEpKD0uCy7VMogt0xjmHNBa5Rdujbp2tUKrkxSMA2+&#10;OhPMZSYhgZ2yjTAosrQeXwBPLnwKW7dtw+KlS9DrigZxrdJWwN5aEwJ9LDAWSwJKscrSArfXh4cf&#10;fQw7d36AjZs3oWFsE5ICFqRXGOGnhaQ1Jkk+8w1IygxleEOxLrcH18+eg+3bd2DLtvcwdtpEGItt&#10;Io7OKceR8KZlWFSxJMojRo7GipVvYN2GDbjh9puQ0TUHvjozDKG5igyvx4C0dItUghGKpXrlnnW9&#10;8frrK7Bl63tY+NLjKB6Sp3tdGT2xZHfoFTN1DquFZZdhzhFtWXYp62mrlPrUUjaUMhxSNseIjmID&#10;BrkvrRm2ak1GNyCJriyWYjOHcPmDVCYgy25iUMoQ0XGj9auU6vZoNzMTzBV0bvU8jOXqGl05G6Oc&#10;L51TWR5B9cLK8gkaI2d0tednmHhojbJLUC29VnI79zdj6m0OzFuUJRaqLXrNKf7da6QNSaFMK20F&#10;/PLLr0D5c+jIIcy5dxDm3J8ZXuT21CtSLIlnckhaqQ3ZE08uxI8//hiOPfL1V7h7wRSs3Sy1IqPF&#10;chR31ZwMkR1OyZLKEkg477xrHr77/vtw7FfffI3nls4On5PiJt6YgZxuJnTKNyIlI1LSMHjoMBw+&#10;fDgc+80332D9e09Hfs9bHRg40Q4LdaCh+4ksy1YbevSqw549e8Kx9PPa24tZeJsByy7DtADaouxS&#10;qy8qE6DyAnnbT+UbHgkkdVqQdxrTdV0g0e0a6Vsrjil2WIvILrXzkmVXlleKjZbZJZGm7C99rUrb&#10;ekbmYpBKEuQevSHhpq87lfOl40obQkjHJqGlGl3lPVD0BlZ0kmCYc0VrlV3a2lt5HXUbasFHn0pd&#10;GY4d82HBo258vt8n/r3vgAed+1uQ6jCjvqEfPv/8c5X4AT8BeFKMfeRhF95c7Q0L6DOvOlHYx4KU&#10;TBPKu1Zi5wcfaGLpZwOWLfFgwaP5eHC+UcSdOOnDTfdnItFrFKLtCxbg3Y0btYEAPsKWzZWYMS1J&#10;xNEubyvXupDRxYSObgNS081ikdoTCxdqA3Hs2AHce3cAu3fniu4Mez/Px+x7stCJvgkKCS/VKd87&#10;f742FCdOnsDoNvbecTaw7DJMC6CtyS7JnrqVF0mhWjBp6115LPWlpXFyD1tRukCLxDTb+tJir0jH&#10;Bb3syvV4VNsrtxsTAtstEiPV3UXmQoIqjyOBleegHENQxlbOMFM9cEqo64L8O9K8uHSB+bloCbJL&#10;5T85dUbk1BrgrE3TPa+Frlf6gClfQ+bQ9r1HvvJi6rRcUZ9KNbUZWZn4ywW/FptG0POJPgMGDG/C&#10;4S+/VInfTz/9hB07XkW3HtImEK58DxITL0S/hotFe6+xN2QIeezetxYHDhxQxdLPxk2b4C8oEjXA&#10;qWkJqK7+Cw4fdgvhnXBjBhLcBrgL/Fi/4R1tKPbu3YtuPXrBkZUNs/n/YvFisxDX9VvyYC0zon1e&#10;GhxuJ95YtVobim++OYrBQ4fjwgv/jMYBf8P+/S58cdiDFHlBq9cIg8OKu+++RxsqfibcOlr32jJq&#10;WHYZpgXQ1mQ30pM2Ipm0GjqlmIQ0LdwbV9ToVkfafsmiSb13tbud0Vj1DU2WXaqfjWR2pXIDqW6X&#10;pJTKFiibK8fJsktzMZQZwsemRXHycWXZpTFUH5hUkBZe8JZVS9llZS2vCYkFpvBubwzzc9ASZDej&#10;cwJ+9/tfoX37/0HNgA7w9j/1//P2bvQNDV2Xkuxu2JKH777zYc7c7HAHAlpERgvBaPvgXj3+ioMH&#10;3fjmWy9K+nbFezvfV0nfDz/+iEmTJ0d2PfP6RYuyyy77HR54IFWIsqezBVkVbixbvULIsfLnkUce&#10;lc7p9oiNKy6//FL0qLlYxC18xSnqf43BDDzy1AL88MMPqtjXV6wU/X9prrb0dKSk/BGvLbXhyGEv&#10;+g5KF79foseMG++6FSdOnlTFkmQHCouR7wvgoosvQHXlxfh8vxuf7HWH7yOJHiPGzRiPb48fVcV+&#10;+fVhdBkZ1L22jBqWXYZpAbQl2aVsjiSXkQVoVM4g17FSRlfegIEyrvJuZ+F2XhXRdzuTpDgiraIn&#10;b43UIoyORwJNb6zhhWReKftK4zoq4qhel9qayceVM7/KHr0k2/IYkmVZdDN7UXuxyFzFm1TQFN7t&#10;TTtnhjlXtATZNTgvxB9/3w7//V/t4HFdgEC/yHUUDbomO4S6LdCHXJLdgwe9cHukzRWoa0JmtlOI&#10;pzcQRKfEy7F0qRXffe/D+DnZGHTNMHy4++OQ9n2Le+ffD2eeW8TKnQto1zNbuh3FRRdj32duvLk0&#10;D0kBM+rHNeLlFUukyG+/xcOPPgqXO190eXCEujzk5XthMCZg8cs2IbzunmYkBkzoOrgHvjj8qog9&#10;duw4Vr+5BhVdK2EP9fClrLLBZESB/68i7q4F2aHOEGkINhTj473Pidjjx0/g7XXrUNWtJtwdIs9L&#10;8+2Adesy8c1Rb/g+Qnh6e/H44odF7MnvTmDTjncw5sYhuteV0cOyyzAtgLYku3LtrRBTr0ks9oom&#10;go4as2YjBymjG2vLTPrKTym7NM7Xz4i8erlcwSQyScp7ktwdQZbdtDJJjstHRpq209xoQZscQx0Z&#10;aEyFYgxBGd3IYjRZdGXh1s+XYc4l/27Zdfczo/6KTrj0n78SwmvJ/ztyQ9deLKRODFL3AWNnAzbv&#10;zMP+/R4YTKZwxwU5S0utulz5+Rg/2iJlWl92ItFvQkbXXNx8f3cA1bDYFH1tQ7145fZipSVOrFnt&#10;FLFUzkQfok0lDgDd8NhjZXBkZ4ZjldsSUynEtdeaRFyuohPMJ3sLsXt3Jaq7S9ljcU5FezDq9hAs&#10;SBdxdz6aJbVP86bhmpsc+P77Eky5Nii6SdBCO+r9K7dDE5Lt9WHZ6wU4dtSL8jJb+Jymzib4GjNR&#10;PsKHziO8KGxy6l5TJjpxye7o0XMRjT6DrmLZZZgzoC3JLi32EoIZ6l5AUmov74iEhP/C3y5sB0/J&#10;xWJccpH6/kFdFmJtAkFdDyhDK0s0LQLz9jOhz6D2SE38Nf7yl/+AKXCZGKs8Zlh2Q6UNVAdcNMSC&#10;ZMNv8PeL2sFg+72IUe6QRvexosEWpBh/K8aYLb8VfXcpexvZfELKGNM8tHNlmJ+Df7fsEoFBZpRX&#10;JWLAsGTdc9FQyi5Bmd19n+Wi/eUXwGiOtBgjgaTetB5/EDNmVeDYsQDuejA7HHfFdEkqO7b/H6QZ&#10;jaqdyxzZkkAGCovw3PPF+Oknv+qcFHf7bUlITe2g6okrSXauyNKOGFWCTz4pRE51pB3Zx3vzsWdP&#10;LspKO6jknKCFaPJ8H3ykFHPvjcx1zPUZOHbCh/vnpYvSDKNZ0TvYlg5HtlPMt0tVEdavK0JpmT0s&#10;u3Tv1L6GTPOIJbtDRszQOawWll2GOUe0RdmVJZNkN6M8AQmX/i9cdEE7XHTJb8Jj5XsHCSyVCGiP&#10;JaOUXTomlUT46o0oL/wL/vm3/8Cf/tgOiRkXqo5JKGWXRJWev+Z2Bzq1/xUu/ks7XHjBr8RjStmV&#10;z5nY4ddizG9/006USUjlGRHZpd2hOKPL/FK0BNk9Uyxd9bJ76FAe8nP/gI4dL41kaWkjh9DX/CXl&#10;hbjnvjLkBKw62Z066TJc8s8/IM1oCMda0zOEQFKWtq6+BPcvUMvuD9Q14XUb2l/6n0hMbK8RXqks&#10;weP3Y8q0EqR3tofjpt3uwLdHPZhw1WXomHAhDCazYr6ReuNgcRBVDV4k5EuinFRgwMb38/D5fhfS&#10;Uv4ghFcpylZ7hiijoLrhzl0KYCvMDt8v6cOB9jVkmgfLLsO0ANqq7BIku1VDU5GT9Rv8+Y/tYMu5&#10;AKXDLKqbE8noqcRRXtUtH5Nk19PPhEEj2iMp4df4219/he5DksTYWLJL/6ba4ZrRJowe+Tdc+Kd2&#10;KK+4QMQoZddUbkLhYAsGNP4NF/25HZzO34uyhkhHB0l2qVxDO0+G+blojbJL9e5ylxRi6epcfPed&#10;F08/ZYDV/HukpCarsp4ZoaxnUVkxHMXusHjay414e6MLhw660aPbBbjssr/oBJLKEihL6ysugrUo&#10;Jxw75V8Z+PEHH+65OxEXX/jfSE5JUgmvXJbgCwbgKS1Eoi8i2STYn36SA7/nd7js0j+rhdcqCbrY&#10;ac0fQGZRvkrqT57wYOa0y9H+st8gmX7P8DntUt1w6HfNC/hhKcgU9ykqidK+hkzzYNllmBZAW5Jd&#10;6sQQlt0A3cCN8PQ3IzBQer5uglX0qlXW61IJg/Y4Sqi9GLUIk49LtbLyIjcZkmXqiKC8J2lll+px&#10;Sb6V9bh0HOX2xam0K1udCV00db2UpZLHUD0glzAwvyStUXbpupVb9IkPqVUm7Po0H8e+9eCBe1NR&#10;U/N32NJtYRGkLG1mqLSApNUQcAh5TC0w4u6Hs/HDDz68/14OhjddCps9USW8cpaWOjS4iwJI9kvS&#10;WtFkEe3BqE3Y5k0OuPMugi09Iq1EeItfXwCekkJ0yJcy0oUNZtGWjKR30sRLYTZfArMiTspIS1sL&#10;U6eF7BKP2KCi7korjp/w4fChfNzxryQkd/oNLLY09ZbGIeGlDG9+QRDGwnTd68c0H5ZdhmkBtCXZ&#10;payrMgtLJQokwLSpA2VDCdpOV3nvoLZf2uNoUUk0CW+BURyT2o7Rn/S8ssUYLY5LLjAiKRiRXfk+&#10;RecjKI4yudHuZZTtledsrVJ3gqB6Y3lzCYb5JWiNskvQdUnXn4yn1oy3N+YJcaU2ZHfenYPM7Ei2&#10;VGRaXW6x6MxbVoTUoFVc75YyE+5bkIM1G1z4/jsfDh/2ot8Ah6p+l6RVjnUWe5EctCClwIheo2xi&#10;p7Vvj0ri+vLLLhSVpIdjLSStobIE6sGbU+wRi+PovMOmpouuCRRHm2BcOSZTLa2hhWdioVwggMxi&#10;6gZhQsNVdmze4RZx1AP4zTfdqKrOUMWKkoaQ8PqKgvDV5sJVr14YyzQPll2GaQG0JdmlLKi83S4R&#10;bgUWakMmC7D8WEqRlEnVHkcLZYloswilRMvxylZg8nFJYkm87dVShll5r4o2t1jI2WHlnJsj5wxz&#10;Lmmtsitft3IpA+HvbcawKekYNS0d00ZnwenSZktleQzC07kAyQGLuAZNJUbRHmzUzAzBmOGZMNgs&#10;EWm1h8TT7YE3WAhPRaGISy00ip3O5Lg7rstBoMoKo1WxeEyIpxTrKSiAo9gVvk80TrSLuBvmZKHf&#10;SDtSHZFzCmkVdcPSQrn8YBBZpfkiLlhvEXFjZ2Xg/hudqKy1w0AdJRQlDXLNMcV6SwLw1nIHhrOB&#10;ZZdhWgBtSXYJEl7ql6sVSq3s0lbCWT2bv9Aru9YY3tBBKZ9a2aVyhcgOalLWV3mvikd2xRbHzZwv&#10;w5wrWqvsEtl1xtC3OWoSaLMZuh7dJhgV5QGSeDqRm++Fv7AYrs6+8DWrJNlvRFKuCUaLUlrTRf0u&#10;xZLwZpdJ4klbgMtxKfR3rxEpWRbVeeXaX1rs5gkWIKs0sukDkST/PbTFr1paHcjMkaSVssO55eo5&#10;pwaMSKR5uE1RhVfMmYS3KIiyhiLda8icmrhkd9SoOYhGn4HjWHYZ5gxoa7JLiDrXSimrGtkhLSKa&#10;VAqQdRbb61K2Vs7wRu4/0psZ1fVSr8pYm1IkFZC8qmWX/k1dFkxdJJEVYxQbTJDs0rGpNIPKGVh0&#10;mX8HrVl2CepTbSw3IylIWVo9iXkknhEJtKWHdknz+OAvKoKtKEcljyoJdRpVWVq5d6/YrKKwEPZi&#10;py5G4DUiNdOsb0kWEl5vQSEyinP1cUS+EYZ0bYaXhFeKpTrczNK8cDlEGJ8RSS4TDHZ1LP2+tMGG&#10;LLzBOi+XNJwBsWR38PDpOofVwrLLMOeItii7BIlhZk+prIF63FI3BPo7rdKmjKt2fHOhr0ap7y21&#10;/xLHrTAhvVpqD6YdK0NzoT6+VIJAcTLUZUFueyaPofnJx6UNJ0iCqf2Z9pgM80vR2mWXkK5b6thi&#10;Qmqx9MGSFnvSrmXJBSYY3WaYFBtH2B2ZqG/oj4mTrsXYa6+GvUuG+KCrXKxKNfmpRUZYKDacpbWL&#10;BWuBgiKMGjMOYydNQF6NR2xMo8rwFhrF8awudZaWhNcXLMTIK8dg3KQJ8PYKivMozyniOptgzdFn&#10;eKn/7sjRYzBp+lQU9a4Ix9G5acGesdQIe4kZ5gx9hjff68fwK0Zh5tzr0Dixj+41ZKLDssswLYC2&#10;KrsMw5wbzgfZJegDJXVAoQWe9OGUvqkh6O/ZPcyw5kZkd+Z11+Ozfftw5MgRHPryMN5YtxyBgbli&#10;+25VXJ0J2T0pNiKeI64Yhe3bt+PQoUM4fPgw1m5+C8GBeeE4guZA6wWyu5thzYmIJ20NvH79Bhw8&#10;KMWu37oO3cd00Z2TPrBTrCU7cl6Pz49ly5fj4KFD+Oqrr7Bx2yb0GFulPmdv6RuizK5q4aWs7vMv&#10;vIAvvjiIb44exfZd23Hd/Cm615DRw7LLMC0All2GYeLhfJHd05HTS8rullVUYOfOnVD+/Pjjj5j7&#10;0ExdjExWtRkmuwVujxer33xTFUs/Ty55VBcTjq00w5RuQXZuLl5+ZbE2FGu3rkFeX6suLiyttGjN&#10;asONN9+sDcWOj7chryF6rKPcDDOVQ1htuObaa7Wh+PzgPlRc4dfFMmpYdhmmBcCyyzBMPLQV2SVI&#10;HptGDMaXR46oxO+nn37Cs8sX6sarYruY0b2uB/bs3auKpZ/NO99FYFC2LkbGUWFGsLQAmzZv1obi&#10;swN7UDU6+sIxZ2/pvNl5TixZulQbiq+PfoW6q7vq4uRYR6kZVocdTy58ShsqfibedqUujlHDsssw&#10;LQCWXYZh4qEtyS4J4KBrGnDg4AGV9P3004949KX7deO1dB/WFR9+/KEqln42bFuLvAabbrzyvEV9&#10;vFi74W1tKD7d9wlKhubrYpSxedWZeO6l57Sh+OqbI6gcVaCLUcZmVVhw+7zbtaHip3FqrS6GUcOy&#10;yzAtAJZdhmHioU3Jbh8zggOzsf69tSrp++GH71F3daVuvBbfAAeeWfaEKHtQ/sy45xrdWC35/dJx&#10;22M34cSJE6rYuQ/N0o3VQtJ6zS1jcPTYN6rYp5Y8phurhRbvNV7TG/sP7FPFvrt9HXdlaAZxye7I&#10;kbMRjT6NY1l2GeYMYNllGCYe2pLsyhQMzsXjix/Clg82YuWGZegzsUo3JhbBQTl46MV7sXXXZry5&#10;cSVm3nutbkws/AOzcM+i27D1g014e/NqzH5gum5MLHwDMjHu5uFizhu3b8BtC+bqxsTCMyADo+Y0&#10;SbE7NuCFFYt0Y5joxJLdpmHTdA6rhWWXYc4RLLsMw8RDW5RdmWBTDtynKD84FUVDXPA3Zukebw6F&#10;g3MRPEWN76mgOXv6Z+gebw4U6x3g0D3OxIZll2FaACy7DMPEQ1uWXYY5HSy7DNMCYNllGCYeWHYZ&#10;JjYsuwzTAmDZZRgmHlh2GSY2LLsM0wJg2WUYJh5YdhkmNiy7DNMCYNllGCYeWHYZJjZxye4VV9yA&#10;aPQeMIZll2HOAJZdhmHigWWXYWITS3YHDZ2qc1gtLLsMc45g2WUYJh5YdhkmNiy7DNMCYNllGCYe&#10;WHYZJjYsuwzTAmDZZRgmHlh2GSY2LLsM0wJg2WUYJh5YdhkmNiy7DNMCYNllGCYeWHYZJjZxyu71&#10;iEbvAVey7DLMGcCyyzBMPLDsMkxsYsvuFJ3Damk3YsT1iEZdf5ZdhjkTWHYZhokHll2GiU0s2R04&#10;ZIrOYbWw7DLMOYJll2GYeGDZZZjYsOwyTAuAZZdhmHhg2WWY2LDsMkwLgGWXYZh4YNllmNiw7DJM&#10;C4Bll2GYeGDZZZjYsOwyTAuAZZdhmHhg2WWY2LDsMkwLgGWXYZh4YNllmNjEJbvDh1+HaNSy7DLM&#10;GcGyyzBMPLDsMkxsYslu4+DJOofVwrLLMOcIll2GYeKBZZdhYvOLym5qCcsuw0SDZZdhmHhg2WWY&#10;2PwsslvXf2xU2aWTaSfAMAzLLsMw8cGyyzCxSQxGkV2fDQMHT9E5rJaYstt/0DXo6LPrDpxUwLLL&#10;MNFg2WUYJh5YdhkmNh39etlNDGTq/DUaMWV3QNMkpBXk6A7Msssw0WHZZRgmHlh2GSY2Wh8lrKU+&#10;nb9GI6bsUg2EsShPd+AErwmZPfWTYJi2DssuwzDxwLLLMNHJ6B5ddp1dy3X+Go12w4bNQjSahkxF&#10;TnmZ7sAkuxk1+okwTFuHZZdhmHhg2WWY6Fi66EWX8FZ31/lrNGLK7uAh0+GvrtEdmLBWcikDw2hh&#10;2WUYJh5YdhkmOslFehft4DGjW/1wnb9GI6bsDh06E8U96qMc3AQD99plGB0suwzDxAPLLsNEp6NP&#10;76LUdqzfwIk6f41GTNklquuHIcmfoTtBYoEJWbUsvAyjhGWXYZh4YNllGD3p3aKIrseE9BI/BjZN&#10;1rlrNE4puw2NE2AszNWdgOp2HT1YdhlGCcsuwzDxwLLLMHpMFXrRJbxV3UTJrdZdo3FK2aVSBndl&#10;pe4EhLmCZZdhlLDsMgwTDyy7DKMmu9aM5EK9g3by2tGlbpDwVK27RuOUskt07T1YdxIiwWeCs7d+&#10;YgzTVmHZZRgmHlh2GUaNPUYJg6EgF30bJ+icNRbtyIpPBW3DlhLM1p2IsHTl7C7DyLDsMgwTDyy7&#10;DKMmtUTvnoSzojOaBk/TOWssTiu7RFGMrgy0dRtvMMEwEiy7DMPEA8suw0RI724Wa8S07kktxyp7&#10;D9G56qloluzW9R8HQ6EryglNMHY2wdmHM7wMw7LLMEw8sOwyjISzjxmdAnrnJFILXTpPPR3Nkt2m&#10;wVPhqapGgke/XVsnvwkZ3Vl2GYZll2GYeGDZZRhJdK1d9ZJLJHitZ5zVJZolu0OGzEBN3yuQGqN2&#10;N6WIZZdhWHYZhokHll2GMSOrlwmJQb1rEvbSoOitq/XU09Es2SWol5m7qlp3Yhnqg6adMMO0JVh2&#10;GYaJB5Zdhoneaozo5JPajVECVuuop6PZsks0DpqMpBjZXcJWSfW7+okzTFuAZZdhmHhg2WXaMuSP&#10;hs56t5TJKCvEgEGTdG7aHNoNHUqG3HzKawciMcoWwgQVE9uqOMPLtE1YdhmGiQeWXaatQvs2xKrT&#10;Jcg7a/uN0Tlpc2lH6eAzgbK7+ZVVuomEJySEV/+LMMz5DssuwzDxwLLLtFUoUUqblWmdUsIiWuBq&#10;ffRMOGPZJfoMGA9zkSfKhCSo/66tmksamLYFyy7DMPHAssu0NcgTqaOX1iOV+KprxAYSWhc9E85K&#10;dolufYYjKZCpm5RKeKt4S2Gm7cCyyzBMPLDsMm2J7FoTTOV6f1RiKw2gfsDVOgc9U85adgc1TUVZ&#10;7QAkB2IvWKOdLwxlJmTX6n9JhjnfYNllGCYeWHaZtkJWLzNSi/XeqMRQlIdeDVfq/PNsOGvZJUh4&#10;S3v1R6LfoZukEuqXls4bTzDnOSy7DMPEA8suc74jFqJVnqo+NyS6hS40NE7QeefZEpfsEgObpqCg&#10;pg+ST1HSQMhZXmoWzKUNzPkIyy7DMPHAssucj1Bdbk6dGY4eJiQX6f1Qi6EwDz36jtT5Zjy0GzJk&#10;OuKFdrOo7jMMxkKXbtJaqD2ZsbMJ9m4mZNfpXxSGaa2w7DIMEw8su8z5Bkkurd86XcmCjL3Ej+71&#10;I3SeGS/tBg+ejnNBU9M0YeKmonzd5KNBKezEAkl8HTVc4sC0flh2GYaJB5Zd5nyAMrmOHlJNLpWx&#10;nq5kQTih14q8rl3Rd8DVOr88F5wz2ZXpN/AaZJaXIsFr0f0yp4K6N1B629xFqu/N7EkL20zIqTMh&#10;pzfDtHw2bFuLUbObdI8zDMM0h4dfnI/VG1fqHmeYFkmdVJpKvmavljorpDQzg6vyPxLdyiqxj4PW&#10;Kc8V51x2CVq4VlTTB9Zir+6XOhvoUwHDtHTWvLsWDeObdI8zDMM0h7sWzMfyt1fqHmeYlojW1c4U&#10;yuZmdS5BZd0QnUeea34W2SVIeOsHjBfSmxLM0f2SDHO+QbLbd1yT7nGGYZjmcNdj87FszUrd4wxz&#10;vpEUzEZxTT36NU7U+ePPwc8muzJUy9vQOBHB7nViyzftL8ww5wssuwzDxAPLLnO+kxTIQufaRgwY&#10;eK3wQ60z/lz87LKrhKTX360nzMUeJAeoN69Z90IwTGuFZZdhmHhg2WXON6geNy2YjYyyAiG5/QdO&#10;0rnhL0G7wYPJrH85BjVNEY2Cq/sMhaeqG5zlZbAU56PDGS5oY5iWBssuwzDxwLLLnA8k+jNgLnLD&#10;WVGGkh590bPvKAwQkqt3wl+KdpRG/ndBK+/6N05Cff/x6FE/EuW9BiLYrRdyu1TAXhKApdgLS7GH&#10;YVoFH376MZaufh0LXljIMAxzxny0+xMse2uV7t7CMC0XLzLKCuHuWiW+ue9S24S6hjHC68jvtN73&#10;7+LfKrsMwzAMwzAM83PCssswDMMwDMOct7DsMgzDMAzDMOctLLsMwzAMwzDMeYtCdqcyDMMwDMMw&#10;zHlFu0GDpoJhGIZhGIZhzkdYdhmGYRiGYZjzlv8PYlu2YkHMiw8AAAAASUVORK5CYIJQSwMEFAAG&#10;AAgAAAAhAHk93AHgAAAACAEAAA8AAABkcnMvZG93bnJldi54bWxMj0FPwkAQhe8m/ofNmHiTbUEK&#10;1k4JIeqJmAgmhNvSHdqG7mzTXdry711PenzzJu99L1uNphE9da62jBBPIhDEhdU1lwjf+/enJQjn&#10;FWvVWCaEGzlY5fd3mUq1HfiL+p0vRQhhlyqEyvs2ldIVFRnlJrYlDt7Zdkb5ILtS6k4NIdw0chpF&#10;iTSq5tBQqZY2FRWX3dUgfAxqWM/it357OW9ux/3887CNCfHxYVy/gvA0+r9n+MUP6JAHppO9snai&#10;QQhDPMJ0OUtABPt5vgiXE8IieUlA5pn8PyD/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Pjn+4/GAwAAYggAAA4AAAAAAAAAAAAAAAAAOgIAAGRycy9lMm9Eb2Mu&#10;eG1sUEsBAi0ACgAAAAAAAAAhAHtCRTYU7AAAFOwAABQAAAAAAAAAAAAAAAAALAYAAGRycy9tZWRp&#10;YS9pbWFnZTEucG5nUEsBAi0AFAAGAAgAAAAhAHk93AHgAAAACAEAAA8AAAAAAAAAAAAAAAAAcvIA&#10;AGRycy9kb3ducmV2LnhtbFBLAQItABQABgAIAAAAIQCqJg6+vAAAACEBAAAZAAAAAAAAAAAAAAAA&#10;AH/zAABkcnMvX3JlbHMvZTJvRG9jLnhtbC5yZWxzUEsFBgAAAAAGAAYAfAEAAHL0AAAAAA==&#10;">
                <v:shape id="Grafik 1" o:spid="_x0000_s1088" type="#_x0000_t75" alt="Ein Bild, das Text, Screenshot, Rechteck, Grün enthält.&#10;&#10;KI-generierte Inhalte können fehlerhaft sein." style="position:absolute;width:25831;height:23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FQsygAAAOMAAAAPAAAAZHJzL2Rvd25yZXYueG1sRI9BSwMx&#10;EIXvgv8hjODNZner0q5NiwqCBy+tFTwOm2mybjJZktiu/94IQo8z78373qw2k3fiSDH1gRXUswoE&#10;cRd0z0bB/v3lZgEiZWSNLjAp+KEEm/XlxQpbHU68peMuG1FCOLWowOY8tlKmzpLHNAsjcdEOIXrM&#10;ZYxG6oinEu6dbKrqXnrsuRAsjvRsqRt2375AajcYq6Pp/dvnk/uI+6/tclDq+mp6fACRacpn8//1&#10;qy71m3rR1Hfz2zn8/VQWINe/AAAA//8DAFBLAQItABQABgAIAAAAIQDb4fbL7gAAAIUBAAATAAAA&#10;AAAAAAAAAAAAAAAAAABbQ29udGVudF9UeXBlc10ueG1sUEsBAi0AFAAGAAgAAAAhAFr0LFu/AAAA&#10;FQEAAAsAAAAAAAAAAAAAAAAAHwEAAF9yZWxzLy5yZWxzUEsBAi0AFAAGAAgAAAAhAGksVCzKAAAA&#10;4wAAAA8AAAAAAAAAAAAAAAAABwIAAGRycy9kb3ducmV2LnhtbFBLBQYAAAAAAwADALcAAAD+AgAA&#10;AAA=&#10;">
                  <v:imagedata r:id="rId63" o:title="Ein Bild, das Text, Screenshot, Rechteck, Grün enthält.&#10;&#10;KI-generierte Inhalte können fehlerhaft sein"/>
                </v:shape>
                <v:shape id="_x0000_s1089" type="#_x0000_t202" style="position:absolute;top:24066;width:2583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4e9xwAAAOIAAAAPAAAAZHJzL2Rvd25yZXYueG1sRE/Pa8Iw&#10;FL4P/B/CG+wyNLFgJ9UoTjfYYR504vnRPNuy5qUk0db/fhkMdvz4fi/Xg23FjXxoHGuYThQI4tKZ&#10;hisNp6/38RxEiMgGW8ek4U4B1qvRwxIL43o+0O0YK5FCOBSooY6xK6QMZU0Ww8R1xIm7OG8xJugr&#10;aTz2Kdy2MlMqlxYbTg01drStqfw+Xq2GfOev/YG3z7vT2yfuuyo7v97PWj89DpsFiEhD/Bf/uT9M&#10;mv+iZrmazjL4vZQwyNUPAAAA//8DAFBLAQItABQABgAIAAAAIQDb4fbL7gAAAIUBAAATAAAAAAAA&#10;AAAAAAAAAAAAAABbQ29udGVudF9UeXBlc10ueG1sUEsBAi0AFAAGAAgAAAAhAFr0LFu/AAAAFQEA&#10;AAsAAAAAAAAAAAAAAAAAHwEAAF9yZWxzLy5yZWxzUEsBAi0AFAAGAAgAAAAhAK6Lh73HAAAA4gAA&#10;AA8AAAAAAAAAAAAAAAAABwIAAGRycy9kb3ducmV2LnhtbFBLBQYAAAAAAwADALcAAAD7AgAAAAA=&#10;" stroked="f">
                  <v:textbox inset="0,0,0,0">
                    <w:txbxContent>
                      <w:p w14:paraId="595A35E1" w14:textId="06259A72" w:rsidR="00F01872" w:rsidRPr="0028660E" w:rsidRDefault="00F01872" w:rsidP="00F01872">
                        <w:pPr>
                          <w:pStyle w:val="Beschriftung"/>
                          <w:jc w:val="center"/>
                          <w:rPr>
                            <w:szCs w:val="22"/>
                          </w:rPr>
                        </w:pPr>
                        <w:bookmarkStart w:id="86" w:name="_Ref221622502"/>
                        <w:r>
                          <w:t xml:space="preserve">Abbildung </w:t>
                        </w:r>
                        <w:r>
                          <w:fldChar w:fldCharType="begin"/>
                        </w:r>
                        <w:r>
                          <w:instrText xml:space="preserve"> SEQ Abbildung \* ARABIC </w:instrText>
                        </w:r>
                        <w:r>
                          <w:fldChar w:fldCharType="separate"/>
                        </w:r>
                        <w:r w:rsidR="00715971">
                          <w:rPr>
                            <w:noProof/>
                          </w:rPr>
                          <w:t>30</w:t>
                        </w:r>
                        <w:r>
                          <w:fldChar w:fldCharType="end"/>
                        </w:r>
                        <w:bookmarkEnd w:id="86"/>
                        <w:r>
                          <w:t xml:space="preserve"> Befestigung des Displays</w:t>
                        </w:r>
                      </w:p>
                    </w:txbxContent>
                  </v:textbox>
                </v:shape>
                <w10:wrap type="topAndBottom" anchorx="margin"/>
              </v:group>
            </w:pict>
          </mc:Fallback>
        </mc:AlternateContent>
      </w:r>
      <w:r w:rsidR="00952DB5">
        <w:t>Das Display ER-TFT1.44-1 wird über einen FPC-</w:t>
      </w:r>
      <w:r>
        <w:t>Steckverbinder</w:t>
      </w:r>
      <w:r w:rsidR="00952DB5">
        <w:t xml:space="preserve"> mit dem SAM D21 verbunden. Der FPC</w:t>
      </w:r>
      <w:r>
        <w:t>-Steckverbinder</w:t>
      </w:r>
      <w:r w:rsidR="00952DB5">
        <w:t xml:space="preserve"> hat 26 Pins und einen Pitch von 0,5 mm. </w:t>
      </w:r>
      <w:r>
        <w:t>Die FPC-Buchse sitzt auf der Vorderseite der Platine</w:t>
      </w:r>
      <w:r w:rsidR="008D205F">
        <w:t>,</w:t>
      </w:r>
      <w:r>
        <w:t xml:space="preserve"> mit dem Rest der Elektronik. Das Display wird auf der Vorderseite angeschlossen und dann auf der Rückseite der Platine befestigt. Auf der Rückseite wird das Display mit doppelseitigem Klebeband befestigt und durch zwei Bohrungen ausgerichtet, siehe </w:t>
      </w:r>
      <w:r>
        <w:fldChar w:fldCharType="begin"/>
      </w:r>
      <w:r>
        <w:instrText xml:space="preserve"> REF _Ref221622502 \h </w:instrText>
      </w:r>
      <w:r>
        <w:fldChar w:fldCharType="separate"/>
      </w:r>
      <w:r>
        <w:t xml:space="preserve">Abbildung </w:t>
      </w:r>
      <w:r>
        <w:rPr>
          <w:noProof/>
        </w:rPr>
        <w:t>29</w:t>
      </w:r>
      <w:r>
        <w:fldChar w:fldCharType="end"/>
      </w:r>
      <w:r>
        <w:t>. Da das Display auf der Vorderseite der Platine eingesteckt und auf der Rückseite befestigt wird</w:t>
      </w:r>
      <w:r w:rsidR="008D205F">
        <w:t>,</w:t>
      </w:r>
      <w:r>
        <w:t xml:space="preserve"> ist die Pinbelegung der FPC-Buchse genau spiegelverkehrt zum FPC-Steckverbinder des Displays. </w:t>
      </w:r>
    </w:p>
    <w:p w14:paraId="7371481F" w14:textId="2B8882DB" w:rsidR="00BA7EB7" w:rsidRDefault="00BA7EB7">
      <w:pPr>
        <w:jc w:val="left"/>
      </w:pPr>
      <w:r>
        <w:br w:type="page"/>
      </w:r>
    </w:p>
    <w:p w14:paraId="2F10CD6C" w14:textId="178BBD9A" w:rsidR="00952DB5" w:rsidRDefault="00BA7EB7" w:rsidP="00BA7EB7">
      <w:pPr>
        <w:pStyle w:val="berschrift2"/>
      </w:pPr>
      <w:r>
        <w:lastRenderedPageBreak/>
        <w:t>Verbindungssystem</w:t>
      </w:r>
    </w:p>
    <w:p w14:paraId="752E9981" w14:textId="62BB8E46" w:rsidR="00BA7EB7" w:rsidRDefault="004205F8" w:rsidP="00BA7EB7">
      <w:r>
        <w:rPr>
          <w:noProof/>
        </w:rPr>
        <mc:AlternateContent>
          <mc:Choice Requires="wpg">
            <w:drawing>
              <wp:anchor distT="0" distB="0" distL="114300" distR="114300" simplePos="0" relativeHeight="251759616" behindDoc="0" locked="0" layoutInCell="1" allowOverlap="1" wp14:anchorId="52C4310F" wp14:editId="5ECE0EB1">
                <wp:simplePos x="0" y="0"/>
                <wp:positionH relativeFrom="margin">
                  <wp:align>center</wp:align>
                </wp:positionH>
                <wp:positionV relativeFrom="paragraph">
                  <wp:posOffset>1111250</wp:posOffset>
                </wp:positionV>
                <wp:extent cx="5410200" cy="5879465"/>
                <wp:effectExtent l="0" t="0" r="0" b="6985"/>
                <wp:wrapTopAndBottom/>
                <wp:docPr id="1660672323" name="Gruppieren 33"/>
                <wp:cNvGraphicFramePr/>
                <a:graphic xmlns:a="http://schemas.openxmlformats.org/drawingml/2006/main">
                  <a:graphicData uri="http://schemas.microsoft.com/office/word/2010/wordprocessingGroup">
                    <wpg:wgp>
                      <wpg:cNvGrpSpPr/>
                      <wpg:grpSpPr>
                        <a:xfrm>
                          <a:off x="0" y="0"/>
                          <a:ext cx="5410200" cy="5879465"/>
                          <a:chOff x="0" y="0"/>
                          <a:chExt cx="5410200" cy="5879465"/>
                        </a:xfrm>
                      </wpg:grpSpPr>
                      <pic:pic xmlns:pic="http://schemas.openxmlformats.org/drawingml/2006/picture">
                        <pic:nvPicPr>
                          <pic:cNvPr id="2116117635" name="Grafik 31" descr="Ein Bild, das Schaltung, Elektronik, Screenshot, Diagramm enthält.&#10;&#10;KI-generierte Inhalte können fehlerhaft sein."/>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5410200" cy="5492750"/>
                          </a:xfrm>
                          <a:prstGeom prst="rect">
                            <a:avLst/>
                          </a:prstGeom>
                        </pic:spPr>
                      </pic:pic>
                      <wps:wsp>
                        <wps:cNvPr id="1453052260" name="Textfeld 1"/>
                        <wps:cNvSpPr txBox="1"/>
                        <wps:spPr>
                          <a:xfrm>
                            <a:off x="0" y="5621020"/>
                            <a:ext cx="5410200" cy="258445"/>
                          </a:xfrm>
                          <a:prstGeom prst="rect">
                            <a:avLst/>
                          </a:prstGeom>
                          <a:solidFill>
                            <a:prstClr val="white"/>
                          </a:solidFill>
                          <a:ln>
                            <a:noFill/>
                          </a:ln>
                        </wps:spPr>
                        <wps:txbx>
                          <w:txbxContent>
                            <w:p w14:paraId="42C1CCD0" w14:textId="0C617E42" w:rsidR="00C54788" w:rsidRPr="00B05C0C" w:rsidRDefault="00C54788" w:rsidP="00C54788">
                              <w:pPr>
                                <w:pStyle w:val="Beschriftung"/>
                                <w:jc w:val="center"/>
                                <w:rPr>
                                  <w:noProof/>
                                  <w:szCs w:val="22"/>
                                </w:rPr>
                              </w:pPr>
                              <w:bookmarkStart w:id="87" w:name="_Ref221623972"/>
                              <w:r>
                                <w:t xml:space="preserve">Abbildung </w:t>
                              </w:r>
                              <w:r>
                                <w:fldChar w:fldCharType="begin"/>
                              </w:r>
                              <w:r>
                                <w:instrText xml:space="preserve"> SEQ Abbildung \* ARABIC </w:instrText>
                              </w:r>
                              <w:r>
                                <w:fldChar w:fldCharType="separate"/>
                              </w:r>
                              <w:r w:rsidR="00715971">
                                <w:rPr>
                                  <w:noProof/>
                                </w:rPr>
                                <w:t>31</w:t>
                              </w:r>
                              <w:r>
                                <w:fldChar w:fldCharType="end"/>
                              </w:r>
                              <w:bookmarkEnd w:id="87"/>
                              <w:r>
                                <w:t xml:space="preserve"> Verbindungssystem mit Stiftleist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C4310F" id="Gruppieren 33" o:spid="_x0000_s1090" style="position:absolute;left:0;text-align:left;margin-left:0;margin-top:87.5pt;width:426pt;height:462.95pt;z-index:251759616;mso-position-horizontal:center;mso-position-horizontal-relative:margin" coordsize="54102,587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B4JetwMAAF8IAAAOAAAAZHJzL2Uyb0RvYy54bWycVttuGzcQfS/QfyBY&#10;oE+2VitLsqNaDhTfYNRIhNpBnikuV0uIS7IkdXG/p9/QH8iP9ZC7a8eWkbR+8Hp4G545c2ao0/e7&#10;WpGNcF4aPaV5r0+J0NwUUi+n9PP91eEJJT4wXTBltJjSB+Hp+7Offzrd2okYmMqoQjgCJ9pPtnZK&#10;qxDsJMs8r0TNfM9YobFYGlezgKFbZoVjW3ivVTbo98fZ1rjCOsOF95i9aBbpWfJfloKHT2XpRSBq&#10;SoEtpK9L30X8ZmenbLJ0zFaStzDYG1DUTGpc+ujqggVG1k7uuaold8abMvS4qTNTlpKLFAOiyfsv&#10;orl2Zm1TLMvJdmkfaQK1L3h6s1v+cXPt7J2dOzCxtUtwkUYxll3p6vgfKMkuUfbwSJnYBcIxORrm&#10;feSBEo610cnxu+F41JDKKzC/d45Xlz84mXUXZ8/gWMkn+Gs5gLXHwY+1glNh7QRtndT/yUfN3Gpt&#10;D5Euy4JcSCXDQ5IeEhNB6c1c8rlrBqBz7ogspnSQ5+M8Px4fjSjRrIb0rx0r5Yoc5ZQUwnOI8FJq&#10;8kGq4oAUzJM7XjEV1np5QC6VWAVntFwdYNoJoX1lwgG5kAxarWvUWKi+/q1C79dfdrPf0uf3m8Ol&#10;0MJJ4YIgNzo6E2T19R+thSalqJRwFSsD8ULqXsxRRB8BN/BZpPfW8JUn2pxXTC/FzFsUEMo67s6e&#10;b0/DZ7EvlLRXUqkomWi3LCPOF2J9JVFNIVwYvq4RWlPZTigQbhC6tJ4SNxH1QoBZd1MkQGzigxOB&#10;V/HCEhf/AbAR6DcLCeUTsBiCh9bfpu7hu8HxKLWMR42CNOfDtTA1iQbAAQOEwSZsc+tbNN2WlsMG&#10;QEIGPLHq0Pp8RxdGe4T9r+q+q5gVgBDdPskxH46O+qPBYIxSbeR4jxIuhSpIIrPdHRsBCbsPBqX9&#10;OP9dxkbjQewATc2/2hUGo5PhMDWFt9KGhBoli05ckc9z5ciGoalvKxlE0ueLXUrHNGgTTzWqiDNo&#10;Kr6VQLTCbrFrynUcfcSphSkeQIIzyCbI8pZfSVx4y3yYM4fHAZN48MInfEpltlNqWouSyri/XpuP&#10;+5FVrFKyxWMzpf7PNYudSN1o5BsuQ2e4zlh0hl7X5wahonEATTJxwAXVmaUz9Re8g7N4C5aY5rhr&#10;SkNnngeMsIB3lIvZLNlNQ7vVdxZtME+ajcTe774wZ1s1ByT0o+kUtSfqZm+k2dvZOoDqpPgnFlu+&#10;oe5kpVcM1rNn8ttx2vX0u+DsXwAAAP//AwBQSwMECgAAAAAAAAAhAB8p9R/RvgMA0b4DABQAAABk&#10;cnMvbWVkaWEvaW1hZ2UxLnBuZ4lQTkcNChoKAAAADUlIRFIAAANUAAADYQgGAAAA4Nb6QwAAAAFz&#10;UkdCAK7OHOkAAAAEZ0FNQQAAsY8L/GEFAAAACXBIWXMAABYlAAAWJQFJUiTwAAD/pUlEQVR4Xuz9&#10;aZAjSZbfCf7VzHAYbgfc4Q73yIjMyIwjI6o7Io/IzK6uoy8Wh91NVpM9HyjSMsvq2VlZ2ZUhucOZ&#10;FdkdkiLcD7synBXhzkeKDIX8MMOVoQxFlpRdkt3V3XV0s6oyMrLiyKyIDM/IjDPdAYcDcNyGw8x0&#10;P6iZwS4ABnfAHRGhvxLNCld7+kztgJk+e6rvEUopBYfD4SwRqqbhzi8+QemrHfcmCwJgOBzip9ev&#10;o9XrAgB+/eu3sF9+hOHw6I81VYuiuP8BlH7OqhMEAZl0BpuFAgpreUQiEWvbcDgEALRaLTx88hil&#10;/bK1DQAI0VBYvYFEbBeEODadOMT4j04lFPffQ7tbgBypYjN/Hf1BCqXKu1C1KHLpbayu3HU3f87x&#10;v1eW7c1ovx9j0TI2166jN8iguP8+dCpiNXMXK6kH7mZzx3tePBVzIZDWQEJ2Zm4wlZk0ziRs59AN&#10;x+Kv0VXrL4Sukkdx/31oesiqk0IhZDMrePX0aWQzGQhEAADoug5V0wAAu7u72P7yC6g6+9vk/Gvb&#10;kIS7UFXvDr01NsZs3N1/H+3uFsJhFd/93V/gzKbiFuG8ZJQrKh48/S7E8GUQEPTqLdy7e88t5uHK&#10;lSv43vf+0F3tC7vjORwO5zmDjn+fzgVJ7CER24EcqVp1uq6jdlDDvfuf4cc/+wnuP/gcxb0Snn71&#10;DD+9/iF++JO/wMd3bnmMKQDIpbcRl/fc1cuBYeB1lTV0lTUAQDxWAoGOcu0qVC0KSewhHis5270Q&#10;+Fu3hIzbcjKY9yMhGgbDDDR9BZFwHZFwHZSKUPqnQCG7m82dZfsYwDl+IpE64rEiJLFn1anDIfb2&#10;y/j5ndu4c/cunu3uYqdYxOdffIG/+PCn+PFPf4L7D73GlCT2MOgXfY0pDmeumIOGBQ0euEHF4XA4&#10;Y1hJPUBh7UPE5aKjXtd1DAYDfPHoIX5+5zY+uXcXrW4Hg8EAA8NTZUKIhmz6PrLp+yBEW6pBOmwD&#10;5I6Sx171bRCBIJe5j5XUF6i3zmIwTECOdrGeu+UwLl8sxlyVJTOqMsmHWEk9gKqF8az0Lnr9HDZW&#10;b0COVNHuZrGz9y50PexutmBO8Ayd4K4PxfPW3zGIwgAbqx9jY/VjSBKbHWCiqip2S0V8cu8XuH33&#10;U3z59DF6/T4GwwE0w1NlIkld5HM3EQ69qM8VzssEN6g4HA5nApLYQz57G7Go1+sUhFx6G7n09qhi&#10;iQZVpjGlaWHLE7W+uofTm9voKBuoNi4AAF4/8xnSCadR+eIx5sIskVFFiIbVzF3E5RJULYpy7SoI&#10;0T2eqxeBZTnn03he+ulmHv2OyWXks3ccnqqgSGIPG7mfI+H6WMXhPK9wg4rD4XCmEJK62Fi9gbhc&#10;hCj03Zs9iMIAsWgZW/mfWp4pLNl0KbMrlIqGJyqJkNQFoU/QaEbQbJ8GpSLichlKdw+a7lLwQjLm&#10;Ai2RUQXDcypJXahaBI3WWaRdnquOUgDGH82RWZTexfO89nx5+52IFbGx+jHCoTZEYeDe7EEU+pbn&#10;/7AfqThHxz377UUvxwE3qDgcDicAkthDYe0jvLr1faxm7vpOf5MjVSRiOyisfYTC2keIy0u85sgY&#10;o7WVDVQbFwEAucw9JGJFVOpvot0tQBQGyGdvH+oL9PPLmMHrEhlVsWgZudR9UCqiUr+MwTCP1cw9&#10;h+dK18OL67BHr6fipWKmo59J+PkgJpfxysaPcLrwI6QST3yfF3G5hHTiEU4XfjD2+cmZHbfhELRw&#10;5g83qDgcDicgAlEhCgNk0/dRWPvQp1zH5tp1xKJlz9faZRpHmZ6yoRpDs33G8kTF5TI6Sh5dZR2E&#10;aMgkHyIcarubvwSMuVpLZFTFY0Vrbd9B8w2omoyV1AOEDM9VvXUWGH8kHM5cEcUBwqE2Cqs/x2b+&#10;Q2yujcpW/ifYyv8E67mbzAtueOyfd9xGykkUzvLADSoOh8M5BJLYQzK24yh+X2YtlmRka3ZD1aLY&#10;q77j8ET1+ivYq74NVYvizOY2chnb2q+XDuJ/0chyTN2UxB7Ws7chCn20OnmUa1cRCTeRTY88V71B&#10;wfcQ5sEynAPA/xJxThY5UkUivmOVpfbUj8FtuPgVDscON6g4HM6ScojX1ozix8VSjfmMznSUdXSU&#10;vOWJkiQFzfZpDNUYopE2VtKPXpgvyYvgpAwKYuybEECS+sgkHwEA2t0C2t0CErEiEjHmuao13sBQ&#10;jc2xrxIISborDabthIAISQCSs5ZEQMjiw72PmNJPEgUR15xFyHn67caulQgJrzyJHvE4Xf0mUcBP&#10;H4kCZJQf72XHbQQFLRzOrHCDisPhLDnPyytuwkBtwqbjxBxYt7sFVOuXAABnNreRzWyjVr+AtrIB&#10;SexhNXMb3e704BsvB2TsBZyfoTIZswfE1RVCNKyu3MVq5i4I0VBrXER/kEI+extxuWx5rlQtald3&#10;aIiQBhGyhzIMCJEhCCsQhLRPfXZJhiMCBCELQmLOIiRAXP0ejwiQOIiQstUJEIQVEGGFGTxHRgAx&#10;9TnOG6tnhtZhbs7DtAnAgtRyOMvEMjzBOBwOx4vnkyH/fngUzDENpSKa7TMOT5Sqyqi3zoJSETF5&#10;D3GZR98KyqKMKtOAsoyoCfvJJB9CEvsYqjEcNM8hJHWRST0AbJ6rCc0DQmxDBqZt9mMnAHEbAElX&#10;3XEwoeNENP5BAei2EgzmcYs4jokIMYCEACIx79WE3QeGiKwIcU8985DNYyccDicohFLKRyccDmep&#10;UDUNdz69g9JXO+5NjnHCcKjiZ9evo9VjySV//VduYX//EYbD436sjR+8EOs/J4s5+K0cXEateQ6i&#10;MMTG6seIhJsoVd5FR8kjESsin72DkCtZpxuln4OqzuNL+5zPzcIv+8J3MBE5Wh27Tq/dLVjr33Lp&#10;+8hmtnHQOIdq4wIksY/13M+PFKaaeWpWARBQ2gTV6wAonCOI8eeHkBgEcQ2UdqFr+0atAFHaAgBo&#10;6o6v4TJeo41AQm78GgkQpC0AAqheB9Vbru3e/nkgMRBxFZR2QbWKUSlBkDZsepv+u5+K2UgAkTaZ&#10;gUv7xn40Wz1A1d2p/fXvgq3WXyAA1NvUUxGMic3GbNzdfx/t7hbCYRV/7Xd/gTObiluE85KxX1Hx&#10;4Ml3IYYvg4CgV2/h3r17bjEPV65cwfe+94fual+4QcXhcJaOiQaVjaE6xM+uf7TcBtX4TceG2YfB&#10;MImnxW9D0yNIJZ5gPXcHxf1raHcLWM3WcGr9OhRl/OBjqMZQa1xEu1uYzzSyGc6NW3TsFR67wY+Z&#10;hE+cuFzGeu7nYw3everbqLdegyQO8PrpH0JTh3hS/A0M1RhSiRJO5X8KVTvcMTODas34S4euMQNo&#10;NIIQjAG8WUEc55eQBAQxB0oV6FrF2EZGBpVWAqhm1I/aOXtren18DAVq7o8YxUfGgd95MA0qQB9j&#10;4I0w++Lsr79BRUBIzDhf5u+LwGWNGjpd+hyY9TaDCmD7od0pBpW3v6O9mNfOrDX64eifKeO+Bu6/&#10;ATgMKmM7HXdcbu+k85yzFuZ5Ma+xocdPHTeoOD7sV1R87jKoPpuzQeW+kzkcDuf5YcwLdVlYBmPK&#10;xMxPpOkRJGJFrGY+Q1dZQ1dhg2RCi+j3Jw88KvVLqLdeO7oxZY55AzBO1K8OmLTBj5mET5yOMm5N&#10;FDtL2fQ24nIZqhbGbvkKKATks3cgiT002xvYq10CpeaUthkhYXcNYN3jAgRxw7G2iq23ysA0JgQh&#10;Y8jLEKUtY92UiQBR3GD14hpbh+SCEBmCuAZR2rL0OrYLaQhChhVxA8RaqyT66nO3nwkig4gFEGkT&#10;RFwFSGyKPgoQyTiHTI4IKWNd1qjdaF3UOMbsw6bXiwiQBIi4ASJuGl5G+/kQQYSsY20X64fz+hBh&#10;g62fEwsgwgZAEoZe29+u88yuWQGCuMWCe3jOkwBB2IAgbrEibPisMWP9I8IK0yP43x8czkSOYazA&#10;DSoOh8M5EuMGMssBIYBOJexV30ZHyWMtW8O5M7ehajL2qm9BpxIunN1GPvc59Akf5O35qUShP3sR&#10;bcW9zVUkW3Fvc8u560Qh+H5YGRyhuHUttsCY2tcfboH4LK4KSV1srH4MOVJFq7OBUuVdyNGqLerf&#10;OSs/1WwItuh+zFNASMIhQYhoBGIQjYFyEoKQZLJCnBkUFoLPuinB2I8MQVy1hicEhrEk5g0jSYAg&#10;pHyCPiQNIy4FQkJGREECQcwZ+iZH6fNA2HF4ft8kAiLmjOMRDOMqO2WQz9aKmX1y/m20I1FAiPqc&#10;l+mwNVNj9k+ihnFk66+QGw3/SIR51RzXk10Lx6ETESBGlEYSAhFyo+iHxt+OqIMkYouOyK4rEVcd&#10;USIJSbK1Zdb+QhCEVUeUQrYmLW60M/QIh7ieHM6C4VP+OBzO0hF4yt9wiJ99dNJT/sYbVCftoSLG&#10;f9rdAor770GnEtZW7mJ1ZRvl6mVjfU0Pr2xcRzhUdTe3aHcLKNeuYqjGkIztYD130y0yneM+F8d2&#10;CxzHjtjJq7deQ7Vx0VgTdXNs8JBa4xwq9UsQiIbC2kcIh9qWQS1HqiisfTh2LZY/AgSRTYWjehNE&#10;yLApbfpoLZS5na2Foo61UURIGIPiMAANlPZZ0duGnGDVMy8Xta2pEg3vRgSUMqOSGANuXSsbU+iM&#10;tVh0pIfSPkCHhseLQNfboLrfPe6c1mauoTKnnlHaB9WqxholgAgZECENCg2gvVFEPb0NqtfGTPkT&#10;IBhT8XR1l+kRV0EQBdXboHodgrgOSkKAo50flBkW1hqqAfNQGXqcU/4AIq4DCLH+077RXwqqVwDa&#10;AzXXxtEuqwO1pnZSfd84PQKIaJwXqhgeMdOAM1MriABUUK3I6qwpoux6ACK7hvroviGC6bUCKFWM&#10;+0N0rNEb6WHXgskQ47z5XU8+5Y/jpbyv4sHTxU754wYVh8NZOg5rUP3ar9xCZUkMqpM2pmD0Qenn&#10;sFv+wAhWsI3VlbuoNi6gcnAZAlFRWLtheTD8oFREcf8aWt0thKQu8tnbiIQbqDUuQtN8poEtwXF7&#10;mOl2mEn42JCjVWSSj1A5uIRa8xwksYfN/HXIEe+gklLRIbe1fh2S2MFu+X0o/Rxi0TIKa9chCgN3&#10;U18IMabv0SEobYEI2SkGFSAaA3vTMJoclIJA1/ZBaQ+CkAERktCN4A2ExEDENVDat9oJYg6EyND1&#10;KqjedupR9611SoRERwaVNqp3Ms6gGkG1fVBjjRLbTtg6MNpn0/aExMgQCmRQ6YbHZg2gGigdgBAZ&#10;lKqg+gEzWsZiN6gAqh0wjxlVQLWq16CSNgFKmPFh9pcY/dUrMxlUVG8BtG54vdh5ZfeA2YaCarvM&#10;iDIMKIAyQwgxEDHna1BRvQFq6BWENVAA1FijZxpUzACvMM8eSRnn17yPnHCDiuOGG1QcDuel5Pkx&#10;qMZbDydtUJneqcrBZcOrwQbgIWk0sE7Eiiis3YBAVHdzCzMqoBwdorD6MYAGSpVr6Ch5t+iIAMce&#10;QGRmxl71sRvGMXODhSNHqtjMX8dQjWO3/D5ULYps6gFWV+75JmBmhjSTy+e+QCZxFwfN11CpXzY8&#10;V9cDR/0j4hoIYqB6FRRDNuilqjEwZtHlghlUeVDa8TGo3HIjw2tkUNkNMQmiVACoDk1jHwMceugo&#10;YIJgrEnS9dqE62rW26L8UcWqZ1H5+rbtANU7gMC8K8xzM5tBBeu8jqbJUa0KSjvW3+MhDsOJTUGU&#10;mUElsuN1GlRgQSsMb5DV35kNquoo+IXpsdTY9WZ/jwwqVikb0w1NA1UYY1DZDFZxa4xBxdqZwVG4&#10;QXXSjPstLSfMoPq9hRpUs0/W5XA4HM5EFmEszAqFiGr9IqqNixCIivXcLUiigr3qW1D6OSTjZazn&#10;bk00pgbDJOqt10CpiLi8h5i8h46y7m9MEVuZQACRQzNW79gN45jewLueanEFhoFUqryLSKiFjdWP&#10;IQoDHLTOjl0TJUeqltx+7TXUGueQST3ESvIhND2MUuUaeoOcu9kECAtCQNjaJSvf0olgGExT1xvp&#10;0PUqdL064wBQB9UqzDOl7RvGlB0jf5axXgzQfSL2TYeFZbdNLaSzTMO0Qc3piGydkRfBCBphrFWC&#10;PuF8TL/3A+FaQ+XfL87s0CUpHDfcQ8XhcJYOVdNw+9M72FtqD9X4gceJe6cI0Opuobh/DZSKlidq&#10;r3oFzfYZRCID/PKFH6PZdOfZGaFqUcsTxfJT3UZ/kLbWUsXlEgTB6xlZama6LcYLi+IA2fT2RGN0&#10;ntRbZ1FtXIAoaHilcAOicIDi/nvGtalhc+06CPF+hdf0sCUHAFvrP4UoDKwpoPncF0gnfgFirYPx&#10;QwQR88x4cg0X3J4FODxUzGOxGA+Vu904D1VQzOOaFjbdOSWQrQ1S2bRDOhh5VAJ6qNh5Y2uh2Fot&#10;M5/UNJweKkAAMfJcMXSXh8qop31jTdOov14PFYygD0f0UM2whsp9H1FL74vqoRr/bOEshuPwUHGD&#10;isPhLB2mQWWf8udno3CDyh9Vi6Fcu4p2t4BkvIx89mP0BymUKu9C00PWVLFJNNpnUKq8C0I0FNZu&#10;QBJ71kA8HGrhdOFHlveEs1goFVGtX7Cmbq7nbiEaObCmbrL8VDd981OpWhR71bfQ7hasPFaDYQJ7&#10;1XegahGWBDh9393Mghk0eTYIdBgqAijtWYPj4zCoqLbPhqIkBFHc8Nmfn0FFAg5g6QwGFQHVa6C6&#10;4jWAAhtUZBQ63ege09ke6RqLACIVAMugooAR4ZDhNqiIbW2Wt7+Yu0FFmQ4SNYwlxVhDtfYcGlRB&#10;7p3nhBfoUGalXPExqO5OfgcCwJWrwQ0q7oPlcDjPBXSp3gfjLabxW44HYuSLancLiEQGuPj6HRDo&#10;Vv6ihFxCLrPtbuag3S2gWr8EAMil7yMul9DpbkDVopCkHvLZ29yYOkYI0bC6cg9xuWTkE7sCAh2J&#10;2C4I0dBR8qg1LribAQAksYd89g5EYWDIXURcLiObvs+CV9Qvo6Mw42QSLCHvjlFKhvHjE5RkQRBb&#10;PimBpAyDru//VLD9CO35sOYHBdW7hnEi+uahsvfXDxb+mxlA5nGw6ZSHGZZRw+M0BkINQ2h8f0e4&#10;+j1ObCLECH1OHSl+Twb7/s23yCxlyXB3b5bCmZ0ZztthfrkcDodzYiz9++FQA5D50emN8kUlog9R&#10;b3RRb53FYJhASOoilXjqG8TAROnnsFd9G0M1hgtnt7G+uo2D5jlUmxchhVRcPn9rbLju4+GET/AJ&#10;spL6AiGpC1WLoN46i0zqIbKpB4BhBLe7zGvhRhL7yCQfAja5RKxoRXc8aJ4DpX7GEWER7EABvW14&#10;VnRjYD6atmaXH+V9cg8v2C/WjLznzCM1Hhb+vG/kf1oz2rJADsybM/5JwJL9po28VaP8R0eCGt4l&#10;MceCSohrRh4q47509NeW78kBAYQ4AGJ4+WpsHRQRjZxSh8Dcrxuzv0IWRFg1ypj+GtvteaAOh86m&#10;FUKAIKyyqX8Br/diOIY3htt4WVThLC1+v3QOh8N5Lli298tJT/XT9bDDE5XNbKNWv4Bq4wJicg+n&#10;CzcnhkgHMPJEiT0M+kX0+hHLgxEN7WPYPyljitiMqRM+0ScE8yxtG56lSxgM8x7PFeAdDHs9XFch&#10;idTwNPahahlks37eFGIEntBdARN0UL3Bpn4JaQAApQNDPmbkkmLtzWtFqWJEzhONnFTefvqjGdPB&#10;qBEII2Z4UDTv9DU7BLZRqP3eGUcQGR2UNmzHGTOOw95OsyIEjvfg2c6rfmCEo28yPWPbTGN0nkbo&#10;Nr0xo7jPu3keDc+VZ/thoDbjTrSdp+cYt2HjLpyXHm5QcTgczgsApaLhiUoanqgnUFUZ9dZZI0pf&#10;GbEpnqVqwx4V8CYkqYG96ttQ+jnIkSrWczehaccTiGHEuIGuX92Lj92zVGu8jqEaszxXmh5BvfWa&#10;u4mFU+4sRLGPdOIpiACkkn4GFZiHwzfIgwZANaaS6SwEN1VsXiwd1Ig+Z0L1JigdsraUjUR1veWS&#10;owA1Aj1Y7VosdLmpm6rQtaqV6BcAKNW8+6NtFt6dDo2IetPQjVxL4w01qpuG4eg4YYvWBwAw+2vX&#10;QzXP32xfQ4DY9AZa1k6NQBiufuod49zZ+qMrxtop23Vx9ZcFqRg6j8l+PIDXeDX7b8pRzXmf0L6x&#10;5mq8XkqN47dDNdf5pMZ9Zt4PlG3zvSd9cBs+hy0czhS4QcXhcDgzsZwD+ZphDJmeqGikjnLtKjQ9&#10;jESsiGTsHgYTllmoWhSdLvNExeR9xOR9dHtr6PZYTpq4XIIkHjKs86EYZ0jZmbb9xcNcExWXy2h1&#10;8ijXriASbiKb3oauS9irXkZv4D/1Ly6Xkc/egUCG2KteQre3hmikCgJA9LWndOhaEbpW9Ayw2Zqq&#10;oi1Zrgaq71vrrDR1tNbKvE5mG03dsfJCUb1uk2MymkMvRnLqDiue7Tp0reTQM7l+PO7+eNFAtf1R&#10;X9Qdw1tnhwJ6A1TbAzGMCF3bg67tWUaFru0ZRqKJxkK16we2unFQQK+DWvpMdFbnp1fbtQqofTsA&#10;2gPV9xwyzn7ooFrJlnBYB9VLADWPm/1Ndft5Y9EEdb00Wnun7jj10h50vWS7lrrx9+h8uu8zcy0f&#10;pUHOE4fjZnFWMjeoOBwOZw6c5HQ//3xReXSUPAjRkEo89Y0AZzJUYx5PlNLPYq/6NohAkEvfR25C&#10;JLj5EsSQsjOL7ItBSOoik/oCANDubnrWRNUab2ComklcnSRiRciRKgCA6r5WlAunV8GJu57a5Me1&#10;89vmlnP/bTJq673qbp3T6icxTd59nOMGZ+5jdP/tbmfqDYqf7CS9k/pr325fI2ffbm/n97e7jb3e&#10;Xtzb3Xrc/fNr467jcAJg3lruW2wOcIOKw+FwAuMdxp005poYTY9Ynqha3R6lbxsJueRu5sCMCggA&#10;8VgJhIyiAq6v7uH05qKNKdOIOuz5PWy755eEXMJq5h4I0VBrXER/kEI+e9vmuWLX76TwfmDwVBwP&#10;M+925gbz4YR2uxheqIPhvCgs0JgCN6g4HA7n6Jzk8KGrrKPbMz1RT6BqshWlLxxqI5N8ODGqX0dh&#10;UQFFUUMucx8rqQeOtViEPka3O7790TiKEeVmXnqeHzLJh5DEPoZqDM3OOUQjCjIBov6NGJ2zRZy9&#10;Rei0s2j9y83LffQczuwsyJIy4AYVh8PhHJUTGtt0lAIqjTH5okQjX5Q4fuGUpo2iApqeqI6ygWrj&#10;IgBgNX0PCXlyVMDDMU9Dys4idC4vojhAPnsbkthDs72BveolxKL7WM3ctTxXHSXvbuZigUaVR6Gn&#10;gsPhcF4IuEHF4XCWmBm/KM0oPhvLNRg080Wp7nxRjYuQpOn5otxRAQl9jEYzgmb7DFuLFS0jJu+5&#10;mx2RRRlSdo5jH8uDc+3UOdSbZz2eK1EMeD7IuDMn+JRgeKf+iTO1n4ZHvR+BhMYRpK/CxJ34byEg&#10;vvmxyAz7nBWJ5aByhDAPel3N7f5HM+r3JDn3vqbtk7MI6EtYDo3fbTwGfidzOJwl58iPxIUyw/N2&#10;rnQUn3xRRpS+aHgfw8G+u4mDts0TlcvcQzRygL3qO2grBRTyJWyu/XyOUf1eLiPnuMmm7yMul0Gp&#10;iHZ3CxSCx3NFaZAAFP6XiQhZCNLWqIgFwMo1NQsCBHGDtV/q4Qc7CYTIEMSCLa+WHyJL7itk3Rsm&#10;QojMcni58jMRIQVBXJ98fogMIm7MfA3Y/hKGUTvSQ8RNVoR1gPisuyMyiFgAEbdYkl4S894oJD3S&#10;I24yOXM/poiwAkHc8pTJ55cTBLcBMalwAuLzLJzEhF8sh8PhnDCOt8CSvhZmfOjOg1rjImoT80Xd&#10;mpgvaqjGRp4ouYy4vIeOso5OLw+BaEjGHkMQxkcFBABND08pEVtxbzuOMud9aydbdCq5L4FFSOpi&#10;Y/UG5EgVSj+HUuUa5GgVG6s3IAoD1BrncNA86242Fo9XiRBjcGwUEoIgrhpJdqdj10eICEJOYOjh&#10;PqapCICQAIg0sTEhMgiJAjMdEwGEOPt/e94pIjCPFZls/BIhPrVfXlwfNUjEMAKlkaeIhECEnMuo&#10;IiDWeRCYcSXknMYSSRsJnk3voym3OhpmkgiIIBvnyV1mOQ4bh2x2krjfYvMqnDlziHuLUBooixyH&#10;w+EcG6qm4fand1B69pV7E8N42A2HQ3z40Q20emzw/2sf3EKl8gjD4bwfa/5PV2L95/hQtSiK+x9A&#10;6eeQiBVRWPsIXWUNxf33oFMJqyt3kUtvu5tZqFoUpco1dJQ8CvkS4tFbUPpplGtXMVRjWM3cRTb1&#10;YEogiwLKtavQp4bdPuaT48ts98JE6YkbF0sqsYv13M2JeV9rjXOo1C9DEDQUVq8jGqmjuP8+Okoe&#10;cqSKzfyHkMQedsvvo9Xdwubaddau+RZ+/Vd+hIePbclv6ehwibgGQuJGIl2VGRAQjQS7u4FCWLN+&#10;CxClLQAUmroTqF1QJpyWEYGEGERIgwgpAARU2wel3g8MzMuUBYgESrug2mSvsHU+iQwirgKgLDeV&#10;kdyW6TPq1XHnVWRtSYTtz6dfvpCYYQixJMyAaOxLGyVIJhEAIihtAnqd9ZjEDDkd0PuGQR0BaJsl&#10;7gVGXivj/mCVMjsOfR+gPRASY3LUtj8DSptGW38mXjafjbv776Pd3UI4rOKv/c6nOLNpz1m2WHy6&#10;w1kC9isqHjz5LsTwZRAQ9OotfHbvM7eY55V15coVfO97f+isHMMsn1Q4HA5nOTA/y71kby/ffFE9&#10;W76ozP2JxhQA5oky8lMl448hkD6a7TNGVMDW1KiA3V7eiiLo9EL5FR9Pz7EXd58mF90o7vqTLm2l&#10;gI4yOWrfSuohVlIPoelhlKrXMFSTHs/VYJj0jhos7B4Me72B3mBJbbUKG2ATEngY4fR6ubwlx0Wg&#10;XRLDmEpPbkCiIGLO8NzMwsg7RfW2ZUyBRA2P0YR9QgIR3WuggkCYVwsEoD3DeKEAVFC9BqpXjFIF&#10;oIOQhHWNrH/rCqi+b0u6a/+YohvJgfctPZS2AAggxLlGjKJvyI3KJGNqKpNO1xjsr495F87LC/dQ&#10;cTicpWOqh8pgOBziwxuL9lCNf2N7pkYtmFL1XTTbZwAAqyt3kUk8xNPSr2EwTGJzfRfruRsTQ5y3&#10;u8yzZHqiVtIP2PTB5jmIwhAbqzcQj44PZKHpYTwz9ieJPUSNBLEvHfO8vQLSVjYgiX2s534+MdiI&#10;0s9hd/8DqFoU+ewXyCR+gYPmWVTql0GpCFHoQ6cSKBWxufYh4PBQtQ0t7ADN0YEgrgEkDqqVDU+N&#10;YHitZFC9ZXkqAOZlsf9mKFUMfSJAZAhCFgCFrtWYt8S2nTgMBa8nYxqBLssUIUJizFCyH4PHQ8XW&#10;goGERjIBPVQj/TozTGnf8EytMOOMgm3zeKhEw4AbTcejWgWgHZvMGEyPGKWg2h4Aw4iDwK6BJSiA&#10;iJsAAKrtsKbilvF3aeRJE/IAkUH1MkAVy/hy9JfIIMIaOy/6vuWhCnKe3Ey5ZB4Bu4fqrx6zh4qz&#10;nEz1UI15l8/ioeIGFYfDWTqeB4PquI2pbi+PUuUaKELIJB8gm76PA2OKV0jqIp+9Y0V784NSEcX9&#10;a2h1txAOtXB640eot9lAGwDSiSfYyH3sbmZBqYiDJtufHO0im7qD+EJCqi+aed4bx4OmhfGk+JsY&#10;qjHEYyWcyv/ELeKg08tjr/oONC2CbJrlFqseXEatec4hN82gAphRJRhT/nTLoDINgzwo7VgDZCKk&#10;QUjGagtQUL0OSpujKV8ONGPqnwBBzNrWZFEAGnRt3zCqiGGIAbp+MGYqXMArO0WITcdbM/bBvG/+&#10;BlXBWA/EjIkghgIFARFXDUO0Y5syl2XrlKgKahhYHoPK6hcF9A4gxEC1WgCDihiGWAxUN6fyeWGn&#10;ZYJBZZuiaU7xY96lMVMOxxhUgAaqm4ayDqo3RtMEJzDlsjkEuEHFccMNKg6H81KyPAaV/1P2uI0p&#10;u2eIeaI+wl5lA8X9a6BUxMbqx0gnnrqbOagYA2rTExUJN7FrrsWSi8hnbyMkjRkcAWh3t1CssP19&#10;7fzPoalP0O7moGo+UcGeC+Z0j8xJzVgIIEeq6A1WWJh8LYpc+j5y6fsTp2Y2Wq9hr/Y2KICt/E8g&#10;CkPslpnnymS8QQXHgREhoEFlGF72hV6UsileIBIET+Q3ZlAJpkHhgBoGVdeItseMCVbnH30y8KWY&#10;IkiEBKjeAxFXmPHjMaiY4UVBQYgEIuQCGVSWp8i1doqFM0+D0g4IBBAh6zWoAEBIsf/XOyBSIZhB&#10;ZfOIMY+Wv9ePwjSCWP+OblCxaZNeg8rAuAaUKoZhOf5eNply2SyB3cr7aHe4QcUZMdagmvIu5wYV&#10;h8N5rjmMQUUAfHuuBpX/k/a4jSm7Z4h5om4jEm6gXLuKdreAuFzGxurHE0OcVxsXUTm4zPJTnbuB&#10;breM4v57aCsFrGVrOLX+IbrdcYMOgqEaQ7l2BR2lgFiU7W8wTKFUefc5NqgOh++d5Vt5RGz32an1&#10;W0jID1GqvI16+zVI4gCvv/KDiYNpVYtir/q2dc3Wcz/HYJjAXvUdDFXmCTqaQSWDiOsuD5Wxpkg3&#10;gluQFAiJGGtvugCJGkYVga7XjAAFihExMA6qN0HpAERIgpAwKO1B1/YhCCuWwUX1NnTbFEM3gS5F&#10;ICEY3qSYr0FlwgzLIFPZnJ4iOsZTxAyPMQaVhQAibQYwqJhHDEQGbB4xPyiJGMaUyDxZ9MDwWB3C&#10;oCIpECHDDDN9H5QqNoOKskIx8gDqVVBqv/f8mXrZuEHFGYOvQfWZT1AKF7MYVMFWk3I4HM4SM38b&#10;x1/jcRtTMPJN+eaL6rJ8UYW1mxONKVWLuvJTldHtraHbM74W60X0en4DDjaVCQCqjTfRUQoQhQHy&#10;2dvoD1ZQMrwlLxu+t4B5quZZbOxVL6Ct5Fm+qWgZqhbGbvnKxPMviT3ks7chCn10e3kctC4iESsj&#10;m77vFvXucGzdCEoHAB046/QDNh1tHJY8BdW7xvopOPZFSBiEhAEQ4/8BXW+A0h4oVaDrZlAEfyb3&#10;+gQhshH5jhmR82PCEZOoseZKZ5H0JkAgG95DDcBR+ieO8krRHis2qN6Aru5A13YMo5IaAUCmD0cn&#10;HKmXmYQ5LwNTDfIjwj1UHA5n6ZjVQ9U2pvzNz0PlfRsT/+qFwjxDV9FRTE/UDXSUdZQq74IQDede&#10;/RiEsqk5fuhUYp6oruGJ2vgQ1YOYFbQgl76P1cxddzMDdrBs7da70PQQVlIPkE1vo1R5F+3uFiSp&#10;i1xqG4LoHFg/3xz13pkvSj+Hg+Y5hMQeCmsfQtdD2Cn/KgAgFi2jsHYdouB//ikVUTVyloVCPaxn&#10;byIcOsBumU31HHmo3sav/coP8cjhoTKhYzxUPlP+hDQLrgA4p/2ZHioIEAyPhz1sOluj5c1pRekQ&#10;ulY05MypgnOYGoZgQvPzUI08Rfa1U37M7qHqjjmYYGunAAAkBVgepYoRaIIewkNFjG2yEfWvwiIJ&#10;AoahFWbGpNXd0f2ga8HC6PsdqQNqeKjMNVS/zT1UHOah+tzlobo/Zw8VN6g4HM7ScbIGlb/VdNze&#10;KTNfVLdnyxfVG+WLevXUPYTFyfmi2t2ClZ9qbeUuVlfuo1y7jGrjojVAl30j9bGD7SgF7NWuQFVj&#10;OLN1DyHxAWqNCzhonoMcHWIj9zEkcXzEueeTo9w780fp51A0DOCV1APkMndRb55DtXERAtFQWLuO&#10;2ITIjACwU/5VdJQNSFIXZwp/hr3q22h1tuZsUIkgYt4Zqc8YXvgZVLq6AzrGoDLzXVG9fShvTqAr&#10;GEBofgYVM4AAgGp7oNbaKS9zM6gCrp0y81FREgGoYhhB9HAGlRGIAiDMW0mbAKi3d0cwqOB/tA4c&#10;QSm4QcU5JoNquo+Vw+FwTgjztW6WxeNvNR23MQUAXWUd3Z6ZL+qJI19UNNLGSurRRGOqo7B8UTqV&#10;kEvfRyb1APsHF1FtXEQs2sV67uZEY4pSEY32aajG/rKpR1BVGY3WWVAqIhYtIzYhfPfzCxl7H5wE&#10;cqSKjdUbEIUB6q2zaLTOYiX1AJmkkW+qcg29Qc7dzMFK6gFEYQA6NRGzH7Zz4TgtzuEDIRG2Xor2&#10;WXh1rTw57LnPKaZ6E7pWNgpbe3MYfFR7CSRkMpOwFyHBzhfVWFk4trxTupl3yg/JSEwcAWgfVK/Z&#10;nrSuY7b+HHMuSNRIHExY5D5riiHxtvBUzMYRm3M4C4EbVBwO57lhscaV/2vav3axdJQCKo1LAIBc&#10;+j6oXkS1ftHIRdTDauY2ut1xgyQWZrtcuwpVi0ISe4jHSo61WK+f/gyphF/I89HRVhsXmFfD2F+j&#10;RVCuXYWmhxGXi0jG7mHgP9PsBYGc0NX3EgnXEQnXQakIpX8KQBiJ2A4ksQdVi6LX3wKl442lSJit&#10;VXEw0+ExwVETwVj3As86KkBl3hraBSYY/H6wdVJd32l9hMiGFytwp5eE0ZoiqjeDeWGOfIjESP47&#10;ee0UEdLGui4Y0/zc552Mrq+xns2+FmwkL4CQ7MQ1WATic3r9ODNBkmwK6Ut4nfmUPw6Hs3SYU/6K&#10;Aab8XR875Y+4BpHm96NxJpn3BUD8qxcKpSKKlWtsyoqRL0rTI3ha/DY0PYJU4gkKqz93N7OgVETN&#10;yE/F8kXZogIqBcSjbC2WfyALdrCDYQLPSr8GTQ8jlXiCjdzP0WyfRqnK1m4VVj9GIuZduzVUY6g1&#10;LkDTjcHXvLFfC79L+BwSDdfHBIpw4he1b6gmUNx/HzoVWaLm1ANbC/NkUWh6GI93vgMAeHXr+2zK&#10;X9eY8kenTfkzo/zFWDQ2qCAkxcKG29Y4mVH/AA1Uq4LSHpsyhxioPkoILIgFI5JcA5S2QKluTflj&#10;QSdqhvEUMaL+9QESgiiywCqaWpxP3iKMExqZjcTIjUX1GqhuTq0zDSL2PGFT/nIs/LdWMbbZjCYS&#10;Z1PvaN/Yrvnv1tIng4gr0NU9w5tlf14ZzzAisgiLeh3QzSl3NmNIMKLs0aGRyNfHiLM8SiJA2yxf&#10;mEPAaGNN49NA9QMWFp/IgM7CoTPjzR7Vz5yGaGL03wjJztZQtY18W0mrn7pW8u/nBPzPI5/yd2KQ&#10;NSNSpGZMBz1wS5wY+/sqPn+62Cl/3KDicDhLxzwMKvY1lFohewUhCxACSvvQNXfeE3+r6SSm+lXq&#10;l3HgyhdVqlxDR8kjESsin70zMV9Uq7tl5af6pQs/h6Y+xlfld9Fsn4Ek9PHKxo8RDhlhrR2wg2Vr&#10;t95Ft5dHXGb7GwzT1lqq1cw9rKS8a7fs7ebKpGvwgry9tvI/QVwuuas9DNUYnhZ/A5oeQTrxCKsr&#10;v0Bx/310e3kkYjUUVj8EIV5DWdNDczGoRoN7NrDXtYoj3DUR1w1vjGl4sMS3bPqfufYqYQzkwQbS&#10;egkgCQhCxrjYmtXOXLNFhCQEYYXpmhI23U6g28MlREgMgpgzVv6YxpVx3FQzBv6AIG4AxPQKmh9r&#10;mEFAtYoxXVEAETcAIhnGD/MWuftFiMyCeRBTjwBQQxfts7VSgBFkwvxYITj6xQyZnrGWbRUgEVCt&#10;OiasugAirAMkZPzN9Fj9ohqobhhiJGwYVKIhx36QVKsDtMHWagmrth+q3SiiAO2yvlmGmVFvO7/M&#10;APe/9ybhPo8m3KA6CSQQ4RV2HSm7X70ez0Mwuimd9TOyX1Hx+dPf4wYVh8N5uZifQQVQ2oUgZEEx&#10;BKgGQqIACUHX9m0vf++o/SSMqVrjIir1ywCAVOIJ1nO3XVH6rk/IFzWKCjjKT3UD/WEKpco16EaU&#10;Pv+ofuxgWVTAa+goBcsTJYo9FPffh6pFceHsNkRyD6rqfG242wkzTvVycNjzfqxvsvntTNMjlsdp&#10;kqEMOKP2SWIP67mbiITr2Ku+ZfNc3fToYR6qvwQc2qDKgRB74l3d+DDBPC4jQRmCmYvKgrqCOoiG&#10;PhmAzsJnU2agEGuAzxK+jvQLEMUCAEDXa4HXVgW6Si4hlkQ4b1S7NejQVeaZFcSC6zhHmMdLhDSL&#10;nkcHHk+RXTPxTWxsClFmcICCiLbEuA7oKM+Uj0fMi2Howdt/tsvhyKACABIxjGCJ9cceNZDIIMKE&#10;jyi0DapX8cYnIuJt2bVPyu4ly/s3H1rdTQzVJARRx7nXy0gnpns0OUeEhAHEjbVzfvfcydLt6tgh&#10;V7Hzrb9uGFRtblBxOJwXn3kbVKOvzKMv0KOwzd4R/EkYU6oWRXGfhbNmnqjb6A/Srih929AnzIop&#10;VpgnShT6OF34MQZqgq2lUmNIxHZQWL3h8SzZj7+jFFDcvwadSljN3EMm9QC1xkXUGhcgiT2cWr+O&#10;cMjrHXC3SycfukVmJ+g1ONE32NF2rmkRPCuxqZwrqUfIZ2/ao42PgWCn/HV0lA2EpC5e2/ohhqpo&#10;eK7CSCceYT13y9FiNOWPWgZVu7uFgj3K3wfjDSr29XmUK4jSFhuwG14UO4TEACE+qqB9UL3lOlem&#10;PrDpdJQaXhOW0BdUM/JNjQbCpueLuvIaTWLqqTRxG1VCmoX4dm+guhW4gRDZCDbhhSXGVZkBRCJG&#10;lD2np8ip2Tgf9gePKUAHo/MnpKzcXA6ozgJBQGfTLknI4RHzhchs+p4LChheBvt5NqbskQSbgum+&#10;noSdLy9mv1T81r8SsVokoMewcp9S07MICAIFcV9HzgJwP7CX7JzrwMGpNXz0f/qvuUHF4XBeHg5v&#10;UN1EpfLYx6AaMTKo/MMSE+s/x4eZL6qjuPJFlc18UdtYXfHzLI3oKHmUKteg6SFkUw+QzdxHqXIN&#10;re4WQlIX69nbiMvuQBSjA2XhuZ2eqHL1PCr1yxCIisLaDZ/2/u36g5GnYWYOc+5P/C12uA4QohkG&#10;6yhPVCzqPcfuk9Lt5VGqvg1di2Atu41knIWzH3mubjmu1dENKjujY53n6MGpa36KA2kKJGQSTJit&#10;rVozpuzt+361n6ppqoAdw+CatnYqAP67ddX6C43lt/6VCE0Cfvj7Zl4qG56K2XA3f66n/FkH4z6q&#10;ZUYAEU8BJAqq7xuGdxcIODX3OAj9N0306yvcoOJwOC8XizSoBGHFmPJn5ltxchLeKebhcXqiytVL&#10;qBoD5M389TEhzhntbsGRnyokfo5a46IrX9Seq5XzQCv1yw5PlCB0UNx/H0o/h7hcRGHtBgTinTrj&#10;165UeRf9QcYt6t7lYvFe2gVx+B2lk4+QTd9Hcf8DK0/URu4mYtG9qSer0XoNe7W3AADZ9H1k09so&#10;7r/v8FwBLBLkfA0qOI55biMI6j6T81IcQNNUATvBhC2DSq8bXhovUzVNFXBiJfIdu3YqGP67ddX6&#10;C43lpTGorM64e/UiI4JI50C1EkDrAEIgYgFU2w0UQOY4OA6D6hicrxwOh7McECENIqRA9bbvC+8k&#10;jCmln/Pmi6pdQLVxEXJUwXru1kRjilLRlp+qhWzqIVQ1hnrrNSNf1B5istuYcsK8GxcgEBXruVsg&#10;RMFe9S0o/RyS8TLWc7d8jalx7bq9PDQ97CzU9feiy7HtL3Lo0midhaZFsZL6ApLUharGcNB8Y6ox&#10;BQDxWNHyQjE9EUuPpkXQaL/mbmIwXfeJcJLdmmnfQYWpsRbJLwDMYqB6m0XYm2FapB/+R+iq9RcK&#10;xBGaGhBjTR8BhBUIwhoLnGIWd3Lp4ywwy8uI6RHVARJjZYHYz/a04mm0ALhBxeFwlph5PvlYHhRd&#10;b8y0DmPRdJSNsfmi3jhzD+mk3xSwEe78VGa+KF2PTMgXNRrSqFoUHYWFpJaj+5Cj+6g23kRHKSAS&#10;GeDC2Tu+IdYntXNAnCOouFxCIrYzU0mOKW45T4kbxV2/BEWOVKHpYZRrVxAONbGeZee5o2ygUr80&#10;Ma8UAEhiD/nsHcSiZY8eQRhir3rJR8/Rh7KMkZ7FfYRYmOJjgQXVmD0UuINZT4EVEdA7vXBWZt11&#10;cHw0+1RNhhhBEKhlPBLASi7NeX5xG0KTyrLBp/xxOJylw5ry9/SZ62XrfPNOnvKXYIuijaAUgrhm&#10;hGk2olO5WNzA0B9KRRw0zXxRCrKpW6N8UVaUvo99jRmTwTDpyk/1MRrtM9iz8kXdQMKTL2p0oCwq&#10;4BV0lAKS8TLWVj7GYJhCqfIuNCsq4D1H62ntVC3qvkwWojDAq1vfhyh4LLyxjFEFBH2pBhI6fjrK&#10;BnbKXwcAnFq/hbj8CKXKW2i0X4MoDHC68ANPtD4/7HrWs7eQTj7CXtWpRxBUV9j0txxT/g6ab+Pb&#10;H/wAjx7POk3MOLl0fqfZOSKZl9YAmqYK2JlJeCyBtQQWxKzCE/HX5Kr1F/IwmvJn5tZyNQ2ohyGA&#10;CBkjQIgJYXmuoGNn743RlL+/8snxTvl7wfG/TAREWDdyxxWNICUJ6NqzpZnyFzan/P1dY8pfg0/5&#10;43A4LxvU/hQ3//B/rJsQEgMRktaXWkJkEITGhls+bmMKxkDY7Ymq1C+h3S1AFAbIZ29PNKZULYpy&#10;7So0PYJErIjVzD20lQKqjUsAgFz6vk9uI+eBuj1RhOgsKqAWRVwuIZfedsibONq9bmunjzemALb7&#10;UGiSAIPYyiSCyAQTOn7icgmrmXsgRMNe9QI6Sh7Z9LbD46RqUXczD3Y91eYFdHtePe3OFugiw6vN&#10;8fw6Vc1R8TSOcVcmi9nlYrTOF58++lTNBEkDJMwiLHKmYn+TzlL8oaC0yZJFi2eNBM7tpTGmjosF&#10;PmE5HA5njnie6t7HOyECBCEHQcyx9Qu0D0LC7G8igAgpCOIay5Vzgo8/VY2h2T4DSkXE5TK63T00&#10;2+voKusgREMm+RDh0PgAATqVsFd9Gx0lD0I0pBJPoGoy9qpvQ1VjuHB2G/nctitEunPE0u3lrf3F&#10;ow9Rb3TRaJ3FYJiAJHWRTjz1CbHu065utFOdIaSJ8T87lIpodc446kxMu+cw46pAbQ6rfIGkkw8h&#10;iX0M1Zjh3ZOxkvoCMAKVDIaFQMa+qUdVY2h23kA0ojj07NXegk69OYeOzqhzAboZjLkpWiTH3MmZ&#10;dzdzA1/8tbhq/YWOGcEKQmT+//OE22g5jjJ3aBe69gxU2wXVvgLV990SS8b8z8LJjSg4HA7nsFhv&#10;BvdDkY2aqd61pvZROoCuN1n+FAesbZAB67ypNC6hrRQgCn3ks7fR62eYMaRFkZBLyGX8PUMmXWUN&#10;XYUl+cxlmCeqo2xAM9Zi9XtFT/JdO8xzMfJEZdPbqDUuoNq4AABYTd/zDZHuaBeztWuydiYhUUIs&#10;FIEsRRASJcuw0nURne4KJNfyoHlcgsD2UiCh44F5ItnaKVWLot3dhBzd93iupmHX02xvoFx906Hn&#10;WFii8+rHsnZvWftlsrj+uT+3HGVnOqheAtXKRi4z2S0wV9zGyVHLCwPtgtImy1P3EsINKg6Hs3Qc&#10;9r1KqQZdr0DXq47pBlRvQNf2R0WvAqCH3s9RsHt4MslHkCTFitIXkrpIjfEMmdijAl54fRvruW0c&#10;NM+h1rhoRNu76ZN8d3SklIoeT5Sqymi0zhpRAcuIyWVHa0c7NQEpZLTTZDTarJ2JHIkiv5LDSiaD&#10;7EoG69lVRCOjheKRiAhZZoOpwEbQDATSGUjoeIjLRWysfgxRGKDeOotG6yxWUg+QST60PFdKP+du&#10;5sGup9Y8h0brrOW5Gs88TsJIxzy0Ae6PHPPSGoBj3JWdQLsNJGRn5gYz4NK9yF0FRgeggtKOp0Nu&#10;A+aohcPxgxtUHA5nKZnvO3qMtjHVi6KjFLBXfQeqFsWZrW1kM9uo1S+grWwgJvdwunATiZjXM2Sn&#10;0zWiAko9DHpF9PoRdF3R9pw4D7JqeKJicg+nN24iEj4w1mKFUciXsLl203ftVtXwRPm1MxEEAWur&#10;q8ik00inUlbJpTIQCHvd7FU2UK6s2zQvhkCXlgQVXCyRcB2RcB2Uimh3N6HpISRiuw7P1bSof/DR&#10;Q6lgea7GM48TYOiYh6oFMt/uzVfby8k8vVRg5o5nJgKHczxwg4rD4byUHPdUP2e+qDayqUdQVRl1&#10;wzMUl/09Q3aqjYuoNi5CEJgniuV9etuWL+qmK1+U8yAHw4THE9VV8uj22FqsZOwJBMEbWW6gJixP&#10;lLudHUEQkM+uIpVKOcpmoYBIKGTJafp042AeBL7EgQUXgygMsLH6MeRIFUo/h1LlXURCLYfnqt46&#10;627mwU+PHKlaeo6DeZ3KE/NSnRCBjjCQkJ2ZG/jir8W/dvEQEJIEYD5D7MNYMz8V54XE7SqcpRwD&#10;3KDicDgvON4Xv7dm8dQa/vmiND2MRGxcvqgRqhZFp8s8UbHoPmLRfVQblybki3Ie5SgqYNjKT3XQ&#10;KKBiRQXcBtVdUQEJoOqT2znFCeLxOBKJhKPE43GIhofquCGeMzGGwIKLQRJ7SMR2QYiGwTADTc84&#10;PE5KfwuUTl8bMk7P4jFO3gmewyBM7d5UATszCc+HmXc5cwNfpmqZKjAOHy/VOEgERMiACGmADozw&#10;6VkQkmGRXUkcgDSXPFycE8JtCC3EKJqrMouTecNxOBzOSRL4DT4fhmoS9dZrzMMj7yEul9FR8rYo&#10;fU8n5hwaqrGRJyrBPFG9fhZdZR2iqCERfYhmc3K4YLsnKp14Cknso9E+DVWNIRxqI5186Fy7ZZyj&#10;Se1EYeDwiBGBIJlIIJlMOko4HIa2oJdYUALbS4EF508m+RArqQdQtTCeld5Fr5+zPE7tbhY75Xcw&#10;VKdHMcskHyKTfAhVC2P/4DX35oWzGO/vQpTOgfn1a36ajosF9XiMWkISICQBqjdBacMIRnEAkDCI&#10;kDMMrQM+7e84cRs9Ry0LZ3E74QYVh8NZSubz2BvzZj5GNMvDY8sX1S2gWh95hhKefFFOzPxU0cgA&#10;F135otZX93B6876rhfO4O4rTExWTS6g2LqBjeMzy2dvOKWFG82ntCmsfYW3l01E7AI12C0QQHeXh&#10;40fo9ZdjkBP4jggsOD8I0bCauYe4XDI8ildAiG55nLq9PGpGJMZJEKIhGrEnPT0u5nvSFmOYBWDm&#10;/c7cYCyBNAUSOgEO3S8fL5WnAqB6Dbq2YxhTJhqovg9d24GuFcfmGuQcEbfhc2wG0PMDN6g4HM7S&#10;crRnts8beUGDNGHMk5T65ouKYa/6FoZqDBfOfo71VXe+KCcdxYgKKGiIyw9Rb3SMKH1JSFIXhD5G&#10;pzs+3xSLCviWwxNVb76BWuMiRJHi8vlbiEW9a7eCtItHy0jEipAjLKrgYDDAL+7fQ6NZR7fbQbfb&#10;QbNRR0fpghpXcn29gY3145iCNh7iOUtjCCw4X1ZSX0CSulC1iBWtbyX1ADCM3I5ScDfx54T6jwX9&#10;zuZFoK4FEnpemM/B+Gvxr10M1Ijm534rmPW6q/4FwG3AnFThTGXMMIDD4XCWh3k90xcxyItGCQob&#10;IkSfOAvdni1fVPo+4vLeKEqf2MOgPyVflGbkfdJZfqps+j5qRmAK+OaL8h5gRxntL5+9DUoFdIyo&#10;gJHQPgZ9V1RAQ8WkdtHQPoZGO0nsOdZuHdTrePDwS3y1u4Onz57hZx/fQKlSsUb3ktiDODHq3PER&#10;2N4IJDQ/YtEycqltUCqiUr+EwXDN47myR1f0EPjA7ByqkQ/z0DHi+QlOMb++BdIUSGj+TN3tVIFx&#10;+HipjsA8dY3FbXQsonDmywLPLTeoOBzOc4Pfu4YQYhUKEQQiCJFAiDhTOezjMBYXUHglDEF0vsJ7&#10;A1u+KMMTddB8A9XGBSNf1C2ffFEjKBVRNzxRLD/VE6hqDA1zLVa0jJi8Z2vhHULUGhdQa1yAJKm4&#10;fP4WopEa9qpvQennIEeqWM/dgqbZogIaKmZtl04+ckwZfPLVM3x6/zN89sXnaCtd6Dr7cixJGtZy&#10;T9Gsj/fInQTeM+fDvOyNgMRjRctYPmi+AVWNeTxXFmbfjrmP01jEB4x5EahrgYROkJn6N5PwjCxI&#10;NxGM5/KkMnnfgwFBqzWmNI9Y3PoWXuApjSb1Lc0m9cha8o1R6fUWYFnMEfc7/yhl0RBK6XHsh8Ph&#10;cAKjaRpufXoHu0+fuTc5GA6HuHn7NobG4P69t+7ioLaDocvrQ6z/OP7hgmI4dOdwCkYoTDAcjPZJ&#10;CFA5uIxq4yIksYdXNq5DEDrYLb8PpZ9DIlZEYe2GK8S5k8rBZdSa5yDLQxRyHwNooFS5hm4vj0K+&#10;hHjkli3EufeYVC2K4j7bX1wu4nThBprtNRT3r0GnElYzd5FNb48aGCrs7RJyEa/4tMvZ2wHQ9DCK&#10;+++h08v79sUkIRdxevMGNHXo3rQ0BHohBhI6OkM1hqfF32ARFmNFrGdvsVxmtbcAAKcLP0U07L/+&#10;rtXdQnH/fSRiO1jP3sLj3e8AFHh16/vYq76FdncLhbXrAICD5lv49gc/xKPHHaP1PA6Q6ZjHCMOr&#10;w1NxKAJrCSyIWYUnEkhTICE7Mzfw4K/BVev687f+lQhNAn74+5M+phj3jPEXEYyE1t4bYAQdgNK2&#10;o2p3/320u1sIh1Wsr93FD/54QvjU5xid6qhWa6DGBys7kWgU6VTKUcfkq0zeOKXf+GYcf/fvxACM&#10;fxctiglXdQKHaxX+P7cwqK/go7/z90BA0Gu0cf++e+2xlytXruB73/tDd7Uv3KDicDhLxywG1Ucf&#10;f4xmp41nj59gJb2PnuIXLW/yY44QAZomotudfW3P2pqOd95Rra/xBEC1eRGVg8sQiIrC2g1Ewg2U&#10;a1fQ7hYgR6rYzF+fmGx1MEziaenb0PQI1laeYGP1Y1RqZ1CqvgtCNJw7cwOgO7YWTiNGpxKK+9fQ&#10;Udj+CmvXMRimUKq8C1WLIpvexmrmrqMNiLfd5tp19G3tcn7tDFQtir3q22iPWd9DiIbC6g0kY/Z+&#10;Ly+T7xiDQEKHh1IR1cYF1Jpsiud69hbisSL2qm+hoxSQjJexlrkJySdCpMOgyt3C451ZDCrM4eBG&#10;7ecxynDqmINCg0CaAgmZzCQ8lUDaAgmZzCQ8Fq8WV43rz2AGFQBrtSVAhCyoXsfn2wlUqxGX3HiU&#10;fg6qFoUoUESjdTx76u2tp4PPIbquo1KpWjMA7ESjUWQyaUcdk68weePwv/mtVfzDf5gA9MlRYqcx&#10;+9mcvcVROA6D6nBzXDgcDmeJaDUbqFUqePA5xbNnsk+J+dSNytOnETz4YogvvhTxxZcivpyhXL8e&#10;wpMnbAEVAcvbZOWLkvcRk/dRqb+JdpcZGvFYaaIxNcoXFUEhX0I64c4Xdd+VL8rrEVJ6a1B6bO1W&#10;XC45ogJKYg9xd1RBQ8XM7WyYa63iPgEu5EgVq5m7U6MZLhPes+pDIKHDQ4iG1ZV7WM3cAyEaqs0L&#10;GAxTyGfvIBYto9XJY692BaoWdTf1Z8H9dTLfnTm1zU93IE2BhEzIrA2eS7xH6KrxChwKRZHw1Vfx&#10;mUp1v4dGrY5apYGdZzAG7+7ykjPj9XGfPXeZTdrb4kWAG1QcDue5ptvuYOfxMwggkETRv0giJEka&#10;W3r9PhSFGTkzvmdAKXDnjoRej2Co2fJFxctYz92C0hvli8pl7numy7npKOvoGHmfkrHHEEgfjfYZ&#10;I9pey5Uvytvbbi+PvepbIAJBLn0fmdQXRlTABOSogvXcLSsqHzBS4W63kvrCWMOVgBztetv5EJK6&#10;2Fi9gc21Dz0lm3owMZrhMuI9uz6Y4+dFFQDp5ENIYh+qGkOz8waiEQUrqS8AM+qfYazPF2Pnc2Au&#10;muaixJ9AqgMJzZ9Auw0kZDKT8AkwCk6hqgJu3VxFrRZ1rJWdpWiaBnV4/NPZnjfc5g51/c+9dXJZ&#10;XhbZQ25QcTic5xp1OISmqhAEYXwhtuLeJgjQNDZl4rBDjco+a+nIF/X6HRA480Wd2ZxsTDnzUzFP&#10;VLVxcUy+KG9vNd2ICmjlp9pGV9lA1chd9PqZe0glbFEBDRV+7Tr2dqc/Q9rebgKS2EMytuMokzxy&#10;y47NrjkxRGGAfPYOJLGHZnsD5eqbkKP7Ds9Vt5e35JehzwyjF3PqjFPNnJQazFcbFqJx+ZnvMesa&#10;OZIxRQiBruu+U+I49svlNogWZXK82HCDisPhPPfM9BqYSTgghHl4uso6CNEQjz5EvdG1PDwhqQtC&#10;n7jyRTmhVESzcwZDjXmiMsmHqDfPTc0XZUKpaHmiWH6qJ6g3I2i0T1tRAbudPWgu55a9ndnPRjOC&#10;ptEuHi1D6dravaSctJESl0dR/xrtsxBIxOO5ksT5hp6e5xHPRZNHiadisRzz7kwC7TaQkMlMwmOZ&#10;qmWqwHiO0JRj4raR/N55hzjRg2EKj3f+Mr54+t2Zy275Vw630+cAblBxOJwXinHvDV9swkd5xKta&#10;BHtV5uFJyCXkMk4PTy5zD4nYZA9PtXERbZsnypsvyjSmiG9v7fsz81NVG2+ioxQMD8ftkafI1tzR&#10;z/Q9JOQiKo030fZrx/E588dHNr2NWLQMVQujuH8FoILDc7VXfROUOhOiefrrf/ssEGNnc9qnNxS7&#10;p+LQBNIUSMhkJuGJzE/TfPH2y1XjFfCH2POqBW3EOW4GA+Dhs2+gXLtipdeYVKqu8mzvG6jbUz68&#10;QHCDisPhLCmTPqtNZ9qHOTvzeH1retjIF/UUqmbz8MhlxOXxniUYxlTV8ER97fwtyJGatRaL5X26&#10;6cwX5WKoxhyeqJhcdnjM0smHCIecoYXd7eJR1s+O1U5HJvnIt93LzrHbJAZhqYvC6seQI1W0ugWU&#10;Ku9CjlSRMDxXteY5HPgMVo7W16O1tuM1hg7HvPQcmpn2P5Pw0ZhpVzMJLxaSBiHOiHRHJ8iTnzMr&#10;re4mGu1XQQTBWoMsTij2tcqiwPKGlSrvQNVkt+rnHm5QcTic5cTxPjz6y/HoGqaTy9xDNHLAwod3&#10;C9hcL2Fz7eZED4+qRS1PVNTwRLmj7Y3aewdBZrhyuyeqP1hBqfo2VC2KM5vbzkAYhgq/dr3BCvYc&#10;7aaHlX2Z8V6N+WMab+a+JLGHRGwXhGjoDTLoDTLIprcRj5ZBqYh2dzNY1L/j6LzFaGfz2q3TqJqX&#10;1nlqmj+B+hZIaNHM0gnRSODrfjqbOtyfxoIWE7fe5xT34bkPMzCzXBsvhCQBkkAmmcKVC5dx5cJl&#10;XA1YzrxyGoIgoKOsH7Lvyw3PQ8XhcJYLqkId9nH7F3ex+2zXuc31LhgOVfzpn/wpfvGLXzg3zAAB&#10;UG800Ot5jZ5Mki2InkYoHMY3f/1NnN78BP1BBsXKOwCAN87cduWLcqLrIsq1q2grBUTDdWysfgxN&#10;i1p5nzLJh8hl7tlajPqiqmxRU0fZQKnyDgaahpXUA2TT2yhV3kW7u4VopI03X/8xOp2+uzma7dNW&#10;XqusrV3LaHfp7I/R6RrtOEsFpSIq9UuoNc9BEnvYyl+HJHawu/+B5dWEkY8nGdvBeu4mHu18B4Ar&#10;D9XqpDxUbo46VBi1n+eoY6RrjkqDagskZDKT8FgCaQkkZDKT8Fi8WiiGagy1xkVoWhh/84/vQ5UE&#10;/OvfPG8JEwKEwlFoGgUhItSh8/6jkHHjZ18dKUpfr9eDpukIh+1TCl8MdF1HperNQ7WSjiISjSCd&#10;8uahOjioOeTffz+L/+a/joPqDYAC+pQfZ731Oh5+9dtYSaVx7sxr7i8bGAzYtSKCBCI6z3m1VceX&#10;jx8BdIBM6qHvXbMIBGGIi//Dv4PajOPDv/1fgoCgv4A8VNyg4nA4S4XefohB8cf45KmGUnvVvXkE&#10;YYl9mUHln2w2KI0xBtX/4+/9FXz7Pe8UKj/C4ZARgY9A09mLhBAVwpRQ4ZpuJqykVnt9SntV03H/&#10;y12oqgoKAqUfwvbBJ9D0z1FrXMBB8xxEYYiN1Y9HgSxs772OUmD5i9QYXt26h5D4gM15t7XzyyfF&#10;WR6Ufg67++9D1aLIZ79AJnEXB62zqNQvO9ZRzc+gwhwGQAswqqi7V/NSHEDTVAE7MwlPZKqmqQJu&#10;Zm7gwU9DqfIOmu0zAID//Md/gaEo4n/6xtcdwuYHq1AohMHA+QGHCCLu3roNdTh01M/Cy2hQ/ZP/&#10;23fwm994FYLgnYTmliUAUiENtNXFYKCj2enBIeLzPVFVZYRDInLZBIRcAjD2MxyouPkftzEcqIjm&#10;LiL1xu842pkGlbsPx8G1f/bPICpDfPi3/w8LM6i8Z5vD4XBOEgpA64HqZnjwMfi9wedMLBrCSkoO&#10;VOJRCdFwDNGwjHhURDwqIhaJGHXjiylrbx+b2l5GSIxCFKJotTT0+3WkE19CVWU0WmfZWip5z9eY&#10;olREo30aqhpDNNJGNvUIqiqj3joLSiXE5DI3pp4D5EgVG6sfIyQp2D84i1rzHDLJh1hJPnSLBuQY&#10;flC2G9FnnHY45qboEMy075mEj8Yx7srEvcuuwtZiSqIGURwAoCBEhyj0IYpGEfoQSM+oG0AU3OXw&#10;htSLDp3wi43JIWQzMjKpiKdkM7KjrKRliCQEEWGICEPQwxD0EARqFN1bwoKKMFEhog+RDNj1M4o+&#10;7LKiKq5esd6GJAWSeLwFoKB08eYO91BxOJylQm89xGDnj3HnGcVed9O92cFwOMSf/uniPFT/w3/7&#10;1/Cdb5x3Vx877sGKqmm4+/kO+kMVu3t1qHofpeHH2K38Mrq9POJyEfnsHYSkrkdBpX7J4cGKhJoo&#10;Vd5Fp7eOhFxEPnt71I6z9NRbr2Gv9jYAYCv/E4jCELv7H1jrqNweqtcMD1Wru4XC2nWAmh6qH+DR&#10;4yDXfR5DBqZjXqMPrx5PxaEJpCmQkMlMwmMJpCWQEGYRnIipRdPCeFb6NQyGCWxtFLG2chNf/xcq&#10;VIngz37P/TQDQEQQIQWqHTiqB+oq/vT7YfSPMPP4qB6q+ZyZxaDrOqo+Hqp/+t//Dn7nN99w1I2F&#10;AlD6oE0Fg4GORrsHXZ9+1GFJRGZFhrCaBER2TYcDFdf/7B7zUK2+iczF33e0aXRLiIr/dwjkeAMd&#10;PS1ewZn/5wNIvQH3UHE4HM7LDLUVP3Rdwl71LXR7eaxlazj3qs0oso1fBsOEw4PFogm+hY7V7hY3&#10;pp4zErGiFeWv3jwHSVSwsXoj+HUkPhb7MRFgeWIgvHo8FYdmfpqWmfkdpTsfHtUfodWxDfjH7spn&#10;g94BcPTpYfbn56zl5cDn3L8QUAhkiPXcbd+p8/OGe6g4HM5SwT1U01E1Dfc+30Gj3cN+tYWBBtzc&#10;kTHUCVYzd7G6ss3mwdvek6oR7KLbyxueqDvoD9Mo7r8HnUpYzdzF2sp95/x5znPBUI3hSfE3oOkR&#10;rKQeYT17EwdN5rma6qEy11C9H9RDhTkNNUc65jUKceqZk9KgmgIJmcwkPJapWqYK2JlJeCyt7iaK&#10;+9dAqYiN1Z8jJu+hVHkXf/OPWFCKf/nNa84GlK2jkkIRDAfOZ7Cqqvjsky+gqkcLSqEewUO1zIz3&#10;UP02fuc3zznqxkIpoAxBm2wN1SI9VNVWA0+/ugdNO76XTCK2g9c2/xjJv9/EoJFcaFAK7qHicDhL&#10;BRFEQIyCCJJ707FTbyk4aAYrvUF3aun0VHR6Gjo9zVbH/u72Bx55v9LpaWh1VRQrTZQqVfSGA/SG&#10;FNRI/JpNe40pnXo9WKomY6/6FnQqIZe+j1z6eTGmXtSvqYdHEvvIJB8BANpKAb1+zli3MgPTx1A2&#10;5nENRjrmoQ0eT9W8tAbUFEhovkzd5VQBOzMJ+8Ly2p0xPOBlxOQ9dJV1dJU8AAJKBWh6xFF0GjVK&#10;CDqNGvVhq3Bmp97o4aChoN7seUqt3nWUjtKHRvvQMIBGBqBkAF0Yji0aKAa6hCHC0BCBRkfXStPD&#10;EEIxCKEYiBBydwsAMFRlqNrxlXrrDdRbbwDoApjxmTgj3EPF4XCWDAp10MXtTz/F7lcl90YHIw+V&#10;GTb9cIOCcR4qORpCNDzdsIvKFP/p7w8QnZCrUFWjKFXfRW+QgSgOcHr9R+j1cyjXroJCxJnNexAF&#10;M6CA/3F0uhso165CpyKSsU+QTj5CtX4J9dZrAOmjsHadhcx2Ne8oBRT3r9k8Udso1y6j2rgISexh&#10;c+1DK9T28uJ3Tpb09UUiIGCR9ihli6JH28IAdb3YJ8nPwFflX0VH2cDm2ocAgN39DyZ6qDbXroNa&#10;Hqo/x+MnI0+Apx9+/Qb1qRdBCItcSWkfgDnVZlw928fcRiIvWdS/QFoCCWEWQQ+qFkWx8i66Sh6b&#10;63uIRW6h20ujbEQT/d/++Y+hhXQWNt2AEBbdDyAghN0Duq5ZYdI1VcPNj6oYDg/fr17/5fNQxeQQ&#10;0qk4UqmUo34UNn10Pr/xzRz+7t+OgupN9tuh7OPcOA4a5/Fo9y8jm87g9VfOAILzuTw0wqaDEAiS&#10;84VYbTWMKH8aMsmHEMjhPY9BaHW3MFQTiIQauPbP/gmGjTSu/52/tzAPFTeoOBzO0qFpGm59chu7&#10;T5+5NznwGlR2/Abg/owzqIIiyxR/8AcDyPL4x2mjfcaV9+k+SpVrtnxRPzLyRfn3W+nnUDTCZDNP&#10;1H3Um+dQqV+CQFQU1m4gLhc9ze3tcka7A6udhsLaR9YanOXD/1w4GX/OTwQShSBkASICIKB6nQ1W&#10;ABAhDZAwqLZvbwAiroKQKAAKXS0BONxAY3f/A8NQCm5QAUC18Ta+8d6n2NkdGTm6umusXyEgQsqn&#10;3+bxhGz1BERcA8HIcKJ6BQAFEcxjtNfrjus3r9EIn/rnYqqAnZmELRrtMyhV3gEhGs69+nNQvYji&#10;PsuHJ0ld/Bd//iPQyAA//H3jHguwm35fwPf/eAv9/igNwKz0ej2o+stlUAFANBpFOu3NQ+WW/+a3&#10;cviH/yBuPaM8uK5TrXEeD579HjKpNN54hYXED0qt3cTjZ08hkA6unP8fjQh8i6PRfhVfPPtrACg+&#10;+Of/2DCo/ivDoOrM3aDiU/44HM7SEuCdOwFqKydLWymg2rgEADizyYyaWuMiOsoGJLGH1cyticYU&#10;jAS+qhaFJPYQl0voKhuoNi4AAOToPuSoc7Br4m7XUTZQbVwEQBCL7iM2pt3JM/5cOCEzyC4aAYKQ&#10;BdWb0NUdlizTQgQhXhemWaerRVC9BSIk3SILwHm+BFGCrovQ9X3omtlv9rshRGaGkwfv8RAigyBk&#10;6YHh5bKMRW2H1VveKTj6Mq+reKJT/15C2t0CqnX2fMult0H1Iqr1C9bzbSN3E4Lg9m5ylgb7q9Iq&#10;1Pgy4SyC0IZA2qg3G7i9fW+m8uSrZ9B1HYnYzsK9UwAQl/dc7/9x/54P3KDicDhLjfeRfhiO1voo&#10;UCqi2T6DoRpDNNJCNv0QqhpDo/WaK1+U/3CNUhG1xkXUGhcgRxWs525BEhU02qdBqYhkvIz13C32&#10;grKpGNeuaaxxYO1uHsuLbTYOayAdtt18oVCN6XI6qN4wvvwSEDELEP91BSyamQqqt47xGEb7kSSJ&#10;TdujPdZv2jJ+KwQQ4qB6G6DObJ9EzILSgbNeiLPpfG49JGHsT/d4pRhGX+Z46E5V81M8VdNUATsz&#10;CY9lqpapAofH/nwLh9rIJB/ioPkGao2Lo+ebfPi8du47hbMI3G/Y8Wc9EdtBJvklYAQNmaVomgaB&#10;qFhb+RTCceQY8zsMv7o5wQ0qDofz3DH5kT+N6S+NeVJtXETb8kTdRqNJUK5dhaZHEJeLyKXvTRzx&#10;MI8S80S9ceYeUokiqo030VEKiEYGuPj6HUhiz6PC0e70PaQTRVQal9A225012i0FpjE0/jwEZx46&#10;DgchEYBqLg8MWJ9oD7pWMrbbN7mmIhEJMNZTHSf+HgTWb7vHyltv/A0AVAeldq/cLDAd3hDoh8Sj&#10;x1PxchH48AMLAq7nWz57GxQCOt0NAEA8VkQu85m7CWOG3biH+rMWzvyQROB04adYzfwC2dT2zOXU&#10;+l8gkzhs8vFD4HcTuP+eE9yg4nA4zy1+z8rZWOxrdzBMom7zRLG8T2/bou1NzvvEomYxT1QsWkan&#10;s4dWJ4+usg5CNMSiD9FotDyDE3u7ZLyMbncPzU4eXSUPQjTEow/RbI6ZM3+szMuIcrMInQEQEgDx&#10;e63qzPvkNqYgeKb4ERKxgjccFwQ6QpIr2SbBqN+e38e4evgcI2weL8Eok6/PvIyqeelxM1XtVAE7&#10;MwmPZT5aZqPauGgEtgF+6cJtyFGW107p57CWO8D5V23JxTkvDJFQE6+f+nc4d/rfzFwKqx9BEJZt&#10;VsR88HvyczgcznNDKBQCIQIGg+Ghy1EXw29sUEiSU4mqRS1PVEIuYjV9D0pvDUpvDQBA9SJ6PWXi&#10;UMj0RInCAPnsbRCio1y7ClWLIi6XkEtvu5sAtnamJ2rUTkZCLiGXnr4Yd7EsypCycxz7WABUBfV4&#10;uBaProe9Z8tTMYkJwnTA1peJWxDELc/aqxEjHfMyhk5sPdVUATszCR8D0/ujalF0FOaJioTL6Pf3&#10;0FXWjBDpAPRd9HpHM6YIAdLpPlR1OLYMpxRKKQSBD3U5i4ffZRwO57kmnkjg1GtnMBgM0Ol0DlUo&#10;pRDFw02zCoWAX/olDSHb8hiW9+ltdGyeKFWTsVd9GzqVcOHsNvI5I1/UGLq9kScqnXwISVLQaJ3F&#10;YJiAJHWRTjwFIZpn7GNvF48+RL3RRb11FoNhEiGpi1TiCWt37JgGzvTB2nw5vn0yL9SEi+qBsvVJ&#10;9hraB2jfUbdoKEQM1QTgd6Y8FdPwG1booHrVKDW29mosNqPKUT8vFqN1GZh6ZFMF7IwXNp9vzBPF&#10;8tq1u2nr+caiiY5/vkkSQSQsTNoFACAcBq5dqyGd7kBRlEMVnepsjSDnhcY+12Sx807G4/fk43A4&#10;nOeKRCoJSZKOXA7D1avA7/xuCFJoNDro9tbQNTxRMDxR9mh7/V4Rqoqxg5aOUkCp+rblicqmt1Fr&#10;XEC1cQExuYfThZu+IdLt7RJWOzYtJyb3cHrj5gmESD8+g2Yyx9APOjDCpduMc/caKQeUGU8kAoAY&#10;U/0W3EcfdE0zhgOs355+BO0SEZ0RAR16NFDaBUBBJp4TjNoE3e8UvN4uT8VimGk3MwkfnjnsxvF8&#10;04znW9cWTTQ2yh/o3R1BLivhytUYslnJT8CCCCuIJwt481IOshyGJIU8JTSlHPZDGWe5cBtK7rIM&#10;cIOKw+E892iqhmg0AlmOHrqEQoczqL78kuDmLR2qkXxS6edsX2rvI5N6gMrBRdQaFyEQFeu5mwiH&#10;xifRpVREo30aqhqzPFGqKqPROmutpYpFy56BiL0d80Q9harGrDVc8egeYvKes9FCOQYD5lAssl8U&#10;oEMjr1QcRMyDEHONlGDlpnKuI6IgQpwFoxCYl+i4UVUVhIStfgtCFsTqn9Fv4u6393io3mJ6SAwg&#10;MgQh55SHBJAEKG0b0f6m4zWGDse89NgJpDKQ0PxY9O46vbzn+bZ/cAHV5kUjmujNqUnCawcqOl0V&#10;nc70e0AdNtDrdSFJUciyPHMJh493PSJnPiyPwRT8F8UNKg6H81wzGAzw7NFjqMzlcygGgyG63cMl&#10;GazVKD76UDc8Tt68Tyxf1EXAkS9q/EO62mD5W0xPVCR8YKzFCiMuF5GM38PAJ+Kso93GTUStdmwN&#10;VzJ2D4NJM63mxiINlnmyiH5Swwujg4grrEZvGOuHNiCIGyBCAoK0BSJk2XaqgOotCCJbe+LMXXU8&#10;EKIjJB2AkBALhw6NGXqefm+CCInxx2NE/iPCCgRhhU1fBAUggIhZCBJbc8PCyk9j3tfGzXz0z0eL&#10;yXy1HR1nfzQtbK3h9Oa1A8699hnSyeke8OEQ+Px+H/3+ZIOKUuCzeyF8dm+aR3M8VNd9E99ylovj&#10;MqCC6TffDbP9HrlBxeFwnmu67Q46rTYEQfQtYoAyGAyO9NK9f1/EYCBaUa/kaBfruZtGvih73qdb&#10;ECasXxoMEx5PVFfJo9tj0fnSiae+UbOGtnbxaBkxuYyOso6O0S6VeOLbbr7M/gJaDubcb9oH1Sqg&#10;Wg3qsAVNF6DpYRBSB9WqoNo+1GELqjqApoehUwlUb4JqB6BaDcDhPwwcBVUdQNf2QbWq0e8QND0E&#10;qtv6rZr9DkHT2lY91aqG1wlQNQ3DYQua2gTVq8bwRYc67EIdtqFptRnWiLHrMi/v0rz0uJmqdqrA&#10;fJm6u6kCXigVUW+ztZimJ8qe1y4WLaPTLkLzebz57W6o2oa1fgIABgMBDx8moWljBAIwHA6P9LGN&#10;sxhO3oBy31Pme8BdHxxuUHE4nCUm2COXEDK2wCjuekdxKzwE9i+1b5z5DOlEEdXGJW++qDGMogIa&#10;nqjYPRw0Cqg0LgEAcultx9oEe7s9o53piao1Cqha7e4jIXvbzY+jvYSWh3keB8VQ1VHcfxePdr6D&#10;YuXbKKwDlHZBaRd7tTfwaOfbbNv+e1C1iOHZ8hmNzoj9CIIeTa8fxp17bwC0j1Y3heL+O3i08x08&#10;LX0LmqZa/S7X3sDj3b+Ex7t/CbvlyxiqurVNVQkardfwtPgbeLzzbZRr560eaHoYz0rfwKOvvoHi&#10;/ntodbdA6WxrW+ZlDC0q6t/8WLY+sf607Z6oV9nzzcxrJwp9rGdvT3y+eXEd57IdNmcCBPXW66g1&#10;LsxYzkPTpSlv8+PEfObP5+bjBhWHw1leHPZUMONqHIv8IqbrEhqdV0d5nzol/3xRE3B7olhUwLeg&#10;qjGEQ22kkw99o/PZ26Wsdm9jqMYQDrWQGdPuaMz3RbRcHP3YhmrMivKo6RFoehghaaSP6pJRH0Fb&#10;KaBUuYahGnPoOG7qrQK+Kv8qdsq/ik5vHZoehqax9Sdmz3VdYvV6mAVAqbyLoRozjvct7NXewlCN&#10;WTJ2NC0MTY8Y7a6h1jzn2D6e0XlbZqNqqpapAvNl6u6mCowYqjGPJ4rltWPPt0zyEcKhyc+3GXbH&#10;WWJ0Hdgpf4Dtx38DD55+d6by5bPfxZdf/S7a3S232hcCblBxOJznA4cldHSzyK7haJoAnYpQ+llE&#10;IwO8+bo975OZL2py3qeO4vRExYy1CaoWhST1kM/dhih6F0B1FLsnatta02Cucchnb0MUvO2Oxss0&#10;NJrdsFK1KPaq76CtFNybxtLp5a37ZT4crt9mXiHGlPaEhegv164w43Hs8Xr7QqmISv0y2o79TWLU&#10;fm5G1YS/Tp7l6o/paTc9Ub3BCvaq71jRRKc938azXMfJmc5BI46d0tlDXTudSjhonMdgeDLBdxYN&#10;N6g4HM7zhcPNdFRTaB4aGIKR9+mg3jHyRSWNKH1PQMj49VksKiDzRF14/XPkc9uoN99ArXEBkqTh&#10;8vnbLKqfi57RbqjGcOHs51jPbeOgeQ7VxkVIkoavnb+FuE+7w+MdGL88BD92pZ9Dp2ckN52BtlKA&#10;0s+5qwNg9m1S/44+rXXcHjpKAd1Ax+ttHY3EIZ7UKMTbnSMzVeVUgfkydXdTBZx57TLJR5CkLprt&#10;Mxha0UTnmNcuQH84QXHPyZjTm044BUq2IAiCJ+3ItGImWC7XrkDVxiX3nh/HsQ87J/Uo43A4nKND&#10;l+clzPJF3XfmfSrcRHzK+iV3fqpeP2J5CiLhMgZ9r1FEXO0GrnbRkH+7wzFuKP0yMv1c9AcZ698E&#10;QCIWQyKWQFc5C5ALALkAObqKZDyOZDwOweZyickkoAfG7EcgYYPZjKqEHEMynoBA3gBwAcAFyJFV&#10;JGMJJGMJY32iuxUgiRKS8QTk6CpAzrOC84jHUkjG45AjzAtHAHxVOo+BGjSC22hnwc7RrMxH6VQt&#10;UwVMAgsujLYtr92ZrW3r+dZWNhA3nm/j8tqpWhStzpZVND0CTYugbatj5ZTz7+6odHt5UMqHqfNj&#10;dqNqnEmWSaZw9cLlmcqZV05DEAR0lHUcNA+zBmu28nj3t47VqCKU0tnPMIfD4SwIqpQwqNzCnYcN&#10;FA8m5xAZDof40z/7M/zi01+4N81Eo9FAv++NPPa3/vo7uPrmprvagyCIKGwmEQ3X0VE2QEEQl3uI&#10;RqoTQ5VTKqKjrIOCQBIVyJEaVC1qeSrkaNWz0JsAUDWC7YchqKoOSewhFKri+pdh1DtZyJEqNtc+&#10;9LQ7HCc/qFtunK9PTQ/j8c53oOnsvk0mEthYzTuMJjuUUlQOaqg16gCAXKaMTPK6zzRN//Zudvff&#10;R7u7hcLadQBAcf99JGI7WM/dwuOd7wCgeHXr+9irvo1Wdwubax8a7T6wdIiiiJVkCqsZFtbdD03T&#10;8Lj4DEMzeppxGqLRKHLpFSRicUPSO7xod7vY2WOD8FBogHcu/ylqB0HCqJsYOqmf9tlxjoDmoTGA&#10;lqkCJoEFJzJVi48ApSKKlXfR7m4hGmnj0ut/jlpdwtPSt6HpEaxln6KQ+xj9gbfxUI2hXLuKdnc0&#10;DfQ///GfYyiK+J++8XWH7CQEQcCnP78NdeiTJyIgvV4Pmq4jHA5quD8/6LqOarXqiVD7v/uDt/De&#10;1S2EwiFHPaUUg/7AcblzuTAuvQGg24GqUnR7Q+i695qaDNQE2p0txKIRrOdXQJJRQGDPJ13V8cXd&#10;HQwHKkKpU4hvvu9oW23V8cXjR57+LhpJVPAr/+IfY9hI4cO//fdAQDBodnD//rZb1MOVK1fwve99&#10;z13tCzeoOBzOUqG3HqL/1R/hzlcUe53JxsyiDar/13/7V/GdXz3vrj5xVE3HvQdfQR1qUPoD9AYU&#10;f3KfYKACq5m7R1jTYCfYIJ4Da0Sq6RHDoGKDt0J+Han45PUCrU4bu2WWcFkU+nh1608gCv1Dnf95&#10;GFRbW5vYyK6h02Jh0MdRbzVQqu6zP4xRxNUrVzDo9qCp5hQw/+HFV3tFdLpdRCIDfOu9H+DJ045b&#10;ZApM77xGL8duVE3c6GYmYV+mavARqNQv4aB5DqIwxMbqxwiHmihV3kW3l0dcLiKfve2bikHVoihW&#10;ro2mgRq6T9ag0l5gg6rmMVD+6T/+bfzOb77hqBsLBdAbgja7GAwoGu3eRIPKJCyJyKxEIawmLYNq&#10;OFBx/QefYThQEc1dRObi7zvavOgGFfelcjgcznMIAYEOoFrvotZQIAgqcun7L64xRXzK0jDqkCj2&#10;IQoDiMIgUBcJ0S35UeCRIC0Pw/QTp2n6NBEAgCTC0W9RHEDTWq7Bub+ikDiEKPQhCYNAg7dxjHH8&#10;zYxTzZyUTuIYdjETrv448uHJe0Y+vHVbNNHxee06Nrls6gE21z7E5tqHCIfaiIQb2Fy77ikF3/Ih&#10;1lZ+AVE4vDHFWS4EYYjXtr6Pc6f/7cLLZv5n/l8KFgg3qDgcDucFYH11D2c2p39xm86yjfYmdGm6&#10;fXCsiMIAr2z8GK9ufR+vbn1/6vo5GGvvTPlXNn7sM91vMUw9bVME4vKe1e9Xt76PVze/j377X0DT&#10;3J4tr6K1lU/x6tb3sbH6QxRL/gPzyYx0zsWomocOF1NVThUwCSw4llk0uPPh5dKfoa0UUGm8CRjR&#10;RMfltWs7oo7ex2rmLpLxHSTjOxCFPkSxb/0dpMjRinsXnBPGfORa99QMNotAVGTTnyOb3l54eWX9&#10;PyK/8hcgx5gonRtUHA7nBYC6ypyYo6pFoGusg4SoIPpjdLpHfXnMMvRaMJ439wSCyh0DltdGGECY&#10;EN3RhLjaPC8QQiHZ+i2KA4COM46cF4cIqtXOXIY1O/O94IvITbVMTD0iwsJa79XesuXDewJVk1E2&#10;opBefP0B1nPbvlFLKRWt6H/hUAuZxEPUW2exu/8Bdvc/wGCYRH+Qxm75A1t5H7vl91E0/t9ZPkDl&#10;4GvQdcm9K84xYn8MT72HpqDpITza+Y4nP9W8y5df/Tb6wyTWc7cRCvk/kxbxaucGFYfDWVoObx4d&#10;vqWHOaqaJ6qmo1xroddXoelDRCNVt8iMHPV1OSeO8uY+StsFIctRnH5lc2zJZAoIh98cWyTplFvl&#10;4iHA1uY6Tp/e9C2vvLIJWc4iFH4T4ZCthN9EKBRGOCTi1Na67TgL1r/z+RzCodMIhy95jpUd7yvu&#10;3kyAXey5eKk8HF3pVA1TBUwCCx6Jbm8NSm8NIGY+vD1HNNFebxdD1XwYOn9sVSP6n5n/jkJwROxj&#10;iaKjjrpW95T177ZP6fZWQY/p2DkM82xPfZRO3OgPpRJqjfOeaHzzLpWDr+Hxzl+CJEnYyv/M3Y2F&#10;wYNScDicpYKqHaidXdz67DF2S+7pQ87n+Cgoxae22nGMfwOMC0px9c1N5LNmxDKM1REKUXzjmyqi&#10;E/KyUl1EvX0WvX4WkthFNr0NSiVUmxega2HE5DLSiUeWvLknnYqot4x2koJc+j5UTcQXT06hrRDE&#10;o2Wkk19gSI4yPcb/uI6VgF0wxQK9uAIJLQ5CvovTp38N3/rmNfcmwFhU/tln23j0+Kl7k8Vg8Bk6&#10;nX/trvZld/99tJUtFFaNoBQVIyhF1gxKASMoxVtG8ApvUIqNjQ2cfeUV/Ma330ck4r+Qfzgc4i/+&#10;4mdQFMVxjs1/hsMh/Nq3v4GwK8oYABRLe/j5z++MvTjseP9Xd/UEDD3Pa9S/iRvtBBacyDgtSj+H&#10;4v77ULUoLr7+ACL9Bfaq51GpX4ZAVGys3RgTIp2i1riI/fplhCQNXzt/A+32Hor776GtFECIBoGo&#10;+Fs//BCqKOJffsv4LYzriA1BEHH7xl0elGIM44JSvPPLBbyymUEsFnPUU0rRarcd8pcvJfHXvxsC&#10;Bi3oOjC0Asr40+psoVR5F6lkEmc2C0Bk9BvXdR3VvSYAQAwnEEo6PwbZg1JI4iyRPYOjUwm6zvp0&#10;7vS/BQA82vmOJyhFv9nB9pyDUnCDisPhLB2apuHWJ7fx1ZPxA00ys0Fl4h25jzOogiLLFH/wBwPI&#10;E1JetLtbKFbeBaUiNnIfIyaXUaqyqFmFfAnxyG0Iwmh6gtnLltVOwkbuY8TlPZQq19Dp5bGZLyEe&#10;ueVoNzve83HsBOiCn0jgl1dgwaPTUTagUxEAEIt+A2df++D4DKqKEeUvsEF1HQBFcf8D6xTNbFDB&#10;eX7psRtUsHTNazQzb6NqqoapAiaBBSfip6VSv4xa4wIksYdT69chkA6Klfeh9HKIy0UU1m5AIN75&#10;maoWxe7++1D6OSTkIk4XPkKjvYbi/nvQqYTVzF1kEg/xnf9VhyoBP/jr0ydGmf0bqKv4kz8K4QiP&#10;ZvT6PWjay2VQAUA0GkE6nXbU+cl/81s5/IO/HwPVmSE0jVrjAh48/S5y6RWcf/Wse/NETINKIB1c&#10;ev1fIrQAo6rV3cSjnb+MoZo4doNq+p3N4XA4SwgdMzCYjtny8BpmZajG0GifZlGzomXE5DK6vby1&#10;ViEZe+JrTA3VGJrtM6BUQjxaRlzeQ0dZR8dol3C1e64gtjKGaSLTtlsEFjwamh5GqfIuivvvo7j/&#10;PpR+Fqo6hNJu+5Zuu42eomDQ640tlC56XZXzpKiqCl3X0VMUT3/t/Xb0s+/sszoYQOl42yntNnrd&#10;Lga98cesa95Be1DmNfXPqeboSqdqmCowX9y7M6dKCURFPncLhCjYq70FpZ9DMlHGeu6WrzGlUwl7&#10;1bfQ6+cQi1SxnruJdjeNverb0KlkRR0VxQEIdBbR0ogIOalI5r+fozWFLw1EBUDR6rbx+eOHM5Xd&#10;vRLzTkkKQqICSZp/WUl9iWR8x93rY4F7qDgcztIRxEMF40v5n/2p4aFyjxJmoNFozsFDNYQsex+n&#10;qha18rcU1kuIh29D6aexV7sCVYvh1a17CIkPQAibamEehtmu01u3PFHdfhrl2lUMVdYuLH5utZud&#10;I5ywoxJg1wFEPHjP/hgCC87GKLEv+xqeTWeQhApl90tQn/DglFLsVQ9Qa/nnYQpFdLz9a3VIYf/t&#10;biZ6qHa/A1A/DxXLVwXbadlc30BCH+Dg4T1L9wgKnVI8KVWgKP7Jowu5DFZSSXc1AKDT6+NZqQKd&#10;Or+qUwACIXjlrI5XLj1zbAvG6PzOY1TzonupYGhStahh/I88UeXaFTTbZxCNDPDLF/4c9bq/96Kt&#10;FFDav2Z5orLpbVTql1BtXIQk9rC59iFkY23nb/0vAtQQ8KPf93pTxtEfruKP/n2ce6jG4OdxMlmU&#10;h6rXE/D5078BpT+bd8rO2VP/HmsrR8sdOYkHT7+LWuMC91BxOBzOoaC2skR0FZsnSn4CQvpotE9D&#10;1WKIRtpYST/yGFMw8rl0euuWJ4qQvhVFKxppI5t+eARj6gQI6CUKIDKWgLuYQXA2BCNHj8lBs4GD&#10;ZoN5ZzpjSrfr8dLYC6VznBYz5XjNzdWDGor7ZVdfW0ZhniZ3P+1l2O97j9NW+i6Plln6RtvDMeXg&#10;ZmTeUf+mapgqYBJYcCqqGsNe1fBExZknqtfPoquw504s+nCsMdXt5VGuvgVBIMil7yOT+gK1xkXU&#10;GhcRiypYz920jKnDwo7U/mA/THlJWdChR6M6zmx+jGikBklUZi7pxGOkE4/dal8IuEHF4XBePJbk&#10;fdpRCqhYeVm2oeslVBsX0OmxaFirmdvodNgA0j5McudzoXrREUVrNXPLajc7C7AkphFgd/PuVWB9&#10;gYSCQYiGaKRm7VwQBfQObSCcDAIhGAyHUHqm9+l4fkhzvAxzm/rnZCFKD8l8+lJpvImOUkA0MsCb&#10;b3wCQnSUa1ehalHE5RJy6W3fXWla2JJbXyvj9Nbn6CrrqDYuAADeePUzpBN+ASw4x4rbtpzTzzid&#10;eIzLZ/8lrpz/ZzOXN07/fxEOeYNNvQhwg4rD4TzXCIIASun4otuKe5tRFjEAo1Rknig1hnCojXTy&#10;IerNN1BrXmRrqeQ9xKJlwDU88uRzST7EQfMcqo1Ru7jRbukJYNUEEDkSgfSbQlMFpyNHqtaXeUmS&#10;5qLzOBFFEaLIgmr4jsB8qubF0U/VSMM8ftPz0GFnqrqpAvOj08tbnqh49CEODjpotM5iMExAkrpI&#10;JZ6OPOC2frHnGpOTowqo/hj1RhiN9hlrjWinXYI2J+e5KOqe5/UshbMY3GuXApcFBKJYFrhBxeFw&#10;nmtSK2nkNvJodztotlqTS9O/6D7rWwJDgNX1PCTJHIQyqo0L6NjzslABnd4GACAuF5FLf+aQN/Hk&#10;c6ECOgprl5CLWE37rWsJwpwshiAE2FUAkbkSeH+BBf2RxB4S8u7zNR1zGu4v3Ob/H+E8LY75dmq5&#10;p/4FFnag6SMPU0IuIZveRq1xwfIwraY/84ZIN3bXUdZRbV4AyMgTVTU8XaIwQD57G5LYm9I/AiKs&#10;wbLbxxCJ6LhytQJKW+h0Or6lPaXouo5QyBttksOZN9yg4nA4zz2FrS2EQodfdEwIYd6EWSHAhfPA&#10;//F/TxGTRwNoFjXrIkQR+Nr524hGalbUrLVsDedevY2QxKLz2Ycc1cZFVK12tyBHatirvm1rd8tq&#10;t7SMG0MZTBpmHQeB9x9Y0Esm+RCF3A3IkZp70/Ewre+TttmbB5kmNEXXSTJvD9OxscB+UyOv3WCY&#10;REhSkEo8harKqLfO2qKQ7rmbAWa00o7TE9XqjDxd6eRDn+lc3oPZyEfw5sU40qkpFhWAV04N8Mor&#10;R4j2RwEC4p369qIUzkws8rRxg4rD4Swxwd4coXAIha0CEvH4oUsykZjNqDLGCfEkkEyVoRvTS1Qt&#10;anmUIqEy+v0ylN4alN4aAIDqRfR6bNqDfahhbxcNlTHol9HtraHr0252vIOauTNtED9987ESoLuM&#10;wIIjWCCRXYjLPL1lxmOayDx1AXNQOGo/D6NqEV6qqVqmCpgE0mZhfrSJyz2cLtxENHyAvdpVaHoY&#10;m+t72Fy7aXiYnKhaFHvVtx2eqN5gBaXq21C1KM5sfc7WXPni7F+9OUCjuYt6I5gX95VXgEwmjkQi&#10;6SnJKSU6Kds65wWHjR0mjx7mBzeoOBzO8uKwpfyNK13XUfpqB9W9fRBCDlUopeh0u1BVb66VaWzf&#10;p/ijP9KgaaO8LEo/BzlSxXruFsvLUnsLOpWQTW8jm96GrjuHGKyd0xPll8/FJzpuAIIPtg5FgPFc&#10;AJETw+zb1P4FEhpBqThbg1mxd3zGvj0fHPWAjtreiVPbfHWPZc67GQyTqLdeM9ZilhGPltFR1tHt&#10;rYMQHcnYE4hC13e3XWXdilaaTj6EJClodkbRSrOpUbRSf0Zaez0dO18NAj3PqtUoPvkkB00TPc/t&#10;IOVl5biMiOWDHflRj/8wj1RuUHE4nOXHY0uN/mgeNFDaKbLPyIcohBB0u10MBjNMK7E9aTsdgh//&#10;OARFIQ5PVFwuQRJ76CgbULUoJLGHuFwaNbTh9UQFazedWV8JMzJF/WFeSidJoP4GEmJr6Fptdk3n&#10;hrnvAPs/LIdezL+QPh1VKWs/l3H1PHS4CKQykBCm3hiqFjU8UREk5CKS8l1UGxvOaKLaaN2UXVNb&#10;KaDSeBMAcGbrc2vNlblGdDVzG+2O16t1VCiA3WIUiiK4XgLBy3A4xHA4dKt+KfCejRcV5xEe9jiP&#10;+njlBhWHw3m+8Hk7UEo9XyaDFhBy6AewiToEev0s9qojT5SVl6V5AXJUwXrulhX9zf7AVvo5hydq&#10;JfUA+wcXUG1cNNodNp/LYV8LAZmifsrmpSbQS3WC0GCYMCKh6Uf/Sn6It7xH1FMxHk3TQOkh+32I&#10;JsfFPLrmPCXz0BhQSyChyTBPFPMwpRJPIImjvHZmNFG3h4nAjDrKopWanihVldGw1lyNopUGI/jB&#10;DAYCHn6Z8ETum6UAh/xA8Jww46PhBcJnIDAj9kfrPM4hN6g4HA5nFjxPXgIK4vEodZUNFg0LwBtn&#10;7iE1Ji+Lu11H2UC1cREw2h0un4unk/NjyttnyubnikDH4n4rE6DWvABNDyMRi2M1k3W3WBj2vk7t&#10;tx2bsCzLKGwUsJbN2SWCM9OOg3BUhUb7o6oxWH6jyrwRR7jz2sXlkieaqCj4e+jdnqh6Eygba67i&#10;chG5zGfu3QVg5gacKRz6t38IWt0tI/DS7KXV3XKrC4jdgDq8EbVICH2RTXcOh/Ncomkabn1yG189&#10;fuLe5GCoqvizP/0zfPrpp+5NM9FsNtEPmoDVZ0AVDofxq7/+LaRTGrKp2wiHGigfXEFHKSAWLWNj&#10;9WNrobfZnFIRteY5VOqXIUcVZFO3EAk1UK5dRVspIB4tY2P1hu8C8cks6HUaQG0AkROHUhEHrbPo&#10;9ccZDP6vRP9af3r9HFQtiq21DZzZXMfZraxve13X8fDRU+zu+kdVE0SKVP5L9PsfujdZ2M/57v77&#10;aHW3sLl23fo7GdtBPncLj3e+AwB4dfP72Ku9hXZ3C4VVJlesvM8UUODUqS2c3jyF1zZzwMA/oqSq&#10;qrj1yT10u/5BNxKxKH7pa5cQDrNw1fZjr1RquHf/AfxGHoQAGrpoDnfcmybj0OWj2MbkrSY+Uq4q&#10;H4lDMtI0s86ADRTjfgyHWji98SPUW2dRqV9GSNLwtfM30O34n+/BMIGnpV+DpoeRSjxBPnsHxf1r&#10;6CgFEKKhsHoDidjuqMGE/vzW/yJADVH86PftQhMaABioq/gP/y6GoI9mP/r9PlRVQyh8+Ciwy4qu&#10;6zio1aDbFqNR45kQiUSQSqc98jWX/De/lcM/+PsxUL3pkB1Hs0Xx4OnvQdXZx8JZCUltnDvzb5GM&#10;+d9zjMn3xTQ+f/J7qDUv4Pwr/wYA8HD3L+Pr//wfY9hM4Wd/+++BgGDQ7ODz++OCqIz45StX8L3v&#10;fc9d7Qs3qDgcztKxtAaVjzEFm0H1zi99CnX4BDvld9DsnIEoDPDKxo+sUML25q3uFoqVa6BUxC9d&#10;+Dm04WN8VX4XzfYZiEIfpzd+jHCoZWsRlAWYNVNUTtm8VFTql1FrnjOCRoxjPq/FrbUNXLp4Ht/8&#10;5rvuTYAxwLn/2ed4/Pipe5NFf3gPnc6/dtSNO9/jDKr13C08Mg2qre9jrzrGoAKwsb6Bs6+cxq9/&#10;6xoiEf9B6HA4xF/8xw+hKP4GVTgcwre/9Q2EDIPKTqm0h5s/vzP2DNfqDTx4/Mxd7Yulw6PMU3EI&#10;vBbUUbVObj9561gCNKNGfrSN1RuIhJrY3f8ASj+HhFzE6cJH0DRvMB5Vi6JYeRfdXh4JuYh89g76&#10;wzSK+9egUwmrmXtYST3wTBMc1x9/gwrjG3CDaiq6ruPgwDCQXKdxUQZVpRbHg6ffhSCecm8KTGH1&#10;Bk6t/wUEwX7fjb8PAmFr/vnTkzGo+JQ/DofDCcK4UaxBPFpGp7PH8rL0vHlZ7M2HagzNNsvnEo+W&#10;0e2U0LTlc8kkH3FjagHYo5yJQn9CGcylzOPkEJ8SnNmkTeYRaHiahnE9I0T3nMdRcV8no4juOne7&#10;ADo8xdVOHEAS2f97tgXUL/nUjd1f0DK1PwNEw1380oXbjrx2LArpTV9jyow62u2tYy13gHOv3YGq&#10;ydYa0YuvP8B6bttrTGF0YSkVoelhq1AQUCpA08KuErEV1zbda5BzxmB/OMz+oAiMIJ6CIJ5CMh7H&#10;+TNnp5TXHKWwvg5BELB/8DX0hymoatRW5LmUZktE8zCvzjnAPVQcDmepoGoHw/YObt9/jN2iO0mk&#10;k0V7qK6+uYl8Ns7+cLygnG+rSJTi678iIBRiaw6GWgxypIZ08ksIxBsbuNF+DR0lD1EYIJe+D0HQ&#10;UG1cxFCVIUdqvgvEnVA0W4q12JqCotErQaeT2hyCKS/lKZuXClWLolS5ho71xf226wvp4Rn3EhWF&#10;30V+7T1cvHjWvQkwvhg/ffoMT7/6CpLYQ9QnEbCqPps45c8O81CdwuYak9/d/8DwUN0M7qHa2MBr&#10;p17BhTfOQJL8vXjDoYr7929hMHjs3gRCziIUkvHmmxcgit729XoDDx/+FAD7bVvnzviHqj5DV7lp&#10;yXvxOds+VZMxfzeHwKeRt8pbMytTNUwVcBIN93HQKqC4/57hYbqLXPq+Wwww1lyZcmuZu1hd2Ua5&#10;dgnVxgVIYg+nNq4jLE0OlFOpX0KjNbrv/9YPfoahKOL//a33HHIjvNdEEETc+egXR4rS99J4qGy8&#10;88sFnCpkIMdijnqq62i1244gHZcvJfHXvxsCBi3oFFBVzXc6rkmru4VS5V2kEkmc3iyAhKWREQ2g&#10;tteErusQwgmEkk4vVrVVx5ePH0PTdUgLyNEnSQpS8acoV78GEOnYPVTcoOJwOEuF3voSvWd/hDtf&#10;AXudgnuzA2ZQ/anNoDrcEH+cQfVP/q9/Fd/51XPu6hNH1XTc/2LHypul6n18svcfoOreYzg0E07l&#10;hE1LS6N9BqXqu6O1H3IJ+sRpf0dHFH4bhJx3VztoddrY2S8hGduxpuodlt39D4wpf0czqDbX1tFp&#10;Tf6YoetfQNf/f466UCgNSv8mAHnigF/V/gMobIOZCbL+jGkwptof7wB+JlwNvXq8NbMyVcNUgRH9&#10;QQalyrsYalHk0vexmrnrFgGM9Va7+x9AtclVGxdRqV+CQFQU1m4gIRfH7ppSEQfNc6jUWRAMkz/8&#10;4Z9jKEr4n7/5dUe9H6ZuURDw6cc3uUE1hnEG1T/9734bv/2bbzjqxkIB9IagzS6GQ4pGuwddH3d1&#10;R4QlEelMFEIuAYjsjTAcqPjoB/cxHKiI5C4iffFvONpUW3V88fixp7+LghtUHA7npcZuUJUMg2rc&#10;AN5rUNkZ18rL82lQ7ULVNCjKAEOthweNP4FG/SN1zcyEUzdh09LSVgoo165iqMawmrmLldQD1BoX&#10;UW+95hadK4XVLSRiznUMbo7boHrNMKha3S0U1q4D1M+g2kCnNXneTKvTRqniXPt1+fIlaIoITdMm&#10;DvaLla/Q7vqs2ZjQxolX0KrxbhpDYMGxUOs/fozd4CCY1AxMUKjpYUhiD4W1D8emYqjUL6PauAhJ&#10;7GFz7UOEpI5jzVVh7SMIhH3I8dtVpX4JBz5rFP/wh3+OoSThf/7GdIMKhm5REPDpjTkYVNqLbFAd&#10;GAbK6Gpwg4ox3qACBs3u3A0qvoaKw+EsPXTMy3syZqvZW1pQapSjqVkUmg5U6l1UG8rEaRozMcZi&#10;IuM3LTVmnq+hGsOFs9tYz23joHkO1cZFaHpkDmW0TsRd3IPKpWTsRR27wUJ3nQsQ2xSjCc11XfKc&#10;q9mK+xoEKfPXoWtunUfVP35f8yiS1EV+TF47SkVUGxdRbVyEQFSs525CEhVrzVUyXsZ67qZlTMHn&#10;Eg+GCVt+qjIKa9etEg61EQk1HHWTyubah1jN/AKCcHhj6uXC/oS2v/uClCCY+t0lOIIwxNmtP8b5&#10;0/9mVF6ZX3n91L9DOOTzocaBebxBjzs43KDicDjPDbO+AkbM3sKJsVfTuHpRGfN+HFP9XGDP8zXo&#10;F9HrR9BRNgAAcqSKZGzniGXXUeRI7RCDjVnlF4eu66DWF+TpfQqJPSu0v6ZqzoAWU5rLkSoSsZ1R&#10;idv+PWOxrkfcKJ7rFLDE95164yUk4wdGqRulhGSshGTiAKmEuW3XpcdoF9v19NW33wGKu61vmXAO&#10;N3I3kZBLvhembct/F4vuIxbdR6VxCW2lgGhkgEtvfOKbwsHUpGpRR34qZpB55YNDAAiglA9TZ8N7&#10;bQ/P4QyncQhEhWBfGzznd2k6/hivbf4JwpJ7uvKcdzQGPuWPw+EsFX5T/sahTpzyNwnnC2LslL//&#10;y+9OmfJn6JnP+yYwqqbj3oNdVA5aOGh0oWOIuvATUBzha+6YYxhTfYKYPZr+6mJrPy4baz8+Qiy6&#10;j+L+e2grBciRKjbXPjzioM+LqkWtKVLZdAZrmSyIMxusg0a7hWKljJXUU+RXbrg3z8ShpvwBKO6P&#10;pvyFw2Gs59YQi8hGjfc867qO4v4eeoMWvvbmz7Ff7qO4/z7i8VWsZVYQkqSRsKu50u9hp1zCSraC&#10;U+vX0Wl1nALe3U1h5gY+mDoEELICXR95cAiJgYh5AGwgSOkAVKuAkAiIsAaATbeieguUNqx2IAkI&#10;wgo0dcdqe1QCHWkgITgEh2rMyn+XjJeRX7mB/jCFUuUaND2EbOrB2DVXJmyN4jvWGkVRZPeEqkUB&#10;+5Q/cw1VgH4KfMrfRJxT/kb80//ur+C3f/N1R91YKICe6pry5xbyMpryF1+aKX9nN/8Y+extPNz9&#10;yyjXruK8NeXvO/j6P//vjSl//xVbQ9Xo4PPtz90qPMwy5U/8R//oH/0jdyWHw+GcFFQfQNf6KLcE&#10;tJTJU6Z0Xcejhw9RLpfdm2aAoN/vs3UfzmqsrybQ6Q3x5bOapzx8VsPDZ1Wj1KCJFTSUCg46rNSN&#10;Uml2sFMRsVcfoKmU0OyWUKxRFGs69uoDtPtP0ejsW/LTSxW11j6elr5CpVHGkHagkiZUUgk2SvFj&#10;zHh/TPUJ4f5S6v7biapFUWtchKrFEJf3kE0/QLe3hoPmeVAIyCQfGV/r54sgqND0EJT+KoZDDZIo&#10;YTgcYjAcQBRK0PUGOoqIwXAApd9DtXGAcLiHS+dvo68czbhrdU9hMEwhGf/K+jsSaiERK6LeYgOs&#10;ldSX6CgFDIYppOIsuWa7O4rGpWkalJ4CQRAxHA4hSS1Ew1+hP+hY/e4N+mg0mwAGSMd/AYEoqLde&#10;R6+vYagOQQjBYDhAJrUHXS+h2wN6fR2D4QAdRUGnp0AkVcTCj7y37PhLCgAgRAYhYRASsowZhmhs&#10;CxnbZongaO6UgAgyKB1FICMkBCJEoWslUL0B0C4A3aiXWT3tQBCzAIYAVBAiQxBWABBQffJatFmY&#10;cmpmZPT7KR9cQat7CtHIAL90/iMovSF29z/AUI0jGSsin/0EhLgv1Ii2UkCl/jXoegirmftIJp6i&#10;2X7V8gQDwFuPn0AXBHxy5hVWMfnnCwAghKC8WzzSAFzTNOiU+kacfN6hlKLX6zmi9gFAIZ+A0tPw&#10;ZKeNR0+bjrL9RQUPHtbw4BErtWYbqUwb/WEVfbTQo02oYhua5F96FKgqaxgKSYTi6xhIK+jrCfS1&#10;BJRBHI1WGEI0h1DqFELJLUe/lEEPtXrd09950enlEYtWkE09QKV+GSvJLwEAB63X8cqtn0DvR/DV&#10;e78CAgKtP0S16p366mZ9YwNXr151V/vCPVQcDmfp0DQNNwMk9rU8VJ+4PFRTXtRums2W10Pl0OFV&#10;aK+JyhR/8AcDyDJ7nJrbdCpZHhHzy60k9qwoWhdf34aIu1DVWR7D3r4ciTHqxlSfEEF64//F3fRE&#10;mV/cKULIJKZ/cT8Kmh7Gk+JvYqg6wxbbPUd2Lp77AiL9BOpwlvvAy6weKnsC4HG8emoXhdXrePzV&#10;psOTBQDZ9DZWM3dBqWCtv7HzzWs3cFB7iidF1i8T02OYkItWnefIPRUAIECQCtZqBUr7oFrNMGLi&#10;IGLWaqirxRmNKjAPlZAB1avWmkTmocpBV3cMA86vnoIIGYD2QWkXRFgDITIACl3dAbXa+R7UzEzV&#10;MlVgRLeXR6nyLlTDE5VN3zei9F1GSOoin73tuE5uWFRA5om6+PoDiPgF9qrnUalfBgDEomWkk4/w&#10;1/4/VagSwb//q9lR4yn91LQkfvxnnaMn9n3JPFQwE/umUo46v6iA3/xGDn//78ugdNraI0atcQGf&#10;P/095NIZnH/VPx3EOOweqnTiMdZXbrtFDoVGQ3i2900MhklkU9s4u/l93H7wX+Ds5vcBt4fqvzQ8&#10;VE2Xh2rMK+aXfzm4h4pPTuVwOC8eU17UUxnzcDWZstmi21tDt7cGAMil7yMulxxrevq94gzGVIBP&#10;urMyRt2Y6hNglmMeyVYbl9BRCiAA4nIJhOgo165C1aJYX93DmU3//DvzQhQGyGdvB55O2GlVj2xM&#10;zUbQczqZSLgOgCXjXc3cxWrm7pT8aYAk9pCKP0Msuu+o9/TIU8Ggeg+6umMYMgAR0mwoQ8LQtX1m&#10;wOhNEME5mJwV+yxNAsIMKBIb0zEKUNuonyqgOjs3TnG/trMzVctUAYamh63fRUIuIZu+j5phGMfl&#10;Hk4Xbk40pmCtUZSN59muY42iuZYqGdsxkhD3POvCJpVYtOLeHWfeBLxXAOd7daAOUa0fzFTMHFiS&#10;qODVwp8gm96eS1nL/AKn1n5q76mTcY9W85UxyzmYADeoOBzOc86YpyG1lSMxRv8YTGkWXe4t6FTC&#10;xded0eXMKFrTkmOeBLMd7SI5XE+6vXV0lXWIooZc+j5WUg9Qb53FcJhESOqC0MfodCcP+udBQi5i&#10;c+1DbE4IUW1Sq7/m8WYtnsOdXzu65vzqn009MHJ8eQfhkqgjm3qAzbUPPdHiTDw98lTA+EHro+l+&#10;RACgg+oHAO0Z/26NaxwQ1pZYgy0BgrgCYkzjmwalbYd3zLmEbnr7IEzVMkWAUhGN1lkMhglIUhep&#10;xBOoagz11mssSp9cRjw6eSq16ZUMSRp+6cIdSGIDe9W3oPRzkCNVrOduISR13c1GTOkjZ/GMfUXa&#10;3582oZC4C0nYRavTwedPHs1UiuUyKKVYz96GHDlw7/FIeD5e+R7UYuEGFYfDea4Z+0KwM4txNeUl&#10;P2mzfZvzy60zupwZRSsY1qhuvvio9Kk6AQ5/vPYv7uurezi9uY2usoGaMRVtNX3Pd7C/KMwogp6X&#10;vYtOL49y7Spa3a0jFTMAwMJwXZZq8wK6vby1kRAdydgO8tnbEAXnPK1XtvZx/uz9qcal58p7KqZB&#10;QEj0MA1dsPbsvxp0rQRdKzqm/c3CshlV1cYFVBsXEI/1cLpwC9FwHeXaVeh6BJvre8jE76I/GP/A&#10;VLWo9TyLhMro9/YMjzy7H+JyCaEp9z0wuY8I+MjmzMKY56uP8eRHMt5CMn74dYFhqY1M8svJOzks&#10;C1A5C9yg4nA4S0zwJ2SAdwEjkJCJ88Xj8xqysG9jg5WRJ4pgcj6XY8fnQHyqjpkxL/oAaHrYWgti&#10;fnEn9AnqzQga7TNWXpyYPPmLuxcCQcyBkIj1NxESTgki27YfnrZSwO7+B0cqSj/nVjt/bJdIVWNo&#10;tr3JkQXBe2/rmgYhYBRKz11gqyAkAiKusYIQoLtDJBPAdY0Oj/2e1KYYU9OHU8tiVLnzRcWjZXSV&#10;PLq9PAjRkIw9hiCM9ywN1Zj1PGOeqJtodrLYq74NQSDIpe8jl2ZJU31272WKkHusP2vh+HH45+3m&#10;2g1PDqig5dzpf4NkjE3XfdGY/gTgcDicE2X212KgFn5Chxzw2CXZl1sW7t0vn8ubr9+Z6rFgHP6F&#10;NxEflT5Vx8zhe6BqURT330Nx/z3ri/lq+jNEwgfYq76NjlKYeU3TCAIixABiRggjLuNJYNHdrO0v&#10;CbbLlUwSJBP268fuW/cV1XWWiDoo7vbuCoIwC0pBndeUranCaA3THPH0yUKw9juNRRhVU7Htxp0v&#10;KiHfQ7WxgUrjEgAgl94G1SZHvzSfZ/Bbo7hWxpktZzjqQEcZSIgzf2Y/8cnYjmcdU9DyohpT4AYV&#10;h8NZWjyfGf2/OSaSCYQiYSiK4indIKWrsDCuU94rkzbHjOUv9i+3pidK6WfRVdYhiRri0YdoNIJF&#10;U1oIPgfhU3XMHL4HOpWwV30L3V4eOmVGDfNE7aGrrFtf3NPJhwiHTE8GG/AfZb8MAiIkARJyb/Al&#10;l8thde0/gSS+j3AohDcvXkBhLQ9RFPHaa6/i9OYW5EgU4VAI66uryKbTEAjBxuoakxNEZNNpbOXX&#10;IUeikCNRbOXXPXKhUAiEXEMs+k0k4wm8+trXIQi/i3Qyj7OvX0Ak8lcRls4gm81idfU/AcE1SFII&#10;F8+dR2F1HaIgIhGPo7DG9tNqb6Ld+S4IeRcCEbCeW8PG6roVhvqgkUW9aYvcBqDReg2a7vTalatZ&#10;VA+cctPwXCFiRvarAtCMtUq25wEJgQhxQO8YHiWPhqkQsPxSo0h9MAymVRBxDYLDcBJARFZPoYIa&#10;gSmIkAKEtHGP5Gx6GPM2qgJpMIS6vTy6feN3kXgCVZNRrr4FVY0hHGojnXxoBBbx19rp5a3nmX2N&#10;4sBYowj9ETodr4cyEK6fpSRRnD7dRK+njC3KlKJTHaI9LxrnpcE7Wlgs3KDicDjPB46n4+gxGQqH&#10;kcmuQNM0DIfDQxUAEIj9ceg/mPAjmwX+s/8NRTJJPZ4ob3Q5Ng1mOsH3HxgflT5Vx8jRjRpKBfSM&#10;aW7Z9Dby2VtYz91Ef7CCSuNNAMCZzW1r+pGXw/eBCDIEMQNKB+5NvoRCIYSkM4jJbyARiyOTziAZ&#10;iyMsiFB7A8QiUUiSiEg4jEwyBTkSBREEJGNxJOQYQAA5EkUynoAkiZAkEcl4wiOXX1vD2tpVSNJp&#10;hEMhJBIbEIQ3IEeiiMkpAOexkt5Cv9dDt7sCUXgFAgigUrYfAKlYAul4EpIoYTBIYDA8D2ALhBAk&#10;YwlLDgC6ShTd3mjtln1tTatNrSSh/UEUveEpALN58zxXh4AFnqBtV9Q9EURYAdXbjjxSPhomQsGu&#10;J4EIkDgodJs+NuWTkDAz2GiXPYuoahl5I1RQKOx4SdzTj5Mwqtq9gsMTFZP3HFFH2do3+/3s1OpY&#10;o7hWxpmtbXSUDStcfm7KGsUgfQRGgqJIceqUgnB4AFVVD1UopRAEPtTlLB5+l3E4nOcLy1FFWQGw&#10;dfoVnDrzCmRZPnRJJBKQxnzJnDQQ2Nxax0puE8OhCKpLIIR5og7qHeeXW/oYnW6QL7eT9nZIFqBy&#10;GWCekDCy6W3k0veRTT9CSOqi0T4NVY0hGmljJf1oaihvdoJmO0lU70NXyyzZ64wQQkB1du8SEOiu&#10;pNLeCXOzIYqjV7u5H4AlAoW5f8rWNcE4ck21RaULun8fMaWfs9bWtFoVUADp5EOIwgDF8ivQ9NkM&#10;KvjthgBUVwzvoMh6LOaYYaO3fa6nR8MYdJaDSt+Hru9bkQOpvm+UCnS9CmAA0D50bR9U2wfVq46o&#10;flRvsnrNbHfg+63caVQdnUnqlH7O8kRdfP0B1nPbqLfeQK1xASFJw9cu3EHMN6of00qp6PFE1Rth&#10;NG1rFOPynruxB7OPU4/duIT5vIpf+ZU+MpkoYrGYq8QRn1Ii4aOvb+Q8X3h/accDN6g4HM5yMu2F&#10;a6PVaKLb7jAvwCGLqqrQNO9Ul2ndqFZKePJwF9XGBbSVDU8+FwT4cjti2t7mx/HtyY17sHt4esMM&#10;QFg+pFiMYKsgwJiJBgDIJLbR6cySFXSWfmmG5+KkXt9HZIbLMFFszMb86h7CoR62CgJymQai4TpA&#10;COKxMQ2m4GlFNID22LRLY20bERIQpE0I0haI4J5e6NEwBc3lcYLhjTLup8Dq/PSMGBkWM1yQCYzT&#10;YPdE9Xq7UMyoowQIG1H6xkPQsUXLzKXvIRo+QKn6DtpKAaLQx/oMaxQzKQGbGyLC4XG9HdHrSXj2&#10;LANKowiFwq7ifY67C5/uxzkuuEHF4XCea3RdR7W8j0E/2NQrPzRNQ6/Xs77gz0KxSPBHfxxGaf91&#10;SGLfk88lHvDL7fih0BHxUetTdQzMZ8A4jqhMkN8MgZDRAIr4RJubjtlPe5kP5944g0w6hs31HAob&#10;azh1Ko+VlRQkScK5N05jM5+DJEo498YZFNZzSMZkrK5m8cqpdeSzmWByuRVI0v+fvf+MciTLEjPB&#10;75kZtHJ3uHYP4REeIiNFRGZGVsqqLJGV1ZnVVdVNdlVRtBpOc7hDdZZn1czsnt06Izi73J39s2dm&#10;5wy5o5Zkk82dZhfZLJFVXVqkDJEiMrR27YADDg2Y2dsfBsABmAEOwOERHpH25bmZ6U/c90zA7F27&#10;792nWuUm4miayny13HAswvz8fsJhH+PxIebnDzIxPkww6Gd0bIR9+2r1q+001J+eiBMJBRkdHWbf&#10;7Djj8eHWw6ujqgaqYqKqgokZL8EwCGGgCNjJ7CuBBJmr/y1lBlmddieNBNJYr/43UV1f1cqgrqVA&#10;SpWNzSO2SIsbm0fqpaw1fk+xuPZskyyvP41hbu3hta23pkda1SXTx+qeqPp+Ucnm/aIMo/1vpaIH&#10;69Eya8+zXMMaxaHIDbye7kNpCwViw90ZOisrflZWmteg9UQfz3SXB4+9cJV38GhzcXFxuf9sbqTY&#10;TPU+7aqRfCGPKU3bUKR1YNKOtTWFYKDI/qkz+L0b1ShaPqYnlpkee6+LL7fdttQjDmodku4Bu9Nq&#10;wJtECINiaYTEuuD9c2VSm+PkipMEQyVCwV68U50YTP+Hh2N4vSrhUIBAwE80EiIU9KOqCuNjI0RC&#10;1tqkkeEYwYD1BT4Q8BGNhoiEgk3lRFVfMODF21AuHAqgqipjYyOEQwFEg76A38f42Ag+r0YkGGRk&#10;JEYg4EHTNFs7Y4790ax+R0MMRQXh4AJhh322DENlaXWKQtHH+XNlEuuCYimONCWZ7E6GPg0eotrf&#10;lCyDSuabpLlcI81Gcq4w2bSXV760n0LpQFuBMIggqezjpLInKZYPNElZn0SIYHV9V4R8aT/Z/CzZ&#10;/ExdcoUpSuWh5l7Vu9Tcv36paWhc0+b1rFKs7hdVKI5BNUpf6/VrRDf89WiZ0xMrTI+9R7E8TKK6&#10;FuvgjDXdthdSKZOrV8pUyrLjkZZKCh9diGAYRt9SKpXq62RdnNjJ7/H+U1sBsBdwDSoXF5cHGln1&#10;Uu2IATyRQ4FVgn7ry22utp9L4FbH/Vx2FYeRikPSPWD3Wo2Gb6EIg1T2EMnNI+QLAdK5rS/p/m02&#10;ke0NsSfCow/gVnWmS8W14X7Am2R69C2mR99q2qw34EsQ8CUolOIsr58muTHD4qrlkTkyfxe/r7vB&#10;ba44bvP+1D08iaep6FuBMWq3mBVl80mbR6gmte0MwFoTlEwfZ2H1RZbWnmNp7TmW159nPf0Z1jct&#10;OfH4f8Jrr/+3dXn9y/8NL336/8bc3P+GZz/19/gbv/9HfOMv/Q4vPvs8Lz77HC8++xxPn/pN5g7/&#10;A+YO/wMOz/9dnn/mM9W85+vy3DMvc/jw3+PAwf8QTdvaM2vQnipZjYLZ6InK5EZYTTxZ3y9qpG3A&#10;FovG/anCwVsIUWYze4BKdY3iSLSbNYp2KpWtG67TYZdLAximul6qgaIbAXS9PzHM7qKidqJmRO21&#10;qzqAO9XFxcXlYaD5td7pJd+KppYI+y+STE/Vv9zGYxeR5n1aN+Wg0iFpl6kNvXcXnzeFlCqJ9Alu&#10;L3+eXGHK2l/H/xHl0s5fuVKWEcKPUIIoahwpa+vsVIQStPKq+Z0j2LX2pfVvC9GQs/tnr4HtGtsu&#10;v4qmFgkHFxHCIF8cZzV5ilxh0lq7k7vbNJBuR7YwxUri6SbPkSWzZPIzbGYPsJo8iW40RxdcST5F&#10;OjvX5A1qlNXkSajuI9YYna6GlJJSsVjfdmF2eobHH32sLo+deIL9+15geOgEjx4/weOPPsbM1DTT&#10;E5N1mRjbz1DsMYZijzE8dILpySn2zczaZGpynljsyQ4ndue/n1ZPVNv9oto0lS00RwU0jSUS6WPk&#10;CpN41CJjQ2fJ5tp7t3rBoXmXPcqtpc9x7vIf9SVXb3+VcqW3jbcbDajtnx73D9egcnFxcRkAQuj1&#10;L7deT4ah+n4u9xiHkYlD0gOLEFtf8lWlzGT8XUINAT9UpUwsdMuKRLZjTEx9HdBQ1DjIUj2qnxA+&#10;FHXUCqOthFHUOEJpH1FMADdv3mV2dpZQOIyUklgsyv59M4wMD6FqGqNjcRRFoVLRicfjeH3WOptY&#10;LEo0GgHA7/fXywlF2MrFotF6ubHR0Xq5WCyGoihspDIcPLgff8BPpVwhHo9z6MA+VEUlFt1qR2vo&#10;T60dX62doRge/0EW159lcf1ZCtXQ9TWGItcZjl6BaqhtgGBgBa+W2PZulFKt/45URXUUgFxhClMe&#10;RdXGQJkklXuBYnkSoQhUVbWJIhQM00c6OweAaWpIqRLw+Zken6jL1Ng4B2dmOTAzi7carKZYbDYa&#10;ZvftY3pmhjt37nD3zh2klBiGaZtu5iTbrdMclJcqVxxnpcETNRy9SjpziHIljKblkeZNsq37RTW0&#10;bV0HK1pmbX8qXQ+QzhyyovoFVtpEBeyfAR26yy6ymVHZSHssL1UfspE5TCpzuFVtnVbjqfOvZW+h&#10;futb3/pWa6KLi4vL/URKydLKMulUquNL1jRNrt+4werK8o5ex+VyGaMhdHWvmjRNMHPgKPnSATS1&#10;zET8DD5PNxv49trSNjioc0jaZcSutNpoSNX/BhRFJ+hPYpgeRoc+ZnToI3yeDEIM6lVcXZ9jZpCy&#10;cWBtheiWZqYuSOfpbJn8LF7fFH6fn4P7ZyhVKhiGJBoJoXk0SqUKwUCA8YlRypUKPq+PAwdmEAhG&#10;4yPMzkyiahper5fDhw7g9/soVyocOriP0VFrbdJQLMb09ATBYBBFURiNDxGNRpFAKOAHIShXDPxe&#10;L/GRYdYSG3g0D3MH9pEvljB0k7HREULhkFUnGGR8fJRKRefQgX2Mjo5gSsnYiNUfofgoliOEw7NE&#10;whqmcRspram3QkiC/jWEMFGUCgFfgnjsIqpSOz/t749sYZrk5jE01cv0+DhjwyMMR2IMR7dEVVQK&#10;pSKlyhDhoPXbX984jKEL4kPDTI1ONJUfjsbw+/3kCyUyuTi66SedncM0PQT8PkaHR/B5vXV55umn&#10;eeLxx9A0laXFRc6cPcOBAwfQNA1D1wkEAuRyOW5cv45pmtX1l9TvfesfC1nd3qH2X0UIFEVBVVUM&#10;o8ja2huYZnNAHfseVe3PlxOG6WVx7TkqeoipiWVmJj5gIz3B6sYTgML48HkioYXWak0kNh9hM3cA&#10;TbGeZ6pSZiXxFOVKlFBgibHhD1F7CPpy6EOBVOGm5fBqS+ORGmaQK5c9tOwq0BM1I7a2EfXDhJSy&#10;bTAlTdPw+Zo/8DiV338gwGc+7emw5rCZbPEI6xvP4fX6GIrECPoDXYvm0ahUKuQLY4wOfVS/f+y9&#10;751CaZRk+jgBf4LhyDVWEk8xHL0GQCpzmH3nfolZ8nH3U88jEBilConE9lPCJyYmOXXqVGuyI66H&#10;ysXFZU/T/Veq+/dNyzC9pLKHUFV47OhZQgP+ctsVvY25dond6UTbr/ZVI8uj5ZmMv0fQv4qqlHfB&#10;MygB0+HeMluEhgFwo1iUyxXefOscy8trxGJhhoaiKEB8ZIiJiTiFfIH9s9OMxodZW0swOhJDKILV&#10;tXVSGykMw2RzM8PK8iqaqmIYBnfvLpLL55FI1tbWSSSS6LpBOr3J4uIyUkpM00QBxuLD7N8/TS6X&#10;Y3J8lPGxESqVCsPRMGNjIwwNR1GEYHw0TjQaIpFIsn9mympnYZFyqYQprXY2Uim8Xg+fe+l55g58&#10;EVGdStfISOwS02NvMRE/6+AxbHdRLe9IJBQiFAjWPUyTk2O8/PKzvPzyszz/qVMcO3SAm1fu8md/&#10;usC//l+W+OlfvMlbv3yTn/7op3z73/yburz//nlisSDx4RgBvzVFMJ2ZQ29cg9VCzXgVQtQDG9SI&#10;RKNEolGonlchhOU5c/CKaaqKqih4vV5i0SjxeJyx8XEmJyYYHm4fJZFO9/w22PeLumnbLyoY6PB8&#10;EpDcPEYyfbzuifL7kqwkniRfHGcsvsHRufMN17O9wWeY3rpIBFIqTWntxKz/d+frbT6JDMf8DMf8&#10;DEV9NhmO+RkZ2pJwwIeGDxUvKl4Us7NoKHhVGA75eOTgDI/MzTbJ/Mwk8zOTHNm3j6MHDzXJ5PgE&#10;QghrrWPyFBU9QMVhnVWvUipHWdt4rPU03HOEdDJtXVxcXO4TUs9RyS5w9uObLCzZQ/E2vrp1XeeH&#10;f/EjPnj/fENqK84v+0YymQylsvWVuLH0qeNTjI2Eqn+11+Pxejj26Am8XoPp8fc7hiDeor2+bZGw&#10;mSs0bNoqSZWWMGXrBrH3kt1prdeB5f18ownhcwxcsbz+NIHQ40yPT5DLZFnbSHL06BGOH97P9evX&#10;2Uhl2b9vFo8H7txZRqLw6KPzXL50lc1MkX2zE2SzGQpFnVMnH+Hjjy+Ry5c4dfIxbt26xcWrN3j0&#10;+HFi0QDJVJaKLjl+ZD+XLl1B8YaY2zfJrVu3UHxBIoEAqjC4fusOplR55slHufDxJTY3izz77Emu&#10;X7vBRirLvn0zaKpkYXGV8fFxNtNJiqUyIyOjBINelpdXWFhd5/Offp6LF98nvfnfV/flqiINZFdf&#10;vZsvWCY/w3r6Mzzx2GNkN7aid+7fN81LL51GSsmtW7e5ePEK/9P//C95/4MLNh2NnDr5GL/3u9+g&#10;WKxw5eYdMrnmcOqRUIjpcSsKXo3Tp09bnj8pyWayXLt+nd/8za/grxpkAIn1dS5e3C66ndUvVVU5&#10;ePAgXq/Xmn6oKqiKyqXL5/n1r/4IXbc/52o038/tj7NGJj/D0vozSKlWp8OusLx+mlxxHFUps3/y&#10;J3g8TiHlLXTDz9KaNY0zFFhifPg8pUqM5bVnMKXG6NBHjA5fwh4HqLlvuuFnaf0ZSuUYAH/wo19T&#10;UVX++cufairXCUVROfvmBzuK0lcqlTAMA493K0z9w4JpmmxsbNiCMv0//y+v8PkXD6Io9odna1kh&#10;BFGviczkqOiQyVofTdoj0I0AHk1lZDiIMhyCajuVss7ZX12lUtbxxY8ROfRaU831TIprN29U+yA7&#10;RpfsFd2wQuuPxC4xN/0G5y//EXMzbwBwY+FVXvgf/hGVzSi//rv/AIGgvJnj8uXqGsIOPPHESf7w&#10;D/+wNdkRd8qfi4vLnsLM3qF89/ssryXIVqz1HO0wTZMbN26wurKzfZ4ap/w1lvrf/fsv8x/+1ef4&#10;0ktH+dJLR6py1JJPV//70lFeef4wT85HeWJuiLnxYxyaeKQLOd637B87CqU4w/59DPlnifgmWMtf&#10;bzKo2h/tbjD41lqn+HVLrV4fVXeEtaZq3ApU0SCmGSKbH8M0w/i9PvK5PLl8nlAohN+jUSjk2Uhl&#10;EEIQDPpJJlPk8kUmxuNsbGyQTmeZmZmkVCqSzRUYGRliYyOFrhsEAn4KhTxLK2tEwmHCoQCbmSzF&#10;YpmhaJiNVJpiWcfnUSkU8hSKZcqlMoGAl7X1BPl8kcmJ0Xo70WiYQrHaH0UhFLL6s7CwQiDgRVEE&#10;hm4SDPrI5fKk0ptMT06QTm2wmb2JbvgwjCCGEUQ3FCply8DqPNuq+UqVK1HypQPMTE1TzG8ZaLFY&#10;hP37pwFIp9Osryc5f/4jVlbXbDoamZwc5+QTj6LrJtJ8j2DgApHQQl1CAQOPtr+pzvT0NMFAEKT1&#10;bNjY2ODo0WNoDZvEFvJ51tfXm+rZsfqlqipzc4cIhUL4/D68Xh8er8faFPzWn9mm/DVin/7Xnooe&#10;JJk+bk3L868yErtMrjDBRuYoQpgMR68SCS201WJKjeX1p+ueqLmZ98jmA6wkTmOYXkZil4gPfdzm&#10;o4Wo98/Sc5pccRIpNaTUOHXjNoaicn7/XD2tvahIqSLQWFlYshkBvWAYBpJP1pS/337tGE88Mo7f&#10;p9kk4Pe0iIZiCERJIg2NclmCVBG0F1WYeFUI+AVqSEVRTBRhIM0Kd68vY1TKqP4h/PFHmvqVLxfZ&#10;SKWq/RWY0jMwqXE/p/y5BpWLi8ueQpY20DevsrLJgA2qGvbhRM2gas350ktHObxvpCW1RrV0a6V7&#10;gCkliY0sumGysp5lM1cga95CYjcKd5/Bt9aPIWXjHhtWQvEhlCCGvow00uRzeRbulrh2TeeXv1jm&#10;4kcXOX/uPB9++CFXLl3h/NmzvPnm23g8Gr/+1Vv88Ad/wWYmw61bt/n+93/A5ctXKZfLfO+7P+BX&#10;v34Lj0fj5z//FWfOnENRVC5cuMi3v/3v8GgaZ8+c50d/8RM2Nze5euU6f/7n3+XypSuUiiW+/Wf/&#10;ll/+8k08msaPf/xT3vj+D9jczHD3zl1+8MYPuXyp1s4b/OrXb6FpGr/+9Vv84I2/YHPT6s8vfvEr&#10;gsEAy8ur/Kt/9a/Z2EhTKpV581dvcfbsB5TLBt/97secP5fnww+KVTH46CMPKysq09MGnR0EW1ep&#10;ZlBNTU72YFDR9j5sNKhM8z18nhv4PJm6aFoIIY411ZmeniYYtKYE7sygArCCZEzPzKBpGkIoCCEQ&#10;QrC6tritQYXt9+B8nNZ+UafJFyeZmVhmJHqGQnmI9dTjmKaHudlLhAOX6msLnbTkihOkNo8gUQj6&#10;ruP1rJDKzFlRGrUiI7FLeLQGL6Qjglxxgo3No0gUQoFl/N40j19fBtXk2nFv0/lvL5t4PCUWbqcw&#10;DEcLris+iWuofvOVIxyZa/feckA3oVTBNKFU0dsYzM2oioLfryGC3voNahomCzcTmIaJFhx1MKgK&#10;YJ4h4Fsh4E8MVEyzhGFGCdxHg8qd8ufi4rKnMDavUbzzXd6/C0u5rX1jnNB1nb/YdspfO7aGFLUp&#10;f62DjP/q//BlvvjCfEtqO+7d6F03TC5dW6JcMVhcTaGbJdblLzCxH8PusTstDcSYckK2TkoaLLWw&#10;6kZlgVxO8PbbERbu+jBME4Sor99pXZPTV6/6qNItg1YtpWRsrMK+fRWeeKLQ4fpaLdem/D118hSp&#10;9a0BT+cpf400H0HjlL87S+coFJuNoIB/lJHYo031Tp8+zWi8OuUvu5MpfxYej4cnn3oKj6d5TdCH&#10;H77Nz376Bx2n/DXSafrfZvYAy4nTCGFw5OC7SGOJpfVnyORn8PuyPHr4p44hzmtaCqU4S2vPoht+&#10;RmKXGIldJLV5hPXUCQL+AsORc4Qbomm2I18cZ3n9dFXPRUZiF5FS5Yv/0sDQ4Ed/uXvDplyJ873v&#10;aDT9XHqkVCphmAYeT0eL/oGk3ZS///b/+hqvf759JD0bRR25madSgc1cEbM+lbw9Hk0lFvOjxJun&#10;/L39k0vVKX/HiR397aY6qfwSfvW/QBHtp5z2g6oWWE0e4ubiX2YkdrnjlL9fVaf8VepT/to+kAB4&#10;4oknup7y5walcHFxefCRtvFFF2xfqXNuK1YUry7UDhTTlPUXYOdXwyDZnZbaD7YHQM1jtZttVPnw&#10;wxirK2E0jwdN0/BoGqIa3U3XdXL5PNlcrir53iXvLLk20lwu1yz1fliSG7Dk83lu3arw859Lbt7s&#10;dPJFX/eVvYazHgEUS3Gyhea9qYr1kO/2Oh3psfggaG5y669c035RF6v7RR2v7/812mG/qJqWXGES&#10;3fCjqUVCgWXyhQkSactzd+TgRWLh7Y0pw/TW97mq6ckVJrmx8Cql8hCFUpwbC692Lcvrn3IDUzxE&#10;6EaAC9f/Gucv/9FAZWH104wN32Eocr21yW0Y7I/YNahcXFweHvoyZjobIzWV3autlq6GSe6hYk/k&#10;CxWW1zYplQ10vbce7ox2Z2pn3AtDp8Zur7MyDKsBUT0oKSXlcplisUg+n8c0TWQ1lHa/snV/bUlr&#10;GWex+nOvBcA0Ow85TKmxmT3QmrwtPV/HthXaZjjTY/EdY7tnBVKqpLMHqvtFZar7RQVJZ+aQUiUU&#10;WOkYdVRKlWT6OMn0MQL+AuPxs2hqgXRDVMBsdgnD7Hy8Uqr1fa4a9WxmD2CYPqRUkFh7gXUvg/Qq&#10;NT7JHxZxZiNdZCNdJLVZskkyVWiSXL6MIUsYlDBECSnKmB1Ex6RsaujSg4E9QqOiBVC0AEJxNoQr&#10;un1vqp3KSuIUpqmhtAnj3/5MDRZ3yp+Li8uewiwsU1o7y/nrKRaTnV+o9Sl/59tM+eswAGgkk8lS&#10;rkb5a+T3vvYkJ49b6zYaaVUrgAMHDRqWWDjQWqtPBJTLOh9eXqRU0RGApEJBvVxfQ7V7DOgYWriX&#10;xpQTg3gLNk75+9Wvhrlzx1qDo+tbL3kpJblcjnIfUct2eorsh9iQYs/cFV57rcLhw+3v0VxhiqW1&#10;Z1C1AI89EiefqUXYbD/l74OGKX9Oh3Hq5KP83u9+g1KxwuWbd8jkG6YbSYiEwg5R/p7efspfomHK&#10;n1PDDQxqyl+Nxvt1PXWCjc0jqEqFydF38Ho2WV5/hnxx3IrSN3LOIWT9Fpn8dD0q4BPHz1Ip32Bh&#10;9Wk2swdQlTL7Jn+CtzUqoMPxZjvoAfjDH/+MiqbyTz/9YmvVtqiKwvm339t5lD/TsJ37hwFryl/K&#10;NuUvGPAQjQaJhMNN6aZpkkql6/vFAbz4Upy/93e8SNPaN1F2ttVIbh7lxsKrjMSGmd9/wPbwrpSr&#10;zzshUDQr8l6N5ih/g0NTC5w8+k+4sfgqgG3K3/WFV3nRccqftfl4J3qZ8ucaVC4uLnsOwzA48/45&#10;7ty42ZrVRM2ger9qULUddLbNsGhnUHVLICD563+9TCDQ6XG6TSe6wUGFQ9IuMfiW7rch5UifTsVB&#10;GlS7dVqaj6vlKPs56B7pZFA1ruE5dvgymqigG1+t5zcZVDdvc/GS3aDC4TCsNVRfp1SqcPlGi0EF&#10;RILbG1TXr1/ny50MKhwabmDQBhXVgW8yfYz11KMARMO3GB85x9Lap8gVphiLbzA78Sa5XHtjqqIH&#10;WU2eIluYJORfZXL0XUqVKMvrpzFMD8PRK4wOta5Rq9JwvJaek+QKUwSresoNeoYi1/n6dy6ja4Lv&#10;fqX7YAmmGeVHP8gOaA3VJ8egAvD5fESjzUGdnMq/9OkR/o//cQApu9mI3rrnrtz+GsPRGIf3HWzN&#10;7shGdpMbd24BJQ5M/WjHYdNN08Otpc8B2Ayqc5f/iEP32KDq7H93cXFxeYBoO6apfXVrW+DBZLcG&#10;3s2IXWlpTxpTWIe6m9MBaTij7WS3aNbd0tpuNtwFjWt4SsUlKrrDj7WL3/Bun8O2dGg0EomgKM3D&#10;rXK5vKOPOIbpJ1ewDMFQYIl47AKF4hiF4hgA0likUGhvTAGsp0+QLUyhKmXGR85RLA+zkngK3fAT&#10;CiwTj11qrbJFw/Em0o+Qa9GzXNVzYOYyo0MXUJUymloiElzoWgK+bqIoutxLFJFFETk2NtOcu/RR&#10;T3Lz7m1M0yQaus3o0IVq8JP+ZShiRfHbK7gGlYuLyx6mixFUC9vaTh0zd4sOo61uGYCKvcKeNaYa&#10;aQhiIarRyxbXn20ry4mnSaaPU9HDSPkgHOC9Z2Nzvn6uypVwfd1ForqGRxE6E/GzCAqks817Q1nR&#10;EcuUSmV0w0TXDbxeL16fr0mCgQCBQIBgVTweD1JawVt2A4/Hs62MT0zYwnanUhtkNrvzCrRiSo2V&#10;xJMUSnHG4xscnTtfXUvyFKbU6tH1HBwXdXLFcfKFCYQwGIrcQNOs9U4VPYhHyxML30YIZ29iHWH9&#10;LvLFCYRiEItcr+rZj64H8fuyjMRubK/H5YEhHFwkHFyAqve9FzEMA0XojA1/gKJ09tI/iLgGlYuL&#10;y96lPgbqzwrqWGtby2sP4TA+d0gaMIP/1n+vouwNmmxxiuXkU03R4VolnRkjmR7h9spnyBWbp5Dt&#10;JexXteGvXb42hVKcbH6GzdwB7qx8lpuLr3Jz8VWSm1Y0uYB/jYB/jUT6EZLpOKnMZj2gxcLiCn/+&#10;nR/xb7/zI376y3c49/EVDh6d5/Wvvc7rX3ud3/jqa/zGV17jr/3eX+M/+Jv/Pn/rP/ib/K3/4G/y&#10;6Zc+TSpV4M7yKtlCrqVHO0PTNObmDvHkk09Z8pSzDA8PN9VLJpPcvnUb+vy4kC+MkS9UPVHmIsVC&#10;gVxhqim6XieyhSlWEk+jG34OzlxmJHaRZPq4NfUvWGL/1NmuQqRnC9bvouaJGoldIpk+1hBd8BzZ&#10;bOu0Lvsd6PLgoGmSoeiCzVvUrcxO/ryPaHwPBq5B5eLisrdpMnz6s4Dur+20w8GDQ3WHpD1PPwPH&#10;vUChFGcl8SS6bq2J6kSlUsEwvEj5oL1a751RVaMxMpiUKpHQKhPxsxRLI+QLE1QqFVYT6yytrbC4&#10;uszi6jI37tzmxp3b3Flaolyp4PX5iEQjRKIRotEIPr+XVC5DMrvJRjbNRjZNMpPmzvIi6xsbjsFH&#10;CqViXX9Nfv7rX/Hv3vgehVKJuUOHeO75F/D7fK1V0XWdmzdvcO3atY5y+fJlLl68WJdrV69W9yKz&#10;TnYvv41CKc5q8klMqRGPXWIoepW1jWP1KH0T8TMEfO03LJVSZbMaFdDyIFlRAVPVqIBB/2o9KmAn&#10;08fS0+CJit5A1wOks4csPYEVgh2iC7bX7LLXmRp9hyP7v92XTI2+0zYa3065f+94iwftqe/i4vJJ&#10;pv603DKRPF4Piqraphe0k4qD7NnYPPdlzCEolEbJ5GcGJlmHtL0ourEVdKCGbvirX/41IqEwkVCY&#10;uf2zjI0MMxKLMhKLMjo8xPyhAxw/cphj84d47MRx5ucPMTd3gKmpiVaVewL7rbX7RlUkFGQ4GiUS&#10;DBMJQji4QDi4wOjQDR6ZP4sQZn0fI7CCeGRyuSbJ5fPI6ly2cqlEPl8gny9QKBQxDBPTNMkV8mTy&#10;ubpkm9YSNR+cbuhk8tm6ZAs5FpeXuHn7NhIYGhpmZmamrdVTLpdJJNabZb2zOK2daqPeRm2tmUcr&#10;Egouk2vaL+pjouFl2zE20rg/1djQWVJpWE2ewjB9hANLRAIfUSo3Pw+dtCVaPFGpTVjdOIVhegkF&#10;l4jHPm6t4oCT5i2EgKGhku0Z3osYpjvd0OXe4Eb5c3Fx2XPUo/xdv9Ga1YSu65w5f54zZ86weOdu&#10;a3bXSCkxDKMvw0rT4MkndZ59VncYFNkSuqdN1TbJAyNfnGB5/bSjcWFjB53Zvur2JXpj+2sb9K8y&#10;NfY2qrI14M3kZ1hce5ZIKMzMmDWV75lnHufWzZuUy9Y6AH/Az6lTjxMMBDAMg9W1da5cuUapVOb6&#10;9Vt873s/hOp9lsvldhQGetDYz0pDij1zR3z9d77G4fl5cvkKyEtI+e16npQqyc0jJNInum63y2Jt&#10;cK7t9/vr651++yu/xWMnrCh6rWwkk1y5crk1eVsanzHSTHD58rfQ9epaqg4RJqVU2dg8wnrqBAF/&#10;gZHoObyeNKvJk2TzU0RCq4wPv4vaFDmtWVu5EuHO8ssYpo9o+BaT8XfZzB5gKXEaIQymRt8hUl0f&#10;40RNW7kS5s7yZzFMbzW64HmW1p4hV5iy9MTfIRxcbKr7hT8WGB74ye+0PcLWBIQywu1bOb7//ebw&#10;243YazUjhMDj8diCgjwMOEXtq7FbUf72Eroe4PzlP4JqlL/r1Sh/h+5TlD/XoHJxcdlz9GJQnf3g&#10;Azazm3z8/oesrnSaYtIZ0zQxDWPbF3Qrhw8bvPpqpc0eVDswChyqOiQNlFxhipXkqa6mt+2kM9tX&#10;3b7EznC+yqpSZmrs7aapSpn8DEtrzxJuMKgOzc2yvr6OYVhfv70+HwcO7sPn8bKZy7Jw5y63b9+l&#10;UtFZXl7h3LkPYI8aVNjORsu5cT5VffHbv/0V5uePUCzpZPNXMM2363nF0gip6nQx6L7dLot1YEuD&#10;EAKvd2vvO6/Xi0drE25bSioNIfHb0dQ/KS0jvDrsikVuoCl3mkq2O55iKU4qcwgpFR4/fga9fLO+&#10;z5PPW+bk8Z+RSjfsJVTH+kM3/Lb9qcqVWP33Hh/6iJHolW0DSFQMP8vrpxv0nKdUibG89gym1Bgd&#10;usBw9AqiZU+87Q0qbEcvlBGkmeLcOS9nz/qsDbNb6KQNQFXVhzJkOm0MpBquQeUaVC4uLi49GVQf&#10;XLhAuVLh4w8/Ynlp+4XU7ahUKhTy+W1f0K0cPGjym79Z3nXvlEPSQJFSZWn9GbL5GTQtTzx6CUW1&#10;T03qBvu52PsUSyNsbB5BU4tMj7+F32utQ6kZVJqqEajuQ9TuHjFNSa6Q48blq6QSG9BmH6q9ZlBh&#10;O6aGv9odbB8899ILzMzOWvs7dRMgosu2uyzWhi5rd1mslXo1W31bQlcE/Su2fZ6c9otqHNmZUq3v&#10;T1XzRKlqkaW159ANP8cPX0blQ+dQ9Q2YUmNp7Rmy9X2u3mI9GajvH3b88BW7nur/dmdQ0XReagbV&#10;xx9HOHeueZPaGttqk9LR4HgYqBlI0jRt5+GTZFBJ4NQeMKgePh+oi4vLJ4pKpcLFCxdIrK/bwhV3&#10;K6qqUiqVbC+lbrh1S+GttzS6+FjdHQ7GiEPSgBFNaysm42eIRW7Y9oV5mCUcXERTi+iGn0JpestT&#10;UkU3dDK5LJlclmyD1NIyuSy5boyEPUrzPdbwl7Bl9k2hWKyvU+qKLtvtslgbBniADtQ125qwJWyL&#10;qpQsj1B5mOVqlL52+0U1ftRo3J8qHrtIMLDctO9Xsbi4rTEFkC+OkW/a56qwvZ6eD7P5ehSLGsvL&#10;QdszuybetuLF6/GiqY5TBx4aameq8azt7h29t9j+rt0ZvZxH10Pl4uKy5+jFQ/WzX/yCD86/v6Ov&#10;/oVCgXy+8yaYnQgEJH/9r5cJBGqP014ewy20VN2Bpi4RtjURk/H3yBfHSWXmWotuSxdFHOiv1qBQ&#10;hE586AIVPcxy4mkMw8tI7BLx2MW6hyrg8zMcHQJgfv4A6+tr9XvO4/Vy4MA+/D4fpmmytLBkTfkr&#10;l1leXuXsHp/yV8M+GLB7GnbCb7z+RQ7OzVEq6kgWkLxrZQxA94CU2GjS2lMTDoUdkpzZKthYRREG&#10;Af8ay1VPsiJ0psbeJtQuxLmEfCne4kH6gJXEMdZTj25fv4FCKc5iVU88donRoY9IpLf0TI690zHU&#10;+hf++ZaHyuMReDyCfL6z58gw4/zqlyqLi/YIi91SqVTQdR1Va/5A8jBgmiapVNXj1HijCPB5rQiY&#10;jTyMHqpz1Sl//XiornTpofqDLj1UrkHl4uKy5+jFoPqLH/2I98+/35rVE9ls1jHyVrcMzKByqOaQ&#10;NEBEdW1F85oIa23Fya21VDvoROeqnXPvJbHwDSbiZ0hn5lhJPgVIRmKXqsEA5omEwky3BqWoGkaB&#10;gJ+TJ7eCUqw1BqW4cYvvfnfvBqVoxT4gaEmxF+iar3/9a8zPz5PLVZA0B6XYiV6LHStwxKbVltCO&#10;rgu2warfOkJbTz3KxuYRpFRRlRIHZ95oCqLSyvrGoyTSx9DUIrOTb6GIHEtrz1IoxQkFlpgaextF&#10;bO9eX089SiJ93JoSO/YmHi3HYlVPOLDE5Ng7HfV84Y8FhmYZVFOTGnOHfFy6VCKRaF+nXBnl3/25&#10;n1KpNad7SqUShmngeQjXUTUZVC34fD4iEdegwjWoXFxcPsn0YlD96Ec/4vzDYFA5VHFIGiim9DRH&#10;5xp9B1Ut1b9oq0p5x53op7ph9v9Ful80tchE/Aw+7wYriafIFaaa8kOBIFOj4wAMj8TIZbP1IbOq&#10;qgwNxRACEqkNbly9zvLSCtI0yWSzLC2twANiUGEzBQZnUH35y69xeH6eSsUgkb6NbtQCMnTJDtru&#10;na3GbM3aEvrApsOWUKeWI6VKrrC1abQQRnUTX4e60lo7lStMVj1R79SjAuYKUwR8CabG3kRrigpo&#10;pxZ9sdGj5fOkWU2eIluYIhJaYXz4XTS16NSLOnWD6usSRRGMjmmkNwxKJbsxUMM1qDqzZVBJ2z2w&#10;mwZVqRJlcfX57iLBthDyrzI9/qatv/3gGlQuLi4u29C7QXW+mtLP8H3QBlUffXCo4pA0YAS5whRL&#10;1ehc8Wp0rmT6OMnqF+3J0XfxeVOtFZsQ9X8NjuX1Z5oGjgChYBClYWGIrhsUStZgUFVVRENeLQS+&#10;x+PB5/E2rScplct1z1IrHi3PwZm/QNc1bi993mbYqYq67UDAMA2uP4BBKVqxH2VDij2zK5781Gkm&#10;py1Dte/9gbpsu8ti29BBS4esTtSr2erbEnqkpX5DCPZwcImp0XdYSZ5kM3sAgNGhjxiJXWyq4kQ2&#10;P8PS+jOYUiVc9WitJE+xmT2A31eNLphKN9VxOpJGg6qOU8EGXIOqM6YpSaU2qgZVDQkIfD6vo0GV&#10;qhpUtRq9GlTlMly7+zqbucdas7pEcuzgnzIUudaa0TN7zaByg1K4uLjsWWSDdEfvNT6ZCAqlOCuJ&#10;JzGlxrHDl5mIXyK1OU8yfQxF6EzEzxL0r6Iq5baiqWVU1Z7eWfSqVNqmN4ZuHhoaYn7uELMTU0yP&#10;T7Jvaoa5ffuZ27ePAzOzRMIhgoFAk3g0jXAwyOzkFBPDw4wPNYtf05CGjqaqaJolAIbhI509hKqW&#10;iEWajfktg03g9XkRiqiLogi8Xg9en4dAwE8oFMLv9+P3+/B4HsJF8X0a0Iqi1M+jqkiHe6ML6fKe&#10;05QymlJC3ZHY9fbajy2xdNb7pFalm7Zs/XKSljqq9fsMBVaZiJ+lUBohX5hA00zisYuMxC5teyEr&#10;epB09gBSqkRDq0zEz9T1CGEQ8l+3GVNsq7WBbQqK7Qq4ONDdORMN0guZ/DTp7EEURUHTtJ5EVRRA&#10;sLz+NLrRfm+xBxXXQ+Xi4rLnqHmobjt4qBpfAHYPlRPbvzIG56FqzemSli5u3+OdYGlfTz1a90Q5&#10;r63ovCain9DoQgRR1BEQAmmWMI0EYNjSF1aOkMlZHqpIKMzMxGR9Q9TZ2Umeefrxuk4nT8cHH1xg&#10;bS2BqVd4+3t/TrnqyaphmhIpJY+9+BnGZvZR0XUuXL2Brlu6RmIXGYldZGntubqnLBIMMRG3Ipw9&#10;+eQJ7ty9Q6W2sa/fx6OPPmKtoTINVlfWuHrtBuVSies3bvHjH/8CsDxU+VyurYdsL2IfIHTvYWjl&#10;L/3lr3Do0GEK+QqSy8D363lNqnrU25mBKtthP1sq9FRf9lacqn5h/ff28mcpV8LMHVxlYuQdkolW&#10;t49d+3LidN0T9cTxn5FIFriz/FlKlQiR4AJTo+903LeqUaOjh6qGQxJApTLGn/+5z/VQtcHZQ2XR&#10;1kPVuOZKWh6q/6QHD1UyfYwrt7/GSGyIQ7OWt7Nbktk0N+/cRhE5Th79J2haobVIT2xsHubKna+i&#10;CN31ULm4uLjYkDrSKCBN58G8bJHt6b5kK7GIn6FoYHuJBPB7A/g9fUhLvUBrfhvRFF+TdIdlBSXT&#10;x5o8UYICK4knKZTiRELWF+12xpTo05gCgVDCSCqYxgZCeBCKzyHdixCNx2MZPw1a8Pm8dWn1TgUD&#10;AXxeL5qmIoGNzQwb6WZJZ7JsZnOYhommqXhadmVOZ+YwDB/D0StomhX9UVanFqqqikCgKgqqWhMr&#10;XVGtV2pjf1X14YsuVqfH+0CgoNXPYfM5b1LVz6fztgxMEQxaW+04u1Lah7+mWiGdPUSlYu3jtLIS&#10;Y2U1jml6MU0vRl18VbH+zhfH656ooP86yY0s6cwhypUIHi1PNHyrozFFb4fWQ2GX7RiK+S2J+pol&#10;5mM45mdkqCrDfkJBH6rwoeJFxYsivShme9EQeBUdj9DxawZ+j9kkKmVUymhC4tG0Jqk9C03Tw43F&#10;L3Hl9te2lcsd5MbClzDNvWMoux4qFxeXPYWxeY3Cwo94/65kaXOkNbuJmofq/Y4eqlbsb+12Hqr/&#10;7O9/kc+cPtiSWq3fosbfr3eqDwzD5NqtVQzDGtBUzBIfr/0Q3ez0KdfqsG74bZ6o1eraCr+vzOPH&#10;fkY63f5rZX/GFAgliKKMYBgrICvV73kSoQSa0oUSYWntGTazwwBEQiGmx7fWU+2bneLFF55q0Gzn&#10;3LkPWF5ZpVQs8saf/DHlovPC++de+RIzhw6h6wbnL16pe6gAQoElJuJnKJWHWUk8hVAijESHUKtT&#10;XRo9YwLQNA3TNEmkU1y7fIWN9QRSSnRdp1i0rsuD6KGq0TxQaBk2dDmK+PwXPs/BQ3PoukEivYFp&#10;drkf1XZ0bH8rs2OxndKVcnuhphR7dgMdMztiStXaV626rkoROkK0CwZRa0dgmF7CwQUmR98hmT5e&#10;jy44GX+XaPhWS73OfL6Th6qVahHXQ9WZdh6q/+r//AU+/+JBFMX+sG4NYCGEIOo1kZkcug6ZXNmm&#10;rxkrMqzHozI8HEQZCkG1nUpF5+yvrqKXdbwjx4gceq2p5nomxbWbNxyjErbSqQetaGrB9VC5uLi4&#10;OGIUwbAbOI708uSFaoXml0o7An6P3RsV9VsSqYmV3upB2k3xVT1UivCR3jRIbxrbvAQtKnrQ5okq&#10;NqyJCPqvtzWmhOjfmKohZa5qTAGYgESaJaQsW+ae0FBEgOHoFabH3mR67E2Go9u/9HaDXGGKUnmK&#10;cHCJUGCJSqXC+kaSlcQ6CyvLLK+t1WVpbY07S0ssrKyQy+fJ5wsUCkWKxVLdmHq46O9GSGUzLK2v&#10;sbaRpKLrDV6RLc9IXyId0uqy1YbZ1F6/0qq/F2nV1U2f2tftTrxbm1RXf8NSag59a23Hi6bliYVv&#10;oetB0pk5pFQJ+lcJBqyolbuG67HaEcGAh5EhBw9V1Ff1TgXqMhzzowovKj5U6bM8VB3Fg1cx8AoD&#10;Vbas2xNlpF7A1AtI3fkjlkcroKmdRXVIcxJV6WbvyDbvxW7urR7vQddD5eLisqcwNq9RuP0d3r8r&#10;WKquo2mHruv86C+qHqoeHnytZLM5Rw/V/+N//zpffGG+NbkN1Q7soB/dohsml68vU64YLK6m0c0S&#10;CflzTOzHYGF1ajnxdJMnKrlR5E51bUU4tMBU/F3HaTw7NaTA8lABSNP+ElTVMYRSC8GrYhqrSFkr&#10;dwzE1+pl75WHimrUv4n4e3i0LIn0p4iGH8Pv9RGPD5PLZjGqX1oVRTAUG0IogvVUktvXb7G8tIxh&#10;GGQzWZaWt8KmP6geKhyHJg0p9kwbv/mbr3No/jDlkk4ifQfTvNuQa1dgT9mGniv0y1ZDTU0Oqv0+&#10;lLYv1T6nXVYteShyA69ns75P3fTUGkHPuyjC/hvejpqH6qdf734tWKUyxp//W9dD1Y52Hqr/93/5&#10;G7z++cNNaR0p6sjNPHoFNnMlmz4nPJpKNOZDiTd4qMo67/z0EpWyjm/kONGjv91UJ5Vfwq/+Fygi&#10;25TeL5m8n6t3fhch2kX5s9ZoXl/4kt1DlenBQ/UH3XmoXIPKxcVlT9G3QdVIjwZAJ4PqlQaDqnu1&#10;u2tc2Qwqo0SCdgaV1Yl8cZzl9dMYpofh6BVGYpfY2DxCInUCTcszMXKeUGCptfJAjCk6GlQCVR2r&#10;BqTIoahDmEZyTxhUVPenmhp7k4B/FFHtxzOnt9vYN1Hd2NcKStG4se+DbFDhOAZvSLFnNlHf2Ddf&#10;Admysa8DjuocE3thxwqasGmzJXSip8IObNUf5EiuUddmdj/LidMAPPPkh+Q2L6PrvTfWaFDV2E6L&#10;a1B15pNsUAlFxzQl5y68gNBOugaVi4uLSysDMaga6cIg6Nagojt1DYheK3SFbphcuLJIOlNkfSOL&#10;Ictsar9E0jpQtxo3TO+WJyq4wOTouyTTx7bWRIy+RzRkXxMxKGOKDgaVUIKotTVUWGuoBB5MM1Ud&#10;ch29rwYVwHD0CgGfn0DgJTRV49DcLOvr6/U1bF6fl4MH9uP1etnMZlm4s8Dt23fQdZ3lpRXOnvsA&#10;HhKDCseBcEOKPbPOb//2V5g/coRSSSebv4Jpvt1axJEmlR30d89AlDTRXx+7KLhtke4NlI44VDYM&#10;L4nNY+i69dv1eQsMRz5CKM4Bazrxm3+6ju4RfO8r8dYsp6YBMI0h/uKNDOXy9mtu2uEaVF1wjwyq&#10;9UyK23cvYBj267l9i82MxC6zb/x7nPnwMKrvy9sbVP/jP6KSdg0qFxeXTxBG9iaFOz/g/Ts6Sxkr&#10;THU7ujKoanQwDtoZVP+n//DzvPJ85xdTTe32QSkGZ1xVKga/PnudzYxlKJiiTFZ7p8WgshqTUiXZ&#10;4onyaBnuLH8Ww/QSDKwyGX8XTW02OgZpTFE1nIQSwdTXquunttJVNY6hLwAmQgSRTFSDVBgIZR5F&#10;+XK9/L7ZKV6oGlTtujhog6pGwOev71nlhCkluXy+urFvEhw29n0YDCocB0ANKfZMAJ576QVm9s0i&#10;pSSbb/VUttJGSbf0UL2Hog50qN0hazvqVW06bAl90qKnYSPgQdGo7w9//FMqqso/+8xLDrnOqIrK&#10;ubfe3dFG2J9Eg+q//I8+y2ufP9y02XmN1rI+r4JfVJCZfFdBKUypYZoevF4PQ0P+9kEphueJHP7N&#10;prrtglK0b609I7FLzE39mWtQubi4uLRHopdznHn/fe7cWmzNbKJmUNX2obK/PhxwKNTOoAr4Pfi8&#10;22/MGvBL/vLvVAj4u3ictrTv0J2uKFWavxI7GVMA66kTbGweIeCvMDn6Hsh0fU3E1MQyId8525oI&#10;Uf/X4BDCh1DjSGMDKQsIEQDKCKEhlDjStNIVZZiltZNkc9YeKuFQiInR/XU9s208VI3d3Q2DSlEU&#10;An4/isMgpZFsPs+1S1ceeoMKx4FQQ4o9s25QUT1P2w8/tsvfhh6q91DUgQ61O2RtR72qow7HxB5x&#10;0LFLhpXdoGrMdcY1qDrTzqAKBjxEIwHCYStUfg1TmqRTm0i5ZdC8+OIIf/fveJGmFYxIyo6XhOTm&#10;UW4svEo8Nszh/QdsX94q9feSQNGavzJuGVQGQ5HrKIreqSlHKpUwmfzMNgbV9zl3+W+6BpWLi4uL&#10;tbHv2YaNfZ0Hsa0GVSPONVqoFmpnUHWLtbFvhUCgi8dpQ8e66mNfWJrLlXDdEzU2cpuJ+LusJw+w&#10;nHgaoRgcOfAumAutlVvfkQNDUeMoImhF9VP8mMYaUuZRlDhCqaYLP3eXD5Ophk0Pt4RNb2dQNXLu&#10;3AesDNigCgWDTI9PogjB/OH9rK+v1wd6Ho+HAwf24/NZU/6WFpa4ffs2lXKFpeVVzj1kU/4aab7j&#10;W+7/lj9rU/6KxQrZ/BWkfKe5QJfYfmW2hH4YiJI6dW09q21ToU2yna2CXVdppUNFe5Y9xYlOU/6c&#10;kIBpRvnRG1lKpe7acOKTaFDRdmNfe/mXXhrhP/mP/T1v7Ov1eIgEmw227SjpZbK5HH5fkkcP/bO+&#10;NvZdTwa5cvtrxEfyvRlU7hoqFxeXTyKGYXDmfNWgahrcN4/0OxlUNbqxDbK5e2RQtXSmm771jqVV&#10;N/zNnijvOQqlGCvJk+hGkHjsAiPRK7aofrtlTAFWWHRlCCEEUpaQZqY6dLLSEQpSllhcOUEmNw0D&#10;MKi+/y//mHLR+cX93Be/xOyhw+i6wfsXr1DpYFA17of1zOnHuXnzZt2gsgelWK8GpSg/dEEpWrHf&#10;8S0pDX/2GpSiHbY2bQn9MjBFzZp6VttzhRas+rs1umvW210jTkEptqPsBqXoiJOBVGO3DKrU5gxX&#10;bn8NU/ZmTDVyePY7jA5/2JrcFesJg8u3f4vRuOIaVC4uLi7b0WRQNdJiXHVjUNXoZCfcD4OqU392&#10;hqV5M1v1RAnLEyXNZZbWT5MtzOD1ZNk38RNUpfmYd9WYquLcRnPi4tqzZHMzAASDQSbHxtEUa+1S&#10;IOAnHh9GShPDMEimUpgtr7GNjRRISTQUZvnO7aYRoCklivIeyEWUwKcR2j5roLGZadLReiU1VWNi&#10;dJSAz8/wcIxcLltXq2oqQ0MxBIJEKsmNqzdYXlpGmiaZbJalpYcjbHo7Ws9VU0rD/375N1/j8Pw8&#10;lYpBInUHw7izldkVW8rsbXZBX5X6wWrI1pwtoU9semwJTXTObaVN6ZbkNqXa8o3vXkDXFP70i8db&#10;sxyoaQ/wq5/ecqf8tcHJQKqxWwaVbsDNhS+Rzh5tzeqauZnvMxK73JrcFesJgyu3f4u4a1C5uLi4&#10;bE9bg4rmsbdlUP24K4OqkdYx/cNhUG1pzBWmLE+UHiQ+dIHh6JV6VD9VrTAZf5egf9Vee/CdasK5&#10;DVsCG+kjrKdOIKW1fs3r8TAe9xMMbFgFJKynhkhnChiGgd/vR20IFlEsFjF0g0g4TDgYbGqjWCri&#10;0d4lFv6I1OahajvtA000XlFFCISiNKTYMQzjExGUohX7nW8fgT/5qdNMzliex1qExN6wt9IXPajp&#10;oWgLbWq2Se6GelVHHY6JfWLXtdOR4h/8+KfoLWuoOquUg1lDVS5hGK5BRZvyvRpUAKbpwTS3X1vc&#10;DkWpoPQRKRIHg+rsh4dRfF/m1NF/zPXFL8F9NKg6vxlcXFxc9hqyRbAGqr2I2SBSyp2NFuz2gDPd&#10;ltshhVKclcST6HoQryfLUOQ6qc15kunjqBo8dvTc/TGmRGsbtoQ60fAtlIapiOVKhVTmIshvg/w2&#10;hvFd0pvJ+qC8UqlQKpbqYlbD8mayWZZWV1laXanLRjrNWvIQyfQRYtHrDEc7v1RrvfR6PIzGR5mI&#10;j7J/aprJ0bG6TI2NsW9qmtnJScKhIKFQEL/fj9/vw+Ppf+DxIGG/kvaU4WiMqdExxkfieD0CVSn1&#10;KOXBiFqVFg+tE+3v0s6oqllvo13b3Yt1/FpVVLVBuj43reeyk7TWLaOplrSmt5dmnQITMJvSNFu7&#10;rX2o2J7dvco2VptLHyhKBU0r9C39GlN7HddD5eLisufo6KFqQNd1fvqzn/H2W29T2sFEe8Mw+vxi&#10;bo225g6afOlLFdp+BG0ZkfUzQOvMlsb11KMk08fQ1CKTo+/i9WyytPYshXKcUGCJ/ZPvYBjNLzTn&#10;aXiDw26wdW7QML0srT1LvjBeTwuHFpgee9PKN7zcXPwShuFtqNU7MxO/JBRYZmHlBXKFznuehUMh&#10;psYnEcCTp05w587t+pdzv9/Po48+QiDgp1KpsLqyxtVr1ylX11D9+Me/gKrhf088VI2n9x6/4e3N&#10;baX8zl+21lDlCxV042OQ1hfkQWBr15ZgxzC8rCZPkS9u3Wed6EJlnenxBcaGz5LLW7Wa6vaiqI5D&#10;JYek7ZH9VaNze+2zrJxX/oWO4YEf/+XuPzBUKnF+/OMcC3fbf/tv366FlBKPx4OqtvdCP6g4eZxq&#10;7KaH6n7Sk4dquuqhWnQ9VC4uLi7bEhsa4tjjJ/D5fLavk92Koigo20zlaoemwSOPGO2NqV1na/Sc&#10;TB+zjCnN4LGj5/D7kqwknqRQjhPwJZgYOXvvjSnbJ/7tGxTCtAXLaKKmoqZ7e5WObGweoaIHGY5e&#10;rUacaq9MSolZNbzLlQqGaWIYNbHSa54x2fCd0jaQc1bfH43H3+5ctP69y9ib20oxDAPDtM6VoPuB&#10;dTfYDt3eERs+b5bJ0XcJ+BKtWY50obJONgfF4pa3R6uKqvTrpXKQmp4epXdv0/btbadTCIlA2tI7&#10;STBQ4uXP5Nm3r2x7Zncrqqraf4Mun1B6+QX3juuhcnFx2XP04qE69/77ZEsF1lfXWF5cqucF/UUC&#10;vgTlqjMgV5jEbFkrE/Al6hvaSjyYhnM0uGaaH8qTkyaPP26gdRofNlQZ/CPd0qgbfssTVap6oqbe&#10;YTM7xtL6M5hSY3ToI0ail5prDr4zTdj12xIcMQwvNxe+hGFueaCaPFRmc76qqlubWEowTAPp8NXW&#10;iaHoDSbiZ0htzrGScIoeaDeONFXFMBsNPoFH0+qHd+PKNZLrCaQp0Q2dYtHynkopyedzlGs3Za90&#10;d/qc6e50DAx7c5KnPnWaqZnp6gxbCdL6vdnL3htGh28QDV4klTnEevoE0uxu4N1Nf2ORJFOjbyJN&#10;+zOlqX43yprouYIDDTp2YVac06jy839Mz1H+FGUE00xx65aPX/wihK43/wC60SRg23WPDypOHqca&#10;rofKyUMV41d/93/do4fqJH/wB3/QmuyIa1C5uLjsOfoxqAACgQLRwEUUtWwZVP4EZd0LxByndAV8&#10;STS15pkAaXbzpbrHUW1L8R5rb4OlzZQaS2vPkCtMEfAlmBp7i3IlynLiNLrhZyR6idGhj5prDrYj&#10;Nuz6bQltSaaPs77xKABCCIKhIMMRlaDfCvQgpUquMEk6myGXz+Pz+dAaLNpSqYRAEA4G8fv89XSq&#10;i9STqVT9b49WZCJ+Bq93g5XEU+TyU03lawghUJTtj6EWlGKjXVCKbg2q7ZvqjXv8pndq7ulPnWZi&#10;2jq/rVNsncr3Tm9ahDAYiV5iOHqFROoEG5kjXauoFROAioKqKOjSxGjYNPXwvnP4tGtUHZdN2Jqx&#10;JXSip8JtaNaxGyPBRp39GlSVyiZvvz3CwkKwNbsrDMOgtIOAQ3sZJwOpxifDoPrXnP1wvtmgknBo&#10;phuDKt+lQfVE1wbVw2m2u7i4fCJ58rHLjI7cJBJcQFWq3ilZBpkg5P+IcIuoYglpppDmBtKsRpDr&#10;yM5GuTur3cqWtkJxjEJxDIBQYBkhTFaTp9ANP5paJBRYbqg36H7Y6WRMCRFAiCBC+KopavXvLakY&#10;49VPy+Dz+xgfjhP0jwHHCASeYN++lzh+dJ6nn3icR48f4fDBfRyYna7LzNQEp554lKmxUcx8Bj2T&#10;qotaKqCW8uiZFCGfh0h4nLL+GSr6EOMj54iGbxEOLdhkdLjAwZl9HJzZx9NPPMHxw4c4cvAgRw4e&#10;5NihOZ596kmee/opjh89zKOPHmd+fo65uQNMTk7Uj71O9dg6St+0UbRjvb3h1NzU+BhHDhxg/9QM&#10;oUCgKc+pfCPBYJH40CKR4EIHcc4PO0jAl0BKlUT6BIXiGOHgouWt7tSJBgTg0TSGw1GGIhEioRDR&#10;YKge3h/gzvLR6gcdO7ZmbAmd6KlwG5rPuP03u3OE2FlPJYILFyIsLvowTbMvMYzuvdUuDwn36XKr&#10;3/rWt77Vmuji4uJyP5FSsrSyTHpjy5PghGmaLK+sUK6uC9o/c4dCIY1Z+yJcf5vL6uvZ+m972Y4e&#10;hwctxXusvQ2WtnxxnJXE0yBURqKXGY5dIZWZJ1uYIeAvMDbkENVvsB1pwq67YdCmxFDUYYQSRIgA&#10;UEYIDUUdtdKUIEIJUyxPUyhaBpff62MoEqvrmJwc48Xnn2T/vikOHpjhkWPznGgRaZjkMhmQOu/+&#10;8Hss3bzK6p2bdcmsLVNIrnH4yDwHDh4gHBpieS1HNHyVcHCRSOiuTQI+gaI8gqIoPP7YUYrFPB5N&#10;wefTiEXDPPXU48wfOsCRwweZm9tHfGSYgwf24ff7uHr1er3/ler6q51TGxC3SitOafeOxtZPPvEo&#10;ExNjmKbl8cvkcg25FgLwaHnGhj4gElygVBnCND1EQ6tMj71J0G+/Ns2y0JWE/CuU9TAVPYJh+oiG&#10;7hD0r5MvjmJKz7anzev1Mh4fJRaJEggECAQChAJBQJIvWtOIwSQ+dB2B83pAWxO2hE60u969sqVH&#10;CKff7w6p6pz7AKQCtx7tvt+Vcphf/9pPuWxfG9WtVCoVdMN4KNdRSWltEeHkXdQ0FZ+v9tHKwqn8&#10;/v0BPv1pDeg/qNO9JF+QJNPHCQYFw5GLLK+OILSjTMbPsJGZB2A4co3l5NMMR64BsJGZZ/+5X2KW&#10;/Nz51HMIBGa5QrI6i6ATExMTnDp1qjXZEddD5eLisidxeEf0Rss7u7tXeCd2pmFntVuxtBmmFaVM&#10;N/xMjK6yf+Yy+cIEyc1jAMwf+JhoeGtdGdVB027RrLt14KQihA/DWMbQFzCrHkEpCxj6Ql1MM0m5&#10;bIVL7h+rrpRQ0XUqFWdpnPqSK06ynnqUTH7GklyL5IfI5HJkcjlu3r7LejJFMrVJMrXJ+kaKq9dv&#10;cenKdS5fvcGHH13iytUbXL9xq76p786pnc/W89oNDeV7rToAak1mcnk2NjNkclkKpZrRYWc0doHh&#10;6A2GIrcYHzmHphYxTek4takbnM6YphUZHzmPqpTJF8dJZY4RCqwSjzWsM2yt1EDQH2A8PkokHN6S&#10;SJhoJIqoVtQ0wcxUp8WVDk3YEraj5wpt2NKzm8+IGvU1jy4PIIJU5nA9CFIvkslbG7b3R3+//3uF&#10;a1C5uLjsWXrxHX1ysAYiUqqkMocoV8JoWh4hb5JKe0nnDiClStC/Si67TONSld0cw2ynWwgfyIol&#10;mEiZR8raV1FrjxqQCBFAadgLR1Gcv+4Pjq2OJ9PHWVp7zpL1qtT+Xt1X38vql2+9x6Vrt7h68y5X&#10;b97lo0vX+c4bP+Ff//kbfPs7P+RP/tW3+e53f8gPfvATzp37oKm1ZqOoF9kpDToGoa5HBLC8luDG&#10;3QUWq/uBOTExlmJqYp1wWOHwIS9DkWUCvgSRMETCO+t4a21NLRGLWN7DbGGKXGGKUGCJUKDhI0Sb&#10;0695NCKRCOEWCQWDqLUfgwCPtv3Ty6belrAdPVdow5aeXfNWAWOjKseOeomEHz6v0cOOacLC6nNc&#10;uvmXuHL7a23lchu5cutrfRpV2/+Ouimym7gGlYuLywNBT4ZVy0Bg0OOCrtiV8euWplxhgmTa8kSN&#10;xj4mFFgikX6EXGEKVSkzPmx92b8XdPZMbbFlQLVDgNAYGz7LwZnvc3Dm+4wNv99aaIDU+uncX9g6&#10;HE1TCYdC28re/vK+Kzdl1wT8fiKhMJFQuO15sjxRIFQFxatQ0f3ohh9dh4b4Hn3TeHcKYTA6dIFQ&#10;YJmK7mc5cZJyJcr4sOW5slVswOvxMDQ0ZJNgcCt4ggBUT3fDLNuvxvn0dMCmoU+a9bS5TP0jIJMz&#10;EV4VRbPaEsJfXz85mGNw2S020mEWlg/1fZ3Kephk+iim2dlz2zNdDw52j+5+6S4uLi57hPvjterx&#10;5dFj8V6p6EHS2S1PVDCwQr44Tr44gRAGsfB1vJ5sU52BD4yqDFKvUCIgKwhyTfvR7DZC0ZkYOcvU&#10;2Jsd5A7T4xNMj0/wmeef4cSRQxw5uI8jB/dx4sgcr73yMr/15Vf46mtf4Jvf+C1ef/0VvvjKy5w6&#10;9Xhrc/eErobX2xYYLJNjceZmZ5kam2A4GnNsfy0xTDI1QSZtcPnjEpnsOMVSnEwWMtnB/eobm7b2&#10;IcujG0E2MvOoaolYeGvdW52GSqVyGVNKPJrWJKaUGLXpqkIgexxmNZ2Sri7ibrHV+CB/4wClouTi&#10;hwU20wZC+BDKMIiat2pw1/iTwoAvT0eEMoMUM0RCIY4eONRWjjnI9MQkiqKwtvEYptnLxo1b94QQ&#10;XhC9/abuFXuzVy4uLi5d4GhY3cu3yz3FOjDd8FvhvWueqJFzlMrDLCeeQjf8HJi+3LwOZBcGRDW6&#10;9Ux1ixBepNx9A6oVRRiEHaLDNUrAl6wf4/BwDI9HrUvA72VqapTZmUmOzs/x6ImjzB+e49Chg0xN&#10;OUT52wVqZ7/1KtivSEsJe4FdQ1MVNFUghNgKZ+/Q/nLiGLrhJVeYYj19AoDR0cGHda6diaB/lYmR&#10;82hqkVxhkmT6GCOxS8RjF+wbTFf7m0gmWVxaRNf1+sbOhWKBa9eu1Z9KlbLJrVvbeWXt2E6JLaET&#10;rXfATrF07coUQECIAFJmkWYWKbe2sHDpjc6/+cHj1bzEh4Z7knAoVK+/0fUarKNNf2dLn0aoh5v6&#10;0juOI4cd4+5D5eLisucwDIP3etiHKlfdh+rFZ95hY+NO09SgwbxcetTSULzHmh2wNG1mD7CceBoh&#10;DIajVxiJXWJ5/TTZwgx+X5ZHDv2MXG5rqt9uDIJw1GtLaEKIIAgVaWZaswCsL9VqHFNfrq6nqnEM&#10;xNfqf+2bneSF559syLdz7vyHrKysUSoW+cGf/DHletS1Zp595UvMHDqEYZS5dvsXTXtG2QkD0wCM&#10;DMfI5rL1d7KqqgwNx1AUBSklt2/cYnlxGWmaZLLZemAKKSX5fJ5ypYt9qNrQ+Sw74/ySb0l1LjRQ&#10;Xnz5JWb2zWIYJrquNwemaGhfVcocnHmDlcSTZPPV+/rIz8llCrvWUQmsJJ4knZ1DVcrsn/oRitC5&#10;vfx5KrrDHkgSotEojx09hqZ50FSV24t3uXHzVn0vqsceu44snqNS6b/PTTV7VtNzhQ406+p15Pi5&#10;fw6GB3729cZUBaGMVresMJANe3iBpFIZ49/+Wy+l3m3SOuVyGd0w8Hh68Yg8GNT2lZKyeXfmP/qr&#10;pzh9ahqPp3lanZTStgdefMTLI/Mg81kMQ1AoVegU+6VSCZPJTxP0+xgfHUKEfVDdn8/QTa59vIRe&#10;1vFEZglMPdNUdz2T4urNG5gDiHI6ErvUvA/VkZaNfa902oeK6j5UV1u02nH3oXJxcXHpc/Bpp38t&#10;/ddsxdJkfbF/BIADM5cZiV0imT5GrjiJphYZjZ27D8aU6PpIFRFreO2oVakiVJA6ICmU4vVoe4XS&#10;yFaZXUJKlWx+mmx+poPEyOZzZPM5bi8sWhH+0pasJTe4cu1mPcrfhQuXuHZtMFH+ame3+7Nsx7le&#10;S6pzoYGSzeVJbW46R/nrcIBD4UtVY4r2hXaIAOKxSwT9q9XomSeRKIwPW54rGwI2Nzd55/w53j1/&#10;lsvXr3H91pYxBeBVN7a2cOgT20+tJ3qu0IHmCzTIZ4sQIYQyiqIMNbQxwAY+CTRcnqeemOQ3PjvH&#10;F17c1ySvvLSf1z9/uEmePbWPqDZFlBki5jT+8hT+8mRbicgw04FNxjxJIvIuUe9yXcLaIuXkJUrJ&#10;S1Qyd1t7WLf5VFXdeRj7DkZfZ/quuC2uQeXi4uIySAY+DrAUSqmSzu5H14P4fVmGozfQ9QDp7KHq&#10;WqoV235Tu0G/AykpS0h0a50UGooab9jcF0BByiwg2dg8Uo+ut7F5pF6i26b7GZIJYTSt22qVYEBj&#10;amyCqbEJDs7uY2ZiskkOzMyyf3qGcChIKBTE7/fj9/tsX4lpGPt0I4PCWVdLqnOhgREfGmJmfJLJ&#10;0Qk8mv28gPOBC6XVc7g7HfVoeYaj1lfrXGGKUnmKcKgl6l8jwtpXLF8ocHdp0fblfeGOQrnixTB3&#10;Jmbj39Ke31l8DdKa1yBGt+KrSku/thGkQEqlJd2HaXrQjTK6nsUwg5jS36D34fMqDZ7WH0vzn3sJ&#10;ValwaPbnHJs7w7G5Mxw98AZH93/bQf6so0RD1v5SvdtGPVfoCXfKn4uLy55jUFP+dv5u6VHDrrzb&#10;LC3rqRNsbB5BVSpMjr6L17PJ8vpp8qVxQoElxofP49HyzTUH04E6ds9Ubwglan2NFhpSlpFmqhr5&#10;T0FRh5BmDilLLK49R7YaWjccDDE9PllvbbaLKX/nG6b8vdHFlD9d11lc+TeEAlcacltfjcdQ1dcA&#10;ePLUI9y5c4dKdeqe3+/j0UcfIRDwU6lUWF1d4+qV65TLFa7fuMWPf/xzqE65yefz9Xr3g9ajsmhJ&#10;dS60Y37nd77G4cPz5AsVUpk0K4m11iJQm/I3vTXlb2rsLSLBhdZiVQbf2UT6OIn0MTS1xET8DB4t&#10;y0riKfLF8daiFm26oAi9vgarTZGd07Xi9gWbctoXa6HrggD87g9/ha6p/IvPPltPEwI8Xj/lkrXZ&#10;rFAUPB6NcslaR6mqKu/+6tyOfi8P/5S/VMOefdZ//5t/+Bu8/vke1hkVdeRmHr0Cmzkr2Mp2eDSV&#10;aNSLEg/Vp/xVyjrv/PQylbKOb+QY0aO/XS8vgVR+iaj/H6Fqw1aacQcpW9dGbt/2zTsxKuZzHJz6&#10;Hmc/6mXKX7Q65U+4U/5cXFxc2rIrxkz/DKZ9S0u5EiadqXqiAiv4fUlWEk+SL44zNpLkyIFz99iY&#10;6g9pbmIaq5jGOqax0rQPlWkkHcOqSymbzqVhGJRK5brkC8UmKRRz6EYWXS+gahpf/8M/5A//3t9t&#10;kt/723+b3/vbf5t9h+YolctImXSI6iYaBGAr+EC5UsEwTQzDEr2ablY3/ZJS1qvteGrLgHG+jPfm&#10;x2MYBqZpYOg6xTZGbhNd9aPxGg2GkegVhiPXqehBltdPoxuBuufKkTbNm1Kre4fMqjR7jLoVu8en&#10;Ll17rFp1bkl3/epen5OAQErRos+HYXowql440/BU+7LVjksvDP63MAhqJpJperh+99PcWHiOGwvP&#10;cfnWq7Z9qi7f/q22cu3ul9H1AMVCoWpE7t6xtj79u8H1ULm4uOw5+vJQCXjx9JaHqpcHoTN9aGio&#10;0kdtBwS64bc8UcWqJ2rkPOVKjKW1ZzDRGB36iNGhS01rNQZh/DRi12dLGCiNHiqAeGwYn9caXAkh&#10;8Hqtr82GaZJIbSAUgVLt5HD0KqHAR2xmHkPKk/WyjaQym5TKJXTDQBF5JkffRVE2WF4/Tak01Fq8&#10;gQBg7UllmI3R34Q1ha16Wm5cvkpyPYE0JbqhUyxahuJe8FDVcH7xt6Q6F+qbp549zdTMFNIEwzTa&#10;qq97qJJVD9VoJw9VjXba+qNQirO49iy64Wc4eoX40AU2No+QTB9Dyg5Gchfd6KJIGzrU7JDVC3U1&#10;bfW1zejIH/zoJ1RUlX/+8qfraZaHyku5GnVCVVUUodSDtqiqytk3397R7+WT5aGy+G/+4Zfum4fq&#10;3aqHytvgoappW8+kuHbzRr2/rf3eDk0tcOrIP+bqDQPF+1nmpt/g7EeHu/BQvcqL/8P/vdlDtZnn&#10;6pUOH0mqPPHEE/x+lx4q16BycXHZc/RsUJWrU/7up0HVUrzH2g4ITKmxtPYMucIUY/EkM+NvkdgI&#10;slQd6B07fBmVj9D15se43QDqH1H/V1PKLiLIF8dZWvtU11+oVVVFCMGxw5cR8grLawdZ37A2Pe6E&#10;InSmxt4hEFizznN+qrVIHSEEShf7nximwfVLV9hIJAHQ9Ur9nO19gwp7TvuCPfP0s6eZmLLOcc0g&#10;dVLfi0GVL46TyswR8CWqXiSJKTXWkk9gohCPXsLrcY4suR256n1oSpXRoQsMRa6TK0xQ95k6db4r&#10;+q5oo0lTX2o7VOqQ1Z6tSo3Vv/ynaxia4HtfHa2nCQSKGsCshpVT1RCGnqxH+zPMKH/xxialUl8d&#10;gU+oQfX045PMTMXw+6tbE1SRSPK5XJPBdOKRCL/1FRVZziCloKK3bBPQQiY/w/L6M0TDYfZPTyG8&#10;W2shTdMkuZpBAoonjCdifRSrtVYzqEzTRFNrQWa6QzcCgzOopDXlb9AGlfqtb33rW62JLi4uLvcT&#10;KSVLK8ukN1KtWU2Ypsny6goVw1o0tX96kWJxk6bou33To+HQULzHmm0Q5IsTbGweQaIQ9F3H61kh&#10;lZkjV5hE04qE/BcR7N5Uv/thTAEoSoVCOU5F39q3pBNSShSRJ+i9gGGUSKaOohsOoa5bCAZXGI5d&#10;oVAYYyNtned2jA7pTI7OMRSNcXjuALFwmJFYjPjQEKMjw8zPHWT/zBSRcAiPpuL1aMRiMbxeD9ls&#10;rq6nUqnYghfcD9pfSbEbNzMATz95ivm5Q0SCYWvqZqXc2hpU9wUbilwjV5iiXIniUQsE/QmEaB44&#10;5gpTrCSfpFiKoyg6kdACIDClh9Vq+mZuFlN6CPiStvrboSoViqU4ZT2ConjQ1DKmbO3tHqKvrnWo&#10;VLs4HYp0orHa0Y/zSEVw9Vjr71JBiDBCeDDNPJJKvU0pA1y/VsYwertujRiGgSnlnpt6OwikxHHq&#10;7NJqlht3MiysFLlxZ7Mu126l+eDjJa7cSHL1xgZXb2yg+sp86oUiJdYpiwy6mu0o6VKUW4mTSM8I&#10;kaEDlIxwXcpmBDUwihYYRfVFrT429CtfLrKRSqEqeR49/M+YGXubyfiZqrzX8P/NEh/6mOTGCIgw&#10;k/EzJFMSoR5kOHKN5bURhHaUyfgZNjLzAFZ68mmGI1bwio3MYfaf+xVmycedZ55DIDDLFZJJ66NX&#10;JyYmJjh56lRrsiOuh8rFxWXPseWhqq1rcX6j67rOuQ8aglKcfodUyz5U/eHcXkcGOgYVFErxuidq&#10;JHaJ0aGPSKaPsZ56FEXRmRp9xzH62EANKpsuW8IAqequ/idXmGRh5YWmEu2oeZqCVU9TtoOnqUbA&#10;l2Bq/C3K5Wh1nUzz19watf2+RocNBF8F4PTpx7h181bd0+Tz+zh16jGCgQCGYbK2vs7ly9col8rc&#10;uHGb73z3B1A1/PaKh6oR50FAS6pzoZ74+te/xvz8PLlchc1shqX1rZDyjepVpcxc1UOVyc8ghMFI&#10;9BLx2MV6mXxxvOm6hYMLTI+9BYBherm58Grdw6koJQ5M/ci2zrAbdMPP4tpz/Yfv3+a8bZPdgW1q&#10;bpPdLXU1bfW1zWjCacqfM1v6FEXl7FtvU2nZO6kXPokeKgCv10skHG5KM2VjeavOSy+N8B//R36H&#10;4BDObGwe5vKtv4TX4yUSDHd59S1KeplsLoffl+SxQ/8MTat5qTprqVTg/Efz4H195x6qv7MVlGLQ&#10;Hqr2n+NcXFxc7jdNb/POD937yi7YGbnCJLrhR1OLhALL6IafXGESgIB/jYDfHiHNbgANkt1U3mxM&#10;AYQCy4QCy1sJHQgG1ggG1sgXxsgXxlqzHQkFl1EwWU2eamtMUe3HyNAlcoUwmVyWTC7Lzdt3Wd9I&#10;1fehSmykuXr9Nher+1B9+NElrl6t7UPV3THsPapugsY/d0gmV2BjM0M6s8lGutn73NJa0x9SqiTS&#10;J1hPnUBKFcP0srrR+bo1Ypo+kunjrcldoalFwsEFhOjTq7jNebMdd9dsU7NDVi/U1bTV1zajTwat&#10;z8WZ2v3T2/kO+G4Q9N2gXKmwnt4g0YNkc5anfmbszQZjahuqr/5u1nU102v5neMaVC4uLnubJltq&#10;jxtWPb+e7FiDx+Mk08dQhM5E/CyaWmAl8SSFUpxIaJWJkbMootkNt9N2W9lpiPSeaWlCSrUeclpR&#10;FFRFtQkIAr4Ek6PX0Y1DpPPP4/WF62uqWsurioqmmcSHLjIcvUoqc4hypfkrbiOalicWvo2uB1he&#10;m2JxbYXFtRV++fZ7XLx2kys373Dl5h0+unyN7/zgJ/zZv/sB3/7uD/mTf/VtvvvdH/KDH/yEs+fe&#10;b1W75+h6WNVVofYsr65z484Cy4k1ipWyo0JNUdFUBQi2XGtI5w5jMkOhfBJVHcXv9yMUYQUzULzV&#10;oCEBq67aPLzRtAB+v729bhiOXGdq9B3CgWXb/mRdieqQZpNSn9Kqp6XdrtpuJ1YbWq0ttUG67UNV&#10;QCKEdOi/k9Tq9e+ZslF7dTxMch/w+0z2T7+L35fEoxbQepRY+Cax8M0GjR0OpJbV38/2nuNO+XNx&#10;cdlz1Kf8XWsNZd38cLWm/H0w4Cl/fTy9G6r0UbuJbH6GpfVnkFIlFFhiauwdVpMn2cwewO8r8/ix&#10;n5FO26dnDNI7tVvGlBA+pLQGVw2pVjrN6dn8NEtrzyCEh/jwCNFg2NaTVHYTRfySoegqS+ufoWIE&#10;MQwDvVIhHhtmKGLN468hkQSCd/Gob7CyHmJpzTrPTgQDRaZG3wU2WVo/Tbk8TcBnbUQcjw+TzWXr&#10;a6GEEAwNDaFpKlJK7ty8zfLiEqZhkslmWFqyNlzeq1P+Gmk/IGjJaV+wLS+9/BIz+2YxdJN8sdgS&#10;KVESDoYYHxlDEQJVLTMyMorPF7SiOaY3kFISDChIqSGlQqFQIJfPEQtHGRkeQtO2zqth+EhnNimW&#10;rQhy+VyekdjHIG+Sy11FiED1XmxdhK8iFB/SLNgO0qy220hTiT7OSTM7VgBOWmwJveBQ2SFpO77w&#10;xxUMD/zkd7Suq5crY3znzyXVIIB9US6X0fWHdMpf0xS+Zraf8mdhTfnzdT3lr4auWxFPe0ZY0fos&#10;7P1uoppd0eHsh1tT+7qb8vdHHJp+A+7hlD83KIWLi8ueYysoxUZrVhOmNFleXbUFpdjZmv/WYfs2&#10;tBTvsXYTFT1IMn2cciVKJLTK+MgZSuUhNjaPIhFEQ9dQxd3WamAzgnbGbhhUQvhQ1DGE8COUIAgv&#10;yFI1fRSh+BBKyBIRpFT2ksnNEgmHGY2NoCoKiqIwPh7nqace5cD+aeJDQVSlzC9/vcpbb97m5vWb&#10;3L5xi4U7CywuLHLx0uW6lEpFjh2dQ5rDZLLrJNOjlCvNBlcjQ9FFhmNXSGVm2Ng8QigQYHp8kkgo&#10;zHOfOoVHEQxFw8SHYkxNjPGZFz/F4yeOcfTwHIfm9jEyMszBg/vw+wNcubL1YWCvBKVoR/urvfMb&#10;/dlPPcnhuYP4PAGQknxpa0F9PB5n/8wsmBJFUQAPT556nMcfO8bBA7OcODbPiWNHOHJ4nqOHD3F0&#10;fg4V8Hs9BHwerr9/hqUbt1i9s8DqnQXW794is7ZMIblOaTPFwUOHCIePAT6KpdsoWhyh+K2JOrX9&#10;z4SGoo6gKBFrNCetDWZrCGGiCMMmovb/SlUcynQnzvr7kXqfxCD61SI1fT3I3AcSU5XceXwrramP&#10;DiKln+vXFMrNl6EnTNPENB/SoBQ4B6WgGvm0ttVEDafy+/cH+PRLGtCb1aooet/SFQ22lmnC8upW&#10;8InuglI85RyU4lO7F5TCnfLn4uLy4LLNB657TR9jzCYS6RPkClP4fWWOH34fIbbW+IQCy8Rjl1qr&#10;gM0A2hm7YUwBIFQkRvWiCRQ1hlACIKh6p2poCKEAEq/Xy5H5I/U9pgACAT/7ZieZnZ1kZCSOx/MI&#10;y0tB7t5Z4O6du9y9c5c7t+9w8eKlJllcWsTr1dA0QSJ1gmx+uu3xhYNLRIIXSKamSKQeac1+6HE+&#10;K9hz2hfsiBAC0XLTapoHj9abF6FYKpHL5Umn0px588228v6775LL5cjlcpTKCkLxYxoppJlHiNqg&#10;U0VR40hZxtAXkeZWZMbtEK2nos/zYrGjynVsfaol9oyjph2wpWu755bPZ/LkUxtAlnw+7yi5bUQ3&#10;DDRtK7S3y16hw8u7Q9b2OFR2SLJRu82dpEtcg8rFxcWlTg9PzwGTL06QL0wghEHQf52NVK6+xqe2&#10;lqe2pmi32DVjqoo005jGGqaxjjQzgEDKUjXNShcYSDMLUiKltK2FGQSm2TjAan57CmESDd9GNwKs&#10;JJ6sh24vlEosrq6wuLrCz3/9DheuXK+vofr46g2++8Of8Wf/7gf8m+/+kH/xJ9/mO9+prqE6u/fX&#10;UDnRfizRkuNcyJGl1QTX7yywsLpMoiUoBVXP9L1AmhmkuVn9r7VHlVB8CLTq32ZVemNwP58dVW7C&#10;pqn9hd2Gviq1YUuXEK3PnWb27yuzf38Fn8/sWjSPhqZZ4vUqNuPd5X4zoN+57bL2qLf2W7Dp6Y/B&#10;v6lcXFxcPikM6EGcK0yxnHiq7okaiV0imT5GMn2MYKDI/qmzjiHSqQ5IHjyk48tPIACtYV1L9wc3&#10;qPdiPHaRUGCZXH4S3aitExDohkEmnyOTz3F7YYlkKlOXtcQGV67d5FI1yt+FC5e4du0G168/yFH+&#10;tqPhbHd58rO5PKnNDNl8DnMwm8X1jjQssf6orqMCEEhZRCjVKandHJADTbW6PC/O9F3RhmM3bAnd&#10;0FelNjT3qt1zTIggz7+g8s1vSkf5K9+U/JVvmk3yypeO8cLLn+GzX3yJV37Diozq4oykgqTLaXj3&#10;Avtr4YHBDUrh4uKy5+gYlKIBXdc59+Egg1K0eau3o2VM2Q9SqiytP0M2P4Om5ZkYOY9Hy3Bn+bMY&#10;ppexkdtMxN+jXLY/qkX9Xztnt71T1iBVRZp5ECqqNoFpJJHS2hvIOhYPiohimgkyuRnWUp/myZNP&#10;kF7fWku3b98ULzz/JFJKbt++y+Ur1/if/ud/yQcfXNhqzIGTJx/l9373G5RKFa7cvEumGsK3kWOH&#10;L6GJj1hJHGN949GmvIDPz3A0BsDhw/tIJBL14BKax8PBA/vw+XyYpsnS4hK3b92mUtFZXl7h7NkP&#10;oOqB2etBKdphv/tqtOS0L8hvvP4qB+cOUixWSKWTlPWtazA6Nsb02AHy2a29ol54/ilmZ9sPiM+d&#10;/5CVlVXKxSJv/MkfU26znsTr9/PqN/4KXr+fcvljcrn/X2sRhBJEUccsY15KTDODNNOtxbrGdhps&#10;Cd3Sd0VHbNpsCd3SW8XP/TOJ7oGff8Pp2dKgSzb8JXwIel/7tJx4mmx+Co9H58mTZyjn+r+Oe51y&#10;mwVmiqI4TnVsLT8yovDII/fSt9LhvmmT1TYoxcwbnPnwMGo9KMWrAByafqM5KMXCq7z4PzoEpbja&#10;ZVCK3+8uKIVrULm4uOw57o9B5fSi34YBGFTrqUfZ2DxCwF9hcvQ9kGmW10+TL44TCiwxPnK+7Yak&#10;7b7q9kqzYTYgpS0IJYSijlbfmrUB62b9LSoARRkFITCNtd03qPLNBpWmFtk38SaKkrM2ci3GCfgS&#10;ANVw9SGmxyagtrHvrYaNfX3Wxr6B6sa+67WNfcvVjX2/s7c39u2WzoOF7Q2r+sa++QqmcRFTfq8h&#10;V+DRvoKUh+op2xlU589/yPIADSohwphmAhCo2iSmvo6UXe6X44DtFNgSemFHlZuwabIldEv3FTsb&#10;VDW29O1kZLq49izZ/Awej86XXnmX2Un7xxOX+0WHC9sma3uD6nVOHfknzQbV5T/i0My9NajupVnq&#10;4uLi8vAwAGOqXImQzsxVQ6SvEvSvki9MkC+OI4RBLHyrrTE1UPo9gB5pXLNi/XfLmAIBgq6CAVgm&#10;Wdv3b18EfAk0Lc1K4ikKpTgBf4Lp8TcZjl0BYYUcNkwDwzS4fPkmyWSGzUyRzUyR5EaWM2c/5le/&#10;PsP3fvDT5jVUZx7MNVROdL5NWnIdCucLZfKFMrquk0wFWE08xUpVSsZn8fr3O9Zrj+ytOFa0SSGs&#10;8PetSJmtTgk0q/djr9qbsdW2JfTCjio3IVq12RK6pa9KHdjSt93aKpcHkQ5P7A5ZDwquQeXi4uIy&#10;8IHB9uiGn9XkKQzTRyiwRDhwgY30JOtpK6rcSOwSocBKa7U6uzPY2BWldb1SljDNlLVWpTqorbUo&#10;RAAh/EjZ4GXYre60QUqFQikOQCiwjKZu9SVXyHNj4S43Fu5y5qOPuHTzFper8vG16/z6vbP86t2z&#10;fHTpykO9hqrzJWnJbRmoL62ucfXWLW4u3iW5qZPJz5CtSsU4jKpZUypb1TTTrzld7YzQQHQ7jaxj&#10;R7rCpsGW0As7qmyj5fI4JHRDX5U60Kxvd55zLi6DxzWoXFxcXHplAC/5Vk9ULaqcrgfxerIMRa63&#10;jeo3gObr7P6Axd6ANHPWflNNqUrVO9UhWMGgx25tUJUyQ5Hm6aaNkcK8Pg9CoS6KIvB6PXh9Hvx+&#10;P6FQCL/fj9/veyg3FO18GRxyq38qiuKU64ygxXhyMKK6UmRHKBEQHhAaQtna/HQrXd3ZnLMWbN20&#10;JfRC12ewa2zabAndMOh+bena/WeUy31lcD+1+4prULm4uLjcY7KFKdbTJ6DqiQoGVsgVJtENP5pa&#10;ZHzkHKrivNgYBjdu2e1AFHWdLaqlLCFQEaIWRU9BUWLI2garbNXZK+/acCDI3MwsczOzfPmVz3L6&#10;8Uc4eWyek8fmeeaJR/jdb3yVv/l73+Bv/O7v8Pf+zt/g937363zzm7/Npz/zfKuqh4bOQ+iWHAH7&#10;ZyZ4ZP4Q+6dmiATDrSX6o3Mn7EgDgRdVm0TVprbuwab0yeoav0IfDThj07JjlTtW0IRNmy2hW/qu&#10;6MCWLmHNCO4S29l2ue/szpN8L11l16BycXHZs+zOI3iw9PpAL5TirCSeQteDHDt8mYn4JVKb8yTT&#10;x9A0g8eOnSPoX22t9uBSPUFSlhoMJtPai6oeslpimhvNBlU1OMni4qL1R1WPYRiUS2VKpTKGYaDr&#10;Bl6vl2AAggHw+nx4fT6CwUCTeDQPpikxqzeVqhqMRK8wHL2y1eA2qKqKqqqAQFUUVLUmavVvFUF1&#10;P6Vqf63yDzftfwPNOUJY58jj8RAKBZtKVCrW9ewFKavnWkrCkUhHkVj7mklZxDRWMY0EppGoBkap&#10;Tketpevr1Qh/g38CNZ2RHY/7d1TZhk1b3/3rq1IbGjpRXVfleqxc9iJulD8XF5c9Ry3K362GKH9O&#10;79DBRPlz0txMoRRHN/xbCdUqAV8CT8M6m0ayhUmktA+mC6U4G5tH8KhFZiffQhE5ltaepVCKEwos&#10;sX/qHQyj/QEMajAh6v9q+p8B0v6TcpvkJjL5GRbXnsPj8TASixELRerT7nw+LwCb2SyLqyuYZo7J&#10;kZ8jEdxdeQ7D8DI2MkLIH0AI67uhEBAMBklnMyRSG8zM3GVi5G1u3xljce05IsEFJuJnuLHwJQDm&#10;Zr6PqpTr/WgMm65pKoa5NfgXCDRNwzRNUptpLn98keR6AmlKdF2nWLIMxQc9yt92dB5MSD7/hS8w&#10;N3cQ3TBIpDbQW36oI8MjxGND9et89MhBRuPDAGQLeaSUeD0GQoBh+Lh+4yZra+tEIxEOHdiPpjX/&#10;3grFIrqhU65UuH1nEY+2iiKuUi6/01SuNzofZbfYtNgSemXHCpqwabMldItVsbsof92w1ZF2o9fF&#10;teeqUf4qbpS/PUObi0XnLLaJ8mel740of+q3vvWtb7Umuri4uNxPpJQsrSyT3tgKl12j8XVsmibL&#10;q6tUDB0Q7J9eoFjcxOywDMdO+xd8RQ+ynnqM5OZxNnMHyeZnm6RYGsE0PQR8yXodKVWSm8dYSTxN&#10;Jj9rk2IpjiJ0pkbfxedN1kOkB3wJJkffRdBhqt8gDaomPQNSWqeqz0GtQ5IjqlKhWIpTKvvIFwqU&#10;y2WmJ89jGmdZXa+wlqyQTKeo6DrzhxOEQ0VULUTFOIApPRTLZXTTpFQpUyyXKJZLpLMZkukUhmni&#10;8yTxqncpFCNk8rP4PBnCwSVSmXkAhqPXUIRBuRIlk59FN/T6xr7pbIZMLleXzVyWVGaTdDZDqVJh&#10;dWmFzGYG3TAolctN668qlQpmbzfoA4PoeH0FsfgwUghy+TymKQFBMLCK17tJpRKhWCpSqpTJ5LJk&#10;cllu3rnLhUtX+fDiFc59cIGbtz8ikfgRdxfe4fyFDCtradaTG6Q3cyyvfkA6/eesrP6a5ZW3+eBi&#10;ngtXbnH5+k2u315A9dxmZOhHlIo3d/gb2lHlOrZzZUvolR1VtmHrji2hW6xKcx+AqcLtR/tS0sBW&#10;R2reqlaNmfws5UoUVTWZP7RINPxwfsB4sGi9St1jmrC8OoLQjjIZP0MyJRHqQYaj16rpR5iMn2Ej&#10;cxiA4cg1lhNPMRy9BsBG5jD7z/0Ks+TjzqeeQyAwyxWSya33djsmJiY4efJUa7Ij7pQ/FxeXBwq5&#10;/QetHmj/kNcNPyvJp0hn55q9Uw0USnEy+RkMc6i6j02IjcyjJNLHW4s2EfSvEfCvUSiOUyiOgUNU&#10;OSd2NhDcYq8bU1T3hQoHFxDCQEpJJp/D570NXKZQSpDJ59ANA00tUs5fpFy8C8ZNosFfIUQO0zTJ&#10;FfJ1IyiTz5ErWCHo/b4y+6cuUS51fydpqkokGCISDHFw3wyjI0OMxKKMxKLEh2McntvPsfk5js7P&#10;8eijx5mfn+PQ3AGmpqy9qz5JtLvOkVCQoWiEcChEwOdHVcqMj5xjfOQ8wcAqUkqyuRzZBmM1k8uR&#10;y1vX7fDcxwR9H6BwmUI+S6HqtSqUihRK68Al4BKmvEoml0WvenoFUCzkKDbsPbaz39KOKjdh02RL&#10;6B4h/M4KhA8hgggRtOcLy9vbDps2W0I39FVpG8SW3rbTABvKuLj0TG/3j2tQubi4PJAM1rCyUyjF&#10;q1H4BKp82my5AAD/9ElEQVSiOkqtnObdj6bFMeQ+csXjSGmttXGSkH+DifhZiqU4K4knEYogHrvI&#10;SOxSaxceXBzeQQ5J2zIcuc7U6DuEA0utWaiqgUfLMxE/g8+zVo0OaBLyLzIZfwevJ4OqlG0S8q8S&#10;j73DZtpaO9MtAZ+f6fEJpscnePFTT3P80AGOHJzlyMFZHj1yiC9/8WV+68tf5Ku/8QW++fWv8tpr&#10;r/DFVz/LU0+dbFX1icBpKDI5Fmdu3wzT4xMMxazpk6pSxqPlmRx9l1BwqX6dtNbrFlglv7mAYRgo&#10;okw0fM1aP9UFfl+eWOi2zXPt5N3onv5rtmLTZEvYHiF8CHWkOqzbUiBEAEWNI9Q4Qh21IhnWMz0I&#10;sRXlsB227tgSuqXvih3YutPaeaxc9jj37YLV7p120hvuGioXF5c9h9MaKid0Xef8hx+QK1menRdP&#10;v006tY6uWw9DK8hBy0J34YV6MITai9hX35vGiuwlyeRnWFp/ln0zs/iUrdDXwYCfeHwIgFsLC6Q3&#10;08jKT9jYuMXG5hz54hiKUIgPDaM0fDaNRiMcOLCPin4Hab7BneXTlCthpieWmIi/Qy7Xft0U1cHC&#10;ILgf3qmdtlLRg9xa+gLPPXmWVOout5eeIz6qMjZ8hs2UtX6uFcNs/+W9MYJibY3UdmuoIsEQ0+OW&#10;t2nu4CyJxHo9iILX6+XAgX14vB4yuRwLdxa4fesOuq6zvLzC2bMfQHUq68O8hqodtUHGb//2V5if&#10;n6dU0lnfSJLOrHJw+vuoqnU9TKkhzTbfeYWsX7faqCWRPk4ybX3ACAcXmB57E6rX/ubCqximD5Cc&#10;mH8X07AbVI3sbCS0o8p1bFpsCe0RShBFjWNUFhq2HlBQtDFMIw2yVDWmZDUQh4pQRwETaay1aHPG&#10;sTuOiXY+989M/DlYOFJ7GnRZsQ+y+SnKegRVMTl4YJlw6JP1e9vbtLnubZIBTAmr60MI9RDjw++z&#10;kZYIZR+xyM2m9FT2IABD4ZusJp8gFrkJQDpzkOmP3yHnH25ZQ2VNCeyEtYbq91uTHXENKhcXlz1H&#10;/wbVu2xmjCaDShrr9QGGUGIgvNUBxJYxpahjVUtDYujLmCYsrT9DqbKP+UOHkWVr4CyA2dlJXnj+&#10;KQA+/Ogii4tL/H//6Z/w/gcXOhoOjz9+gt/967/DZqbM+sZF1jc0FKEzPf4OQb/dA9PK4A2qASms&#10;42xMtUnqCcP0cmPhS00G1cgwTI+9SdK+zK4nujWoNFUl4HOe+lnDlJJcIc/1i5fZSCQBSaWi19dQ&#10;fVINqhrPvfQCM7OzyOp5UpUyB6vnuTu2hitWcD+VRPo46cwcocAyk6PvQvV+ubP8WaRUGYleJBRc&#10;2nY6LVjq+x8Q9V+zEZsWW4IzbQ0qdQjTSLSWRqhjCOFDymLXBlUNxy45Jm7x8r+QDC9vU2hASFNF&#10;Vp86mmpQjUvjck+x3qcDQYJpWptyK6JSjdSqogijJd36KKoIA1N66vs4SqkiRIWNqTHe/F/9fdeg&#10;cnFx+eSwE4Mqnc5SKVujbKGMIGUWZNF6AGvjSKk3G1RKECHCmGYSRRkBDCqVDDcXX0XiZ2Jsgmgg&#10;ZJXtYFB98MGFer+caDSoFlaWyORyeDxlDu97G9PoHCZ98MYUAzBzGtk9Y4o9YlD1gmtQOXPq9FNM&#10;TE/V/+7doKpRHbZUDaCaN7JRj1Nat/Q/Kuq7YhM2LbYEO+0NqtGqQdXoAVes6YGyAPiQ5vaL852w&#10;dcuW0As7qtzE4uqzZPIzeDx6NcpftrWIyy4iRAShziKNBaRsnVrd4Tq3yRpElL/Z0f+OGwuvIrRH&#10;ds2gcu12FxeXhxBrPQ1CVKe5CIQ6gpRlRH2wgZUuwlWjS6/vSXOvqFS8XL11mlxha5D54LG7xtRe&#10;IeDzMz02wfTYBJ9+7jQnjszV11A9Mj/Ha1/4DL/1+hf56mtf4Jvf+C1ef/0VvvjFz/HUU0+0qvrE&#10;Mjk2ytzsDFNjE/UQ9P2xdc8JYRlNrYaTU1q39P8Bo++KTYhWTbaEbpFAGUUbQ1HHqkEpqE7zW7em&#10;N/d/sPYu9d1PdlLRZS8hwgh1uoN58fBe53ZH7OLi4vKA0O4BrVoiy1YZWaxu1klDHYFQfPUa1kaz&#10;bT6TNdFNme7QDT+ryZMd1/wMgt3xTlX1DErdfaKx+05jQlGL8hcKEQmF2D8zXY/wNxKLMjYyxJHD&#10;Bzh2ZI6jh+d49MRRDh+e49ChA0xNTbZouwfUDqL1QO4z4VCAoWiESCiMf5vpk9uzdYA7sAna0n9w&#10;g8GdeJsWW8J2SEwjVTWcNBR1pPpcHByOR2tL6BZHbS4PDCpCGaq+czssWHxIcQ0qFxeXhwor2lX1&#10;iywK0sxYX2TNDMj+H/L213z/RtVw9CpTY28xGX8PTcujGz5SmUOtxWBXBosDV+jIvWll0DT2uvkI&#10;pJQYhoFhGFy+cpPkRobNTJHNTJHkRpYzZz/mV78+w3fe+DH/8k++zXe+8wN+8IMfc+bM+016BkZt&#10;7OkkreX2CPlCmXyhTEXX2cxlWrP7xDpA0TZ09g7YDZ09YruktoTtkWYaU19DoiOUcIMC0auqtti6&#10;1e5+7Iq+K7rcVwyksYxpLu3o/ejM3r8fXIPKxcXlocOK2qdhmsld/lLW30vD70sQCS4QDd8iHr1U&#10;XVx/gmK52ZsxqMHcoPQ0U1XqoNsh6QFla2CXK+S5uXCXmwt3OfvhR1y+cYsrNy25eO06b753ll+/&#10;e5aPL1/jowuXuHbtJtev32JpablVae80Dk77GWv2Wn6XWFpb4+qtW9xevFvfW2owbB3gbtzr/Xmr&#10;+rlQ7bFpsiVshwHStJ6N0I+CrnDU6pjYDf1WHOy5d+kFHWSfa0Qf8EvmGlQuLi4PFVKWMI31qjeq&#10;C4On0WtVDZ3eykCe8w1KNjaPsLj2LLnCFKHgEqGgFeVvIzOPrtfWOewGAzmSLT0O6hySBoKz3trA&#10;aaeyPbXAEgBenwehUBdFEXi9Hrw+DwG/n1AohN/vw+/34fFshdyv09r8djIIBqmrT1RFqRs8W1sK&#10;DKpTWwfYnwG0DX17q/qq5IhNky2B6jOsthdVbQ2p0jDc2wpYYZUV1WmATsr6o3YlmjTaErql74ou&#10;e5aH83q6BpWLi8vDhywjMaqLsDs9vE3M+roqUJTowNcYgL0LxdII2fwMK8mTlCtRxofPE/SvksmN&#10;s7JxEt3Y6fqSLfobBHaBg16HpF3g3rTSSigQ5ODMLAdnZnn9lc/y9OOP8MSxeZ44Ns/pJx7hr3/j&#10;q/zR732Df+93f4e/93f+Br/3u9/gm9/8S3zmM8+3qtplGoezDufKIelesX96ghPzh5ib2cfYyGhr&#10;9oCoHmDfBlBn+tPZVyVHbFe1KUFF1SZRPTPV9VICoQRQPTOonhmA6vNOQdEmUbVJhBJuKD94bEdu&#10;O4Bu6aFil8VcHgb2zsV2DSoXF5c9jOzOy2TDBHPTWi9Q9ToJEbD2m0Jr+IILSAOhhBFKyNqXxbx3&#10;IXZ1PcjG5jweLc9w5CoAucIUucJUnwO3TgxKobMe59SHC1VVUVUVpEBVFFS1Jmr17+rm0FLWT0gt&#10;bfDUBpit0opDulOxe4AQ1XOlqk0eP+tmH2SntnSJXTCs+tM32GNs1WZ55lcxjQSmkag+x0xM3frb&#10;kiRIHZBIM1VNW6uWzzloHQyOWh0Tu6HLil0Wc9lj3KNrVrs9tpNecA0qFxeXvUvdlurdsJKygDQ3&#10;EcJvfZFVRxBKoPrFdrq6OLtWroRQotZGwLJ5A1C/bysK4G6QK0yynjpBwL9GPHYBIQwSm8fIFcdb&#10;i/ZMfwO/TlQVDlzv3scwDDK5HJlcjrffO8+tuyssriRZXEly4/Yy3/vBL/hf/uz7/E///H/h//Vf&#10;/3/4p//0T/gX/+JP+dnPft2qqon9s1PMHZjZxvBqfc33cwFa6vSjYodspDKsJlKkMpskUi17H4na&#10;vwbVsWZdg/4t9K+v74qObGkzkDJviZlHytJWummlgbXRqWVQVcvVpF4e27kbFI4aHRO7Yfs+ds51&#10;2Q2EiCCUqHX2RdASRx6+q+MaVC4uLnubmi0lG/9ohwlyy8MkzXT1S63ENFPVr7FrmHqiGv2vVm4T&#10;aSSrG2BKFGEQDd1CURS83uY1MIZhUCqVKZXK6LqObuh4vV68Pl+TBIOBLQkE8GgeTAmFUpFCsWHw&#10;IiCdO4Si+BiKXEdTS+h6kM3sPMrAntCDeHlVdTiockgaMLvfQjsCvgQBX4JCqcjS2gpLayvcWVpk&#10;YWWlQZa5tXCXO0uL5PIF8vkChUKRUqlEsdhsoFtYg8FTTxzn1S+8yGc/8ylOHD/cMEhslUHRomuQ&#10;qrsgmU6xsLLMSmKNiq6jqi37RNX7M8iObenq3whypn99fVd0xHaX2BL6ZSBKmnDsWi3RltENzhXr&#10;KfYsl11DgAgglAlAIpQhhBhuLfTQMrDXtYuLi8uus63HSrZ8aW1IN3MNX2ML9vyGekIY+H1JdF3n&#10;6o3rrG0kyOSy6Ppt7tx9j3/1p9/lX/3pd/npr97j3MdXOHh0nte/9jqvf+11Xvvqa/zGV17jr/y1&#10;v8Jf/d2/yl+rylOnT7O0kmQzm0E39KbWDcPL4tpJpFQYHz6PphbZzE2ymjyBlJ08F+3pf7DnRFWZ&#10;g06HpIcKTS0SDi4iRO3rvjNCCDRNa03uyOjIMEJYe1xNjMVbs3eJlivmPB7dJbYa09Qi4yPn0JyM&#10;KlH7n0Gx1a4YcMCK/vUN/sTbtA2kiYEosdFWq2NiN7TV6HLPkEhzFVO/UhdpDiDK6QOCa1C5uLg8&#10;WDTZUk5GVTt6e9kGfAlCgSUMwyCR3mBhbZl86efkiz/n+t07XL97h3Q2g64bKKra5J3SPBqpXIaN&#10;zGaDpFlYWWYjvRUEo5FsforlxGkCvgThgBX1L7l5hI02+1N1T2/Hvfe4//0filxnavQdpsbeaiuj&#10;w9fx+X3Na4O2oVjaMiYqerOR3S21YWQnseOQ2r7wwNE0k8cffZ9QYBXaNS3q/xogVX2DXle1I319&#10;V3Sk/bncKY6ad4yjVsfEbum7osvAMFqkR5wuoVPaHsM1qFxcXB5M2jmpBoSmFRkfsaLvbYdhGNb0&#10;P13HMLZeINu+A1oKlMpDFMtDjMQuEfKvIqVKNj/dc9S//gd3TlSVOeh0SBowVgvFUhwpm19XhmHJ&#10;vUAIg3BwkUhwoa34fdU1QT0MBs+9f5HLV2/x8aUbvHf2Qmu2jZrqRukG53JtNDgkDYxqk4owMCr2&#10;vWpsTYvav2w5O2BL36ADVvSva9DH6KDRltAvA1PUhKNWW4LLw8WgLvCg9OwM16BycXH5BNDfA9ej&#10;5ZkcfZeAL9GatSsYppflxGkMM1Bvt1iKs7x+GtP0thbvgv6Oe4tqfQc1DkkDxmpBSpV0dj+m1Gh0&#10;4iQ24iQ2dmGanOPIrjMVPchmbj8AkdAqAW/n+6XWRC6X52e/eJdf/voMuVy+nt5OdkJ7HQ45zgV3&#10;zHD0CsPRK5R1LxeunKZQsl8/W2/qCYPu1Ja+/g0hOzsz0vqu2EBtzykFhIaqxlHVMZSaaGMIJYiq&#10;BvD6hvH6Ru6rCBFuEqXh/6E6n9J2U+wujU0OWlwGwB49mUJKuYvfeF1cXFx6xzAM3jt/lltXr7Vm&#10;NaHrOuc/+ohcyVoT9eLpt0ht3G0aeFv0+PRtKb609iyZ/AzTY28BsLj2XHOBNmzbapsCYyNXGA5f&#10;IJU5xHrqBKpiMDvxNl7P9t6y5sFcmwa6xnmBiEPSLmC1sp46wcbmEQL+CrMTb6HrOZbWnkWoYabH&#10;3kJhvbViT2TyMyytP0s4uMDEyFluLr4KwMHpN1CVlvU9bVhOPE2+dJhoVHB49nv8uz9XuH3b8ipW&#10;Knp9GqCUknw+j26/Qe8p7V/6DjkOSf3y+usVZvYNs7j2HLrhZzh6hbGhj9quT7M13ddU3+3Y0jXo&#10;0dDO9HVfWQhfdXsIFUWJgVCYnH4OVfU5fjeXSGKxo+w/+BsoSn9rNHui4YFRLJbYSKYAKJfL3Lh2&#10;vcmrX0MCeulnmMYdAEyZwtSvdXVaFteeJZufweOp8KVX3mVmwr4Vxr15hnWmi0P5hNDmTFSTKzqc&#10;/Wgexfs6p478Y67eNFC8n2Vu+g3OfjiP4rPSr1ef3Yem3+Dc5T/i0MwbAFxfeJXZ0f+OGwuvIrRH&#10;EAj0bJ6rV9qML0S1bQGPP/4Ev//7v99awhH7L83FxcXFpc6uvXg7KF7fOERy8wixyHWGItfRDS93&#10;V05TLNu/6O8ezh10Th00VivlSph05hBSqgQDq3g9CfKFcQqlOGOjG4yPb7RWvOfki+PkixMIYeL3&#10;LJLaKOxwIL37tL+GDjnCObkfUplD+DwZJkffQVXKpDKHSHVYI2hrtp5gy9kBWwe4M++SnZ3p2+7E&#10;Kwglisc3Szj6OE8/+5/zmS/817z0uX/Iy6/8I17+wj/i05/7z/n05/5Tm3zmc/8ZJ5/6PYZHxogN&#10;jeyqhCND+P1higWTjz+6zccf3arLtStLmGbA5qWqeao8/tfxhf4WvtDfwh+0/usL/y1U7xPVbS86&#10;nZ8tameyUfYCrX3aS317YNjJCWs98Y0XoA+9rkHl4uLisgv08TyuI6VKInWCQnGMcHARTS2iG34K&#10;pZmOUf8G650ajIresRrVDT+ryVMYppdQYIlI4AIb6SnW0ycAyG0mSK7bv2zfSwzTy+rGKXTDT8Cb&#10;JBq6Q3LzGMIzj64bmKaJlJJKpVIXwzAwpXnfRbYVaRfTIa1H8fp8CHWSijGE35vC700hpUquOIMp&#10;268RtN2C9UGPLWeHbI2mdmYI2dmZrtbKKkKJ4A0cZ2r2yzzx5N/nS1/57zn6yF9idv/LzO5/mcnp&#10;50GI+jLTnkQOTpKJFB9fuMwP3/gF7759nqXF5bp3qhu2rggIZQjN8zSa52n8wb9JIPqf4g18DUU7&#10;3FLrwafxuF0GyC6fVNegcnFxecjp8SnaUFxUB80Df8V1qWpjcx5NLTA5+i6aVqh7rranywbacr+m&#10;+m21kC+Mky+OI4RBLHwL3QiwkngSXQ/i9WSJRW5gmk2VdwUhnN1NUqqkMocoV8JoWp5o+BaGESCV&#10;nWNodAJJHl3PkM/nyRfy5PI5stlsPXBJTXxeH6ZhVv/fi6qoGIaBIgQ+r89WrpZeK+fz+TDNhvpq&#10;tb4i8Pka6tfLmVZ9VcUwTBRFqZar5vl8mKZsLmea+Pw+fH6f9f8+H36/Dymt+n6/pdtJFMXk8NEZ&#10;nn7uMcKxCe6uPEOhFGdy9B0CvgS5QpzF1Weo6O02AG3z6xP1fw2YLZ3C+WfQFzsz0kTVkIoRCB3h&#10;2Im/zXMv/UOeffE/4/DRb6IoMXRdUKmwc9F3JqWSyeZmgbPvfcRbb57lyuWblMtlyhV7EJJusV1/&#10;4UNUPVj+0N/CF/r3UNSJ1lIPPLXjbhSXvYv6rW9961utiS4uLi73EyklSyvLpJOdp3SZpsnK2hqV&#10;6r5O+6cXKBY3WwbaPb6GGornClMsrj1PsRwDFCKhuwBk8rNbhRzYtsVtC1hFKnoIIVSGo9dQMMgW&#10;ZigUx/H7NvB6HNYF1PV20UBHnEeSDkkDxmohV5hiLfU4pukhPnSRaPg2m9mD5IqTaFqRifgZfJ7N&#10;1sp9Ua5EyeZn8XoyhAPLpDLWF++hyDU8msGRIwqVCpRatjdLpB9hI3OUYKDMzPgZPFqWVOYU+YKX&#10;2ak1nnj0FocPlymXwecfZjg+ydTkFCMjI4QjEfbt388Tj53gq199DZ8vwNDQEK+//kWOHDmMXjF5&#10;+eUXefnllygUyjxeLef3B3nqqZO89huvMDs7w+T4OF/76mtIBPGROK+//kWOHzuGYUo+8+nn+ezL&#10;L2GY8Ogjx/jqV18jGhsmGonw2muvcPjwISoVg8/W2ynV2/H5/MSGhnj99S8wP38YTfPy9d/5Kqee&#10;fAIpBV/60ud4+eWXMEzJM6ef5LOffZF8/mOGhyuMjsLoqGB0zMdo3ODECcnzz28yM7lEqRKzIlmW&#10;4gxFriOlQqE0SlmPIKVGOGhtF9AO2/0naje9LWeHNOjckSFkpx9dQgQJho+z78Bv8qkXvsXUzAtE&#10;orMoimr3MLVWrtFaaBdkI5ni5o1bfPTBxySTG+h6iwd5h5fKqaoQfhR1H5r3UwjhxzCuk8lNUa5E&#10;UVWT+UOLRMPdrYV8ENjhKdyjdD4i04SVtRGEeoTJ+BmSKYlQDzIcucZyQ/pG9dk9HLnGcuIphqPW&#10;GqmNzGGiwfdIZQ4jlDEEArNcIbnN+AJgYmKCkydPtiY74hpULi4ue469YFAVqtH1dCMAWNPs2hlU&#10;Qogm2ZZtijRmG0YArydLwL9GuRKhokeYHEugqRtI2VCnXmkb5dtyf42pxvN+7PBlIsGPSaSOkEg/&#10;guYxePToGYQc3GaRnQwqRVUR2nFy2fWmEO3lSpjVjScxpYdYZJHh2BWy+WmyhWOoimRq/DYej04g&#10;FODwvI/Ricc5fOwZnjn9DAcPHGRsaoKXPv1pXvnsS1TKZUZGx3nhhWc5sH8GVfNw9OgjfOHzL5LL&#10;5ZmdPciXX3uFSrnM9NQMn335BTY3M8RiQ3zxi5+nXC6D5uELn3+ZgwdmiUSjPHLiMT7z0qcoFEuc&#10;eOwkn3v5BSrlMnNHjvD0U6fYPzuFKRTmjxzl1S98pqmdcrlMfHScF194lgP7p9E0D7P7DhCLBgkG&#10;Apx++mn275umXC4TGRnmtVc/Rz6fYv+Byxw96uHoMR9Hj/k5etTD/HyWqSmJqpoowkBVSxRKY+iG&#10;D0UY1QGPZVTp1fvc6UNBI44DSlH/14DZ0nlfvFVCw+OdJBA+xKnT/1uOHP8mHm8EIXrbQHq3KZcr&#10;bCQ3OHf2POtrCccgE004XsTuaFdVCC+qOoeizVAoDlEqGyiK/tAZVDVq56Hd+XgoqB6YadJkOO1V&#10;g8qd8ufi4vIQ0+OrpqG4YfjRDT+aqhEJhogEQ2jqfjR1P5FQiEgohKZqqKpKMBAgFAwSClqDTlVV&#10;GR4erpdrlIC//XoRJyq6n5XEKVTVZHzkHKpS4vbiMcqVrTDqPR5lB5w1OacOkq0WcoXJ6nkvUiou&#10;USz5yBUmQYDPs0q5uH2kw0FhGmXWlq9TLm1ZrrrhZ3WjYW1X0FrbtZw4Si6fIxx4n0r5CoaxgVmV&#10;il6wFpU4YJpmPa+2hmlkJEY2m8U0TQJ+H8ViEV3Xq44AiWGa5ArFen3JVn3TrP7//5+9P4+S5DoP&#10;O9HfjYjcM2vfq3eg0Y29Gwsb4E6RBEhRpFaLkihbnufljWS9N/bMeMxZbGvOnDPveZ49M+/MyIso&#10;2ZZsPcuSSI5tUhIbCwGuAAGisXWjG42uXmuvrKrct4i474/IzMqMjMyMXKoquxG/Pl9V1437fXeJ&#10;yIj75Y37XaRlu7acyv+liSz/vZOvrFf+fygUIJfLY0rJ+NgwQoiqDVNKCsWiddyUmKaOaSTL7d0u&#10;/y7vy1VDJLjG2NBFpFTZ2L6fQnGSiZHzREIrdWvm3NBwTYrKj4YjPVJj060j5JLWtlTCsce498H/&#10;J5946veYnf8QQgzekC2fL/D6uTc499obFPK2adx29HC6HFWFD833CAcOPMGRww/j83V2r72dcewP&#10;jz1l8D6dHh4eHmUqb5P0DaGhqOMIEbI9fkQ5apSFKTWS6UNomsbJ4/cwPzXD/NQM4eBHODj/eX7h&#10;C5+15Kc/w89+7il+6ulP8Pmy/MRHnuDxUw/wxKMP87EnHuMzn/iwTT7EZz7xIT7/1Cf42Ac/wOOn&#10;HuSRB+/D7/OVa2JHYBgBUpnDKIo1E6frtsAUjUrdY7PVT9PO7JSwmTjBZuIEmqZz/z2vo6kJVuOn&#10;yRXHCQXiTI+dwyjPRu4JAiC3M1oRkCuO163t0tQCifQhdD2MT0sxFL2CoLJexASsYA8Vc0G/n8dO&#10;P8BD991FvpAjFA7y+OMPMT4+TCqd5oH7T3DyxBFWVtc4dHCexx9/gFKpQCQa5vSp+1BVBUUR3Hff&#10;PcRiYRDw2KkHuOfuIwghiEQC3HvPEQJ+P4oiuPvoPPlCjmKpyMzECGMjURLbCaYmxzj14Ani8bhV&#10;zmMPVuvzxAdOMTk5Qiqd5sH7T/DgA/egaSqHDh7g2LGDKEIwPDzEJz7yJJqqUiwmAaPaXkucP7nR&#10;8DLRkPVq31bybkp6mNGhy/i0LLoRaBn1z07DtVlNaDjSB3ZstnaEOqNxtkoglCGmZp/mAx/8f3H8&#10;5C/h9w83BHzYb9F1k2w2x9tvnmdjPU6ppHff75XPVxc4qSqKyvDQFIcPPYiqRmxH72xqblV3LLVt&#10;G6R2eg6Vh4fHwOM8NOsUFUUdK/8eLf/fQogQQux8m2mt7RhHmhK9UL+YOhQKcuDADAcOzHD8riPc&#10;e+Iu7rn7KMfvOsLxu44wNz2JkCbbm3Ge+Q9f43f/P/+oTv71//pP+Pe//ducf+kHjMSiaEKgIjDL&#10;g24nTKmSzroJmd7540U3gqSy86Sy86Szc3VRBDu31ik7JehG0JqJAgK+dYqFNXL5SXKFSQAioRU0&#10;1ZqV2ROaNL5QHAHg0IHLhEOrxBMnyORm0NR8eQaxCCio2iyKOlJnyO/38cQTDzM7NU4ikSQWizI/&#10;P0upWCQU9HP3Xcfw+TQSySRHjhxiaChGMpEiHA4xOzNNPp8nm8lx/O5jBAL+ar5YLMp2IlnNt7q2&#10;TjAU5K67jpLN5YjFotx37wlC4RCFQpETJ44zOzNDfHOLgwfmGRqKUSoWmZocZ35+llw+Tzab4+67&#10;j+Hz+crlHC7Xp1LODNlclrcv/AWl0nNIae0FV0/j0K62n1LZadY2TxHwJetmrnIF6zpwQ8NpqhbZ&#10;cKQP7LSnn04VNfYUdZi5Az/Jo2f+IWNjR+zZ7MuW6sXB8dkNMU248t4VfvC9l1hbW7fVsIeOabxc&#10;XOOkGgzMsL39U2xuP4RpWl9YvZ9w6pPB5fapaTM8h8rDw+O2oPPZqtobtEBRx0EWMY218utIOw6M&#10;UCJ12Ws1DZebsNbWrxLhLJ/Lk06lHCWTSiGl9bpV7etYndLLwK6kh1mNP8Ly+hOWbDzOZuI4huFv&#10;LWY/JFD9v1WP0+QK5Zmo8XOkMmOsbp5GKILx4YuMDV2yV783KqON+sukJYbpJ5E6is9XZGz4KtvJ&#10;u9lMnERV4f57Xicc3HkdUQgFRRlGUYaqaYcPz3FrcZELF9+lUDJJJlP86JXX+dGP3yIQCHDhnUuc&#10;ff57KELl6tXrPP+dH7C6tkk6k+WV196o5jt/4RLfeu671Xzf/u5LrK1b+S5fuc7mdobEdpJ3L19h&#10;aXWTUlHn8nsL3FxcxR/wc+nSZd546wKKpnHz1hLPf+cHrKxtVuvzyo/fIuAPcOGCVR9RU5+Vcn1e&#10;fe0N/uzst0gkvoppXq+20Zn6jtbUAiOxBQDSuVnS2VnHmSu32E/jTqLjkT5g2WycXeoFQTB0jAdO&#10;/X0eeuS/JhCaxpQCw6ROzFYia8ThmN0x6kZ03eTKlQWuvLdgrd9zpMd+71G1Vj2Zvo8rN36F5fWP&#10;9Wb4NqbSJ7dl62+jSnsOlYeHx21F544V1l1ZqEjT+hZdyjymkag5bmKaCYQI9HwHr61bp5Ya8zem&#10;NKeTvNaM0Gr8UTK52WpaZf+ra4tPcW3xKa42yNNcXXra+t2FXKsTq4xri09xY/knqvWIhFYQwmRt&#10;09rfaXpilUOz79bUvEtqRxWddVUDpgGphFGdrQr61igV1hzMCxR1FE2zNiEdikVJJlOoikooFLBC&#10;qEsTXTcoFIoUiyWy+QIgUFWVfLGERKIoCqaU6LqBENaxin1VVauBUBRFQVWsx7oQAlWpz6dpGpFI&#10;iJKuoyiKVZ9EinyhBEhSqQyGaVIqlyOEQjZfQCBQFLWcDxShIBSli360ekcIg4mR80yMnEcRBpvJ&#10;kxRKQ0yNvU4kuFadudKNztbAOFZHVH44Hu2BHZv9CFjhCxziyIn/ikNHfwZ/YAJp0pvYnSG7g9WF&#10;GIY1M7XwnrXYvz099HsPqtjUTdPHreXPcGv5M+/LmapaeuhSjzZ4DpWHh8dtSceOlSwgZe2i6fK6&#10;FhEAJQDSQCgxFCVWk2fv0FST0aHLzE6+zMz4j9E0p1eo6unl2/FcYWctUKXcSDlstfNsUnlGqW8z&#10;VPWiqgbjwxcZGXrP2t9Jt/Z3EuZ1Mll3s4R1VEZUPQ7McGFmKHqj5douTfP1dK7c0WUBXar1htWb&#10;I7GraGoBXQ+TTN9NwJ9lZOgy1MxcdYrjeaomNBzpA2WbXc9WCXyBIxw5/nc4duwpKxS63RkaADF0&#10;k6sLC1xbWOhiRr2rjrFwPKHu2VEVLK9/7H09U1Wh0qVeL7gR93gOlYeHx/sboYLUy+6ZABGw59gD&#10;JIcOXObIwYvEwosMRa8zPnTRnqkFnd34qVkLdPjAZSZGLhCLLDI19gZD0evEwovNJeKQ5lKiLeTI&#10;/DscmrtENjfNZvIEABPDF4iUXwNzTefPQUe6e6Q6IA2KxRxSduT+19BzDdqzB0U4oSpFpsbeQFPz&#10;pDKzrG3eTzi4zsTIeUR55iqTn7KruaKhSdWT2ZezamPHXqdOleaf4diJv8tdd/8kmupzWBjlTuwO&#10;UL/l6sIVri1YM1MdNrFMj/3eg3pF1ZupaqTLLt0lBqs2neI5VB4eHncgndyYlfKCeuuxK1Bq9B3s&#10;OCT1iqYWUYz3yGVLHDqoEgkLFLXZ+oTeMUw/idQxfL4io8NXmZ6WTE0KfFqWmYkfMzf1sk1e2pHJ&#10;XuVlR1HFu2wnAyTSh5FSJRxcq1uT1JTKaKmHARe9q9soW5MGphFHmtZrfMViESklumFgGCbS3Alt&#10;rus6pfL+PcViaSdEuWEgTYlhuMxXY0+35ZOArhvVtXvFYrFG3wrZbpgmoqpvzboVavQNw8Qs6/eD&#10;SGi56jQn0kcRIsBIbAFNLVAqz1yV32LsGMdzWk10PNoDO/Zcr60SGlMzH+euu5/C7/cjFLoWxS6i&#10;f3L96gLXrtbPTHXfe91rQm/qlqpgNf4kJX0nquv7nS6708NGl7cpDw8Pj9sNrbpB7w4KQoRQ1DFU&#10;3zxCCVkiQrZ8ZXbpySOloFAcQVUFwZiG6mtfUPsc7TFNKOQMfEEFX9Dqm0xuhlRmvlHKkQB7kwMO&#10;aTuyGn+ETG7WmrkYfb11VL8eBla19GaieSWkNDCNDaTMVtMuvLNAPJ7h+uIqN2+t8N6VRVZXtygU&#10;S7z19nvcWFxF1w3euXiFG7fW2U6mWV7Z4L0rt1hc3XCdr1jOd92Wb21jk7fefo+t7Ry3Vtd5550F&#10;Fhc3SKUyNfrrFIpFq5ylNUq6bukvrpFIpery9Yux4UuEg2sYRoDl9VNIqTA1Zp3/ZHnmqjb6ZKc4&#10;nqFqouPRHti5Jlo7VipzBz7PQ6f/NoGAD1Wlv6L1R0p6gfhG83Pd/BPQju41oTdVQ49w/dbPUSzt&#10;BIx5v9NDdw4m+9Agz6Hy8PB4XyCED6HUOkqiHIxiE9NYt2YSZBEpC0jZYnao2ze3miAA0/SzEn+U&#10;7eQM714osL2tkEwftmftG4owGIpeR0qVROYYizd1Fm/qSKmSzU2ytH6mLE/syFrN/zuQagTB9SdY&#10;Xj/TUrL5KYRiMBxdwO9L26u9Q48Py8pQrjszbjRNpLHREErcMKzZocpsk2EYGDWzSDuzUEZ5Fsh6&#10;n0s3DHTdZb6W9kyKxZI1S6ZbeRv068oxEM3KKefrB9bM6KuEAnHS2VlWNh4nFIhXo/5tJo+z1cH+&#10;VE44nrXqheB4tEd27DU6VYLxyQ9z+vEvExuaRtMYSCmV8rxz/jzb29v2BjTQ0ETX9ND31fNnP9Ce&#10;7eR9XL3xy+gdRJP02Cdcn1/XGXcFz6Hy8PB4H2BF8VOUYYQSRShRFHXUOiQNpJlFmllrLZXUgeYB&#10;BqD/ThWVqHubD5NMHyaVPkgub+2/1J7OHyJCGAQDcUxTZXHlPja27ieVmccwfcQiS84zQ50X0zkC&#10;xoYuMT7cIkR6l/XoYezVBdIWAKU1umnsxiXlwE7rfT4fPk2r/l15VdCJveg3Tc0TDS8hhBU9sVAc&#10;YWz4IpHgGlKqlPRx1O4nqao0bYeo/Giaowt27NVGAlSUMAePfJKh4akGJ2a3xKeBz9eZXH73Mmsd&#10;zET21nvda0J36pnsATK5A/bk9y1ddOEuMBi16AbPofLw8HhfIM0cUpasTX2VYaTp4DRguveW3GRr&#10;+WyoP6gIA10PsxJ/lNXNRzClhqoUUUQb565LQoF4de3KZuIEy+tnWNl4jIAvxczEq+UNai18Wpbp&#10;sdcc1kO1l9nJl5idfNmVzE/+gPHhiwjRZPajZX8609sgr39sJxJsJ54jV/ge6WyWpeUfI/kzdJkh&#10;kdrENP8cWCJXyLO0vspWMoGilpgYewb4cyDH5MSrlIzvkSvkgSVM+U2S6XWgCJxlO3WR+OYmV2/e&#10;YGl9lXQ2y5VrV6v2bi1eo1T6Jtupi+QLBUr6S5jyFXTTYCW+xvLGGoZpsJVMsLS+Qq5QIBpZIhL5&#10;j8Cr1fokUhcxTINAoMVMbheMxBYYiS1gmH5WNh7HMEPMTLxCKBAnVxgnV3CzuXV7KtdEw3VRTWw4&#10;0iNlewI0X4wHT/8XPHjqL6NposHx2S1RNYfXAltIfCPO+lq8q65w7FtXND0z7uhQVTfCLNz4ZbaT&#10;99kPeXh0jOdQeXh4vE8wMI11jNIihr5ct7algmlsljf9LSMAtcVt0tGp2tms964TJ3j0gx90lPmj&#10;R8hlcximgWm+x+Toq3UzQ5HQCrOTLzM5+mad9X6hqXmmxt4gHNoJ/FAsjlAyRggGtgkGdl7zGR+5&#10;wEjsakPUvn5LJLRSLbNXOhxb1dC9ZisKhQKFwgK6cYNiqUgisQhcKe8vlQfeBdLohkEqmyFXyKMI&#10;nUjkXcCKrhYJLaEbN8qv9aWR8r2yc2UA71IoblIoFNhOJkhlMxRLReKbm1V7qdQWcKmar1BYQLKI&#10;KSW5fIFMzvpM5Ap5UtkMuqHj86fx+y4hWUIROtHIu+SLcQCOHX0Pv69/TpUQBtGwNUOqG0Fy+TlU&#10;pYSm5ikWgxSKne1L5QbHMy0qPxyPdollb3b+ozzw8K+iqqLBiRkUMYwir597h3y+PMvaZTf01oPd&#10;a3ZScKk0xLVbP4euR+yH3pe47DYPB1qMFDw8PDzuNGR5Fsr59SZRPq4Ig+HoDUzTJJ7YolAqYpgG&#10;kGN9Y5Xv/eBVnv329/nT//jnfP0bZ/nmt75dlRd/8AqXr97kxtIqk4ePc++ZJ7j/icc5+YEPc/ID&#10;H+bIqccZvese8uoWi0u/Rybzp2Rz3yQSurEzUzP1feanvk84uNYm2l9vj7/K2pXZyZcZG76Ebvi5&#10;tfIYufx4dU0LQCiodB1prW+4aGplHOUiq43utO48RN3MZC1OvRNfL2CYTQ52SSgQr86QbiaOYMqd&#10;1xJ3C8ezX010PNoVfv809z7wJQLBcGNUvn6Lg6PkRsBk4cotUqlMfeV76IYu1XorFPequh5lY/Mx&#10;e7KHR0fs9yPSw8PDY+CwvilfRFVybG5tcWN5kYVbN0lnvsl6/Kt85+VX+NG5N3nn3SsNcvX6LbZT&#10;aVY3NnnljTd57Y3/xLXr/5gfvPpdvvvyj3jl3Bu88+4VsvkfYxiXMIxLSGkFYAgF4n2fqWmJsGaq&#10;YpFFJkbPEwmtoBtB1jYfRmASjSwiFIPFtZOUdL9d2yUuRzWtaGOix2GXBxAOF5gav8bh2eetfcnC&#10;i85r6Zr1deUkOB7sjIC/fRCE3cCx+tXEhiMdojJ74EPMzj1Sjf7XTOxhy7sS2ylxK8uL65x/25oR&#10;daTLbqjY744etF2omqaPzcRDXtS/Mm26aw/opQa96PaG51B5eHi8v2ly/62NMmaYpvVqniwAOSs6&#10;m2mt8zEMg3w+X5VSqVS1sZMvi2FYNgzTIBhIMzZ0tZqvO5pU3DWN+qND7+HTsuhGkETmMMPR6yjC&#10;wDB2f5agWxpbcefg8xWJb4Jh9Gez6VZrnsZGNjh64DV8Wpbx4YvMTb5cnqFs3sNNj7gYxHbHrhmu&#10;w7EUQU/RAKdnH+NDH/3v8PuCKOXBVzOplLLXYugGCwuL1eiQTalV6pAu1cr0oN1GNZ054kX982ig&#10;xSXTgOdQeXh4eDRhbPgiQ9HrTb+pd4XtjhwJrTAx8jqZdA82d4lIaI2x4UtIqZLP9yMAQCePI/f0&#10;MJ67bYiEVjh++A2KxQKbiRMYZrczhBaR0Aonjr7RdM1TMhkkmbI7bj328K6dpF0x2oBj9UX1h2uE&#10;EuHQkc8SDvfjM7V7rK5usrpas4bUDZ11RRXHvnVN95qtCvai/t3JNJ74Skor6QTPofLw8PBogk/L&#10;Mju+s5aoV+6+6yZH5n5IJLgTCGJ/aHxUVFKaraHZN2xVbaz5nUUoEGd+6vscmPo+2cwKycwUmfw0&#10;keAaqVQcs7zPlFuEMBgfvli1l85a0fIiwTVCgXh1JjaZHkeIsboYLMOxhZbXQyJ1FGn625+TbkYo&#10;bfN2arB7GkoRlR8NRxwQjIyc5MS9P2M/MFAYhsmVK4vd7S/mtisc6F61e01wVteNMKvrH2k88D7E&#10;64HO8RwqDw+PO4z+Pgp0I4hu9Ce62M1bEyRSbveXakUf2tgHE7vO7VDHfiIk01NrREMrRMICIQKs&#10;bZ5CSoWpsdcpFnNEQisdrbGLhlYYH75IJGyF6NaNYNVeNJInGskzNfY6qlIkFlMR5VFBJCyIhrYJ&#10;1q1nsk5IMLBp7RdVsqJCgrXPUSwiUNqds3bHa3GV11WmnmkopTogbzhShxAhHn7krxMMDtsPDQSV&#10;ZiwtrrO0tFHbsM7ZF9XuNaFRdTt5L9vJk/WJHvtAD+d0n/AcKg8PD48mlPQwq/FHWu5/08ltv1AI&#10;sRJ/jHRu1n7IFZ2U1Qm7Y7f/VvtvcbBQFRNVMdE0wbG7IwyPmIQD65y8+zqTExmOHBZMTgiUZvt0&#10;NcHnMzl2fITY0M7OuKpaYGZuiLn5CIpi7XXm81k9rGmCu++JMDpqEPAtohsCIQx0Q+XK9aPl/aKu&#10;ohsBbq0+RlEfIxpVuPvECDOzWnWI2/R8tc3QKX011hTHUgQt1lYJpmefYP7A43VNHiQB0HWDhYUl&#10;29qp2hwdsi+q3WvWqwpW1z/qraXy6BjPofLw8Hj/0uL5qxtBVuOPunJ+VFVF0zQ0TUO1Yg9bONiv&#10;RNFTFPt6ldY4mOoeN8bc5GlKT8oWfTBxu2EYKmvrIxhGiMtXjrC1pZAtTFIsWXGwJ2d9BCI115cL&#10;FAWkDHHl2hOk0tMUiiMgrBml5ZUTLK/cQ64wjpQKql9FCIFhhFheOUqh4OPClY9x7dZ9hIPrjMYu&#10;cn3pJNn8ZDUKoG6EMOQ8iYTg4qV5Ntbr69f2NLbNYB/wtsJ1xp5wLEVUf+wkCYVDhz828GunVlY3&#10;WWm6dqqhpe7pUbU79e60YKfQTM5bS0VvPbl7DGSlLDyHysPDY0Bx3DW3B0RNHC0n6u/UucI4mfwU&#10;QgiikQizk1OEgx8hHPwI81PTjI+MVp0nTdMIBAIEAgF8Ph9+v59IKMTc5AxjQ/ejKD/F9MQhZiam&#10;8WkahhkgmTlUV97eMcBPpBbcnrXunFxhnFR2mEzqXTYTRymWYixcP8jGuo/zbxa4ea2zz0XFXmrr&#10;ObKZFNupY0ipsp0+Rjb9BhvxRVbjj2BKjeVlnVJJImWWtZW3WFyZo1iKsZU6isDPSGwBTS2wnTyO&#10;puaYmXgFn5bl5vJdbGwfJ595m1KpvBlsDZXBcdNz2PJgN/TVWFMaShHUzVYNj97LiXt/2p5roDAM&#10;k4UrS23WTvVwgnpQ7Z7eCtWNMKsb3loqj85oNrLw8PDwGAA6Gzy2QlGHUX3zqL55FHXE9rBUymk7&#10;FIrW3wfn5pmbmGI4GkPTDhGLHufee+7m9AP38uA9x5kYHWFjbZ3Ll97l8qV3WXjvCnpRJ7WdZPHm&#10;La5fi/Puuwap7SQToyNMj0+iiAC5wnj1FStXdJB1f+lDRW0m+mDxtkE3giyvf4Cri08TT1hrOQzT&#10;z9rmKVY3DrC+fT/p3IxdrSnFUpDFVcvejZWPY5h+TFNlef1+ri4+zfL6GXQjiKbmyWezdbqR0AqR&#10;4BqGEWBp43R17VWhNMRW8gTR0BpjQxeRUmXDZb0qQ13Hc+qY6B7LeZwnGAyiKDulVNL7tRayFscq&#10;C0BonDr9NwZ27VSFxcV1FpfW7clNaHrm2tOlapdqZbrX9tZSeXSK51B5eHgMOP1wqhSEEqv+JZRh&#10;298xBDt7LRmmn+3UUTRNIxIJoyg7t8rx8VGefOIUTz5xmruOHuCuwwdYvnWLH37vh1X5kz/6Y77+&#10;9f/A177+f/G1r3+dr3396/z4tVcJhzSi4SihYJBoFGLRqtl9w3G44ZjosVeYUsMw/Ui58/pcOjfL&#10;0voTbCWP16XXDhmHYwtoSrGaVpGKPXvo9dq0SHC1IZqlT8syM/EKoUCcdHaWlY3Hq1EB07lZ0rlZ&#10;ouHl6n5t28njlDpYe+I43G1IaI+11vE0y+tnWF4/QzQ6zs5HVrCVPM7y+hMsrz/BZtlJ7SdO7dB8&#10;Q/j89V/SDBrOa6fc4NRil3Sp2qVamW40BcXSYJ+/vaCbnrttqL1JthKXeA6Vh4fHYCJrfan2TpWg&#10;fTbT2MIoLWIa2wixM7gUwo+UjeGhTdMkkUjak/uCqG/gHuHi6eAiS3N6Urbog4k7lWbPeCFAN0YI&#10;+rcJ1EXlKx930KkQCa0wEr3K+MgF+yEANDVPNLyIEAb54gj54ghjwxfxaylW46colIaqUQIz+Sm2&#10;0yepXUbohtq66UaQdHYeKRuHJ/nCWMNMk24EWd18hET6aNsZqFxhnI3t+9nYvr/OKe0Xtf188NBH&#10;OHjojC3HYGEYJusbjdeLe5pdVS7oUrXVtdyaZp+e5iytfRJdj9iTPfaMJueqSXJLutHpkMY7loeH&#10;h8cg0YFT1R4TMJEyW2NPWGlmypq1EjszVbvBHtzXW7PvFWiBQ90ckm5Latth/7/T307SDMMMsLT2&#10;AQrFCWYmXmuYaapQa2dqaov7jr/EganvMz3+Gj6t/nW/WkZjC4zEFjBMPysbj2OYIWYmXkFTc2wl&#10;j6OqBUZiCwBkcrMto2I2QwBbybtZXj/D6uZpTNn4OdxKHWd54wwr8ccwpfWFSDY/RTY/1bqDbGwl&#10;j7OdOmZP7htC+Aj4p1DVzgLP7DWXL9+kUCjZkzuk3dXZAjcXdxO6VCvjTtN0mNV1jbsiPO4gPIfK&#10;w8Nj8OmrUwWKMkxlwx2hhBAiZP1fBK1jA06/ntX9srNbDHr92KM6hgJBouFInYQC44D12mogECAQ&#10;HCed/zC+wAyx6BY+TTToWHpBBOBXc8RCS/aiHBHCqInqFySbn0NVSkTDi2Tzk2wmTjI2fJFIaIVC&#10;MUih2HqmyInKzFSDM+bQwUV9BFOOYJh+NmvXuTjkdUJKtbGcPhIKHeKh03/ZnjxwbG2l3HaZC3pz&#10;cbpV7b7U9pq6HmF57ZP25EYqpmqlNv025w5owp7gOVQeHh63B31wqoQyhKJOgvAhzUw1XcpMefaK&#10;Ab8tDvKjrce69ai+l/RSVYHA7/fj9weA8mtnQqCoEwQCMUKhEMFgECEEmqZx8sQJZqemmSvLgydP&#10;8HOff5rPPvUrfPDJ/46f/txP8fmnP8FPfvpjPP3Jp3j4gb/Cg/d+lA+cPs3HnniUpz/+wTp56uNP&#10;8tTHnuTRBz/H7Oxvcujg3+TA/K+hqa1fbQoF4sxMvIKqFNnYvovN5PHyflQL1ciBne6PVUuuME6u&#10;MI4QgtGhEeYmp5mZmEdVPsvY0H3MTU4zNznN2PAouu7nxvJjrMQfo1iyFiKqqopP05genySV+jC6&#10;8QUQlowO38vs5DSR0M76Lr9fIRi0j4D7gSAYHCYQGLIfGCjW17dZX7de9+tn63vqz31Rba25lbyf&#10;dOaI9Uft5dLJpeMmj8dtzyCPHDw8PDzq6YtTFUaaKaRpveIkRAAQCCVsve4nNKgJULEb9PZ87VZb&#10;dK+6DwxqVZ3rZR9h2WUnn+YLo6kaQgmh+mbLM6UCIRpndRRFIRwKodUsSgqFAhyYn+bA/DQHDzzM&#10;yeN3cfyuI9x99BB3HTnCUOweMpkxDL3IM//ha/zuP/5f6uRf/2//K//+n/1Tfv9//z3efC1DOjNL&#10;JjuNYbb/TAXL67MqUf2y+cmmrxd2ihVVUzASG2JyZIxYOEo0NITgHkKBCWLhKLFwlImRMSKhMLoR&#10;JFMTVXB8bJwTx44zHBuiUDwEnADugYp+JMLU+ASqYvXl5vYsm9u1UQmdz2ynCBHi4dN/feCj++Vy&#10;BXK5nRD39iu1d3qw1kNlulRrqlkqDVHUh5oddk8PbRoE9q/q+1dyp3gOlYeHx+1FD06V5Uilam7S&#10;ApAIJYKijiNEACH8ZSerJotHG3rspB7VdxefPaFM55VW1BEkMXL5HMVCCmnuBEKRskChkCKXy5HP&#10;55FSous6yysrdTbcYJompmlSyOXJpFJkUinSDZKmmC+U81ozS4bpJ5OfYmn9CUdZ3ni8bk1JvwI7&#10;WFE1j6EoCsPRIYRo3rcCUByOZzMZigV7YJn6UaxdzzDt9e991KtqAXx+95EO94NKdD8neu+BWirW&#10;urTYg1p3qs6autF69rYjnIvwuAPwHCoPD4/bjzqnqhPHSiLNDEKJlmcGJKaxjVlaxCgtIs2cJTJn&#10;VxwY+vUs7ped3WBQ6hYJBxkdO0i4T+NjIfyYZgEpJVIamEYcZKchq7ujXZ9a+1+dYWX9DOnsPOns&#10;PCmb1M4I7QYCUTcb1z/Ko1hhRTWMhheJlteEOdP9qPfgoY8wf3Dwo/ttxFtH9+uu9a3o0mL3p6Jb&#10;tYZCl1Z3Idpf95XzGFA8h8rDw+P2pBM/qgYpCyALllNVxYr+Z4msWU/VX7p5hnaj08huvu7Xo+Ee&#10;1XcTTStw9OhNQuHKo7LHykoDadSG4beuM5/Ph6IE8fujhEIhNG13XjmtDBPtrTBNjbX4I2TzU3Uz&#10;UE5526GqRsc6e4WqlJiZeJW5yZeZm3zZxeuKnfaAglCGUNVA9aueQZR8ZSavTdOaXS/d04O1LlW7&#10;VCtjaZrdRvprR2+V8xgwPIfKw8Pj9kVav9w8k6SZBWm92mSayR3l2jyyYDlcNfj9/XmY2usohGj5&#10;atNusj+lumO/61Y7xkkkJW+9qbO1KXe1ZpV1PYZhIKXE7/fv+rVRa11KlVxxDIBIKNwQGTBWI/bX&#10;5uxMT60zPbVGOCRRlMbPmBvGx0c4MD/N/Pw0U1PjTE2N1cmhg3McO3KQY4cPVme0WteqV9yNfIUQ&#10;jE/cbU8eOM6fv7oTLt1d09xk6QCXhTrRg1p3qgKkIJObtx/oH91Xbk+5DarYlL2ou+dQeXh43N64&#10;GrOZmEZ8x1mSenktVT3STCLNJIowGI7eACCfr38tKB7f4ocvvc4PX3qdhWuLLNxY5Ojdk/z0F8J8&#10;8tPHeOLDT/LUZ5/iZ37mp/m5n/3ZqjzyyGNksiXS2Qy5fJ50BlLpOtO3IXvxmNovrLaVSmDuzoRl&#10;lVKpgKFvYBjW+ilztwtswpEjRzg0f6AaUdAus5NTjMSGWo7/0kmDQr7EsXvCjIx2N9P20IN38elP&#10;P84nPv4Io6NhwmFfnRyYmeT44YMcnp+pczx9msqjj9zHk0+ccpTHHj3N8PDPEIn8gk1+nkjk5wmH&#10;v1DdQsGZVi2HYGiee07+tD154DB0h2iMrZsG7rJ0SJcWu1SjS1XdiLAef9Ke3H86rZjHQOE5VB4e&#10;Hh42hDAIBuKYpsnK2hrrW5ukMml0/Qap9GXeefc93nn3PS5fvcb65hYPP1zg4VNTPP6on+PHDzI8&#10;NsLw+AjzB+erEhseYmNri5X4GrqhE4slKRZbe4NtJgPc0y87/cZWr/2qZvNymx/pJ9bMVLP1PHtH&#10;Np1B15tv9CqEIBhojEZY20uqFkIS4tLFcbYTkzVH3KP5FPx+FU2D7e1ttrcTjpJMpJA136ioisr8&#10;nBUB0UlmZ2fw++/F57PLfeXfd7s8503yiP7MZu8muVyBbE10vwaaNK0WF1k6pEuL3XhHZbpUa0Gl&#10;MnbpkC5UPLrFfq7sUsnjDs+h8vDw8HAgFIgTDS0DEN/eYnFtlWz+u2Tz32VxbZWltVUyuRyT41sE&#10;1MvopQ2kuYZh5jBNk3Q2w9L6Sp2sxNfRdZ1gIM3o0FV7kbuE+weCxy73lVAQirUZr0X5dTUhBuJx&#10;rAoF0WMfbCfG2E6OUSrcwtQ7j1BoJ5FIkUgkm4q7GWo3dDoAtucX3HPy8wSCQw1rlgZJ1te32dho&#10;HZCiYUzpQJvDXdCDxR7U3KqmMkdIZ47aOsdFR7U97oAbs/vE/lRpf0rttNz9v4N7eHh4DCCammdq&#10;7HUiwTX7oeptNhSIg3mLXHYLaWZRxDYTw68RDS8immxyqql5JkZeJ5Ma3EiC7ujsYdOATb1Ha7cF&#10;0iyiqAE0TUPT/KjqOAgFfyCIpk2gaX4CgQCathuR7naD2rPWhzMoQPXtvCaYyWb5na/8Af/b//7P&#10;6+R/Lcu/+MofkMlanyNTSgxpcuvGLS69fs5R3n3jdW5deY/FhQVHSSffBZrP0DljtVsoISYmH+xP&#10;PwwSbZrT/3F/lxa7VMOlWqk0TLHUy2bNlQq6Ka2GLtV2kwGqykDhOVQeHh63NV3d3F0q+bQsMxOv&#10;OEYDCwXizE6+zOjQ5bo1NpHQMrPjrzI7/gqzEy8zN2FFFKvI7OTLhB2ctL3CZdN3l4GoxB5SHhBJ&#10;M4kgQzBkRfSTlAATXdeRwo/PH8Pn91HSdetVNgFKeePf3RxZCUVneuwcoUAcVVUI+P0EyoEx7KKq&#10;Ak1T0TS1XJPe66MIg6HodaSUbKfq1zZmM1my2Vyd5Gr+byHIFQpsJrb57nMv8n/93lcc5Ru//6/5&#10;4dk/5+Vnv+UoyzfPImWnDhXV8yJRGmaEBk1KhvMXPS1xcdm5yOIaKWX3FvdWrUtqP8sdlNyFym6x&#10;f8XXlNyyEm7z9Q/PofLw8PBogabmHferUZukg7UGKxpeIlbe7yZWI07O2e6xW0+S/trtr7VO6bH0&#10;DtQlEr2UIZPJkMtvYRoJAAyjhFFaJp/fIpPJUChYa1wURSEWq31FsD1SSgzDwDAMjt5znNNnzjSV&#10;2MiwtX7LLFVnVOdmp/j8T32Uz//UR7nr2CyxqL9OZiZHefDEXTx44i6GY7VbD9TS2YhPCINQec3i&#10;6voamWzWnqUBu3XTNNnY2iSb35+Z31B4gnB43J48UBQKJS6cv+rQey5xcVrbHHaFlGZ5r7aKY9UF&#10;Pag1U01nD2OazTb67pVWJTehC5V+so9FDySeQ+Xh4fG+pt1DoXZfnlryhXEyuVlM2RjJrKSHWd08&#10;zdLGGZY3zrC0bsnKxqMUS80GofXsRkCKfpnsiYGoBL2NRipqXajLstNjDRZro/kZ1YFkNcUwWFxe&#10;IpPLYJrWsfWNLX7w0ut8/wev8WfPvMjXvvEtvnH22/z5c9/hz5/7Dj949Q2u3lrm5vIa00dP8OCH&#10;PsSDH3qC+574KPc98VGOPXKG8XvuZfyee9nMl3jv+i0uX9/g1tppcsVxfD6F8fEI4+MRQkEfiiIa&#10;xKdp+DQNRWk3hKj0ca04EwrEiYZX8Pl8mDV94BZVVTGlZDtVu8/X3jE19QATU/cjJQMtxUq49Dbn&#10;oyVt1HqwDIBS3kYAwDSN7i12qUYT1Y3Nx3dvT6oq7j4vdXSh0i/2rrjakvau1E5odzf08PDweN+S&#10;zs1yffmTpHMz9kPoRpDl9cdZ33ywIX118xES6aOks/OkaiSZOczNlY+zsX0fUt4u62R2l/15NPZQ&#10;ag+qnSKlJJVOsby+xtLGKsl8hrXtTc5ffo8f/PjHvHH+HS5eXqiTazcXSaQzrG1u8eqbb3H15jdI&#10;JP4JP3zt+3zvlVd59Y23qnnXNjZJpDOkMs4zQtdv3OKtt99pKknb63nucB75aWqe6bHXiYTaBExo&#10;wn7u6wYKQh22J94mdNlnjaewARdZmlI5n4pQEKJ2Y+0uLHapRm+qfcL589KSDrP3yh4WNdB4DpWH&#10;h4eHA7nCOKvxRyjp4abOjyk1MrlZSsZRFHUSocywmXqSbH7KnrWKYfrZSh5nO3XMfqgJTo8rp7S9&#10;Yj/L7ge3X/1NaSJYQlOuWRv/qhcwzWx1NqtYLJLL5apilNfJGKaBYRooIothmNW/NS3L9Ng5Zide&#10;ZmzoUrUc3TAomwTgO9/9If/m3/5xU7l+/eZO5q6oH/lpap7J0bf3+LVYG12MXy3UhtmgQROaTvx1&#10;1WALF6ousjRHCIQAn6/2VbsurXWpRm+qfaTDi7M2u0uVbtll8w7YStz7CjTgOVQeHh4eDuhGEN0I&#10;oqkasUiEWCSCph3Cpx3a+VvV0I0gkUgQRYVsYZJcfgKASChCLBJtkFAgiJQquULz9Rb2L9q7e1aI&#10;bhUb6JOZBkN9s+uavS+xXwiRIeT7Ln71Epp63X7YNZqaZ2bsNYajV4mFF5kYOc/48AWEMDAxMWQX&#10;QQt6ZmfEp6l5NM15beKeswcD0b1kI76NYbTaNLqHBrtQa2ZdmiamaVSl9rVXyuvjVFXF7w/UpDaz&#10;1oaKWpeqg0MXDekwe6fsoml3NK1A0wN9xXOoPDw83gcIFHUcRZ1E0SZR1AkQtWufrONC7DywTVND&#10;0zRO3HOc+akZ5qdmCAc/woH5z/PzX/gMP/+Fz3Dm0Yc4fvQgr/yoxJ/88Rpf/9otXnz++/zo+y/z&#10;o++/xEvf+2FVVm7e4u7DB5mfniUUCBKLCqKRbm703eh0q1XL7j6N2y7H6YndrfteoYg0Yf+30ZTu&#10;9ndShM7M+LmGKJMjsQU0tcDm1hZbSStQxn6gGyHiifvI5cfsh/aEpleIy8vHPiM0aHLt6jK67sZh&#10;dtFYJyr91Ea9Noth6OiGjqHXiKHbNKBYLBEMhRzW7bkosBldqDVbU7u/uOz4Ch1m74RdMNmCDhvR&#10;QdZusF+ZHh4eHncgAqGEq06UECEUZbh6fxUihFCiIKxX+wzTz2byhLVBbzpdYwdCwSAH5mc4MD/D&#10;9MQYY8PD3LylcfGS5Pq1OIs3b3Hzxk0uXrrExYs7srS0hM+noKmWo+bzSfz+pu/glNnlJ8Be0qIp&#10;qgJHj6pEoy0ydU0XNrtQGWjK7VFVE83nQzeCdYdVpcjY0CUURUHXGwezbelTf8W372U7OYduhHbe&#10;TutwzNQrleIci2xyQAjB6Njd9uTBo93tpo4mjXVLG1UhBD6fj2AwRDgcIRyJViUUCuP3+eqcJ2v2&#10;ysQfqL92d2hTYDM6aKauR1he/aQ9ecBoeQU30mF2N/TR1G2F51B5eHjcMbQbL0gzgamvYxob1TQh&#10;QijqeMNjwDCsbyJLpW72pdlvBv+RVltDRYXREYVgoN/17sJeFyp7Ro8Dn5Lu59riY6zEH0PXw3XH&#10;IqFlhmObKIrlULX7LDkiYGJyi+mpzgNL5ArjZHJTzR26Nu2uhIrvJ02725YYCIxy1/GfwjQZaOnq&#10;nDbvhfa0UPX7AwwNDTeV2NAwsdgQqrqzfjWXzTAyMlpnp54WBbbDpapuROxJA0ylUS4ahvtsbuij&#10;qf5S0x21vdNK3OI5VB4eHu87pLT2+QEFoUSR6N0OIQeXmidBJw8FO73oVrEZsdssleCNN0tsbrVa&#10;39Ep9lJ2GftT2OmJbP+7W2w2VFVF06yZT03T2ka7y+aniCdP1KVZASHeYmLkfPWT0M0nopDNUshl&#10;GB+FQAdvR2VyM+hGkJnpaYJB69XbhjgKLfpPSommaYQCtets+oNVrArUBKepqYdQhjEMBcNgoEV2&#10;c0KrNOl4N9jOm6KojI1PEokMtZTh4TGGR2pf/xRIKfH52l1YLS6UdnSpNvi47BMXWdzSR1Pujbls&#10;5m7gOVQeHh4DS0/Pf0dUEApCiZXvuiamsYlpxG17Au0fbcbCdyylkvUten/Y407strhavSY2hBCM&#10;Do0wNnQfgp9GVX+WUOBnOTR7F2MjI4RCQYaGYoyOjlQlFo0wOjzM0fmDRIMPo+tW/qPzB5mdnCIU&#10;ChKLjjI8PEwgYIlVllnd4LdbhABFERy6K0B0yDk6ph3D9JNIHUXTNIaHhvCpjXu71VEzaKp029jo&#10;KMePHmN2eoZQJNpEIgRCIfyhoCXBehFKqLaUOoQSQFFszlqlHkJgmKDrgy29OVTUNth+wB1l1dHx&#10;CWJDI4TCkbYyNjZBKGTNChmGTiGfJxJxt5dfr/XsVn2wqW1ckwY2Se6GPppqg5uS3OTpHs+h8vDw&#10;GGh6HgPUoKhjqNo8QvgxzcprSQbIJq8Z7Su7e/O/c+mi31qMLXYDVVXrXmVSVRVFiaBp/uosU4UD&#10;s3NMjowRCkwA9zAz/SGeeurX+Nmffppf++Wf42/+2i/za7/0s3zpF77Al37hC/ylL3yGzz/1E/zk&#10;pz7GvcfmmB6eYSR0giPTwxyZHubkwUkeP3GUYzNPcvTQP+T0qf+F++/7H9B8MXL5CeLb91bL7gZF&#10;DWGaQd5+o8jWZgfOmbBmmYq5nQh/AsH9953k1MMPOMrDD99fDaddKhbxKQqf+7nP8zf+/j9wlL/6&#10;5f+Oz/zyl3jqF3/Zki/Wy5Hjv0I2f6xu77iKpLNzpLOzpLPzDfvLZXPT6KXOZ6j0PZbeHapauv/A&#10;RKMxQqGQK4lEY/hrZh2ForSdga2nxw93D6q3B036xyGpW/phqkktu6evxiw8h8rDw2Pg6dc4QJpp&#10;QCJlZkCdqH7Qv3DpfcFWl92t2u5ar6OLogQCn2+YYDBIIBBDCGsdk+bzo2hj+PwxgsEgwWAQIQSa&#10;phGJROoGkEJAIOAjEPARDAYIh4KEgkFCwQChYIBCvsB7713hvfeu8M0//Sp/8Nu/bZN/yh/+s3/O&#10;H/6zf873X3yVS5dusbCwQiozzsb2SXSj+SyNG7aTY2ynxiiVZFczjrVtDYfDfPEXf4Zf/dJfcpSf&#10;/9nP4ff7rFMhQZoSv9/vMDNVM0MVDBEIBh1FKCMsxx9jaf2JBlmJP8pK/DGW1s+wtH6G5RrZ2L4X&#10;3VAbHKZ2Yu6xILu6bFvQ+TA3Gh1ieGQMzedzJT6fD79/5xU/VVVQNXczn/V0XtcqPajePjg0so9t&#10;7qOpejo23LGCazyHysPD47agH06VlDlMM4EQwV29sXbL4NWoR3bv+ezA7lrvB0IJIUSIQqGAbhgo&#10;6ggIhWIhh15cIp/bQtf1anAF0zRJJpN2M+4RloPSSgAMI8Da5sNkc2rDHkB7T+15lNXobs0kEloh&#10;Gl4kFNis0dtNnK8zad4GUj61DkPnHnFvMRwOMT42zFAs7Fruuec4/vJMpK4XiUadwqe7xV09HelB&#10;9fZh927afTQ1kHR7RXp4eHjsOf0Y6kkzC2iIcoj0buhHPRxp+cRpebAp3WndTrgfzPVEi2Iqh1oJ&#10;gFAi6HoSXdcpFVLW2j1pIiUIDBQBmqpSKpX2zrEpV9Aw/QT8AYaiMXuO1jTpk154860Fnnn2Vb79&#10;wjm2trJksqV6yfyQTOarFAp/yvTY95ibfJnRoctQ3q+oUCg6SrFYQspsU4EkM2PnmJt8ibnJlzgw&#10;/Q4HZxY4OLPA3OR7zE2+x4GZBQ7MXGV++iJzky8zN/kyE6PnEaKEKemL2PeP6pfYaXFJd0l7a0IB&#10;v190JIGABuWJ91Qiic/nr3tltnPsn0yPemz9crt2U9NT7JjYM55D5XFHIqXke9/9Lt/+9vM8//zz&#10;PP/8czz//PN8+9vf5oUXXuDFF1/kO9/5Dt/5znd44YUXeP655/j285W8z/Pt55/nhXLe79Tk/c53&#10;vmP9XSMvVuSFF3jhhRd44dvftmw99xzPPfcczz77LM8+8wxnz57lW9/6Ft/61rc4e/Ysz5w9y/PP&#10;P0+hUIk451FBSsmNGzfsyX3CevdFKJWF+CGEErEi/olg3ea+rXAYn/SRNjf8poebHvDohT50qxAC&#10;RYA0d9YIUY02CaDhD4QxpcTs5l25PnDgwDxDrhf826jto6YDGXesrm5y9eoSN26sUiyZlEpGnSTT&#10;WTYTSTYTOVLZOVLZeXKFcQrFIi+8+CPOPvN9R3nhxReJx79CMvnPHCWT+ZdEQpeJhRcbJBpeJhpe&#10;bkiPhRcJB9ahptkdi6iXxgx9kia0ONQFrQtTFPAHOpeKxcmpSdKpVB+3s2he1/c3tn7pUzf1yUwb&#10;3JRS9tCbSRcIuWdfg3l47B3/8vd+j9/7vd/D59MwDZNCsYiUElVVkBI0TQUJpjQxTYnP50NVVUql&#10;IqWSXvdKjKoqSFOWBzoGpimrr8ooioKUsvptspQSXdcxTbOaRyiWHb2kUygUqq8qCCGIRqP85m/+&#10;Jn/l136tpvYe/+pf/ku++8Pv8/SnPm0/BDX3O13Xeev8eTJFa5D65KMvk9heRG9YHiUQSqgcLt0o&#10;O1EhpLGFog6Xo/5ZSDNHqZTk+vInMWWMu48eRRg7t8kD8zM88cQpAC5cuMTS0gr/5g//mLfeulDN&#10;48RDD97Hr37pL5FI5FlaW2V84j3mJl9mY2Nn4f7O8pGdO3oqM8/y+hmikSWmx17j2uLTIODI/LdQ&#10;lWI1n0Xj+qlOnw2p7DxL608QCy8yPX6Oa4tPAXBk/qxDeS3osR7u6N1qKjvP8sYZouFFpsfOcW2p&#10;3N65cntrijBMf11/rMVPk8rOMzf5MrHw4k5GG0vrZ8gVD3Nw9gqF/BpL649X+/dq2d7R+edJZJ4g&#10;VzyAYRjk83mEEMxMThEL7ux9Mz8/zZkzD9dYr2dtbYO337auxZee+RaLCwv2LFWe+PTTzB87hq4b&#10;vHHpMuPDY5x+8ASf+tTjAJw9+32uX1+2q1VRlD9nO51hLX6aI/NnWY2fJp2dZ7ZNf9Qhy/269BQQ&#10;4sj8QVSl2eyD9TlcWlslnc3UHYmGI8xNTdel2TFlkfX4qxhmB8EyyqiatY7H0Bs/A7GhGX7uF/4n&#10;gsH6vb12m06v/jdff5PV1VV7ch39HxDWW5ydm+QjHz1dl9aOd84v8Nab7wEwf8A6x4u3rHb0t77t&#10;rY0Ov8ndR37fnnwHY+uT9l3kik7MlHR44/zdCN9nefie3+XKNQPF93GOzJ/l9XL6qXt+l4XyvfvY&#10;3Flef/evc2z+WwAsLD7NwYnfYWHpaYR6EoFAT+dYuHLFVlIjDz74IL/6q3/ZnuyIN0PlcUdy8eLF&#10;ciQtDUW11gXIsvNU2QCypOuUSjqmaaBpVtQtIXYcJGmadXn1Uqn8OkmBYrForYPQS5RKJXRdr659&#10;KJV20kzTRCBQxE5kospv0zTJZrO88eabttp7XLx0sdpPTnRyM7aQ1qt+0hpISZlDGtuAxDS2MUqL&#10;VTGNTVSlyNjQRQAy2Sy6seOh5fJ5bi2ucGtxhbWNOJuJBLHhIeYPHqiTEyfu4eTJE1WZm5ujWDJJ&#10;Z7Okc1lKJUHR9ZeszfuiFd1pda+3t+xBLVsU0eJQl+jkC1ny+bxtfUj/S2qGqih15Q0PDzExMdZU&#10;tPK6lp6wNc9oOTsnLOmyS6SpOkbpcyNWhL/ZhvRUdp5cYbJSM0tsM06DItUKtsBFlg6pt7i8tM7q&#10;8jqqgmvZ3k5V9RUFlJoK7mZdPWjsjz51T5/MDBSeQ+XxvqH7udg78aN/+9P16Swj6/adMm0CmpbD&#10;MAxuLS2xuLrK4toKS2srvPXORb72H/+Cr/3Hv+DlH7/F5as3OXT0KB//5Mf5+Cc/zkc+8RGe/MiT&#10;fOKTJ/jZn/bx4Y8+ypMffpLZgwe4cv0mm4ltpJSkkgWSiZrZqZratMR1xn1kd57BNfTfYgN9LUJg&#10;GNYXNDuDNocCJOi6gWGYzfPsMtUvlKT15VPlCyInkaZZrWFtbTuutQBF0a3fbSK4Vd4GUDWD0aHL&#10;1bVTnaIpRTSliNqJqA5pShFFKSFEebBfHvC7lopOFyI6FMeT1QQXWTpkx6JpmCjlAWg7kUb5Pl1b&#10;GVvFKpb7V9/+Wrv9cejwPtCtmW71dhvPofLwaEKvA3aPAaTmTtzuphwNrTAxch4hDHKFPKlMpkEq&#10;M1e6rlMoFigUC+i6jpSSfGEDU75HKpOukQy5Qp6ZyWUmx2yvCFYr1K5mLehB1aM9zt3rnGrHmvWW&#10;CLETAtpiUAZvVj1SqRznz9/k/PmbbGwkyeWKdZJKZ1mLb7IW36RQbHz9rUKlVW5apipFxoYuYRgG&#10;axtrpLLpprKxvUkml2V6ap0jBy8SDS+haXkKpSKFUvP6AOimgUSiKkUOzrzAkfmzHJ3/lis5NPMc&#10;h6afbUg/Ov8t5iZ+hKqW6hvtVhywZ+mnNBTUBhdZOkSwsZEof2nQnqWldZaWrDVqCAiF/ORyzdcd&#10;97e+jr32PsXWD33qlj6ZGQg8h8rjzuRO+pR6NGW3nd6xocuMufgGXLLzrX7lG3QnVKVIOLjG5Ohr&#10;qErWfrhH3i8X/f6007lU59RWKOqQtT5TCaKokyAUfH4fQlib+arl14/3i3h8mx/+8HV++MPXWV3d&#10;pliUdZJI5bi2uMK1xRUyNZvwtqJ2QG+XCpqWAyCdybC8vtpUtpLWDG86WSCTLhEKxAkG4pT0Emvx&#10;DZbWV1lac5bVjXVM0+Tuu24QDmfKM0ylhhknJ1FEEkWkGtJVpYhgszqz3Q/kLkoD9hPhgIssHbFw&#10;dYlcvtgQhdAupZLBlYWlqvMVCPgYGY6ysVHZlN2ZftfXyZr9Om4ndwa2lvSpYb2Yca3rOmP3eA6V&#10;h0cDjo8dj/chQhhMjJxnYuQ8iuh8IbudydE3mZ18mUKhfiDq+l7vOmNHWfvL7jxzy/TXWgNNzDdJ&#10;7hjT2EZVSkQiEYLBcDl0vwQUVG3W2tg3EKyL8hcIuIs6uXf0d5hYsRIJrTAxcgHh4nMWCS0zMfxO&#10;9e+Qf7M6k5zOZppKvhxRNZOKo5dq7/O9tUfKQnfhzu37RPVJzCbS8tHmovm99dIOhUKJH/3oIhtb&#10;BVJZmsqNW5usrO7sLzYxPkIyWQ5G4qIiLrJ0gNX6bvugW73Bw9aKPjWqFzPNdZsf2Q08h8rDo8ye&#10;fPT2pBCPfjM2dJmRWPNoaW6RUkF1ipTnXRcDSz9PjUSnVNomn89TLKYx9A2QklKpiKFvYpoFCoUC&#10;+XweKSWKojQ4VIZhUiiUKBRK5HJ5srk8uXyhKvlCnmwuRz5f4IOf/BR/5W/9rTr51d/4db706/85&#10;f+U3/yYHj81QKCTI5XMgaTm72ppKLwkmJraZmtq2giC4pDLYHB26zOzEK0RCyw2zQBUJB9eYHjuH&#10;pu3M8I7EFhiNXd7Jp9aIg75fi9eVv0OlJh1UvkypmMMw6ExMl2LXayNmjdSmtz29Lpvf5rArlpfX&#10;efWV82xv5cnnqZNkssTirTjnXruAoVsOtqoqTE6OcPVaTdRJF/Vtc7hjFKf7dwe4qPJtgK32fWpM&#10;n8zY2LG6O/Z38BwqD4+9Zrc/1R59RwiDaHgRTXX3ilMz4smTZPNT9uQaur04utXbXQazVu5oPehp&#10;fqQdUppWRFC9CJSjR0qJlBkMvVhdg0d5bd71mzfYTicJBd8D3mVl5fs888y/5P/6j3/G7/+7r/OV&#10;3/8j/uCPvs4ffe2rfP0b/4q/eP67XFq4ycLNZRY3Ulxd2a6TizfW+dHFq9zYfAmD3yGf/wqb22cx&#10;zCKpXKbnPbAK2SylfIaZaUkoaD/aGkUYxMJLzE2+wpH5s44yO/Gjhs+hNZN8gSNzZxvFrj/ZqO+M&#10;+3NcLCS5cunfNTg2HYneQux5m4juILXH2zpUtbRpfuvPhzs243EuXrzI+vpqnbz91pu89eabdXs0&#10;zs1NsrmVolBoEhq1TWX6UV9NyzA3/aw9uWv6Uaf9w1bzPjWkT2b2BW8fKo+B5k//5E949dVXkBIM&#10;00AgMMshzVVVRdU0vvzlL/PNb36Ti++8Q7Fk7Td17rVzbG9b79oLIaohzINB63UaTVMxTWsDTSEg&#10;EomgKir5Qp5CoYAQO981qKqKYRhWGHXTxO/zUSxvKlhrX1EUTGla+1gBiqKgKAqapqEoCqVSiXwh&#10;j6qqSNNaa6NpGtMzMzz88MMIITB0nUcefZRf/MVf5P/8P/4PNuJxKEfbUhQFXbf2yNINAwH82l/9&#10;q5w6Ze2JNGi8+eab/Mmf/AmGYfW9rlt1ttYbgSyfj//m7/09/uIv/py333obsxyq/vU3Xmdmfo6f&#10;fPozdrN16LrO2672oSpTc7fu9MYtkGQLUyyvP4lh1ISLLhuq3EgrdmORRWbGX+Pq4tMYhr9sAaLh&#10;ReYmX6poWzrVyjTWytqH6gmikUWmx8v7UGHfh6qsV/+rK1LZcnnd7EO1O8/YGvpvMZUr7/Nla+9R&#10;h/Yapp+r5f4/Ov8tVuOPkMrOMzf5Ust9l5bWn6jmq/xt7UNlXR/Y7NkJ+gt86LGz3Fq06mPth/U0&#10;hmkFuFBVldHhRcaG3mQ7dYz1zeNtZ5tikevMTrwKNe0yZYDx4RFGYkNQXvMnpYoprTVdpilZ29wg&#10;nbNmhyrtWY0/Uq2/EHBo9iUeeNDHjRsG8Y1OHbTa9WOGw1tqleNGk1fYRPm7YvurgzV6XeFYWBmV&#10;2QO/zIOn/0f7gY5pVUrXlI1ub8W5ePEtdL2JU9IMF5VykaVDdiwGQ0Hm56dYWlxtGZCiiovKuMjS&#10;gKZleOjE/xtNq98DrZ90U6/9w6G2DkmdYjdh34dq4ZqBKO9DVZfesA/VWQAWFp/i4OTvWPdabx8q&#10;j/cr58+f57nnnuO5557j2Wee4dlnn+HZZ57h7DPP8Oyzz/Liiy8ipeTNN97gxRdf4PnnnuO5Z59j&#10;bW3NirxW3jPKMIyuNnO0IwTlBeRiZ1PfsmMlpeWgSdluAFE/KFxfW+OZs2etdp09yxtvvEGhUODF&#10;77zI8889x/PPP8+zzz7Lc889x9mzZ3mmnO/s2bOsr5ejHw0gGxsbvPjCC3z7+ed5vnr+nuXZZ56t&#10;trVy/t56621eeOHbfPvbVlvX19Z6/qa8FW6H5bnCGLI8mAz5fYzHhhmNjjAWq5eIP4QABILRyBBj&#10;sRFGI+NEAocYjY4yFhthOBxDrXHU+47bRt227EIDd8FkM2qLsv/f6e9aaVdRTctx5NB5kClGom8w&#10;Nvx2y7VIkdAyEyP1USaDfusLqI3tLa4u3uLq4i3SuW+Szn2z+vf15cWqM9UMoQQxjCBvv6Wztdnp&#10;Z1hF9c2i+efR/PMo6mh51YqFUMKovjlU36zlINk6T4gAijqK6ptFKCFHvdr0zrCfqXqklOXQ+BWx&#10;9jCsFd1J9HoxdkPK5YfCOxtEd0TrpoO7LB1iWQwEAkxOTrG0uObOmcJdRVxk2RfqP/eDjkMtHZI6&#10;pVsT3er1i118unt47Cb27zA8PPrPduoutlPHUIREU6fJ6T/H2NgMExPjOzI+UV3noigKY2NWWij8&#10;ALnSzzM2OsvE+ASxWMxu3mM/2e+nbxNU1dpfaWzY2li6HUIYRIILJLd2Ip+NldcizU6+5CjT46/h&#10;q1mDpCpFRocuoylFBGCaBqZpIGURyFX/Nk2jbXCWRGqcRHqcUklagRA6RZYw9DimkUJRYiBUBKCI&#10;AKo6AbKEaWzWzzQJEEoAVZu2wtLLEoo6hhCBspM1Ym3kLUuo6iRC9BLow3m4K6XdiWp0rkwnqelb&#10;Y7fFqOyD1iXOTa/DRRbXBENBpqdnWFtdI+cyomQVFxVxkWVfqdRvkOvoWDuHpE7pgwkX1PZwK3GH&#10;51B53OYMmmPl/sPnMfhIqZItzGPKDheDePSZvflcOZUixQStopg76fTC/PQKdx22IkuOl/dBa8XY&#10;8EXGbc5XZc1frIk4rSGKhFY4OPMCQ5HrjsfDoRxjI4tMjJwnGlqpa3ez/3eDxECaGUxjCykLKOoI&#10;YM0yIQuYxgaYDrNkQkNSwDA3MIw1DH2l7BCCaWxhmikMI26llUPU90ZtSw3y2Svkc+uNToxpYJRf&#10;F28npmliGrso1VB/nQ0UG3Ch6iJLS4aHY4wMD7O2tlZeS9WlRRdNdZEFgGj4GorS4euSfcJN/faP&#10;3aldN1ab6zQ/0i88h8pj36n9hs4u0WiYoaFYWYbKEmO48nt4CNM0iMWixGLRat7h6u8hhofLUtYZ&#10;GooRi1VsxhiKxXb0K+l1x2vSh4bqyonFokTCYUKhEKFQiHBFwtbfoVCQUChIMBS0jofD1ePhcLia&#10;z/pt5VUUQaGQJxgMVNMqtqr5y+UVCwUKhbyDFMrfRu4uUpoN56wiPp9W7ler36rnYXjn3A0PDyFN&#10;g1g0Uj0v1vEh/H77Bqg90uX9NJ0dZ2ntMSTD9kNN6bKo2xtbowe6Dxwq55DE+JjG3cdUol2+KdUV&#10;AlTF+uxWZpqmxl5ha3tnPZciDKbHX2N+6vuMD19s63S5xe9LMTPxKsFAYxS8YGCTuYmXGB263Lfy&#10;2iMRKICKosaQZrYcWcGatdo5ZwJFiWKaaZB62WkwQEikLCBNa48rpNHnL+F2apFMniexfd5yirqV&#10;stOzO2JgmiaKUvvtQH0vdoQL1UqWNtkaUFRr/fHKyir5fK1z3421Mi5U22WZGH215yh/vVDbn63q&#10;uT/YajR4Fdx1vKAUHvuKaRo8e/YbpDNp+yEA8vl8zQ1VoAiBWX6PRAjr2ToyOkIul6NULJXXLwms&#10;lU01z04BSIkQChJZ916+RKII6xYlKW8Q0uRuYOVVMMvBKNLpNMlkilQqsxORSMqyumWj5r/lheKi&#10;/qEuBMhKe6w6jowMk0gkGhaW1/8pCYfDDWGVAQL+AKceeYSnn/6c/VBfeeVH3+fWrRuOvSWlJJlM&#10;AiCEQPP5KNZEbSrnYmRklHw+T6FYAGn1sWGYZIslpsZnbPnr6SgoRU0lnerrRCWYQCQc5sOPP8D1&#10;G40DTRBsxDdI5tJI4MjsQTSHKY1sLsfS2ko5uMQP6o71HJTCFqO60Yp7UtkDjkEa2galsBXaSx0a&#10;6aM1mykrCMeZcpCIc1ytCUoRDpU4fFRjeckglTQdg1Kks/PMughKUckH1AT9qD+fq/FHGBuF2YmX&#10;qHmDb08QSrjaOSvxR0kkJ5mdfAlFCbIaf4xI6BbTY98HW3uECLC6cX+1/m76ozkqijaKqW+AUFG1&#10;KaSZwzRSaP756r1TShOjtFzz2p+K6p/H0ONIs0nAAAkIFc3XJl+XCCXMifv/MWMTH7QfGig2Nla5&#10;eeOqPblMl8NBl2ous3VAlxZdqtmz3X349xkbecOWuv/Y67m/2GrTh8qVdHjdRVCKq+WgFEcdg1J8&#10;xbq31wWlaL8VihWU4lftyY54DpXHvrK9vc0v/qVfIL5hG6g6jJ+kBEWIeifDId/uslOgoijWe/HS&#10;+gawkC80OEB7Sk1f+DQfn/3sZ/nH/+Sf1OboO//tl7/MM8880/Y0CCHw+f0ODlUZuwEhuPeB+/nc&#10;Zz5rO1DPXjlUI0PDfPADH2hyAxbEN+Pk9RIlvcTB6bmmDtXy+irDw6uMD71YTa/3hRpr1t6hEl21&#10;rRn9cKh6rUMjfbRoM9XKobK3t+JQiRoHyI0DMfgOlYrmm6tejGub9xPfjDA3/Q4+X5j1rfsIB1cZ&#10;i34bKQvV9szPXEQIP8urBzrqj+aoqL4ZkKXya3lK2XECzTeHaWas1wCViLWZrpGo6mk1DpXzXVig&#10;KMMIEcQw1suzVX1EqBy75x8wNfsF+5F9p/aS397e5NrVyzUpdpx7zzUu1F1k6ZAuLbpQq2RRlBLH&#10;Dv0hY8Nv2nIMFi6atAf016m6XRwq75U/j8HE7QfQbb6+0VhgH4d63TMQlRhgdrl/pJRkc1l0w8mT&#10;c8suV3I3uV2q7lBPh6SWdJr/dsGUOfTiInpxkUK+suWEH13XyWWzGAYIJVLtASvS6W6uLVQxjXh1&#10;FsqUOWtdlZnBMDZB1GxdYEM4nCehhFHUGKZZtmnP0CvSYPnWH6OXEta3fwMklSi0Uko0zYfP17zv&#10;nHuvA1yo9liCA11ac1GRSpaR2DuMxN6xHx442jRnj7DVYh8qtQ9Feg6VxwDT6Ls44zZf39jzAgec&#10;PvRHH0zsNqZRXodRx85tW0rztmhHa/bjMdSOPtWpIzMdZb6DMKy9n2T9hWyaJnqphKJGAQUhIBgM&#10;ojrMxNrJ5qdYWn+CpfUnyORm7YcbkLKAoZednoYtKKx61b6ybWFiGo2vjVcGw0JoKEoE00wjZU1Q&#10;gWqGWq3uMQ3rtWXrR0UGi0gkSjjiJuJoDx3jUtVlNpf0YM2Vqty3gBSd0ufLuj/0tTJ9NdY3PIfK&#10;Y7Bx+zxym69vVB7sHrcb3ZwzVbnB1trv25MHgG5a0wV7VMxeI4BC0YoiV5/q4YQ0C0B5naq01jK1&#10;IpObZSX+KOnsPOnsPKubp8jmp+zZHDCQRqp+RgwVhOXACXWkHKyighV8wgqHXs6vhK38Qi2HWy9a&#10;odOb0YfTLmW+/GwYyCFtl/TQDpeqLrO5pAdL/a3IQLB/TdqfUvcTz6HyGHzcOktu8/WNPS/QYx8I&#10;BeJMjLyDaWzZD3k4cDs9RuOJE8QTJ1CEzlD0BobRGOCllnbHb2eECKBqU6ha/T5NqqoSCoXw+X1W&#10;lD2sV8fy+XzTSKKJ1DFSmYOsxh9B18OoShFF6Oh6mJWNx8kVxu0qDZgyixC+shNlImUJVZtG1aYQ&#10;ImBF9KtByjxC+FG1yZp8QUuUYPWYpk2hNNuHqkc/SC9tsLH+fM92dhtN7SZsfA8NcqnqIotLejwB&#10;NjVFKTIx9mp9YlN6LHuX2J8a2Urc+wrsKZ5D5XF74NZ3cZuv7+zjnWIfi77zkURDK2iq0+t+vdMq&#10;up9ralR7sDKg9KlFDmYMI0gmZ0WRDAfXCQfXiSdOYJh+pqa2UNX62RfdCLK2eco6PrnZcPxOQcoi&#10;lPdvsmPtCeXuNb+1zVPoRhBNzTM7+TKzkz9CU/PoRhDdaLb2SoJZiZZqlJ2koOXEmZlySHTLeaqG&#10;Qq+qGkhZSZPl9VZZkHrZEayn7bC3bYZGTLNIOvl2naoQjVKfwUH6Ru2rhzsyNT2DpnXjVNFbBV20&#10;z0WWDunSWk1FFKVENHzNnsPhxJUDBFV16/4YCPa+RraSeiy4R/VdxXOoPDz6wCB/yD26Z2z4EmPD&#10;F5FSoBurRHx/wvbWIhsbcUviG2zEN8jkcyiqiqIINrc22YhvkMu+TcT/x2xt32IjHieVStnNu8fx&#10;AnNM7D/timl3fL9xqJ+uh1mNnyZXGCcWWWN6/By5whjZ/DSqahALX68O3itkc9Nk81PWprmh60hz&#10;37692RWstUtrmEZiZ9sJwDAMcrkcxUKqulGuGwzTj6YZ3H/vG0TDa0TDy8xMvIKqFImE/U02SzYx&#10;zZ3PiWkkkOWZqEr9DH3NCqvu8O2ZaSR28hgJyxGr0auIlPXRRtsOMlserMUklXiFVPJiXSAIu9iD&#10;RjSIgxPkRhr/lY/YzCuKilB6Gf657hBnXKi7yNIBPVgTMDn+QzQt2+gZ1144TkXUHWuWaf/Yu9rY&#10;StmbQltiP2396ItePlEeHoOJtCfcwTjeARwTd5W+dHlfjPSXoN9acyERZIsl1hI51pMZNlPbbKa3&#10;rd+pbfKlAkIIJLCVThBPbbOViZPKL7KZSrKZ2iaRTWG0WXNyu7P3V153bGzfSzo3SyBQ5ORdbyKE&#10;WZ1RmZ5YJRKwQnVXyORm2UjcB2A52OYy8cRJMrkZNDWPptZuPnpnIqWBrO775A5pGuSz60xPK8xM&#10;KwTKn6cbSycplpq8drfPtBxYtTxoUSxuUSxsNjhReyENnpM0QZpI6kVRFKam2gcIaY+LDmmFC/U2&#10;hzvERYEOREKL3ag1Ui2+H8b6R3e90im2EvpQoFsTbvNR0xfd9InnUHncmQzg4Nxj/+n0BllLNj/N&#10;ysajmKa6862vw6VW+VtKMKWo5tN8RTQ1RyS0atNoQy+V7oguCupCZU9xqF82P0U2P23NNAUX2N7O&#10;sJ06RrEUw6dlEfIa2ezO7JSUKon0YXQ9jN+XYiS2gK6HSaSOIaVKOLhKKOC04fOdgUBUQ6TXrq0S&#10;5fdVrePW/5wwdIhGVWJDajWPYWiYptblsGVvaDmoanoApMxTKq5jmtb+hAMnhvVb7WodVTNadIgb&#10;2qi3PBdd4d6aopTcZnWPwOH9z/1n92ux+yX0m05q7DlUHncu9pGux77SyY1p0DBMP2ubD9ev/XBo&#10;UCiw6Ti4DviLPHTiBQ7NPk84uG4/3D0Odbhz6H/jrPNozURFQyuMD18ik5shnjgJwPjwBaKh+tmp&#10;2pmoqbHXkVKprqWKhJaZGLlQl//OQqBqGpFIhEAwXH4NUiKEIBwOo2k+VE0jHI447kmlKIAYYWFB&#10;Z2HBclID/m2Hz1P/z3U/aTrkdUqUBsuLf0qpmGh0ZnZdDJtY6bJWpCWRSJRodMhe+x5x6pAOcKHu&#10;IksHtLc2HHuH4d3cf6p6cTW9yvaUPa1BJ03uJO8+4TlUHvvPbjo+u2l7ID/dg1infaYPXZLNT2Ka&#10;GqpSbCqhwCYz4z9mdOg9uzq6LtlOFFCV+rUb/aQPzbyzsHWIlCqJ1DGKpSg+LctQ9Aa6ESCZPoyU&#10;KpHgWsPs4WbiJJuJk6gq3H/P6wQDm6zGHyGbn2JifJPjR1631lbcdlRGJxWRSCPdMGoxjYS1jklK&#10;9FIGw4hXb6qFQgG9uIVe3KJQKFpLf2pQhE5J93Pt1mPcXDnDjeUzFEux6ucjk5slX5yxBWYZ7FGT&#10;Y+0cEg19nZKednBwdlvsDlZzkdLEp2lO1e+RHi26UHeRpQNaW1OVwt7sP1WtRuv67AW7W/ruWt9P&#10;PIfK485nV52qfWTA7kuD080qQglXpdJRQvjtGev2rXH6u0IktMLhuec4Mn92R+Zq5RlmJ95CU4XD&#10;pqO3A7djnTujEiKd8kxU0L/FavxR0rlZZqdXmJ38cd1aKL0mCmDAt0axsEouP0kuP2llMJbJ5wfN&#10;maoMxtqJHdkQqAFAygJ6KUM2m6VUKoC01lBJKdF1HcPMYZg5dL1U3oPJIhJaZnr8tWpUv8o+VOns&#10;HOHgOhMjFxDCYH3zJJmc075Uzeo5GDjWriaxVIqztvwfrLVNZmsxu5ZGJ6lTGRmbqG7O3NCennHs&#10;Jfe4UHWRpQMa66tpGWann6tL23Wq1Wisz16yuyXbrO9uYXuG51B5eHjsCXvhcAmhoKjjO6KMIZQo&#10;oCCUmD17+Zh1NxcigFDHHe7uAkUYqEqhYVaqIppSQlUliMq6kPcBu/pM7NGaTb1YilbXPFkzUWtk&#10;ctNkylH7YqHrqMqOc2RKjdX4I+QK40yMWTNR6ewwq/FHMKXG2PBFxoYvYvYcY6S2ovY2VwZUnUj/&#10;sdYLOn96m5U6HL3BUPQWMxOv4vft7Be1nTpGIn2MseHLjMQWKOlhVjYeI990X6rdbVuvONZMAJgk&#10;t75LOnUJ0zQwWkjjLJNbaXSQOhWw7pm1VW9oT8/0YNXF6W9zuAt2LE6O/5BgYMOeYW+otr3/LRwM&#10;bG3qpImd5N1DhGx2p/Tomcy/+lcYN2/akz1qKOTzfOMb3yCfc7nPjxDWav9u6POHUAjFeicdiZSg&#10;6/VhljthRQi+2um+II7tsRJ9msZnP/tZ/vE/+Sf2DH3lv/3yl3nmmbPVch2rhLWA3ef3Uyw0fgte&#10;R8WAENz7wP187jOftWWoR9d13j5/nkwxDwI++OirpFJ6OcpWsa5CijqKNGrXN6ko6jimsQGYKOoo&#10;QolilBaB2pGyKOfbsqXvIISCUIYQwk8yFWBp/XGi4UWmx89xbfEpAI7Mn0VVdBR1FNOIW1Xb+dGU&#10;VHae5fUnyvZe49ri01Cxp+6EsW5tpR072lZ5Z3bqv1Su/9xZVKUmbHYPz8P29GitRl03gqxsPEY2&#10;P8Xs9CoR/zlyhWHWNk9R0sNMjJxnbOgyQuxEsMvkZlle/wCm1JgYOc/E6CXWNu9jM3GyvK/SS7a1&#10;cq3ru7R+hnR2ntnJlwHq+7fm+liNn2ZsFGYnXmbLCoi35+hGkOX1M+QK43X1DQXizE6+jKbmWV4/&#10;Qyo7z1z5+Gr8NEfL9a+kxyKLABiGn+30UTLZGXKFcSKhOHOTL1MoRVhaO4NuBBkbuszE6AUEhosv&#10;Xtrn2C9qayZEgEPH/keGhp8Y4BpDMrHNxvqKPRl2rad7sOpC1UUW19x9+PcZHXnDnrx/VBvXz1a2&#10;ZndLsllvUlhJhzcuHAffZzh1/He5ct1EaB/j6PxZXj9/N8L3WR6+53e5Wn5WHZ07yxvv/nWOzp8F&#10;4OriUxyY/ApXF58C9SQCgZHOsbCwYBXQpFyABx98kC/96q/akx3xHKpdJP7FL1J65RXwN75q5GEh&#10;gVw22/Qb0NsJCV05e37gvKLwXwQ6DCPcMIbbSbhtHSrKRnpwqJLJNMXCppWhWiEFVZupd6iE5VAZ&#10;pUWEEkNRrQXa3TlUVB20ZCrE0vqjjgPmOoeqWrdmvWbhOVQdYlNNpg+xEn8MIQyOH34VzBWWNx4n&#10;lZ3H70txaOaFunZl81OsbDxuDfTLM1FbyePEt+8nFMwxNnSOiC1wRUOhNm4nhyqdnWdp/QxCGMxO&#10;vEooEGep7GBVHKWlNfcOVQXdCLK8ZtkJh9aYGX+NYiladlxVJkYvMDp0eUehHB2zOa2P7he1tYqN&#10;fIL5Q/8lqhqpSe2u6l2ouMIwdNZWlyjkm4f+352ye7DqQtVFlpZEI9e4+/C/xudL2g8NBtUG9trS&#10;9uxuCTbrDoXtOFSf5dTxr9Q7VBfuRmg9OlQtePABz6EaCOJf/CLoOuNf/ar9kEeZ7e1tfvEXfoF4&#10;vDEymhNCiN6dr9ZjH9coioppGJjSep89n893Vbf/b9nJ6MihcmzDTuL726HKUyqlkWYOROV8KKi+&#10;eaSxiRD+6noRIaKYxjpCiSBlHkUZwTQ2u3SoQChDpHOHWVw57jhg3i2HqrUFN3ToUO2qM0VvFmtU&#10;M7lZVjcfRtfDTIxYA/bNxEk2k8dRlRIzE68QCa5V8xumn5srH6dYilVnogwjyPLG40ip8sCJH2OU&#10;rmHUbcfUvq6D7FCJ6g+LVMZyqCZGLjA2bM3cbSaPs7F1H3cdfAVNXWJxtd6hWoufrta/0k67QwWw&#10;lTzOxvZ9SKkyHL3KxOh5ltc/QDY3RSRkzYApim1g39axwnkUts9IwOefY/7QlwlH77cfbqSLJnSh&#10;4sj62jLZzM6rmc3oV3n1dGnVhZqLLE2QHJj5c2ann7UfGCyqDey+pW7Z3RJs1m1/2h2qhesm+D7G&#10;0bnOHSqhnoROHKoHH+RLX3LnUHlrqDzef+zuncGjBbvf9RIooqiTKOokQoR30s1MeS1VtLyeSkXK&#10;NCCRZroaEroXpJlGVZTqQu/bg/YOwd7Sn/pY+0cdKu8flWYktsBW8m7iiRPV/aNqnSkp1ep+VKFg&#10;junx1/CpORLlKIDh4BrZzErHztReoAiYnhbEovX1EbVS3vbGLrVNMKVGMn0IVSkyEltgbMxkdEQw&#10;HLmOKgy2kkfRDeuNi7qS6gqyH9xhJLZQnYXK5GbJF8aZmXiVSHiZTH6cpfXH0PXKZ7aMvb6OtCl4&#10;HxCAXlxlK/4X7tY8yc6lEgK9V4lGh1Bc3LN2p3e7PG8u1FxkcSQYWGdy/If25MGjetnv/vW/e5Zp&#10;tN5FYV2o9B3PofIYCNwOY2UHeVvSFyODxCDcTvaRcvOlNDGNbUxju/xK31j5NierUcikNKxIgA5R&#10;/xrptF9NkMnqpqe3NbdjE2rqHE+caNg/KpObBQRRh/2jMrkZNsv7Ud11+AJD0WU2tu8jk5tFVYpM&#10;jb1eFwVwEDqoMoRSNcH4hMbcARVNszlLFXGBlAoStZp9clJhYrI8TBAQCIKqmvV2XdoGEMJgYuQC&#10;kdAquhFibfMUQphMjb2BqhTJ5qeqkRibIUS7Ijus1K5ikE5+j0zqLSviXzfiEBmwO7HtR1UjPp8P&#10;v9/vqutcZOmSLi27UHORpY7ZqefQtIw9ebCpNrDT1rpnd6xWsFl3WZjLbHV0o+MGz6Hy2FeCwQB/&#10;++/8Bv/jb32Z3yrLb/zGX+Opp3+CYLB+o8jHHjvFb/3W3+O3fuvL/MPf+jL/w9//u3zxl36uIV8/&#10;mZ6e4r/8O3+L3/qHX67Kb/z6X+Pppz5JKBjYvU/mbcL09BR/5+/8Bv/gH/w3Vfn1X/+/MTtnhZuu&#10;5dFHT9Xl++//+/+KX/ziz+7K+ZNmAtNYQ6KXI/lZCCUGsgSy5Bj1rzes26mU1gCllVO1c6R5Ho/u&#10;2UycqNs/KlTeP6oSte/uI6/jq9k/StfDDTNRqcwU2fw0QhgMxxbw+1J1ZdipDGOaSW0e+//tf9tn&#10;kZpJRUnXJe9dLnF1QbfNoHWGqhQZjl5FKOD3aywt6iwv6Rim9eXDkSOL+LQeCigzOnQZTcuiGwES&#10;qWOoaoHhmPX6TSY3W3Z8W9B2xgqH3t8fTDPD9uafoZdSmIbZudhnsrqS1jNkAJFIzf3QRZftXs92&#10;admFWpvDUF47NRy7ZE++Pai75F10iEdf8RyqOxEjC9lrkL1GduMSiZULlAqtBwMNFFbLNq6SWn2H&#10;xMoFTKPDKHa5m3X62a3GiIfBoMJnf/IpfuoLn+OnvvA5PvXUpxifGOfo0SNMjUf45Afv4mMfOMIn&#10;P3SS//I3vsjTn/4Yn//C5/j8Fz7H6UdOMT4+2vKh+tDJGT75wbt48tRBHntgjsfun8XnK7/a4GKW&#10;6jd+42/wK7/6S3X1m5gY5+jRw+2e5rvHPhXrxP/9P/9r/MqXfql6TqzzN0E0Ur8Ie3h4iP/67/4X&#10;fL7cjz/1hc9x+tHTTEyMN3aji/PiCmmANKxw6OWkulmp8vH+oKBoUwglhmEY7SM+2tt8O2Gre3+b&#10;0ru12v2jgr41SoU1svlJsuX9o4S5TMG2f5R9JqpQHGUl/ii6ESQSWmF8+GJdfns9a50bR9kDSiVL&#10;ekaAbvi5tfowy+sHWF4/wNrmKWt92fUSpVKrD6i7BoeDa4wPXURKlY3t+ykUJ20zVw8jpZsZZDeO&#10;FXt/MmqRBvnsO+RzVzGl0Zs0hE53K41OlF38/gCBQGin3i67zEWWLunSahu11s2SjMQuDG4gik6o&#10;NrJ5a7uhf5acsFl3W5jbfLuM51DdQUhTR5ZSyI3vIteeRa49y+qFr3H11T/i6qt/xPK7L7SNQrej&#10;/xxy7VlKy2e5du7fc+3cn3Dt3J+wtfyOXaUBmb2FXP0Wcu1bZf0/4uqr/46FH/87rp37KoXszmrr&#10;bCZDKpGoSjqVpFQs8NBRjd/6f3ycf/R3P8Pf/1uf4Fc+cze5xe9z/fVvsLFynWQiQT6XwzCcgwRM&#10;j0f5b3/9Y/yj/+Yz/KO/+xn+q//sSX79i4/w137hFJ9+8qjrz5+UJqlkoiqZVJKCm8AK7xekSTqV&#10;rMqlixdJpxsXN0spUYSs5ktsbbFw5WrT89cRNSezsg+VEGGEErICUJjWqxvSLJSDUVifASnzNZuZ&#10;Kju3Q6F2eWsUCCUCCEqlUlcBSgYGtx+QQUJU9o86Ta4wTigQZ3r8XHn/qNOYUmPcYf+obL5+JkrT&#10;siTSh9H1MJqWZTh6vS6kur1zbseuakUoECcSWiaVmWV5/QzL62fIlvfrMqvd0PsgLRJerkZL3Ere&#10;ja6HqzNXhhEkkT5mV2lJw+xdU3qve6fopVWS289aQYwcnJlBkXA44rz+00V37U6vdmnRZWXsWW6b&#10;tVOdUO0Ll53igv5Y2Xt2u97djBo8BhQ9eZXkxX9Dcvk8ye0kye0kt5bjXLmxyltvvMoPnv0jlq+/&#10;ZVerI7/0fVK3XiEVXyG1nSS5leTajTXeu7rEuR+9wA/P/gGFXOOAuYLUc6SvnSW1fIHUVorkVopr&#10;N9a5cmONS+9e4cc/PMtbL/+nav5CsUAmm6lKLpdlKqZzYjLP0ZkIqUSKjfVtrtxY48qNNd489wrf&#10;+0//glsLb1EoNA/z+ld/9iGeOnOYoGKSSqTK/bDGzaU4D98zxrGDw1bGNmPeYqFANpOpSi6XbeeT&#10;7i6OdwTHxD2hWCyQzWarsr7uHK1RSkkul6vmS2fSrK/vxoaJAoSGollBKaQsIWVljzMDZBHTTNQ5&#10;VgCKOobqm0coUVRtBkWbBRwGFg5YvW8izbQlTSIB7ha9nf391O4j5Yrk8pPkyjNRkdAKmponk5tB&#10;N0Joap5IqH6/nUxutjoTdWjuEmPDF9lMnCSTmyEcynNo9jWHEOk2BqYT+oOm5pkee4NwNWCH1cDx&#10;4UsN/dcLVjmvEw6uks5Os7p5Cr8vyfjQRUypsrZ5Pxvb9yOlu8+hndZOFTUDzLYZ+4BBJvVdspk3&#10;GpyYjsQhMEVHYrdnE03zEQrvvCJdh8uucpmtA3qw6EK1NsttuXbKLdWGuugUF/RuoRk2y7tXUN/x&#10;HKo7ConUc3ULWk3TxDAqYmDord8Jkab1zfqOvkSvsVEqNndiKkgjX40eZJpmnb5hmBTzNTcsB+9E&#10;AIqoX5hbq18q5OpeP2y0AKGA1rQfTNNEU2sufScDVVoefN8zaL0jpYGpb2Aa65jmBqYRr6ulNFMg&#10;S0gzZf2/Jt004paeEUcam5YDViaTm2F54wMsrZ9hacNB1s+wsnGKXH68qtOM2+j50MgAVz6bn6qZ&#10;ibrE6NB7xBMniSdOVKP21W7Ga0UBtGaigoE0o8NXrbVUqWPWWqrQGuHgal0Z9g5oP2jfoTar/f8d&#10;mNkTNC3LzMSrzE6+zOzkS8xP/YCx4Yu2mbre0bQso0PvQWXtVHa2buYqkTqKbnSwnYQN+6xV836u&#10;nIXmOXpFmhlSiT+nVIw3ODJ7Ii7XY/k0H5rms1d/B5fd5DJbB/Rg0YXqcOzd23ftVCdU+8JFp7Sh&#10;N+1W2Cx3WFCH2fuG51B53BH0PLDv2YDH4GAgzSzSzNY5RQBSVjZwlTWv+4GUhaqONLM1s1oWAX8C&#10;w/STzs43SKos6dwsa1sPkc1NlbVqb+uCTHYW3ahZo+Bho/vHoGH6Wds8hW4EqzNRmdw08cQJNDXP&#10;iWOvMRytn2mKl2eiNDXPxMg5kkmqa4UioWWGQucp1uxj3Ev9qqq1Y5hWaQOApuaJhReJhRf7OjNl&#10;JxJaYWLkPEIYxJMnKZaGqjNXhhmonte+0NaxouaEtM7VDbnMj0gnKmHU+yiGC7HrNBEAn8/fvv0u&#10;u8hFlg5xWbATTVQ1LcOh+a/2ae1U7fXjUNigUK1ab/XsXrMdbi27zbf7eA6Vxx3D+9MnGpybyZ2M&#10;puaYGf9x3QyHE7oeIpE+ak/GMP2sxB9jNf5Yj06Vd77tSCr7R0XLM1Hn0NQcyfRhBJLp8XPkbPtH&#10;FUuxnZmo4KoV2S83XV0rNBy9jlYTBdCJTmanwHbqKv93SnsfMhxbQFML5WiLd+P3N85c9ZWO11u1&#10;zOQeaZDLvkw+e75hZmiQxO/3E3C70byL7ulzL5bpwWKNmqKUmBz/AcFAJ6+g17aoXhrb2kM9d5u6&#10;ynZfx+419xv7+esNz6HyuKPoyanqRLn3z17n7EeZ+0Un52LXqO9wTc0RDS/19NpTNj9JInPYntw1&#10;76dLohmZ3DSb5b2L7jr8DsPRZTa27yWdm2V6Ks5IbJ1wSBIMWheVbgTrZqImRi6Qyc2ykbgPgLHh&#10;iw4zMvU93XoQ7tEptft8pTKzrG/eTyi4Xjdzlc1XZn77T/tXAunToEuiF6+T2v53GHqqwZFxJfaw&#10;6i5f5etMJKqqIUQHQ0SX3eMiS4d0abFc3+HYO8xOPevioVNpYGN5zY7UpznlGCBE9ccA4bY+bvO1&#10;o/ZMdm6zg0+Lx/uBdreUO573fQd41JJIHcUw/QghiQWLHJx8j4MTC4R9gToJqFp1cBP0+Qn5AkT8&#10;GrEghP0+Qr4AQc2PIhRMUytb7/yG3V96K783bTvdWXPaPypZs39ULHydaNTkxH3DzM75ylEAH6mb&#10;iSoZIVbjj6DrYe65612mxy/15DR7dEcktLN2ajN5nETqWMPMlbLbIxZXa666G2zVYpQWyWW+39Gr&#10;eKbZ2at7vYoQgkAg2HI/PUdcdE/3Q9ZmdGfN79tifOwVFKVkq1WjNKa4L7U+byeae0wPVepBtQ02&#10;y7tXkAOdnafdvj153IbI29yv6Lnu7Qy4/3ztMs4VcU59n9GnTsgXRygURxBIhDhKTv8NwtGPMT87&#10;XyeRUAQpTYQQzE3NcmB2nqGhMxT0v8HM1F0cmJ1jfHSsX9XaHwaw8huJexv2j1qNP4JuBImGVsBY&#10;Znvb5MKFA9y6qZCtiQI4NnyRcGilHAXQWntVzC+h6/YbQH3DOx1fejQiyv1of+VufPgi4eAqUqqk&#10;s/NIqTTMXHUb9a8rHOq4Q2eDrVpMM0Um+e/JZf4C0yg2zjg1k4aZpN0Vq+1dDhNddk33veiEe2s+&#10;X5IjB/6YkaELjjoVS+4tuqPeVr+t9wHni90V3WveGXT5SfF4P2AfVtxO3M51d6TTO1Wn+e9geukK&#10;w/SzsvEY+eI4IDBlBCnDKIpSL8L6BhOoSVcxZcT6v2qlefSPxv2jciTShyjpYXxalqHojepMUyF3&#10;gWQ6xmr8EUypVWeitpPH2UycRBE60+Ov4ddar5HrfqxhHzjZ/65NvzOpc6Bszayk+3xWdMFQIE6u&#10;MM7KxmMEA3FmJl5BVYpsJo+znepsf6p+0W/HSpoZCtkXkWayYXZocMRE07Tu712VrnHRPS6zuaS9&#10;taHoJYZi79ZVsYPq9kRjObtdYoc4X+j7yKDVx5kuPyUe7xfuOMfELe/bhnvY0Y0g+cLUHXa77O0B&#10;1Zt272Rys6xsWjNRh+beZWz4EpuJEzX7R50jats/KpObwaiZicoXAmRyMwCEguuEgut1+S32u6W3&#10;J9UBo+MMj33oWj+09Gl5ouFFhDAoFEcpFEcI+LcJ+LeqM1d9i/rXBY3tqVDfDjfo+hK59FcxjUTD&#10;7NCgiJQSRVG7n6mq4LJrXGZzibO1kaELHJj5VpOje8tOHRo/C/uK80Xelu60doe97s0ePyEeHrvE&#10;ILx3uN/ld8Fe3jzubOp7Mp07QnT0c3VpHv2is6tWSpVE5lB1/6ix4QUrumI5al/EYf8oaz+qnZko&#10;hRyr8UfIFcYJBeJWmtjZ286ivl5dji/eV9R1UcMf7YY3O3lGhxYYiS2UZ4gfp6THGmauTNNvN7Cn&#10;9MWxkjr53PfJZf4IQ9+y9oocQDFN63XmjtrmhEsTLrJ0QL21oei7HJn/E/y+rbpc+0ljt/S3B7qn&#10;uzp0p9We9nbb59hNPIfKY7Bp49QIIfjwRz7Cpz71qTqZnLTWSTTj3nvv4UMfOlOVBx64l+PH7+KD&#10;H/wgn/zUp6oyMekcWUoIuO++k3yypsxPf/qTfPxjH6qTU6ce5N57T/DRj36Uz3zmM44yNjbG2NhY&#10;XdrTn/kMn/j4R/j4xz9sycc+xAP338t9957kU5/6VF3eT3/6U9XyPvaxD/HkE49z8sQ9zM33OdRw&#10;Bzz40EN88pOfrMpP/MRPOIbhFULwoQ9/pC5vRY4fP27Pvm8oIkAo8oA9uQf298Z/OxMvz0RZ+0e9&#10;TiIpqlH7oqFlYqELdftH6UawYSZqY/s+Mjnr8xEJraCprTcsdx44e9QO++q7qHaI2HnnCWESiyyh&#10;qXl0I0g2P4emlnZmrkqjlIxhu9q+0LNjJQ1KhVco5r6OYSQcXrsbHNl5ILtsWytcqLvI0gGCkaEL&#10;HD34x33ab2p3qO/ZPvRzL4jqj47pTqsflEvehwoIKWWbIevtQ7FYRAiBaZpWgvk2evZfUSyW2g7M&#10;d4Pib7wEhsT/L560H+oYQ6qsrAryOR0hwJQKugHjk58nOvwwhUIBo5CkkLxFqVSkWCxhGAab22lS&#10;6Sz5QgHTMJk+cA+B8BA+n8n06PP4NElo+D/DNKMUS0VKqVsUcwmKxSKlUgndMFhZ26ZQLFIoFNA0&#10;P3NHH0IIgab50HiZSMTPzIEvUsgX0PU8xa0rlEolCsUCxWKJtXiKUqlEPp9H1w2iQ+OMTh9BVVWk&#10;zELpPzE18ykisYfI5nIkN9cYDhQpFosUSyWyuQKb22mKxRL5Qh4kjEweJBCKEonGmJ8/2PBA0zNL&#10;yFKm+vely9dYj+98IzU2NcGjD71CwG/tNbO9naRQLDI5OU0oFK7mKxXzmObON9eGYRKPbyKRhEOR&#10;OofLNAxKpfoNYS27BSYnpwnX2K2l8J+/BEDgnz9RTZNSUihkqw8w0zTZ2NhEVVXm5w+WcwkMUyGf&#10;L5FIFCgUBcmUSTZbZDMeJxQOMTk5jfUR7+PdpcaUvX8SiSSFgtXe2n602rNzPmrbMzd/sKF2hglr&#10;WxNIecp2pB5d13n7wnkyRWtA/OQjL5PYXkQvB2mz23WPpbm0foZ0dp7h2BAfPHOGhStX7RkBiMc3&#10;SBdzqIrK/ORM45oDAdlsjuX1VYZHVpkY+k798RaksvMsrz9BNLzI9Pg5ri0+BcDR+bOoat3Osx3Q&#10;vGdS2XmWN85Y5Y2d49qSVd6R+bOoilVec+1ucG+tWIpyc/XjGKafoch1psbfYHn9cTK5WYQwmJ14&#10;hVh4qZq/pIdZ2zxFOjfLUGSNydFXKJaGWNl4HImPkehlxkfO15VhUV8n+/2lU5bWnyCdnWd20vqs&#10;75zP16rn88j8WVbjjzA6IpmbfJmtbZuRAaLSnrlye1bjpzk6/wyr8dOksvPMTb5MLLJoV+uYTG6q&#10;HGQkwPjwRUaHL7OxdT9byeNoap7p8deqkQEHheYjqqYHLISK5n8Mf+Dn0M2o/ejAIBAIRbFF/2vT&#10;Nje0MdHmcFuGou9y7OD/r//OlJt7Q4+Vr1fv0Vg3yOqPjulOq56SDm+cvxvh+ywP3/O7LFwzwfdR&#10;js6f5Y3zx8H3WU4d/woLS08DcGzuW7x++a9zbO4sAAuLT3Fg8ivWvVY9iUCgp3MsLDg/z2t58MEH&#10;+dKXvmRPduSOcaiKxSI/+MH3kVKSTCYxdB2QSHOrT6e0c+7/p/8GYZq8/Zu/Zj/UMVKCYYjy4Hgn&#10;TVFDqGoQKWX1WO3/nf6uoKmWMyEU65u+Zjr237UIUQR0fL6RBh3rM+hcpwpCCJBpVDWEogZ3nOGq&#10;Dec6VdA0X93fzai8tlBLMNB6485+4OZee///+QcAnP/Nv2I/1IAQCgjLebMczAK6rmOaUCqVKBZ1&#10;MpksJV1HU1UQUMgXykFfXeAyW69YxTQpTIBEEooOc/dRa2+gZuyVQxUMBnjy9DRLK42vGQlgI77B&#10;VjqJoigcmTuIqtoikZUdqqW1FSLhW9WBtRsGzaFqrtkN7q3pRpCV+GNk81NEQstMj71BoTTM8vrj&#10;mFJjYuQCY0OX60KeL288RjJzmGCgyIMnXmRrK8/NlY9TLMWYm15iauwVsln7q3401MtzqCxE+cfS&#10;2hNlx6niUD3C0fmzfXeoALZTR1mNnwZgfvoHqEqRpbUn0I0gPi3L4dnnUMqO/iDh8LiroclBoeEP&#10;nMFUPgtyyH60z3R/UQsBiuoUrKJJu9zSRr3N4aaMDJ3n8PzX+vOaX/fd1n0DytSr92isU6wBnT3V&#10;Fd1p7dAPh+rg5Fe4ussOlf3TcFtTLFqzGoVCoSxFiqUIxVJ0X8SUKqapNqR3IyU9akUYI1oVRBTT&#10;VK2ZJF2ve9+54nxUHBAhRIMYZgTDjKDrep2+3UYFu771DVUAiDjXwWbDrmvpAyKKUW5HQx1MaUkT&#10;G/Z3vZsJddHXLLH38X6JKRVM6bI+epSSHiv/HaFYDFMohinplhhmGN0IYhhBdCOEYVh/742EOhS7&#10;fll067dhunOWG+jlgdeEowffJJf6U3tylYmR8yhKrsHhd6L2SwIPd5hSY3XzNNn8FBNjmxw/8np5&#10;/6jTmFLjhMP+UZmaKICR4ALb2xm2U8colmJoWhYhr+2JM3UnUH2traEvHBP7SjS8XA0wsp28G03N&#10;MzPxKj4ti24E2E4dq9ZvkM5V6zo16TepUyy8hF78KiVjpfyqXWOgiP5I4yt9bsUwDEqlYvXZukOT&#10;drmljXrlcIssdehGiVikgzVTtQU0k17o0U69eo/GOkVUfwwEg1OTHe4oh8rjDqbpGLTpgYFg32q3&#10;5wUP4u2tP2hqnkLOaX+iHULBdcTed/r7hlzN/lGYy+Tzedv+Uct158cw/axtnkIv70c1PnyRbG6G&#10;zcRJACaGL7h6Vcx5MPz+QJTbX98HeziAK6OpeabG30BVimRyU2wmTxANrzE2fAkpVTa27yebt9bI&#10;UVPnva9pcyr1acShltIA4y1U8w/A/C5SLmJKc/DENCiVChiG7vBFknNrXeNCvV2WUqnA0vKrRCNf&#10;c37Nr9L1tbKX9FhmvXqPxtwiqj86onON3Wc3esxzqDw8dhn7o6bv9KuAft9dumVQ6gEois70+Dn8&#10;2iYCHUVkgEL1W15FZMtpOyeh4Ztgaf1uHHTsF913cPea3ZMrjLO6WZ6JOvYuU+PvsrF1D5uJE+Wo&#10;fefq9o+SUq3ORFn7UV3HMAIk0oeRUiUcXCMcqo8CuMN+tNDO/tZB4DQb1ZCwp2hqgZHYAgCZ7Azp&#10;7EzdzNVW8m5KeqSmnjseVa2Dta+4mrEqH5Q6pn4Lafw5ivxPCK728UbfP6SUFIsFisUCUta/Ut/z&#10;NeNC3fGwLFEs5ri5eJ5UKo5Qc/Xd68LuntJjnepVezDkFlH90RGda7SjPxb7eVl4DpXH7UGvV7qH&#10;RxeEAxvV/YkkC4R9/wfZzLdZXF5kcXmRTPpFQr5/ipRXkVgBcZbXVri1vLQjS5bEtzYHcEg0+NTO&#10;RBXyy+Tz9ftHhW37R1VCpAOMD18g6N9iJf4omdwss9MrzE3+uG1UP96Ht5zqYL/a8G6HGZ3mb48Q&#10;BhOjF4iEVijpIVbjpygUh6ozV+nsNJvJE01m08qJA+RcNXesqOs/aeYwjRsI85uY5puYMlGXc1Aw&#10;TYNCIU+p5LSWrZtrqIY2qvWHJaXCn7G4+HWSSad95QacHrqqXtV27fcbUf3REZ1r9EJ3pfXSc55D&#10;5XGb081lv/d4A+nbiZ1raih6HUXomFKQzEW4vnYvN9fvJlsqkC0VWNo8TKoQIl3wI6VAIsmViuRK&#10;BUcxpemw39H7ldafXSlV4omTbCbLM1Fj56z9ozZPkyuME4usMT1+rq4/i6UY25X9qIJrREKrZHPT&#10;ZPNTCGEQDV1HUZoFo7HVp3X17hgaB/fdDifoQc8do0Pv4dNylPQIW8m7UR1mrpypHSZZHlXVudpH&#10;B6ux7yvs1FWaWUz9Kqr5pyjm10C+jJSZcqChbmR3kFKi6yWKxQKGYTg883oov52azGDq71DM/Dal&#10;wp9jGO2/MBloejhdjapdGmrHLphsiWN5NYmOx3ujU5OeQ+Ux+HR6VXt0zh728R4W1Vf0mv2MdtL8&#10;LK8/TDozj6IU2858RMPLjI9csCfvIR32fofZ+0kmZ806ULt/VOJeMrlZAoEiJ+56E19Nf+tGsLof&#10;1ez0CrOTP6ZQHGUjYUWKHBu+CGb7dVPQbJB7ZyEa2rlLA68+EgmtMTX2OpqaJ5ObZXP7JGMjl5gY&#10;uYBu+FmNnyKTc947sB5bWwfWsaJaT2lmwHwHRT6PT/wJmnoRVcnsW52bYRg6xWKeUiGPYTh9edRl&#10;jR0vT4lReoti9isUs1/B0N9CIBuz3c700Jj6LnPswB7p3F7nGn1gjwr1HCoPjz1gjz7Ptz997Kg+&#10;mqKkh6szI3ZS2VniyYd44L53mJ18mdnJlxxlbvIlpsfP4dPq9yq7Xehnf7azputhEhlrzVMsssb0&#10;2DnyhbG6qH3JRP1C80xumkx5JioWuo4iCiTSh9H1MH5fipHYQl0UwHpa1+dOQlAevNc1udP2NxjY&#10;M6LhZaLhctS/9FHAz0hsAU0tUtLDbCXvtqu0oNKOcltsM1d7TetyBUgDU1/HKF1CL/xbhPlVFL6B&#10;wjMgN0FaexfWRvltFCuku7PY83YvuqFTLBQoFPIUi3nbOtLurx9JGmnGKeb+LYXMb1PI/jaG/g5S&#10;7uxzuJ/UXlHdtdCBHg3Wq/dgyI6o/uiIzjVsNDPQLH2P8Bwqj8Fmnz8gHh5AeSBvEg0vEg0vEmuQ&#10;GyjmCqFA3OFYWSKLaOrt6UztNXUzUcfeRAiTtS0ral8ktML48KW6/OncLPHyTNT48EWkuUw8cZJM&#10;bsaKEjf2enVT4nbcybccZ0fq9mvx2PBFIqFVDCPA8vppJEp55qpAJjfDxtb9SGnbC64tjX2xX68E&#10;tnOspCwizQx68XVM/YcI81VU/hBN+SqachGF9+pEiEydo1gnNS0Xff5HecN7QzcoFvIUyrNWZnVf&#10;yMY+tyPNbYzSaxil19AL3yWf+p/Jp/9n9OJ3MfS39v2F+vr+a8QprSeaFeSSHdUeDVUQ1R8d0YlG&#10;u5q2OraXeA6Vx23MoHyMbnN67kb3BtznHCyGo1eZm3h5RybrZXL0HKlUya7m0QXZ2v2jArX7R0XR&#10;tCzD0Rt1M01SqiTThynVzERtJY+zmTiJqsL997xOOLhWV0ZLbteLtA2NA/SGhP6xi6YBfFqWkaH3&#10;AEhnZ1nZeIxQMF6euRJsp48iadyE2x2V4VvNMG6fZq1al2kdkGYWQ1/D0K9jlC5hFP8QjD9A4T+i&#10;im9YwjcdRTH/PcL4/aYi9T9kdf1NYpFv4hO/z9bWDyiVfkA09Adg/H5HIvV/jSz9K4rZ36GQ/RcU&#10;M/+CQlV+pyy1aWXJ7qQXc/8WacaRMm3vDBtNO60j7FeCk7ih0/yu6MFovWqXRmrpUf1OwXOoPAYX&#10;70PqsecM4kU3iHXaHQzTXzcTNTZ8ic3EiepaKqf9o+KJE6RrZqKkVKpr3QK+NYqFZiHSK+z0b/PB&#10;6+2LaGhXHwZQzdhF03aioRUmRs4jhEG+MEq+MNIwc6UbQbtaF9Q3aj+ukfaOlfU6oDQzZUljlJbR&#10;i4voxUWM4isYxRcaxNR/hDTfaCqm8Rap1AZ+7RLSfINc7ia6fgufastrdC6m8Xp15mlHzpVlJ83U&#10;r9gb7BL3F2Mlp112g12x3YPRmiu7eyPQ6gJtSucaDnRrpFu9FtxxDtUu9JHHQHL7nOmBrmnPlevZ&#10;wPuC+ofW+x3nPtjZP6o8ExW5ga6HSKStqH3W/lE7M02i7EzFEydRVcn997xOKLDJavwRcoVxJsY2&#10;OX7k9SYL4/eHboYsFR1Hsb++5SD1BXZaukt2yWw7xoYvMxJbwDD9rGw8jm6EmJl4lVAgXp25Msxu&#10;Z6rs7HRmtX/tWXaZuvPagP1kGy7EzetyjoXVYy+6Z/pqDGo/Mw6yH+xK2V0a7VKtEecLsyWdazSj&#10;xpJbo32+CO44h8rjDqFPF7jHbUQfz3kfTfWHgavQ4BEvz0SFQ3kOzZwj4N9ibasStW+VucnX6qIo&#10;1kZdDPrWKRVWyeYnyeYnre42l8nnm4VIr9C/E2N3ZOrEntnhOV77d4ND1Ew6omMFd1QrbUvfA4Qw&#10;rLWJWh7dCJLKzKMqJaKRxbqZq/5S0/lNnZvdp3m5XV8grmlqvemBbuiPsf5Y2T125Wx1adBS6UKx&#10;js71O9dogaMxx8R6+nAibiuHypSSfD5PoVBwlEp0GdM0Ken6vkulPvb03RKkgV816wRZAnNHdAe9&#10;WvHZ9P2qWaePWWrQsUs7fdMooaoqmlYv1rdlsqEdqjAabNDmPNvbYe8HrVx+pUx7v7SqXyDgJxDw&#10;V9Ps9UBQzVORZuWU2lwnfr+vwVYlUpJuGBiGiWEaGIZBKBQiFAoSDocJR0IEAn5UVUFRFKTTP9GQ&#10;4vpfIOAnGAzUiaqqqKrakNeez+/3oaoqimLt2+T4z80Xp+8DSnqYZPoQAIrS60xLD0+KXaZYitbP&#10;RAVXy2upKlH7rtXtHyWlxmrciroYCmwyPf4aycwYq/FHMKXG2PBFxoYvYpp1xbSk+QC1Pb3o7j49&#10;jhJa0ZPZPoxggFAgzszEK6hqke30MbZTxxiNLdTNXOUdonP2zk7dq87vHlPneDvS9ECX1NtrevYc&#10;E7ulaSkDTud17ntLuzBYvqLtye4R1R+7TsfNc5u5Ytht/jJC7sSxHFh0XWdlbZVUOsWVK1eQJQPh&#10;cAcpFAskUynWNtZZWe9gEXI3tOw16+AXn/s2ipT8u0/9hD2DaySwHd8sR8RpzcEJP6fvigCU+0dw&#10;a2WbZDpfHYQvpzQyxeZ+9OPHo8yOWa9ICAGlksHCrU10wwQJugk3tjVM2dj/AKGAwscfGMKnKQig&#10;pBss3IpjGJbTAJAqKEwevI/JibGqnq7rLC2tUCyWUI0kDx0NQbkd26kcS6sJqBlom/4pkgXY2Nyu&#10;2qjl8eNRZsfL7UBwc2WbVDqPYRiYpmTiwL2EhyZYXdsgm82yurFFNrfz7fcD9x5nqly/sbFRjh+/&#10;i/MXLqGqKk9/5tMEAgFu3LjJyy/9iM1Ekqs3l6q6px66n1/6hZ+p/g3wgx/8kGtXr3PlxuJOOeUu&#10;/KVnngfgjz7deJ386i/9Avffa60fASgUCpz91rNkMhnevnwVXdeREqKRMH/7b/0NIpGw1c9ScuPm&#10;LX700ivEtxNcu7VTvwacT2VLPvWxD3H44Hz1b13XuXjxMrl8gQvvWfUCCAaD/PznnyIYCFTzbm1t&#10;c+3aTbYSSed6Ceu6Hxoa5oHjO213Qtd13r5wnkzR6tMnH3mZZGKRcvFd0L4zunle7NyuOlNc2XiM&#10;ZOYwqlLk4OwLlEoxltcfZ3p6k6HQSyA7aai7slPZeZY3zhANLzI9fo5ri08BcHT+rOtIea2pr4du&#10;BFnZeIxsfopIeJnp0TcolIZZ3XoYXQ8zPnyBsaHLCGUnEEUmN8vy+uOYUmNi5AIjsQVurHycYimG&#10;puaZm3yJUCBeV44zO3VxeKS4pp3u0toTpLLzzE2+ZP29/gSx8CLT469xtaZ/V+OPMDIC81MvseV8&#10;a+uANpXqgaX1+vasxk9X65/OzjM7+RKx8KJdrUyrerV8sDbFMP0sr3+ATH6aSGiDuYmXKZQiLK0/&#10;ga4HmRh9l7GhCy3C5veDnbrv56iqedlNDzTFMP1cXXyaM6fPkdi+xY3lJxgdhfnJl9ncarTXmNIs&#10;sVvcGatcnz5fiad+4kfMT6XsWfpHuw8/LU9KS7rTakEHBq2sHSjYkdUfrmmWW9fhjQt3g/ZZHr7n&#10;d1m4biK0j3F0/mxd+tWlp5DAsblv8fq7f4Njc98CYGHpaQ5O/A5Xl54C5SQCgZHJsbBw1V5UAw88&#10;8CBf+tKX7MmODLxDVdJLvLewwDvn30bXdfyaz54FAMM0uXr9GisbaxSKxeZnpgcaTDYkVLAOfOmF&#10;76BIyb/5xMfsGVxTKpV4/eVXKJU6iyCmKGrV6bRm7ewPkvY3AVXdcbxMc8chcosQos7xdeMU2qm1&#10;UZnJ6RSh7NQhl81VB/tu+dCHzvDlv/e3uXVribX1DU6deojj9xzne9/9Ptdv3OS9a7fYTlo3bL/f&#10;z3/2l7/IA/edrOqvr6/znRe/x+LyKpev3bQSa7r/S8+/CMAf/kT9deLzafyVX/lFTj14fzXt7bfO&#10;88Ybb7K4us7N5Z0vDaYmJ/g7v/k3iUbCUHY0vvfdH3Djxk3eu75TP0faXwoNHJyf5emf+EjVUdJ1&#10;nfPnL5HN5nj78hUKRet6DQYDfPFnfpJY1HL0Aba3k1y+fIXNRJL3Kv1RiwCJZHhomAeO7/SjE/vi&#10;ULXP0kA3DlU2P8XKxuMYpo/RocuMjVxiZf0x0tl5PvjkOZIb1yiVOvk8uCt7dx2qxjok04dYiT+G&#10;UAxmx18hElplOW610+9Lc3D6BVR1p1yrXx5D4mMkepmx4UtsJY+zsX0/oWCOsaFzRG2BK5ypr0s3&#10;55WKlZ0fjiytnSk7IC9bf6+fKTtU52wO1ekah6q5vf2me4fKbZs6ua4tdCNolZ+bJRJcZXr8NYp6&#10;lOX1M5hSZXz4IuPDF+1qu0C57rKbVvSCQChDCBEAJKaxhax+4SJQtHGkkULK1puP12KYfq6VHapt&#10;Fw4Vrc5c0wOd0t5Qfx2qJu/sdkMX4xdctbhDXBjcyeIiczM6bG+z3H11qNSTCLk7DlXzqYoB4fqN&#10;61xfWMCn+QgFQ6ia5ijbyQSLq8uWM7VLuP9Muc+5P3RWv2YX+fsJRVGIRiMYhsH6erz8ewNpStLZ&#10;nVeRfD6NI4etV7Qq5LI5crnO9x+6/+QJ7j95T13a1uYWAJma2TSApz75saozBWAYBhsO9esX6/Gt&#10;ugtD0zTm5qbRNJW5qclqej5f4NXX397JCIyMDDEyMoRf0/D7tLpjHV6aDfSoPjBkcrOsxB9FN4Ic&#10;nn+XsZFLbG6fIJObIRzOE19NdehMDSaZ3Cwb5f2jxoYuEQ6tEk9Y7dTUPFOj9ftHGaaftU0rCuD0&#10;xBqH5t8lk5shnrAc77sPv8Nw1I0zVU+3zhS0d6a6o9/2dhd3tXWXy0LUiDt29hsrkMlPs5k4SdC/&#10;TdC/hZQqG9v3ky6vudtdyvVu+zpefxFKGEUdBSEQIoSijljlA0IJoShREFpHfdoNTc+aY2I39M2Q&#10;A/bFj310pqDmgujMaOcabXBhcOdwm4wt6Uy3s9zO9MNGtwy0Q5XOpIlvbODTNMKhUFMpFAq8e+U9&#10;dKNmFmaXerXObMsyWh70uEPQXUQQq8yIGZUZOreXhhD4fLYZ2Sa6AX+Xkaya2OsGTbOcI2tt2Q75&#10;QqHubwAhFGKRMNHwjhO4//SxM3pASpVE+jC6HiYYSDM6fNWKdpey1hhFgmv4NTevsw02ucI4q/HT&#10;6HoYvy/NSGyB7dTdbCad94+qjQIYCuYQ8hqJhJ9k+nC1X7KZZWofAx6DgIvRW0vc62tqgZHYVUTZ&#10;Wc8XxpmZeLU6Y7mdvJuSvlf3nJ1693tc3ohAiCjSTGDqq5jGKtIsz8oIYTlTdTXovjZuNR3PmmNi&#10;N3RhqMFRchK70i4haurTAZVWd6bVgjbGWhxyh6j+cE1nuTulbH2XChlYh8owDK4sLFDIF9B8vuai&#10;aazHN8jmd2YANDVPNLxINLJo/e6zxGolUhZ7engRTS2gKsWG9GZiL6dSVn/f++7sSrr9vwPvHz6/&#10;D5/PRy6X5caNmxiGweb2JYL+G9XzdfzYZN2sS6FQ4O23L6DrOonkWw3nNxpeRFULqGqh4XqwrwHJ&#10;5ayZLtNMEfBdr+abmSwxPBSry7uxvoFhGOjGLSLBWw1ldiN19QvdIp2+XFcm5avLp+bq8iq8R6Gw&#10;2ZAPIBTYbCgnGl4kFlrC70/U6bxfiCdOVmdoJkZeJ5GAtU0r2l00vEwsfIFi8fb/ZGZyM+hGsPn+&#10;Ufn6dbCZ3DSbCWtNXWUmamP7PtK5WVSlyNTY63VRAFvT2X2wGR2Oh+4o2je9zWitYyr2mtsUwmBi&#10;5DyR0Aq6EWRt8xSqYjbMXO0t5TrXjNv7jwJCQ5rW2whSFpDS+iJLKGEQVgCl+qJb92W/cCyhb0W7&#10;MLR7nd4fhIs2ONC5RgtaGLMOtcjQjh5Uu6dc6B6XPbAOlWmaZFKptmtmSqUSN2/urMPQtCzT4+eY&#10;m3yZuYmXrd89yUvuZKpR/L4kAX+SuamXm4hNx25z8iWmxs4hRPtZEI/dJxaNEotFWV/f4OWXfoSu&#10;6wxH3627Xj724cP4bbNFhUIBVS0yMfIjh+vrZQK+JAFfsi7t8NybfPADO2unANbXN1hf30DXbzEU&#10;fr56jTzyUJ6jR+pfM1y4YgWGMPRXmB7/YUOZVZloIfa8NTI29B2Wlv6srsxoNEw0GiEaDnNodrFa&#10;P8X8T2xvX6rLOzk1jqapTE/GmJ96s6E+sxM/Yih8q05nENjt+3OxFKvORIWDqwQDcVY3T5PNWdHu&#10;hqLX8Wn9f4Vzr9lMnGAzcQJNM7j/xOsEA5usblai9sWZHju3s3+UAF0Pk6ibiVohmZkim5/m/8/e&#10;nwdJcuX3neDXj7jPjCMjMyOrKjOrCnUCKFQXgALQF0lc3U1S3KFEDtnirO2K1O5QOzTTjsa0Wtn+&#10;sbbanRmT7Zi0umxH2pGNrTSkjjVSLfEAukU12ehGoVFAFa5CnXlUZWRk3Hd4HH7sH+7h4WeER4RH&#10;ZGRWfmAvUfHz3/u9y93DX/z8/R5BcAgHNuF0jLdOYvJnrYkNHEGm3Se9h1DjchaCD0DTTXCcC5X6&#10;BiiN56rBLGuzzIB+fafyjK+YRKnEfAsCVwDAA4blmvejXZiWYCgcB9sMHQzEeCfF4KtgRAYYks5a&#10;rXgERss7mvYQdMZ0AtuY2wlVs8WA41gIPD8wcTyPjiLgQix0B77egmRb+s0WIyaobY94LY3BaAUM&#10;nsoeQg5RgyjKjaWlK1rx6Iw25H00+YabEeBwiB48kgyAJPxaBRVerwcAAZpasmR9bphiVXu/qHO8&#10;Ez5PGtHwHTCtOBhGXJMWDd2Dz5PRZrPIFCs+Isr9o3qeKKYVB9OKw+MqwO9N6fab2i9cRUPhiWp1&#10;FpCR15jdm1GwATXz06NPO4QiiXjdWUSDd8ELFLLFSyhWziMSuqvyXAnCmK9JT0y/rmM8Q48BB0FQ&#10;v+ViXKah0FbUozRIOA56I3rJIWDMk2L0HKMhnbFasTUI+Y9lRtOeD+Z2QlWuVNBut9HpdAamnZ0d&#10;dLriouV4vIzlZc3agkM2Kr1rSZW0SsfMlF6kQYIgkFiMy2uFWHYXLNv3olCUC4Igeld76cH9h9I+&#10;aR9DEJiRBpMX+nZ4nldEJ9QEXtGUybIsBAAsp66f3XBcRzpH+/1jhlKnl2e+mF59rFjmBRqZwlV5&#10;36WQfwcs55H3VTp35gESsXsgbX39d9YQUjsVnqjoLdQaEWSKL8DlrGA59gEWAg9VuZpMfz+qcGAT&#10;NM2gWj+Fbm+NWXBrxNei+yMy0Wk4xkPCUUAQ1GskRYg56YtePQj4vPvyj6uV2jo4zqXzXB0s/T47&#10;iO964+f22YyjYQm2FK3oU+2hw4bxAA2kf/ZPwESZBzAtuybMuDhgnidUjXod9XoDjWZzYCqVy7Ln&#10;odVsoNVoaE3Z0LMTGxiABdsWVIZji5GnEpqi4PN54fN5EY9H5ckAz9fA9xb+AlhefhkB3wUU8zk5&#10;7afFL3SO2x/JRSYIPEqFIor5PIr5PPbTaXz26WcQhCZarfdUuu12W9QriOn+3XvY29vT1c9u8vmP&#10;0ah/gWDAj2AggGAgAIc2ap8E03wEn9ch6/p9/jmcVE0JuZnm7e15aAAgEroLr2dftcaozeyhy1o/&#10;f+zCvMbjoWynz7MPguDlqH0U1QJNteDxCJB+s1BFATyZvI9I6B6KlXOoMwnQFINY+BaaDavrpuzD&#10;7n45TPTW+M07NNVCIvIJvO4sON6FbPEKnI4qEpHbIMkussVLyJcvmUwQZ4niEXiSiRVBSWulRsP4&#10;NmwotBVFq9UYCp9ixphYYdJuNMksik1HbjgjtmM07VGx3/rcTqiK+TwYhkGr1RqYeGVIJwHgxdeE&#10;9RgKR2FiAwOYpm0bmP1z3NxhxQsj9hMNluXkxCvXAA7IagTHsXLiORbttuiZ4nlNCHZBEPVYKXEs&#10;uJmEOhPA811N3xg3cufx98FxbVmPVOwN9rQjRrvreaLuIxG9h3L1LIqV8yAJFonoLTgdhz+qX7O1&#10;iEzhBRAkgWjoLsLBh6qofSHfY9A0cOYZH4JBUox22DgpRzuMBDfBsh6U5TVmWfgUUQBnylN6+opr&#10;/Nbl/ve4ihB44x9R5gGabmIhKHo8G8wyGs0V+DxqzxXL9TcdP1gU90/FGypKON5pmnjBDwEh8d+8&#10;CzzvAsdbe62xV5a6OPP7uZ0YlmIofMoxOiGGMFE3mmQ0EY/AuBbGzWdEz5adNud4QgVBfFAclvqP&#10;qxY6xoLKYCY2MIBp2j5mXjkMoz5WHa1kmuhuf3RoNNWeqFbbJXsAPJ4cPJ6cNst0mcKY9DwELOdG&#10;Ii7uH9XsRe0jgNOnvkTQnwbHeXD/wTrKZUG1H1UsfBuVKtGPdujZRyx8R1uMBexsnJ225h9x7dHz&#10;4HgXlhP7WIl/hHZnAfnKRbhdBRDE6Bu3zwKfdK4QBIdC9RyarUVEQ/dUniuW82izHSDqG2NvosNy&#10;bqRzL2E79aZB+jnspK4gU3wLqex3sF/6C0gXfgFP9r+JZmtFjPQHEgThAkH6AJh4skZ/ZrcNw2KP&#10;vyP0zHJiZZJJFJscHMaI2ZTqI2a1SK93Jrc+vxOqseh3yORdcwxw7J0aRKsdwV7uZTmVame1KjKl&#10;6lmVrjJ1ukF0ukHp83Xs5a4jnb8G3uDXRZ6nkSlelfX2ctdNy9XWT5XyQ5JWX079cvdy18G0o9pi&#10;AQDF6lmVXjp/zfDXUp6nkS2+YFCnl1BtntCqHzmKlfMKT9THIMAgU7gKph1FwJdFInIL5CGP8inu&#10;H7WOTtcPmm6C4MX9o3pR+7zuLJr1fXAcIAgM2s0v0Gr7UKkrox0WkSm8gIa0liro35442uGIzyQy&#10;Y2Y79DSZhBxV0e/dAUF0UKmfRDjYwpm122h3Qmi1o6AoDsScfXGEApugqbYULfI0nE6156rVXlJ4&#10;2O15uJocRV0IoNkS+5/jXYap0yHQ7VKgHUEIghvtDoVON4Bc6SW0u88A4EGQfhCkeosNI4yvDUOh&#10;rZj2vKHwKWeWEytTxrQ2Yr3HZ9RyJuuhIzahUmPYLYbCUZjYgAjhAkF4NclnIBN/WTpmDiFo9TgR&#10;+gmDDOHUjauYxyv9WkiJ/5YSSbpAEPqHEkEgIcDX1yW9AGHyygpBgyC9xklXF18/kf1EKv4tJrUd&#10;s3f2CcKt0qMoN0jT9vhF21L5JOEDSXpBEJpNjY8YLOdGoyl5otw5eNw5FMoX0WCW4XZ1cP7Mp6Dp&#10;2a8PspsGsyTv/dOLwpovX+hH7VtQ7x/Fcm5kS/1oh7Hwl6q1V9HQPfjHjnZoA4T8ZwS0X9Taz0r5&#10;/KFcyxYN3YPA7cseRPBptFuMvOYvsZjF4uIBvYppghgd8hPQVAu1xjJyxYvwuHOy5ypXOo8Gs6jJ&#10;1Rsjs7GaHfXmCgplsf99nn3D/St9nl3Q5EMQwn2QeAC3c0f0encopPaXwHaz4Lop8GwWwPBXwvWv&#10;AM4Owx7XCY4BpIEasXNGymGiaCIegcktjMRIxY3UQzJH/kndsEsMhbOFIIIgyKhBimnSwnxU+Bgd&#10;HncNyaWHcoqE9rUqMpHwvko3ufQQq1JyORm4nIz0+QFWlx5gKb4FgtS/QkNRHFYWH8l6q4kHiISN&#10;y/W4a3IZw5NkT5OSBjJl8rrr2mIBAoiE91R6A9uT2NSVmUw8Qsiv3gz4oBnnR7VBWZpMQvRE+bNI&#10;RD9Gqx2RPQBe9yYq5apKf5CtaWBHecr9o7zuLLyeLJqt/v5RocAmnI7+OcQLtLjvVmsRsWgRZ9du&#10;o8t5kCm8IK4xO/0Aiei9EaP69ei3aJyxhE19ctgQBAqV+imwrBdORx2hwCbK1TMoVs5jIfgQ4eBD&#10;5EvnUaycg8fNgOC20azPn1fV50ljKXYTFNlBsXoWldqG7Lnqsl7s56+ZetxFxnvImhSx/0+iK/X/&#10;cuymah/L5OINJKU9/5ZjN7Acex/LsfexEr+BpdiHUlRDByq1NXA8BY6ndeuvjN4eUDH7ZgNGxR7M&#10;EMw/hHRTG/HGZrk7TZREscnBYYyZbXQmKWi0vEd+QoWRu8QKlk/DAXDguX3wXGpw4vfFDfkOAr1D&#10;4RgFbFdAtQo5NRnzy6nZJFS61SpQkRLLiqlSJeRUrVEQDIZdEHjUan29SpVAs2l8LrJdAZUKRktV&#10;vawsJ0KXul3NSSJVpdkkVXrVKmnanmpNX89yFWBm5pwx7j9bkE2ry+A4J4qVc3C7Ozj/zGeqaHc+&#10;z/7E+yox7ShqzSTqzaRpFLMGs4R6c8X0OAgKBOEb+Uu6h7h/1FdU+0e1OwvYL1wFy7lxMnkf0ZB6&#10;w2elJwpcGq1WSxXtsNPaA3sA0Q5lxuuKQ00vqh9NtbAYuQ1BIOXPPs8+mkwChco5AMDGqTsI+qV9&#10;IOcQl7MMl7MMQaCkc5+UPVcs5x58PcjY8f1vnUK5v5ZwMXIbAkjUGknUGqtSSsrXer0p/ruXtFEN&#10;9WuvxCSutdJ66NToPVaz6QfDEoYV3Ts+SOeoMi2PlYmCKDY5OJRx8ykZbmO4hj2YPwEedWbVwwPh&#10;pMnSgKTZkO+Y+YFpR7GXe1FOpar5vial6mmVrjK1uwG0uwGVLFN4Hrygj57F806kCy9oyj2tVQMM&#10;6ien/ICk1R2SmHZEWywAoKhob3pIe/bzL+jqkc5/BbVGUqt+pOA4F7odoJhrolLbQKcbAE2zOJVM&#10;jemBAbqsF5lCf41dOv8i0vkX0WCWZZ1maxGp7KtI5V5FuvAi0oVr2C98BV3Wq7IFAAQpbsA8DuKa&#10;G2lfLWn/qEpdHbVP2U6mHUWmKHqiIsF7iITuIV96BsXKuX60Q3oeoh2O1x+Hkd4aP4oScPGZ2/Ja&#10;NhBeJKK34KAY2QMZ8GXBNDKYSYDRMaHIDpZiN+FxFcC0o9jPX4PHVZA9V+XaBso18/u4GkuPoRNR&#10;qJxHoXIeFAVcOncbHncRmby05tRkXWs6dx37+Vewn38FzdYKfJ6sHNVQu+5KXn/VDaBUNViLa8np&#10;Mf1+MC3BUHiM2GGWBm80bDZnu70D5qmZUBmOm6FwFCY2cMwhhqYY+f11vzcFj8v8FTWPqyjrKd9/&#10;D3hToKk2aKqjey/eeBNXAX7NO/Qel/FDprZ+fm8Kfp/m84CkradRUq59UeJxFVRt8Xv3TNvj8+zr&#10;y/bsweWsaJWPLK1OGADAsjR290/IvzCzrFurCig8UDWNB6rBLImhxjkxn/hLfBLVxgnwgviqT6W+&#10;JkcR7B8/hWzpedSYJFq9SbLAgeeKEF2LBOrNZdnuMOom+0cpo/Y1Gm1VHqUnyufZF9eYSfX0unPw&#10;uieJdjj5vXpyC4cLZf+7HDl021nZg9jzRPXWwrlcHZw7/anp/cCQ3lOy6dPydKCpFvzePRAEh3Y3&#10;jC4bUnmumq1l8Ly181xkOg3or7Ek4Jb6v8nE0WzF4XG54ff6dImmxHsBTdPweb1odV8EK1xGbGEH&#10;QV9Bp6/M12CW5PHWomxd71ldj6HQVgx7Wic4RsUIHitrWnrEfGPmNj6ZhjJerulCCIJyo5z54b0f&#10;/QhPnjzWinVs7exgv5CDACDgTWElfkOrosKwsYbCUTA28PXfE0AKwA9/TT/0BBmBwJeHvs7XapH4&#10;/d8Po9Uabe5LkqS8Z5IgCOD5weUYQZL9MgVBwKininbfpnHqoLQxTh0AgOjteSQADMOAZUd7v//y&#10;5QX8xl9+BgDA8TwKBXECw/M1sOyurOfxRBGNXJI/gwDKlSo67TZYblfeZFd7Nnz9d8V++fNf6/c3&#10;RTmxtPQyCElbLLcIQeii232oOue05bY7HVQqVV39hqKtmLFIRTR6CR53f91BuVJFp9MGy/bbCwAU&#10;5TJoTwGCwOraAwCCQIAjr2Ep9ssquRaWZfH5nS/Q6IgPcq9e/QCVSgrWh3hYC0UI+c9o9E9/dWaO&#10;c2I79RYAYC35DjLFq6g39R45j6sAn3cfkdA9EJIHqlg5L09uCJKD37OPheADeFwFCAIl/6oNqVSP&#10;q4Dl+Afyw26DWUIq+6q2SjoC3hQS0VvYSr0JjhcDn/jcWSQXPwBBiHuiGSEIFNL5F1FvJuF21XHh&#10;9J+hVHbgyf43wfFOBH07WIp9pNIvVs+iULkIkmCxHPsQLmcFmeLzaDDLCPiyWFy4OdrDuo5+Y8f8&#10;/pbyjZd5L3sdtWZS/n7ay12X+vdjbKXeBACsJ99FpnAV4bCA5OIHKJU1RmYIL9BI515Cg1lGLFJE&#10;MvEBiiUv0rmX4XFXEV+4iU43iP38NXC8AwvBB6OFsbfajaPf7i0hCBTy5YsoVc+CplpIRG/B5Swh&#10;nXsZTDsKrzuLlfhPQZLm5/lgJqs4L9BIZ19CnVmGx1XAyuINdFkf9rIvw0GHsRxPyJOnaDSMs2fX&#10;AACtdgssywGEOKmC5JUrl+6g0RBAkqsIBf1yXkg1bbVbYDkOPJdCp1OCwHeQL/wBOt0utlNv4uUX&#10;bqNc3sXjvZcRWQBWFj9AsSTl1zVVJ5gKhqVIwr38y6g3k3A4unjjZz9EcnE6G9wf8Gk8OvrBMmSo&#10;lomCKDY5OAhB/mNIlwU+uXMWBP02nnvmn2FzhwdJfwNryXfxyZ2zAP02nn/mn2FrT7qXrryLT+7/&#10;JtaT7wIAtlJvYjX+P2Ir9RZAnQcBAlydwebmlqYkPZcvX8Z3v/tdrdiQ0Z7SjypWr4pjnkparQJ2&#10;U3+O3dSfI51+D53Ol+h0vtRNVhimr9dL9fptdLpfqiYXVuC4DlKpH2nKvYNu94HuxqMu90fI5T4w&#10;rN+oWLksCoUv9O3t6Ntr3J4vDdszGVZqPQZTMjsMph1FvnQJ+dIl1BpJZApXUa6tqzxQtWYSDUb0&#10;VBEEh1j4C/g8/UAlPs++ajLi8+wjKkU3G5UOFwZJLWjFKgqV86ib7B/Vi9qnpMEkUKyKa3B60Q6V&#10;no/zo3o+jpkY1Vo2RRQ/mibxwnOfqdbCiWv+1GvhTCFGvJZ6+qPksYAY+n1PXjuVLT4PguB1nqvx&#10;mazSzZboiQIAn1e8fsX96jwIL4RB05RchMftwmoygdVkAmc2TuH8Mxs4f3YDZ9ZP4cz6KayfOgua&#10;PotOJ4JKuYD/5R//Q/yzv/vfy+n/83f/e/zL/9ffx7/6R/8QD++U0G6fRLuzAp43uC8bNEv/A4WB&#10;0hQwLMFQaA/KU3HUFo6qPzUsvgY4VGOgwsCDxoyQZW760oCnbkI1nYGYjtVjjh7HZ4pFnuKOomka&#10;fp8PS/FF+LziuqZi5Rz2ci+jwSyCIAjQFI1IOAy/Rzpe3UBJWvshgEYklEI84kU86sNCcE9lHwDC&#10;gTQ8bhqxhaj8SzYAkASBRCSOlXgCC8GLIInvIBE9IX0Oodt1IpVZV9lS0ukGUK4p948qIFNQR+2j&#10;FftHsawXlUZ/DU4icksV7dDn3kSloo52eBBYeAY5MjRbi8gUropr2UL3VFH8BEEATTTltXAeN4OQ&#10;/7G1yfmkfdh7klKmCeitnaLpJljOJUf9Wwg+AMc5kcqq1x6Ox+gVbfT6HzSiobtYCD5AoSx6nR0O&#10;B1aTGk+2oXmFkOi/pcLzAuq1mmnqtDuS3qC3SfRtMn5O1+vZjWEJGoHuuAbl6TQo2YGdtiZihNcA&#10;R2Eyi5PlHs607T+FEyqYdauhcBQmNjBFDH5pOma6HMjpMEGhmqwTWDpADmetlTgcDjxz+gyWoosI&#10;+gJIROLweTwqnXAgiLWVJGKhBSxGYvB5PBAECl02CooCOP4UXM5vYSGQQDiwCIJ8HYBfYcEPinoT&#10;y7FTWAiGkYjEQFPipIogSAR8PgS8fnhcMRDEGQS8fgS8Pnhcg9eViL/0i54ovyeNWPiOQdQ+RpUn&#10;X1GvwSEIHtmSMtqh+KrjZPQt6B/6RmGizIcCjnfJ0SaNovhp2Vi/ay2q37S6jtCkEfG6s+K+WtIr&#10;gO1ODLHwHXkNX7b4/PCQ4pawVkGOd6r737uPBrOEQlV8hXc4inKsFalieJYhR3WRAGHJ6qSMUkJP&#10;d5Q8dnOQZcsQ0oCZYH5EwkRBFJscHAQh/zm0PJUTKpgNm6HwmGPs4fj0sp+j1KcURcHtcoPrcnC5&#10;3QAhTrDCQTFgBQBsrK9jaTEBt8cDykHD4XBgKbYIj8sNph1Fq70EmnoebncEFO2Qeug0gA0IcIJ2&#10;uBCO/AoczrNwOMQHRZ/Hj6XYIihSHS6adjrEn2IGfOn24AUamcJVNFqLiKv2jxI9HedO38di9D6U&#10;P3wr96PyuTZRLjVQrm2g0/WDppvWPR+Hgd4TlNV0AAgCJUeb9LgZXRQ/I4r5zvCofibt0TbZlqZr&#10;jVkw6vOk4fOmAQIo1c6AZb1YCD4UPVe86LmyD/NK9fq/2w3A62aQiH4MmmJQ7fW/cTYF0sGhegNQ&#10;mBgbQ28VJrVqCbMSzHv9YJmLOhm7FwErdTNRMBEfeZ7aCRWmMuj2W5ycY+/UMQfN6NfF6Dnmj1Hb&#10;sLy8hLMbp3H+8nN47efegtMfhuBww+8LwCe92tdh2lhMLOPrb/8CVtafgeDwgHJ5QVMU2h036q3T&#10;cHvO44XrX8XK+lnA4YVAu8EJ38DO3tvI5C6jWg3hwvNXcfGFF0E4PYDTDZdb7QVbSq7iK699E4HY&#10;EgSnBwI9+Fd65ZqPnidKGbWv3Uqr9o/ieKfKE9WLAthbSxUL3ZFDPR80o47jYaXBLOn2k+qtZRsb&#10;k84zEQOKh8xBOiOjNKoxTlMtLEY+AUV2UG8mkCk9D6ej2vdcVS6CaSeU1mxCXRGx/0VP1MapLxHy&#10;p1EoX0Rd1//anlHY0R4aBztswOwZ3faR1TH9EuxnLuprPGDD62aqYHrAHEL+o8eGgdVmt8Gkiqd6&#10;QmXIxL07sQEdLpcAt5sfmnxeEiG/S5U8blqV3O7BtoKa/CG/Cx4XLSbZhj6fMvXy9Wz18nvlepC6&#10;PMqkakfABb/Xqck/QjsC4v97eb0eB7weBzwewOMRLCWHY8RJqcEpYCCymemXMN+M0/5x8oyAbN5a&#10;ORzHw+V2Y/3seeSyOXQ6XYAgIVA0SOnLjuc4kCQJp8OBzP6+9OsihVAoDIok0WHPIRxdRjS22D9O&#10;UiAoGrHwHbhdRfBcBy6nCx6vtGlv7316RTVX106D43jUajXxGEmbtoNpR2VPVDR0F+HgA+RK51Cs&#10;nDfcP0oQKLUnyvcYLOtBpd5be5WF15MFTEschb6FsW0R8p8jC8v6ZE+U1y3uJ1VriB7EsTHpMhOx&#10;IdKZqUq2oTBKU22EApsAgAazjAazLHqupEl9z3M1HQhxLaGq/9Ny/1tu/8CDB0Pv9qJ/VtcJnnqG&#10;ju8s0A/U2IiW7LM3iElLsXR9WeCpC5tuhGEHGAqtIma2I2w6pNDpVjgZO4PrZ39OJfv8QRr5YkP+&#10;XBE+RVsw38/ltXNvYjXSX3Te7XL44NPH6HbF9zp4dFAUboBHV5Grj9vhxtvP/wpcDvEXb21+AGhh&#10;H1XhC0UuNadiZ3D97OviBwLI5Gu486AftQwAKrDSDulVDQL4/F4auWIdgjQ2g/tBPV4EAbjdFk8I&#10;/VAD5mLAJGz66AwqYQgGWQ1EEzCONQIsMTxsOsey+OzOF2h0xD2NxLDpuxbDplurFyH/GY3+d5M+&#10;s1HYdK//Ck4mT+LspSvYT6exl0qJ2wTwLNKpHdSaDazEEzi5toG1cxfx6a1b4hYAgoBGrYh0Jo1g&#10;MIhzZ89j49wlfNI7DgBsGc369+APhAH+Gzh98SoIyoEH9+4CAPg2g8e7O+AEHuvJEzj37AsARePB&#10;PSl6myCgXs5jLyfugaa8z+bLl1ConAdNtbASvwGOcyOdfxGCQMHnSWM5/iFIoj8g+fJFlGpn4XF3&#10;sRT9CBAq2C9cQ7O1iOVEBj7nLZCkGLhC33Oj0rcwzrNCf+zHyKxgLzdi2PT4LMOmE9jPfwXVxilQ&#10;ZAcnln6ILhtApvi8bhLhcrbx2rV38dPbYpj/5fgHCHhTKh3AuLsMRLZh8e48lGLlPAqVc6CoNpai&#10;H8NJ17FfuIpmaxE+TxqJyK2pRJzU978fmeIVXf87HA48/+xzqBT6ex6uJpdw/foVlZ6WTz/9Atls&#10;Du1WC+/+699FhzFuw/U33kJyYwOC0ES1+k/Acqw6bHr6uhg2Pf4BiqXRe934adNQOBF7uZdRk8Km&#10;vznFsOnTxP5eGQGDgdJLNBgoiCKDA8MQ5D9AL2z6l2LY9Oef+WfY3OZBKMKm98KpDw6b/k+xnXoT&#10;oM4DUtj0LZOw6coaH4dNHxHDG72h0CoTZdah9b6YJ0HnXfJ7nBovFWGQr5/8XkqVPziil8ulqUPQ&#10;79blH+7lEkTPkuRdChnUweMa0g4frbLh8zrgUXiovB5S54kSk95zZTaZEgMBeJEpSDvX519Gg1kG&#10;L/SjpsH2s2H6HHR9rT74Kh6VVXLbmaZ5he1Ot4t2q4WHd++g1ZIeeAQBAtv/8YIgCTTqdexsbYHr&#10;LV4ROFSrFfCCAI/Hg0a1is0H9/v7yPEceLaLbPEKmFYQvNBFdn8fmbT46ztFkhAggBP6P+6kdraQ&#10;zWRA9var4VndF6Og2PNKXHMjrvno/dIe8GWRiN5STaY6XT8qchTALLzujLSWahEEwSHg3ZYnU3PB&#10;NMd+LiBUa9lCgU3QNCNH8RsZ4mD6rFesURqFUGATNNUGy3pRqp4BTTexEHwIKDxXIxsdgnH/nxqv&#10;/61ioXOGHB4Lc2+VTjghdtubPdPolUkYpy5injFyarLoLOgE9tLr+1GLOZ5QTY1Rh2J6jHtyyExs&#10;YA6wVP+hCjJMO4p8+SIep38Wlfo66s0k6s0k0rkXkc6Jm5qaLeS2H+v1nj3Tqdt0rB4QUmPKpTKK&#10;pSLKhTwKmTS8LgcIto1Go4Y6I04y2mwXbaaBYmYPHicNcF3wHQYcL06u8oUCGs06SvksOkwD4Log&#10;uDYo4s+wGLkBnn2ALptCtZhHs16F20EjEvCi02JUm2Yz9RrK+SzYNgOwHRCsfoPTumLNx5k19ZoP&#10;l6uDc2fU+0cpowD6PGkEPXdQqiwjX7kIAIgE70Hg1J5ou5jsfJks9/xCoMEsy/tJnVy5J69lazBL&#10;WmU92m7RfpawdOudIsqvL2UygiI7WIx8Iu77xCwhX74IjzuHmLRvW6F6Ds3W4mAjI6CM6ncyeX+0&#10;/reDQe0wjNhnD4Sh7UGVGQe77R0MB9IK/ax3OCZZRLHJwYGo84xjwYxRbI2iezyhkjDsNEPh4cKO&#10;JqhsjGRwJGXbaLYWwbSjWrF8Y7KjVtX6SZSqZ/shdSWjvECjwSwjX74EfmYTqgnQdIYdfTMpHOcc&#10;5yWBEZmHlvahSHHCUqyU0WTqILguKJ5Ft9NGtV6VJzuFYgnFchkEx4IWOHAdBuVaFUxLfOWRZVmU&#10;qlXw3TYIrgOC6wDCNoAd+DxpeN17cFI/AISHILgO+E4Lqb0UCpUyeIWHCgBIrguK64Lg1K/38pJn&#10;thd9zOfOollPo9pYRKOVACntH1Utq/ePajJ9T1TItyNGASy+AJb1wumoIxzYtDmqn2KM52C4lVXQ&#10;/lv7eRYIAiV7otyuOhZCW+JaNsmDOBBtJbWfDwHK7wNl8ivWTlXq64DgVHmuKrXTIHvt1Q7eiFRq&#10;6+h0/WL/B631f+/HE1sxbYN0wPT4BBh6qzB5px5RZt4rBoOjl2gYqjAChrYMhXPD8YRKgf1DZb/F&#10;g6J3MVtvkUJTmdm6gbHo/eLHseo9c4YXO1xDSSR0T34I1uL1trG6JEaNGs3qOEy/hFnBcm5U6uvY&#10;2f9Z5MuX0OmEtCozx+A7xRKD1k8BotjlEhfJtDthREJ3QZEdMAyDdDaDvVwGqf00MoUs6s3+K3CC&#10;ICBfLiElHd/PZVGslOS1gYIgoFyt4PH+Hqr1GmqNPJjWhwDqsg2gjmbrI2Tye8gV8khl9sC0+/tD&#10;1ZtN1Jp1RWqg1myAaYvepgazhJ30z6HOLEu/6N8W94+SfmkX948S12b1aDAKT1ToHryejCoK4OLC&#10;bd31ZNJzM0Mcw4OuxTQQb8QFyRNCUy3EwrdRrRKyB3EkTLpoBrf7qREN3YPPnQXHubBfuAIIpOy5&#10;qjWXkStdVE96eo0dscGtjrglQth/F9UqhvZ/t9vF5uYmeKU3udUCw4g/qBjRarXQaDTBsixCoSCe&#10;v3YNL7z8sj5dfxn+UBAsy4JllZM2sVHj3guHYeytwuid+ZQw217Rl6aXDEc6g7RiC4yT5+A4nlBp&#10;0A2fTnDMqNjShcovrF7SIPT28WC9hsftRBkVSluWz52Bzy1GKTtmOIJAoVQ9i3T+ZWSKL6DLelGs&#10;PoNq84RWFdB396GEIjsI+TfB8U6UqmdBKc4nnudRq9eQzmXQYNQb4faoNepI57NotBjwvN6f1+12&#10;sZ/PIZ2rIp27iP38V8DxTnHNX/EF7OcvIV+qIlPMocuysgeM4znsF7LYy4mTOmUqVSuyfY53giA4&#10;hAOboOmmFLUvAAfdRNC/o/I0iVEARU/UudP3kYjeQ7l2BsXqOdA0h0vP3Ib3+HqZKeq1bBl43VnZ&#10;gzgQ7cWn/SxhIj40OOgmlmI34XEVUG8uYz9/DR5XAX7Jc1WsnkXZbH8qk++nQRAkB6YdHd7/AGr1&#10;OhpME7zQBcCgUEjjxgc/wY9/8hH++N0/w+//+3fwH975T3j3T3+IH/3k9/D9P/0+bn9xDw93UijX&#10;Wzh37VU899orePbV13DplW/gzFdeQeyZS4g9cwlwfolm8/8HhvkeBEEbuIIYtVnWOazRALXPJGbJ&#10;ZqZkVo9JISZikYEHR2SQLdOJ+MFxPKGywryN2tyj77Ap318AQF4gHw3dhc8znbUYPQiCQyx8B0Fv&#10;BjRByikS2EXA+wXaHUFuZ+9XyKcPayNdqJxDvnIRrXZM1Ze9UOFHFZpuyWs1ipXziITuIhr+wubX&#10;3kTPX4NZRqO5hEzhKiq1dbCc2oNrjvkY+D37iITuSpHRzsPraeHk8sfyQ2cP7X5UrbZLXiPicmTR&#10;aU1jMmVebysc3VNPbFixck5eyxYLf6nyIJpi0Cc0qZ/MG6gdSmiqBb93DwTBodUJo9UJIyJ5rgSB&#10;Qr25Am7QdTSlLzue55HN55Av3gSBfw4C/xy53D/CjY9+gk+++BJ3H2zi3oNNZPMfol7/Q9Tr74Jp&#10;FVBrNPH53ft476cf4d7D/wn3Hv5zvPfTj/DhrU9x9/4mHj66A4b5HILwAIKwpQtCo2IK7eqhv/bG&#10;68hertFzDkBpdBTDo+iOwKjVGAv9gAzHIIsoMjgwlMF5lEcHa2qYQucd+gmVzf0BmNk0FFplosyH&#10;G5ua3jv3za6BTjeASm0d505vIhG7N+JDqZFFPc3WomqTSyfdxanEJwi4W3BRDnhoAiuRBwh5i7LF&#10;TtePaqMfht5erNXbFE32Ca2NRafrR6W+AQg0XBQNF+WQEg2aOPS3p4F4XAXFWo0NEIQL4cAmPG4K&#10;i9E4VuIJ+L1eEJovNIIgsBAMYSWeQDS8AKoXiU9x3OfzYSm+iKVYHDRNg+OdcmhykiLhoGkkInEs&#10;xxII+Pyq/ABAUxQioQWxjJD+B4GeJ4plvSjXNsR1U56sztNUrJxDsSJ5os7dBk1VkCm+AKYdhcdV&#10;QCJyCxwnRQGc0gk4zvPA0aTfEb1IpEH/Y3Etm+RBHJVi9aw8ORMEeugQcrxTleadhcAmwoEtcLwL&#10;+/lr4Di37Lli2lHs56+B552D2z3oi8tMPgReEKS1VIycOI6XPc2dTgeVUgHN2j6c1JdwO1MgCdET&#10;zfMcBKEj5uE5cDwPiuzA68nA4+rvFzcIQrqupnVtGb8GOGZnWUU5TmZpEuywYcKUzCrQl6CXDGec&#10;PONlGgG7xvcoTKgOLzaM3jGAInoYQQhoMSkwLRdYzRqqSemtzcoWnwfggovuIOiuI+x/jKBvB4Ig&#10;wOPKw+vOwe9qwu9qgpPq5XI54R39WeWpoFg9B553wUXRoAgSgiCIyeA1Nth21dhjxQ4iobvwurPg&#10;OCfSuSvocqexHEsiFAjA7/VhKbaIBc2EJhoKIx6OwOf2IBoKYykaB62YVIUDQSxH4/B7vAj4/EhE&#10;YqrjkfACzq6dRtAvlRFdRMDbn1SRJIlENI5oKAyf24NYOIJYeEGe2PU8UW5nSTy/3TzWkj9FyPcJ&#10;Op3euBGSZ0ztiWJacTCtOADA59k33dNnPkZoPmphD+ZtYTn3YI/lgIeNBhNFvnwJ26k3sZd7caAd&#10;lnMjnXsJW6k35ZQvXxoYgOGgEUP5p0BTLbCcB43WCiiyq/Ncwepz2VAFe1heymAx+qX0iUA88imW&#10;4z81vN5ouoXl+AdYjHyqPTQEsTHTmlTBdMJmKLSOcqAsDdqoDDFsIp6UKZkVIeQ/1jFVNz1gCxNZ&#10;nyjzEZlQTdgHhhjaNBRaZaLMxwygySTQakeQiH4MAgwyhatoGUT5M8bauHCcU0ouVOrrcDs6IAkS&#10;+crLqDRegNPpRIc7gb3cz4Hl3PA4W2i24mi0FlGuRlGpWq3PjLDW7AkYXoC4ZiABiiBBESRIkgRN&#10;O8TkcOg8M0cRB93EQvABAIBpr6Ld+Qai8SSuvPQqVtbPgHR6EfQH4HA4AAAb6+tYTixh7ex5JDfO&#10;ArQLfp8PHpf4IOtxuxEKBLB+9jwuXX0JoVgCPp8PPq8PgOi9IkDA4XDh3LNXEIonQNBOLARCoEgK&#10;NE3jwrnziEZiuPj8NZy5/DxotxfhQFCelPU8UQ0mgUZrER5XEV5PFk5HP6gEL1DIFBSeqOgt1BoR&#10;ZIovgCAJREN3EQlKmwYfc+jheKcYgj1/Dbyg9zzxAo1M4SoarQQ43iWnYvUsSmZrkeYEj6uApdiH&#10;oMgOCpUzKFbPIhzYRDiwKXuuWu2IKs/Qh1szhZ7c6NgIBH07IIl+MBvRg5yGW+OBctAsLj3zMXye&#10;rC4ojJpBFRInVdO6XRvbHqGTlH1qMctgtAa1SYuJ3EQ8KVMya2jUQDQUMc+IOfUngI7hGhaZoAOP&#10;xIQK47d/IIY2DYXHGDKDvuq9++9x5+Bx51CoXIRAROD1mkc9GodiVXytRXxQvIhs8XkwnYvoCm8h&#10;EonIye09h3YngWr9FPLlSwCAVtsNivagt8+qPdjbufZaswbLucFxbjhICm63G5GFCCKRBTEtLMDj&#10;eTrcei5nBS5nGUtLS1hNJpE8uQaPP4BSuQJQNJxuP1wO8SG1w7QQSyzjwnNXUKnVAcoBgeo/wCaT&#10;SSyEIzh1+iw4Hqg1GAiUC5HwAiiSQiwWQzgQwMUrVxGOxlFvNAHaAYdbnJCRJAm3y4XLL1zDqTNn&#10;Ua3V0RUIkE4PFiNuhP1bCHi+QLGyhIK05oYQSuBYARsbNAIB8UzSeqKUUQATsSxOrtyX6ywaUX+0&#10;CwvfwzrEPGNknFustUVcM5Tqv/YlPVj4PPvwe1Omr1Erj3fYEIIBvXdZEEgw0qTD59lHQCpHEKgR&#10;fvw6ONzOMtzOEgSBQr58Cc1WHAHvnspzZeRp6z2bDR0BIwVLGY2pVsMAtPXRG6NIHvFIUSseA9G2&#10;8eTHHoztGgptQjl6lkdyACZ5TcSTMhWzBoOglygYeHDOGWO4bX3EO4qM2J9DsNfaMGZb2uwRo4dd&#10;hcdVRyL6MVrtCJpMAj639XfBrcLz4pqDHvnyJRBkGF5vCH6fT04eTwyl+n+Gx/s/A4EPSNoEYlHS&#10;5gnV0YEggGAwiEAwAL/fLyeXy6XWU32aPgbfHVNCAElw4DgWtMOJ+HISW48egelF+CMgxdciwHM8&#10;WLYLhmHQaUs/GhAUQqEwKJJEPp+HLxgEQVLYfPQQPM8DJAWSFM/f5aUlUBSNbqeLVosRjwMgCRJ+&#10;rw8syyKdTqPT6WIvlUIuK62JImn4vWUkoh+D5TzIFK6iy3rhdNQQDmyCJIFggIDTSaDZWkSmcFX2&#10;RIWDD6UogH7QVBMEv41GQ1o3NRVmNnAaet/ARkmro/2slRsdGzcNhyRYJKK3kFz8ACvxD+T7ZyR4&#10;D8n4T7AcvYlwL6qpBEVxiIbuYnXxJ1iJicc53oFsYU2lBwAcJ17Lz5x5gLXkT5BcvIGIFFr/MCyV&#10;pMgOlmI35YAr5eoZ0BSDpdiHcNBN2XM1COVocLwTzdaiejJpNlSjDSUAYD9/GsWKuj7qCZ9ojOUo&#10;PNo2X+PL8ep7MECg06HQNbx8+5Wc1r3TeMI2YueoUHauNk0DE9sm4kmZgsnRMaiEKDI4MI+MUM1D&#10;cCubQ0boYD0TZT48TLuZghg9jKZJnD/7mfwLuMtZgt8jRtkbzniVpEkSFBkE5f5F1QTA7/cjEAjA&#10;41tBl/WBVDwpEISV+jxdtBXRDz1ut6YvfXA59a8OTc54Yz4Ko5ZAUy1QVAscx6Pb7SKT2YcgCKav&#10;PLaYFjKZfXkyBGn/KUEQ4Ha70W61kcnsg5ZeE1RSLJXAczxKpSJKpZIs5wVBtReVeFz9yzXLelBr&#10;JlFrJvv7R0XE/aO6XeDTT7vI5x19T1Q8i5PJ+2gyCRQr5wAAsfAdORDHPGLc41YYP+c8QBA83K4C&#10;QkEB0QgDv3cPPk8DC8E0IgtAPMYj6Bc9Mj164xtZAGJRHj5PETxPoWzwenOhcg4c7wJTL4IiBcRj&#10;AoK+ffg8+3A63HA4Pdosc0f/fG+j0UqgWDkPnzuLSPCu7LmqS2sGB8FJa8nSuZcGrjkzpPfgPeR0&#10;E+tzER02IU9AGkxCXtMoQoDjKGynLqHDLukmKuLa5Od1k6r93DK2dwetfRMrSBgGlrAH84mVET25&#10;svMsdOJUMSnfRDwJtpvUd7y99kdllAZa1RuT4wmVBQzHwFA4Pxxo9WZQeLF6HqXqWXjdmygVa/L+&#10;UyH/Dhx0/93xaUEQBDzeOLw+ny6pPStiZ9g7oZqwgzXZJ7Q2FoJAQRD6tx+X263y9Pl8fjgVE6qD&#10;qOPYyJUdrdaVSgWFQgE7jx6g2aiLuQUBAtvthzAmgEajjic724AgiHKBQ7VaAS8IcLlcaNSreLz1&#10;CIQgwEHTAM+BaTMQICC9lwbH88hm9pHPZsTQ9DwH8Bw4jhfPa48Hub1d5DPicYokAa6Lct2Pvdx1&#10;lKpnQdMcLl/4RLXfWqdLoVhdR6cbAE2LnqhKxYlK/ZS035E+CqARo/WazRxo4QdPdNGB2JIDPk8a&#10;4VAO0UgBvgCFE+sO9OOaiJ3UbgEUyeLkhgNePwnF/F4HSYgHOU6A10di5aQLJEWAJDiQFAHa7Nl8&#10;zqCpNsKBLQBAnVlGnVmG35tWea66A6IlimvJXkCztaiKckiMc+pZyFCqngHLOcELtHwdGuFyuXRv&#10;UDDtKBqthGE5pco6QKjf2tAjznqMJz/2oLdr1pNGsnnApF5mzZgAW03qO36wbYODosjggE1oLWs/&#10;T4PjCdWBMIuhPdq0OmH4NPvgjLb/1PhjwAtidrczg2AwqE6BAAihDAfdUO1mT9O0qcfh6DG8nQTB&#10;we3qe0A8bjcCgYCc/H4/nK5peKisMbwF9tPpdFAoFVAvFcA1a/A5CTiELhqNGuqM+CNBm+2i3WqC&#10;a9bgdQAOvguu3QTLietbUnt7KJQKaFVLoLgW4iEvaIFFrVYVPVoE0GY7aDdqoNgWPBRAsF0AKQAs&#10;OI5DNpdDs1EHxbUQdFGIBjzgu21U6zW5roLAgevk5M+Q9psqVs4DAGKhO3A5S9gvXEWDWQZFdrAY&#10;uW0YZWxajD+G4+c8zLQ7YWxvstje5FCsnkNqfw2Z3BJ2dzl8/mkXTKsfDZAAUCgvI5Nbwuefskjt&#10;9tdXRaP9DaB7REJ3QZFtMO0oigUCn3/aRavlEj2djjZoh71rXqeFuP/gF/B59uXosiTJqz1X1XNG&#10;z5sAgGYrLm/e6/N44ff64Pf6QFMnQVMn5c9+r8/0+4KmKPi9PnhcMQDPyMnnDcLv9cEtBagBgHpj&#10;AZDWsPVeL/R5vKCpE6CpE3I5W08uotPVvt4njvNCOIxW6wR4/hm43VF4XC7QNIGV4c44CQKYYjTA&#10;admdHWL/GGIinoQpmJwJ/ccpkxaYiGfJ8YTKIoZjZSg8eOa0WrbioJoISfvgjL//lHWUEZBIqouF&#10;4E/QZf6tGDVNkUiqjZOr/xqnVn4AEA05TzrDodu1w0t1BEdXAHZTKXRZVn6XgyBJEAe5uGLG3RwO&#10;bIIiO2g0myhVK2jU66iUymAYBtV6Vd5fplgqoVApo9Goo1qpgGkxyORzYNriRIVlWVRqNTDtFqrV&#10;Kp7s7qJQKYJpia/zcRyHvUwatUYN1WoNtVoNLJsCQfwxQgEx6l6tUUexWkalWkWxVERqL4V8pSSO&#10;j4QgUNjNvIC93HU5Fatn+54oTxZNZhHN1iIIgkMosAmnoy7nnx6KgZvxGNoFx1GAMNvKEySJyAIJ&#10;jgOqtTiarQQAIF8+j3LtjOm9i+MpdDsk8uWzKFXPwuHoYCEoenCUkKR47pRrGyjVNtDpUMgUroJp&#10;R8E0OqhVB7i35pCF4AM46KYc9ZVSeK4azDLqzSXdnlscL3preYFGwBfASiwhJ7fzNbidr8mfE5E4&#10;XJT+lV2CILAQWsBKLIFw4AIE/CIE/CJI8m0koitYjiewHE/IkyqSAmKR/rlEkRQSsTjcrtfgdr2G&#10;xWgUJEGC43reJvV553A4cGbjNOr118Dxv4iF4AWEQyGAAOhhDioDpuWtmpbd2ULo+n+QeBJsMWnQ&#10;4XqJAoODosjggIYuFwSo5xSS4XkOggN8YpkW0+to+y3bb/FpIRoWfwFX7j9l9qVvB5HQPXFSRYhr&#10;B9ZPfIEO8yGqxf8ZzWYFzWYTzWYT9crHaJQfwevOweUsy/nr9Tl5YNCccgd9BgoAOgKHarWKQqEA&#10;ptkUU6OBek30iNhXR/ssmTFuCS5nGS5nGYIgoFAuYiv1BFupJ9jZ20W9KXqnesfL1Qp20imk8lns&#10;7KVk71XvfGu320hl9rGXz2IntYtcsQCW40BTLdB0CzzPI5PPYjebxl52H9vpFoqVJCKhe7KHt1Qt&#10;I5Xdx5PMPh6n91CpVRW1BXieQqkirqfqpVY7iuVEBivxj9HuLCAvRQE8mbyPaGhAiHRFp43bf3Yw&#10;ftnj5zRiL7OM/Zw4oZkVFMkhFinI++31PFENJgqnK4pQ0LyVdWYJ+fIlMO0oYgtFNE0CjridZTmq&#10;Xy/qn8vVwekNcduAw4TPncVi5DZIsots8TKKlfOISG9IdFkP9nIvq/bb6qXeGia/R79htxKKJBEK&#10;hrRikASJgBT9lDA582iKAk1TAAGQJODX79ttkrOHmeVJ6dud1gSoZ3cKpmeISf8biCbFpKQRGDH3&#10;iOoA0OkA26mvghPOyDLFyz9zxRGcUGG8UbOIzrJOcMwsIElWtf+Uk1ZG9bN/UHq/sNJUE+C3kStR&#10;4HgCrdq/Q3r332J3dxdPtv8TmuV/ghbTQoclkIh+BI+rgHi8jESiP7k62ljve4+rIIVOFtDtdvHl&#10;l1/izp072N3dxWeff470/vwGLzDFevNViFHEPpQDNnA8JyeK7IjR1BI/gd8rHu+yLJrNJjieA0H0&#10;o635PWmQBAtWcRwCCwfdRCJ6C0vRm6DpJnhBQKvdQrPNgON4VGob4DgXFoIP4XTUQRJtdLtVsGwN&#10;AAOSaIMiO0NTwLsNgmijUj8JlvXC7aojEtycmufYVgj5z4HR84QXKmfADliLYzuKZivX9vRQrq/p&#10;q/b/JQiUtAnuDiDoJ1QU2UFI8uAoYbsCyoV+MJTDhN+jWDtVW5euH9FzxQu0ar+tXjJbw2QEqV3U&#10;JKGdiPUeinsJUn9TZAcU1QZvskm6OocRg45NQr/caUyqjg4GnTNsyMZkbJMGGQ1EA5HOBK1YplI/&#10;hUp9TYpEehskyYKgrgIQA9kYTa7MrU0X4yv2SDDDLp1hUYOY0rU2l9Sb6v2n+q2fXg+4XGU5SlmH&#10;daDW8qHTpfFk14ft7W1kczl0u100Oh402h55X5c2U0Wr0X/9b3ym17aDgKZa8Hv2wKOLDs+i2+2i&#10;UCziye4uKlVxHcbhbfHoNe9FEQv6d+R9ffzeNE6t/Cmi4XugKQaLkdsI+XZUa5GiobuIhu6Cphgs&#10;x3+K5fhPVccjoXs4ufyn8HnS8LqzSCx8ottXSPRMPA+no4qTSz/EevJdKb1jOa0l3wHPpVGonBMj&#10;cFItxMK30WjMfn3M7B7U7Cuo3QkjGroHrzuLejOBTPH50aPAjQ2BYqUfdVOLvpV6ic+zD/CH8EeQ&#10;CYiE7sLnzoDjXWKUWUd15msFtRAA4gufYS35LpZjf4ZMVnpdXfH1mEgkEA6HEQqGsBA2H/ceiUQC&#10;yWQSwWAQ0YUIPG6XwRkwKmKFDr9HaZqYPNOYiCdhbHMGN1u9RIHBQQMRAKBUPY3d7LdAED6sLL6P&#10;lfgN7OWuo9K8Dp8nCzEs09IAC4MYJ89gjvCEanrYOwz2WntaqDZOSftP3QI5g1+/KbKDpehNeD39&#10;KGWtrgePc8+B6QTB8RzqTAL3n/wsakwIgjSuC4FNhP2PBkbAmhlzeKqFA5tYCDwAy3Po8hwECOiy&#10;XQiCHNfOJuaw8QY4aAZLsY+wHL+J5fiHSERvwUE35cmPg25iKXYTK/EbWInfQHLxx4iG7srHSYKF&#10;z5PGcvwGluMfILn4E0RDd2XPBwDxePQmlqMfYjn2ASJB8XW8BrOMdmdpop4S1zRuSGupMpai+s0D&#10;k7TZDsT1NafhdDaxEHwISOPRaC5rVadCu+PEw+0NCx1hrkAAh8MTaSMOuomwNF51ZhlMewkBb1q+&#10;Ps2Sx1UARZFwOh1wOh0gSRIkSagSTVFw0A44aIeu33v5xLzqfCRJgKadcNA0HDQN1mBIzp8/j7VT&#10;p7B26hQ21sz3oQLEop999jm8/PJ1nDhxAmfPnEFkQQx2YQ9TiAYoTdLsMnfwmLTERDwuNpsbEXXp&#10;PE8jX34WnW4QblcJichtdLoBZApXsBS9iaXoDWRLrwD0i0hEboEkWJ2N4dh7lhzxCZV9HTWUiYqa&#10;KPNTidvVwfmzn830l0CaaqnKazBL2C9eBMOyYNguGLaLChMBy/e/bAiCg0cRzW587D9H7Lc4OmLU&#10;rDvwevbR4VkwbAcM20GL64DlDZ4EZsC89Ivfq973R4nHVUDAm4LfJKqlx1VEwJsyjXrZsx/wphAL&#10;f4Fo+A4IgkM6/xw2Ves+3rKUtqX0ZP+b4HgnfJ40YuEvtcXqsbWzJzBGyH8OjFpjGbmi6HWPSeNR&#10;rJ4zfAXPFg62uTY/yhwcfs8+YuEvQBAccqULKNdODfcsEsDKyiJ+/ue/gW9/5+s4c2YV0ahflU4k&#10;4/jK5fP4yuXziISCqt66evUCfuHnv4G3334NS0sLurzRyM8jGvkdLIR/EyTp1XU0AcDr9cLr9eo2&#10;UDeDoig5D02NEZFiKGIlbfNYHZUTTMakQQaimWMwE9ZLFBgcVIsI7OVeQbm6AQddx9rKD8ALFLb3&#10;XgdBcAgHN1Gq+JDa35B/pNjLXUe5vq7aysM6Jn07Ikd8QgVbOskIQ6uGwmOs0TuhrZ3YPvcmKiV9&#10;eN6poqhWl/WiUj8p7qek+I/lnHiyfw11Zja/LFtmeJfawHiFEAQQDd3DSvwD+Dxp6d3/Jrxu48nA&#10;1BnaDAIEGQRJxVWJ0nwePS0ayOxPlDbRcUTDNfi8NFzOAJyukCIFNUl5rJ8cin8vJbo4s74Hl9sP&#10;il4cnKhFkOTwV47mk6EnysiU6+sg4EQosAmaagOgEAwcrHvb/lYePcLSeHVZL/YL11TRL40S046C&#10;dpCIRH0IBT0AxHWkysSyXfA8B57n+vvQSaPh87uwEPUjFPaC48TXpdUJ6HZpsCxt6OpnOQ6nT5/G&#10;M+fO4eTJk/D5vHC5FuByheFyhVWjTtMUHjx4AJIkce7ceZw7dx6JRAIOh7H+ZEjf/0ciuMS0MOgV&#10;a49NlrDJzJiIpT/ZC2Mv8zx4gUYosA2/ZxuPdk6h1kxiPfkOnI4a8tW34XJ7kYjcEj1XxRewFP0I&#10;S7GbyBSvgBdoxXVjlcla/xRMqDBxJ5lhaNVQaIWxMx5SeneA8e4ELueMJ1MaCpULaBhOmgh5fxL7&#10;flkevX+GYb/Fyeh5XJbjH2It+S5OLf8neN15rdpcQJAekNQCypUYiqU4iqU4StL/i8Veihkk5XGj&#10;JOkVBiSNzUIxhr10AKk9v6W0ZyBLpfzY33ei3dxBtVxBtTQolfWprE6ZdBk725S+HJO0l46IKSXW&#10;xXIysJXqtVGrOyjJ+j60WtP45d06HOdCuX4eblcHkeA9kCQQDk3hap3E5CR5jyjUBPus5fJFfPTR&#10;bXz22R3TVK1qtxzoD8KXX97Hp5/dMUyfff4lnI6uasgIALdv38aTJ0+wv7+PSxcu4q//V/8n/PIv&#10;/xu8+dbv4c23fg9Ly6/K+idOnMSJEyewufkIT548RrVaxdtv/EW89rXfx7e+9W/x5lv/Chcu/CZI&#10;yq7vO/TbN/ZrgOM/WxwOTNpmIh6VsUwYDJReosDkYKfrR415AyC8WAg8wonEe6g2TqPe+hqCvscI&#10;+R9jN/NVNJgE1pa/D56nsJ1+Q/RcBR6hXFvHXu46VuI3EA5siVt3aAsxL36iTiSE3gYnc8Z7P/oR&#10;njx5rBXr2N7ZwX4hBwGA35vCSvwDrYrE9JppaFkAvv57AkhBwA9/TT9vJcgIBL4MwL5fH0/FzuAb&#10;F76jkn1ydw+ZQn9DzrJwCy0ho9JR8o0L38ap2Fn5c6fL4ce3ttDtiq9f8eggz/8IPPprMvoQcDnc&#10;+KVr/2u4HGIElk6Xw48/3pTzA0BL2EdZuK3Ip+ZU7Cy+cbHfjky+hk/uplQ6ZeE2WoK5B+MbF7+j&#10;ascnd1PI5JX9MDi/Ds311WwtIlu8gk5XGZNWVPK5swgHH5i+jqXl678rngN/bnCeiIx3cavQmLDB&#10;ogHjWTW4D0MQCHDENSzFfll7SAXLsvjszh00OuKDzKtXP0ClsgvFlkkSBoWYYFQfJQTpBccv4dat&#10;FbBdszEzw9y4+RETCIDneeSyOXHTXklmjOmBkdBZ0Ql6mB4YG51FnQBmQstcf3kfyeSgADKkdMcX&#10;hpYlCBQcNAeWA/ZyL6PeTGJZ+n5K516G35tCInoL26k3VT++nFjZxUr8AzzeW0WxcgWvXXsXu6ku&#10;ON4pr4XjeCcIggdJsBAECrxAKdbJ0QDEC4DjnXDQHfC8pj556/U5uSJ+rz7eS6JQeQFfvfYufnr7&#10;KmrNJFbiNwAAe7nrCHhT8mc1Yn1qzaSsl4h+jO3UmwAIrCXfVa3xm38Mv/EBAEw7igazhHLNeF0S&#10;x4uv1y3HF/HcpbP4uZ97Ee+8++f4a3/tb4OXNuc24vrXXsXqyVVQJIVTy0m89dYrWF9fQalUxs+9&#10;/msolYyjyAYDwP/9/0phL+vEVupNAB6srYh2AHH/MafHBYqm8eLVr6BYEKPlbm3+v/Ek9RjF6it4&#10;++23EA2GUSqV8PjxY9QbDQTDIfzsN34GpWIRlUoFXbaKO1/8X8BxNTgcupvvhIj9PcqT6l7uOurN&#10;JByOLt742Z9iZbH/3X/0MOkYE7FVxs6uGaiBdjQHed6BB49/AeXaaZAEi40T/wEORwMPdv4CvO48&#10;Nlb/CEw7hkdPvo1QYBtry3+E+1sX0WK/jrWV78PrzmJ77w202gu4tPEvwXIefPHouwCA1fg/xdbe&#10;mwB5HgQIcI0WNjf1kUfVCLh8+TJ+/ddFG8MY9WlgPhn8vSZhSWksDC0bCueBYRUbdhySjlHqHTti&#10;GDTJ587i5NIPEQt/gYA3JaewfwuJ6EeWJ1PDMSh8VGwwMZzxChk2ebEH64VMtz42Gh/J1EjKc4mu&#10;BTrBbKDoCEg6YqkChco5BEJLY22AqoXjnXiy/w15H6Nc8Vnkis8CABpMAk/2v9HfQBbPIBQUn1Sq&#10;jXNYjIsbxDaYBAKhhC31sUqdWUZXuIhQUPw8vNcOA4RpSzyuAmLhLxRRMtWpt6ax1W6DH2WGICFA&#10;QL0l7jtnCQJoapxm7XYbhWIBpVIJu0+e4J0/+hN87/f/AP/D//N/wD/4B/8Af+/v/X38/h9U8NMP&#10;vLj3xZf4J//gH+G//W//O/zjf/xP8L3v/Xv84Ps/wL/5V/8Gf+Nv/A383/7O38Hf+/t/H//oH/1z&#10;fP8Hcbz33ilsbfvAMNbDww9H7Ovp3psPMybno4FoFCbMLjPQjuZgpXES1cZJAAJWFt9HOLAlBzla&#10;W/kB6g0Wm7uvw+fJYFX2XH0dq4kfYSHwELuZr6HBLKnWXLGc+OP+eJj0rQlHY0IFq222pDQWhpYN&#10;hYeJ0U6mpw2K7Mhrf8R0A4nox3DQI3zhHQDHIzp/HI/JfNObrHS7HbBd0Vs0KBUr51GsnAcE+75i&#10;Oc4FXtrHSNznSPQiCSDAcf3AAhzvlPeN4nlKnkAJIEAQdj7oqmHaUdSZZbkPGq1FZApXwbIe1T5W&#10;Ikfhu8W8Ddr92XppIfgAFNlBuVbVbZZtBZ7nUSyX0Gr3Z0nGNRBhWSCjWKPPCzwep3bxye1PcPv2&#10;bdy5cweCwIMQgEq5jEKhiFwuh0KhilKJQbVSQT6XRyaTkeTiRKxaqSCdTkvyLHK5LEolBplsBx98&#10;EEE+rwx0oawhqUiDaq5F1D0Mk6reWTH7qhqUOGFFxspqMEh6iZ5acwVbqTfBCw6sLH6ApdgN7Oev&#10;YT9/DYnobTgdNeRKV8CyAcQXPkOnG8BW6i0EfEWE/Nuo1NdQqa8h5O+vuarU17TFTBXdbe5QY2XU&#10;rCmNxfQsHwRSaw6gUa2Ofof4A8Og/QaiKWFDSTaYOMYObBwIG00dLabXMdnic9hOvYmt3a9ja/fr&#10;2E69OTAVKucAAHuZCFptH7hhUd8GYOeWCxxnvh8BYdiDeokZLOdGOveSHCEynXsZLOcGL2Asb8zh&#10;wbjnjHA7y3A7SyBJEq32ePuzCYIAVvN6oJUauJ1lCIIApt1Ct9tFp9OBcsUHy7KAIIAgiIlTvzIk&#10;SEoKOkNQIOk4KEcSlCMJkooDGGWCL7ZyXoJV9Ppcm4x0ZodJiSbi6TFCYYT4p1w7jS7rh4OuIxx4&#10;hFLZh939dYQCW3IUv2rzFawsimujykrPVZ3DZuoN+Dz7WE38CNWmuOZq1hytCZVlRhjsETG0bCic&#10;Z6QKH0C9O10/KnXj989njkH7DURTYjolzZPV8XKNymxKGczgOgw+qmEk5WPsgGlH0WwlwPEuRdJ7&#10;pZRJkDxJu/unsZd7EUw7qjU7AEIeaJal8XB7A5XahuyRmoSHOxso1VbRslSf0U820XPW7yMAyBej&#10;2M+eQLV+Sqt+xOiPmxkU2cFS7CbCwYLhL/nDIAgCDqf5eWBWA7Hcj7AS/xCR4CPt4QkxKlEBIT5m&#10;EoQTBOEAz5XBcyXxM2ktZLuOKU+qev04KI3CqPqTY1KiiXgQY2QxzGQgAqQfjFJS9EuS7GI9+S6c&#10;jjoK1bfgdAYRD4veqGzhCpZjN7Ecex9preeqrPVcvQ0e0nvGM+QpnVBhwPBOjqFlQ+EccwD1laPj&#10;KV5fOTAOoP19DrTw2fGUNHMQI3XBSMrH2AXLucFxbtAUheXlJILBBdC0AwvhBUQicbjdXnhcbiSW&#10;VuAPBBFZWJD1IpFFhCPPwu8PIhQKI7b4Apyu0/AHgojF1+F0X4HPvwC/zy/m9wfBcgG4vC/B6ToN&#10;gnSj0foqBPqrcHu8IJCEL/gi3J4ESCIAf0jUo2kHnM6LcLqvwOFcBS9clPSWQDquwuG+AtqxDpK+&#10;CNL1Hbg9Cfi8foQWnhXr4w8hGEzC4b4ClzvQb48/CJYNwuV9CQ7XGdC0A13uIoKhE3C7vQCSCC2I&#10;7XPQDrnd0UgU0UhU6p9lEM7/DJTjIvz+fru9vgXQs1zQNTOIgRcrTbUQCd6D153THrINoxo4HCQW&#10;QgR83ml4C7Wl9WrQlws8A667B4GvQeDr4PlxI/VKdiecVClrqE3TYFp2zTFpjYFoKhj8YKCXAEXJ&#10;EwUQYhQ/32PsZl5Do5XA+uo78Hoy2OntPxXYRKnsQ2p/HWEjz5V/S/Z0GWFUvp08xRMqTLV7DS0b&#10;CucMk2tw2vACjUzhBXRYP4L+He3hueAAumUyNBU+dPWfMQb3fxswN2p+xAArylZ0jhkbt8uN557/&#10;CpKra/B5/Thz+hk8c+4yFhZiiEXjuHL1ZSSTazhz5gyee/4rWD2xhvMXLuLqV65jeeUkTq2dxpkL&#10;/wV8oTeQTK7hwuW3EIr/BhJL6ziZPIUrV1/GYmIFzeYqPKHfhi/0Bnw+sZyzzzyPhXAMlOMVLJ74&#10;HQTDl0GQq4iviHpuTwT+8K8hFP8NePyvgCe/i8UTvwN/6Doc/v89AtG/Arf/Z3H+/EU8f+XrWF4+&#10;ifjiMlZO/kX4gm9ieekETp54DaHYbyAUSiAeieOFF17C4uIKGswqPMHfhi/4Bmg6ihb7azix9nUs&#10;LMRAO17BqdPfxeLiCrweD55//itYXV3DmTNncf6ZC3jm3GWcOnUaX3nxa0iurmFFancwJrZbnJQd&#10;Vcy/TB10C0Hf8CjGk6IrnaCMpDZh1l6lTPn+6qQTu/5+VcPo1UyZDoKDKdugRAPRIEZUt0y7G0Sh&#10;+jZArCLk38b6yruoNZPyWqiAZxubBvtPOZxBxCTPVaZwBUuxm1iOvo+0tAccSXaxvvIuwgbe2Gm1&#10;BccTKky5ew2YcXGHBaYVB9OKIxa6Y2OEvDExGCMD0ZSwqSSbzAxnvILGyzUqsynFHJvKn8jMRJnH&#10;5CDKtAnCDYL0qhJJesR1IQcMTTOgKUb+rNyLz+0qgiCkrS24Cji2d0xAt70r67Vb2xCErvzZmAl/&#10;+h8FAiAIL0jSp0sEMQdvKtgCobsmmq0YCuWLKtlMEDjw3LieIasYnTxqGUF6+2urJkK0O2hdlZn8&#10;INGfEdPGoLQRKzGCah+D+6ZSspv5Ksq106ApBmsrPwBJcthO96L4/VheCxX0PUZQ2n+qySSwsfon&#10;8Hky2FZ6rio+pPY3ABAI+nYQC3+BteXvg6b798xpczT2oSoq9qGKme1DNYjpdMHXfk8AyQv44a/r&#10;560EcVD7UA3ef0m7f5N2HylxH6r3TPahAlwOD37p2n8x0j5UTDuKdO5lOB1VLMVuYn1xDT9z6W35&#10;+Ez3odJf/4C52BbU+1DZVJKBGQORDYxn1eA+q8KefaiGFKJhWJ16WNuHarCxwUcVDFFU7UNlqGso&#10;HAudJZ2gh+mBsVFZNDVvesAyr77KIxhyYHe3/8oIx7nAtHygSBLR2CIajSba7SYC/gBAUKhUymgx&#10;TQTDETTqNTgcJBwONxqNBlxuJ5wON2q1KkiKhN/vR7VSBUEQ8Pm8aHe66HY6IAnA6w+iWi2j3WIQ&#10;iy2i0Wig1WLEckgS3XZB1AskUa8VAT4NX+A8Go0GwKfhcK4CJKXTc9JFCOSqVE4WXv9p1Gs18DwP&#10;n98PpilGJXXSNECSaDabIAkgtBBBpVJBp9VELLaIeqOBdluqD0GiyTRBEUAwHEG1UkG73ddzOmgQ&#10;AASCAsey8Pv9qFTFdvuldnc6HXRadWkyqP8OFgQOgmA9cEMk0sLZM8b7Mc0TzdYiSrXXcHrjHL77&#10;q9/BO+/+meV9qAiCgMvpxF/6X72BZy+dRalUxusD9qHyeoH/3V+l4PUCBOkDRUWR2q3h1q1VAL01&#10;WQ7wHA+O41Cr1XQBL8bh1VfzOLHaFINS0Avg2YLiOYsARccBEOC4PCBMXp5sW4q5otyH6s0534dK&#10;f+ZPG5MSTcRaLKr1EeQ/KlGlvoZHT74NjnNjOf4hVuI3kM6LHqbTq38IB13Hg8fi/lPryT8G045i&#10;U9p/6tTyH+H+1iXU22/izInvwevJYTv1Bsq10/B7Uzh74g/gdNTBch58cv83AUHch2pbsQ8Va2kf&#10;Kkj7UP26VmyI2dPAUwZhy5exGYaWDYVPJw1mCYJAYjFyG+3OwsH8cjeA2Q3V9EqajuXpWD0IrE6m&#10;rDHY2OCjCiwrjqh7JLGvAzptCvmcR06lIolWk0Gj3sDj7S0UchnUqzWk9/aQTj1BMZ9Dem8P9+58&#10;jt3HO9h6tIX7d79E6sljbD54iLt3PkfqyWM82d7Gl5+L/959vIN7X36J7UcPxWOPH+Penc+R3t1F&#10;MV+Q8xdyOWxvbYp6uyU8eVLCvTufI/VkD6mUIOulUl1sb20Z6m1ttRTltHDvzhdIPXmMdGoXD+/d&#10;FfM/eYytrU1sPXqITHoP6b093P3ic6R3n8j12XvyGIVsDtubYn2ykt69O59L/dDX297cxJak92Rn&#10;G19+8Tn2njxGStHuvSePkc8VsbsLPHlC6NLuLo1Uymc5FYvjR1KcFRzvRLZ4BU2GVEXYs4ogCGh3&#10;jH/MnH/E56yeZ4rjCjZNptB/hrP4CuA8MfvqmpRoIp4YA7vFkhubu6+jy/oRDm5iJf4+dvfXsJe7&#10;jpV4fy2UIFBYW/6PqDdYbCn2n6o1+p6rkOS5KtdOAxCwEHgEp6OuLpDo/TGojI0cT6hmhOEwGgrt&#10;ZOoFTIQgUChWzqNUPYNQYBM0zaBSP4kue0Dv1Rt0l4Fo/jmUlbab+ewES7Wa/n3/UDGrrhi3nHHz&#10;HQZM22Z6QIklpaeKSm0dna4fJ06sIroQUR+0eN17XC64XWO+DkmQIMiAVjozCMIBkvSD5xuAwGoP&#10;24DYgRa6ca7oDf3s6j1+SWPlVMxyeZ5GvnwFne4CnI4qYuHP0O56kSk8i6XYTSQXb2C/cA37hWtI&#10;RMQofnlp/6mYZv+p9eQ74pqr2hpIgkVy8QZW4jdURc+S4wmViume0oaWDYV2MDXDttFgllCsnMOp&#10;5H1EQvdQrJxDg1mC22n8+sJUOfDuml4Fpmf5GD3mvW1+RIElpWPmgel+Wxx2jnvGiFZH8s60u+Ir&#10;lkb0TixFF/b+SZIkFkJh0JRJ3iG0uyF02LhGav9YievfCBCkG0TPPkGBpCLg+RoEnplKuSLTsjsb&#10;Zld7gzvYVAsXy0vlXkGl+SpAEFhNvAefJ4OdvbdB0UsIBzbR6fpQqm0g7Bej+O1m1lBlrmNl8QP9&#10;/lMNVufpGqUNBj0wEccTqhljOHiGwkno3cB6f5RpPuiyXlTqJ+F0MlgIbYFlPajUNrAQfIhI6J5W&#10;fbqYdIuJeL6ZWaXHL8jWVzLstDUCxleTXnLM0WL+7qTTw7SNpgeOsQqv2K3Z5XTC5/MaJ7/4/17Q&#10;BRIE3Jp9qHw+jz6flLze/tsejWYIu+kNFEqLqvzTgCQDoOg4SCoEnhfX6BGES5xgES5QdAwUHQdB&#10;zP9rmgfBbC8xTWkWCregoocAmM4CMsUr4AUaIf82wv5tVOpr/Sh+dBZbqbfQ6YreKNFzdRlL0Y9E&#10;z5W0/9Rib/+pktrTRZI9r6eyhsNrO1zDGscTKkOm+5VpaNlQOCqKevfs2WJXiT0GC5ULaHcWEAvf&#10;RqUCZItXQBA8fAcd4U/CnlZaZXqlTc/yHGDQOHGyZnBgAKNpmzHYyuCjEpaU5p0j0QgdijvrU4Fp&#10;W00PKLGkdIzEq6+8iP/H3/nb+Bv/x79mnP7rv4bz5/oBlpR4vV789n/5v8Xf+K9FPW367f/yfwOf&#10;zwuOd6FQuYJ2hwKnmMxNC0HoABDAc2UI0oQKAif9W7t27Gm7uqwx2x4ZfQxG0wY6XT+2994Ay3mx&#10;EHiEjeSfoNFKYDfzVXkt1OPUCZSrJ/ueq3TPc/UIna4P5doGQor9p2qNVwGInq4FZYh0XeV0Ah3D&#10;NYZzPKE6IAwHr3dOj35u95kkrymTVkoN046iySTg9WTgdhWRKbwAAQEkorfgcRW06tPFniZNwIFX&#10;YKbY1lrZUN/i2LbHzthjsIHBRyUsKY3KVIyKTNH0PGHfXe9p4bi3rCIIYpAJgIDf74PX6zFN8egW&#10;luM3sBT7EBTZgSAIUgI8BvrKBIg/NDmdQTgcDiwEg2JeVV0ke8p/T5B4vgqOzUmv9vXKaINjc6o0&#10;ShTHp5EDu/9ModBKfQ2VurjWKb7wGdqtBh49vgyXs4YNaS1UrfU2QoEUQirP1btw0jls7b2JDhtA&#10;PPw5Ot0AsoW+pyvk39YWN1YjJu3vozehmqQ3dNhqTMdQ673RNUqHCnWlOc4Nl7OEaOhLef+pM+t3&#10;EfSnVbmmjkk/moingM0l2WzOnAkKmiDrNLD19UMDLJm3pHSwHFQVdeXqBPagNau+Yx0DHHeI3dRq&#10;TXz5xQ4ePniCcrmKep3RpBzq9U9Qr38CB7WFgDclv8Gxu5vDl3ce4+6XO6hU6rq8uUIJ+9k8Mrmi&#10;6vVCkiBwIrmKU2unEItFsZhIwOv3welx48KFCzh/7hwuXryAUydPIrQQQjAcwksvvYTnn38OFy9e&#10;wMULF7C0lEAwHMCzl/14/rnncPHCBVy4cB6ryTZWlmtYWa7B7Rq215kRR+Cq6zXB5qbYaGoIipIs&#10;FGpBBQBQqp7Gk8xXAQhILr6PsH8LlearYIUNhAObIAgO23tiFL/11T9Bg1F4rnyP8XjvBBpMBBvJ&#10;d6Q1V6+D5TwIBx5hY/VP9FH90Kuc1RqqGS/XUZxQYYLeMMRWYzrGtq69cG2+gKeDNHuxDwAA//RJ&#10;REFUWMl4rIxn1j8By3mQKbwAt6uIRi0NG7a/GIC1jjI/cvg4Sm1RITdsHlpoXgfzIzYzs4KOeRoY&#10;/3QaP+fTSKFQxk9u3MZPbtxGLl8Fx5Oq1GC62M3ksZvJI5U9ib3cdeznr4Hjnbh/fxs/ef8Wbn70&#10;BTodQZe3VC3iSSaP3WwFe/krSOdfBMdLa68I4MKFC3j55Zfx4ovXcOr0Op594Qr+ym/9Jv7iX/yL&#10;+JW/9Cv49ne+gxeuXcMrX/sq/tbf+lv4zd/8LfzKX/oV/Op//qv4xs/8DK5/9SX8n//2f4Pf+q3f&#10;wl/6lb+EX/7lb+Mb32zi618v4+tfLyMeH2dC1WPwd/TU0D4ijJO0mMnHwEZTQ7C3lGqNwqPHl9Hp&#10;BuF2lZCI3Ea6cA3pwotIxm9iOXoT2eIVdLoB2XO1+fgynI6aGMWPkTxX/j3Zc9XzdMUWPoPTUdUW&#10;aQvj9PfRnFBhjJ4YiK3GdEzX+vzBME0wDKPaf4qmxI1ZzVGe3kN6bMhhM8bMNiY2l6YxZ7N1BdOz&#10;bAm5eHU9DrhWOizVR3lKH3PMHGB6Opoe6DFU4fDQuy6N0qSMYIfl3Kg3k6rUYJa1aoZEQ3fhc2cg&#10;CJSUb0lVcCKRwLVr1/Crv/qf46//H34Hv/2bfxU8x4HlWFAUhW9+85v46//V7+C3f+uvotVqIZfL&#10;guVYnD59Br/x3b+Mv/ZXfweh0DUwDAOO49BoPIAgdEdq33BsMqY1oR1Tm4oZiI32bTQ1HAuFDVYh&#10;RE8UfxpORx3rKz8AL1Ao104j7N9CUtp/KpW/jmT8BsKBvudqIbAJUuG5Wk28h1LtNHazrwGEgJXF&#10;9xEObGoLHM7gCusYRf3oTqhsZ5RuHZ3pWtegvZHM6qYiIfAU8qVzKNXE/acM3bWmKCqprfsM23DM&#10;6IwzNARB9BPZ+zcpyyiKQjQalfUfbK2j3VFHwZoe47RoVsxz3Y45VByVU0n7PWGWBmFVbyjWjRAE&#10;B4ocbTNfh6OJpdhN+D1pUGQbFNkGSXZBkeKapcuXn0UyuYpHDx/i0cNH+I8//E/4s/f+HPF4HKsn&#10;TmA/ncajh4/w5+/9CJ9/+QWqlSo2NjbQqNfx6OFD/OjH/xEff/Tf4P79v4vM/v+IXO5/Ac8r1kNZ&#10;a9oU0QyUbeM2ATaWb6MpE0azbqa9l72Ovex1UJSA9ZV34HamsJV6C+2eN6rrxX7xWTgdNSSit+Uo&#10;fsnFm1iK3URG57m6JHu6FqOfKKL6zQfzO6EyG6EB6LLYftbZakyH8pqfbkkHS6O1hGJV3H8qGrqn&#10;b/gBNH62Rdpcms3mpsao9STEbe/lCZX8X/80oUgSfp9PzlIsi/u8HCSWmmlJ6ZhDwVM/lnPWAdrv&#10;kl6ymwlssjwnBYUwr2C7I06iTibv48TSn8mTKoIY/NjGcRyYVhAU2cVy/KdYT76LtZUfYDn+AZKL&#10;74MiO+h2u9jcfIRiqYi79+/hxs2folSpwOv1QRB4Wf7+Tz9AvlDAuXPn4PX6sJ/ZR7FUxObWPVQr&#10;P0S9/jHq9Y/BsQZ7R+qbNCbG/TM/aE80bTJQtwkbTZkzZiGdrh+l2gYAQo7it5NaRal6EiekKH7b&#10;6W+BppewvvwD8DyFcm0D4cAWViTP1V7uOlaUniv+NBx0HWvL/xEOaoK9zMbMNozBV+ahQH3STqmf&#10;FEy/hB7ay1KbDoxJKyFA3n+KIKe6cMoS4zZjXplee6Zn2QhCeuQQLKRxmEZACksmLSkdY50D6tBJ&#10;7oFzyJFoyqwbMeJ3Ydi/BYrsoFqvodvtguM5ReKlxKHT7aJSq8FBd7AQ2oKDbiLo3wEv8KjUq5p8&#10;6tRsMUhlTqBUPQtB6D/iEYp7JUEQoGkaHo8HTqdDDlzBsiyKxaIs74VYpx0OUBQFl8sFj8cDmqJ0&#10;TdZ+Bkbrm+GMZ0h/n1cOmh1pGAY6VrNawCYzBigsWyhEqdLuOLCVegv1ZhJ+b0pcC9VMot7+lmEU&#10;P7czha29t9BmA4iHe/tPSZ6riOi52stdB0kB68l3TaL6WcVCY8ZkvidUo5yzCnTqOsGk2G5wLJTd&#10;c2A10lbCQkUouoVY+DYa9WHrpqaPherajM0l2mxuWui/1AZDEALcjjYEnh+aCAiS3+pgOfgaHDMz&#10;jthgmzbH9ECPoQpPDxa+/1xO0ZPT7rSxm9nDzt6uQUphN5MGx3NwOgqo11gQBAe3qwhBEJAvFrGT&#10;SpmmXLEAXiCRL1/CdupNbKfexE76dezlX0Yq+yo43olsNoNSqYRyuYxiqSTXz0yeyWSwu7uLcrmM&#10;fKEApmX83W3aBYbCcRhuiOXcYDlxw2CKFBDydxQ1G55/OpiUbSAaBxPrNqCwaqGAnkpvPylAUK+F&#10;cmewIUXxe5L5KkK+xwj6HmMndULludrZE/efWpPWXKk8Xb7HmvIsVMyMCbIaMd8TKiVDrwf1AZ2a&#10;TjAptht8avC4CvC6s1rxzJn9CM6+xEON0AHHcUMTIQCUNGMjSWAhPLyfh2tMiQMr+BgzLA/J0O+g&#10;I8bQdg5VOFQoh3dQGsoARZLgEPKLC+m1niVtIkgOIf8OSEJcJ+JxFeDziFuLaHXViZdfD+R4l5g4&#10;F3jeCV6K9Pfll1/i0aNHeLT5CA82+wv7zeSff/YZPrhxA9tb2/jy7l3ki0X5mBGGzR/QL6Mx2AjT&#10;joJpi+tqHQ4W5Fw95RrU3bZ+sc3MRFTqa6i13wZJEkgu3tCthXJQTeTKz8IlRfGrMwrPlU/pueqv&#10;uVJ6ukhykgiSCnqdZWP/z9WpZplxGz9uPlNsNzgTbDx/jrHMbHp8eqVMz7IZDeYR6s2HildhjJNy&#10;nxWCBDxuCy8B2twcS+YsKR0zlxyP3ZGj9z046vehZX0DRYLgEAvfQSz8Bfze1MAUC92Bz5OR89JU&#10;C4nIJwj6dnS62rQYua3R2wNJTPB6vaUGqzHNYnpgFIYYkfp+fWMXTodND+C2YXBi9MQ2YJMZBQqL&#10;Q4yzrAfbe6+j2/UjHNzESvx9lGvrqrVQqdwrKNfWEZY8V1t7r8Pn2cdG8k/QaCXwJPtVhPzimiut&#10;p8vpqOvqIH4cUjEr2GDicE6ooDgnVZ2g7hHD/jEUToLtBqeKsrbKLtR15SFklHZY0Zl7NI04Em3S&#10;wHFtcCw3MDmdTrg9HlGfpbCTOqU1YyvaftZ+NsSS0iHBtC2mBw4no9xQDjGGzTMUKhmqcOAoh88o&#10;TYplOwaKkeA9rMQ+GJgWgg9AaCZBNN3EUuwjrMQ/GJgCvl2VXiL68WQTKhi3YximWQyFo2JshOdp&#10;+d8UNWGbp4pB/Q1E42CTmZHgeRqZ4hW02gtwOqqIhT9Dl/MiV+qvhUqlfUjnLmE5dhPLKs/V52i3&#10;Gnj0+LLouVp5B/WmuP8UCAdWFm9gZfGGtsjRUHWKSQ+ZiK0y5xOqCVtnZsFQOAm2GzzGAr2btelN&#10;e26YQu2mYNKcyQobdf1UD5LgAWhfZ9EngiRBUxQAgOMpFMsRrampYalplpSOmQc63SDa3eDxmB1S&#10;DuL7wHJ5CkWCcIEkfSBJnyq3Uk6SPoAQ72tKCNILkvSBIFyaA5Q6r0mtGk0G9WZDTI0mBKEXkKIM&#10;4L6UHgAQXzUslcuoNRtyanUU4dEtYlgTyx03CLURjneiVD0nf3Y5uLG/f2aDQeUMRONgS/fKKCyZ&#10;GN3dX0cq9woAQlwL5X6IzSdfRaOVkNdCVZk3sRDcR1LyXKVyyv2nXgMrnBY9V6ToueqyfjjourTf&#10;lOLNE00dTKo0HhN03JxPqKBo3ZgtNMtpKJwE2w0eSnjO2h5AylHVJitY1cOIusfMDzTFAaiDl17r&#10;G5QogpTH2emk4BbXJBsy31+wdmBvA+21NgEzqEilnkSpsqQVH1kMu9RQqGSowlOJ1e8vgnSBciRA&#10;0lGQVAQkFRLlhBMUHQNJRUFSUVD0IigqqnpMI6kwaHpROh4HQXp7VkFRMVBUL/+CKp8gAO12DZ1O&#10;B5lCDulcFulcFtliHoIgQOB5tJhNEPielN4FIIZXf7j5SNZP57IoVSvgeQG5gmzeEqb9Yygclb4R&#10;jnOCAECRPPzeLgjCwivgB4pBzxiIxsU+U+ZWmHYQ+8VnwQs0Qv5tOYpfpXYKIf82Al5xLVSHjag8&#10;Vy6l5yp/Ccn4h1iOip6rVmcBTmcV68l3EPCmtEUaYF4/GQsqMmN03CGYUCkZo4UShrkMhZNgu8G5&#10;pDcKRqlYPQeO1/xydgAo63RwzK4G0ytlMsuTTl4azE1wHANBEMSnApPkcXvk/VmK5SU0maWJyzZi&#10;JJtTH/6pF3CgWGuZNS0ztLnbnQ5Ydr42izzmcDHsqiQI8ZU0jk2D4/ZBkG4QpBeC0AHb3QfbTYFj&#10;0xAEDgLfBKBYI0o4wfNNUYcrgqLCACgAJAjCBY4rgO2mwHbTAPqvu1FkG0HvF+J91AZcjiIazfFe&#10;pzPsm2GdZgkCrXYUgiB69WKxEmKxfqTC+cegAwxE42KPKcmKwlin68d2+lvgcQY0xWBt5QdoMAns&#10;Zr+FhVAWq4n3UKmfRLVxEquy5+o1leeqwryJcHAfycUbKNfXkcpKnq7F97AQfNQvTImmQfa0bzIO&#10;2YSqR+/qG60LDbUNhZNgu8FDQ6O1iAazqBUfYzdP0SnmpBoA2hAEAfyA5Pf7QJL9jilUzoC16C09&#10;5hhAvK4cNA1ivsKCzRlP0c1nQoY9oQgCD0HoQuBrIORfajgAHAjSB0HogBcYTa4e4mRLEMRofgAg&#10;CG1JX7ShxedNYzn+gSotRW/KEQHN8LkzWInfUCVxTdb4PzyY9ovpAWtU6qfAC+KE1efpwOuet4AU&#10;wzDogGEn0gjYZEZEMlZprKFSXwNJcEhEbsPlqMlR/DaS76DV8mNr7y0EvP39pyq1NYT82/ArPFdx&#10;heeKFxyyp8vWOo/DCBV46r45DPvGUDgJNl4BhwSOdyJbvAIH3dQtpH06mdL4G5g1EB0ZSKKBRuum&#10;+FrKkORzi4EpAKBaD8Pp0PfMSB6mSZhqOYPuL2byY6xwemMDS7GYVnwkMTxTDIXHTMKgq1VFT5Gg&#10;QBAuCHwNEEb7LiUJt+naK5pqIeBNqZLPuw+fJw2aMt5Xyu9JIxH9WJfPTH8UTPvF9MBgWM4NTtp/&#10;yuHo4szpJ6BIezxys8WkAwxE4zC5mb6FUu0MnmS+BkBAcvF9JOM3kMpdl6P4Eahj8/EGBJ4y9FxV&#10;Jc9Vb83VoyevoVSTPF3LPxCj+g2qs+6ATjBTnroJFcy63FA4TewvkONZsBwHluPlpHTxC+CUy/oM&#10;6XRbqvwcx6vWAvLQ/+IjCBTKtQ2wrAch/w5YrmmaH1I9BsHxLFi23w6eVxuw0o62ph2w6VUHa9g/&#10;tocRW3qBEECTJfCcft2UMhEEgVAgBEp67U8AhWrjpNbabLCl4WZM1fgEzGu9RoOiKJw4uYYXXnoF&#10;tMOhPWyI0+lEKBQEeeQ9W/M5xtFoC9df3sfZM+KmufMKoehBAgBBkCAIGgTpU+uRLhCkCyS1oFgj&#10;pdIAQIEgParAFATh7K+/ouLyq4WDoMgOlmIfYTkuRhXsQRIcEtFbSEQ/hoNuqvLYjelZpewwCzSZ&#10;RXn/KZezi3BwuvWePgaNNxCNgx1meJ5GrvwsOt0g3K4SEpFbSO37kMpekaP4ZUuvgMWLSERvw+mo&#10;IV8WI/6tG3iuypLniiRYJCK34XGN/rrmoHYNOmYXR/0bwBTDzjUUToqJURPxJKSK2/jhp3+Kj+7e&#10;wZ2HGdx5mEGpyqDLcuiyHGr8Q3QweEPdW9s38JMvPsCn97dx52EG97ZyaHW66LIcmlwGVf4L8FC/&#10;IlBnllCsnEMkdA8UvY0/vPkZvn9zH5/dV+dvc03UuR3Uhfuq/FpSxW388LM/xecP9nDnQQaP02W5&#10;DQxXQJW/b6kdH9z5FF88yOCLBxkUFf3Q5DJghcl/YZs5BueMgchGJrQ+YXbIJjbR5TZ1kyhtcrtd&#10;cEvRKHieQrGyAlb6xdIObGjOhMy+BroSdYIZMcNy/YEgFpdXtGJTSJKEy3Xw60ZHwbA7DYXzj9vN&#10;IZlsIBo9HPd0AgBBUKDpFdD0ivhqH99/+BekNVI8XwFFR3XeJpL0gnYkQVERCEJbWmMlgOfK0vqp&#10;FAABJBVW5RuEx1WAx1WUTwKC4GzzRFmBGHT6mR7o02CWka9clD9fOLeDoH/0aITzh0HPWOgPKxhY&#10;HgFC3E+qugEnXcf68vfB8+JaKKeDRziwqYritxK/gT3Jc7Uge67WdZ4rgvSLnq7F99VR/QbVVXdA&#10;J5gZT+2ECmbdbig8LAhI17/AZvnH2JJSvnsTdfIT1MhbYIhNCIoFrka02QZ2Kh/I+bcrP0YVt1Ej&#10;b6FGfowuoQ7t02W9qNZP4pnTW0jE7qFUPYs7j5O4l/sSj6v9/HXyE9SJT9Ag74DHsJu0gP3GXexU&#10;3sdW5cfYa94Q80upRWxba0f1A2xVfoytirofauTHYIlp/Zp5qE+guYQmWRCo6CZQRslFO+TX+ph2&#10;FPuFa+B4cS3VxK/7yfkHGBpwaDKmZviYYyxwfP7ZiwCBbwAgIPB13cOjuAaK7/e74ulXEFoQhDYE&#10;gQXH5qW8PHi+plg/JUzweHdwY21asukB8Q2ZSv0kWFb05pEkj2CgdQii+42CpgMU58OkjGPmSSqM&#10;VOaKGNUvIEXx23sLHTaK9eQ7cErrqHr7T+2lfUhlnsdS7CaWZM/VSyrPVd/TdRskyY79hT1eLnsY&#10;94o7Mhh2vqFwEmw8+y3A8gyqnV1UO7toCfvoEBl0iZxWbSBNtoBqZxe1bso0P8u5kSl8Ba3OAtpM&#10;Cq2WCw1mCT5PBpHgHVX+DpEZaRIjCByqnRSqnV3U2T3ZBg/rvzrZ0Q+jMcUxNjBtILKRyayPeS80&#10;hRM+Asc1wHPcwOT3+UBT/Vdd2p0w2h3rv9ROhM1t7jM1w3PLzFs88wLnjKe9/TNGEARwXAmC0AZF&#10;hq13PyG+8s5zBenVQKNXAu1gts8sSkxLNhQChco5NJj+VgeJRBFLi0WVztHAoGdM+mRURjHT6fpR&#10;Yd4ECC8WAg+xmvgRKo1TqDRO4UTiR/C6HuDRk6+iwSSwroji53TyWJA8V3u563KAk73cddHT5ahj&#10;feUHoGmzQCwD6qk7oBPMhKd+QgWzrjcUHqOkwSTAtCNIRG+BpirIFK6C5TwI+neOA1McYytOqgqW&#10;vwOO4wYmAKrgFBzvxH7hGhqtZYW10dHfDqbzxaZnaoaPGcjR7ffRWzZ6jmOswfMVMWw64QZJuEHT&#10;4tonAqTU78ZvYgjgIPB1UFQQIERdkgxIIdR7rwja4aE5uLEnjErXCDpdPyq1DTlUutvdxum1PXgO&#10;XXS/CTDsqNGxYoLnHdhKvYU6s4aAN4X15LvodAP9tVC+bVTq66jU1xDy7yg8VxGsr0ieq1Lfc5WS&#10;PFfK/atU2PDL7OQWrHM8oZIw7HRD4ST0z3zbTc+YOrOMQuUivO4cvO4cmq04QAZxcvlj+D1prfpT&#10;wBRH1MC0gchGpmt9VAgCIAgWTscNcMKOFHjFOHEcB5fDCYfCS8VybmSLz8uv/o3FoC4ZdGwipmb4&#10;mAG922m30GEO+4L2pwezcTwMCHwbEDgQ0jopgvCKG/TSCVBUCDxXMAyBDgjg+Ya0vooACAIE6QPt&#10;SIJ2JEEQLvCc9TdCBtN/bjkIdCVLApZzI1u6orqvP3txE2fWj/rzh8l4GIhGZZiJSv0kKo2TAASE&#10;A5twOhooV0+D5ymsrXwfjdYSdnPfQiSUUXiuxCh+XvdD0XOl2H+qKnm6woFHWE28py3OkGF1hEWd&#10;aUAIdu30ZjPvvfcjPHnyRCvWsb2zg/1CDgKAgDeFlfgNrcpIGHaGoXA4X/s9HiQP/Nmva+etAkgq&#10;Cp4rmf4CNc8IAoV0/kWwnBsr8Rtod4PYz7+IhVAWS9Gb6HTG7LBDy2SX79d/VzwH/vzXtOeJuWkT&#10;sU1MZt2GH5VUKO01W+votF8DhMGvunTYLsqNGnhB7FuC4BAN3UM0dFeraol+HQgQhBccv4Rbt1bA&#10;dslJu8sA6wYFnkc2lwXPK9Zb2IjOok7Qw/TAWOis6QQ9TA8MRZVT+nD5+efgDwTA8zzK5RIoisfp&#10;U7toGm1iqjAgCALabeuvI88esbLj91aPESxoVM1ytrshVOor6LTF/eZ6RBcKiIQeoNFQqetwu7lD&#10;E5ACEANSgHBJm/ZKn6XX3AnCrfosKIInCYAc1U8MRgEQhFOxFxUFknQDAiBAkO3by8F9tytLZlkv&#10;MsXn0WCkNw8EIBYt4xuvfYqF0DTaPRijc3s2PWVQioFoFMyyV2oreJT6JXS6fiTj7yO5+COk868g&#10;lbuO5diHSMZv4OHuz6Pb9eHsiT9AuxvCg8e/BI87h9PJP0K5FsWjJ99GPLqD9ZXv48HjX0S5dhok&#10;weL0if+ASGhAsDLNNMWsjsoDAgCWdePT+78JAFiN/1Ns7b0JkOdBgADbYLC1udXPYMLly5fxa7/2&#10;61qxIccTKgMMO8RQOBjzCRVAUhHpFySDL+o5J1++hFL1LCKhuwgHNvF4/5tw0nUsRm5PPcTq/GF0&#10;Kx2NUSdUBiIbmdy6nRMqQv4jwgsUGs2L6LRfUmgZIACNVhNMtwNBcfFGQ3cRDd0b+ZVU0wkVazBm&#10;E2OtAwkA/PGESiuwjCqn9OHkxhqC4f6aO4pi8czaTUC7XYQi8/g1mAV21W4MO7o+MrbR6Qaxm7mA&#10;Vlsdpj7gTWE1cQP84fvNcapYfhSxrDgqUzNsiS7nxn7+GpqtRVnmdHTxxs/cxHK8Yuv3jx3Mprc0&#10;pUxYqDZ7twt8dv81dPnX4HDUcfbkv0O7Vcaj3V/E6tI2lmMfIpW7jnT+RXGyFb+BJ5mvIVO8gksb&#10;/wKtzgK2Um/A585hLfl9NJk4Hjz5RfA8jdXEe1iOfSgGojBDkP+oRVo0wi7rwaf3/wpgOKFqSRMq&#10;Q0syo0yopvE0cOgxvB4NhU8fhcp5VOpnsRB8gIXgA2n/KS+C/p2ncDI1ZQ7hOWd7lTVPvSTBw+fZ&#10;BEU9ASftc6ZNvT2r3E4XnLR6L5Zi9SzS+Wv9XzYtYHubBjK8NMKS1jGTQhAcQv6H4Ng9cGzukKas&#10;DckuOxnDRBEPEAvfUH1/OOgmgv6d48mUAZavf8uKozI1wwMRBEq8f+deVk2mSJLH+qk9JGLVuZtM&#10;YWY9pSllwiFSZuV5GtnSK+jyr4Iku/JaqEL1bbjcPiQit9HuBpEpvIDl6E0sR99HKnsd6cI1JCK3&#10;4JLWTbmc4v5TjLT/FM87sLJ4A8nFG4MnU5isLcOZsLMUHE+oTDDsXkPhpEzF6FRgOTcazBIS8SxO&#10;Je+jwSyhWDmPSOgu/J59rfpTwBTHzsS0idgmbLBug4lhkGQTLs+HIIh9XZQ/XhGggud4uCinvNkv&#10;pC/lejOJTPF5VOunUG8m5QXNpshtmnbjhts31zA/cox13M6i7L30efYRDd3Tqqg4+r0+ZgtHzOZz&#10;ZxEJ9l/HjYbuPKVrca1DWO1my4qjMhWjOljOjVoziVz5IvLli/LmvT2WFov4yvOPQJGDPQ0HydSG&#10;QIVBCQaiUSnXNrCXfQUAgaDvMUL+x9jNiGuhelH8tvdeB0lyCAcfoVjxYTezjmT8BpLxG0jlrqNc&#10;30BY3n9qA52uHw5HHeHA5lAPkYxmtmzYNEOhVSbKDByFCdXkXWCOoW1D4aRMxait8AItR/EDv4Vy&#10;xYFq/RRouileKCO+QnX4meKYTdH0UcHtLMMXeB+g9nSR/pRJ4Hm4KIc8qep1Lct6sV/4CtL5F5HO&#10;v4j9/DV0ugFwvFOfOCc4ziX9X5Txgvr1pFkwv6fF/NbMDLMaCwIpT7AFgQIvUPrzoXdOaGVHLrkM&#10;ZKMn3kCmTV3Wq/IaCwKp0zlOxolXJO2x6SeXbeeJMnVZLzKFq9jLXZdTqfqM6scvkuRxen0XV5/d&#10;hM/Tla7qeUx91J+mgUEJBiIrENLruLnSs3IUvvXkO6g1k1IUv234Pdt4uHMStWbSwHN1C+1uAJli&#10;33OVLb2CDv8KSLKLjZV3EPCmtMUeMPoxG4VDv4ZqR1pDxdu4hkqLYQcZCtVYW0OlfKfBgtEDos4s&#10;I517CYuR2/B5MtjPv4h2N4il2IfwubNa9SPO+BecEbo1VCbmTcQ2MlkJhPzHHtT2jA032yFUy1fQ&#10;ai2CGPC+hyAI6Aq8uFhbdZ3181DksKACBAgAtIOGw+FCaicLXgrVPhnm9e5hptFfQzWde4euXJ0A&#10;ZsKJ0FnUCWAmtIQqp+KDbg0V2VvwLzF+kYcGdRMNGmwgsgOOFwMuAABJsE/hj3RziqVbi7GSsdQa&#10;yvNBjWj12YubePbCtjSZmncsrP+xHYNSDESDeLT7beRKl0FTDC6d/pdoNJt4nPnL8LpLWE9+Hw0m&#10;jgeP30DIn8PZk9/D1t4bqNTXcHr1D+Fx5fFo9ztgWjGcPfkHaLfKeLj7FwBiFQuBRzhz8nsgyTHG&#10;zkqACknIsh58MnQNlRmikadyDdWU7vGAmW1D4aQQmjQfMO0oMoWr8LiK8HkyaDAJdNgonj3/yVM4&#10;mZoyJsNuIrYRG0qwwYQKC/a8rgpi0Q8QCN2CgCZ4Xlw/pU2CIMABEjRIU7P9X1vNkvQLKucEz8/O&#10;Q2VW32mjK1cnOPpofzk3T9pz5XAmXifTtnOSpLWtTkp4gdYdP07apO3fKSXBQKZL2rqJSX8+WU9m&#10;xKJlfPOrn+Dlqw8OyWQKupvnbG6lBqUYiMyo1NdQqa+BJFgkorfhdNSQL18BywYQX/gM7d7+U76i&#10;iefqlOi5Skqeq9rbALmKUED0dFFkd5TqHACjP4cfmQnVtDHsVkOhnYw+oNOgwSxhMV7ByuJHaHUW&#10;UKhchMuRRZs5Xjd1jMhB9gpNt7AQ2kQwfBsOVxoEeBAG/wEACQI0KOkVwIOsdY/BdRh89CnhuBOO&#10;OcaAGT4fTFDMBFlVuFwdnF5P4bWX7uDMqX3b7M4O9XjNZvQMSjAQaSmU3Hi0+zo6XT/CwU2sxG9g&#10;L3cd1eYrWFm8gXBgC+XqBgSewvrKD1Crs3i0+zp87gxWE++h2jiDeuvrCPl2EPLtYDfzNZRqZ0BT&#10;Lawt/wBOR10uy0J11FhZS9VD08kDdU2xnut4QjUCht06k6uiV8hMCpMRBAqFynmUqmcR8OyAQFtc&#10;N0UxSEQ/BscNicxy5Jhy35uYNxHbiA0l2GBCyajmSIJHJLiLxOKHWFz8KWKxD0E4KuApBgLVAUmR&#10;ICkSFEXBQdFwUQ64KBouigZJECCI3pRrOL1XDEiSBElRU0uUgcwo0Q7H4U40DUqRtJ/NE2UgG54G&#10;2T9mCFYvEh1jZzwwtN+6s/32HYUZ1W6CIkbN6nCwcDm7cLs6SC7n8frXb+P1r9/GN175HIvRmvaZ&#10;+pChrvz0m2LQ+wMK5XkaufIVdLoLcDqqiIc/Q6cbQKZwBUvRm1iOvY90/hr2C9cMPVcdE88VSbBI&#10;RG7B4yppi7SfAe2bJkdmDZUAwD+lNVRaTDtMc2D0NVSjYloTW6g1k9jPv4hI6C4Wgg9QlCZXkdDd&#10;sTdIPbxM7wqV11AZnCfTK1XJ5KXY/QWntjeecY5zQgABpuNCu30SLBuEgyRBKqL+AZDXVHGCgC7H&#10;ml5Xylo4nPpXUtSbbI4C0d+wE/11XINa3WpHwHIeeFwFuB1lNJgldFmfVg2Q7PAQQJEM3K6CKBlk&#10;XAFBuAFAtcHowKwDDxpBgOM4dLviqzuE/McafdXevwg0mAQEQZwcebwe0DSNgC8FB93/VVRViPRP&#10;QpokE6T+OpQZoW6DoMgLIIiIVnygDG3aUIVBTJR5KAIEFPIFcGPGWScgYGFhB9Sw8M0KVHeJ6TZv&#10;/jC+RQ6k10VWsq4mM4hFK/B7WBAQ4HIdllf7RsHCWiBbMShBJyKwm/kq9vIvgqZaOL36R9JaqG+j&#10;2Y4p9p/6C4iEmzi9+ofYy11HOn8NK/EbWI7dRCp7Xdx/6vS/QLPZxE7mN9DpRhAJ3seZ1X9vGiJd&#10;V5VhKKYuhnkFgOUUa6hi/xTb0hoqWFpDJSKuofo1rdiQ4wnVBBh2nEI4/QmVFsMajUWX9SJbvIIO&#10;68fJpR+C41zYy38Nfs8OYuEvtOpHnOl+Wx7shGryEuyeTEFn064CjCcSBqIxIEFSC+A5acIyIhQV&#10;BwBwfE4lN7PUaC0inXsZK/FPcSr+MR6nv4l8+bJWTabDs/B4nmAl/oH20EAoWtzvhePUayXN6jU+&#10;osVxziUxj5iR45zYSr0pr8FYPbmKYDCAsyf/HSJDQqCPzhiVlXC5/yZo+jWt+Jgx6Xa7+MlP3pcn&#10;5qPioBlcvfov4XAw2kODMTwFDIUTMZFFXWadYOoYl2gsNWVEdcvY99g0Jgc8sVJ8bLUj+GLzL4Pl&#10;PIiFP8Pa8h/h3tZF1Ntv4eyJ78HryWEr9QaarTjWVr4Pj6uELx59F4uR20gu/gjp/CtI5a5jOXYT&#10;yfj7eLBzDaX61+B01LC+8n0sBB4qS1YxcruHBafQTaj+Gbb33pjqhEr/BHfomdZVp8ewJEPhrCBs&#10;q0C+chGtzgIWI7chCCSyxSuIRco4lbyvVT1mStgzkscMYq76eITKuJ1lAEC2eAHVxiqWYzcR9D2B&#10;IAhyEI5jpok0OR83HXP40Y2j/YM7sUVdZp1gqhjX31hqyojqI6O8Lu1OllArWs42NpoSpLp2WD+2&#10;02+A5TwIBx6Ka6Gap6W1UOr9pzZW/wQ+Twbbe6+DIDmEg5soln14sr+OcGBL2n/qFVQar8LpaOD0&#10;6h8PnExBX6vhDPv1bcjhaXAEJ1SYaU8almQonCVjXdUyjdYimkwCXk8GHlcRmcJVdFg/wG+h0Rjv&#10;F8DDy+j9NxIm5k3ETwXT8U7NitnWt9P1YXvvdXRYP6LheyAIsf8Ighj6fXPMOPQ6WCs/Zt4IhUJ4&#10;7rlnDVMoFNKqj4Zu/HWCiZnYos6ATjA1jJ88jKWmjKg+l1iuv1rRcraxUZfAccDD7ZPyWqf4wmdo&#10;txp49PgyAn6zKH79/adcvf2nnEHEw2IEwEzhirx/Vci/rSpvGozSZ6PojsIRfOVP+UrL7JpmVNLX&#10;fpeHvyQgdU4/fAThhiC0TXIeHF3Wh2YrDorswOvOguNdqDNL8LpzcDmqWvVjbCB5X0AjRKhe+dOf&#10;MdNg8lKm8dA+nQmVZEdjzi7r/Vf+itoDlqCoOEAAHGftlT+Od2Ir9RZ43gk35URycRMsfwYdNtDX&#10;4Xg0m01wHHf8yp8tr/zZN5FyuY5f+bMTo1f+FhcX8dxzz6r0enz66WfIZvvntOVX/gzH31A4ERNZ&#10;1GXWCaaGcUnGUlNGVD8UWH7MG/Ia21QQUKqewcPHb4AXAlhNvIfl6IdI5a4jW7yMSxv/CjTF4PPN&#10;78LjLGFN2n/q4eM3ENTtP9Vfc1Wpr2Eh8AhryXf7z44WGmRBRc2AtVSqfagUr/wRINCdwit/R3xC&#10;BYMunh7akl771zyiKUF/AOIvyPPY9YJAAQQBkuAgCNJnCCAI3qCFx4zCoIfFwgqB935VnFANULOZ&#10;yUsa1KZxmdqEysCUgWhMZj+h2kn/HFjWCzflxGI8Dp/Pq1VDNptDs9mc8wlV39qo5xOh/mM8oQoF&#10;cPbEJBMq43NnEo4nVPYykwmV4TlgKJyIiSzqMusEU0Nfkl4ylDGyHCosP0LNbmJVa67gweNfQrfr&#10;h9tVxKWNf4Fs8QpSuVewHP0QK/EbSOevIZW7jjOrfwiHo4H7j/8CvK48Nlb/CEw7hke730bIvy2v&#10;uaoyPw+SYHHmxH9AJHRf3YIhjRlyWM+YEyq20cLm8YRKzfAJFQy6eXqYlqQ5QFJR8FzJ5qAU49Cv&#10;WL58CaXqWURDdxFbuIds8SLKtXWcXPozOB01Va6jzQzu6iZFmIinwOQlKZ5jbWM6kymItgzMGYjG&#10;ZPQJlTIq4KgTKgAo19aRLV6Fm3LixGoSwWBQq4Ld3V1Uq7WjO6GS9cV/2D+hMj5vJuV4QmUvU59Q&#10;6c4BncAWJrKqy6wTTAV9KXrJUMbIcmgxfUjUMotJFYEn+1/FXu4VOBx1nF79Q3hceTx4/Etw0g2c&#10;Xv33eLK/jkz5F5CMva+J4vcvQVMMvtj8LtzOEtYVnitOCOBE4j0sxz5URPWTWmChIRZU+gjyn/5H&#10;CXFC9ZsAhJlMqI7oGiots7taTUsyPXDQEAAIdLoBVGobWAg+QDj4ALnSOZSqZxEObD1lk6kZYHIu&#10;mIjnl0NXYTUHW30SBOnXClUMqx9F9UO0u91u+Hw+XaIoeqidY4w4Xit1jITuHNAJJkb8Fh4TXWad&#10;YCroS9FLhmIhS0/loJNtWDaoVrSczSI8D6Sy17GXuw6S7GJ95R24nSlspd5CpxtAbOEztLteZIvP&#10;Yjl6E8lF0VOVVuw/lSleQacr7j/Vlvaf4oUgPK4SEpHbxiHS7WwERrU3kvLIPCUTKky9I5WYlmR6&#10;4GBhOTeyxSsgCB4+zz6azBJKlfM4lbz/lO03Zfcty4Apm7fG5JUY1ZNw4MykvqMUwkvbJtiDx+NB&#10;IBDQJYfjeLPa0TmeSB0joTsPdIKJmciiLrNOYDv6b0m9ZCgWsxiXY5Smj7ZEs2QZy8pqRcvZhlAs&#10;e7GbXgdAIChF8dvZPYFS9SRWEz+Cz7OPnfS3QNHLCAceodP1oVzbkKL4vY/d/TXs5a5jJX4D4cAW&#10;ytUNdLt+OBx1rK38ADSt9fZar7l1TasYWzSWjs/RmFBZ7hXLihNjWpLpgYOBF2hkCi9AQACJ6C3Q&#10;VAuV+ik4nQwWQlsgCE6b5ZgpMGenxRFjFr07Thn2ve67t7cHnudBUZScarUaKpWnIZDMsL4fdrwH&#10;ISar6uNCeEGQ+vVux8wZuvNAJ5iYiSzqMusEtiJdHQbSETA2okOtZiVTT2eWyRhrWhJDFXqoFS1n&#10;M6HTDaJQ/RZArsLvTclR/OqdbyEc2EPIv41KfU2M4pd8B046i629t9Bme94oLzKFy1iSPFf7+Wsq&#10;T9fQqH6TNkCL4hfeUU1bGieLHI0J1UjY1XXDMS3J9MDsYVpxMK04zqzfRdCfRqFyAe3OAmLh22jU&#10;W/NV2akyg3bOoIjhzEUlDLH3K6OHsR1j6QEyYYWq1RqKxSKYZlNO2WwW7XZbq3qMIYp9pWYAx90F&#10;y/545CQI6jV6lUoF2WwW2WwGnc4HOn19+gmA/quiAJDP55HNZlEqbck63IDEc+q3FtrttlSHLBjm&#10;E3DcT4amQe3odn+q09en93Xt6OF0NhCLPkQg8IVBPjEFAl8gFn0op2jsUf/1JN15oBNMzMQWp1w/&#10;JcbWjaWmWFRXq1nMdGD06jcoWWjBUIUeakXL2QzYzXwV5dppAAIWApsgCQ7be6/D585gY/WP0WCW&#10;sJv5GoK+HYR8O9hJiZ6rE4n34HNnsL33NmjHMhaCm+h0fSjVNgCFp8sc67W2rjkiJob7IzY+RyMo&#10;RVERlCJmddH1bJutLU0OSiHY9yv1qDDtKNK5l+F0VLEUu4lON4j9/DV4PRksRT/Sqhu04qgw6WVk&#10;gQFFDDg0BSYvbVqv+00nIIVkR2POLut9KCkoRUF7wBIUHQfQD0phpX61ZhLp3HW4KScIAA6HA4GA&#10;H+FwGPl8HtWquPaRANC2MSiFlbqNRt/iqOeWMmQ6TINSBHH2xB8MCEoxA6+UTWiDWfSCK9A0gytX&#10;/r/mQRUkCCIIj+cfgyDEACbKYA7R6EM888wfAiAGdgdFvwqX62/Kn7PZLD799DMAwLlzf4RoVL2B&#10;p5Etp+tvgqJelT8r2zEwOIQEQQThcv1Dw3bEog9x/vwfa7NYw6iyxsKxmciaYWZD4cQYWzWWDsRC&#10;FrWKhQyHCvG5aejT01CFHpMFq6jU17C5+21wrBtL8X4Uv73cdZxe/UPQ5CPc3/kOPJ4Azp78AzCt&#10;GB7tfgdedx4byT9Epb6Grb03cPbE9+B1P8b23i+iVDsNvzeFsyf/HZyOurZIDYoaD6n8kMNqDKL9&#10;9YNSAKuxf4rtvTcB6pwYlKI+OGx6z8ZxUApLzPainW1p1mgwSxAEEouR22h3FrBfuAqXs4Ro6Eut&#10;qgQxpy2ZhINtz2xLn21pozC/NTs8dLtdFIslPH78RDWZmm8OsobHgSf0DJ5MjcKh+7bQVdb+Fkxk&#10;TZfZ/vrB1KqxdCAWsqhVLGQ4lIhtGtq6gQeVqBUtZ5MmGDt7r6Pb9SMU3MSKwVqoSuNVcMJpLAQe&#10;iZ6r9BvwefaxkfxjNFpL2M1+DSG/tOYqtYpi9YTs6Ro+mcJINbauieGv/RkKzRlRHXi6J1QYs8vG&#10;x7C0oVfZdChWzqFUPYNQYBM0zaBSP4mFUBvPrH8CB93Uqms4oErbzozaYFKMiXiumVqdVYZtLsVm&#10;c/OGAAGC9IuaAKDLsqrPI/3Kd9QwHfvjiZQRQ7tkqIKIRbX5QVdhnWBiJrKoy6wT2IKxVWOpKYS1&#10;LH0VixkONf02Dmyp5a5QK1rJwvM0ssUraLUX4HRUEQ9LUfwKl+Fy1JCI3MZ+/hr2C9eQXLyJpdhN&#10;ZIovyFH8Wq0GHj2+BKejhvUVac1V+1ugSBLJxRtYWbyhLXI4FipuQWVqjFr2Uz6hwhhdNhmmpZke&#10;sB+Wc6PBLOFU8j4ioXsoVs6J3ipuDwwzbDKlxPLVP4fMqN4mxZiIp4hNJdpk5iA5Ak2QEQC0uS5a&#10;XMcwMdL/uQN8tdgqo47LqPoi0j1rvMxPN3b12ajvdU4Tw68wnWBixrY4w/rprRpLTbGo3lezmOFI&#10;0W/5QIYq9OgrDsuyu7+OvewrAAisJt6D15PB4723QTmWcWrlB+AFCiUpip/ouVpXe66aCs8VyWEr&#10;/To6XT/CwU0k4++P+NOdorbDKj4mUzI7kOMJFTDzC9u0pBlUo8t6pah+LiyEtsCyHmn/qYeIhO6B&#10;H+u5q1fxw5RmgEkxJuK55/DV+/DVeBQIggNFdkAOSL3jFNkBSRjsCTJPjDpchPzHIrMNPHFkGLHP&#10;zFWlVyznBV1VRmyoBSayqMs4kTVDjC0aS02xqN5Xs5hBSS+LHenAESsytDpDFXr0Fc2yMO0gsoXL&#10;4AUaIf82gv5tVHtR/KT9p7ZTb6HbDSAmea4yhctwOmpIRG5JnqsXkYx/iKWo6LlqtyNwOkVPF0my&#10;huUOxnoOy5oHfH85nlCpmN1gmJ34wLCDk1GoXIBALGBl8RNUKlDtP3WMjUxp/MbDpsrYZGYwNhdi&#10;s7l5wu/Zx3rynYFpTU7vIh4RAwc8lRyvlZoJA7t44MEZo6uLTjAxE1nUZdYJJkZvccQHD4vqajUL&#10;GbSMkWUgvQoZpQNgaLFDFfQos3S6fjzeexs8ziIceIT11T9Bk0lgN/NVBH2PEfQ/xuPdVZSqJ7Ca&#10;eA8+TwY7kudqTfZcnUbY3/NcrcmerhOJ97AQfKQobUzGaOP4TK+w4wmVjul1thEDS7P5Ym+2FtFs&#10;JeDzZOHzZNFsLUIgxP2nPK7xopMdY4DJWNk0jEeOWf6oNJ2iJrQ6QXZK8j5ZTZMyQVVnz6Gq7Bxi&#10;1w2LOAyeKfuYuNt0mXWCidDXTy8ZigV1vVULmZToDUyfXpmTJMv0MwzNNlQBOqXep2p9DZX6GkiC&#10;RWzhM9BUE7nys3A6alhLvoNaIy7vPxVU7j8lea62Um+h0w0g1tt/qvis7OkK+YbsN/WUcTyhMsTS&#10;2Wsblksb+YLtw/FOZEtX4HKW4HffQbG8hHz5Is6siftPHWMTJuNjIp4yE5wwGqb1PDSdUOmw2dZs&#10;Obw1P+bIYNdJOIUbx0R3Nd39ZmxLhkxkTVcdnWAKjGjfYpXUKhYz9RhRfe7o1d9yG0TFoepDFaBT&#10;KldPYzfzVQACVhbfRziwhb3cK6jU1hEObIJAHZs76/C5M7LnKiV5rkL+x9jZXUWpehKriR/B59nH&#10;Tvpb4HEWNMVgbfn7uqh+lqqoQpFjSOYhh/sMi/anZKjCaBypCZW9fWOvtWGMdA0qlS1kEAQK5doG&#10;uqwHId8OWM6DTPEFOB11NGppcJw2xzEjM2AsTMSHhik8E80GTb2n04wJrU6Y/ZhjbMeuc9LmG8eA&#10;W+xwdJnHtmTKRBZ1mXWCidF1wShl6DMbolazmKnHiOqHAsvtERWHqg9VgKxUrVF49PgyOt0g3K4S&#10;FiO3kUr7kM5dwlJMjOKXK70CjnhJ57laT0pR/CTPVUjyXPU8XYnILbhdJW3BhxMbz7u5nVD12jhq&#10;O0fVH8w4NZickUsckqFQOYdi9RwiwXvwejL9/acWboOmWlr1Y0ZlQP8PODRF7DtvbX4mUqE2bWdB&#10;h3e9zHSqPaHVCbOb0zc86nk2qv7hoHfdDktmaPXM0gCGHLaG/a/4TWRNl1knmJixLRoOiU4wMWqL&#10;hoWaY1G1rzaifYyufqiw3DZRcaj6UAUAIMT9pPjTcDjqWFv5AQSBQo15E+HgPlbi76NcU0fxU3qu&#10;SILD9t7r8Lkz2Fj9EzSYJexmviZ7ulYGRPWzVD0V1nOMpWmYyUBoIBqVuZ1QKeldnkZJh/33crOS&#10;poq2nUNrYKLc6fpRqW/g3OlNLMXuoVw7g1LtDEJ+q5uwHWPKgIEZcOjQYP91pGHa9hXMsCjrzGWl&#10;FGjqN+/VnS3aG+7oSf+fVsM4maHVM0uTMtiG/T9mjG3OsME6wUQYFmEVXcaJrJmitjiCfYvVUatZ&#10;yKDEYhmHHsttFBWHqg9R2Mtex17uOkCIa50CXmktFBtBPPwZWM6LfEn0Rhl5rrLFK/L+UzTVRL78&#10;rOzpSkRugSSnFDF2SLss07Mzqr1R9TUcignVONj/MGi7wZEZqQYEwPJuZEtiFL9Wcw9My4UGswSf&#10;Zx/R0D1tjmNGYcBgDDg0A+wp3f7rR83RWDs1y7LGZcI6Tph9ugyo3IBDkyMaJyZMh5Gh9R6qMBpj&#10;m9NltL/XJ7Kmy6wTTIy6xSO036Lq2PZ7jKh+6LHcRaLSUFUThU7Xj1J9AwCBcOARTiTeQ6V+EtXG&#10;Sawm3oPH/RCbT15Do5WQ958y8lwlFZ6rcnVD8nR9HzTNaIvUYVK1AVjPYV1TwSiZLI+TniMxoTJr&#10;v/0PhWYlzY5eDazUosksotWOIBG9BYJgkCm+gC7nQcj3GARxvHBqbEw63+q4TI+DLX1uOO6GQ8Bh&#10;HCTxCj/I65wXePB8P5m9djMIQWfDGr02CxBU+Xl+nDqobRi1Y1gf621I6DLqBBMzkUVdZp1gYtQW&#10;Ldq3eGKr1SxmUjJGFiiyWUlzjaUKikpDVTUKPO/A1t6bqDeT8PtSWE++C6YVwNbeWwh4UwhJ+09V&#10;amuy52p7iOdqN/N8P6qffwZR/YY22ioGhgxEpoxxMh2JCdUgCPvfQBi9l6fEoBtIg1lGvnIRHncO&#10;HndO3n/q5PIt+LzHUf3GwqyzzcUzxL4a2P9DhJqpeqcMzBmIbGBCqxNmnzqa+s17daeLeOEPuPxn&#10;RrfbRavdkhPH9SYSBBqNuEZbjyAIaLfbcv52uw1BECcznY4PnY5PmwXQtJvneFUdumxXPlarLYHn&#10;aYW2MYPa0WzEhvaz2I5+fmU7+tg/YhNZ1GXWCSZGb9GCfX0mQ/RqFjIp0RuwxDjZenkGpQPFUgVE&#10;paGqCoVK4ySqjVMAgAUpit+jx+sQeAprKz9Ag0kglf0WFkJZrCbeQ3WI56rKvAmC8MqeLrmwoZWy&#10;pKLBeg5LmpaU7OXIT6gAsWPtf0i03eBEKG8UgkChUj8Jj6uORPQWWu0ImkwCPncWPndWn+GYwQzp&#10;pwGHZoR9NbD/OlEzbftaZlzcMfOArYMuGrPV5AR0OyU0G005hUJBUBQFlnXj4aM3UKsta7OoEAQB&#10;DFOW87daLYTDYQBArbaMUmldm0XXdo5j0Gw0ZBvdTn9/s0zmPLpdj0rfiFarrWpHz0PFsm7s7V0x&#10;KFWNIAhoNpm+jWYThHRzqVaXUSzq2zEpg2s0AMPvD51gYvQW9RIVhvX6/7P350GSXHd+J/h97h73&#10;lRmRd2QdmVVZVUQBjSKAahZ4NaUmAZJNElBrtepWS9YyG7b+kEyrWbV2ZDam3eba/rFmYyPtrrSz&#10;YzPNNttuNbW7Mztakt0ECYAtdTdAokCAQIEACNSRR+V9Rmbchx9v/3CPCL+PCPfIyKz8lL2szN/7&#10;vd/7vedH+C9+7s+NGNWMEls8qrfpsZlr2va9Ft9wZUxWclQlQLE8g+WN5yFJIcyM38ZU7ufYPXoW&#10;IrmJydwdhENl7KtW8as3kp3MVdoic1WtX0QyvoG5/MsIh0r6XoPDccBu8c2QK9hvfetb39ILh4G1&#10;1VWUSs4b8KhYRLVeAwCEQ2WkEht6lQ7+X8z1fogRJg5KG6a3OvTLQfETaAnTuH7l56g3eGzt3UI4&#10;VMRo+gNQ2v02sUMgZ4tTgs2cDMeU+eeB/8eHkUCzU6r/dNIA0FsmIEwMlDrfXw4YmzOMnBmgVD6X&#10;9UKlPoUmn0GLT6PFpyFJYYRc3O9uiuJfxy+pqq3vG+0EeN33ZH1jI/kVEZdAqZwlSWfSiEQiyGXu&#10;Ihb18vJy+eiWfw4PhKzhqPgEGg050yRJEur1GgRBhCiGwbEtSCSKenPMtHBsGZJ0iFLpMprNJlqt&#10;FgRBRLUqb99abQyhcAtNPttp01DbaOUQi9xHrTaOajWNZrMJAGg2m+B5AZIUQqORAROCtp2qCFIU&#10;hALlSh7NBo9mswmO41CpVOSAr5EBpSxEEre0wTISGo0JVKtJpW8ehAC1Wh2iGEapNC2PQ8gZ2sol&#10;h0i4CELc3fLY1z5gaGwQ9I3uaDJIDDhUt/FsV41H9TY9NhsYbf/0pSdcNZSV7FR5Hvh46VfAS5cR&#10;4irIT9xGrTGB1e2/iZnxNzEz9hY2925h/+g6JkbfRyK2hLuLvwKKPBYufA/1xhjWtp9HOrmH89N/&#10;iUptBlv7vwpKGUxm38NIeknVm+KJnUMKLlR0uG/hRlOSQtg+eAoAkIm/g6PyJYCMgYBAagk4OjrS&#10;NzEwMTGBJ554Qi82hVBjnnwo+Mnrr2FtbU0vNrDycBU7hT1QUCTjG5gZf1OvYiCYEXszyrA5SOIh&#10;AHcndLccFK+iULyG0fR9ZDN3cVhaQKF4FVNjbyEZ39Sr2+NtSKcPiyPWQnwM+OeJ1wvaXggumIJs&#10;T2fS7x66mFlmwLCjkEQXF+0mfjKsfLuWJO5pK11AKYtCaQH7R9dBVOZZtoF4dAdjIx+B4zwGaooR&#10;lpsAAEiCktn2je4k9LLvtbMRekQxjOXN5yBKEQDA7PlZpNNpLJz/HrKuF+KRbZv3cLxQGsLh4a9h&#10;/+CzHQ9brRZKpXJHh4lwIGHz2+4yyRXMzfwldne/gXr9HABAFEVUKhXwvLJyFyFgYiEQzngDC0NE&#10;nJt8DSPJQ2xs/CZEMQ4oAVW1Wus8y8REQ2AsfAiFKrh87gdo1T+Bg4NbgJJxqlSqnQANhIBNRkAY&#10;9R7dJZNcwXT2I2xv/a1OvSiKKJfLEAT5+WDCsWAT8n4AnRWGCJideg3TY2+ppOYYe3eJoaFB4Ata&#10;qy768KziooGewTQ5Ebi6jPKgpFeVJA5b+zexvvNZhENlXJx5FYnoHpY3v4RGaxTX57+DzZ0wNvf/&#10;PvITv0B+4g1s7T+Dzb1bmB57G9Pjt7G4/hvg+QQun/8e6o00ljZeBM8nMTP+BmanXjfpVflbLzbB&#10;hYoO/2wLQgx37v0XAIBzY3+I5c3nAOYaCAiESh3Ly8v6JgauX38cv/3bv60Xm2I8Yz4CWHwW94n5&#10;iX+QCGIU1fo0ErEd5DJ3Ua1PolC8imzmLpKxnY6Hrr30pHyKsBm3hfgY8M8T/ywdF8ZgKjj67KjP&#10;5mYcFK/hoCh/SEQYDlE2jAgbApXiKFUvoFC+6u2cp9N1akqYOAiTAGESAGG1dSRiYkH/tzf6a21H&#10;98APrg8H2i5YFMLwyOb+AtHoxxAEAYIggGEYRKPRzjamgmT5rWG1PokGH0c8/gFEsQFBEEApRSwW&#10;6waplCo21C1lByTKoVyfQTi8gVBoveMDy7KIRLrBi9QSQJXARg/PJyEIUcTjHwA4hCAIEEURoVAI&#10;DKNcklAKqc6DWnzfWK1PIpF4gFzuLzTjCIVCqnkQITV4gBq3p0Q5VGozOqmW7t7QA4aGBkHfGP1z&#10;0YeDitamsQdHBtPkROFqbB6U9KpH5Xls7j4LgGB28nXEIw+wuPYZVOuTuDj9Y0iSvIpfOCxhJL0o&#10;6yvvn5oZv42tvVud908RVLD0cA48n0QoVFEyU+bnEsDEGRNcqOhQWnhvaIFvhhw5RQGVt0kjgTxX&#10;Bc9++IVEOewcPAVBjCGdfAhBjKBUuYArl5YwOXbXsKpf+yTmyltPyicYhzHaVA0Y/zwhnR/BEmx2&#10;ykjwPfhDv362+BSOyvMA5RBmWLCEAQHAgHT+rtam0OSz+qa+wLAjYNkxsFxOLmy287FCSAQMN+b/&#10;x4yHSXOvKms6nAK0tJX9LK6gyOV+hlCo2JFEImEQIs8zFSWgKWJu5hyuXJjDlQtzuHx+DiOZDAQx&#10;ht3Ck8hm30Yu1305JyEEkUi420NLQCIU7bS/cmEOE6M5iKL8OcKydeTzf4Z4fL3TJhTiEAopWSmJ&#10;QqzzmBod09iIhMKdxSMS8XXM5v8MLCvflspxLOLxWCeoooKIsVRG035+9jyokgUjoMjlbiOXe7vt&#10;AsLhsCawI4KEC9MzluOwwvWm0GO6HQ2CvtFaNO3UiI2K1oJLe2p6aILempxIXI3Tg1JbtcWnsXf4&#10;hGYVvmL1IoqV7rNQy5vPoyXkMJd/BZFQBXtHjyMcKmMyewfryip+Uzn5/VN7h8+Cp58Gw/CYm3kZ&#10;ybjVIzSunB1uAhiCz590x433GQouqArEsCW1xjhqjXHkMr9ENHyInYOn0WiNolnfhMDbfMPg1du2&#10;susGJwSb8QzXcH32xGdzzvjdod/2ThaF4lVIUkQOnkA0y0gTJaiSxASafB6ANntkitfpJBxEYQtC&#10;awNCawOiUAAggZCInLXSZaz0+H7+Vdlr/+rchazhrKcwBCeERGIJY2Ovd/4mhCAWi3aCEUKBCBdC&#10;NjOqlIw20CACJib+Csnkg077aDSqy3SJSMYSSvsRJGJxzfLkHFdGOv0xCJFvFWQYxjTTNZLKdPxg&#10;2xkohVhsC7FYd9VZjuM0fh4dHIKRgGxmBNnMCEZSaVUwRMAwItLpu+A4+SX17XG0AztRFHG4V1CN&#10;Y9QwDjV9bVpDw76smWK06MK+sVEHbZWNohU9NEHvzU40rsbrQanVolhc+wyOypfAsXVcnPkxyhUB&#10;G7tfwmhmV37/VLW7ip8mczXzF0q2uZ25WkKxPNfJdKUTq0gnV/Udm+PKZ68oRh1sO1QPnFMWUPXG&#10;Sc9WVRsT2Dl4CrFIAYnYDqr1SdSV90+FORfPdCi0T3KuvVY38LMMEps+baqOCX+9CWafNxJcP4ph&#10;nf3AuuvXsm1z73tbvZlDtTEJhhCwhAHLsuBCIXChEEKhEFiWBQEBRxjs7l8ApfbBTa9QUACiqgAM&#10;mwEhYVBJeSamg7cx6umvtR55zl3PvGvFwZBK3Ucqda/zdygUAsfJgYQgCLh//wEKhUNVCz32ma5y&#10;qYz79x5AEATLgY+Ovo2xsduWma6trS1sbRlf09G25pTpajabuHfvvuYZMT3x+DpmZ7/fyXQBQCQS&#10;6QSXhUIBBwcFVQtzzEfoEkNjg6BvjBaNEgM2Kt2qHnfsHpqg92anAldjd6lUVFblY4jQXcXv8AbC&#10;oTrm8i+jKaSwvKG8fyqxIutXLiKTfKhkrp5DS8hibuZlREJlTabrYv5lMIzJAmYaXDkKeNIMisF4&#10;cBZQqQjmwi8Qox1EKYzdwg1MjBUxM/FzNFqjOCg+hnh0D/Go9wfc27RPscF6b4G686CLCTZVx4T/&#10;HgWzrxsJ/Fa/AEya439H/VoUxCgEMQpG+VZ+NDuKrFJGs6NIpVNgWfm2vzDHgA1l9CYccfKRgAHL&#10;5gzPTklSDaK4D6oEWL7h5JAruseTa3OuFQcHx5UxNfUjJBLdFbii0UgnqGq1WlhaWgLPW18YOWW6&#10;KpUKKhXrFR4ZRs50pVLmmS5JknBwcICWaml1PSGHTFer1cLB/oFlVgkAYrFtxGLbnb/1ma61tTUc&#10;Hlqv6NXz5jWcmg0CX9BadNGHg0q3ykbJCgfbVvTY7NThag4clA5Ll7C++xUQJoWR9BJmxm9jc+8W&#10;SvVnMZpaQjhUxVFpHpSyuDitZK72LDJX0UVNpuvCzI8RDskZX9c4+NsXDrYdqlUEvweeBVQ6grnQ&#10;DGZDyksEz0MQ4kjFV0DQRKlyARxbx2TuHTDKB1S/tL33fwTDxyMxxgENMth+zI2bS4eAgBwjADjC&#10;IpNOI51KIZVMdsroyAgiUfmissWHsb41r2/eN5JUBkgILDcBhpXfZwQAVKoA1J/zj7/IG8LT+cy1&#10;4uAgTA6EySEUKiKX+1knQ8QwjCZDxPM8dvesv1gjANJOma5791EulW2mgSKbfcsy01UqlVEo2GeI&#10;sg6Zrt3dHfAt68BQznR93zbTtblpvsotIXEQ9lyngMnpVcwxTIhB4Ataqy76sFHR7vc2imZ4Omi6&#10;9NjsVONqPiyUJInD3tHjaPFphEMljI+8jxafws7BDUzl3sbk2BvY2L2F7YNn5MxVuIz9IyVzNfMy&#10;mnwKyxvPyZmr5ENDpisasctq67Fw0gT3mm28t3BFQGZxFlCZQwJbNMzfU0ulPoVC8RqymY8hiVs4&#10;KF5DtT6FRGwbHNvQq/uCvyMYHoZzXP57FWyQ08XYj0HQPwGYHBR+uk4ARKNRJJJJQ2lfGLtC55Qb&#10;H6lUh8hvgUp1ECYGhh112TJYzD2QpeZ1Jvh/+PkEB0LSAJGXLE8mH2Bi4q8QClFwHIdoLIZkMglC&#10;5GfqyuWy7Vg4rozpqR8hEmmB4zhwHIdkMtHJ8LRarU6GycpMMrmEiYmfdtqHQiGkUkmwrJy5XFtb&#10;t82UMYyAyYm/Qiaz3GmfSCYRDstBFc8LWFtbt+hdJhSqIJ3+uDMP4XAYqVRKc+ufPrCTrXEASdva&#10;NmBQNQj6xjjXLvqwUelWGS3b4lG9TY/NHhlczY1BiWBj7xaOyvMIhyq4NPsyErEdrGx+EYQRMZJe&#10;wuFRHOtbcxhJLZtnrsrzoJTDxem/QLUxiY3dL6syXd2Fajxj8NVHArHtv9GzgMqKwJ6rgi8bkhfi&#10;cjaKq2EktYTD0gKKlQWMpu8jl/lYr+477ZOl1zKMDJ9fwcxWcPvzoDEfiLnUD4Kz7BfRaFTOTKW0&#10;JaQOqAIbhghJPIIklsCwKZuPFa0DvbvTW0tPR5VrxcFDSLITTMlQZLPvYnwig/GJCUxMTGAmPwOG&#10;tdoOxrnguBomJ+9ifGIC4xMTmJyawtj4mErDmVTqPqamyh0bM/k84nHZT0lS3fppObcUwNvI5hKd&#10;ceTz+U5QJgiCdVOF0dF3EI5+2PFhYnISubFuxsn6tkERVNwAFdcAyeG5Y4MTBkFf6LeNmcQUCxVt&#10;awslM1x2q6fHZs60DQfWweBxNQyV0upGGhu7T3aedUrGVnB/5TzKtTzmlWehDkpfQTiSxpg+c5VT&#10;Za6y7WeuHkdLkDNdYyMfgGGcjzEj7lu412zjroUrLbVS53dXLV1jfcY9A4CSrfJ3zhV6PysIYrSz&#10;it9E9g4oZVCtT2FyfBcX8t1bN4YR9flwEMUONzqDJxiPgtmHjRDTvgyCPlBs6Uz62YPvDMC5SCSC&#10;eCKBeFxbWNZlhmoAPhoYYJ+uuxrOk4IKFmBGAGhvp2QYgrFcDuNjYxgfG0MumwWj3HLnBkJ4pNPb&#10;nfbjY2NIp9J6NVtYtoTRUaqxoX6OyQ0S3cZYLttpPzU12X03lQso5cEwO532E+PjGMu5DAxJyj5T&#10;Zdg3DIK+MVozSgzYuNEV2yjp8aCqpsdm7jAz3O7QrJwgXLlLgJaQRLnxPAiJYzS1iNnJn6BUu4Rq&#10;8/PIJFaRSa5ifeezqDYmMT/7I2PmqhjH+s7FzvunNpVMV4irYH72ZYymF/W9DheuJqoX/Ntp3J+p&#10;HnGMF4l+4d1wtT6JppDD49feQyxS6Lx/CtIyqlXr2yoeRfTn2eE+5wbjVXD7rgmGvgyCE4b//vtt&#10;UaAidnYWwbfk51zapVQsoliUn2sJhURcmrN6p4gRtz4ybAYsNyE/Q8WkIIllAGJHTkgMLJcDw40P&#10;/8eN20EfKxKotAtKaxopIQShUAjhcLhTvMIwjKZ9551SHmjfatcummCoM78WE63suG7GYWEBUIJL&#10;7+NgQdgpEHYKYEwCMEOHBkHfGC0aJQZsVLpVNkpq2ieOHuixmTO9+tRu56YMAU5uSFIIyxvPo1KX&#10;n3UaH/0ALT4pPwuVLGAu/wrKtTyKlYsYUTJXD5TMVXsVv4PSVxCNJjCZvSNnrgo3INEQMsmHyCRX&#10;9F32htNAhpr+nR/yT7jhIrgLU/dHdqU+jYPiY4iGdtGqb2veP5VUvc/jjJOE++3vleD2WSPGvgwC&#10;fwjIbCDofA3CdZatIB39f6F08G0cHRVRq9Wwu7uLzc0tNJtNiFQCL/Jo1qwXJ/ADSuuQRN1KarS9&#10;bDrV3Jtv3FcCxE1fbnR8on2091YoCK2ZyF1iqti+DcO0cjAMumt9f7QMKiyCig9BmKycrWrr6XWN&#10;gr4wdmGUGHBQ6VbZKLVxsGVHH03tCcywCe2+zMoAseuuWJFX5QMoZiZuYyS5jKPyJWUVv79AucJj&#10;cf2LSER3MDv5OspVOXOVVjJXa0rm6uLMjyFRFitbX4QgxjCSWsS5ye4qn20v7Hwxx30L95ptVC1s&#10;GttUeaC/DX8WUHkkuFsA4bghKWU1q/iVqlnN+6fOOGn0d/A6Edx+asTYl0HgA+arxZiIfCI4y35A&#10;JQ4cJ+ITV99FKHSA5YdpfPTRR0r5GBsbG6CgEKiEy5dWwTDWS1f3iiQWIQq7EIVdSGKxEzSp5aKw&#10;C0k46P1hZwV5awSwTXow2T5yeylDx3E7ddz90xqouAmAB2gLkIqyUwa//N+CRmtGiQEHlW61gyLc&#10;qZjh/0yoCMxwD7QH6lR8wsxUuZbHyubzkKQQZsZvYyr3Brb2n8b2wTOYyN6R3yF1dAOCmFIyVyks&#10;bz6PVKKAufzLncxV+5mrByvnUay0M13vIxwq6bvsD7NBHCNGd4wSI250jJwFVD1CzM63vmB9lKpX&#10;8SNEkt8/NS6/fyqoVf3OCArj9vUTY4ATHMaujJL+MbdpLh0SAnSuUp/GfvExREK7aNT2sXM0j6Nq&#10;HtVqFYeHR+B5HhQULUlEJFYDFTYh8BYBjc7PAN3uD78dMz/NOtJDk+HFxxNFT5Y0jXrcID1BlFc6&#10;Q3kerf1MGgVFzcQNg6BvtBZdjt1GpWvBhS0XKmb02MwdtsbblVblmNG704db2mYER6V5tPgkwqFK&#10;91mo7XmMJJeRH38TG3ufQqn+LPITb2IktYyj0iVIEouLM/L7p5aUzNW5yddRUjJXcqbrDYwku++w&#10;U/fZ/ekF9y3ca7bx3qJ/vG/Es4CqHwLNVkFzZLb4FIrlOYym72M0fb/7/qnYQzBEez/9GcNOoDtN&#10;wPukCYPqb1D9AIF05mTRqb5NO1MdUjLV5WoW2wdPoSEATUnQFJFKiMd2EeYcVi47RTjOo/fPSaD3&#10;ZgODF3gIggBKKSil8vukQhxYRvvS5c4odCcKSZLAC3ynPSFM511OTuNu1wuCAFEUVT7I7TkuZGxg&#10;YZRXjaE9jlAoBNZm1UI18ji6NuRxyDba/Wq6JnHVLX4MCNN9n5oi1P3dP1qLLu3bqHWrbJTauFAx&#10;o8dmztjsCzK2lQptI27KAOmjO0kCNnZvYXPvFhiGx0X9Kn6j8ip+u4UbmM79vJO52jp4GpM5OXO1&#10;f3gDgpDC+Oj78vunNp+HRNOYGb+N/PhtMExA7wrsY9yO9GC7hyY94e4MdUIY1KTpCfoCVhCj2C3c&#10;ACEUidg2aqr3T8m3KpxxMgj+hB70vqjH2J9B4ANB2AwYjy57UTdmqp+EIEZBQSFSqVMYpo5Mchnp&#10;6C/Rah5ndioYq95QfOjRlR6bBQNJye9Oar8/icTBCzze+egDfHj3I1RrNUhUwuNPXMdTT30Sc/MX&#10;1Y2V05BxRAdHh3jnl++jWquh1WohlUriqaeewlNPPYXR7KhevYPa0oPVFdx7uCS/u4pv4cLFC3jq&#10;6afwK08+IQc0ppCOFV7g8e7HH2D3YL/z3qpf+ZUn8PTTT2Fuzt2LqQvFI7z70fuo1evgeR7pdApP&#10;P/0Unn7mKWSzWb26/F4vdlpePZHJAIgoGauuX35htOjCvrFRh26VjZIaFyp6XFr2jqNhR4UeadvV&#10;l4DowTQBUFDeJwUQzbNQNfUqfltfBEMkjKQWcXgUx9q2/P4pOXMlv38qP3FbyVzNg+eTCCmZLhCL&#10;zwSg47R31923cK/ZxrmFs0awnKqACkrGyOSzInCC6leiHHYOPgmKFCZz74JjGyhWLiDE1TGSWgYh&#10;qvd7nDGkBHzCVghi/7PD2J9B4B8mpk1EQ4tfvrb4FCr1C8im72NEyVTzQhyj6fuYHn/TUCZz74Lj&#10;hiuDbdxvgkQ59vo4BHtsFhAsCDMJkAhAIiDMlLyUuvLyW14Q5NvWVJmd7sudnUfCCwKgZHYAecW9&#10;UChkunS52ZSKkihnuRQfGEaVHXIJLwgQJXWWS27vZrU+AoBSk3GErccB1AA05FX+yDiotA3Qul6p&#10;b7RzZTZ7OhxUulU2Sm0cbOlpq3to4h5Hw44KAaEetZviAY/qTT6NQukrADOLTHKl8yxUqXIR6c6z&#10;UOdQruVxMf8yIqEKDspfRiSSxvjoB2gq75+azv0cU2NvYHv/mU6ma27mZaTiyoqvHv3yxFDb7tuA&#10;KYS2zzhDxk9efw1ra2t6sYGVh6vYKeyBAkglNjAzfrtTd2wjo86PXzNsDpJ4CMDqRYMy1fo0tvZu&#10;4vq19yE0l7Gx+zRq9UlMjb2NeHRXpenU4xmDJ5iD1ozBXqSa9WcQ+IRiV2c+qN5kerHOgGFHIYnK&#10;rXUe/WXZCQCAKKqPaS2CGMX2/k1kRkRMZX+Gnb1JbO3fRDZzF9n0/d6+XHHwk+UUvwRrv+y48I6I&#10;+JHu3KTvxAXdJvaNJcqiWJ4DpXKQkcqkEYmEMZq+j1ikoFc/oejngEKSOOwc3kCIRJEdHTUEDpRS&#10;FGsVVKs1xCIHyKbva+oBoN7Moli5holsztAeAKq1Gg5LR4jHjkzbA0ChdAUgM8imM/oqAMDewQFa&#10;ooBc5h6iJttjl4nio2f+S1y58BhyGWNWrMXzePMX7yAWFfDklW+D47qBDwEgCMB7H10F5f42blx5&#10;TA4mddO1s7+H+w+XMZlbwsL57yr1jGKBAOjhOLJBv7XMJAYcVNweD4A7FTUe1d3jaNhR4QTgcB3m&#10;UN1mcf2r2Dt8HBxbx/VL3wHH1vHh0u8gGj7EXP5VVOvjeLD6JaSTe1g4/30sb3wJpcoFzM/+ELHI&#10;PhY3voJ6YwwL57+HZuMID9ZeAJhZjKQWsXD++2AY3et1LP2SKyyrLVFauGjoQkWHs+12lSDE8N69&#10;bwIAZsf/EMsbzwHsNRAQCJU6lpeWNe3MuH79On77t39bLzblxAdUDx+uYtsioALcBTdBYTezbgKq&#10;ejOHrb1PIRwqYWrsbbT4NPaPbuDa5Q9Rq9i9U8am4zMGxOA+HIzBTbAY+zMIfET/wENHGhC9WlYF&#10;VCYmTEQanAIqiXLY2vtViHQE2fS7iIaK2CncAC+kcG7qL8H2uoKfzjG9n/0GVM/++xZyqxKo3nCA&#10;0M7FsfKTEBAi2Z5r9fTmbm+t/IACoFQeNyHd5RbU9aC0c3nEEONcUBBQypi2l+vlwMyqPQBIig+M&#10;8SQBAJCUD0VCJBD955REUZmL4I1/8l/jyoXHkHUZUKl7EgTgvY+vgrJ/GzeuKgGVjk5ANaYEVB3M&#10;fe4HrUWX9m3UulU2Sm1cqKjxqO4eR8OOCicYk2sxE5GaYuUiFte/CkGIYnr8LeTHb2NTyTBdmv0B&#10;WPIA91e/hmQiivnZl1BvjmFp7atIJ1dwcfol3F3+BCqt57Fw7s8Qj+5hZeOLOCxfQiq+gYXz30Mo&#10;VNF3aeNT+4zhFaWFi4YuVHQ4225XnQVUCj/5iU1ARbvH4MOVboYqmdjAzPibKqUuxzVKq37dBFT7&#10;R9dRLM/h3NRfghdS2Ck8iUioiPPTb0EU3T5MaOHAGQEx2A8Hi+uWwDD2ZxD4yKCDKfRh3TqgcmPR&#10;KaCq1KextferuH71FxBby9jYeQa1hlmm2gMu/PQjoCIS8NPfjQCm+487uu3sDYhSGCsbz0GU5P5m&#10;z59DOpPGwvnvIZu5q1c3xb4HhV4HEhCCEMOde99EjMvi2uUrYFntQhQSlfBwZxM7u7vIZu7iyvnv&#10;aeoBoFC8iuVNVWZHx87+Hu49XMLk2JJpewC4t/oiQD6FKxfm9FUAgF98/EtUmw1cvfB9w/aI/8si&#10;GkXGU0AVUmWo0FdA5e/2NFozSkyxUetW2Si1Uam0+CQqtTwAIBnfQFh1Qe3CUn/YdmBbeYowuQYz&#10;EQHAwWEED3f+AVp8FtnMPVye/XOsbc1h5+hrmBm/jemxt7Gxewu7heu4ful/0mauZl5FtTGOB6tf&#10;lDNX5/4My5tfxN7h4wAozk2+jvzEG1ZdW/gkC02rHHEOfNq4UNFhb7stHnRAZczrnwTUx6HlMamt&#10;OK7Pv16eraKUxUHxGg5Ll5FJLYHj6ihWzmM008TC3Hsegiko89AuZwTLYOfY637VL8b+DAIfCdK2&#10;FT706YMJPfVmrvO+uVplC+XqBFpCDtevvtd7MHUiCWByVbg+SxoPhKGh/fyQIAgQpQaAMgRBgCCI&#10;neyQE7wotxcEAUAZklSHIAiQJOsv/9RIkqRr3/ZBAHE5d7wgamwIgmJDdLZBABBCOuOQOvPQHod+&#10;HuztecVozSgxYLPzdatslNSoVFp8Gssbz+P+6gudsrn7LKBaND4QbF21rTyFmIzVRCRJHPaOPomW&#10;kEU4XFJW5otjp/A4wqEyJrN3sL3/DLYPnsFk7kOEQ2XsFG6gxcur+NUbFSyuXkcqcYi5mVc6759i&#10;GAH5idvIT+ju3tJj4pN6zzvDmZOZoVLx8OEqdg7MMlRttMM77tG2+7fLUFVqM9g+uInzM/fAMfdQ&#10;KF7FYWkBuczHGBu9C5efaw4c80ScKgZ7uiGdH4PDeA1jEPjMScpOoZuhkrTLk7u1aJeh2j+6jqPy&#10;PM5P/SV4IYmdwo0eMtU6dI5Z+TlcGSrnxr1mqJwtw3KfHAbaGSpRjIFVsjLZ9D2cn/prfLj4O+DF&#10;GCRJgiSJnW+q9RSKV3F/9QVNVufS7EuQJBbLm88DVF6FLzdyzzZDVShd7di4NPsDQFzE0sZvgDKX&#10;OkuqXzHZHvF/WQRfZvDTf/xfAyQhL2jB1vHYpe9gbR0oVH8HIDHwPI8Q18AN3TNUUDJUD1avolh7&#10;seNDNn0X5yZexi8fXAWP5wFKwQsCciP3sGAxjl7R7h4udhYHlW61gyLMVRbXv4r9w8d1Uor8+G0k&#10;Yr0d07aY+KDFUeEUY3LNpRKV6zPYOXgKEuVwafYHyCRWsLj+VdSbY7g0+xJikX3cX30BoVAVl2b/&#10;HOtWmav5/wkcV8eHS38P9WYW2fQ9XJ79gbJEutyhiScyphUObSxRtXDR2IWKDqWFRUN6DBmqIQ6o&#10;XncZUD3EzsE+KKhFQAXTGT/OUVNqHVDxQhy7h09ClFL4xKW/xuEhh7WdLyCTXMbYyIcaXf84xsk4&#10;0Qz+w8HldaWvmF8Emwp9QrGt6yLIHmX66YEBw6kWpVBwa9EsoKKURaG0gIPiNWTT95HNfIzt/ZuI&#10;xuKYnXwTtWofq/e5nNtHIaBytqrQq/MDQBQ53Hv4ORSrNzuybOYu5mdewZ1734QgxgAA0UgBj89/&#10;xxCIAMBR+RLurvymZkbaAcf91Rc6svHRD3Bp9qXO32qWNp/HbuFG5+8r578LIt3FvdUXQZmrAACG&#10;CLh87s+RzdxTtZQDKtQZ/PQf/+/Q5NMAAI6t48kr38bKGnBQ+SYAl+N4+Lc748im72Iu/1384qOr&#10;4PEiAIBheFw+932Mphd1rXtHu3e42FccVLrVDoowVymVWdx7+BuguIwQV0MmtYT9w6uQqDyHBjQ2&#10;TAwOiOPr2R1BXy1lkiu4lP8BitWLWN78EhbOfR/x8CpWtr6BamMcF2deRTSyhw/u/TrCkRyuz38H&#10;u4Ub2Ni7hemxtzEzfhtb+89gfeezCIdKuDjzY4ym1Pu5TYBkKoR9G1vsgx41LlR02Ns+joDqZN7y&#10;5xliOEzJMX7Z2OnbxIGD4ifQbI1iLHMHxSKwe3gDhEhIxLb1qj5inJ8z7Bj8fBFlvxlwtxbXkKZC&#10;n1BsB9mFKf532K/FivK+uQv5e8hmPkZBef8UxE006n0EUwNDOwP9zkcQuPKJ9HDf9oBhWQEzE/eQ&#10;zdwDQ8yylhQjqUXMzfzYNAgBgJHUEs5Nvo5ke0llhfbIw6EKJrLvYXbydU29mvz4Gxgf/UDznI56&#10;llPxDZybeg0jqSVVfRdCJFyYedWHcbzWHYdu04VCFYyN/BKZ5Kq2oke0p2XtX5bYqHQtEAAMDsvz&#10;KBSvyKV0BZKkey7MwpYgXYIoXcZIegmPX/5jzOdfxeXZPwXL6OZN47JL/wPg+Hr2RttPdfGL0dQD&#10;zOd/iGpjCms7n0MmsYpMYhUrG7MolM7Jx2dsBw83vwwuNI2LMz+GRFkclucxklrGzPgbWN+62Lmt&#10;c3byJ7pgCpq9y4Cp0AeCsmvDMXR5mjJU7Vv+HO4TNQlnj2MGGCYHSToEqNTxqNaYwPbBM4hHdzCR&#10;fQ9b+zch0RFkU3eQiG3pLATNMUzK0HMch+jxXcuZ92sq9BHzbzpMRD7TZw9Et2y6R4v6DBUvxLFb&#10;uAFBSuGxS3+Fw6MQ1ra/gExqCWMjv9S19oiJYyYioO8MFcGz/77ZyVCZ70/OEO0PW9xmqJwtwXJf&#10;HGYkicPazuewrSynPzfzSucbWv0y41a0+CTur76ASi3fubXvwfpXseAmo6PM172l8yhUXsSVC68o&#10;GaoXkEwmsXD+e7pgq0v8XxZBGkD1/5aBIHB476PPAOyvaDJU+fE7ODf1uqvPp4PDBO6vvoBctoa5&#10;GTlDJTK/4WtmSrt7uNhZHFS61QSSBGzt38La7mc7NSwRMDv5OqbH3nK01b6Fc3z0A4TwEsrVCXxi&#10;oYCj8ryzI1a4auZK6RHHZP+l8qIh9Xod91a/hng8hYVz30W9OYbF9a8iFtnHpdmXUKzImavL576P&#10;eETOXNV0mSsJC8gkVzCff8nyeAPaq37qMBWiU2FZbYl9JkmNCxUd9rZ5XYZqRclQ4SxD5RfEcMD3&#10;+kHfF+0+lS8/RSmM3cMbiIQPkct8hHpjHPXGOC5f/Bjp5KCDKajm6TgmZ9g4nnkgx7VvWvZrKjwF&#10;+D+ufi0eHD2GRmsUYyPvolgCdgvBZar79dUcH62Szg9fcGXpOG9h6AOGEZCKb+rFngiHKoaLMFd2&#10;VfPFkD3D/IVM7FojgED+3FOffeXnfiyunnQQUgUh2kwuQ1yMwyXa4bnYWRxUutXyb4WjONa25wBl&#10;AQkCQKIhFEpX0BKSqpbWcGwdI8llsKyAVnMX9XoL2cw9+d11gZQgbZ+mYj5P4VAVpfqnIeISRlKL&#10;YBgRy1tfQiK2g/nZH6Fan8TazmflzFVyFQ83ZnFYOofZydeRUDJXEhYwklrEfP5Hjseb6S5pKvSB&#10;oOz2gfrc4gePYIZKjXHog5oN9TNU7WclCDuN/MSbOCjEsLWvvH8q9zY4tqFvfowMaIKGAj8PNfeQ&#10;zo/j4fiCKfOLWBORj/hkXZeh8mpVn6Ha3LsFAJgaextbe78qZ6rT7zoGVKIU7vxu+W4qnXN2vvae&#10;oZKttjNUb/xuxL4jG+T90V1jpwyVKyvmB8CJoZ2ZyPaYoSIA7q2+gELxaidDtbT5nLwIBGvRXjdl&#10;D5bj2K98E1fOdzNUo6OwXMwChgwV8IuProKycr8ra+jYy1o8C9dB8aVwBNx/+CKyo8DczPfwi4+u&#10;gLLPu54HK4x7h1GiRqIcJCkEhhGML1TVtNba2Tu8gsWNF8ASAZO5OyBEUM4LBHP5l5FNa59BUyNJ&#10;IaxsfgmHZfnC/OqF/wUtHgBJY2PvWQiCxXNUdtgP0xU+mDixuLlykiQOpep5TOfk909tHdzExt4t&#10;XJ79c7B4IGeuYiksnP+eJnM1r2Sulta/CoYIuNR+RtGxU4usk0EAa11HVC1cNHahokLRtmjklKFa&#10;UWWoLEx4ylA94gFVG90UDOBlwOqAav/oMRyWFpDNfIzx0XvYLTyGI+X9U2HO/huG4yXoWTouju+0&#10;f9zXcub9mwp9RulD11XwPfvQA0F3lT+fA6rJ3DtY2Xgen7jyAcTWMkTR2nK1PoXD8mU0WyNg2Ray&#10;6Y8Rj+5qv5DxOL++BVT/UA5wesGvgCrndCEO84D+pNFPQNUevqeAyjBnBA+WY4aAKjvaXeTCDF8C&#10;KpUvQQRU2qEaBm6gXMvjsHQFe4ePIxnfxPjo+xhJLSkrrqktaG3xPPD+vU+Dp5+Rsw/hN5FKS9je&#10;f1Z+PoZQi2fMurQXIgEo8hO3kYjuYufwSRQr5u8ICxrn2TrduL1ayqbvyu+f2p7DztHXkR+/jenc&#10;W9jYu4WN3WdwbvI2JrN38MHS7yAWPsTF/Kuo1sexsvkltPhU55bQ9j7m3LGXW/9koWmVLaoWDo0d&#10;qk1QWpg0bK9+ChcBVRu9GS8B1em45a/vI9V4lWF+Yek/LT6Jo/I8RtMPkMvcxd7hFRyWLmMktYRI&#10;qDLkd54Qh3LSOD6/CQa3z1lh3r+p0GeUPgbRlYZgOvTb6njuAAzdhijqa2RqjQls7H4aG7ufRr0x&#10;AUkKg+eT2D6Q31kiCHF9k0cOV9vEldLpxX74FrUGsUEAWErNIR71O+ga9WzHAq0tZ8vleh73117A&#10;1v5NCGIMR+VLWFz7GnYKn9T5ZrRFmBgo8xQ4tiG/f2i3hc0tEZPZO2AYHpIUgiDGbEvXGMHG3rO4&#10;t/bCsQRTfm+Hk4qbOQiHShgf/UB+/9RB+/1T72Lr4BlsHdxEfuJtTI+9rXn/VKMuv3+qxacRjRwq&#10;+4gq2HbRsQuVU4I8Urvx9rO/no4MVUHJUMV7zVCp0U1HQNkqhs2h1Wpge/+TaPJpzIy/iRBXxebe&#10;pzA5voswcw+EGK+ghnNr+c2gB9nr4eMP5oHMYDH3wVQYAObfGpiIfMaHHjomuhmqXqzaZagkPI7J&#10;3LsoHGqaAEpGZm37C2jxSYQYFhzDduokKqEliYjHNjGZfVfOVOmcc/L1uDNU3f3SyVMZQ4bqgpyh&#10;unLOetl0q/3vpNJLhko//HurL6BQuoor59oZqudx48ofajNUmkZaC/oM1X3llj83GaqakqF672Ml&#10;Q7XQXpTi97Bw/mXz7agfAAgOj4D7D+V++8lQGUybSDQo1asbV7BVkJdpV5OKbyiLc1T1VR0EsXur&#10;0pNXvo2jYh2UUoyOxvFw629AkkL6Jg6489lPAjB5KrC7upnM3kEsso/F9d9AvTGGS7M/kN8/tfYi&#10;Qlylm7k6/JqcuVLeP7WxexPhcAPzsy8hk1zRm7XvFLDOPBkEsNZ1RNXCobFDtQnmF+raDNW3lQzV&#10;VRAQ8BYZKjXUY4bqLKAyxTglfs8Sw+ZwVEpj9+AJTI+/hXCoiN3Ck/KqXpf/GtWK83NTfvt0ujGb&#10;rOM95ZsHMYPH3A9TYQAo/Zh0ZyLyEZ+sd8zIARXVvYfKLb0GVC0+ibWdL4ChMYQYtrubK36JSlAV&#10;i+5geuxnYNnuc1VuZqC3gKpr+dl/3wShyjNUPRB8QHW6gin0EFCZDd8xoDI00gp6CagS/7IImAVU&#10;V76NlVXgoPp7WDhnElBZ+KIPqN5XbiG8fvmPEQmX9I1M0Zo2dGREUeGFEO589LXOamsT2fdQq09g&#10;o/MM1CvI6d7DpWancAPrO58FQ0TMTLyB/MRti88wV17Z48qAK6VA0XtgPhsnGXlEe4ePY3nzOeX9&#10;Uw+xsv0NVBsTmJt5FdHwLt6/9+sIR3N4fP472Dm4gbUdeRXIMZv3wwFuJszk1j+DAB2haZUtqhYO&#10;jR2qTVBa6BraBVReVvn7rbOAyg+MU+PXbDX4q9javYRw6BDT429h9+BJ1BqTmBp7G/Gol4sXGb/8&#10;OiN4zAOY48HcF1NhQJhf0JqIfMaHHjQmGLC6ZdO90GtAtb3/NKq1OURY+d00oiBCohJYlgXDyHd0&#10;C1SCiBou5l/RLFThZgaGI6By46mMp4DKfOc/8XgJqKxm4N7qi0pA9V1AH1AZGhkEeLAcw0Hlm1hw&#10;GVCR9ot9VQHVu7+8AiYkZ5RMAypDt1qBPqBafHgVxdoLGEkt4mL+ZZcroBEclechSRxCoYr9CoGq&#10;7tUvFL187k9RKkuYmazgwdqLOCpfAsPynWegtF7Lf0lSCBJtv2+KYmb8trLCoRHDNLjFVUNXSgPB&#10;zJPTddlDwYsxbOw+i0R0Fwvnv4/7K7MoVF7E5XOvIpNYweKGLnO1+gLKtTxGU4u4mH8V4ZDDFwW2&#10;E2YRKBkEsNZ1xDzwMcOFigpzu2cBlcJwBFRttFPU74zVmzkUSr8GltnD2MhbaPFpbO/L75+aGvu5&#10;Xt0z/fp3RjAM2/WbuT+mwoBQ+tJ1GbwHPvWgMTP4gKrezGFr71OAFEc0FEaI094GRClFi29BpBIE&#10;1DA/+woIOQuoAMud/1TgNqCymwHLgMqQ4TK3og6oGNzFvYcvgAvnMTfzsuEdUG0L6oCKF0K48/HX&#10;wbCzePLKH2J5FShUfw+Z5A4un/u+Kz+KJYp7Ky+AC89i4fz3IIhR3Fv5TQAEF/MvYyL7nr4JoLIk&#10;SRy29m9iXckAhEIVzOVfMb4o1dh1J6DKZe4iHX8FH36cwtXLFRQr51GofAMg8jNO3aYmRnqhY8Yn&#10;ey4YXE+nC6vLNPmW0O+i1shgaeNF+f1T+R+gWL1oyFwdli8hFWvfQip/QWBlt4OtwknNUinaukZn&#10;AZXCcAVUMG6pPgKX/aPrEOkncHX+xzg4qGFt+wsIcWVMZN9DiNO+N6MvzG8rPWPAeLwmHAjm15Om&#10;woBQ+jLp0kTkMz70oDNBdKv8eaWXgKpcy2N771OIsCHksllEo1GtAoDDw0M0Gg1Qtoobj/0IB4fy&#10;ss1uZ8B7QKW1/OyfqpZN74FAAirznf/UEFRAtXD++7rnM6wttAOq6bEPMDv5Gu6v/gaOylcRCZXw&#10;+OU/7vihtqDJUIkxvHfv9wAAT175Q2zvUmwWfg8sQ3DZgx/3Vl7AUfkqpsbewuzk69jefwabu8+C&#10;42qYm/2R4XmTriWC9Z3PYmv/JiSJ61SEQ2XM51XtLLo+LF3Cg7VvIMTWsXDuj1Gt1TE6QrC7F0ZN&#10;+HUAIaWpYsDCTm9YGLMQ94rP5h5JzK7PUvENjGXewi/ufgbJ5BQuzryKWmMCy5tfkjNX55TMVfVF&#10;EMLh3MTryE+8obFhZreDQ6VptY3QtMoW8+DHDBcqKowXvGcBlcLwBVSw3LxeZrBQvIaD4jWMZ3eR&#10;SbyNQmkeheJVTI+9haTd7QQ+4MXPM/pnWK/bzP0yFQbICb7VD0YzwQVU70LCdduAKsqGMT09hUQi&#10;oVUAsL29jWq1CgFNTE++j0joAWB035LTEVBlcOX8d+X3sjwC7BWuYGnjRU1AJUkhzE69humxtwAX&#10;M6oPqO6tvYiR1CKuXfxf9KqmFMsxPFiTL2Qev/zHaLSyWFr/MgQh3nkmiOg+T/UB1S/u/0OIYhyz&#10;k69hYvQdPFj7HI4qv4pQqIKF89+1v/1OYXvvItZ3vg5AHv/46Lt4sPpZFDt2vodkfAPQzUm9EcMv&#10;l78JQYyBY+vIZu7hqDyPFp9GiKsgFd+wncRyLQ+eT4JhBOTHb2MydwcMMX8PlZ0dNS7VrLE0YFkx&#10;UIbDC2eCvoxqZ0bb758aSS3hwfrXwPNJLJzrZq5aQhL58TdwbvI1g1eOPtoqmARVBgH6D6h0v5rh&#10;UK1D0VY1OguoFIYzoGpjnDI3syiIUWzt3QLLNjAzuYSDwiQKpUvIZj5GNn3fdFW/QDAG8mf4iMdr&#10;wIFiDKYMggFgHkxhIN741IPOzLEGVFwYcxcvYiST0SoAWFlZwVGxiKYkIBZbw8z4m4DRfUtOfkB1&#10;Xs5QKS/2Pe3wPPDBvc+iJX1aDqjyr+DB6tdRrFxEMr6BK6pbg+zoBFTnvwuGqeD+6osQpQTyE28g&#10;P35buyyzCe1b3gQxhpHUIubyL6NcncTyxvOKndvIj7+hsaMOqEQReLj5SewVn0NSuQWq3sxgcf1F&#10;8HwS02M/w+zk645+8EIMS2vd8V8+/z00mhksrr8Ank8qmavXwGrsEHx8P4Sjxj/CaHoLF2d+jBBb&#10;Q6Eo33Il0aRK1wECABQc20AqvonxkQ+6+7P73Rrwrq7FsrFlxUAZDi/cE+T1U7k2g53CDWUVP/n9&#10;U1v7N5EffwMTI2/gF/c+A55+FmGu/cWC/IWAHkcfLRXcBlToP6hy0dCFioLRpiDEcOf+NwF6FlD1&#10;GVAxysxS5XBVH7KS6vd+ME6d1WzyQhy7hRto8hlMZu8gGg1hZeOTuDy3DBbvQ+AtGgbNWXDlGx6v&#10;/QbO0ARTqv/UmIh8xqcedGbkP48poNqXM1SfuHYNY2NjmnoC4KOPP8b+/j6akoB0agXjo2/r3bfF&#10;W0BltNxPQNXdX7V2CYmAMClIYgGESYIwEUWDQBRDWFx7BqIoP9D/qAVU7UBGohwun/s+kvFFUJrE&#10;g9XnUa5dcj0P7YBqLv8yxjJ3sLz5PPaPboBj67h+6TsImb3gV0V7lbr2tpvLv4xc5j0sbz6HA8XO&#10;E7rV9tQBFZQVLO+vvYhKLY9McgXzsz9EvZnFg9VvGDJudrT4JB6svtCxc+n8n6Fan8Ti6tdN7Mj+&#10;3l3+FI6qn8fCue9DFLZwd2kGn7y+hM39v4FS9YrGviWq3Va3B2v+8oxpc1Nh3wRj1SVBdD7EFztq&#10;10JcHdfnv4PN7TA2Cv8AsxPvIT/xBrb2b2Jt57MIh8qYm3kVoyn5jgMzHIdqqSBXGKoNAljrOqK0&#10;cNHQhYoK7QWtICoZKgqcG/82lvUB1fKyYwdnARUAhh0DQOX3wjBxMGxOmTgJklgApfYfCN7QTaFJ&#10;kLK9/wwEOomp3NsALeKw/DlUqhHkJ99AmOvtIsxXTHw+wx2k82N4GY5gCnK/Jl2biHzGpx5MzMii&#10;4w2oLp4/j0uXLoFhu++hAoBf/OIX2N3dBQnVcPOZ17C5dmg2BEv6CagIgFt9B1RGb9vnc5Hf0AZU&#10;hIMkJfHg4WNDG1AZR+Mv7VtcUvFNnJ/6PlZWm5iaIDgqZbBT/F1cOf+Kq3nY2v9VrO18DhxXw6XZ&#10;HyIaKWBp/SsoVi5q3kVlNR7tKnXyC0vnZ3+EWKSAu8tfRq15EaPpRczNdFfb0wdUUPxY3/kcJMph&#10;InsH56b+Gg9Wv9HJOKkfxrdje/8m1rc/B4bhcen8nyER28GiKnOnfy/UfWXZ+IVz3wODu3i4zuH6&#10;JwQwJCQ/U6VDngfdbFhNjgcsTVhWONFzQ9/w5IEnZRccw0VOr11KlMW9h19FSxjDwvnvgucTeLD2&#10;dUiUw6XZHyjZTnsc+7ZUcJulkoWmVbaoWrho7EJFQdFU/usEVADOjVkEVLqmerwEVPK6uqcSogyP&#10;gJA4qFSFJB2AUh6E8ZCyd4XxRKq+gK01JlBrTCIR3UU8uotafRKNZhYTuXeGI5hC1+d2OcOZzlwN&#10;8XwRxU+j9Dg4rn5PJwwRQQEIVMTm1hYazSYkSeyUw8NDFItFSJSCFymKh43BboEBdEalEiRhD6Kw&#10;D1AJklQGqF93INjTPvS9lEEhURb1BgeAA0DQ4lXvKHPB+Oj7CHFVtPg0Ftd/Ay0+raxASyGIMcei&#10;DqYAKCvZPo0wV8Zk7m0AFIflSzgsX9LoaSDyoixTYz9T9C+jXM1jfvYlpJMPUKnlsbT+VbT4tL6l&#10;gYnsu5gcewuCGMXS+ldRqc5gfvYlJOMbHTuNZrbjf3tr7R4+iVgshiuXBDCEsw+mfN7YGhO+2O65&#10;YfDox9fXOG3Q2++lDABRCmF543m0hKzypUMZe4dPQKIcMskVZBImL+81wdFdGwVDlUGAjtC0yhbv&#10;LQLHh+17ijNU4wAASdzT3v5HODBMpudvkp3RTqcohrG6/QWEuAomsnfQ4jPYKdxAKiFiLPOfQYjJ&#10;Q6rDxFnmyoAxQBlOzP00FQ4ApV+T7k1EAeBTLzoz3T8Hn6ECgI29T6PRmEGE4TA6OoqLFy8iHA6j&#10;XC6jUChge3u7s2z6xfwr4FTvoXKD+wyVdmKI8uPWvw82Q9W+fZswcbDcOFqtMpbXPgNRCgMBZqiM&#10;Xg0H6oewn7zybTCkDpYF7j38Kgqlx93PAwEOS5exvPk8WnwS02Nv4dzk69jafwbVhrxPuJmD9uIM&#10;MlR5duo2tvafwcbeswhxdcznf4hMckWboVIZb7UI7j3826g2LnVWCazUQniw9rsQpRgms+/hYv7l&#10;bgMLWi3gvs7O3tHjnQyYnHmTO25n2Di2jvPT/xksw6NSm8He4eN6szIqf02OhP4wmDAIesY/Sz1i&#10;6YBlhc/4eHXjsylBjOHS7EtIJ97H4tpXUao9odxy+6eIhQv6JrbYumZZ6TZLBXNdR1QtHBo7VOtQ&#10;tKnHDJUaVYdeMlTst771rW/phcPA2toqSiWHl5QBKBaLqNblpcbDoTJSiQ0ABISRV7yitGbYHISJ&#10;+XzLn5ruiYBSFoely6jUpzE28ksABNv7NxGLljGevQeGlAy+DR3qzJW+7hHjJGXvzP00FQ4I8x3I&#10;RBQAPvViYqYrIn2dV5jO+Uq+7ahcmwUAJOPboJhAMr6NekPTBADAsU1U61MAODQbTVSrVRSLRWxv&#10;b6NYLIKCgqcSWK6GTHIFjMeFbzp+Sd3boczRTk57/5v9hQhCgfUbxm/2nbAMqEgIhImDSuXO+ZNh&#10;0yAkDEojOCxNg1L55ov0SAaRaAS5zF3Eor0Fu3qMHg0PkhTC3uETEMUoWEZAInaAcm0WO4WboJRB&#10;NnPPeR6UAcYiBRDsoVS9hGo9D5ZtYWb8TeQyd10XBnsoVedBEQJAUK1Pg2VbmMj+AgdH19HiM8pt&#10;d5tI/tUeIAD8V7XL/7MsQSRSR6l6DoIQB8MIGBtZBQWHSnUWLSGJWLiAaMTkGwcVLAtEdXamcu+C&#10;UoJy7RwkGoZEQ5BoCFS5eUeiIRyWFlAoXkOllu/U2xXa+b1rz5/itz21r8NS/B9j/4UzkdkUyUTW&#10;Q8kkVzA99haK5Rls7d8Ey7CYGvs5cpl7/p6EvNiy0bWpssB9C/eaWiQawvbBUwCATPwdHJUvAcwY&#10;CAikloCjoyN9ExlVhxMTE3j8iSfUtZacvgzVxJsAbWeoqJKh6kJIHISJQxL3NfIgKNdmsLV3E7nM&#10;xxjN3Efh6BqqjXk8ce01lMssJPHQxwUyBstw7jXBYB6cDCfm16AGwYBR+jdxw0TkMz71YGJGK2KV&#10;DFVv55VeM1SiFMbK5nOQpAjCDAuWdO/ipqBoSSIIU8PU2NuIR3fNhmFLzxkq5c9eM1TdY87osVmG&#10;Cu2AFlNYXH0ikGeojJ4MJzuFJ7G88TwACo6To3BBiCGbuYfLs39uvzKeZpAEvBDDA2WVvFR8A9Nj&#10;b6sVbAmHKoiGC532gGw/Fd/AwrnvodqYwvLG8+AFedW+q//meyAtqnqGSjvju6pxXb34HzGSWsK9&#10;ld/EUVnOOF1Xvd/KjLa13cIN+ZtqQnH1wn9ELLKErf1b4IVJraJH5GZK4x5tWGNj0KbKih6aBMzw&#10;eWRPsBdAHNvAzMQbqNXHsbz5JbT4FM5Nvo7psZ9pj18PbtiqWlaaZJ4MAnSEplW2qFo4NHaoVqFo&#10;djJUvweAyhmqzecAxkWGSsX1x9xnqE5nQNW+5Y+2b/mTh0hIDIQdARWLSuYqOORV/Z5Ei0/i/NRf&#10;4agyh4Oja8im7yM38iFYNgfxBAdUBtwfFyeGkxRIwdZfy4oBYH2BYSIKAJ96MTGjFR1PQEUpi4Pi&#10;VRQr85CkCBjVTkBBwbBVTGbfQyK2ZTYER9wFVEbLgw+oFJg8VreeRaMhn4X8CqiMXgwvLT6J5c3n&#10;Nc8nhUMlZVWwRY2uBs0gu3+0+CTur76Aci3vaR7CoQrmZl5GIrYjt6/nAQAEBJnkCi6f+z72Dyex&#10;tvMNACHc+qN/jYhUtAyoWnwSKxvP46h8CZnkCuZmf4R6M4tl1futZiZuGz6B9D63+BSWN59T7DzE&#10;fP5HCIdUd8PoGyh0xRYKbRyq1XhQNcfUgKkwUAbf48nF7fWRJHF4sP41FIpXEI0U8Pj8d5QvDHq/&#10;2LJVN600Cahgrdv96QWlhYuGLlQUZE35Fug+A6rr1/Fbv3UWUAGdgAoAGLDcFCSpCCo5rwrUD4IY&#10;xfb+M2i20pgaexuRcAmbu58CxzYwPf4WCBHBMDlI0iHogB6gHircHz8Dh3R+nCzMgylT4QBR+jdx&#10;w0QUAD72ojNltOxnQEWwufcpwEVA1abFJ7F7eAM15fkWAEjEtjGaftBTZqrN8QZURruAc0C1sftZ&#10;VKvyt7h+BFTmXgw3TT6N9Z3PQpRCAIDJ7HvIJG0eZNcM0jjirf2bWNv+HKhusQknIqESnlCeVVrb&#10;+Rwolf3h2Doun/s+4tEdLK7Lq/bd/B//HRLYQf3fWS8y0eTTuLf8ZdSbFzGSWsTF/Ms4Kl/CipK5&#10;mpm4jRnV+620I+n+1eTTuLvStTM+8oFe2YB9tVJrr2TAo3oX24a2lYEQeI9mHQzjBYQL3Lpdqc1g&#10;++CT4LgGLs2+pDp+dRbcGnSjaqpgElQZBOgITatsUbVwaOxQrULW7AZUwLmxPzwLqJywD6gkSNIB&#10;AAJC0iBMBJJwAMDmlgcfKFUuYP/oBq5ffRvVyg629m6i2cpgInsHyfg2ANoJqAAJOFv4wRvKZPk5&#10;ZzbXb0PPUAdTul9tRAHgUy8mZowiHwIq0g5cvAdUUL7IqTdzAACGEZGIbXfqjP66o5eASr0/BhNQ&#10;JcEwGYjCliKhSmEAZgbrO59GrSY/K3ZOCagWegyozD04ZRgGaRBAkjgcledN68yQpBDWdj4LQYwj&#10;P/4GpsfexvruLWztP9uxEeIqmMu/jERsG/dXX8SVf/0SwmIZ/P8jpFmaXQ2lwF5hHiubfxsAwcX8&#10;yxhJLXYyVxxbx3Xl/Va6vVLzF6XAzsEVPNx+USN3hcqU/Ku7OXGkY8Yneyr8t+gCQ6cGwSNCfxcs&#10;Y6Mf4NLsSzqp+yBEj626aaXbgArmuq5wP0cuVDpagw6oTtWy6d3DlQVAIFE5jU9IDAyTUp5ZEgM9&#10;sKu1aewffQKR8C5ajR3U6+Oo18cxNvKREkzB2P/Zog/eIKo5syrGWTZA0NV3VB5SzoIpK3zqxcSM&#10;ichHerfOsQ2k4htIJTY0wVSw9O6vd1gQJgWGGYEkFQFIYLksWG4chEmAYUdBSBStlreVDM04wacE&#10;b2gGaT1qhhGQzdxDNnPXtrQXoxgf/QD5iTcgUQ5ru59DqXoeU9nXkYgudWzyQhIPN78IhojIZu4B&#10;kCBKIVTryrNMJhACTOSWMTv5OhgiYHP3WdSbY7iQfxWxyAoEMYaHm19SrSwI0zERQsCL1v1Yopjq&#10;zpTRdk90zPhkT4X/Fh0w7EYGwSOGaqfxyEhqEbOTr+vFWmMe7XpUB0CMbQyCLjZVzvTVWI1vhjxx&#10;CjJUq0qGiiIV30B+6iP5vVO0AUk6AkDAsOMgJCqvwEUBSpugkv8r7FHKYmvvJkQxiumJ22i10tje&#10;fwbhcAlTY2+DY7vLdDFMVvHPYtWts6zVGTaQzg+D9Jix//CwEPuMj72YmDIR9Z+h6mSC5FuUe8lQ&#10;ddA5aO6vO5wzVFrr+v3y1p80Qag/GSpCYmDYnHLbdg2ACMLEwLBZEMgvNOaFFpZWb3aWTe8lQ9XP&#10;fJ0oDAM1CDyhb91+luuofBmZ5Arm8z9EvZnF0sZXOu+OYoiAmYk3MD32Frh/LoKvxPHev/hdzM28&#10;jNG09fNeghDDhw9+F00+jZHUIhYu/Eclc/WbAAiS8Q3lhb96r2Qk6pxxY4gAhuE7q7y16bawbtvO&#10;sAli1FZPW2XUM7OTSa5gMntH0TC2CYLAewm8gz4J6GLMyWx3PzZD19rJmApbVdNKk8yTQYCO0LTK&#10;FlULh8YO1SrowDNUpzKgAgAqlZVdgAHDZDVf5VPaBBXbD6H6N/z9w+s4LC0gN/IxMsklrG1/Ablc&#10;FYnwu2AY7SIY3YBKsvVhOLfOGcfJcGal0PXBxhWbKh/xsRedKWvLAQZU5Domsy4DKhMHTUSu8RxQ&#10;6TrzM6CSYYzPTSkvcAfkF2KubHyp54DKrMdTiWag/Y9a3lwp+TfaXc6+yadxb+UrqDUvYiT1AHMz&#10;L+OoLL/fqou8at/U//EdNEpZvPlPf7/znii7VfuOSpewvPk8eD6hPDt1G9v7z2Bz99nui4U7Q/M6&#10;Ropzkz/BZPYOyvUZLG88h5aQVFmxthcOVTA/+xIS0R3sFm5gQ+1PGxfzH+YquDT7AyRiO9gpfBIb&#10;u8+CYXj5PUQOS8T7gblXAeGqM7XSgC+MAuyuP9O61h6MWaraVBiqDAJ0hKZVtigtXDR0oQIcQ0B1&#10;im75kw82KpU62ScCgECCJO1DEvc6hUolWV3+FFCV3ikUr6FUWUA2cx8j6fs4Ks+DF+JIxR8agikZ&#10;dX/WPuhvZTvj0cV6HzAVDhjFBxtXbKp8xMdefDQ1CEQpDFEMy/8r5eRiNfn6YKotEx2/nHLCqsdT&#10;h88DJSAAMw7CzoCwUwAz1qkLcyVMZt8GQHFUvoyj8mWMpB9gJPVAY2F7/2mAsAiHKwiHSsoquTds&#10;nR1JL2I69xIY0sD23k3sFm5gMnsHkXAJHFeXC1sHxzaU/92XWOQQYyN3sLtXQSz8AMn4A8UT889p&#10;Ncn4BiKhZezuVTCZfQsR7l2tQqe5va1kYgOR8DJ296qYyL4LhpHfBRdS3ekSBPZe+YyrzsyU2jKz&#10;EgD6Lnzsrj8T/bU2JQCTnvCtfwtDFmI/GOqASr/fmhVjCyPmUgVNpa2mJYIYRbU2hYnxXZzP30Wt&#10;PoVC8RqymY9BxfaD024xH1kb64vqM04rRNnuRuz3lcGh+GDjik3VcGLisInIZ3rvoVqfxur238TK&#10;5nNY2eiWg6PHQKl8O5z/9O6vHb1Z7a1Vm/5anyA0A+3//EEAgMRASApUXAEVV0BIXMlWyeetidwS&#10;JkZfByECNvbkZ54u5l9FPNJddbBYuYhmawQc20R+4g1QymF957PKbXnW5EZ3kErsQKIcCsUrkCiH&#10;x+b/A55c+CM8eaVdvu2q3Ljybdy48ke4ceWPcH3+P6BcrmDpIY+1dQGU/yng4aXdD1cFPFjicVBo&#10;otVc7VZ0ptvdvD98KOD+Io9CoQKpZfYsjX/0vzd4wFVnrpRMaLfTl4DQd9NDVz00MceDIQ+qHQxt&#10;DAJ0hKZVtrhv4V5zsAx1QOUaF7Nrq6I5CLwdERLlsHPwFHgxBiIt46gYRrFyASGuhpHUEgixeEbK&#10;kbYf5r5oMlf6yjNOBZ3g2XQDmwoHjMo5G3dsqnxmcD0NC4IQx07hk9gpfBKCEIckhSFJYRAahSRF&#10;UCgtYGv/GVTq0/qmvmMe9PeAX3ZcMuDuuqhP8YMqPtIxR2ug0iZAmwBtgUqHus4oJnPvIsRV0eKV&#10;54q5MiZzcuaqDS/EIAhRjKQWMZJaBECws/9053krPQRAmKsjNyI/T1Sp5XF/7RtY3nxOLhu60pbr&#10;ipwJUyyq5iqdZjCaXUAuG4ckca5znyzDY2oigtzYApJJRs4Ua+bf3YZgGR6TkxHkxi8jlYqC4a7q&#10;VfomoF3DHFeduVLqEbVts+IjAZi0RteRh34tVU0rTIXB4FtXFoYsxP1yOgIqlzju45pKW80O9cY4&#10;6o1xjI38EpHIIXYOnkazOYqJ7B2wbP+rTck4eH4WWJ0qCJwuTm0rB4TKh2FwJ2AngrWOnnoQxCi2&#10;C0+hWJkDleKIsiFE2TCibBhhhkOYYcEghHItj93Ck6iq3lHVP979HUZ8HUX7NO22HCv9OWBoTe1v&#10;Q4vH6rg482OEQhUcleexsfs5jI2udVbrA+RFnZqtEXnVvplXwbF1FCsXsbLxJRSKV03LzsEVPFyf&#10;6fRTqeVRKF1BoXTVWEzaF4pXsbbzWbx375u4c/+/wJ17cvlw6e+h3pzDtUtbSCYjkJjn5cybAxxb&#10;x8z4bYxkJFyZ30VLvAwm/GsqDcPMmSLbeUOxs4cmfwESuaBX6wt3nviA6/3dlVKABHBwejDlQdWE&#10;/lp7wdCTQQAroa8E34N3hnpRinU3i1KsrqHcqIEQglh0D+OjH3TqGIYHAEhiHc1WzXB7PeMU8HT0&#10;zaeo3sxha+8WwqESpsbeQq0+if3iJ3H96luoVzb06ho076HqGXO/2gznlj3DCvsgCkN0ClH5YeOS&#10;TVUA+NibiSkTkY5+FqUghsUfjItS3EHhsHtAS5TD1v5NVOvTYAmDMMOaLW4LABCpBJ5KiEW3MDvx&#10;E321LXq/umj7IkYR0OOiFPJxwIBhs9bf+SlfIElSqPMSVyjPkW3sfgaS8kLb3FgOsUQcczMvK0tz&#10;dzFxVwuJAiSrl3ZxNBA8di+GJ0Q3d5SqHisnAG2ASgUkk94+KOyHHQJhp0ClIqC8tkTdYHnjeewW&#10;boBj63j88h+DZXh88OB30eLT+OR//z+CafFY/FdfxuXz38fm3i1s7t5y7BFQq7jQtULVlAAIc1Uk&#10;4xtoCUlUanm1pikMETA9/hby47exU7iBcm0GlVoeLSHpyS/Zzs8UO5/s2uGTyI+/gXNTrzt+9jvh&#10;3ps+cN2Ja8VjpI/59tDUg6oJqtYeDFmqmlbIQkOVQQBrXVu8jcFJRV6U4puAelEK9hoIAKHs/6IU&#10;Jz6gWl1bQ7nRvbe5HUQxhMf0xM/AMi1IYh3r25dRqU119Fi2hWzmLhKxHbB2D3l2Zsc4TftH1xGJ&#10;jiIReQf1RgY7hRuIhIo4P/0ziKL9y4P9CajaGH1TM5xb+Iw2JyeQgvGqwwKbqgDwsTcTUyYiEwYb&#10;UFXr09javwmCsG0w1YanEnhJxMWZnyAa3nZ9TtD71UXbn9U+7DWg6tphwXBTAJXP52oEMYZ6Kwei&#10;3CEQjRRAiPwiY0oZJaCSF+TYXt9EtVIBw/CdTIgeC9cVlOfP7JWOjVK5jFbT+MUgwzAYHR0BUW2Y&#10;ZrOFcrmsGUoyyeP3f7/sOqhymgbC5AHCgIrr8ueSpgFBi09jaf3LKFYuYiS1iLn8y6jVJ7G8+Twe&#10;/7f/AUyLx8//2T/urNq3uvkM9o6eBdWvkqem04eTdzaomsq/ereVzdzD5dk/x9rWHHaOvq5a2c+b&#10;rbadjb1nsbV3s2MnHKpg4fz3kIrbf1nrhDdvesRVJ66UhhB3x4oGD008qOrQtfRgyFLVtOLkrPbn&#10;HFCtOFp5pAKqlYer2DncN0wJy7Qwl38ZLCN/2Gzu3kK5ljdMXiK2i+lxOfDS2zDQ3s6UQaG0gELx&#10;GhYuvg0qbmFrX3n/1PhtzfumrPA3oNJjP5Lh3OKPFlYXoFpcKQ0QxR8Htxyqfcbn3kzMmYhM6DWg&#10;kq3rAxe7gIpSFlsHz6BWn0WE4TTBlCTJ5xNCiOZiGiBoSSLiiU1MZn8Ghhgvws3Q+yVjnBGr/bmv&#10;gIodhSQedOooZXFYnkellke9KQdUbboBFYtqvfvF2e7mNmoVeXU0Kyxc7+KocHwUiyU0m029GAzD&#10;IJsdBcN0s1TNZhPFYkkznGSS4g/+oOgqoHKcBpIEYSZApT156XRDA1lQrSVx7+ELaAl5ZJIruHz+&#10;z7BfmETuDwpgWiJ+/s/+CTi2juuX/xigNVQb8vuiDOY0qGrtFQE3KlY7tA61VihUAceW8f69X4dE&#10;Ftz0YiAcKmFu5lVEI4f4cPF3IIgxcGwdLMPj4syrtu/mcsK7Nz3gqhNXSicE5+MGcK8Gb6o6dC09&#10;GLJUNa04C6issLif4jRDNAd0ozWCsPLOPsfDXFGo1qdwWLyGC/l7kMQtHBSvoVqfQiK27SqYCh7t&#10;GPWQs5UCjw13c2+//QaPyh8HtxyqhxsT501Ex061PolqfQosYVSXmQSSREGp/IWJ/Hv7g0LW4QiD&#10;RnMUhIx0bA0n5rNeqU9h/+i6IZiCEmxVanlNMOUGvR0DjgqPBs7TwIIwU6BSwSSY0p7PEvEKJsfu&#10;gSUCavVJVOuTyI3ugFPdgi+IMTzc/BIIE0U2cw+5zF1kO+WeSVHXW5ecUozt9cXYVl+0Pt1FJFTE&#10;ytaX+wimKrg0+yMkYjtY2fwiBDGG0dQinrj8x3ji8h8PdzCl3cQ2uFI6QbQHPgzj0vkwDC71w8D8&#10;92/7PToZqr1bKFeN90EzjIiZiQ+RiN7XVxlsAlDej/EkRDGFT1z+axwectjc/xxSsYfIjXyoV7ck&#10;2AyVFWYj6jKce8LJhnR+2OGocEyo/HJw0aE6IHzs1cSUiciGXjJU3R70mSCrDFX72alafRpRNgyi&#10;ZCNCoZCpx5RS8DzfCa5akoB4fA3TY7f1qqbo/ZLR9mP3BUFvGSqiPEOlzVAJYhSbe7dMAyorrDJU&#10;rtq7UjpevGaoSsX2C+1lkimKP/g/OGeo1FNRrFzETuHJbjBPgOnxFaQSJVBpE5Uqj629pwCm+3k7&#10;NvIBMsnV7nPNEof1nc9he/8mQsqtbNn//V00S6N463/zv+20S8Y3EA5VOn87bhSHajMMua8ebAAA&#10;LySVu2B6MzA++gEuTr+Ej5c+gXLj62CIgMvn/hxZ3bN/XunNGw+46sCV0inB4liyEJvhQVWHrqVL&#10;Q5ZqphUDylDpfjXDodplhqqNubVHNkNFQMASRikEEZZHhGsiwjXBMRQs067rfrMrSSyKpZzeFGBx&#10;Cjg4+gSazVGMjdxBsQTsHt7AWPYI5/MeT3pmxgOH2HZMzlYK9A2izKf9hDoqHCMqvxxcdKgOiOPp&#10;1T9c+G+iQimDRjMHhjCd6lgshkQigUQiblrkYEsmxLBIJoBEoiPyiNYpu2DKbzi2gWR8w9urKEz8&#10;MxEZcaX0aKCeioPDKBY3vojD0rXO6nml2nVQMiW/j4q9CMosoFS7pllJ78HaN/Bw62927DCMgGzm&#10;HkKhCng+iULxClhGQihU1zzrVqnltavyla5Yr+Jns5KfoSj6h6W2zR5s6Oz1E0yNphYxO/k6StVL&#10;qDY/D4AiP/EGRlJLelVP9OaNS4ibDlwpnTJO3piD8TYYq8HRv7+nKkPFEgYRRn6Ak2PruH7pO+BY&#10;ecGKpfWv4LB8udOuKQkQlecNUvENzEw4f2NbrU9ge/8ZxGM7mMi9h629m2i2MpjMvodEfEsV4DpP&#10;KcPmIImDzlBZYe/vcO4hwwXp/LDDUWEIUPno4K5DdYD43LOJORORA14zVNoe9JmgzX0lQ5XVZqhE&#10;KYyVzefAIQ6WyJmp8fFxTSZCT6PRwP6+nOmhAMCVMD1+GyG2m/2xQu+X3m+ngMpLhko+htoGuxkq&#10;iXKapbULxasolq6jG1LK8FQ0nMl2t7ZRK3czVA7uyrhSGg76ylAR5RkqmwyVeiokCbj38FM4qv6a&#10;JqtDCMGVC69gJP0AAHBUBO4/fA4SLqlay7e0XdYtqlCsXMTS2pchinH86rf/DSJSERv/p5vGrJEB&#10;Vb2DqkO1806swr2mCttGcmUyvoEmn8H91RfQ4pOIRgp4fP474Dj3LxPWY9ttP7g27FrxFKM7rswP&#10;MwMu1Sxwn+FRY6pqKoQxR2Wh166wrDbFvf8O1R4zVG20Vh/ZDJVniKo4UKlNY+fgKUQjNYyNfIx6&#10;fRz1+jjGRj6Sgymo7bg0OjTY++vh8+aRg7Tnx3aOHBWGBMVHB3cdqgPG5559NjdoRkdHEYtGEQmH&#10;LUsmnUY83n2HTqMZRaMZ1dhxh7+TRZg4CJMAYRIAYU3NV2rT2D98rPN3mGvg/MRbyKXWVHcjMHLG&#10;zuFEZV977Dt2T7Rd1hc/0Ns5KEg4Kk0agh1KKSSpKi+TTkuQxBIkybiiYotPgueTGlkqvoJs+g1I&#10;lEOzNYIWnzLpuY3JCK1UFeyr/ZytXuj2LWfirqDFJxEOVTA38+Oeg6nARuXasGvFMyzwbfb6NWTR&#10;3iA2CE4yvQ/mVGeoPjH3/wbDiGCIgJXNLxozVMo7PFLxDcyMW2eoKGWxtfcMorEEzs3cx/5+A5u7&#10;NxEOlzA19rb1QhSamdVO83BlqMxw2C2oo8aphHR+2OGoMGQo/jq47VA9AHz2wMKchdgBLxkqYw/6&#10;TJBVhqpQuiq/roHhwBIG52ZnkUqlNbbMWF9fR6lcBgDwkoiZqZ8gGnZeflnrl9Zvh/gFsMlQESYF&#10;wiRApTIICQNUAKVlVR9yhmp9awH1Zg6TuXeQjG8hHS0hwjVRqp7DysaXIYjdwJCCgqcixPZHGlGe&#10;oSpXTWZch6PCcFKyyVCN9pGhMpuOg6MZ3F99EYRJIcxwiKhuJb168X/GxOgvZL0C8Mul/xXAPgkA&#10;EEQRdaEFAiCTXMGl83/WuXMESqC1svE85v6bv1CWTf8nnTpA7YyZVy5RNZV/7cMWfPLJBIbhsXDu&#10;+8O1AIUrg66UHlHcZ1zUeFDVoWvpwZCpqoXQIDYI0BGaVlnifr4cqnvMULWRrZ9lqAAABJt7T+P9&#10;B38Pi+vPoSX0/NAADo6uoVKfAkENraa8yh+lDCazdxCyCqagP8ectBMOURUTXK1Wd3ogOE2ZqDYq&#10;fx3cdqgeAD57YGHOQuwj/fXQaGlX6ONCIUSiEcfCsMr7lAAwhCCdIrC5S9CE/vzWQ6UKJGEXVKrK&#10;XywxYXTe+aQgiNFO2S3cAKUcGCJ/ASWJDASRQJKkzoIbBAQhhtV46uqIdFQ4hdiM2aqKkBQIkwIA&#10;REIhXJ6bx9XLC7h6eQFs+PdxWP82Dut/BCb2R7h65QVcu3wF1y5fwfnpPEJE3rbV+qThKigcquDC&#10;zKsgyrbV0HHGyisXqJr2YaWLHz5ZkEmsIpNc1Ytd4Wpf94Jrg66UzsCgpmognTwCeJ9HTx+pw4jZ&#10;MU8IAcOmUWncRCg0iqbwCQjSRdvnDKxo8SkcleeRzSxjNL2CQnEah6VLGEktdVYfavug9wPQV+o1&#10;TVsMIXq/VTVKYOWpmFoaLohubOYOq+fFVGFIUfnr4LpD9YDw2QMLcxbiAUKUoIJV3iPFKL8zyqma&#10;dFYtbRMKhRCJRByL+twnUgkHhxSS1O3PuphD+p4sqsrOE0C5W0BNvZFDvSkvGCSIEVRr5xFiBdSb&#10;eWwXngfHJRAOhxEKh8B2AkaPe6wH1ZNCOMwhnYkhnYoilYp0SjodRSYTk0ta+T8VBYMYCKJglEIs&#10;CstwCLMUYZaCYyVwrIRwGAiHAZaLysEWjQM0jhDHgWXZTnHaX8JcDbHIATi2AY6tg+OUwta7Mq9F&#10;ZSOkFNlW//b8LpFQCfP5lzGXf7mzEqIXHKbXG64PIdeKZ/TAozuzwzRyb76c+Fv+Hupu+QszHKLR&#10;KEZHje9aEfh9CM2PAQA1gYEgyZMVixxgNG1cNl0Qo9jev4lmK42ZidsQxTgK5U9javx9hMhdy9Wm&#10;HCeUAgybhSQeATC3Mfw4jrI3FLMBWXfE6YNfxpXSEKLy28UQXKgMgAC8MDFpIvKIm1v+rHthuQn5&#10;WSLlfLB/dB2UEmQzd0Exj2zmHorFBprNGh5u/VpnUYonHn8cExPybXl2vP/+B9jd2wMF0BRbmBq/&#10;jXTyCCxnvsJpFwZUquuWTXd7nFjf8qeGMAkQAlCpppIyqDYex/r2gqxDgAjD4eqFPwdhr6BY+7xK&#10;V36h8cHBASRJgkAl8JIIEGBPueXPFJdjGBzeHSoVi4Zb/j73uQX883/+RdMvENsvfpb/AGipCghl&#10;8IIESu09oMr7oQCAgIDjOKRmRhFKdG+7bB7VUNw+giSxqDELQGgMrcYatvZfQ0sk4NgGzk//J0PQ&#10;QADE/qsi0ADK/2a6K/SArK5r5NGGGtOmpkIn3DXq55kpX3BtyLXiGR3c38amxoOqDl1Ll4Ys1QwV&#10;skAjNujAXM8V7i4EHar7vOVPRr7l77f0YlOMZ9wTDgHAcZyyjLC2zJ0/wpPXfoj52R/i3ORfY2b8&#10;NmbGb5sGU1BuT5CQwuTYO+DYOoqVcwiFGsimly2DKSg+tIsp7QrS/mGpOcSoR+mj/4o5Q1arn2Lh&#10;IYFR15yAxjowVH67GIILlQERgBcmJk1EA4dC0ny5QikBIcrHBZFf2AtCQBjteWdjcxOCKIIwjGUp&#10;lUoolrrPzrCcBAKA0gaoZHz+RgMVIUnq9wDZHSe9QMAwbm/HJtg5+DQa4hcRj8c1JRaTL/RlLRcb&#10;1am+J9pHTq/FHwgBMpmYJjvVLp0MVSdT1c1M2WWn2hmsdoYqxEpgwIMhAlhW7JRwmsXe/gF2drZQ&#10;L8rPAY2kF3Ft7v+Dy+e/h4smGRjNyAm1zgS15boSUgrHNQx1bm2Y2zMpensebdsVr/i217g25Frx&#10;DDtO6xSe1nF54NQFVADAsSzisZihZNJhxFwublWpT+Og+BguX/wImeQWDo4eQ6M1itHUPVQqDhch&#10;KqxPQYq0U2mteTJo+29VjhHFBUPw5OiWK6UhR+W/w1CGa7QBeBKASffYdy4JBxBaG53SaByiXj+E&#10;0NqEwBdA6LqSJZJXT2svvFAul1FSBUt6KKXYPzjQZDHOze7h3Lk9gIoQhV1Nv4bCb+oyR/5CmBgo&#10;bbruo9qYRDKZQiqZ1JRkMmmakTHFflN4QH1+883oyYYCLUFEixcgCNZfOrbpzprN/NlMr6v2sLfR&#10;xoWKNaYN+7Joiy9WXbvnWvEMS3qbv95aoeeW7lu513yUcPkJdLLgONaQnUokEojFYmA55yHXmzns&#10;HDyFMFdBrbKFUnUC1cYkEtEdxKPaW1/cYntKalcS/R+WLU4g+nH5UfwmaPuDRDUGh+E4VB8DAXhj&#10;YdJC7DNueqFKhkoulLYXWxCV/6XOM0cMI0BU3rnE8zxWHz4E32qZlnKpjPX17mp+IhVRKoqoVtpZ&#10;Am2/xqJ9tsnNSNxCmBgI4UClooubN7r7aTKRQCqV0pRkIuG4bLq/O7pvhk4dlNLOQiF2dGfQZi5d&#10;Vdkowbm6b0ztmwp9wRfLroz4esCccZycbcaB4BxdnEBEUUQoHEYyleqWZBLrG03s7hkfftbTXsVv&#10;InsHjdYodg6eRjR8iNzIL/WqnnE8RRkUDIIzOrTnxqq4wav+sKMai8OwHKqPicF5NLiefEBxlmVa&#10;yKbvAgAkZSGHg0IB9x88wO7eHqq1WqccFYu4e+8ueF4OnigoRCohmSyi1XS+4DWdIRNRb7BgmBFQ&#10;2s6cuTOcjG8jxK0iEo1qSqPZ1D4fFCjufH0UOdwvoVyqolKpQSLad06p6c6gzVy6qrJRgnM1+j0P&#10;Ghr2Zc0RXyw7Ggl2DGcManoH0okDw+DD4DiVAdXRURF7u3uQRLFTKtUq7t6XcP/hV7C0/hWs7Xwe&#10;m3u3sLl3C4cl+cFnADgoXkOhtICR1BI4roZS5QJGMg0szN1BiFOWSCds31PXPmVZ7m5qBaIXnOEO&#10;/SSaldOCajwOQ3OoPkYC8srErIkoIPzvKRHfQjRyAEG1Mt7m5iYePFjE8vIyDg4OsPhgEQ8eLKKo&#10;eu+QRCnC4TJGM8sdmRecEkBeYNgEJKkMUEFZTdDmfErk/FUyuYpzk98HX/v/QRIFzfl9a2sLoijf&#10;YtZ+v6C6vT+bwTdDgdJqCSgW6yiXm5pSKjVQLNaVovxebkCCXKhDEamAlkjQEgl4kYGEECSJhSjK&#10;5Wi/jo3VCLKzn8fE/BeRmXwCAHBUuoSPl/8uHqy+gKX1r0JUFrawnUtXVTZKcK6GOxVrDI0NAl/p&#10;27rj7uuocKwMt3duONne98OjMvJTt8pf+8W+kUgE8/PzGBnJoNVqYXFxEUdHxU67piR0LkjaL/YV&#10;xCg2926BYxuYGnsLBSW4ymU+xvjofYBklA9++RYceZW+3qaPYXKQpO6LfV1b0Si6bnXGqUY5Xbk4&#10;a7lQOSYC8szCrIW4D6xW+eutJ8OLfXPyi33bHJYWsH/0GDiEEWJYTT8cx0EQ5Get2ojKyneTubeQ&#10;Tj7U1Jlj9LuXgMpqlT+GzQAkpOpFfz5l0BQuY31rAYIURSTSws3HXwUaawAYkNDXUBd+HYnECI6O&#10;jrC1vYVKpQoKoCnxHSt7m9uoVSxW+fNMDxMQMGar/BECZEYSGB0ZAdG92LdSLmuGkYxL+P1/XkIi&#10;YZPdU/QPi1exvPE8ACAZieHy3Dy4EKe51VLgAcJol9svlUp4sLoMXhLBsXU8eeXb4NpfTqqI/VdH&#10;QJOi/m9H9VUd5J5cbAd/VKwxNDYIfMM3y5aGLCuGBjMPT+bVj85rl4NwqWaC9/5MVSyEBrFBgI7Q&#10;tMoSRduhkUM1Dg6jWNz4PTDM2Sp/7jA70pQPj8XFRdy7dx/37t3XBFNtiFLqzRzK1XPYOXgKghhD&#10;OvkQghCX3z+Vvo9c5mNIkghJLEAS9yGJB/LLKB03p3vavlgMp4tGUf2HY8szThWq7e5i87tQOUYC&#10;8szCrIU4AILraTS1hJHUEngqgqfah//1wRRVAqpkYgfx2I6mzi1+j0QSi6DCvnI+3Tc9n8YiB4hF&#10;D0CIiGR0CQcHNfBiCABFvfoaVpbv4sGDB7j/4AEqStAkUsnHs7Iav2cgOCgFSsU6SroMVbncRLHU&#10;zlAppdyAROuGbFSnkO7vEhqdDFWjRbG5tY/V1W08fLgFRvgTZGN/gIn0HyAk/itsrP0V1tfXsb6+&#10;jr2DfQia2zG9z2X3/OWirT8q5pieSA0C3/DFsqnPsKsYCtreWXloV3dG75jOqXvh0CBJHPaPbkCi&#10;0Z5W0eyF4Q+o1EeVWWnrmNBqtXBwcIByuayv0iCKUewcPAWKUZyffgfR8CF2CzdAiIREbFuvHjiu&#10;TxQGRYPgjFOJso1dbG4XKsdMQN5ZmLUQB0BwPREAhIhIxTfBsQ3wkpx9knQ3G1BQCFRCU+QRCjdw&#10;df49cKwxM2DExHcTUd90bNobT8S25S+1KIOmEAGlBDv7z6BWZ3F4eNTRa2fh/GX4j6DA0AybgJAq&#10;COQl9BtiCwfFIxSU0uI/BMWboHgTrdabKBytd+pK1Urnu+xkfBMMow34nei64WI7+KNijmlDU6Ev&#10;+GLZ0ohlxbHj9Yhr63tpc3z05mVvrdBXSzcEa70/1rfnUKx+GgBBfvwNhEIsQFJ6NV8Z7oDKy9bq&#10;84iSKId4bBfx6C5q9UnUm1lM5t5BLHKgVx0Yrk8UBkVXrc44Ueg2ssPmPRl7QEAeWpi1EA83Nk7H&#10;IgeYGX8TuczH4KmIpiRoSksSwEsCYtEd5DJv2S6vPmhshqVhNH0f2fT9znv/GnwU20eXcFjJA0pO&#10;Sy7yghuuDbvCV2PBoD4tBHzQp+IbSCXkFSMlStEQW6grpVBLYK+cw145h0I9h5rIdOpakhxAMUTA&#10;+OgHhvdQ2SEPx8XA/FGxxrShqbBv+vJTjaURy4pjp1/PfJu7M0409WYaOwePQ6IcMskVZJIrEHER&#10;YOTPjaAY7oDKFuOhQ0EhQoJInYv+7s9EbAup2Ic4LE5hv/gY4tE9xKN7Gh1f8XjUG0drgUax/Yer&#10;lmcMHbrt52JzOlQPCQF6aWHWQhwQwfWmtxyLHGBs5EOMjXyIaGS/c36TqASGqSOTXMZU7uceMu36&#10;Hnp7dsqRjk1747HIgeZLLUGKYH3vV1HjYxCphBYV0BR5NEWh824uf7D3a6jx4/DSbB/5D44DRtKb&#10;YIjQk/mRtHybqikmBmWRSYUef1SsMW1sKuwbX6xabn/LimPHb8/8thcYg3Yy6P5M7ctC06oAaPFJ&#10;rGx+GSIWMJp6gPnZH6Jan8Lazuf0qr4zxAFV+5CwKkYkSuVvZ6lSdN/Yqov69hhCRGSSDyGIcewc&#10;PIVYpILJ3LtgiLdbEwaB/QyoMCgaBGcMJbrt5GGzuVAZAgL00sK0hdh/SOfHwMllPsbM+O1OmVbK&#10;ZO4dcJy7l+aacTyjMYdSFsXyPFp8ChQULSrf5tjOUvnH8Y1afbi7KYFgY3gy+y6mx98Cx9Y1Rb0F&#10;GAbguIamPhIqYWzkA/Pb/Uz6k0UmFXr8UbHGtLGpsG+CsdomWOu9Euh+PAD7vdGbR721Ql8tTyLF&#10;ykUUKxc7GfFmo4rF1cfR4tN6Vd8Z4oDKB1weTdnMXcRjO6jWp8ByDK5e/oXyrIGLxsdIe3iOXhoU&#10;XbU6Y2DoNpBhe1njQXUICNBLC9MW4hOJ01g4tiHflqUUX25Xduq0B7omvRk/KF7DQfGaXuwz3nzy&#10;gvpYtSp+0pM9TSOjBYYRMDv5On7lyrc1RZ15GskAv3L1P+HJK99Wyh/h8ct/gtH0osYWYNqFIjKp&#10;UONywlyomGNq31TYN75ZtTRkKjxWLF0NiEH354khdMzUJVOhpdgfPBo/LF3C+s5nAVDkJ97ASGoZ&#10;xeqnIUiX9KqBcCoCKsIwIIRYF0ZVdHVXLy9hauwBjkqXcVi6jER0CaUj9bMG7UPR45YdMK691Ci6&#10;bnWGr6jnXZn7HjaFB9UhIEBvLUxbiE8kgxnLYHpx3w1RPqIYUBpCNFxCInZgOIfbFW9401cfsm7K&#10;ceDJB42CnTYFx9U1RZ15IgBCHK/UNTo6Biy7sKyQcahu41LNiGlDU2Hf+GLVcuNaVhwbx+3Rcfc/&#10;FJzSCSiVWSwpmaho5BCT2TvY2n8GG3vPAkR+nVLQnPiAijAMMsk0RjIZd2Wk+3tuNAaOMCDMAhr8&#10;vLKa1F19FypOxp7o+qShUXTd6oyeaM+vao5NRG7oockxErC3FqYtxCcDnfODGYuxF8/xiAu6Nl0Y&#10;JyzYUB5cKI9QeBojGYKZyV2kUmEkEgnzEleVRAIc5/aD1IU/KrxpDzPKSDQD8mt0NnZsqmxx0Y64&#10;UzPHtKGpsG+CsdomWOte6WubBMDx+3L8HpwuSCcTFQpVMDfzY0iUxVF5HgBBKr6BTOIuGCKvUhoU&#10;Jz6gAqWoNWqo1jyUeg31RgnJ2OtotdaxvXcBVAohk1ztrCZlTfvUMPwHhGtPNUquW51hi3oelbk0&#10;Ebmhx2ZDQMDeWpi3EAeMT1vHBxOnAwmSIL/zT1QVKu2i2ayj0WgYS1NXGg2ImvcfWeFt0r1pDzPK&#10;SHwakPYIsDFqUmUiMuJCyYWKNaaNTYV94dOZwsaQqfBYsHRxCBhm36zo3d/eW9ozHHY3d29hc+8W&#10;GJZibuZlpOIbWN54HuVaHqn4BhbOfxdT2e8CkrxKaVCc+ICKUopWq+W5sMwGOHYdOwfn0BLiyE++&#10;h0RsS2/eAW8b/ThxdfJoK3UUXbU6o4NuAtV/epzGHpsNCQPw3MK8hThgjqdX/zD6H0h2Si9wRASV&#10;auB5CaXKiFzKo+BbEgRBcFWoY0DlzStv2icNv45bGxsmVbLIpEKNQzXcqVhj2thU2Be+WbQ0ZFkx&#10;UPzakwbB8fmq6vV4HAiGAY+lxSdxqGSi0olVZJKrKFbOo1g9D4BiJLWIcKgCKlFIkr/LF+k58QFV&#10;L6QSu5jMvotGM4taYxLRSAHRSEGv5pL24TjgvahHXHurUXTd6hFDPS/K3PQxVX00HRIG5L1FFxbi&#10;gPGxVxNTJqKTS2cw3kZVb+awtXcLW3u3sFP4JCTq9jY+J7z54U370aI7NzazZFIli0wq2rg8pbhQ&#10;scbQ2GWnHvHNoqUhy4qBEczMDYaT7HsQnIS5aLZCWN54HpVaHsn4BubyL6NcHcfy5vOQpBDy47eR&#10;n7itbxYYpzqgYgmjKQAQibRw9dL7IETC7uENRMKHyCR+CZ73I3I9WYeka281Sq5bnULaY9fNgYnI&#10;DRbWTiADHIFFNxbik4PJAExEAWDsZTiyU0ZYQgzndLPCuOrNjU4Xb9p9oD8pOJWeUTf2bqxSy6NQ&#10;vIpC8SoOlf/lckUpatlVtISk3oRzj44KvXiuwrSxQdA3pt30gqUhy4qB0O79+Dzwl2Mbh8uOXaqZ&#10;oGrZq5Fe2wXE6sY5HJXOAaAYTS2BoIKl1Xm0+CTCoQpG0kuqVzoEv5eeyoCKAAgRFhGG05RYmCIZ&#10;XcLRYQVH5XnwQgyZxENwbO/vaTEn+A3nJ65OiAYlg+AUoh6japwWYid6bDbEDHgkFl1ZiAfA8fV8&#10;4uhMVW9zRgCECIcwYbuF0RVFzilfnlnjzQdv2iYHupfiJ3rbPtkvlmdwf/UFPFDKfXVZewH3115U&#10;/u+WpfWvQhBjHRtdV3p3qveWVo1NhX3hm0VLQ5YVA+F4ew+O0zqu00SxchGV5pcBEsbM+G1Mjb2N&#10;3cNn0ZKeRSRU6jxLZYff29npk+fEQQBE2BBCDKuvwqXZTTyxcAe1xiQKpavIpu8iEdvRq/mIj59i&#10;A8KVxwaltsBLGVZMfOzD9R6bDTkDHpFNdxbiAeBjzz6a8oax4yCyU4HQs5/eGjpqqw9wm/30tMDz&#10;wNLqPCQhjRDDmhTOIGMJg2p9EtX6JKCZIovJcjGPDtX2mDY2FfaMiyG4x9KQZUWgPCK7+oDGGHwP&#10;lvjWtW+GXCMIMSxvfhEtPomQkok6Ks9hc/dZAASzk6+bv/cuYE5BQKXf7QmI8jeltFPCoTKI9CGq&#10;ZYp67SIYImIkteRiVT818jtRvE+b3sfhx9VJU63kpvTVuJ9ih4muicgtfTQ9ARzDqGy6s6k68Zym&#10;sXXHYjYqr+dSGfW53T1m/VvjqO2ocPogJAZKPokoF8Zc/jwun5+Ty4U5XL4w3/1bVWYnpkClBHYL&#10;T6otqX73Ru8trRqbCnvGN2uWp1vLikA5nl6Pn0dxzF5xniNnDbdIEoedwg00mqMIK5moSKiMvcMn&#10;IFEOmeQKMskVfTNL/PMMINTbJ9LA+MlPfoL19TW92MDDh6vYOdxX7pKkCDOc/G4pQiCKYuf2ycmx&#10;jzCRewerW1/AUSUPgdRw9cIrEIQWWFa+v1sU7daoZ8ByE6CUB8ACaEESi6r7M73BsFlI4hEALwHd&#10;8dHbKAMgCEf6PKL6bH4COKYR2nRrUzUAzHpnwXCjkIR9fYU9ZqYAbO19CgAwmXsXEq5jMncHhUM/&#10;d35jx+3sVLU+BUlizVQcIQASse3OF1W3/qQJhgJv/MOISZ+sch48AGC9Gl+5lsf23i1EmJBsgQCS&#10;JHWCKUIIGKYbmIlUQovK/e9tbqNWqZr0bY+jtqPCYCgWi2g2m3oxGIZBNpvVzEuz2USxWFT+kgeQ&#10;TFJ86w+KSCbd7VuCEMMv7n0TMS6Lq5evgGWVO0Fs5qNUKuPB6jKi0VVMj72tr+40Hv/W+yAtEbv/&#10;5xt6hQ423dhj2dCyomd8sWhrxLYyEAbfo472gQ/5VTnHQXC9mlg2EalxqLbBpKWJqI1llW4bmOp1&#10;hN1aUz1LVNqqX8v1GewcfBKSxGF+9iVkEu9jcf03UKo+Do6t4/ql7+gWmZMbFwrAvdUXAfYqCACh&#10;XMfKcjfwsvLt+vXr+K3f+i292JRTFVAxhCDCcGAIQSKRQCgU6ugRCBD4JZQq46CgoGwNTz3+I+wf&#10;8N2ASrALqAgICYPSJgAWLJuDKO7bXgjYwbA5SOLhiQmo1AzlDjNAjv3DZWAc40hturapGgBWvfcQ&#10;UFmYIgA2NQHV45jMvRt4QAWwKBQXcHD0mPynRsVM3wghIsZGPkY28zEoBZ79900QCXjjH0b1qiBM&#10;Agybhchv2J5H9QFVOBxGLNZ9HgeQA6xKtQJKqS6g2lECKvc4jtRRYXCYBVTXr8/g7/ydZxCJhDVy&#10;SZLA87zyFwFECk5o4NLFEkTRev7VSBKHYnkeHMMhnUojlkuBi3X7aRaraFVqaGIaPDMGqAIqXhJB&#10;CAFVfYLIUyn/vPHf/Q9g+RZ+/l/+0069LZ3t4O8G8dda/3721soZX+2aGjMVDgkm51ITkRf6ae7c&#10;VtFwVtTgUV2BumgoK9Durza4sSfjRo0q9jLJFVyafQlH5RwW174Klo1hevwtzE6+rrMk/+4UUHU1&#10;tXgJqHq732JIkW/2I4jFYhgdHUUqleqUZGoUXPiqRq9SHdUbsIEqwRTk96P4FggRp46HjpPncX+0&#10;x/vojPsYR2rTtU3VqWEw4zP2QgAcHMkrsvUDpSz2Dq+jJUzZPo9FSByEREClur7KFoZhkBvLIZ1J&#10;Gwqx69AljhYcFY6fXC6Jz39+AZ/61AVNefbZOXz+81eUsoDPf34Bzz49hxiZRwTzCFPnEiXnMZkW&#10;kEs2EMYe4tEikslKp2TGeVSL66gX7kCoa59PJoQgGouB4+Rl7+Wp7HFCO816bG+Bv9b697O3Vs74&#10;ZpdYGTMVDhEm/pmIvNBP837aPopwXB0XZ36Man0S67tfAWFSGEkvYWb8DYuwyB39bodTlaFiCYMI&#10;wyGdSmF2Nq9XRalUwvqGvOpHUxIQi61hZvxN61v+LGeGKLeqHNp+s2pHN0Olb2/Z6YnlpI2o34Pq&#10;5HLMI7fp3qZqgNh54TFDZWJKLQo2Q2XsXJLCWN54DpIURjy2i0xqWa/iilLlAqr1aYykdjA28jN8&#10;5jtl0wwVIRH5fyZpcR7sUq7NYnvvU4gwIXAsi/lL891bzRREUcTS0hJEUew5Q2WcFR2OCoPHLEP1&#10;+c9fwbe+9XWNzBSRghYrKBfK4AVJfxePI4QQpPI5hFPdbKHQEvDeax9CaIkIJ2eRnPo0WNxBpfo/&#10;oymNgA1NgkoSRH4XQE0zqeN/YLzlr6cpt2xkWdEzfVt0NOCo4AuD6cUG0vnRB+4zIX7hX3c6Sy4M&#10;u1CxwKSliQjWYqWiW+tWz/iXHSpNXSPCCMgkVvFg/TdQKF5BOFTCxZlXLRaikBu7yVC1UXfnJUN1&#10;KgOqkZEM5i5e1Kvi6OgIyyvyBDYlAXFVQEXNAqo2ho0ZB0MSyi1/vU2fdUDVpje7jwJ+z0y/p/GT&#10;zxDMgI0LNlUDxMmLIAIqgsncOz4HVMaOCQBRCagIgHPTf4lwyOJc6AAvxLG69TcBAHP5VywDqjbO&#10;50FtQBXiOFx//Hony9FGFAR88OGHEAShp4DKOCs6HBWOh+EMqH4JoSUgnDyH5NSnEQ//JQj9v6DG&#10;TwHsLAABENcAWtfMa/RfHAJNisa/y/Y33aaNTYV94YtFSyOWFb4RfA9uIf45Y3IBHzT+9WYdQFjh&#10;Us0E932ZVhuE6ht5OyJTgUFsi6JtaESwtvNZbO3dBMs1cGn2JZuFKOTGXgIqqLp85AOq8fFxXL+u&#10;PAegYm9vDx9++EsAFE1JQDq1gonRtzsZKsEqoGpDARAODElAkip9Pf/k5kKiy1BuojNOPH59ivWJ&#10;jRs2VQPEjRceAioTc3rR5t4tADANqChlIYgRFIrXIEra52QYImBs5JfgOOO79WqNCRyV5zWydr+U&#10;sqjWp8AyLcydewUMaWn03CJKYaxsPAcEFFCFQyE8/fRTiEa19nhBwM9+9jPwPK8KqIhqUQpr9HNv&#10;wFHh+Bi2gIpvCXjz1XfBN3kkRi9jdPYzaDXWsL3/OlpSCKFwBgQCWs2iYV4v/Tc/ANMScP9fvaCt&#10;0OCwMRyq1XhQ9YhLyzo1l616xl/7Plrz0RTQ7+VSX4019GJJ08bUgKnQEdtWppWmwi6dapNAqo2h&#10;wiDQYFurqqSgkCRO+SwjGBv9AJdmX1Jr65AbnwVUPQZUIyMZ/MoTTyASkW8rgTI5i4uLWF5eAQUF&#10;CdXwqaf/GpvrR4Zb/uwmhGHHAMorK/z1jpsLCSN2np1xhlv8/gTrERs3bKqOATfeuAyoLEzpxXYB&#10;1f7RdRTL84Zgqk0itoXJ3LsIhUjHcqU6ip3CExCEuF69AwEQ4lq4kP8ZGLKrr3aFNqB6VQmoaB8B&#10;FVEWpZADKkKA/MwMrl7VPut1cHCADz78UHfLn3NApZ93A44Kx8uwBVR7mwX84o2PEE7MYOzcpxEK&#10;J1EqlXB/dRkClRelAIjpcveWi1J0toG/G8NXa3362Fsrd/Rs27ShqfCUods3jbuqa7w2ddbv7bZG&#10;703c9KMKplzoOuu4UuksSgEAI6lFzOVfRThU0qupkJW9BlRtHntUAyqC7ip/CwuXMT4+DpZlIEkU&#10;zWYD7733C/C8fEuIxNbwxJVXUa00DAFVG/3EEBIDIRwkqWyu4AHnCwkn+uj8jEeUIfowtHHFpuoY&#10;cOtN7wGVicgyoJIDluchSRFwDNtpG41GOosy1JoNTGTfBUs2Osa39x9DtTYFjmifPYrHYwAFWiIP&#10;iVKAAKnEAfKTHykaFJJ0CFBB1YpYnn8GEVCNjo7iysICWOW2P1EQ8GBxEQcHB/LffgVUtpXDQbFY&#10;MgRUuVwCjz+eRzKZBMN0B8HzAmo1VeaSAmGGx4vfKCEed3fBI0lhrG7/DXAkjZmpaUSSMTBcd586&#10;OiijWW8hmpgAG4qDKM8u319dhoQmGEa9H2l54t/9P8G2Wrjz+/9IFhjm3yDoCX+sKBiMGQS2eNP2&#10;jmf7tg1sK08RFgeChdgJr82s9VU11kqWeGuiaNs2kitp91cL3PvtUA0AnTAuEd3BpdmXEHK8PV3W&#10;PwuoPAZUAMARFmGGBcsySKczGB8fQ7lcwf7+HnhePpnzkoixyS2ko28AVLAMqLQwYLgJSOKharU/&#10;FR5n0flCwi0eOz7jEWTIPght3LGpOibceuQioDIxZSICbAKqan0aW3u/Co5EwZLuIq1ffv7XMD93&#10;Hq0Wj9s/exuV8iH++//h26hV5QtoiXKgVBtMAcDf/V+/iJnpaaxubIOXRIAAo5kjzE4vQ1CufalU&#10;hiR2x8Wwo6C0CSoZbyvsBlREdcufvwEVAESjUZybTSEW2cS9xShaLQpJkm3IAZX8u1VAZTXvHRwV&#10;hgOzgArKaojZ7KjJe6i03+RavYdKO/zuX4IYw3v3vokom8Xs9DSIah9Uo25fq9ewvreNTOou5vIv&#10;q2q0JP7lDkhTQvX/Ot0Vet4Onhu4xtKyZYUb+mrsCVc9uVJyi6/GfKCPayWXTV2q2eDSgvsYxQaH&#10;lkq1g5YM7QY6llD5h4OWDgttKu9eHFu30lAha/QaUF2/fh1/91ENqAiAKBsCsTiYJVA0RR4L8z8D&#10;EWX7bgIqwqRAmJQqmKLKi3l1FwIuZ9P5QqIXXHZ+xiOC+TFwbDi441B9DHjxyCGgsjBlIdYGVORx&#10;TGblgGpz7xZq9VmEGU5zjvv6176IKwtzaLV4vPb6GyiVyvhv/81/h6oSUFnxD37n7+DChfN4uLqN&#10;ptQCBZCfOsLMxHsolRsACAiTARX35XMfCYENTUMSDkAlY6DSXi0QDgEVYZLySn8kDNCW9fnUIqCC&#10;crvH+an/jF8u/X0IYtd+3wGVbeVwEURApR2+9i9BjOEX938XLM0hxBgDdDNESUJd4m2fdSAAIv/i&#10;EERZlMIVptvJVNgXfVu0NGBZ4SuD6UWPjwtN+IVyQR80/fWga+3SmEs1HapWDgYM1QYBALNgyUJg&#10;EFuiaNo0sKlSkDUGEVCZf710gqEAWpJ8H70eCgpeEsGyDTTUtz64gEoVSMI2qHioFLMPf+XsdWwn&#10;kmPt/IyhYQj3Axt3htDbgXjUaw/t9+gFBgFAG6BSFVSqgxAWIBxAWDBsDlRZQa8fqFSFJB5CEnbk&#10;/63OpwFgO3O2lY8axskgqGMkcRtNkUeFb5oXQS5VpTQkHhxbR378tt4cYNqLC0wbmQp7xpfzkqUB&#10;ywpfGUwvaghAhjCYQnuDBu9Yf/tN7y37wmu3XvWPlcE5O7QBVXundCp6WKYFkUpoSgJ4KoIq31g2&#10;JQFNSQDDVjCZewexiHy/vXuo8oHfLWb9d7BycCAca+dnHBtDuN0dXLKpOkZ89spnc36TiG1jLv8j&#10;zEy8genxNxEN3UetodeSoVJJ+TKpX4znUyP6iZO/AVUXiTKgOrkdeosabCsfDbpTYD4ZLAvMTj/A&#10;5fPfw+Xz3+2UBXU5J5fL576r6H0Pl869hGjkUG/OohcbTM8npsLjxdYlywpfGUwvkHsiQxxI6VEW&#10;RjnjbA78ZmgDKreodwmObWAyeweZxENwbAO8JKIhttCS5IUoGKaOydzPkYxtqVr1h+Oh6agQJO3O&#10;j82BMwJnSLexg0sO1ceIz15ZmLMQ90SIqyLEGW9rc0uIq2IktYRUfAOp+AY4tgBRjIAwCRAmDlBJ&#10;XpSCiqbPTbUJ8stfqrw7sCnycpF4VHkWR/URNCQJTUmWNSUevMndCXCac9vKQaM+pp2Kf7iyRoBw&#10;qIJs5m6n5DJ3kc3csyiyzkhq0RDuuupPjWkDU2Ff9D2zlo37tuyKwfSCkxVE6SGdH4HRu3VVy96N&#10;HAMnytlAOPEBFVQnkFjkAKnEGqbG3sbM+G3MjN9GIraFeHS3+3e0t+WAnWj7YLlL2VYOgmN34Axf&#10;GdLt6cIth+pjZDCe+dlLOFTGhen/7OuXRID8zCjDjivPehbMF+Ixxc/RycQiB0jEtsAwrU7pZqgI&#10;KIWhTo+tV7aVftA+KNwWv9DbtbatrbHQMxHLIqWCxABmBoC7Z6tcY+m6qbAv+rJo66dphe8MpJd2&#10;IHXSIZ0fJ57TMYqTz6kIqMyIRQ6Qim9gevxnmB5/E6n4Rg+3+fWG7c49uHOrBcfuwBl9MaTbz6Vb&#10;LlSOiQA8MzFpIuqZZKKKKxf/EzLJZX1V30jiASTxAIDkKpjSXl/5McquDY5tYHr8LVzMv9Ipidi2&#10;Rm189BeYy7+C81N/BZbR+mvrjW2lW9o7v1UZbrQeWvhrIpZFqgqSApiUXsGAp1mxVLSs6AlPPplh&#10;2diywlf69t8R1W19pwmC0zemXrGZBpuqM1Sc2oCqDUMEsExLLw6c9gnOckd0VAiaY+38DFeod5Ih&#10;3V4u3XKpdkwE4FkAJvXMTm/jwozzSqhOSJSFIEYhihHlZcGs/LySVAOlLRBlFdTjpH0ebxdCtAtj&#10;MIwo17GDDKaGe6/2jsVYTMRaEQGYMbm0K03aeMbUhl/Gu/RtzdKAZYWvBNeLMtcn9bY+LwQUVAVj&#10;1U/68NCkqYnokeLkB1QECIXDCIfDCIeiYNkUWDbpsXTf9B4EjjuZo0KQ+P8BdUavtLfFCdgmLl10&#10;qXZMDNa7wfXkjVLlIj5a/m0sb34ZKxvPod56EqkEAIjKKn8xQHkhMCGRbmESAGFV1yKDHyEhUXAc&#10;B4aJgjBxECYBjgshxHEIcRyIatlwDX272reBIcNiPCbirkj5jUQBMgJQi5VMFDwdbaaKpsK+6Mui&#10;5YAsK3wluF5UQVQwHQwnAQVVvaHyxaVbLtXOaBPAhA3te6h+6vI9VKurqyhUSqAAkrEtTOZ+rtNw&#10;NzxJaoBS67e4+wl1eg+VO5cD5NgdeEQI4IgOGpcuu1Q7Rvz2UPUeKgvTFmJT7N5DVa+fQ5jhcO3y&#10;Ii7lf4jtXYrrN/41xqe+1Pt7qNa20RR5UACz04eYHn8TxWIVACu/d0o8BCgPwo2DELYzFkk4AKXt&#10;BTEIRLH9HirYvofKGfvZ2tz/FABgauyXWNv5dYyPvI9kfAuSFMbq9t+AKIYBALF4DOFQCNNjbyMZ&#10;39BZceomBsKM6oVDBc/znRcaayGIROQ5aCNJEnie7wpoAyGugMevC+bXkmayjlhXSaIAwgA7DYgP&#10;ABiX1rcw16HzHqr/u/49VE4te6Nvq6YGTIWB4G9Pw5+FIoO6Mgngkrg3i6pWLg24VNPhrh/TKoNQ&#10;9y4qQz2MOrYomjYNbKpUUON7qCrKe6gcDHh5D9WJD6jUL/ZNxjcwM/6mTmMohweGzUG0CqjaHKvr&#10;x9r5KWXIP7Gs8OC2B9VjJAgvlYBKNH+xr9ce7QKqSi2PMMPh+sJyIAHVhbz87GnhsH1uYpXzFDUs&#10;OEBIWy6PcNAB1WTuXaxsPIfJ3LtIxTcgKi8WFqUIAOD8xfPIZDJYOPddZDN3dVb03Zj16fMCC0NC&#10;d6Q2nz8m0yGLTCoAgKQtAyqLFhrMAyo3Lb3Rt0VTA6bCQPC3p5MRSKkZyJUJ7fzwhd4sqVq5NOBS&#10;zQSlpYMBQ7WJQCMy1MOoY4uzXzZVKmwCKrnaEi8BlcX9EKcJYnJIDgeOnjkqBEm782Nz4ASjnrsT&#10;PI8e3PageswM3ks/exxJLYFtr3JHCSTKQKIMVpf/FLd/+t/ipR/+J9xdfIhI/Da+9jUBv/m3QviN&#10;3xjDs599Fp/+7Kfx+c9/TlMIw2Fv/wgilTqfKeUKUKmoL7RF1SeOqCs2n0Q94+eM2aDpxqpP/XhP&#10;fiGavy0wmQ5ZZFLRxqLKQmzEoGgQ9E3fFk0NmAp9h/jd0xA/G9Ueq9a97h4YuNuBd+AGlRND4c8p&#10;xqf5fQQCqjYDOQx7wtEz87PLADm2jk8I6g10CubKwzA8qB4zAXtqYdpC3DOR8BEi4SPwkoDDGoPt&#10;4ggK1REsbzzERw/u4MP7D1AolrC7u44rV6bx+BOzeOqpNK5eS2PmXB5T+SlMzXZLQxRxWCmDl7oX&#10;1/VGFLWGc0apOza/RzkANC6fQP97RDtSi3GbiE1EWiwULMQu6L2lFX1bNDVgKvQdX3sZ8tX6jJ4R&#10;lbRba9TzGaLutz/8seJM3/30bUCH3/aCxAdfT35A5Xmfbzfw1CggtD648sqVUhAM07wdJ+p5OGXz&#10;4XI4J2/kJ8dTJ1imhdH0fQDyrf6SJGeo5EJAAaQSuwhze5DEQ0jCASTxEAR1ECWfZFbU1Js5bO3d&#10;QrGyoKvRcVKnVeP38AxCf1YJomh7M8FE3BWZVMKz2ByNsqeWjhjH7hFLA6ZC3/G1lyEMpNrTa5xm&#10;o0QvN6v1lcA7OH2c6Cnr0/mTH1C16WkiemrkE9Z9m59cdDgqBMmxdj5A1FviFI/Z5dBcqg0ZA/DY&#10;ogsLcd8kYtvd9zBpIIiEW7jx2Hvg2DqoVAWlVewXZlGtqZa0dkG9mUMkmsNIxrxBcCv7+W1Ph8Z8&#10;wH2Z0D6GzMrgsOjNRNwVmVSiLebk56eIslouSYGA0ynaEOA26duapQHLCt/wd78YvqyU9fisa7TI&#10;Om61e8bHTFVfuHTBpVpAuOvdndbJ4/QEVOh1K7UPlp4aB46jZ44KQaKeu+GeR3v0/p/UcXjAwzBd&#10;qg0hA/Za1V3QPevfw6TuMRSS37tHALT4JI7K86DUbHEFZy+tVh0fFpxHoBDQTqw+jNyUk0TXXwvP&#10;1WKSAciIPE5mEiBxVaUNFqb9oG/TpgaC35K+9zBkz0qZj68tNdbY09X32tITPhjvzURvrbwzqH5O&#10;AH1MxZB/XA6aPmYyYBxPNY4Kg0R9cjwJ5RHCw5A9qA4hA/J8QN2okV/Ca/6MkyQBqxuTEET5vUzF&#10;yq/I72fy8aKqa8Yng17pu1t/9uz+LVihPjcFUUywEFtWaMQCIG0A4gNQ8YG8yh8tqxXM0diw6KcH&#10;bEbpDksDpkJf8beH4clKme995lLvdNv3a8mWIZnLwPEyTC+6J4kex3UWUBnw6yAPBkfPhtv9M44D&#10;j/uEB9UhZIDeW3RjIfYFiXLYOXgKjWYODKGqIoEBhSCE8eDhM6jW82gKlyHS84hGo2BZ5cW8nUK8&#10;7hZdPDcIhuN0w1vf6pl2UwaMSZeyyKQCVmJJt4Kg/sk8HaY2+qdvs5YGLCt8w98e/PsCpR/M92hz&#10;aX907fltWUuw1h8NjmkOve52XnQVzgIqW7xugcHhyjNHBXcIYhTlWl5TBItvyM8YIlztJDJtVZfq&#10;gVCpT2n2sXozp1exYcDeW3RlIfYNShk0mjmEGA6jcQmTI4fIJo4wl7+AT1y+gcevXsHY6AgE8Vm8&#10;9fMYPvrlMu59fBcrKw+xubaB7fVtpWxhe30LUZbDaDIFVvXtKyEEHMeBZSIA4t1RERYMkwDplPgJ&#10;fE9T/1vI3IL6CNKXIcbEPVlkUgFrMeyrHOi9pZq+rZgaCH4b+t6Dj9noXrDe882l/tG1H1gvpPOj&#10;J3prqWrVmwGXOBt31jhleBzwWUDliqBPBL3T9szSO0cFI5SyEKUwao0JbO5/Clt75mVz71PY3n8a&#10;LT6pN3HGceJhe3tQ9R1RCoMX4tg5eArru5/Bxu5nsLl3y7Rs7z8DXrB6LuO4RqBlEF4Uy/MQpbC8&#10;3QjAKtmp83O/g1uf+X185fkvYGHuHKbGJvDW7Tv46Ws/xU9f+yneeO2n+MlrP8Vf//VrmkIlAeNj&#10;o+AI2/GfZVk5q8UlQEkODJsBABASAcPlwLDtMgHCyC/Q9QcXM+hCxZq+GgMGCz2cXIcJE7dNRK7w&#10;1E6j7KmlKX1vAUsDpkLfsOy2V45xOXTzI0EtHaRfcl+B9Uo6P4aWofKuL2f6ajxwzgIqTwR2iPqC&#10;o2eOCvLqXvtHj2Fl8zls7f8qKrU8Wvw4WMJoSqs1jlp9FqXqBaxtfwH7R49ZPPh+xkDw8LnlQTUQ&#10;BDGKo/IcHm79Oh5u/TqOKnOoN6YN+xiV4qjVz6Fcy6NYvYDdwg1UanndfnYMozDp0kQUCI3WSGd+&#10;/IToLsSazSZ4/giEboNh0nI2itYg8hsQ+Q1I4iFAeYDqF8cYVvrfQloL/dsbXizG5k1sjkbZU0tT&#10;+rZgacCywhd8t37MgZQb6XERiCek8+OM046Hzezvp/Ijw3CdMNS0PbP0zkah1pjA1v6ncFhegCSF&#10;ARpFhOHkwqpKW8ZwCDMcJCmCw9ICtvafQbU+DYl6WDL3jN6x2ZZmeFANjHZGaqfwFHghDkmKIKza&#10;n8xKlOHAEQbV+jS29m+iUFqAKEWOZzTH0OVxQCkFpfJzMSBQnriC/JwMCYFhMpDEQ1Da1LU8nWg3&#10;+ynYCUyGIItMKmAt9oTGRv8G+7ZgacCywhd8t36MwdTwMtzeneEWh2cxveCjKStOX0A10OOIqMrw&#10;4eiZqrJan8Z24SkIYhQsYRBWgiXTb8IVwwQEHGEQZUPgSBi1+iy29m5ia+/m2TNWQeK4YbsM0x4q&#10;iFHsHDyNSn0aDCEIMayy7zCqC/Yubb9ZwnSCKwYhHBxdx9r2F1BrTOibBIvRRcBafLroDJIAhJWL&#10;r59QJ2UWT4qfNpgMwUTkCtftXCu6o29zlgYsK/qmfT7zlWMIpqzHYV1zxhmPAiZXyycEu2PXri4w&#10;jqVTV9h6RuTM1E7hk6BisnPhyhLGuk0bxTAhQIhhEWE4cEwUtcY0tg+egSiF9S3O8Ep746mLCzyo&#10;DoR2ZqrWmOxkpEKq53b0mMnVgZUopLGtZETP8J9wOAyOSwNkHJTyoFKjU0elJiSxAMKOgBA/n6Ea&#10;Trr7otleefJxHJ+FuHf6M9hfazsDlhXDyTEFU+ZY15xxxqPC8AZU7eOTWBQ3eNH1jWPp1BVmXrUz&#10;U1SKI8yw5hkplxBCwBIGDGHQbI2g2RrRq5zhRC/7uUKPzQJHnZkKMaxlRgou/ZczqCxEMYrdwpOD&#10;CdwtnLIQnwooWFDKgEo1ZSns9mhFUKkCKlWUTNWAOIbJ7nZ5DJ37jcnB5Tg+CzHsq7RoFF23MmDi&#10;vncsDVhW9I0vfmsY/OIT9mOwrjnVPKLD9oyfNzIMOb1fPQ8Cjzuspbr92SAgjqVTR9peEeWZqZ2D&#10;T0ISEwgzrOVFrhcIgDDDAjSK7YOzDIIp6o2gLz3QR9PAaWemqo0JZTEFa0+ta4zIt5uyEMQIjsrz&#10;+mp/sXDMQnwqaLVa4FtNABRUsnpJ6/EtSDGIufe9D/2xPuhiiUWlhRj2VVpcKw4AS18sK4aTAbtr&#10;3Z3jjnXGGY8Uwx1Q2aI+mLsHte0hblsZFMfSqSOiFMZu4UbnmSk/gqk2BARhhgWV4tg9fBLAADII&#10;w0x7F/BxV/DZXGAcHD2GSl1ewc8qaO91HHK2K4yDo8eCW2XSwjELccC46dWNjjsYpg6WFZXb+ojy&#10;zqkA5thHn/1C65FH/9QHp7oMGb261Gu7Xlv6Mn2WBiwr+sYXvzUMNjNl7791zfBwEnx8FDm9Kash&#10;D6jah7RZUeuo/5d/J4QDy42B5SbAsCPaCwG9iYFwLJ1aclSeQ4tPIkRYhAK4bacbVEVRrMzpq08X&#10;+l1TX3wgAJOBU2/mUG1MWgZTfoylvf+WKvNgGJ8DdwvnLMTHjB+zaYTSCggjv2eOMBEw3BhAQgDh&#10;QEhCr97Fb1dU9vw2rce4l1qgPyiD2QQBY+GwhdgTGht+GOwRy64tK/omEMuBGDVivxvb155xxqPM&#10;kAdUXpEPdIYdAReaAcOkwDAJMOwouNA0CBMzqg/83KB0OvB+uwhiFFXleZYQ4xxMyUsoa4sbCAgI&#10;QtgpXEdLmBrkl2vB0t5vAt5/BtBFoFTrUxDFKEK6YMpsTBTGfcztfhZSAve9w2tg/Dqj6R1UsBAP&#10;gG7PVPlnit8O0hZAWBASA6gIgjBYbgosNw1KW6BSXd+iiytfXClZ0E9bc7QWbezbVJ0EenXfdTvX&#10;itaYnSc8Y2nAsqJv/Lc8mMyU/Xzb157hnpM8ixafOmco+HX5MTTI70hJApRCEvYhCrug4hEIYcCy&#10;4+arUrXPFceypw+2U4ly2Dl4Co3mGDjC2Q6cUgpJlCBJxiKKIiRJcrzoDREWHGFxWLoMQfQ5gxAE&#10;6n3BqviA3qRZOcm0+BSOyvPgCAv1epH6cVEAEqUQRRGCaREc9zEA4Bj5PVVNPquv8obN5FuIA0bb&#10;60hqGYQ0IermhOeLaDbLqNcbnbmMxYB4DIhEIpqSiNNOkSQREpUgUqnzYSmKIkSx/XyUBEnYl4Mn&#10;2oQk7kISD2SZVDT/iHU9Ua4VOxAl81lv5jTyYnnOcnES77044LvBwWJ9NCp4E7ug95Z9YdmtZUVf&#10;2Jw6+iMQozJtn627sK8dKH240UfTM048Jp9RAXH6Aip2BJQ2IfCbkKQyqFSFJB5C5LdACEAIZ39w&#10;2Vb6ifpENbBOUWuMo9YYV7IGarp/pVIpXL9+HfmZPARR6Fxg6YsgCBB45wtelhBU6iMIhXRn8F6K&#10;3wRtX2FA3QwNheJVSFKks2qk2bhTqRQ+8YlPIJ/PQ5KM2SlKKSSJQhAFOXi3OjESgCEMBCGORmum&#10;9+d89A6qsKkaKJHwEQCAl0S0BII6H0ZTiOCXH/xbvPSDf44/+Q//X7z74V3sHLyDf/D3w/i9fzSG&#10;b/zmc/jK17+Cr3z9K/hbf+vX8c/+McXv/9MGfv+fNpBMbWN9cxcilTp9GLODYmcBCkqboFINlFpk&#10;plxPlGtFg6ogRiGI0c5cRMNHaFisKOqhF52uRUsL8Umh677FQCzEntDY6M1gb61UWBqwrBhCgs1M&#10;WVsmqjIkDJErZwwPFlcExwahTlfDx8RPf/oTrK+v68UGHj5cxc7hPiiAVHwD56aXABCIwo5Gj5AQ&#10;2NA0ROEAVKpq6mwnwLaydxhuDJJwaLFSVjCdUspia/8myrV8511TejKZDL7+9a/j2rVrKJVKePDg&#10;Pn74wx+hXq/pVTsQyLcwWu1KFBQ8mpjMfYhE7L6++sRzdq7XUm/msLl3C5DiiDCcvhoA8OnPfAbX&#10;r1/H+fPnUSqV8P3vfw/37t7TqxnQ7GO6iRepBAE1zOVfAUNa2ko7HDagQ7UCC4YbhSTs6yt6YnPv&#10;FgBgMvcuJHIdk9k7KBxSUMqiULyKg+I1XMhvYmbiTRQO5Tkp1/LY2vsUUoldjI/+HJEIA1FkcFha&#10;wP7hPCilYJkmLuZfAcvI87O5dwuVWl7Td5vz+U3kVfbdIEphLG88BwCYy7+Cz/xpGfGChK3r5vuB&#10;K3QboNlKQ5LCiEf3QQAIEodaYwIjqV3wAkWxfPH/z96fBtt2XPed4D8z95nvufN83/wAPAAPBAEQ&#10;JDiTIkVIlExRlGxBcpWHclS5y+6yq9r60P2pw+HoqOjq/tIR5ZC72o6yFS7bUR1uq2RXFWVIlsVJ&#10;ADhgIAEQDw/AG+88D2fcOzP7w977nD1PZ5/xnh8jH3gz11q5MveU6+TemRDGAiVTU5PI5nKYmbyN&#10;fPbQbshCtGMcR7BN1N5LYDohXaypA9PKd+uQswz1fzjbiZkAH3wLOqYrlnseTHnnDgSma1EvphZt&#10;hdiqUfAZ84QRX8uiEVE5opgDQ8tH2TPblen46TOsPJAE/rjQpQ4OgPcf/DpAb+jPjbMa7t656xR2&#10;cfPmTbz00m87sz0ZiYBq53APwgioLiz/HJTNQPBjSNkeVFFaBiFZcG0bUjZsNhDlwIQKxCM4oEL6&#10;FZoDrr1PgiLjO9D9zd/8TTz77LOtv2u1Gv71v/7XuHPnI5ucE2m8tiVE+5duK6rkKJXuY2XhNbTe&#10;JhpSBvixMxDsHd3EwfHjyLOM7XU/k3K5jN/+nd/BpUuXWnlHR0f4J//kH6NW9Zn5MBBCQOOaM7uF&#10;oFVcWn0VkDvOIjdu11xEEDHoXkAlyU0sGgGVOcZa3/4s5maFK6A6PHkWn/rE97GzeYQrF4FqHfjw&#10;3hrWt3V7vQ6oPvMvTzF7P80LnkBICkIkCBEghBgzanoARSBawRQAEKp/yUkJB4j3vWlM7/G7rvjj&#10;GTT/Xx28tutn2L+gY1K33MVACp7+unMGCqt70W9FBm2F2KpRSDh8jq9l0YioHFHMgaHlo+yZ7coc&#10;B1QDR9yASgKYKK5jdeE1UDZtrOxnRUCIKoS268h3E9ohoQLhhAdUVlKo0Bhwbex+2nd26tKlS/id&#10;3/kdlMtlW/7p6Sn+4A/+DdbX1235TjjnqNfrzmzAaIFkJ7iw9CoYPXAWRyadnnAz4I+UoYGLLO6u&#10;/xKEyCHPMq5+zWaz+K3f+i3cePxxW76mafjOd/4Mr732mi3fC03ToKqqMxsA0BQacvkNrC38ubOo&#10;jdMpHyKKGaQZUBFs7L4AOAKqw6P22b+x8wJmZ4groDo4fhaff/6Psb7ZwIU1/ZWhd99baQVovQ6o&#10;zHrsxOhZiygx7N/b/AqWZn+GuVmJqblnsLPxZ9jefxJXLm/i9GgXd9ZfBBf6t7KXr1zC1NQUHrn0&#10;h5idutU2ZqFdRYhfAcUBRTFIx0oiAqoOKLJjE4ys5SKxpq+ib0HHpG+5uwtW2U13saI0sboZ/VZk&#10;0FaIrRoF2fonFh1pRFSOKObA0PJR9sx2ZZ7fgMo9qh56JAQ/hOCHkKLSSlzbgdD2ncKehN5mQgXS&#10;hqRSaaM5DQL9exMnhBDcuHHDFUzBmFF48sknUSwWkc1mfVOhUEChUADx+YVNVYtoqB1842LpibTT&#10;mHRxf6Onc/XqVVy95t6IV1EUPP74E5iZmUEmkwlM2WwW1Gc5vwxlqNaWUaktO4t0vJzyIKJYF/Cu&#10;2XpJaTwPzvPW4hZSEuweTEEI4P4DiYcPpe/3Rd3EuxUILIkCo03MTt6CJmZRr21jZ/3PoKoCElmU&#10;Cv6v9PnR9ibEL4/iZPcPq5Yz9QmfqmN5FVnQn1j1OfFV9C3omNQtk3EwZcPrhHD+HUpbIbbquSNa&#10;eGIjgcoo4z0qGQEEPwLXdlpJX943+isf5rXsexGGCnSD5JVykW2tuual/cUvfhFf/OIXndktbt58&#10;CpOTk8gomcBUKpU8B7sEgEIoNnaudGcD1jEDwfHpNUiZA/MIqpVMBs899xyyWe/V2NbW1vArv/Kr&#10;mJycdAXrzsC9XC77nGcEjDBMTlIw62kW8bKJKNYlotVcrS2i1pgDpRKUiHYC0FSzuPfwESgKAaGL&#10;OKk+j1rzGTCjMwghoKStF63GtIhZm4+4otSwvX8d67ufxPrO09jY/TSqtQlsbfq/CuqFj3k3HoLu&#10;LPPMCUsDRhouuWy4MrqLb3W+BR2TvuX0LVqxW+9uXWPGnFfcI5IRhZAcCC0BCTaxDb39hAp0g2SV&#10;Uo+Bbrlcxo0bN3xnlgCgUCjgU5/6FBhjgSmjZDAxUXYMIvTECENWoZiZGf+sMZoQ1JvTxv5j7nPp&#10;sccew2OPPebMtrG0tITVlRVkFMWR7IF7Puc9QwNjVclafQ5cGNe62xVPIor1DPPKscJ5FgfHj4MS&#10;gnJBw9LUIWaKR5gpHmEyX0WGMpycrWB7/ykcnDyOo5NHWroEQJYSzBSPMVs6wmzpCKUsByPU83j5&#10;QUgBhBY9vNPxzu0Mq82Jwhbmpt5DpbaM0+oaVK2Exdk3Xa8XBvlhLwuQ9ChqZ5lHyENoyEneomSa&#10;ibQCu963oGNStzyembITeFzHDDbne2x3bgIqyqbAlEUQ4j8QCyL00Rkq0A2slQZXfHR6zXeflkuX&#10;LtkWCPDjypWrWFtbBWPUSO6ASg+qvBe8MCEILh8zbOjnX9DMYzabxXPPPgslk3EW2cjn87j51MfA&#10;FMWRmC1lMvpsqB8PNi+DcxZ2WQCRrp5eEM2D47OraGoTUCiDQmhrtunS1f8Un/7c7+Ibv/JV3Lh+&#10;GaXCF/AnL6/jP/zxn+FP//hP8f3vfA+vfP8VfPc7r+F/+v9S/P6/KuD3/1UBleo8VhfnkbW8oskY&#10;Q6FQgKKUIbEAQieNEgJCp0CVJVBmzY9CtPZFZXbyNlbmf4TVhVexuvAqSvkIi5B4EuBXQFFI4XCQ&#10;RhNsNpIZTKblR3ev5nQtd3dZdLj87W5dqTAELtoYUH/Pd1jTP85NQCVlA1JqgIz3WogXoddQqEC3&#10;8K+40ZwGI9RzMYqolEolTJTLluDJDKzsqVgqolAoONUBAE01h/fv2hckGB2Y4/sw59/6TGnQcRou&#10;7IOXSm3J99slRVFwMULQDuivpTmDdFdSGPL5kB9HQrq5u0OvOET3wm8GcGrm41i98Flcv3YFM1OT&#10;KBcLWH/4EA/vt9OD+w9w5+4G3no7gzffzuLNt7NQtSKKxTyI5b5ACLHNVuuzUQyEFkDZNKSsQYoa&#10;KJsGId7XuZ3o7WthUfHSJoSjXFxHubiOQs79bayXjklQWQsfIZ/s4SOgIQFFdiILpozvheuZmRrp&#10;Wu/urBRc/na5sjSI6mJUuTFjekzy0fWQIfgJhLbjuWR6Esx7uu+1HSrQLfwrdufoMwfWZdLDIISA&#10;UhqYGKWg1Ks2HVXVV+AaNQjNg9D2IN/1N8mBsvkhvuys55b7+EpjlspdEo+lpSWsLC+DGecSo8yd&#10;jMDKC0qIkZwlOt7e9wtvT6y5nDPbT45m+zrH30az2YSmnYJgH4RkQGgOUjQgtB0IbRuC70KK045+&#10;YSe0YPzA4ISA0nJXrhO7t/F8b0vH0xs4AtwPKAohmWYyLS/Ss+RFqta7/IofXP52ubJOId12savG&#10;xwwDPZqyS/+JNbBI/fupBN9QhRF6Pwgs7CZuz5w5iqJEet3PZHlpGblcDoqiBKZioRj4TdZ5hNAi&#10;SBfOv+7jPGv8IQAU6m7jxYsXoYS8CmpSLBZRKk2AUGok4k6EoFQsolgsOtVBQJBRgKVFZ0nUVvQK&#10;b2+cl8361hLWt5bsmX2BQ0pznzAJKb23SGgTdN5QUDbreT/WZ8KmnNkd474T+uBR1M7yKBwRYrUs&#10;lrA3sU34nk6emamRnvXuv+IHl7/dry8xvsdz2BiJRnSHHgUyg8LQB1TRT2UGpswn/oYqCoH3B7PQ&#10;V6CbuCtN6s4jjz6KfKEAJZMJTDOzM56rsCmEwiN75KF0GoTov/IPPtazI+4ZAtfraADwbMDqfl5Q&#10;Rl1BuitlMr6zVAABIe0ALllLuom3N67xFgEo5dg/fgRNdcJXLz7BdvTX/qj+yqrXVoVEASH+37CF&#10;2QcA4vX4IQooa7cz3IobLx17npeEQUBRSOFwkEYTXDZcGenjW4VvQSqkaj1VY95EPs/7CRlc18ac&#10;J9I/ET2eaGM6JfQwmYWBQr0hzsyBicJYpOQaHELfA2tqkmAqzvfsI4CEBs73ICNt5NwvQs/cnqEo&#10;imu5dK/kFbQDQKOZxbu39Q38BqNFVrw9cl4vnOchJcXi7FtoqpN4sPVlVGpLvvrRCdfP5XJQMtOQ&#10;ZBlCnBrbTrShdBoAceV3CmPGDw9du07C2+5E14ivFxvzZO1m8iGgyI5L0JURiVhavsK+BamQmnXS&#10;65mpkIPdDyKcg2NGA4+f3ywElw473qORIcZczc+d5l0LBHSbSPeQUIF0IMbskBONc2havIU6KPVf&#10;4c9M+kDXu2FCBH9jNYpIcZbKgijpYj1DB+t4UMt3UkEp6LXSZjP6jFjv8PbX2Yzp8h00tTIOT55G&#10;PrePfG4fXGQhZfvHDxG0rZ53NUEFNlRVg6pqkID+rZTlQUhIASAZ/ZxO+QEpxKm+b6BsRPQ0RTwq&#10;9MiKj/My80t9InnVyTRjafkK+xakQnrW07MURG9qicGAnNtjEpDuLX0ISO8EdY+whxxC8iC05JHc&#10;31r0Etchc2Y4/04d7wo2NzacWaFIAFLK4ORUsnB4PI3D4/S/kRgTlR4/5RJURdD+Ybed9G+nrGm4&#10;8PbXKzeXOwIAPHp1B7msub+SVVLi7GwXO3v2K83Llh/+ZwEB5xxCNEHAHQtH6N8+SXEKKauW/HTQ&#10;V2Pt1mux3q0FvIvaWR6FXpgd6kyjgq0tPWiYbxW+BamQmvUeLT5hP0+7XKEfQ3LOD7Br0RmJRsQg&#10;aDCZGul06sgFVIIfQ/ATABKCH4BrO0baBRD0k273Cb3nBBZ2hoSEJlNqvzN48kj6dxfeV8L8zB5m&#10;pg6d2WO6RuiZlz4dVifhPqe8kuf3PQOJ3hGaVsT2/rPY2H0BmngUZeNzISEVPX/nBWzsvoCtvefB&#10;RRaKYs5qEpRLO1hZeBUXlr6L6xf+NyzP/USfpTL6OLyrwyWsUFIHpQ0QZt2HqgwJCcimz+Ojg4Nu&#10;oXMLMQisLKCwD5dV2vTa7c7q625Hp2e916/4dRnnee6Vek0/6vRjkHxJg1FrTwv/MalO5w33eiIO&#10;NVI2IEVFH2iRLKSoQoqK8a5/UGf2nsDD168bVQiEAEomg0w2G5j0DVy9G9BUCVTVmTsaWPeZIqTf&#10;r5z14SRKqUpFUZDJZJHJZJFtpYwrEZ9vqAiA2Wl9lqf/6B2i8Ty29p/D8dlVnFXXwMUcslm9TAqK&#10;s8oazqp6cu7nlc828MyTb6FcXMdk6T6mJu4il5PIGZNH4V1ul/CWdx88yY9BSBaEFFr7UBGSBVWW&#10;oGTWQGiUfagGGO+O8MtuEyow+MRqgk04lmaLWFouYVfGgNL9WSm4esN93SbGNGVNY84XAzNMTsOR&#10;uDY6O+G9RyNDitkVUjYgZNWSo/9XpjVDkyKh961QgV5DUMjnQ9PR4aHnt1ma5DirAGeVgWlQekgJ&#10;SidAiAJCMqBkwlJorJgGtFdPSxXnU3C4+zebyaJQKKBQKCAfkJjPKn+5bBOPXbvrzO4D+nEwZ6aq&#10;dY+13E1CDlsu24SQCh7uvoAPHv4SVPEsZqZ1BVU9RqNxilqtrn8XyTmyuRxyuRzyeQXFIlAsSuRz&#10;OeSN/FwuB84FhLD/csc5B+fmohAcgu9Dyqa+DxXfhRTHFjetDgc4H4UO1dPCu20WfLJHll6311Wf&#10;KyNVQi676PTgFT+4fO2gQrPh1jRmzJjEjFRABQCU5kBIDoLvQ2j7lhIBrm6lvipVmoTezzq56aV0&#10;0ySE6DNUXinbTrVa3bM6OTSvaMVHyioEPwFjy2DKirE6mv6dCWVzUDJroHQCTFkBU1ZSCKpSOqgp&#10;I1L44YIxhoyihCavVf7M8KBW63e/tOvfO3oCldqKrdSGp6vuTCkpTs4uYP/kGs4ss1gfvPf/xB9/&#10;++/iX/yrP8DP3r2NDx9s4Gu/9DR++S/8Mv7yf3IF/+XfpPhbfzOH3/6tF/DNb36jlSjLYmNzF03B&#10;WyFV63VK/S/jHOb6PlSiCsEPoanr0NT1ju+n+jevReMbV6Jvfk2LIGBGfsmzH1LBw2w7y6NwRIh1&#10;x3AJujIiEVnLJejKSJXUrPfoFT97LR3U2YHqcHLuGjwmMcnPFfdoZAgwbyzE+MN6oyG0DKYsgbF5&#10;EMIcG6lyY6jlvjUNCra2+RFJKACrPgGaTfOj93A2NzYghXCttsYYA6PtZF0woFN3hwkhjsHFAbi2&#10;ByGOWr/8S3ECzvfB+S4434fgB8b5GITjQLnSYEGJPij3+lbvRz/6EarVaIsYCCEAn0UorOn45ATH&#10;x8dOdQgp0VAltnbcfvSO9vGRkkFYVuczSymRoEToCdLxA3fw8dWkwGmd4eCsjJNaGYdnCg7P6jiu&#10;nKGh1TFZehfXr3yE61fv4sLqKUqlPJpiDTWxDJJhraRKgZrahIj9Q4cwkqkX7K8XEgKUlsDYHCib&#10;AUBA2AQomwMhOTA2A8qmYz6mPPzwyPLMaxFQGFA0crja6sqIRDItdKQZhdSs9yCYctNBnR2ojhlz&#10;Pkh2kcR5UvUVYkkuzEwCCHEEKWsgpACW0WcCKJtwBFYmvhYHgkjeRRLS4VKAOwa71WoV3/3ud2x5&#10;fjSbDewf7AOEgFDqm5qqikbTe6UuAmB+7sSZPUJI/Zs9xwpo5rd9rdQqt57ZzjRclApbKBW2nNkA&#10;gI2NDWxuRltR8uBgHwcHB+bSfr6p2Wyi0bCeZ4PSb3YfKrVl2zdRGcqQZ1lMFwWWpg4xUzzCdPEY&#10;ecaQY1lkqeJuhSsDaGoEtWYODU1PTa6AS4lLF97H3NTPwcg2itmfQ/BDnFbnsH/0JISUrfuAmeIH&#10;U048nAtFgKubrZkurm0CEBDaAbiRp6nr4OpWhB8enHj545VnR5cIkAsoGhaSNyGZZiwtm3Aszdik&#10;Y713i0/Ya0lYp9vQcJOwLQnVxpw74p8pAxtQmdd+5HuAKSQ1CL4Lwbf1/VMIBWULoMqS8UG1Qw+I&#10;U0tfiORdSGdNT9wBo94zUe+99x7u37/vzHZxfHyCk5PwYOhg/wDHR+6ZAwDI5Zp4/MZ9jyOcJPUb&#10;pz9J0mhBiPfgt1ar4kc/+pEz2wXnHFtbW/osVQCCc2y0lvx392Uu532udx/vYyql8f0cAIUw3WNi&#10;n6UiICAAGKGgHnvGRSGX078do0R/RQ/gqDVmsL33DFTNa+sIb3+B4KJ0MGe5zARjxsua530+xcPR&#10;EI92eWT1HOedoRspMrGEh4vUmpaaIX/sVcQ+imPGjOmIeNdbsqf2wOFutJQNCH5o/PKp76VC2QwI&#10;KfoEVRj4G1bkB6OHUC7rv+LZ6ekpTk9Pndkuzs7OnFkuVFXFnTt3nNmAPncDCeDstNNfxE2sPRI1&#10;eeGUiZrGOClkD0AIN460nSjn2dHREY6O/M9Vk4PDQxweHvkeh2c+/iHyuRFdSjIICUiuvzKp490/&#10;oUT+vj6aVCAWEylYc+Cw6FFBO8uj0CSgKC7Ou4iZBgaXM66MSETWcnVAZM3YpGO5dzNTfn/FwtW/&#10;Y8aM6QYjElDB465BQUgBlM0aH/8LSFlrbRppfXvIjdPW4GF6GOilQ4BSDZoUHkPd8G9cqtUqNjfW&#10;9eXoA5LabEL1WROdSwnQOjY33Kv/9Q5rz4X24JiYTE7cg4Tq+RrZ/fv38d577zmzbWxvbYFrmuu8&#10;siZzdqq9Ep0dSVXs7TSgqm4fuov7XCIACvl9rC68htWF17C2+Cqurv17XLvwbWTZmzg87qaPuj+F&#10;3D6W53/sMUPt9hfwz3YTWbD/hF7qAYUBRU6cdxavNFwMn8d+pNaS1Ax54z5POqiwA9Ux54luPoeG&#10;negX0QgFVG0IKYIqi6DKIggp6quvaTsQ2o7nKyTeQRWG5jEY6iEBGGtidvKW7wpsYd+43Lt3D42m&#10;/vG6c3NVa7pz565nQCUBqILj2pUPkM04B3ZjRg3uEVABwHe/+x3fwL3RaKDeqLdW6fNLu3t72Nuz&#10;ruDZhkuB+YVt32+5uoP3FUiMfxRWR7m0bqSHmC5/iOnyh1DoJmyfgMWkVs+jWs+3/m40p/X8mnT5&#10;IyWDlNbbvdtfFyRomsq3IBaE5lqr/BGigNAiGo0S1jcmQtPDhyXcu5fHvXs53LuXw/37BdRq9sU/&#10;wghthY+AlMC77+bw1lt5W3rzrTx+8noGP/mJNSk4OvIxNGik5GZkMy5BV0bHeF+dSfD9BTY17NY7&#10;9LwD1dGkmx3STdtj0sV7bJIGRA7oOtav/PkP8PDhQ2e2i3v372PncB8SwERxHWtL7+krQ0mur7Im&#10;uWuBgDCCeySwMDJUmYfQDj0DvDTw8vK0uobN3ReQoQwZj0U6yuUyvvnNb+LGjcdt+fv7e3jnnXfQ&#10;DBn9HR4d4dZ776HRcAdMAhLlmV2sLb2G6lnFWTxmROAii/tbX4GmFZFnGeOroDaKksGXvvQlfOlL&#10;X7KtBFmv1fDerfewv7dnk3fSaDRw+/YH2Nv3DqgaQsNk+S4WZ8K/10oHsw0MVJmB0HT/ibXIAiUC&#10;M8Uj5LLl1uCsWl/A7uHHcXx2GQCBlBLVZgNcCjz/sTdxevoQ+0c38eRjH+D+Q4kHW19GU9UDh5X5&#10;H2KiuI7Dk8ewd3QTjDVwZeVlMNa+BqVk2Nh9HmfVNSPHMWwjHJRozmzMTm9jee7HaDa97iYejTOO&#10;/931FwEAV9Ze9pgVAwACQksghEDKJkAYmg2KwwPgo7vzqNeAvT1v+1IKcI2DCwHBOTRNa93rCAEW&#10;FiQkWUQ2m8PqxTVcvHIJyysrePTSH2J26pbNVrsG77qc2WdnBK/9MI+PPlKgqsC77+rBrPUHJRjf&#10;AZr5OhLXrmmYnBT4/Gc1XL8uMDGhr+o4ULj8cWVEIpaWTTiWZmRSs9rlA+a4Km1/xaZD9aHB69YU&#10;iK4QWy0M2fonEtElTRwaIQZCij2waAQou4o8MmxZHuWe2Z4YUj7CPtkO2jYODiXef/DrAL0BAgLt&#10;rI67d8L3qrx58yZeeuklZ7YnIxhQ/RwAIMVZR8FKeK+ECgTS7YDKxOplrTGHzd0XIEQBOaq4BrsA&#10;MDU1hW9961u4fv0RAMD29hbefvtt1GvB+80cHR3hzt27jlXX2g40hYZC8QHWFl9DyHoDY4YRy6l0&#10;fHoV2wfPQiEUWeqeMSCE4Itf/BK+/OUvQVEyqNfrePPNN0KDqaaq4qOPPsKRz4InXAqQTBUfe/J7&#10;ODkI/w6rc6zXTzugIs4iC2ZA9eTH/wHmFr7Yytd4e6apUqni3Xd+jkqlBkXRICWHEAqyWQ0aB4TM&#10;Y2PnAKeVKuan30GxsIO9w6dQrS8gn9vF7MSfgJD2LLH+Q8rzKOZ3jcUq7M7l8/uYKt3T/3D47RcQ&#10;+REYUBEGAgYQBVLWDDsCGxt5vH+rjMPDLBpN75cmpJTgnEMIASklKKWuPciEEK3FTKSUYIqCTDaD&#10;T3/uM/jKF9/AxbV1m7zeCp+2WLKPjih+9jMF3/6jAk5PCVRVL2wHUgKAvpS/Hdl6jkgpIYRAJqOn&#10;r/wCxze+oSGbcaj0C6fr7oxIxNKyCcfSjER6FoNmajvHbdqdE4sO1YeK2MOwOAP6GMjWP5GILmni&#10;0AgxEFLsgUUjQNlV5JFhy/Io98z2xJDyEfbJdtC20YuAiv39v//3/74zcxB4+OBBpBXljo+PUanr&#10;g/1s5hTl4oeAbETubj+Cv7GCcdfyLQyF0CKkqHfsZximlwSAotTQVCdQb06DEgrq0bhGo4EPP/wQ&#10;8/PzEILjjddfR7VSaQ1WuEc6Oj7GnTt3vPezIvrslFSaeOzRW1Dr4cd0zJBgPbksKEod9cYsOC9B&#10;8Vmtbn19HZRSLC4u4I033sCm8U2UX6rV67h3777nvlMmEhIgZ8jS20bg0E2c1w4FpQVAVF1F+j5U&#10;GX2lP8mQVThWL/wSylNPgrE8GMsjk1FaSUqBvd19aJoGQAEhGVDKIJEBIRkojOHg6BinZxUUc3eQ&#10;YTs4PptHtVZAuXgL+ewOCJ0EITlwLtFoTqJWX8TF5e9horSFicImJortVMgfglEVlHJQYk9SOu+B&#10;znbbkZLh6PQ6AGB68kNLAEdB2YT+DatsAgTY3MziJz+ZxttvT+L0lEH/dM79GrE0giRKKRiloEzf&#10;5858I1E/RzTLjJAetAOA2lRx96M72Nur4fp1CUAPiDSVQFUpVFX/2ys1mwTf/V4O/+5/zeHPvpNF&#10;tQpw3vZRCA4hpO0Wbg+q2j9ZmfmaBjSbBB/doVhfZ8jlCZaXBuAXphjHOIjImi5BV0bHpGbR4zmZ&#10;Fm7L7pzIkM7Ux4wZOFIcHtfqwP7J4wCZBwGBaGqRFsBaXFzEU0895cz2ZORmqFYXXnWKpIP9uelD&#10;uIRJr2aonKhaEdv7z6FaXzJeyfKmUCjg6tWryOfbv5w7UZtNHB0fY3t72zuYMuBSYHZxA7MTr0Ft&#10;ur+vGjMk+J0sHhyePIq9oyeRJTkwn6CKEIKLFy9idmbGNdtgpamquHfvfuAKgRJAg6tYmvsRJieM&#10;2Zau4e4IQhgom4Hg7lm2s+oatvefNeSAPGP41V/5FTzyyKNOUQBApVLBT996B2fWV2MtVVJKcfvu&#10;A+wfHmN14VWUS+vY2Pk0TiqrYDjFdPlnYKwIIQQOjmZRb+jfVi3O/gwnlYtoNKeRzefBmP7ab7m0&#10;gaW519sVGCgMyGQkpCSoN+DZbideM1SUlvV92KSmL4VOgPX1HH74wylUKu5Xj00IIcgoCpRMBpxz&#10;qKoKIQQIIaCUgmsaNK6BUn1j8Uwm02qTFxMTloDLVuJGAtA0DZWKBuetzZxt0sfZemCn/7ednPIm&#10;wnhVUUgJQggWFym+9c0mnnxSw/R09OdHqtjcDesZfyJrugRdGR2RmrUuBlJw+dlhXQnU/VT6dBYm&#10;J5bDbeFYamHI1j+RiC5p4tAIMRBS7IFFI0DZVeSRYcvyKPfM9iR40B1QZMGQ6tEM1TigSkB4j4UK&#10;9C2gAoCz2jI2dj7r+Y2LlUwmg4mJCZSKJSwtLbXyK5UKtne2oTabOKsEfw8lIdEUHNeuvAbCHziL&#10;xwwy/qdGKFxkcX/zKxB8wnujWgNKKSYnJ0EIQak0geVl/TzjnOPhw3VomopmU0Ul5DzTJMfU7B4u&#10;dP0bPe+WBAVU5reL0IfdyDEFqxMKCtR7ZqLRaOLe+hYa5o8PjioLkxOg01PQ1CaW5l/H5MQ+NnY/&#10;hUr1ApqVGg729yGlRK1WQ83nVd1LVxdQmpwCiL4h88r8j50imJqmuHqtjKPDM9y9435V0At7QPXH&#10;UJQMAA4p2n5sbefx2qszqNY8gmjj1kkpRTaXA6UEzUYTjWYTUgowpkBRFGiaBk1VwRQFjNFIvkWF&#10;EgJp+RaqjQTn7dcK0Rpzm7Nl+isN1oDKfE3RxHzcEqI/RxjTg8EnnlDx1/9aHXOz4c+OVHF1mysj&#10;ErG0XMKujMSkZ6l1cFPHbdWdE4sE6glUgEgjmz4Qy6m2cCy1KIQPDFtElzRxaIQYCCn2wKIRoOwq&#10;crnlynCgZ7iyPRkHVKkxyAGVSXjP+Qv0M6ACgIc7n0W9voosZYFBlYmi2L+F0V9HCsYMpgitYmX+&#10;NRRy3gsJjBkQwk+DWByfXsXOwbPIUsV3lkqnXbH1PItyjqF1nmmYnXob8zPvdekbPf/O0cdd/gGV&#10;+e2i/p0UASMEyv5D8FP36wYEQKOpYvvoFBr3bsjihSae+mwNM4VjMNbE5PxXcSb+GlYvXkW1cob/&#10;+Z/9j6jXqqhUKzg79dg7jgC/8Pl7mJ4jEFJ/b877WykgX3wKXL0NVfUud9IKqAhw4+or4FoFUtZb&#10;5ZtbJbz55hyqVfe3dTr6zE1GyUBCol6vo9FoQkqJTCaDXC4LzgUajYb+yrL/YUkEpQyK4v4BQBqv&#10;Q5srmJqBlPX/m/+Vxvde5quBfpgzbeY5/6UvNvFX/0rwwj+pY2uos9XRiKXlEnZlJCY1S10KpODy&#10;scN6EqgnUAnE/+zuIbGcaAvHUotCwLXuJLqkiUMjxEBIsQcWjQBlV5HLLVeGA5eED4ZUgHBAkYW2&#10;nV4EVEGjnDEhkMBvrGDcvgIF+sbM5AcAqaMpvDdhdaJpmi1FgUsJiSaWZt8YB1ODiHl6pnSaOs1N&#10;FDdRKmyiKTi453L97orjnmMSEqrgUJQTTJU/6lMwFUwht4987qBlR0B67tMVwRQAQILqsgSQMgOu&#10;AYTor+86fxwpl8v21+CMYimMPONvLrLgItuWM6hX34aqxh/kS6ng+OwCNC5atnf3SvjpT5fQbOah&#10;KPpMkzNlMhlks1lIKdGoN9BoNI3FHDLI5/OglEEzghoJj++tOkgwZuUzmQwUR9I0zbYdhJTmP/p/&#10;pPEaoCmXzeZbNp2YM1jSCLzMc/2ttxS89ZZfoNkFbKdK1LOvA1xVuDISM4iWnNgtd68eP7pRo37P&#10;aacxY4YC71tzx4zeohSl8FmttEkSWPVqUQo/GFVRb8yhoZUgIcGIMUhLCS4FVMFRLGxjZvI2COnK&#10;SHdMHFJ++oWZo1RDIXeAk8olaEJfBEVfCMVPIx7mDCilVSzNvY5cJvx+ER9/P+3XPAWhBd8tGjRe&#10;QK0xD0KYHjCcHgLNdqBiNcW5QKWu7/nmibIINfcC9o8+hu2Dj+HB5jQ2N7bx3js/wztvvY4z476p&#10;qiqqlWr7lTNLJTR3ExXtJo5OruPoVE/Hp9chZAaF3AEIsdbt3wdOavVFnNUuQYLh5GwGJ2dXcHR6&#10;HesbS/joQwa1qbRW6HMnBkYpuODGnmQNCCGQzWaRz+eRURSomr74BHPp2hPxyAtOBIqiIG98W2Yt&#10;A4B6vW57dc+K+fqeEPrbBleuPY7nP/VlNJsNHB8fOMVbWF8pFEKg0aS4/YGCtTWBxQWfY58WrkPq&#10;yohELC2bcCzNQFKz1IUZT3je7TqsxG0wlJjiiUng2ghxfls+DLgWpVDTX5RiBAOqDWPircsPJA/i&#10;BFb9Dqgo4SgWdqCqZTTUCWPVv3QmLLkUaAqOQn4by/Ov63vimE2PksZ0jrNPU+jXJOYoEZCSodqY&#10;h5DSd3XJJKiCA2hief7HKBW2ncUp4O+nuwnBAVU+ewwhM6g356Aoii2gcpoKC6iUQgn52WWogumJ&#10;U6hcQ6PRQKNWa82kqKra3sbAUcnE9CyyuRKkVEAJhxA5SKmg3pxBQ53CafVConR8dg2MllobiEvJ&#10;IATF/vYR6jUNhFDfBABc8NY3U5xzZDJ6kJPNZqBPCunLoYcl58xXUKKUgjGGQqEAxhTX4hKnp6eB&#10;i+6Ys1MA8MkXfgFfffE3Mb+wDEXJ4Pb7P3OKtyCE2IIqKSXqdYJb72Vw/brAbLe+p3KecO6MSMTS&#10;sgnH0vQlzn0oFPcF3TFu/9w5sUionkClY0xXE7ocj1gVxBIeM0L0IqBKZwTdV9oXCAHAlDko2TVQ&#10;NtO3i8cMrPzv0b4FPUVhdSzOvolSfgdq67Wszm6DZjC1vLiJ1YXXobD29xORcd6NnWmMmy70URom&#10;CeGYn34X89PvAoQbr5h2DpcCXAoU8rso5HedxR3i32KCoOvaH0I4JorrmCiug1iWdE9gqgUjFFcu&#10;7mF16Qxzc4u4fPU6rlx/FMzxvaMX5cI2ysWHmJ64g8srf4q56XdACIeUDGfVtcRJyhJUriKf3dPb&#10;W1jH8f4uapWqLVDxSpASmsbRVFVwzkEpRSaTbQU9hBDb8vKpJON7qayxQqD13k0IoKpNqGrT9zhZ&#10;gykAWFhcbQViYejtyYAQAk3TWlsEHBwCr/9E3zy4+0Tz1UksrVjC0UjVZMTjFQe7Rf/7SWQSqidU&#10;S50UeiB1Bs2fMcPPCARUdqQ4A6QEZVOgbMpZ3HP8AyvzFuNZ2DMyShXL8z9CqbCBpuBoCg2iNeSN&#10;7qO5MID+ClYDE8V7oNT71/qOsboVNY0Czjal3L4umGwxO3kbs5O3W+eJ9zdV4ejfTGn666T5HSzN&#10;vQ5Kon1vFQ3/lpPWP3bMb4S4yFj+vz3B+JZqef7HKJf01S49TEWGAMhQBauzP8MzT+zi5tPP4Re+&#10;9iv4/FdeNFbWcwg7WJn9GS4svqK/KpmtYnbyNqbLHwHQgz9Gm/ETU6GwKhZnXsfK/GtYnX8NU6U3&#10;UTneByBdwYo1QerflZmBBSEE2az+PZM5a8SYPpOUZpKQYApDJpt1B3gA6vWG/qmUse+VFWcwBQBv&#10;//SHODUWG5HG0uhhmDNk+r5W+ndY3/8Bw8mJ8Qpa2qmF7Y8e0XmdnVsw8X04J8bVxWl4m8CE24/B&#10;YFD9GjMmDUbglb8TVOr6wD2XOUW5dA+QGggpgNCi/nAEA0gWhGT1fVBS+Y08Hs7Ayv7KX39vM/q3&#10;LvtoqpNoaMXWYJcYe6vomD66/VQtgdhEYRNri6+CkWMQIm1a/hZ6gNOBYUwp4jSdsnkXhEgU87sg&#10;RKLamIUm9cUZiLFMdRhCSmhSQBUaKKuhXHqAxZmfQVG8lwWPT3AvEJ/iSm0FG7ufwdHpo6jUr2H/&#10;8HLrmyRrsn6bVCxU0TxsQq06Ah+DsFf+MoUSSnMLUCiD1E4xOXkKiSyEdoKHD07w0e1bEMa+TU2f&#10;1fmWFnNQ8jnkMjVcvQKomkS9oeCsegETxU1cWPoBpic/jJVmJh9iauIeCrltUKoHubdureDouOSs&#10;3oUUejDVaNQhuABjDPl8HrlcFqy1kW+6CcZrkdlstvWtlJVms4laVX+2mPK6rl7uDKYA4Pj4AMeH&#10;+1DVBu7euQXGFCwsrWF+YQW5XAFnp94bUxNCIIQegBFC0FQJVI3imY93cxVYjxM6ArG0bMKxNF34&#10;XIIJMYLVFLGbS8HbhCYSqPSchE0bMyYx41f+EiJlFUIcABAgdBpUWQQzEiH+G9X2gtavss4CwHKb&#10;8S7tJuZM1URhE4RoUCVHQ2itQEkaoZ81cSnRELqsolSxNPsGlubeQEap2l5r8sLa0qhpTDKc/djP&#10;vjRnqhhtQqLZOse41OdF3UmfkWoKDRxN/Tybex1Lc69DUdKYAQ3vEb94r9aYw/b+s1C1IrjIQsgM&#10;uMh5puPTq9B4DhrPY+/oCTSa+ma7SZEAVKFhff8JvPnuLN756ev4j3/8bXz/T/+4tQpeEJsHT+Hw&#10;5DFQBkxPMeRyBFLorwpmlCQzVCoY46Ckvfny0XER+/tlj7PPnqSUEFJAU1VwLkAoQTabRTabAaPd&#10;CaYICDRNf62QMebhkzE7hXYQZeqaPvtx56Of40//+A9w+9ZPcbC/g1yugPLkNB55LPihrBivapqr&#10;/73+OnD7g249on1O6jTpQRXJ8H0AJ8ZuLgXjCU0kVOsbw+ZvIKPQGP/b2pgIdOtu3WcYCJ0AQCFl&#10;A1JUWomABwQ0vcVvoKZjfcD3BoXVsbLwQ6ws/BDl4jryuT1oUqDBVdR505JU1LlqDIQlSoVtLM29&#10;junynWTfTEXE2iPONKbNIPeN/k3VO7i69u9b55mAfi41eNMjqdCkQD63h/npd3Bp5T+gVNh0mk1A&#10;tN4JukYrtWVoPA+F1TFRXEcpv936TsqaCrl9cJHDzsEz2Np7FvuHS8aeVAkxfNJX0qTYP7mKvZNr&#10;OKm2N98OQw9fc1C1PH76NsfefhYHJzeQzzXxsZu3neKhEJKFlJbl1QnQaGTQaHjPwlmxLjlOCAFj&#10;ih5MMQZCAw5AB+hLrgtklIzneaCqKjRNbQdTxmy9HlB5z055wbmGXC6HfL6IN3/yA2exC0ppK1g7&#10;OAB+/GOGgPUwEuJubxSiXTEGLkFXRmRi1RtGFx7+bXMpeZrAREo194Vh9fu80Xms1bkFk/QspcsI&#10;bOz7wNjYV6JcXMfq0k9A6az+Sp2sQWh7cG+ea2ly8GbMXYOyeQhu2dg3kh/hEmmi8TxqjTk0mtM4&#10;Or3Wys9njzBl+d5iorBl0RoOetuT6TMqDyEpGSq1ZQih4ODkBjjPAcZrqLOT74EyfTRZyO2nGKxH&#10;672gYMrcwFZKipWFH6FU2PHd2Pe0uobN3U+3/qaEILP/EMJjY19E2Nh3dpXiseczmMidgRCJQvkZ&#10;NPA1zM3No1Gv40//6H9DvVbTN/Y989jYF8DVa9cwMT2JfG4fjNVbx2GidIbrF7+DWi3e3lN6QNUe&#10;+XNB8dZbl7C7O2mTcyFle5n0egNSSmQzGeQLBSgKa63+lzZc06BqKvJ5fbNlK1JKnJ2dGSv7ydZ+&#10;ndLYr0rTtEgB1cLiKj7xyS/hvZ+/gbsfvecsjsTkJMF/939volxO644VcFKHEEvTJhxL00ZyTQ+C&#10;LuiE2C12aD+hekK1gaOjMzy2sq4QWy2MiMPpaFJWHBohBhQ9A2wAAL61SURBVEKKPTBvcs78Np5F&#10;LrdcGa4/PO24CPbHJ9uDth3bxr6SQKukv7HvCAVUQLn4EBdWPgQh+vLFQhwDMuiDdUvTIwU06eEK&#10;qAziHY1Ywh3h3PST0dR/Nh1zzun+ORZt6BFl3GUGVABwZe1lMMojBVQEQI4pWC0xFJn39VtvNHFv&#10;fQsNn1f3phc4Lj5yC1P5+6BEoDz/Iirkb+HylauoVir4/f/3P0S9Vg0MqK5fv47iVNl1B7n5+OsQ&#10;zbuwrOYdDjE2CZaGEgGaTQU/+MFjaDaDVxyUUoBzjnq9gWazCUKIsUx6FozRyMcsHhKqqoES4rki&#10;otps4qxS0WeKpDlE0AMrKSWazWbgK38mhBA89fQLqNer2Fi/i8pZ+DfBJpQQSAATExL/j/9OTSmg&#10;St6XsTQHLphKf1YKNv86NN6BegeqA0niszy2onlVp0yE+wIS1evQCDEQUuyBoRGg6CryyPDIcv3h&#10;kvEk2B+fbA/adsYBVVBAZdxJ7t2zBlTrWFt6AwDsr58AAAgInYAU7Xf821i6oEeBlV9AZSOyL9Gk&#10;xow5n0QbdkQJpEziBFSV2jK29p4HjEF2nlH8yte/gccebc/6WqlUKnjrrXdwVqk4iwDjtbD1rTex&#10;OPU6lmffwmltAZuHvwkur+Dk5ATvvfM2pJSoBgRULzxfwfQ8hZBmo/X/JpoJtAZUhrmPPlrE7dvL&#10;NjEvzFf9ms0GNE2DwhTk8jkwpi+V3g2klFDVprEcu+G7BVVVUalU9AGChO2/qqpCVYN+pLOjKBlc&#10;uXoD8wvLuPXzt3B0tBcpGDOXiWeM4y/9RYGvfz3gOdEDIl8aLkFXRmSSazqIc2FHwG6tQ9sJ1ROq&#10;DQXhV4cHsZV0hdhqYUS4tpGoXodGiIGQYg8MjQBFV5FHhkeW6w+XjCfB/vhke9C204uAqjtPrG5C&#10;gu8mUjY8gikAIKBsGoQUnAV2o4GLRvQY67LCgZj+hwqOGXOOiHZNRLvGklMqbOHK2su4svYyrq79&#10;EZ689q8wNXHPKRaLan0Oe2cXcFSfxe6Rhu3d+/jwo9t4eO8OYKxQp6pq6zU1a8rlNBRKhygVNlAu&#10;rqNcNP+7Hj+YAvRVVM3ZKYOTE6/7rBP9OybdL4BSBiWjGBv9du+ACMFBCPUMpgC0lm1vJ3MzagLu&#10;8xqmF6WJSVy59jhACDKZLJ79xOcxv7DiFPNESglKCDSV4PYH3euLKESu3SXoyohMck0LXbiw7dY6&#10;tJ1QPaHa0JCofYmUxnSV6FFPd+mhH8MRUOnPsnQumsAbrKWSyMFMbzB9Cfcnzc4aM2YYiXb+k7Db&#10;QYq0V8NrQGF1cG0favPIM2nqMaSsuhIXDWgah6ppgLESnZAUQlJISUAYw+Qs8MgjH+GJJ9bxzDP7&#10;ePTxMi5evdJKl69fxHPPVTA76/WjUxIoCJ3A3XvzePOty3jzTT0dHRWNJ5l/ksZiFELowRilevBi&#10;LgTRDWRrryvNmCly+qSvNtgKpCjV/aLU8DV6QGXl9Z98H3/6J3+A3Z0NZ5EnUsrWDb/ZjPzDd+p0&#10;6TAEkk6d6VixYrfYgf1otycXCdWGkvPSzjGjxWC/8rce8Mqfccndu3cfO0f7kBIol9axuvCqU9CA&#10;gmXWIPg+pIi63LKlayK/fheNSK/8RSD60YssOGbMkBLtMZzGYD3OK39WKBGYLR0ho+RAmb4AhwsJ&#10;HFSKaKj2FfJqjVls7z8LjRcghMSFlQdYW3wNB4cSGzufxml1Ddcu3UGWvQUpBQCCjd1P4bS6ZusZ&#10;RhuYKt9BLnsUuc/8IJAoFXbx1k9XsL0dbyN1zgUajQYE5xBStpYwb38/lT5SSgiubwRhLlPuLD87&#10;07+fIo67pqaqqNbi7Xu2snoZpYlJbG7ci/UNFQAwxqAoDM2mit/9eyqeeaa39/BYZ4ZL2JURiWRa&#10;DtK4wB3YLSa0n1ANnakOLbHP9lgKbeFYamFEHJBFk7Li0AgxEFLsgaERoOgq8siwZXmUe2Z7EuyP&#10;T7YH7YG785U/Xqnjzrl55c/zDkIsyZJl/S+odzLf84+Fpa7IM0S9ZTxzNWZMtPOaGNfLIMB5zTUz&#10;1UrqEaQ4c81Q5bMPMT/9GghOfWdK7q2voanmAEjUGjOoNeZcPcNFDgfHj2Nz99PY3H0hWdrT09bB&#10;p7B/fNVRg/HEC0nmt1OqqkIIAc41fel0p60U4VyAC6F/n+XhU71eN2awOLgQemAq9cUpmj6LhPix&#10;snoZK6uXAQCPPvoU8vmiUyQU87XEZrObvdIhLtdcGT0i0oMwNnaLCexHuz150oHq0HNe2z3KRA+E&#10;hpPBDahsl1P02wpls2CZNXdSlgEkCapgqV/3IVoA03vGwdWY80W0c5gY10YE0c7wsa/xPE6ra0a6&#10;gKPTazg8vQ5NrCDXmqQiOD67gsPTR3B4+ghOzi7htLKG08oaao25lq1SYQeLs2/q3zvRfTSb+iOq&#10;kN9HuXQMQoo4OH68VS/vZL8rPyztzCgFPNy4gp2dcvs7LaFv1BuWOOdQmypUTQ+kmk0VnHP9oesR&#10;7KSRpGWVPuGRGg3927N20lr+8VhLH+rfUJ2cHOKD93+Gd97+Mer1qG9G6Jj9SQjBBx/or/71Cp9T&#10;OQL90ISu3ZkBF/ZbRsIbSAIVJK8tJr2ppRMG2zsvhs/j0UU6M1ykfbQGOKBCogteigogvX+9lbIG&#10;KTr9dqDtU7TgpT+Mg6sxo0v087UngVQItcacMRv0aWzsfAYfrf8yPnr4dTT4s5iZ0p3TeB53N34R&#10;Hz38Oj56+HU82P4CNnZfwMbuCzg8fsRmb6K4idXFV5Fht3FmLAQ4M3kbM1O3AeJefr6bqJoKwQVU&#10;VQ+QOOdQNRWaEYT4JbWpb5xrfpfEjYDF/K6KC+5I+sxSJ0nj+qbuiqJA07jLJ2syZ8s0I7BqGgt8&#10;xIFrausVoMefeDb2DJW5AiKlFN/7PkWj00dXRGJdLjbhWJo2kmuaDztnZpokMN7BfSehWkystXTg&#10;7CAxRE0YIldHCO9e985NxoAHVOGYtwKzU6SsgWub4Oq6Kwltt+Nvltq0a40WuDiIK98ByYKrUOEx&#10;Y3pMtPOSJL0me4Q+ME/uHCEFEFp0JxJ/Nkr/TkdppcDV9Ty6XwiBarWGZrNpSSqaTVWfffJJTbUJ&#10;TdP0iSMpAWIuSkH0AMaw0U5W++FJ9UlCCBBCjECp6UpS6KsOCmEGdnqgKGLOTgHA7s4GlEwGjzz2&#10;MVy59nhw3w4IsTyMJexPcjPducjtp3lM+x7XSBw6UI1IkINBZf2jOx51x+qYIcDjd7G0zoahD6i8&#10;sfaYcKS0ad+EBnkQZ2INrsJdNdsWLjlmTPeIfg6S1j+DAyXtwbgEoElhBBKktUqfkPpGrhIwXonT&#10;72GKwnHt2rrVGqgyD8oWwZRFKBn9v5QtgtBJi5y+p1Qxd4AMYcg6EjNuVJlMBvl8vpUY01+LVghF&#10;ljJbUoj7ccE5x/7+vjHjo8/6mDNVYUmK9n1aDzb0gEqfJdJnsJIm1SNpXIMQElIIaNzbTxBirOxn&#10;Tclu7BL6d2IA8PZPX4v9yh+g70fVrf24OsLVHa6M7tOFKu0mY1YQU9xK9DtcJ1hqMCv0rNgzc8yY&#10;kSaNM34A79SdQ9kUlMwalMwaCI2yH0oatO9O0QOWPhN55gpBd98xY7pE9POtdR5HE+8ppcIWSoWt&#10;1t9cCjR4E4dViu3jGRxWZ3BUnUadczR4E02hGeslEUjB0aju2uxJqX9MUyxwXF6rYn62arzqrL8T&#10;pvE8NJ5HVqliYeouslSAEYrJiQk8/th1PP7YdTz52KN44rHruHr5Ai6uLeOSkRbmZjA3PYm5qUnw&#10;ygnUk8NW4idH0E6OoB4fopRVMDs1iZnJMiglxn5S+uyO+YOW+f+8EszFl6TUAxYrreXUkyRzdsk7&#10;Samv8Cel4UDbXQD6LBljzJHcqwHGhTElkR3Th14Q+dJxCboyIpNIM/pDKxZ2izHtxxQ36c0ty1GL&#10;V4Wejnhmjgli3F1DTaeHb+QCKkIyoLSsdw2hoHSyD800bkTDEljBMXMV6rB5ox3fcMd0g+jnVbTz&#10;tb8QAmQU+3LbUo8b7DNUljG+2f7r1++DMetqBAJC24MUVTSbDTBlD83GLgTfRYY9QC5zgnpjDlt7&#10;z4MSgtW51zE/8zMAwOrqEr7xja/hG9/4Gn7tG1/Db/zaL+M3vvFLtvSJp5/EtUtrWF6cwe6HP8fG&#10;ez+1pd1bb2Pv/Xcwk1PwyKULeOTyMq5eOvOY1QlOhBJLJENaCzDAMivjnVhIcspTMCNRy0wPpRSU&#10;WVKrvDsn09XrTyCTif9tm/kqZrfpTquDSVRnly52u9WYdcQUR6w7XKdYaolSqWe5Z2ZP6aYH3bQ9&#10;Zvjo5HzodaTRdSibhpRNaOo6hHYAQnIddlEnGHewyIHK4NAKrpwFnph3amcaMyYO0c+bYbmeTB9n&#10;p95DqbDjLPZBV1JYHWptHZpqmUIBAHAIcYBGo4YPPhQ4ONTLGa2CUf21skZzBo3mDCjlmJn8EBnF&#10;WL3CA69ulADU1mt87mSu+8OYwOxMPTSwMYMaM8HYmFgar8UJoYeSUkpQ1wxRZ6ltj5oroINStxxj&#10;DEJwqKrx2mBrpT/926u4VM5O8MH7P8MH7/8Mf/Yf/hC1mv8x8McxhdYFvI6/Ly5hV0b36NIF37Ya&#10;/f4DxBc3SaCSAIdzcSr1bJcrY2To7tXVBYbO4bgYDexjO5Oe7SMXUOldIQEIyK58M5WE9h0qXqAy&#10;ADhmruI908x2+6UxYxDrfCDGNTTo2P0kyCg1LM//GBOFTbugC10po1SxNPc6ssq+U0BHapDiFNa1&#10;EqRsQBqv/XGRxfrOZ1GpLaNU2MLl1T9BNnPWFg4lpJMth0z/T/DTzwwLWsnY30kIfXNfrmnGYhDc&#10;CKz0wMedjKXZzRmtKEl/yc+mD7jFpATUpopGvY66NdXqhl/xWFhcxVd+8Vv4pa+/hC986VfxlV/8&#10;FlZWLjnFAuFcgPNBeY45CTlHAoit2aWLvjtW/el1faNC8N1lgIjoaESxHhHujUsiLCOsvFf0uNoR&#10;DKj8GIRbmWUU0r1nRNdJLyg0+8MrjRl9oh/rVjAfTbyv2P1sO6ywOhbn3sLkxD2UJ/aQUWpoqsb3&#10;MQQoFbdQLq6jXNrF0txPMFEMC76CUbUSDk+uQwgFk6UHWJ7/sVPEpzu9c/2QUhoDf301vNAkODhv&#10;f8ukaRo0ziFle6lw52IRfkmLkoxZNc657Xsrpy3OOVRNQ9NYZbA1Q9WaQYvH3u4mNjfvo1I5xU/f&#10;egWv/OBl7O7GO6bWALAbxDrSsYRTpEsPSrvV7tQxtLhOOVdGz4hcc2RBtIRjqYQhW/90jwjmI4h0&#10;hV7VG60eHymfbC+S3BFGMqAiJA+mLICyKYBQMGUeTFkAUxYTLS2cPu1DlV5w0gc8Zq/Sa485KvVL&#10;Y4aX6MewFUgNAcTw155jJ6NUsbrwLi4sf4Bc9gDV+hwACkabWJn/MdaWf44Lyz8PeD2QgLI541Vm&#10;429lrn2/c7B3+DHsHT0FGAGdFbd3ydADKmPvJmcw45U0PbAxtA19cw8qabxy594bqtPEuQYp28GU&#10;s1zTNAhj2XTb7Bd0n+IGNowpmJmZx3s/fx0XLlwzgkfVKRaI+ari4JH87ImnGU+6ZyRwK4HKuSfe&#10;FReV7lgdPruw2+5mNXEZEF/iXrODeKfuCCkbAKEgtNT6fkrfp6VkCaaiD+i6j+FHaoHIgOAMsFJv&#10;n3kMnWnM4BL9GA1TIAXDX0eOM8OAgrApSH4Irq5Diqrl6cFAaNjmrwRoBVMAoQXjvkZA2TSoY1VT&#10;IRXUGsug1P6E8vMuCWZAZCZzJso5+2NNetACEEKMVQLN1/j0V9yc8mbA1llq1+03QwVIEKIv326e&#10;hIToqxjGZWFhBXfv3MLe7hbeefvHiZZN1xelyDizUyHWORBLOC1SfWDYsJvtUiV9pYMRqUvVldET&#10;YtUaS1gngYo/MX5siS4Zn27YjmIzLZmoUoPKyAVUgp+Ca7vg2o5nMr8x0Ik+wOsuFj8cAcjI4Qyw&#10;PFJnmH3pl8b0jvh9n8450Fvc7rpzTAgtA5JDypr+nac4NR4iBJTNArIZvl+e5VspSkuAbIBruxD8&#10;1LNuzgmEaOe7JdxEkTGRsC5zbn+tzi+1X2XT932SUt8fSh+X6IGVPdm/nUqS9D2ozL/dPglj1owQ&#10;AmoEevpmwzTRpry7u5s4PNhFoVCComSwsnoZK6uXnWK+EELAqF73xMRwDzRMYvViLOHBZoSa0hO6&#10;d7Z3wXIXTPYGi+NptsFly5WRmPQsdYeRC6gACSmq3skWTFmJPuDrLu7BZyvQsMmNNs4AK932W/vY&#10;K42Jh7P/kvXlMAZS3gQ3gpBsax8pRwmkrEOIY2eBG0sVEgKCHxtBSCO8fmdGChBCQFpLjhsbFDtX&#10;ezBenWsnq77+GBJG4AMAlNDw5LFEenDSbySEEMMNt4/E2FxYPxn1pP8Zv+cWFlbwmc+9iM987kU8&#10;+4nPx142PZ/PI5vL4vT0FL/2DYFy2SnRI1xNd2UMFXbvE7QlgUrfiToSdcm5MrpO7BpjKyRSCSBd&#10;a3YstkOqCSlOD1dFrgwX4RJpYtTW20qBkQyoiGLsQ2X5W5kDU+YBErafR/yBYPdoP9DNP7sTYAwJ&#10;zvY7k1M+MdZ+j5tGBWe7glJyCNrHb7iJ0wBzVsqJkR/h1TJCcnqiBRCSg5TmCnRx/PAnrpWFBRVL&#10;i5otcCGUuhNpJ0ppK1DR/7/+2p8JcQZD1j2jHHtHRU8MQuiLYEgpPcop8vk8qOGPOVOlB1PEeCUw&#10;Oru7m3jlBy/jlR+8jDd+8n3cv3cbmxv3nGKBEEIghECu/ZZnKsQ9xj2nJzeFXtQxJg7dHQN3wXpM&#10;kzHFu0i0QM1VFJYRVh6FBCqDwsgFVIxNg7JpEKL/GsjYNCgtg9AJMDYLkCi7znc+WEwXjwFs6oHE&#10;kOMIsPqD9Tg50yDh9M2ZukvrGHW/qq7Rdj1+I9oLSiREclBWBmNzgNSMJxADZdNOydjEbw1QyHMU&#10;CrwVhJgBU1gixut+ZgAD6EGOPlkkII2WSbgmkhIm43U/IQBCQI09qqxJyWSMNujBDAgxZq10/Tgs&#10;LK7gM59/EZ/5/Iv4+jf+MgqFklMkkGw2i2Yz/mIYYcQ6xi5hV0ZkkmumR8c+JDCQQCUl0j1vBpIE&#10;TUyg4o1s/dN9elRNEtJzLT1L/YLItO/WKfHKK3+Ohw8fOrNd3L9/HztH+5AAJgrruLjyEQCAa7sg&#10;JAeqzEPyE0hIMDYLzveMD8HjkH4XUTYHwQ/Dv5cIxMMv6Zk7Bu3uGvz+Seph/x7dUehfoJseZhs4&#10;z+HO+tcAEFxdexmMaaBsBoL77BtlQNkCAEDwXWeRAQ23Q5geTIGC811Acn2xC1rAxs4zOK0sAwAY&#10;IcgSBdPlD3Htwrcxt/BFPPH0/w0az7vOMEabACTefOsDbG7ugEBidoIjm9EXRNC4vqCPqVdpaKg3&#10;6yDkDKr2v2B7+xi1avvHqvfeK2F3L/gVNyH0xSyE4KjXGyCEoFQqQUqR+LulqJjBnxMpJU5OTjyD&#10;GEopMkZ/xGVhcRV7u5uedr2glGJ5eRmHh4e4cKGKv/t3NMzMOKWS4W51AC5hV0Zkomt255dCu8mE&#10;FSRQS6CSIpbaozhiOz2jnatpkai2yEptwcgqYUS8lq3E07BIhyiGFHsQzbaryCMj+JTRM1zZnhhS&#10;AcIBRRa8B8EHh8D7978J0BsgIOCVOu7euesUc/HkzZt46aWXnNmejFZAVVzHxWVLQEWLYGwOmroO&#10;AFAya+B8P0FAZZJeV6UTUFlx+OZ9To1xEn4Nj4lJ67kd5QE+JJDWPzp6QPUiAMQKqAidBCFZCL7n&#10;LDKIEFABhjPUdf/Y2H0BZ9W11t8KoZgp38Pllf8AgICwZXz48FfR0DKQUoIxhnxBw+LsW2DkEA+3&#10;nsDp2TzySgNPXP9jMGOp9YdbX8RJ5SI0qe8fpWkcxfxDLM+9CUIohOM1xu9+bwb37wdvUSGlhOAC&#10;hFJUKhVIKZHNZMAYa73y1w2klK0ZKGdQJaVEtVqDpmm2fBgbA2ez2UR+raxewu7OZuRl0/P5PKan&#10;p3FwcIBnPl7H3/278V439CP2JWlTiK3dIpamR6DbKXaLCe0nUEugkjIOD4IcCh4Zd5VEtcVS0oVj&#10;qQSRYNjckUaIckixg2h2PYscmY5wylXuIRFA8KA1oMiCIeUh3IuAKv6TYSgwm0UhUwtYYNyNgu5I&#10;/cT0zfCvK98XjSBGl7X6Kiw59c8RxBjrhKWBvkwS0GpTO8f6RyykOANIBoQUjVmlSX3lP0C/bxFm&#10;VGgu8uCFWR6OJgVqGsVJfRIn9TIOTlUcn1VRqdZQrddRrdchxTqIvIdG8xhCnEDlGqoqx/6phv0T&#10;gYMTgaNKDcfVCiq1Gqq1OoRs4PKlu5CyAiHOnNUim+UQQl9Zzy9JqT9sOde/v5JSQuMcwljWPK3V&#10;/ZwJcPvS9gnIZBR9IGDT09ul60djYXEVX/nat/CVr30LC4ur4NwZpHljztQ1m00Q0sQXvpDmMywG&#10;fqdfV+lLpV1hdFoy7ES/ZgeHaEFPT3H54crogDRt9Y9oT+UhQsoGCM3rC1GwaWMFrLQfSK4R1oDh&#10;8G8cEKSHRwAxKn1rnjWudlkDpXMGsbU5jU4QkPwYlM2AZdaMRSVqAChYZgVMWQahE1Aya6DKrFMZ&#10;AEBoEUpmTZdh0/F9sjSDcw6IbTSbFUhRxczku8brf21RNwRSaGhU9Vk2QrKtb1ZNnnqqglyWOz9i&#10;ciQ9QJFS3/sJAISxP5Q0ljnXH7RpJ70uM7hyJuJznKWMt8Hv3u4mXvn+y3jl+y/j3bd/Elkvn88j&#10;m83g5OQE2SzwyCPR9MJwtygOybVjacYSjobdZMIKEqoNDemcYolIVHVkpbZgZJUwIl7HvSKeNxbp&#10;eIrhuOy5MhKTnqXuMnIBlRCnEOIYlBYhoRqDFR0p6wFLpyfB+8E7OJj+WfwcoQBg4PAIQnyTU7eL&#10;EHjU75EG/nTuIa0+aedY/+gIKasQfA+C70Pwg9bCEoIf6nnajv5qMnfP/AAUlJYghD4zpK9omty3&#10;bOYMUxN3AABSMpxWLoELPTjytkpACMd0+Q6k0O+lUjYgpX32pZAXuH697hGu2JOur/+XEALZ2qfK&#10;3BvKPYvUedIDNmKsLOiM8yhjUBRzRVjrzJYeVEVZ7S+TyeL6o0/hyrXH8ZnPv4iLl647RTwhhKBU&#10;LKJaqULTNJQn3HfxpCkWsRUGk341o1/1Dhu9Gij3qp7UGRTHE/qRUG1oGbmASh+YHEFT18G1XQDm&#10;w0+Aa/vGB9xpk+iR1QccfvZpgD/G0feO4xD3WLQGTU5b1kBpTCS8A6n0O1DKhvEtp3k/8tg/z/Xj&#10;j+6LvvfUIQQ/tP1gFJdSYQuLs2+CMX1GqlJbwv7xDSiKAkK92qznzU29h7mp9+wltGDrJ8Yk5hea&#10;jtfm3Kmlb3zPJFuzVPrrflE3Co6XpPFfPbDySubiE14/RpszaEHMLyzj9OQQmxv38Mr3X0YuX4i0&#10;D1UulwNTGGp1/du1b3yD92//qRZe50I0YmnaL7yOcVtz50QiplpM8d4SfNoaRBLqmMS1RFaMLBid&#10;kOvej3ha0aWjSzoIUQwp1p9X9j87p2MbhoGO7SRnBAMqE9F+1a81Jkr71T8n3Rl8pY/pp8VX6wB8&#10;TP8wDoszKApKzkM5Jh4Efue+K6NPeB1g/anh98nvzORtrCy8hpWF1zAz+UErnxKOpdk3cXH5bVxc&#10;/QDlCdHan48yBfn8BOZm61hbugvG2vfLmckPsLrwKtYWf4C5qfdAiP2HKSmqILRoy1tcUDE/3/QI&#10;aNrJDEz0/tf3fWp/O6UHP1KIriRhBG3OfClE4MBJGK8lBvHEzU9gcWkN8wsrqNUquPvRLaiq14bO&#10;bbLZDMrlMo6PT9BsNvHoowIfe6rbzywPnKfaSDCSjUoH/1O9a/SyytTqSs1Qv+hlA+LUFUd2sBnh&#10;gErH3ART/6NX99UIFYUU9w73iLw1WLfJjRkzWtgCUnuJV2YfSO5HPneAcnEd5eI6Crn2ioGEcJQn&#10;DjBROoE+H0RB6SQAgBKCXI7jxvW3UcpvI5ebxMy0QKkoUcjto1xcx0Rhy1KLFQlI1bbPX7EocPly&#10;A5RGWVxCXyqcGPtQ2WaSjJUF0/6fMAM2KfWFMCxJAr5LpBOib/IrhH+ws7lxH8dHB5icnIaiZPDJ&#10;T/9C6D5UipJBs9lAo9EAIPHMx2VqS6UnJ9n5h7ia7l8zOsJurQPbMVVjivcAj8GqR1abwML+01f3&#10;klWeTCtcMaTYnxDFkOIxAQx1QOW8eZnDD+swhLJJUKYPGFyCXacnlaSIo/ecMyFjxowA/udzz24M&#10;HUFIDkxZAFMWQEgBTJm3/B2yaTAhoGwCQpyAa7vg2i6kqADGq2yNegU5ugGu7aFYKuDy9TKWVs3v&#10;iYKR4CCwb5z+6CN15HPcNQPkNRtEoAdV+op/Qn8N0NivSp+p8k7ub6SiJ845JODySQoBSgiYZYl0&#10;87VEM5mvDHrxwfs/w4WL1/DojafxxV/4C1hYXHWK2MhmsyAEOD09g5QSy8vAV7/iH7B1jcE//UPp&#10;VxP6Ve+w4X3FpI1eS2p1+Vzn6dOtejqw66HqkeUiikyLAOGAIjcBwgFFqTGUAVXUYU+oXKhAGvSk&#10;ki5g+t32fTxzNWZYIZbz16NkwK7REH+k5dUxqc9mRIfor/i1viWVgGyAQF9wQYi2rZMT4J2fcdy/&#10;F3FgLzlAMjbf83mJz362ikJR6IGLXzJmhgDo33ARfRl1pjAA0pipcs4x6f/zsOadrCtPGEmaqwq6&#10;pQFCoGQytiBKD/ja+1f5zVKpahNv/OT7+Lf/5p/hle+/jG//u3+JWk0PXJ0oigJp7H8lOAcg8c1f&#10;E0P97VQ80qvHbcmdE5kOVIcG/ZLrGT2uLh2G0ulu4ugQV/+4MgKIIxtEWnY6Y2gCquBhj3euib+e&#10;QahAGvSkki7h8N06c2UVGzNmwPB+rS/4btI/ovgkwLW91uySM7kXsrBgmNZX5QuQM2b2IVWozTo0&#10;NfrDSv+Wyv5q26VLKi5d0pcbbydznyk9mQ9Ec8Ynm83qckKCMT3gaL8GmDB5vNonjFX7zO+5nLNU&#10;kBKM6UGUGUjpSY/Jgr6nqtUqtuSEMYZsVt9gWdO0VtD41FNy6L+dimUqlnAcOjAcUzWmeP+JfkkP&#10;DpF9Nu4lzuzEJLeUWDNEMaTYnxBFV7ErIxoJ1bpGr/wZioAq+GZlloYPRkIlQgXSwKykJ5WljIff&#10;jtcCh61FY0YPgrDZqEEkRb+8THnk+fYGYSCkAGmdCYuMBCBc+1I9+0wda2vWoMo1WaRrW5YlZ4xB&#10;M/6/+Rqg4N57W9mDtfhJCKEHSUYLrIkQqie0Ayk96XqapkLTVN/ZKi8opWCMgXM9IBNGmiwDf/2v&#10;iqH+dioe6dVjt5Se3eEn6nAyqlwyOrLekXIHmDemntCtutK0q78TYPnTgSujI9K11n0GOqDyfeDH&#10;wm0h1G6owJh2Jzk6yhlgjYOsMT3CezYK3ufpQJGib16mvPJ8oeByHlLWIfiRszASUlT1V/+M1QMB&#10;YGJC4MtfqmJxUXXNTlmTHrBIqE09mCMANE0DpNRfAwTAzdkkS+o0uBJCQFWNWSKflQhhBFOA7mMr&#10;CQlV1dBsNnxnq5xIKdFsNqFpmp44RzZH8NWvSiwvD9swwk6s0y2WsD8pmdFJ1dgAM9ynmQ8j2agx&#10;Q8JAB1Tp4X2HDB1mBRamRagXQ4DZBp+2jAOsMV2CIGw2ylWQLh1V0ZFyNDzMEzAQy2p8VhhTIIRi&#10;7JGVHCkboLRoW/WvVJK4dlUDY9I5wWRLACCkhKqq+iyRlK0gihib8XLh/01WUszAqhVAOdCzpWVZ&#10;dyPppZBCotlstAKroBkrzjk416Cq+swWIcC3fl3i17+p//+e0486U8LtujsnMglUE6gMIN7nfFp0&#10;ZD2BcgIVNz73gajE07ZIhyiGFDvolt00MGrsuOK07HTOOQmoggkc1vRoXNaDCnqItdM8Os8ZYI2D&#10;rDExIPCbjfI537pFR9V0pByOTzfofZcFJUXjQlRA6AQAQGEZ5PNZMLof+o1VKFKDEBVQWgJpzVQR&#10;3Lyp4uNPqwDcs0RmgnF8bd8nyfb3TdYFIfTvrwzrjvuJTxeEYvpg98ucRTNWF7T42nqSG5VxztFs&#10;Nj2Tqjahqio0TWu1LZsFvvXrwK9/UyIbvvdvD0jSazrxNONJe+G24M7pJr2t7RwSa5AcS3hMGK7u&#10;dLzu50MUmVFl5AMqfWAQ7RCHPoADC9Ogk2HAoGNtm0f7xgHWmBC8gyj4n1PdJHF1ffDVQK9VQPAD&#10;EDapL7XO5vWZJDAwZQaUEP17IVrSF5fwmcmKhOTtDX+NoEpRgE9+solPfaqJ5WXr63HSkfRjLc3X&#10;7owMaQl4AP1HZHNWqfWtE6GgjIEY+1oxRqEoDJ98nuGzn42WPvNpgs98hmJm2gyeLDNoxKi45bcT&#10;vael8T2YmfRXCPVZMF2P4MZjwG+/RPAb3zLO7X4wpPW61d05sehQfbDxOk97Q+KaEyomVLPT09mp&#10;HhDiUEixNy4lV0YAhmyASkBRLNKyEwUirU+nAeKVV/4c6w8fOrNd3Lv/ADtH+5AAysV1rC686pAg&#10;ICSb6BfXwI4JLAyHKnMQ2iEA/9dC2nRY2dAQ3M7BPFPHdBPS+seJZ2bP4CKLO+svAgCurr0MRjVQ&#10;ZQZCa2+i66b7Pm/svYCz6hpWFl5DubjeynfWTGgBlM1CihqkqEBKDQ3+NE4qT+CZJ36E7Z0GpGyC&#10;813LEusJIQoIKAjJQYizVnalQvBn38lifZ1BVW0aNpwzV373AXPmyvn/C8UCvv7Ldfz2S9agxdkj&#10;3vz0pxL/9J8SrG8IV736bJXwMOXKAABQSlpl5TLBtWvAf/W3Sf8XoLC56+17FOJpdv6rmV29Q2OI&#10;byKm+AAQ5LHPRdUhHVmNpdwWjqXmh/Nij0l8bUMjRDGk2IFFOkTRVeyTYcv2kHFl+RLe3oAiBzJQ&#10;2Cw6OARu3/8mQG+AgECr1HHvzl2HtJsnb97ESy+95Mz2ZORnqACZKJhCyO0H7WdjD+hpZX0kuJ3j&#10;2avzAzGOt/tge2YOOD3y2acKr2wpauDqJgQ/NO6PHGpjH9XqGShZh6aug2s7nQdTIPpMlVQhIUBI&#10;rrUCYKkk8eLXGnjxaw1cv8aRUdo9ZfXZ3P/JDKaizuQUigU8+bGb+E//87+Or37teuxgCgCefprg&#10;H/wD4Ld/W59NskIIAWXUErw5PW+jy+irBH7iOYL/039N8N/814MWTPWQDup193IHxkxSMDH4+I06&#10;/fL7SEKXEqrZ6Vcw1S1SMp+SmZQZLK9GMqAitACmLIKyaUumAqrMg5CcVTQU983bQahAmpiV9bTS&#10;PuBsp6O9ztcDzVfBxgwtBI5jaTueHufAgBDuUbhExwR0jU+2QXv/JwCQ4PqrcxAAeMTZ8yDstUtR&#10;NZZiJ6B0ApSWkclQXLkCfO1rGn7xFxv46lebWFjIoDyZw2Q5g8mygsmygnJZweRkFlNTWUxOZlAq&#10;ERQKEoUCUCgAxaL+32w2i8XlJXz8E8/i6U88i89++YuYnJqCorRXHIxLuQz8xrcIfvd3KX737xH8&#10;7t8jeOFTDLOzCmZnM5iby2J+Loe5uSympygmy7CnSYLFBYL/w98k+L/8n/X09NNAWf90bYAIPlvS&#10;I816UrCVwEQClXNH4qFuYsX+MziuR/ckuqQFl5IroyPSspaWnaiM4Ct/PwLLrICQDABA8CNIcQrK&#10;5kFoAVzbgRTuTRajEthZgYV24r3yF0aMikeCkPYGzwCPGSBI6x8vfAv6DhdZ3DVe+bvi+8pfD/x3&#10;VLGxq7/yt+p45S8Kp9U17B8/hy9+8o9x/2HdWRyTsLbrUSClJRCaAyQH50cACFRtFgCBlA0IcdqS&#10;dtL+nkn/LwGwufc8qvUVKBn9/n/56hVMTU/hsUv/C2anbvlYCsep1WgAxsruLryeqITogdlA4WyU&#10;OyMysTQT/vrl1nLnxCahiYRqA4LTe48TNgUSWe1AKZGqE6+LNyLJNC1aIQZCih10aNeR6XqZz6UU&#10;5xgYUgHCAUUOgm1Zs62v/AEEfPzKXziUlfWHs7YDwY9B2RSosghCC/r3ArKzgYI+DPDBLPQV6BbW&#10;inteeR9wttfRbo/Zq/PQK8NCtJmoYTtiVn975H8PqkhGFMekvkCGOAXX9sD5YSsvo+who+wimz1B&#10;Pi99U6EgUbD8N5+XyOVYK5jqJrmcHiB5pclJdxq4YMpFlGPWP9zeuXNik9BEQrVzhc/4drAZSqdD&#10;CGmTZ7Er05XhSTSp0WbkAir9/XxufGjdAEBASA5SVMH5XgrfBOiEDpkCC7tNqHcjSkC7x4FV3/F/&#10;NTPguA0VPWpHj6pJRkqOWcykZDEx/a6/K6TYqFimvG8Agbg13DmxScHE8GId+g7QMDiRK7pSIlUX&#10;ya0k1zQIMRBS7CCedGxc5l0ZPcKot1/VezByAZUXUtSMYEpzFnVM4NgmsLAXmA701Yk+YG23o/3O&#10;mSuvZDU1JhIEHv3oSA5p97EZWnrUhpDuCinuAf2tPZxB969fDG6/uD1z5/SS/tY+pmsM0KC8r7j6&#10;wZXhSTQpRAqCAooGntEMqIii76NCcoAUkLIGQvKd76sSQOCNtv8jnUFxoo+Y7Y/QB47gKoLGuYPA&#10;ESxF6qTIgmOchHRbSHEPSNEDi6kUrSai3/V3hRQbFcuU/VeVUNzS7pxEpGRmuJFdG7omstqBUiJV&#10;F8mt9EPTH4vNEPMhxS2iyg0afn775afByAVU5tK8+ip/UwChoGwWTFkEUxZBSN6pkhqhw8VQgV5g&#10;OjEQzvQJZx84k1vUOdvimeyaQwmBR7s8kndjnf3oTKOE2Z4etCugisHo2RQ9SNGUna4ZHnKGpV9S&#10;8rMDMx2onhsSDVYTKaVIv+sPYaDccznjyuiI6NYMyegKPWHkAip9Vb8z/Rsqj9SN1/6chA5yejgW&#10;CyfU23OI2Scx+8YRXMXQ7BsEUQIlPxL208jQ5TaHdKt/kX9J+nSvrk4td6o/kqTYKfFMdSIdT9eX&#10;Dsx0oDpm4Ek+Kk9FM7kRf0JsehZ7ZHpkjRYpX9hDH1CZY45Wv0hNXzVK2/FMSTf5TYLNLydmga9A&#10;r3H15JgW1r7xS94qzpkdV3LqpQiBR32O5O+As31e6bzSg7YHVBHc+/4l6ZNyXSmb65S+uuO81NJK&#10;/SJx3YkV7XRgpgPVMWEkHrHrionVTTo2MEik3Zho9qJJoS0ZXSExPajCk6EPqJwQWgRTFvT9TWJu&#10;4tstQp9loQK9ZuAcGgISjlycQY6zPAYEUYMlLxL6f67oUd8EVBFQ1EO63w+dWu9Uv6c4L72eOZ+8&#10;oliaJJa0haR6Djow04HquaNfg9jOSO51ck0LIUZCihPhadMz04FLxpUxnKR4kY9cQEVpEZQWjW+m&#10;loxvqaYBsHR7LgGhz8qeP1DDsDo0ME4NCc6+80oeOAOsGMnPpLterzQmmB70UcihCCgafgascV1x&#10;x3nJhRzv88q4S84JicfjiRVHGEufpNI9qRixYNhL2+yAMXIBFdcOoGm7EKICQAOlJTA2AyWzBqYs&#10;dm2VvzhEepaGCvSDgXRqiOnWyKpbds8rPejDgCoG5yh2yROHyU5r6FQ/FZyX4EA4ZSW5Q/E0k0rH&#10;0/Okw37vQPXc0Y9xcsd1yuQWkmuiY+1eYfPSx2Wf7EREt9WF4Cyli33kAipA6pv4avvg2n7rmylC&#10;GCgtgHZxlb8khB7HgXwgW50aKMeGHGe/Jk1j0qEH/RlSRUDRmH7jvOzGl6CbfvVFh/V2qD4mjMSD&#10;4cSKqdErD7pRT3o207M0SoxgQKXDlFkwZRmEZCElhxAVcH4IIapO0b4T+RkcWbDXDKxjY8YkoEfn&#10;c0gVIcVdwbvOLvWHh9ku1BKbQfChuyRvYTzNeNJtkuoZdKg+psukMBbv2EQHs1OdYam3Gy4ksenS&#10;ke6sgSF8diqgqOuMbEAFAIQQSxMlpKg5JAYLj/GFN6ZgZIVe4XRs4BwcM8aDHp+vIdWEFPeY3nnS&#10;u5rG9ISYBzSmuDcpGEnBxLminwPYXjOYbe3Aq56ohkuGS/SAFC78kQ2ouLYPTduFlByEKKB0AkxZ&#10;AaGFdHouFbz9iD2giq3QawbewTHnkj6clwHV9cGbELrkzeA1tEVktyILDhrJHU+uGYcOaulA1SQF&#10;E2OC6GjkrCt3ZALo4+yUhRAXQoq9CVEKKfbHpejKiEZCtWFiRAMqBsomQemE8beElAKQTUjZNPLM&#10;p3q/bqHh9Vo9DJdOotBrBt7BMSNNn8+/gCoDivpElzzyMeuTfc5wnp/dSD0i5lLp8aQ96NhAKibO&#10;HedgjNxiMNuatleO1/18zPtk+xNbIRk9qsaXkQuoCC1CyayCsRkQkoeUdXB+CE1dh6btAJI7VYbm&#10;Vhr7kRhbodf04UE/5hzS53MspPqAotHCp6E+2YNLag5b73+pGR1iEvZBQjUrKZgY01X0oXLHA+a+&#10;zk71r27Pmj0z0ybNSnpgq8MbwXAHVM7nEdH3oYJUwbVdcG0bXNuB4McAOADhtGBheB5qsR/BsRX6&#10;gcfBHDMmEQN0HgVUPwDe9Y4haGj3XHSej8N35ON5G086MSl1YwomxkTBZwwbTmLF1OilB4nqSqSU&#10;hPQrim0xtoIfqRlqMbwBlc9dUP92agdCVFpLpscjpbt0j4j9eI6t0E+GxtExA0Efzhe/6kJcCSjq&#10;I13yysdsSBclIF1rnoRWYbbKms4ZMZusi8dQSrFbUzJzLkl/ONplBsXh1PzowJCn6iCv7tdDOrgp&#10;DFdAFekZJUFoDkxZBFMWQUjOKRCRwEoGkkjdYyWWcD+xtmwoHB7TE/p8XhhVCqF45vsRUpwYKVkH&#10;D0TdKyklTs9SfCx0q7EeSNnrTdud518PG9tD4rUqnnQ/GR5PR4DEN6a2YmITLZJZSKY1OCT230fR&#10;J9sDQzJAIaDIQbitQYBI2deXSn155ZU/x/rDh+0Mn7vf/fsPsHO0DwlgoriO1fkfQ8msABAgJAvB&#10;T8D5YYdHohNdb6gyD6EdGq8idpdY3scS7jdD5eyYVPC5EfQYLrLY3PsUqvVFlAqbmJp4CEUpQ9WO&#10;naItuu15rTGHo9NrKBRUrC68BoY9p4gPumen1TVs7r6AcmkTE8X7AIBCbh8wbMfGp8E+2R1CUG/M&#10;4uj0mi2wunT1Cqanp/DopT/E7NQtm4aVyD7ZBCNrDS2xW5h4MYoIehFEopKiqXNLrKdvLGETu1Ii&#10;Eyay9U9skmk5sVgJMBhQ5IEhHaLkWezK9Jid8slwZfsS7l9AkYPObR0cArfvfxOS3gABwCt13Lt7&#10;zymmYzH25M2beOmll6ylvgx2QLVuCahc6LfE+/fv2wKqC0u3QEkBnO+C0kkQOgFNXU8pcEmvq3oZ&#10;UJnE9j62Qr8ZOofHBDLYw55KbRnru58FoO95l8vmUG/UnWIhpN/G+dn7WJn7MZrNKNdDu36N57G5&#10;+4IteFpZeA0AsLn3QisvfZL1QRStVAMql5ArY+SI10ISV8EQD1EKKY5LyubOJVHuLDZiK8CmlEjd&#10;SsJhbjItLwxLIQZDii1YJAOUfItcBVFW9/MIugKRPnbahBRbCO+/gCKgRwFViu929BL/WyIhWUhw&#10;SKkl/IYqCBJY96Bjeh+5BbEV+s1QOTvGl+E4jqXCFuan3wUhSX8USb+NE4VNTBbeiRBMuftYYXVM&#10;FDc6aE8SkvVBVK0oclFk3CTTGmlidkkk8UhC0UnZ3JgohN2KPEmk5E2KppLRRQeSmE6iE1sprnwv&#10;ieBbwhvFEM1QebfQOUN1cfkOAIBrO6C0BMrmUpyhcpK86/oxQ+VH7FbEVug3Q+fwOcP72h54iP7d&#10;TqW2BIBByZShqvorf/1qUSG3D4XZZ8m4yIJRc/893WchFRAiQIlmk5WSYe/oSRyePApCOFbmfwQJ&#10;gqOzpzFZfA/UYscTj4Z7ZKVMuwYpGHYPnwYXWYAAl69cwVTIDFVk/2yCkbWGlngt7MLsVEBRXFI0&#10;NSbuEzWWsElbKZG6lYRD3GRaXlgsBRgNKPLAkA5RchW7MgB4zTz5ZLiyfQn3L6DIQTq22jNUj4GA&#10;BM9QoW00zgzVEARUwbdCr4CKEAbBT0BIDpSWwfl+q3eErPvsRdUJ8btwkAIqK7FaEkt4EBg6h0eU&#10;4Gt6KHA1gYIqMxDavruoj1RqK9g5eAaLs2+gVNgCQHBWXcX2/nPI5/axNPeGKwAzv6Wan34X05O3&#10;cXD8OG48XsPJ/h2oasA15NNwn+yUsFvnIou76y9GDqgi+3bOginEbWU3vp0KKIpDSmbGWAi4C9iJ&#10;LGjFrpTIhJWEQ9xkWl5YLAUYDShy0IE9n0xbdhSZUAzpAKWAIgfp2NIDql8zXvmLEFBBNxwnoBrg&#10;V/5IwluhAEgGVJkDYROQkKBsFpTN6YnknQopkNTXwcNsSaTWWIUjKfSboXN4RBixfvdpwqC1rlpf&#10;xPb+c1C1IoRkLe8kCLjIolJbQaW6YtPRtCJOzi7hsUduY3HuFo5OH8Hh6SPY2236B1MBDffJ7j59&#10;q3g06Hv3peRASmbGWPC5C3SFjuvqezBlIW2jqdiLYiSKjJV0AqDUSXguxGGAA6pkcL4PTV1vJ82S&#10;1HUIUXWqpEjAyGIIid0aUyGWUj+xOjw0Tg84zj4doX4NaI5Pdk85qy3jtLqG0+oajk+vYmv/E9C4&#10;+QOSt4f7Jzdwcnappbd18Bwa6gyatQ3UGzlUasv6zJa26VTV8TYLBBelhE8NPtmJsdlL2/gI0I3Z&#10;qQ4JuFTH9IpE49e2UiL1gSNaK6JJIZZkVGwWfcz7ZPeA8OBskBi5gErveR6QenFkRut2brYmVqti&#10;KwwCzpYOZSN6hLN/RryfApoWUNQzuMhia+95bO5+Gpu7n8b2wXPQtKJTzIWmFbG1/zw2d1/A5t4L&#10;qDdmsTT7JjLsFNsHzwKkgKnSfe+FKgIaHlA0MAyDj/1g2Ptl2P0fZHoxekqNhM4mVBsoPNvgmRlG&#10;IqXBJ2qzYt5MRjCgCqDnYz7/Cr1zhwP/VvlgKsRSGjSsjRj6xsTE2e5z1PaQ5gYU9ZR6Yw6QDBQE&#10;jFAwQkEt3mWYipzSQE5pIMu0VolVnhGKYn4PpeIZNPkkao0lPHH9XUxNeMxOGQYIybk2TyeE6QsC&#10;GYkYr1k78529Z5Y7872JIpMCPapmaOnG7FRAURgdqI5Jk6gDVhttpUTqLtKxkgppu5KKvbjfRUXB&#10;sJi+YV8iVdWD1/0wagGVOfYxky+hAmnT8wp7QqS+dpJIaVBxnnHD3jBnO4a9PR0S0vSQ4tSRkkHV&#10;ijg6vaYvumDh+OwyhFSgEIosYcgSBoW0b+/FTA2T+RNM5k9QytZAjTKFUGQpQ5YyzBR3cGHhh2g0&#10;p3B48gSkZPjg3lXsHN6w1GRvOGVToGzKVkRJHkxZAmXzRirrZZZ8piyCssm2IQCEFEHZfITHUq97&#10;3qRf9faOvrcwoQPn/E41ZiDpzSA+EmNXekLYk2uoCb3JhgqkTc8r7Blmy2K1zqoUS3HQGYaGOX0c&#10;VD97SMTuCCnuGvvHj+Pe5lewffAs7m99GdX6olMkPq2GSExN3AOlGnaPPtYK2E7O5rB3dBN7R09C&#10;SubbcGefSMnBtQ1o6kNwbd+Vz/khKCmCEKbr0yIom7FY6C4+zRgTh5izU22S6rlxnndjhpWUZ6cS&#10;zkgk0+qM6HVGk4wq5ZJzZej4ZHsQXTIahr0AswFF/iRSisZIB1QmoTfdUIG06WllPcfsztjdGlth&#10;WHD2SK8b6qy3l3UPMAm6xF/MvyQNmmoZp7XLoJRjafZ1ZJUzbO19Ehu7n8bG7qf1V/7iYrisKBwr&#10;8z/B4sybODq9ClWdAAAU8ztYmX8Ns5O3cHj6KE5rl+z6Bn4tl1IY360KV77gpwDJgpA8CMmBsVkQ&#10;y4yaP361jemUbvdsmvZjXLJjUiLyODSy4Chj6YRh6A9PHz0zw0moNgpEeYINONFHRaESoQJjkhC7&#10;W6MdzhHAee6m0WCnvTRsjhAJuyWaSrhEUvaPb2B+9ghPPvofMV2+g8XZNyElwVl1DWfVtfZqfoRg&#10;9dJlTM3OozgxiYmJSRCiez8x+yXIzAsQ9DGUJspGPnD1ah2f+NQcTpovoqp+AYRQzM3tY2X+DZSL&#10;65iffgdTE+uYKLo39dUtuNtNAFBaDPgmSgJStydlA5q6Ca4dOIUceNmJT2QrNsHIWueDbsxOBRRZ&#10;iSg2Zmhoj8BTGYsnNJJQrSMS1Rmg5FnkmRmNDlQ9SdtebLrswAgEVPHRhxdOKACmJ+L/akv6eHsz&#10;ipgtjdXi2ArDjrOX/BrulAmSPcek0D0J1VJFSgWnJwJCq2NxXqJUrGNp7g2sLLyKlYXXWumRyz/E&#10;F77yOVy98QTml9ewsLgKSilYZgorj/63kKW/B575FcwvrIBS/fbf0J5GYeG/hcz/GuYXVrA4+w6m&#10;J95HqVjF0qJEJgtonGFr74LNJ71ffHqHMGP/v1mfx4yAECeWv81VWMf0A5+jmBqd2u/wEh5zrujy&#10;qDmUbtSfpk2P1/1chEvYMeTjqvmSor2Er38mwetJd25o3aQJg6IsQsmstRJjM/qvcF27gzsfD86/&#10;R5/YLT63T1Vrw89lB0QnxW5KwUTqzM5SzC5cQDYrMVHcQLm4gXJxvZ1KD/QHpt8zROrPKK9iKQEQ&#10;jlJhC816HZkMwez8FczO2BfAQIR+aX9DtZFSoBRWY8rYqutx3YNOD2enBvEa9Ge4vI2D1/3Ck8iC&#10;Jm2F2Kop0rW60zYc115c+TEdMdIBFaEFMGUBhChmjkNCz2NsQV/+11lkno3ugi5i3pR7WmlfsbY4&#10;cqtjK4wZSRKdPMGkaCo1GG1CSoatLYb3b1McHRWwvf8sNnZfsKUHW1+ExvO4cPEiHnnsBq5efwTF&#10;0gSoMg0AWDPyH73xBG488TFkc3kwRQGlFFeuXcMjjz6FuZXfwVnj4zg5m8Ct95vY2uZQFI5rVx8C&#10;Mfqm/Q2VFwSE6qv/pUqIcyHFYwaM4RoP+v1UcU4YhKb7/pLkT3yNINK1phPNZmIpjyz4ZyemL/Yc&#10;QrY/IxmIxwgHVAyMzYPSMiid1v9W5lurSrWhICQHwQ+gqevgZuJHdrGUB23R6EulfSd2i2MrjBla&#10;rJdESse8CyZTZ3bqPdSbM9g7egzHJxJb+5/A8dlVcOPbqXpjDmfVNZxWLuBwfw9T09NYXVvD5StX&#10;8dWv/SpWrv9dVOtKK3/twgU89bHn8MIXvoKLVx8B5xwrq2tYWbuMC1dexGNP/iYWVv8zVGs57B09&#10;ibPKAprVvdT6h9ACCMlASr+Ay0rEWiOKhWKzk5bRMV0ZwYzpOpGOWiQhK7Kl1P5/HTJowVSI8ZBi&#10;N7EVvAk3Ey5hx5APUAso8iBNe9El02BkAyrKyu2ZKXNpXlJsbTLpxv7gJLYD4XioEuM7KziDs24y&#10;6EO+9Ind4tgKYwYa6/FM8bh2wWTXUVgDUxN3cHD8ODZ3X0CjOa2vwrfwGlYXXkM+py9N3qjX8cqf&#10;/Sm++/K38fYbP0ajXkejXseHt+/hZ2++jvff+kfYuvP7aNTrOD0+wt2PPsQHt9/Hq9/7s5b86fER&#10;7nz4Iba2y9g/+TIOjq6jmN+AFA2nWwDa+0sxZcmyiS8FU+aNfacs+1SZ+WwBUtYhZR0Aae1nZZa3&#10;79MRj1BEsTHDR2+HRGOsROr7SEJW2gqxVf1IYCiBSgAOayHGQ4otRJP0lPLMdOCS0TNc2SNAL9pE&#10;pEwQ1veAV155Bevr+ismQdy//wA7R/uQAMrFdawuvAoAYMqSIUEASHBtD0rmAgTfgxAViwUGJXMB&#10;hBBYu0KIUwh+CECC0BIIyYLzI/01QjbXeoJLfmrMZsXrRqbMg2uHAa/ERCFenaNC7FbHVhjTF7o0&#10;KO6SWQcMVJmB0PacBSmht+Lg+AbqzWlMl+8glz0Co/pKeRu7L+CsugZoHBAS1WoVqqoik8lBQkJT&#10;VUgAUtRBoIFl9CBHVVUAgBQCUkrk8nogY80XUiKbqeHC2l1QypHLq5iZrgLGxr7tIIpB8GNIyW1B&#10;lH7/3QEh+Xa+5BDiCFJqRv5kq42mHSH0OkKxHGAusri7/mJrH63LV65ganoKj176Q8xN3WoLBmE7&#10;YXpz9vSbWK1M8A1VWyNAN6AI4cVjUibSYzOSkJW2QmxVPxIMYeNrBOGwFmI8pNiBIR2i5Cp2ZQBw&#10;LkbhI9P+Nwrh/gUUeZCiPcd5sX8I3L7/TYDeAAEBr9Rx7949m4wXTz55Ey+99JIz25ORnaGC5K09&#10;TgASsseJPphwo+cRAJSWQQgDpRMANAi+DynOQFgZCLTdTYgjnQ9itza2wpie0KXTt0tmu4zXPcSc&#10;BW+XzU7dwurCD1HM77SCKRjfWAFApVLB4eEhGo0GVFXF0dEBjo8OUamc4eT4CNvbh9jcOsHDBw/w&#10;8MEDbG9tYXtrCzs7O9jd3fXM39vdxcbGGX74o3m8+toSbt/Wv8cCAMGPwbXtVjJnndp5OxBcX83P&#10;ls/3IKVmyd9x2PGeDes6w3PCpMawNNnrCT2mO0Tq60hCVtoKsVX9SM1QUhwOpOpPNGNpSiGW5PDQ&#10;qzZ5PcVHAiH0b6D0IKgIpqwC0FefssOhqRvQ1Ie2pM9OWSGgpABKixCiBiEqxkyXYW8gRm8D4UTP&#10;iD1ojq0wJlW6FOl0yWxPYUz/ztOE0CKUzKq+4qgy65IltGjLm526Bcbc+0RZkVKCc544AQDnHELY&#10;N+o1kZJ73F+l8VpfdLzt+BBwwAOKItK5hTHp0quB0XkmUh9HEjKRLYX2/0sBmcxafA0/HJYiGI4g&#10;4iauko+8LdtTxjMzAEM+rpovKdrznCDpPiMbUEnJIcSp5eEswfmuz8PduQeK8DmqBJASkp8CAKRs&#10;uL8rGIhn8LAPL+MTu8XOUXhkxTGhOPs1xf51mkzJbP+xzHITkgdj0/prb/wQBBljph0gJANCyyCO&#10;litMxdLsW61vqdKGUopyuQur8qWM3/nglz9m+PB6Mo9Jh0h9G0nITUK1VEnHB+m2lI5hC9EMuqRc&#10;GQCcr/p5okuEyzkIUQgpdhOiEFLsSRKdpIxsQAVIY+U+c9ZpHdLnnXx9FmvS2IPqgv4hNS3ZHsME&#10;ACFZ/b/U+G9rcQoHAzXaGyhnekLi1lq7KpGBc0qX+s1pNkXTAwzRZ8H5qf4dpziDpu1CyqaxWe6c&#10;53eXSmYa01MEGaU7t3QhBE5P9R+SnBBaBKWl1BIhBWcV3gScEAFFY0aAXg6SzguR+jSSkIlMPlAP&#10;QiLRDER8jYhENBxRzC4ZoBRQFExiRSupGLEQbi9cwiDBuZEWI7goxQ9DHqfuwQilZTBlwZYnpdra&#10;lJLQIhRluVUmRAVc29YHAGwWmroB6WG3hUcPp7MoRSd4ODXCpNraVI0NEUGXVYd00XSP6GxRivb9&#10;AFAyaxB837UoA6FFUJLTgyvjPmTClEVQWsR7781jb08PSDjnaDbbrwGqqoqzs4rP96LRWV2t4VOf&#10;MtvJoGRWQcCwuHgDN29+0yYrhMDDhw/BuYZyeRLz8/M4PT3B3p5/P+lvFXi9SQAI0cD6w38Bzs9c&#10;Jw0xFqW4s/4ihLEoxSVjUYrHLv0hZqMsStGyOfxnZFRit7RPi1J4kUBljAeR7giRhKzoCrHVwkhw&#10;/4qv4YfDUgzD0UUtkgFKnkWuTI/ZKVcGvOUCMaQDlAKKPEjRnuX8sOoc2BalAHilMV6UIgymzEHJ&#10;XPBNzm8PAAbKpiFlvfVdlBAVcL7XCnakqILzg1aZ+bCXkrfkAm/sZBDv/APpVNcwW5tKi63GUjE4&#10;oHS5nV00PWQ4e8C7V/T7kGN/PAtCVF1BWDeo1JZxZ/1FI30Vt+89hffvPYHjytO4fPnztnTx4mcx&#10;NXUTs7Mfx82bv4y1tU+D0suYnLzpm6amnsb09Kc80+TkMyCEuLrH+qe75yKSWHFMKkQeMbVJoDLG&#10;QaQ+jCRkIlsKsdSiMA6mAL8iz0wHnjKjGUz1g5ELqAQ/heB7AFTXyn6EMNe3BzrUvVqVqNkkBD9q&#10;lQl+DAD6ilYWOe9hkIVQgX5w/oa1qbfW2oWpG+8hXW5Dl82PCGE9E/bACCvvDAKAgoLJYjuJHIqZ&#10;SSi0AM45VFVFvd6eYaKUYn5+AdlsFnt7u6jX65BSotlootFoeKe6kRoN30UwxoxB18/40SZS30US&#10;cpNQzZ8Eg+X4Gn44LKVn2Ju49j3lowRK4RKeJFRzYxhKzV5/GbmAypxp0helqLa+oeLaRuDKUYTk&#10;Xe/yWwc31nJnvnMQFDpgDCzsJ6GejxTOAX6qLe+a4RTpgY9dNj/kOHtmsHvJ9I4AYITa0qc/+Uk8&#10;ffMmHj64j9d/8mP8+z/6diuompycxPLyMk5OjrG1tQUhBFRV9X7cS0BTNTTVJuqNOhqNBqrVamuV&#10;QcDdTYPda2N6gceZNMYHaUmhRBIy0a1Gth0ViaEOpqKLR5OMJuWBj6JPtg/h0uES8YhsL/Jh8i/p&#10;lJELqFqY+1BRfXWsYAQInQBl85Y02+oeQvJgypKRFm2bVur7Unl3Y+iDPlSgXzgHeucHawCQai84&#10;jaZmOAY9qL8HVYwIzt4x/xaQ4sz3nhJEe9+99HF660RRMsjlchBCQNM01Bv66qeUUszNzQMA9vf3&#10;IYQApRTZbBa5XM6VsrkssrksCoUCJsuTmJmZwcLCAmamp1EsOl/XDiPM6zGjRPeGScONdKTIxBLu&#10;JvEdia/hR+RRuifRxS2S0ZUCiL6Jb/9Iu/62vbQtRyX+U3tIMPehUpRFY+W+ePtQmQtSAMargoS1&#10;vlFgbMYIuMIf2KEDy1CBfjIeGsPRC6n2RNcMG3Tbfm+qGDHCekpCygYomwah+uIShBa9VxN1oN+n&#10;FGd2xwR5GwalFKVSCUIIVCrtRTT8IIQgk8mgXC7j4sULuHTxIlZXVrC0vISF+XlkMhm7vO2vMYNK&#10;rwY4vapn0JGWlIhYinpNHdXnhZRDPTPVDTxdcGW6MnyJLom2dIBSQJE/AUoBRQPJyARUzgdrex8q&#10;85BE2YfKmdpIycG1XXBtD1JyUFrWl02PiNM/F6EC/WY8bDbpWhDRiWGnblz9iPSgihEmWo8JWYeU&#10;TTC2YGzhMAkAICRnzJBPgrJJMGWxNSMl+DGazSMI5754HRLNYztpPARVVcX0zAymp2cwOTWFiYlJ&#10;zM3NY2JioiUT7Ftw6RidUeylNM6/YUM6UkfEMhBLODpdMhsdhwMJ/EmgEl/JR94n20K4hB1DPq6a&#10;LynbCwu8ncXOv1NiJAIq74dC9H2oAPc3VP7BkrmyH0DZPBDjF+HQQejQjFSHwsmeYT1sqfZKkOGg&#10;shTpUTXngODek6JubCgOQHIIvg8pawC4vsiOZWa9vVl5G41L3Nt8HpWa/npdGgR73H0oZSCUghBq&#10;rOzXb4/GDAtdGi8NHDLttsYypgun70Myi8m0vHBYSWA0noohHaIUUmzg8WWqK0PHJzsxfbMX93CF&#10;CiRnJAIqf5wPYOffOvZvpIzEFl3dQ4wHur588Q4oySX6ZsH0wtsbg6EYwQ6Fkz3HGYSk1kOpG7Tj&#10;9LlL1Yws/v3lX2IixJntTi+lZpkR14y8Bri2Y0tS6jNSx2dX0VTLkNLvhyAdKWWkBI+8VtkAEN6j&#10;YwaT3p0/sqe19QazTV1pW+oGE9D3+0vc0bmbeCrxpG1EUfWU8cwMIK58GIa91My2DaVmMiEjHVBR&#10;NmPbg4opS54zT/reVCoAqS+FLusAybYe2+avwZROt3SkaLQ22EyCOSAIHRgMxeh2KJzsK4PYQ1af&#10;Bsmv0aF3PVtv6vemTFZf0IExBiEkVFVtpUajCVVtQtNUe1LdSVVVNC1J1VTMzR2jPEWRzcf/EWnM&#10;mH7R70FWGsiBaofuTeo+dRBMJde04rCSwGgCFZ0QxZBiA4/ZKR+iytkIUAooSkRke1EEo8ikxMgG&#10;VIRkWt85mftRUVo0ljm3wkBpGYKfQUoBwY9b+0yZSFnX958SZ5ZcAc53IKX/a4RRiTzk6t34rAPG&#10;Q/QwnIFML3rKWV8v6hzTeyZKJczPL2B5ZQVPffwZ/MW//NfwtV/9Jp54+lk888lP4AtfLOELXzjE&#10;5z93gseevIIbTzyBpz72MTzz3HP4ytdexN/8O/8NXvqr/xk+9+Wv4vNf/iq+8KUJfPELh/jylw7w&#10;5S/v46mPz2NpTV/gZ8yYYSH1wX+P6JnfPanEB4nBC6YSEN9CNA1PKc/MKMRVNOTjqvnSJXtRiSke&#10;lxEMqPThImUzAMzFKaqh+1CF0Zq5suVxcG3PtYBFEmINcodmVDwUTg4EaR5SZ+CUhs0xcehxr1ur&#10;IgQ3n/0EfuMv/3W8+I1fx9PPfQJLK2uYmZ3D0sIHWFv5AGurZ1hZrWFyegrT09O4+fQz+Cv/xd/G&#10;r/7mb+Hp557X5efmMTuXx8ryMdbWzrC8HL5CX6/oSs92xeiY2HR5wNNl86kgLaknRK5I9ypV32Tr&#10;n0Qk17TisJKggTHF7RpxlT3lPWanfDJc2R3SN3seh82FNdNTIF1GMKAyoZCy2QqCpDQ++Hah7/ui&#10;L0RBQNkUKJuCEKeOQImC0ILtOyvKplM/SrEHwbGE+8VQODkwxAmGnLJh8mO6TY+PgKO6XC6PRx+/&#10;CSEl3n/vPfz4te9h/e7vIa/8AbL0NQD691hWCAEURcH7772HH732Ku588B+RV/4t8sq/BSMbTvG+&#10;IYRI+3Y75hwyyKdQz33reYUWZOufRCTXtNK5lc4t+JPYdmJFK6kYsTBY9jrT9maoA6qgAaSUdVBa&#10;MAIlpRUwuZEQogIujqBpOwAyADK2FQEJYVCUJShs0bYSIGOzkfejSkJQ+1wMxYh6KJwcOKy95kxj&#10;zjEBJ8CHt9/Hxvo6Dg62oZD3oZCPAh8hXAjs7e5gb3cHlbN1KOT9vgZTpVIJlNofTycnxzg5sb+O&#10;PWZ48D/7eo887/7EqrAtHFklDNn6p4846o/VJzoxxQ0sWgEGPIt8Mj2zbXRw/AKUAor8CVAKKArE&#10;Uy8g07MoBYYyoIoymNS/idIg+CkABUxZMBaScO9DJWUdUtT01fu0bXBt2yZHSB6EFiBls1XOtW0I&#10;fgxKy13vxijttRFboR+Mw4Ixo0KPz+EIlw2lDIVCAflcHiRMGPoKpvl8Afl8PmA2Px0URQlMk5OT&#10;uHTpsiugElzos1RjxqSE7OLgKgyz7p7V32GFCdXcJFwW3Upn2hgQC2ng4YVHVnwMI6nYQvr2Yn5z&#10;p0vH00lCdyOBLhA+NDDh0NQNcL4Pzvcg+Ak43wscLBBa9FwFEDC+l+J7EKJiSwAHoVmneFeIHYLE&#10;VugXQ+HkmDEO+nDehlYnsf7gLo4P9lA9O8FZ5TjwngcAWnMXp/svo3q2j8rZKUTMh1UcFEXBxYsX&#10;8eSTN33TlStXkclkbHrHx8fY3OzfjNmYHtK908+XXlfZ0/pkJxWmPBRNwVDnJjwseGQFEVPcgkUz&#10;wIhnkWemb7aFlI+hwaDY89TzzOw+QxFQdRYXSGPfqD3LohR2S/o+VMtQlGXLN1ILHt3jOEqkM886&#10;IXbNsYT7xVA4OWaMBz04dyOYb9TrePU7f4o777+L3a2H2NnegAgJqGonb2Dz/f8r9jc/wt7uJmTI&#10;LJCQAk3JW0mVHG++8zPc+uADLC4u4fHHn8DnPvd55PPOFVUBTdPw8OFD3L9/PzB99NFHrXTno4/w&#10;4P49NJvJt6kYM0j0abQTgrSkbtFt+y1SaUzKA3HZ+icxnWn7ENNoTHFvumXElZXkGMaTDsewF2A2&#10;oMiN5Qe/6HpJdOLjjBgGjghjCB8YlMyqsceUPvvElAXLDFTbMqFFUEMO0L+ZAlj7ZDT3oWLzlm+o&#10;JsHYAqRUIUWtpdsPYg3lYkdi/WAonBxzbunxuRmhOu9i79xOkQC4FOBSQEgBAYn9gwMcHh+hNDGB&#10;+fl5XLhwwanWQlVVHB0dRk6HR4dQVdVppot0p9/GDA9pD7pkF2x6klpFqRhpI1v/JKYzbROHlZhG&#10;Y4o7iKbtKeWZ6ZudDgHGA4r6T2eHuCMGNqCKMIYIhLIyCFEs3w9IUFJw7ENFLPtQHTu+j9ptHQop&#10;6+B8B4Rk2jNYbAaQqk2u38Tus9gK/cB0cuAdHXMuGLzzsJcezUzexurCq5b0Q1xc+RAXVu5guvwQ&#10;jcZJK1VrNVRrtdbf5ibBnFdtSdPqgNT/61XOtVNorWTdC3DMmO4hLakTOtWPRBqOtjDGPWmZlK1/&#10;EtOZtklnI+2Y4g4s2p0ZMvBYiMKVoeOT7YMhHU8pgJTtxXwdXZeOp9MJRMqYHvaIV195BevrD53Z&#10;Lu7ff4Cdo31IABPFdawuvAYAYMoSAIBrO0aHMiiZCxDGd1BtrPlhD2tmBGo5CHECKRoAgl+P8YOx&#10;eXB+mMoeVkHEPrixFfrBUDg5ZqQIC1sYmDJj7EuXEiFVWosPTh7F3tGTYMiAGr+TCUhIUsPVtZfB&#10;qP11OS6yuLP+IogsYKZ8FxcWf4Bbd/8S6loGpeJDrC68apP3h4Ipc/q2EqDI5coAAC4VHB4/hnpz&#10;BrOT7yOXPcLD7WchJcHKwo9s/lTqi7iwIrG1Q7B7+ChW5q3lHIIf2a55TTtt/X8nXGRxd/1FcJED&#10;AFy6chlT01N47NIfYnbqllO8ja2vQzp+hEjUUs/VcqPR1gyxEVLcL+K41fWnVFcqaBtNxbxs/ZOY&#10;zrRNHFYSGE2gYsHQDjHiWeyTacv2kWn/G5VwPwOKPEjRniNU8dRzZFp74PAQuH3/m5D0BggIeLWB&#10;+/fu2RU8ePLJm3jppZec2Z4M7AxV53Djxq93JiF+TTX2oWJTYKHfUAGCH+mrAIqaEUy5ZQYJc24n&#10;8oMglnC/GAonx4wMfTjXQqp0Fk9N3AMlHJrl+yZNCjDm/90RpbpMXWM4bUygITioouHa1QdO0QAE&#10;uLYLru1A07ZQqdxGpXIb9erPkaH/Hmend/BwE6hVbwHiDRwdn2J3X6BRv9NKtepDcG0D9fpDnJwc&#10;odG4g0bjDpqNO2g27kPTTiwzVP7B1Jgx3Ua6x2yeRJHpiC5XkIp52fonMZ1p+5DAaAIVCx1oe6p6&#10;zE65sIYSUYknHY5hL8BsQNFQMtjRQAcIfgRCcqDKrLFn1DyA9vdQbSQkJAjJG99GTYDSCds3VID+&#10;nZWSWQNls7bXBhmbMWQHn1hhSOxIrB8MhZNjhpY+nVshVfoV57JHtlKF1bE4+6ZrdgoAGG1icfZN&#10;KMy+jUQ+s4NmbduWF463RwqrY6K4gWp9AfvHNzA3dQtzU7dQayxCGDNIgLe6R9aYlBn3cXKkJTnx&#10;yksNv0pTIckg3AfZ+icxnWlb6cxSZ9oWQgyFFPuTWNGHAHsBRd2lw9mpXjH8AZV1TG15QkjJIfgp&#10;KC2DZZZAaBZSVj32ofL7hmqvdTAIyYOxBQAEjE2DKUuWoGr4Hkuxh4mxFfqBx0kwZkwi+nQeRajW&#10;r5jRJqbLd2x5hdw+SvkdW56VicImCrl9W97kxD0IrtnygvHzSGe6/BGmyx/h+PQaNJ7DVPkj1Ooz&#10;qNT1H7i81D2yxpw3ejsO6gjpSF2jB8bTq6IzS51pW/EcZUcmprgH0SxEkwIQaXZKJ6qcjiEdTymA&#10;tO3FI+2zOSrDH1D5IiH4Abi6AcFPoWk74Jp98GBFyrptfyl9Jksf4RCiAAC4tgHOD0AIBaWloX/0&#10;xw5BYgn3k6FxdMzAEPtqSJeQaoM803gep9U11BpznvlSdmMGPcijNoRwTBQ3QKjAwckNR6H9zzFj&#10;xngguz02THn42eFn+Z1pW3FYimk4prgHFgtJjLl0PIIpVwb8MjsmutVoktGk3OeTp55nZgrEtDuy&#10;ARUhCigrQ0oVXNu1fPPkjf4Nlfn9lNc3VARSCn0mix+DsklQNmkpH25iDSdjCfeToXByTN8YkBM5&#10;pPqg4sOTR7Gx+2ls7H4ahyeP2spqjTls7n0SG3ufxFltxVbmB+tC7FXI7SOf2wcXlg3QAxrVwZoH&#10;Y8aMDjL+gK7vjIMpA4uFEGOexZ6ZUdAV46kb0gFKAUX+BCgFFAUSXS+6ZJqMbEBF2UxrD6pgpPEq&#10;oOPbKik9Dor+pBf8AELU9FkqY/ZqlIg1xIwl3C+GwskxPWNAzocIbgQV+81MWZGS4ay6hp2DZ+wB&#10;jQe57DEonQVae/X5EeRVchRWRzZTA8iUsygaSd2y6SU1MmZMSngNPbpCu6JUqhsHUwadW3ATdXZq&#10;xIhyTnV2uFNlZAMqIc5ASEYPqghrJxfmKlXt76e4tg1u+YbKhLR+OiUQ4gSAAkIsH1ePGBHGe21M&#10;4cgK/WAonByTKtZjPkDHPoIbQSJCKtjefy4wmLKi8RyOzy7b8ir1RdQac6g15tBUy5guf4T7m9ex&#10;sRM0oxXkVXKOTxXkMvvIZQ5w9+EnUfGtf8ww08/BzlDQkw6StopSqbJDIx2qW0jPUjLije49iz0z&#10;HXjK6JmeRb4Y0vGUAkjbXjyS9ECajF5A1Ro36d8+KZlFKJkLrRRt1sqOPnslQUhbV4oaBD/u2gBj&#10;kIg9DI2t0A8GbIA9JmUG+NiGuBXFcykpao1ZZ7YvlGYhsAJFKYHSEiq1C9je/wQ0nm8lQJ/ROq2u&#10;YffgGQDOGa0wryLgYYIAeP/O4zitLmJ26haymRPsHHwcQmacov542B0zyEQY9EQQGRlkL9rrriSV&#10;Kj3f5olOcs0QYroVU9wDh3aIMc9in0zPbA+iyulEk44mFZ3I9vr57VRCRi+gMpHmzNMuhLbXSpAN&#10;pyQILYBlltpJWbIFXlLW9ZX/xIlNT8oKON81vs0a/Se6NQSJ1NpYwv0kdsvGDBxDcAwjuBZS3OLo&#10;9Fpr81oAUAhFlrBWmiyUMFUsoVQooFjIY2pyEoXidbDssygUr6OhfQwKncZUUZebKeUxW85gqljC&#10;dLGEfG4aTf4kFGXCSPqGvSZcZF0pDoK35Qu5fWSVY2ztPQ+NFzAz+QE4z+H49JpNZ0x6RD3P+s6A&#10;DZi6Qk/a6K7EndN70vUhXWvxcNSdmisehjyyfDKjEaAaUOSBIR2gFFAUSFK9XkOkjPKSYu959ZVX&#10;sL7+0Jnt4v6DB9g52ocEMFFcx+rCa06RFgQ5SGdARRiUzCoIsf8aKqUGrbmubxAcm/AuZWwenB8m&#10;tD84hLfUQWyFfjJUzp5TBmVoyMCUGXBtz1mgE8FNU4QQBkLykJJDynrrbysPd57BaWUZAMCMYMqk&#10;VCril3/pS1hcmANAIGEs9EAIKOEgRODu3Q0cHZ9hanISh9tbkLKmbwxszFSZ5EoKCFPA+Rkerv/3&#10;ELyCSm0ZhyePoNGcbskxpu9rVfRYpr1SX8bB8Q0wVsfS3Bu4u/4iCNWwPPd6a1l3VSvi/uZXMDlx&#10;D/PT7+Lw5FHsH9/AzOQHmJt6D4QE3CctfSt4FnfWX2wFm5euXMbU9BQeu/SHmJ261Ra0Yjs2EQ7U&#10;CNBRKztcNaStHdNOTPGBpyePF3cl7pyEdDh07EzbicNaTOMxxT2IV79nsU+mK9snw5UdiEU6QDGg&#10;yEHK9hLMToX1wuEhcPv+NyHpDRAQ8GoD9+/dc4rZkcCTN2/ipZdecpZ4MrozVC2oPgOlLBv7UdkH&#10;DJACQjsAV7dbqfUqX+IbOBnBu783Zksjtza2Qj+xOjs0To84Q3g8Qty0tkRfnXQelM2397sjuVae&#10;mZ/Nli3fdNpZXV3C5UtrKBTyKBTyKBr/LeRzyOWKyGYnUK83cXx0jNvv38a//Mf/H/z+P/zH+Kf/&#10;/f+If/57v4d//nv/CP/89/4R/qff+0d4+41bODio4eioASkkmuoEtvaeR62+CCGyraRqE9jafx5N&#10;dR5UmQVT5sGUeXB5GVv7n0K9MQdCAAoJAoBrRWztPY+Gqr+2qLAGpsof4fjsGqrNj2N+9gQLc8do&#10;aE8B9BIIu+Cb7G8UDNF5MSYe/mOlMZ64O8ydMwp4jqwjE1Pcg87qB/x1XNmujA4ZdHv9JEFbRjqg&#10;IrQIRVmCwhZBaRFSNo0Cq5S07T8lRAVSODf/Tcr5erjHbm1shUFgKJ0eAYaw3yO4bC0mhIGxBUjZ&#10;ANc2IGUVACBFFZr6EJr6EIIfQEoVqlpHd14u0D3yc/vg+AaEyCJLFORoBjmawVx5Ck899igevXYT&#10;i4sfR4at4MGDJt55Zx8/fp3h3p0tbD7YwNa9bdz/qIqp4gQWpqcBWUJTWwXAQAjH/PS7KOb3UGte&#10;hJAKysV1EMKxsfspPNz+nGfa2P0UKM2DsXkQeC06NGZwSXD+SksaVrruv7sCd04HSLhmEOKQqi9O&#10;YhqOKe6Bw0IEgxFEDKJI6jJRJNsY0iFKIcUWoklGk3KfW556nt3uKdlTRjCgas9IKcoyCMkChIHz&#10;I3BtC1IawZJlsOP8hoqyqcA9q+JjVuY3TBktYrc2tsIgYHV6qBwfEoa8fyO47BTRZ6MUCH7a3j/P&#10;vF+BAxAgtAgp66A4AaMNI9WhsForJUf3yOkXAAihYPvgWVTrS6CEghLSOjKra0v4tb/wNfzGN34J&#10;ly7+JRQK38KPf7KM/9+/UfEnL7+PV7735/jed7+P//3ff4B/87+WsDC3iAurS8gwhu29K+CiHQjN&#10;TH6Aej2Lh5uXAfEQMxPfQb1WRbWieaZKReDoZAa6N2POFXIgxlDx6Kq/7g5x56RBcovJNf1IbjG5&#10;ponnqD4lorzq1z0SVRWgFFAUSHS96JJtkugEM3IBFVPmLDNSHJzv66v0Ob+dMiEMTJkHpfrqV/re&#10;Uhn9Wwjn3lSpMKQDxITEbm1shUFhaB0fMEagH0PcD2qh4Ee+31VSWgQhOUjZxOLsO7i69jKurr2M&#10;Ry/+O9y8/i9w8/q/wI0r/xqTpftO1QjoHvn5JSXDWWXV9Y2Vr0IA5mPMqx9y2SMQIlGrL6JWeQQr&#10;U3cxW9pHlmY8E6SC07NoS8ePGQxSH8bIbhjtAl3z0bsD3Dkp0OHMVLo4LKZfQQDJ6vYU88yMgq4Y&#10;T92QjqfUO6KcX8m63iEZXSsOIxVQEQBSnEFaZpcInQDx3H/KREDwA9c+VFJ08ktvFMzhhHNIMZrE&#10;bm1shUHB6vjQOd8HRqS/TNdDmhBSHDgzLmUdgh+C0ikwlgOjTT2xRmt2Kp89wsL0O07VEHSvgnwj&#10;VMPS3BtYWXgNF5a+h6sXvo2rF76Nyyt/AoU5X5EOshSdk8plVOtLuLr6J5ieuOM6U/RkrStBvQlU&#10;xgwo0pEGia754zbcteZ3xWhSEo+qgfjiDpLV7Snmk+nK9slwZfccw4M+ORK5FyKIpMFIBVSAvj8U&#10;Vzcg+AEAFdT4WJmQvGulLJ1ufkMVlSEfTMYkdmtjKwwSQ+18Fzl//dJpa6XkEOIUgh+BsmkgpW+G&#10;ohwJSgQIcQd7xfyuM6tD2t6o2gTub30JjGq4tPydDl9nHHPukJbUT7pSv7th7py0SWY9fb8c1mIa&#10;jykeTCfGPHWjBFNJMQyF2AspthBNMpoUXLNTnnqemVHwUPTIahFUFsDIBVQ6HIIfGbNNu5BSBWVT&#10;7VWzXBBQNmUMUgAQFm2UAaLLpoZZaWjFI0Hs1sZWGCSszg9lA1JgRNsf0pw4LaZ0MsJtmUPI9v5P&#10;Gs9B4wUIEWMj3JhwnsXW/iewufsCHu58AXfWv44761/Hvc1fBOft/bDSRuMF7B49BYXVsDDzdswn&#10;XdReHzPySEvqJV2pz23UnZMyUV7FGgI6b0UyC8m0ghUDivwJUQop9iZAKaAokOh6ESRdIq6M1Ah7&#10;cg83kkOK0/aMVesDbzuUzYCxWTA2C0rL+r5U5jK8AaMhSotQMqspB1UmARWPILFbG1th0Bj6BkTE&#10;bOcItjVCs0KK3ZBsJK3Dk0dwd+NruLP+Ij548Gt458P/BA+2P+8USxGJXPbI5Vq1vmAshN4dhFDw&#10;cPsz2Np/HstzP8bURMi+IWPGhCEdqVukbtvtsDunC3QQTCXX9MNhMUYFMUR9SFa3p5hPpme2i2hS&#10;dpLoBJGyvSjnWLLujyXZKSMRUNnHNcT4lRfGKzF6sCP4qbHQRN0hz0BpGYKfGotQSEhRBaNT9u7x&#10;HRd2uwt9Kx5JYrc2tsKgMUwNsPoaNY0oIU1L0nop64BsgrKyvpQ4LbReVWbKAgjJgBAFhJbRaApo&#10;PAMucuBCn6HizgUjUoSxJpbnfoJCbt/1gNI0jlqtjmqtDkqrgKyimAeKRSCXyyKXy7VSPpcD5wKc&#10;c0gAuZyxlUUgBNv7z+LOxouo1hechT7E7f3zw7hnHEiP1Clp2AihB1V0RPr+JR5Rp0C3645qUJeL&#10;Kq0TTzoWXTQdRORe8BPxy++QbkcDPYfQAqgyq2+AmVmDkrlgS+0NIO3DPimbrYMkZT34l2JDSYJD&#10;igog3d8WdIckw7ThJXZrYysMGoPUAOvVMUh+DQAhXRFS7IuUHEJWwdgMlMwFMNZevY6QIpiyCqas&#10;gZAcuOazamkXUVgdjNXBpYQqObgU4FLgwzv38E9+/3/G//DP/iU+uPc/oFL/ffzCV7bxt//LKfzW&#10;X/40fvkbX8ev/tqv4Bu/9qv4yi/+Ata39vD+R/fRUFVcvXIbmUx4UCWkgqPT61C1krNozJj0kY4U&#10;h7jyodidSOJSIqSMNnPgQTKtIBwWY1TQeX91VrcLz0yPbFeGjk92OCGKIcUWDMkQhZDiNoP07VSH&#10;jF5ARYqWIY1Xz3kPdwiheonxC7D3alvEmPHSbUhZB+d7PvWE0NEY9XwNcmO3NrbCoGFtQCeNcNqJ&#10;k8a4iNA1IcWhCH4Cru1A8D1wbQ9S1vX7jLYNwfeM/G1I2zYQ9vvP8dGb2N/9TmvWqFqro1ZvoFZv&#10;oNk8Q7N5hlqtjkqliuXlJbz0N/4G/vrf+Rv4a//Vf4G/8rf/tpH+Fv7q//Fv4sLVZdTrR6jXjyGl&#10;xPTEHSisCk0KNCVHU3I0hIaTagW1egVbG1VIWUA+P42J8jxWlyqYKEko2QxoVgHNKqhrTdTVJubn&#10;dqBgC8J7lfjISNCUXjtMw8aYkUQGJKdcqqRusOuk73H6FqPjqLtTV6Lqe8p5ZoZg6ISohhTHJrK9&#10;xN0bQTKCSNoQKRP+BNFlXn3lFayvP3Rmu7j/4AF2j/YhAUwU17G2+BMQUoQQpz7xonD0NNUXq6A5&#10;Q14AoODarmHDIklLoGweUjYg+K6+v5WVGD3JlHlwfpjiXlcxKh8BYrU2lvAg49eQ8UCwq0ToXgIG&#10;xmaMH1i6z8HJo9g7ugkp9VeaFUIxU76LKyv/AQAgMYM7G38RDS0DAYlCoYCJksDs1C0QeYb762s4&#10;OZ1ATsmCMYoLy9+FFAzrO58D9GUvcGHtXRD+Pjg3f1zSV9mr1FdwfHbJyGtTyB1gpvwRiKO/KrVF&#10;lzyjTcxN30I2U4Ww/HZVra9i//SLqFdVZGkmtOtVyUEUiqsX3gfDT6FpCu6svwgu9IUyLl25hKnp&#10;KTx26Q8xO3XLqe44tmG1jQYdt9J5gBNgt9C5vdHEfr/3u/t3hQ6Ghck1vfCw5pHlRwxRDxzaMY15&#10;ivtkurJdGfCWC8QiHaIYUmzBkAxRCCluk2B2Sv/TU9KOw/bhEXD7/q9DksdAQMCrDdy/77Nno0X1&#10;yZs38dJLL1lLffGKOIYaKTUIcWL0iP5NVBtnMKXncb6jL5UuOSAlpKhByqrrNq//WtwApXkwZcm9&#10;dLH5C7aZekrfKu4LsVrb1+OSJs6GDH2DBp8I3RtBJHWmJu6BEq31tyYF6hrDSX0SJ/VJHFUZjisV&#10;VGo11Gp1HB+foFb9EFrzp6hVP0Qh9xYkOcVZo4bjagUHpxoOKw0cVys4rlag8V3ksz8H5xUjkKq1&#10;TrdSYROrC6+50uzkbRDCjftuO5UKWy7Zpbk3oDB7MFVrzGF7/zlIEXORH0lwUrkAKe2rHI6vjjHD&#10;S4SBZrfooLIOVD3wsOaR5UcMUQ88R/GR8RT3yXRluzLglxmNENWQ4tikas/zMESoIYJINxi5gMoK&#10;IQyKstT6fkpfNt3jYS05uLYNTX0ITX0Irm23Zo6sD2Vpymk7kJIb3zqs+u8H07cnet8q7guxWxtb&#10;Ycy5JOQc6fdplMseO7N84ZxD8m00G2cQooJifgNLs29horhuBEFtSoUtzE+/ieqZ96qoTghhoLQE&#10;YiRnr1A2Y/t21Q+N56ElXFijqZVB2VTrb5sH/TxIYzzp03hnSLD3Tu/7KlmNybT88LDmkdUTYtYb&#10;XdxD0iMrRhhhIZ50NAybaZmOMjuVmA6sdaA6IgGVObSxPjkJKFswVspiRsoBtn2ozFUAmaMriCtI&#10;atdAjB6P8ZT2cq8n9K3ivhC7tVaFyEpjRpYY50NIcddhtImV+R9horDpLPLksWu3sDj3vi2vVNjE&#10;0twboJaA6vHrt3B55c9RzO/YZIMaTEgejM2DsXlQNmcLbPRVVCeCDRhIoTizIqOqWaxvX3dmj3EQ&#10;fhTG9A/pGs11MLZLRsJX/ZJpdY/O/LFoxzTkK+5T4JNtQZcIl/MhRDGkODaR7TkEo+hF7okIIt1i&#10;RAIqN3oglYEQFT3xE3BtHVJUDQkGJbPqWgWwNZvlNfNEGJiyBIUtghAKzg/A1Q3j1ZaIRBisdYe+&#10;VdwXErU2kdKYoSfmcY8h2lUUVsfi7Jvu4MdBqbCFZn0Lmhb+pJmddu815frbwNptnB9AUx9CaJug&#10;dMo2IyVF1XLf9YaLLA5ObjizE+Hj7piBJfy8HH3sfSBdOT1gYIIpj9F2jEpiiHqQXNtX07Mg6qt+&#10;SYhmKJqUiSEdTymACIYiiLiQrX/6wsgGVJSWIaUKrm3rie9BSs3S2UIPiPheKwlR0TfpJVRfDt0R&#10;KOkzXBlwfqivtMWPAfC44zE7HSknwaywp5X2jUStTaQ0ZmiwHt8YxzimeE/IKFWszP8IqwuvYmby&#10;diufEo6luTewtvjnWFv8c2Qz+za9SMRqsADAIVtbSOiKlJVbG59TWrbIu+E868zqnMj+jxkzpv/0&#10;bzDsqjuGKzFEvQkwEFAUTGLFZCStzlPP81B4SjqIIhNVKj4jG1BJWQelBVA2q6/OZ6T2N1QSUlRa&#10;CZCgtAgp6xD8AIIfOizqv7RydR1SnHiuzhdr/OEkwQCvc3peYV9J1NpESmMGkoTHMqFaz1BYHeXi&#10;urHprg4hAhPFDZQKWzZZT2I2Lkp/mOWE6KvtAdTy/70pFbYwUVxHqbCNidI6ZsofYqb8QWCaLN3H&#10;RHETxfwu8rkDu8EwJ8f0lW4NaoYLaesJ+189QiLR7FT6vnqMomNUEFPcgUfdEQkU9Sz0mJ3yJJqU&#10;HUMnRDWk2EE0m5FJcK5FqjxExCwOEeuIkQ2oICWkFKC0DMrmW8n+DRVAiGK8/78ASBVC24bgx/7d&#10;Toi+abCyZCy37v7Y2hxwJH6ed6SchJ5X2FcStbbjgzqmL3R43BKq9ZkOvU7QX5RNGffEBUA29c3R&#10;QQBIffuJEJuMNrE8/2OsLPwQi7NvYm3xz3F17Y9w7cK3A9OFpe9hef4nWJh+BzPlD5xmx4wZE4rP&#10;WKenDIIPvSBqO3W5qNL9JrKfDsHIer2iQ4dGNqAS4rS1ap81Wd/lJ4SBsQVQNgkpG+Bee0tZsMqD&#10;MPz/23u3Jzty/M7vi8xTxWJdeC+ySXa3eqSZkeSWN6S1wxGO8CX8YO3uk/w2/jOt9ZuefNkIjdax&#10;tsMRDo80o+lxk8Xu5p0sVrHIOpm/fQCQiUTi8kPeTp5T5zORnD74XfADkHUSOEgAItuXgzR7rZVB&#10;r/5cZ8OuTJ7hSuncNp2MtkxG54Zt0tN8RYwXdaxK9ey//h4V2T6E2IOA2gVQ7Dh3AazwJHeC46uh&#10;wzHYsmVImr23nn25bnTMtKOZB0cvOzGDRHULR/4MomF6hK3kVoLEkxxAWUQMI2ILnk8+DEet5uDa&#10;+PW0xK8xDBs7oJJV1z4Tpa7SehdAABAiQ5bfrWae8sVxq3qE2IPIrqFcvkS5fIGyeKd2/ePRuZ9n&#10;GiYbd2HSzGZBpxJ3MtoyGj3bYvI/s8FZXdRl8Q5F8RYCwlhHRQAEssUdtXX6HvLFHUAM9dhxlHd9&#10;G2/LlaLZtRu7o+dndTlL+uffz0Or9z4MTj+OoUErAb7ECMomYhoRd6KrT6dd5+bga47JUE+2WSF/&#10;GV3IGSRz/VRmvu4nABTVLoCtmSkidyMRKf1LlMVrEIV3rwrR+dnf2bAL693F7EKnEncy2tKbAeq9&#10;p/lMGKAEHhex+tFyKs9BKCAyuVaKyvP6bL/LZyiLUywvn7XXnzozaCVYxOTrh3krj3VtmQPNfoWj&#10;lzENndayDBmvw5MjaTw6997DqkGhgVNPJjpFk6OiGCqYjvdblIjbiHhQNm5AleW3sNj5AvniWP7/&#10;zoP6WjwwBlUliuWLehdA+ypeeptCqF9Y5dbs4YXWHDo/9JIN+jJ5hitnPdrlitGpUZoM4GJGDFCK&#10;AVxAvWrd3M2vAKgAQc1a2YMpRUkL/PTqX+KHF/8Ffnr9V3j2/L/Edyf/Cr9/+m/w0+u/rPXKHfz/&#10;P/x3+P3Tf43fP/03ePrTf4OfXv5nePn2W7w9Xa9zqMx7cKDq3zJ7mn0Kdw9jZKh757abFZMOzjuY&#10;KCzLBEdBVa/QMTs1GMrzeBl4YWfZobqlTkSTqn9mwcYNqABSs0en8tLnUJVnaqF0d/QsVr54VG9k&#10;EVg/1ZXkB2yyQV8mz3AWJJd621salp51uXnNMW5punin8hME5PrSKEYGVGb4cPYIH84f4/zjfZye&#10;Pcab05/jzenPcXb+sDIpaYG3p3+iZH+C07Ov8OH8Ic4vjvHx093a9wwx77/Uet185tMpGo9mGVdS&#10;Yt+bNwy6Wfno0MO26GDiJsFRUNUrdAymWgmoEp2iAUjzq7TTjAIwHDFU2oSNwtLh2bgBlTzA9wXK&#10;8oOcgbr8qXFRGRtUCeSLe84OAdEFiuI5gLJaXF2Wp63zqoYi+eE7+RN70sxmQ6cSdzLaMsQt1tN8&#10;pgxQIlfF2J8ZEF0YP1aV8juSPllKJcryQzPNIsvq71ECsKQCl1Tgosjx/uIm3l/cxOmnI3wugUsq&#10;sKQCZcdf2qfAvHU7VOuVYL6tNzR1SWkV5SZ0npUaHiuOycMyMkzIO6jqFXoFFlKPq12jLCKGEXEn&#10;2D45ze3UcWrOmo0bUAHEGDQFEBlEdoAsO3Q+Bqn8iOXls2ptgOu8qjHo9FDuZNSVq9d16FTiTkZX&#10;kJ51tLnVPH6pUnMgKhprUO3PKrX+XnZksMg/487N3zTSCipRUIllKfC5uCav5S4KKlESoaDmL793&#10;77wzPk2Pec+l1J+GJrgGYeCOee1tWL/zoK75QduAC1GvWSkMGrfDUwfHDi8JGJYJToKqXmHd7o7k&#10;VkIrOYqyiBhGxA7ifgMiBxFtS8yujcj3UFjqINmgzcYNqLL8ZnPdlHU1N6ZwQGX1qmBdwwIQuXGZ&#10;Bt2qsMsDF10f1p2M+jB5hiunU0cq2WDD6VSJNT3N14ABSyYAohzvTv8YRblbJf/2u5/h82X9eUoW&#10;CzngyrIMe3t71bV77bA6RzBf3MPe3n5DvrO7g8XiE27f/M52OSrm/ZbaMuS41orRAh7N8cQ0W3XS&#10;UpHqbEY6nBz6e9A4PDmSxsXIMCHvoKpXKAUtcStB4kkOoCwihhGxA55fNtY9OJTbmKOIuAmlGvjp&#10;NhqYOZm1u1+1y591qK8bkrv3medVZftY7HzZvHbVtfNolHVUMTo9yJMN+jJ5hrMgudTJBhtGz/L3&#10;NF8DBiyh4ers4wO8evenOLj+Ixb5BXbyC3w4u4aDfb3t+cB4iiGTBA6v/4j9vR/w8eNHfPr0qbou&#10;P5+jLN6gLN6gKN7g8ydD/vkTLi4usPz8BKfvL23Xs0I/twd6dndiuLxpSGeWqwEdr4Q6/knbm9B7&#10;NspkGC9oe+oYYkczhWGZ4CSo6hVKQUvcSoAvMYKy6WIahOc3Iq7hDKasRE/NNaHqHyd+yfhs3ICq&#10;LN+jKN4Zr5yUKJav5BqqpbmGSq+V8g2yzGZpNpEQAkLk8iBLTydhSpJD0AZJRn2YPMNZkFziq1RN&#10;A5S1p/maMF4JCQLX9z7iwd3/G3u7Z9jfe4XdnXd4+eYbW3U0ZOnqMt699Y+4c+M3yMSn6oK4rM8R&#10;pAJZ9gmZuECWXSATF7h+7Sfcv/MfkIml4TnCeNUKqCeGfc2F4WIZzhNa3ob13cZunSEv878mYIDX&#10;+mzm5qmfF8M6wVFQ1Sus29+RbOHRHYgx/LJ9WopsO5YmR4fJgK6wiQMqqBmmYvkMVH4EkEFk1+XC&#10;aXNtlVorJdTsksj2vIMr8zwVuW5KLq4mKlAsX3q3Ap6aTn3UZIO+dIpyrelU4mSDNaFnuTrV5doy&#10;YCk9lfaf/vk/Yf/6IQ6P/gJ37+QoyxzvTgfeLc+Tt0xqCq5fe4V7t/9f/Ozx31XX/Tv/TyXP88/4&#10;6ov/Bd88/jt88+jv8M3jv8PD43/AIu+xbnYgyLjmzmAxDvBamUk/b2YLxK7xGNe7AQ1f/xg0fstT&#10;x6rvYKKwMkxwFFT1CqWgJW4lwK8bRVlEDCNiBzy/fBiOLBXHXohtIioR8ehs4IBKQlRUu0pl2XUg&#10;2wv2xrL8JrL8pp1cowZNWXaELD8C0RLF8oUatM0PTzH9BOpmPCbPcOUklzjZYEWY90/o6kBP8zVk&#10;utJ+PAcW2XM8fvh/YllM98OQLJ27jEJcw861m8jzJfL8Ejs7N5Av5DmC2eJYpX/GYifH7rXb2L12&#10;G9niGBAL25XCnU9fyLq2DI1dw7FrWGzv3Gt0CIPPSGHQ+B2eOjh2eEmge/5BVa9QClriVgL8ulGU&#10;RbphBJ7fiLim86t+HPiaTnqax9jIAZUQORaLB8jzO2qr8+aaqAbMZ61cR/UY+eI2iuUbLC9P/D45&#10;MPPtS6fOaLJBXybPcOUkt4tpMMdrBEZ0PVNGKrHHpQDwm3/+M7x8ex///PsSL1/toSj2cPfue1u1&#10;G57iyCSHQCMWyMR1pZM13hwQ4hpEdg0QObLFvWr9qsj2keW3DCdbYgzWtxh4loSGjM2DziN0zZIR&#10;BlIYxaNBB+cdTPwkOAuqeoVS0BK3EvrAd8bXBFubp9UNT+21iXzPhKUchf5s3IAqy28iXzyAyK7L&#10;HfkACLGHfHFfplsbU+hdAYXYk3rVboD1OVQi20O+OIZQv4CK7BryxT2puzgGRMdqDPQpxsDTv/GT&#10;bNAXneGkma6cq1diP1fzDhiJSEVev/YKefYRP778z/Hu/Zf46dVfYVke4faN8XbLk+EEgqqodai8&#10;QLFUa2DpAll+Q+7Gunwt0y9/Qrl83rDeMjGRzs6Q0ADXWkEw1kkNz3BeHbXbwXkHEwvDQ4KzoKpX&#10;KF9Ua4lbCRop8Iqd8MsTEVvw/bLpMDvFImITEU9Gx5HADHB0FgSATA2MqjSxZ+3019yRT8v1JhOV&#10;bn4ICAEIQEBtQCEtmv6y/XYgMye505psMAQryXSlXK3SNrnKZR+l9AF3OrdFfoHD/Wcoyx389Opf&#10;4uzjQ+wuXuHDacLmDi48xZFJDkECVF6AqJQdmfKsehWb6LOtuoXBoB2RQZ1Jd67rykAYbUYKg9en&#10;5amj8w4mFoaHBGdBVa/Qs+rHmYhK4BU74ZcnIvYTMYyIazoMpvg14tfxS/x0seGwfgMqz8NaUxbv&#10;UCyfq0v+qmleRHrxcomieNmS66ssXhnNXf9CWl2X6lq+mM2mFF2IVGcbbZBk1JfJM1wpV6W0K7mV&#10;ZsVIpU9wefvo93h47//Ag3v/AQ+P/wEP7v5fabvlMZEhJQRmIoR8tU/kyPIDWwqota3yR6++dZpB&#10;ZA8hsi8bF8SRrTgxOxDZQ0DUb07MgwzIHqr6sbop4gDIzGNFBCDuAuJeUy+GOACyL6WtTRd/YzB0&#10;HCSA7AtZbvOy70Nx150eQ9x112eF/jvgHAtjtvsOhHgEkX3VuBrxiUOI7DGAHcPOunvEXUAcmykM&#10;DA+tHrO6Tx312VI18Qr7DqZ2ZN1y/569fiURsQNlETGMiGssRbYdRzMwM+uX+Oliw2W9BlSM5yTR&#10;J1B5pq5z45JpoEI9cuUvnKXnqrdd1xtcWDokL6Ie66hmRKfObbJBXybPcKVsamk3tVxpjFQDAbeu&#10;eheiwOH+Mxztn+Bo/6TfbnmuDKokh4BJJvbVmX9fAuIayuJtU0HkENk+qEyYpfI+VQUgbrQukX3B&#10;6FiOh8iOAXEbgG/jje54q4KFqi9dP1XnJwfEF4A4NFQPgewYyO4304PkgHio2uG6JVvIjnqSv5EQ&#10;14eJg3QH0n0fIvtCDjA14nqz/gOQcUFch2jVp4nOPzRQq7xVCHFf3qetv5+HKr5c/i2JW/KednoB&#10;hNiHyO5H8tdYHmxnAL8+TZx+APQeTEGWLYv9PSsLr19JROxgDL+1ttfOEnhqsQlDJYWB3bVYjwGV&#10;50GdhnZSX3ZKZ2xHvZytnuQiJBv0ZfIMV8qmlHZTytGfkWphJLd9kCH1C4zoE4rlSxTLlyiXLwEy&#10;DvAVC+SLYxBdtAdaFZzHqEtHnX2FUnXeV7npxdwf1VkdI6GaUWxC6l6gtPIIz/0j9o1f+BP8jUqP&#10;OJyv9+l7UN+HO56ZJduuSVjaBZfHfTWgJEfc5mHhuo487dqAo2PgCquBHZenPr1+PMMAZyIqQUsc&#10;XXevLFqGTSJiBzy/SQRmkCosFYaFwq/pl6yOWKuunsS/pzR0F09ezU89GdTZakgOPdmgL5NnuFLs&#10;W2rdri0j1UTEbUTcH08GMskhSEEAhGXjrQOTLL8NiGugYug3BQpQ8QdQ8TtQ+RMAEflFf73p3znJ&#10;gUy/8kaqk2oNqOiDuk7lxaIAyh8BLIHqdX0H1a6Qa0how4nyJ6D4nbzKE1kP4rCeCaOPAD4D5Q9q&#10;kNCEBmlbG0fvmKBmWxYAnYKK39ZX+RRU/lgNZKh8AaJTlOVz21MHDA8cZ+VP8m+6+B2oPAHZ9YmQ&#10;n4EGU1GURbphBL5DtqbjVmjh1HFqNvH9TcyY+Q6oPA/pcTG7f0L9r5namcEcTU9yyMkGfZk8wy1b&#10;Erla96csbdcyZyjLU2cH0URk1yHELsrlSxB9ssVxos/rpfFrtgthrG068jxOpVyuw3KtsdlRr/KZ&#10;fjRyzZG0da216Fq/bqLVEUWviRGyLlwO6Y28GsJc2mYP1Zqr5tqaehD2zkjMAGGcGyluOerf8GvX&#10;ayO/XUPGkWtyYw2Tp33EHSB77ClXYCBVUdb3IJ0C1RIDPRuo0ujMNAKp+Ov7zp4thKpDfX/Z991t&#10;ZSPXUtXyWLwaYyaITmUbaugMRM8BGDPNQFWfcs3VviOv+u9Bru0yXpezVb0E6pO0nxzI7gK5rpcM&#10;aAymhIr1QK2Dct0fJAdp+VcQubWGLIjKhVEehoqbiGFEbJGmzSbiNiJ24BkMD4z9DbSlhe6sy6v5&#10;aQAGczQ+yaEmG/Rl8gy3bGEw0j0Zud0j4v54MpBJDkEMkUNkN5DlN1ozUS3UOVRyICUgsgN5PlUv&#10;0h65IjuGyP8YELchssdqob25JmKhOlxyTYnI7su1E0bdiOxYDrgqP/VaGCm7L9d6uNZaiKOWv76k&#10;1YCF/qVfHPk7kHrtSkUOZN8AqvwQt9R6IKO84kilmwNS4RnEKMSR9Kn9mmtlsuNmfvnP5PonXY8u&#10;ub02SvsPtU92r5aLm81yRQdSTLJ7MkYVnxwTOO67/Jv2oEocVveXXNek6kccVeubZD3rNYRWd7Ea&#10;gCSS3ZKDODMecQSR/wlE9sBbn42/B3FLrctaJMUQVRVHwMJo1/wxkD8GWfejyH+uBqK3IOz7B6Tu&#10;j0fV/S7yh+17qEU0ugq+pkZZRAwj4iZrs6tfukVXtgOqZHQvQl6DzWL1djAdyWEmG/Rl0sy2bPEw&#10;0o0/ktshkGF1C06Ia8jyWyiLN8ZurAg+ELPsAPniLvLFXYjc7Kj3xdjtT9xRaeY6kF3jV3yp3xpI&#10;iP32gvfWxhL6Eaz9qLKKe2pmwVeXGYS4qXZD0/HNgR1VJhV3q+lEu9shFq3OdXtAJqwBgfnfpap/&#10;Y42buKli0XpytqXdbkombiu5/m9bbr7CKAz/vvbR+Yh6hlMcAjhsdUTD5PUlDhwzN7ouM5WqZ5Ts&#10;jRbaAxSJjn8HolpLVDrKZd77rnaFce/uq/ZrDuAIACFX96sZj4AQt4z6lJpNXPXpuk9ieOpTZ5fZ&#10;7ZqpHwnswbv2I/9bVBtMkLTNdHnqtVoif+zw48AuukVE7CDdIorlkpOD1GFoBv4+/BIfyiLdsBPb&#10;AdUg6B5O3Z1opiTS2XBaksNMNujDpJlt2WIx0r3HcDv6ne/JQCY5BEyoPEdxedKcnaICZfHGVKvS&#10;i8tnWF6eVFe5fGVr9cDcFWxfrv0wXlsSmXqNis4Bei8vUJ0OqFcGl+qVtffq9aJc6VgoP6TWwlRn&#10;KWr/sLey1zM0w6/t6tX3yB7ICwivebKx6lHORjU75A2q+j8FyheqPjz1QB/k64J0ZtgZ+dG5ahvd&#10;+bpox2OcbVl35JeGzqWyVz6qfD4AxXcyRmKUyyZ7AOQ/l1f2ZbVGyV6DVreZMXPXuO9cmPEba4no&#10;A6h8btTHqbEGKnCDVHEt5A8R+S/UjNK+1wSw6/Od836v/95OQcU/g8rn8iWu7JhVn1XLxOqTPgL0&#10;2WpXC10Y39+1UR4qnoKKp6o8ao1ZC+O+CVZUVOzAsIgYR8QWtbbXriVoJbRhqAyDUecDsiEDKs8T&#10;fiXoWOrLTmGTbLAaksNMNujDZBlt2aIY6Z4bye0QyNCGCNCxXomsX8c1VKozAPXl07MTDEKyBjlE&#10;41U1ta6CXqtF9z/UMyUaOlfpdqes3QHUfkBn9e51dK58P3V0ikuA3gK4BDXWFq0SXf5crVFRA2Ey&#10;ZgCcEECvgfKp2lzBqkcnSk7vHPVrQJ/lZg623yo/fWl5If+bflL3lJ5tcxSAzmr7VvuovwU6UzON&#10;etOMWLlsdH3q61KVObYm5LPcdKF8CqLXtlDivL90/byp6oPKk3oNVDhTldenOm5xDFRrokIIubaq&#10;FY9GxkV0JgdR1SYk8fpshuyoz1LWJwCgfC03QTEH2CZVUgEqTuSAqVT1K3Kjmy7U4OwTBHcWzZFd&#10;PwyHEd8RcRNjBslrZwm8ei38mn6JD2WRbtiZ+N24VgzxQB8DPYJodjvY4wq24mpJDjPZoCuTZbTl&#10;SjPSfcZ0y1TrjicDmeQQjMpY+ZmdEPsXfusXZnumoDUjs5CvC1bn8sQ6lRqdj5rhckIgOgWVz1qz&#10;FUOQ3gcpgPJl/bHVIU33yEJcN2amHDMA9NI9SG9g1XN2Uw0CbqlX5+zY7c8eCHJAYaxx6scSKJ/J&#10;drdFFlRyyp1ILFPIvxkqvpMzXHSuTBbqx4jQ3yzHuTq/Sdw2XvUL24WlS6Cw/n7EAZA/bK6N0068&#10;zqSgJRZHEIs/iZw3paxaxm0YKm4ihhFxk8DreBWWiqd22gR8+yU+Qhb8Ok9lwwZU64Dulegvl4QZ&#10;rKjCPEgOM9mgK5NltGXLMDBvV6ba4Mh8p87dyG+0rOUv841fzPXMUQP9VC5AekYGALxrWQaE2ru7&#10;DUl6f8MYlNC79oxhoMOUlJvZDuJufY6Qs308s5ZeXGuo+iBnMqtZVHqTNtChV2pQqD6y6ym13CbU&#10;bg9utoAq5wuU5RM5u4XCswsjh2Ys1KjPJVD669MZMr0CiqfqetL++8luqcGP9cXidIZK4BXr2VoU&#10;6gcac+bNb2XD19Qoi4hhRByEYxurnQqGSidafnn10pUud/jMGO2JOgE6dt3Rr7snwVI11WdLcojJ&#10;Bl2ZLKMtV4KR7ieGy5FybuLJRCY5BKNi5OfI2pEUJ/pw9c0UNWdEqnVP8lPCWpb5Eq0ak2p7bF99&#10;pTr04ZiJSoL8gehXyeijarNTv64P8xVHOgfK58ZZUi8s5Qj0UdrTBzXTc9T1LmdilTVQVT5qk+Vg&#10;s6eVTzqXZ3Mtfwss/fXpDbnU7fpeneFlYhSWzoHyvby83nzpGjngo+U/g5a/NdZSoWkbcRMRO9Bl&#10;sNN7EvxBRMFQceM39Et8RMrvSx+ANR9Q1V8sY37FTIvuvdQzV0FYSqslOcRkg65MltGWjWWk+4fh&#10;lqHSH08mMtkj3Dg85WzMiOiZDRtjpsu3lqWFnl2IPJ7FQYddzkaGXnrWFBn07tDoejHXz6lZisbs&#10;Ejkysz+j2b7ipvRPb621Vwyc2b2WsyIoPApxCABpH0LPoIQRQ8yypYfqyNP+jM71AAAoX8krUJ/t&#10;lBjST2VHF2pt1FNQEW5/dwQKOpev5FZr/PRMmmnhqp8ar28vyoJhyFCpGXOL9MBAzS/xwS//GES+&#10;sedM/SXoedxtAHW3JVpGltJqSQ4xSbkPk2W0ZWNIvpt5MNwyVIbBk0n9rTQ1Kk9PBTiS+iGOqnN8&#10;ql3IrJkXIa7XuwH6ItB+fLvQ2dAHeRnnBLU70bna1t04P2gkkvompHfMixB0GhLmapOHJVD8oZ75&#10;Kb6TaUKfRRbyATUYVruxZffVbnFqZgpqNz5xU7W7aLsjALQD4EheZLePoro/bqvDfT16Hqps6UKt&#10;0fPsEmkj9tLvOxOzvOKIGfdCHaJ8qz5/KXso26y1ps7FwvhbMtcqGipiP1ifsRx8NO321FEJN4DM&#10;9XfNzaUuT30OlbSl8hwgkud9edbXcXOp4VvwNdEa8PBtGZoMFT7K2UA+qYOrNR1Q2Tf4JqN7D1d0&#10;xipJuQ+TZbRl7RnpPhnJ7ZDIEFcR6NR55hDZI3V4512Zv7EGQq6XKgBxV24RnT1UMxt6TYfehc/2&#10;w0X9qi3uKVt7bRDUr9s7ajZiXFI7FnFiHgNyobstS2uGyj+TUEFvVbvdkdtmZ1/K/9bnUFVrv3YA&#10;8QgQDwFS+ZHqXJZq0CiuGz6s9jHuD6nzkL0xibsjV6hZKqiBUshPmXDfOXKrPmo/+tBq/2wKASCx&#10;D4ibSv8riOyrahBB9NbfPnoQLvbV35KsT4IRi14rlel2a9dnu84MvEJrVZr+kN2DyI2/a0vBUWs1&#10;ZnnyryDyr1S9GH+npa6PnWa6wuubQ8Q4Im7iuzVsuHot/Jp+iYs07bFYwwHV1A/WOSE7/ayuv1aK&#10;Kq6OpPCSlPswWUZb1pIR7g3mLcdU648jozppkggsjDw92TuTnYkeYs9jOgWZ6zWqGQOTpXFWldyF&#10;z57R4kLly/aCeRuVf/MQ5BXBmoGwCLzq08busamZpAp7l0FbrtNd7WboE4DywmlaJ+q1QbaSMYPp&#10;zKc9w2lje2ygZy6Da8gKdWZUOB8vVQCF2vJf+QnMctUxu8tH5YvIbphL9bdSe5L/ZdbnR3VVKkom&#10;f3jw1huFhbaIfPdN2JHFEqTPL6sg5dtIbq3hknBzqTFiSzeOwHBoqciPHDuGTioDuExpaRtBNEap&#10;+vPrX/89Tk6e2smtp+T33z/By7evQQAOD07w6PjXDflcyfJ76sBK9w41PNi3roStOD1JoSUp92Gy&#10;jLasBaEeeo48v42iMDp1XEJuFQyV4XBkti6DqaLYxXcnf42i3AUE8PUffY0bN2/il1//Le7c/EdD&#10;04FQ/1TrkgzPdO7oLC6smYJl+3U3se/o/Bp6Ws7yb8exkK92VYO48Wk3gaovb/xWfNVGHbqeMjWL&#10;8VHZi/rVqMpuoTr0S9kZF4eqMxrKT/nx6l1vfr236tWeASqtejbvE43d/rYfW96k+bTx1Kt9v9if&#10;bT0AQhwA4gao+F299qjVDjE/5NxgovWEbN3vLjv7viDjPjCSWvVl1+clQB/bMZhUQrs+24MpAAC5&#10;2hXqx42lstH3jy6XjsuM1/ZTqk1bjCSnnaNOoygLhiFDpYbzqp+VKD86NZtEhh1hqQ2v/K/fCvz2&#10;+78BiV9CQIDOP+H775/Yai033377LX71q19ZqW7WbIaq/XUOqGSPaLORBWcXn604PUmhJSn3YbKM&#10;tsyake4DhluGynA4MquTJovCjSd7Z7KjHCxI/VPtAmZcrU45VEfI1HN0lum87cvU03KWf1tvOelg&#10;Co7ORlVf3vit+MheY1Va9qoD3rBTM0LVLJJv5s/Mz6FH+rqUu7cF69VuM7ueXfeJ3f62H1su0WG1&#10;UltxOe4X+zOgBkafVZ5n1ho73fk02oF8foz01qDIFbOpr6+2XaudgPo+ILWznrO+7PrkDqbUh6p8&#10;vsGU+qeRx3v1GqgeTKG+Hxuf7XhNP+8cgyk47VoqUXR72ultGCo1nMGUhdRhaEZUImKLNO0Yfb2t&#10;0YCqyxPyqiB7EOx+BFtxepJCS1Luw2QZbbkqMG4nhspErCqScL5OqTOxK30fr1vYjFHVpC9SHUR9&#10;zYNxopHnn+m1SHLt066SDZPbcHE7vDiSfARVvcLQYMqFFHjFUZQlwwFDxYJvwddMoLNTv6FfEqGz&#10;Yc0ALtZpQLUljuz4y/8x+hYspdWQFFqSch8my2jLLEhob64qQ4+hMiyODOukSSMxMPJ1hOBI2jIR&#10;NFDno4lxdlMfCLMdQJmMF5VQr8/p3fDUa3R03s61Q/UkqgfoH4sXr58NHUxFjCPiNpzZKUfztRJd&#10;RF71SyO1fv2KfkkaazKg2j4+05FdIkdfqQ1LaTUkhZWk3IcZV9iWARipfUdwOQZ1mKsK2Mh3VSFs&#10;WQEdB1WkOmrVIGrejBuhPPdMvpKmdj+kD+o8JLXLXsdq6mDiwfLUwbHXJCBwipyJqARecRRlyXDA&#10;ULEwLCLGEXEbzmDKCV/TR5qH4eo3Jk9hDQZU2ydqP2TnkNVFZClNT1JYScp9mTSzLaMzYnsy3I6Y&#10;uxtHhvXHSSMxMPL1hOBJHoYhn64bzjhVxRhUkb7WZxAFI+zxuVSH0v5WXuVTtV6newAdzSwcAXRw&#10;7DUJCJwiZyIqgVcchW/J19QYFhHjiLgNdzDVakKvZpPA7JRfEqCTUZMBXDSY+YBq1EfnFUP2nhx9&#10;qDYspelJCoutOASTZrZlcJLurHQYrhkqo1PHsKpo4vnGNUz6tGsGkT0KbhcdRNxtn/8j9qVP7DTT&#10;1xhCJs8E0ucxVVdCOcW+pU/yvzN9GKpK6vUqn4qztYObzsfe1W9YUqPtjs6pbJ7R1SOAHqYGDi+O&#10;pBhek4DAKXImohJ4xVGUZZdbNIWI74i4jWXgtefq2QQGU+nwfYU0Q7KuzHxAtWV4ZCdDdzWC3Y2o&#10;wmpghzRp/JNmtmUQRm4zpnuGyrA44qo/Th6NwsjXEZ9OngxxIA/jFDc65SzEdYjWYGwBiFsQ2T0r&#10;fZ0Raq2Ofd0C2OWU9dLQF/cA3ALEFwDlA3R/VJzZF80DarNjdaivvbX9cPSNnI8nJ08yhx6mBg4v&#10;jqQYXpOAwClyJqISeMVR0izTtFFbpBsyYDi1VNi1FRlMhaU2/DpgqAzOdkB1Zal7LZ7+S01UYXqS&#10;QmIrDkFSZFtWwgRtxHA/QRQs6hjmEM1Q9CgLAULcUov71f8PitGh3yiMGRFcOrYaj2HWi67zbOCu&#10;UWa159BtW0MDR+7Hk5MnmUsPUwNHLzzRcdAkIHCKnImoBF5xFMOS4YShYqEsGIYMlSacV/2sRHZt&#10;RVQi4s6M5TfGeN8m64TIIbKD+iEscnmNSY/n/bDU3bpoBy+qMD3scCaPfdLMtkTRN8AE7cLIgqEy&#10;PI7i1x9XEpHCyNsThieZzaoesFeHAij+ABS/U9fvPWcQManOnHLsTteLPGHmrDtDRuyH3Dl5krn0&#10;NDdw9sKTCJp4hdvBFBvOYKoXfo9+iQ9ePUTEAFOnC+s/oGo9ac2Ok6MH4UCIPeSLe4DIAAjki2Pk&#10;i/vq84jEQ5uQur6itRZVmJakcNiKQ5AU2ZZRmLgNGFkxVCahjmOVERl5e8LwJI+H2Aeg19RkgLhp&#10;K1izKfZn9d9iX63ZsX+cy1SanW6i5S4dnZ/+/5GfU0wIS2uWysQsDyNeeg2UPwLlD/XudK26sOud&#10;iThirJkKxWvn22wH2Vkz7fVlp7sI5WvLHX4IRjwhP2NjdVk79GCDJl6hR+BJ1gKvOIphyXDCULFQ&#10;FgxDhkqTyKt4Fc6mZNgyVPjw6iEiBpg6XVnFX9oKEMYVQWQQ4pqsdu4Nt3HIeorWWEK1TgE7FLbi&#10;UEye4ZYZ1vnKInJkXH9cSUQKI29PGJ7kkVkYa2oEhNX5FtkxRP5N3ZkVR8bnXP63OAKwgMgeQ+Q/&#10;rzdXAABxCJH/XF7Z/XYpxaE8lDX/OUT+M7meqyE/gsh/BpF9oXw8rmPuuOZrKNxPzIXcqCL/ubyq&#10;eENkQHZHXhCyPvM/turxCHDVTxSzfV1E4rXzFUdK70FVfpE9qNu4asdb4XbFwpCrdrXas+n3F8qP&#10;sXFHdX/+or6yLyPllZC3/VJx9sCTCJp4hVLQErcSNB59NsqSWXEMFQvDfwSGShNH37ad0k5k1xhV&#10;/zjxS1zw6yHGAC6CXJEBlYnuXdQX0WcUyxcAFQCVKJYv5efRq3/O1PXj6I+1iSpMBzsUVsGGZPIM&#10;ryArqOOJs0vCEVud5BBOhpG3JwxP8gTox6KeGYHxLMg9mxiYnxdG9Ho2yn7UqtmDlq9d1ZE+UDr6&#10;sz2jsqtsc9mhFgcQ2UOle8fSnYoFgFzu/Fehd9fT5cnlACR73J5dabFQZczUoGFH7Zyo6lPcVPVg&#10;zyAy0HXXghuvrn+NPVtkzkLqdnwUblex38pXZA+N+4Mcfq9B4I7RVclV+xs64kgNul3llQzX03H2&#10;wJMImniFUtAStxI0Hn02aZZp2tMzfHzDe4wxfY5t7G/59Uf3pwRaa6GE2G2oarLsyDACqDyTg6st&#10;Clkv0a5qVGE6kkJJUh6CyTO8AqyoThlZrigyZ6Z1kkM4GUbenjA8yb3gPXBztQtfASp/kOf3RGc0&#10;LOhU2UGuAaL39WdAnQn0Xq0P0vlJ5H+rZxZ9qPIXQj+jTKQfKp9LX2IfgHDsLjgFcmauOWMGGbMe&#10;NNAHVRcEiD15cSlfytcItZ04UIOPQskS8eVf+XXE64Bi95Wr/WPtqvNt3B9WLnQOlO8BWqpXGO3t&#10;4FHfZ6Dg9v/B+JOwY2x+jBGvSztBIwUtcStB49FnY1gynDBULIyaYBgzVJpw101ZArkyzatd45j9&#10;MglLbXj1EBFPxuYNqCoE8sU95ItjQGTIFreQ7TyAyK41v79Ejiy3v9R0F8i8rjp1XURrJKowHUlh&#10;JCkPwYwqam1ZYR0ysmWoTEYdyyqjMvL2hOFJnhA1GKDTeqDSmiHyUYDKZ6ozDBC9lgerqs8y8Vwe&#10;vEqvVYI9s0EAvQSV34PKEzWQcOw2SB+U71dqNk3PqJkza1OiZ0QOQa36KoDyJ6B8oeLTs3NclgC9&#10;lXbZYzmLhAygNwA+28oBytqPfU4YoGa7lN/yxIi37uamdN5a7R9qVzoHlSfq+gFEb5WX9swSla9A&#10;5RPjvrL/akpQ+Uzlre+zNill8WPVSmolcfD6k4KWuJWg8eizscoZgaHih2HMUGnSeTDFJKIYEbvp&#10;ZLQaNnpAJS+yLksMAtFniOwaRHZQXe1d/rSB/cV1FZH1EK2NqMI0JIWRpDwUk2e45qz4b5GZNUNl&#10;HBzx1R9XFlUzb08YnuTpULM8gOtB3koYBzoFlS/Uf1/YUkUBaszMFKDyR4De1LZTo2ZW5IzZqfXE&#10;zYH8G3k5BghxyJj50zOGyw5bsxt+xKFnZgdyYJX/vEe8bki3p6ddhbhlrKF6YIslrNuw3iGRzMF8&#10;LeW5idLfSzSWoNAhbiVopMArjmJYMpwwVCyMmmAYM1Sa9BpMebVrqPrHiV/ig2fB05qGDR5QlSiW&#10;L1AsXwIglMV7lMsXIPpk6cmbOMtvIt+5X1+Lu4Fd/swOnaP3cmWQZY/WQFA4HUlhJCkPQbQWt6xR&#10;Ha0sSkfGdZJDOBlG3p4wPMmDEnv4VudPIZNrXtRuf8K75mYsdKR6RsWF9Vo6narXFC+b6ZNQqJkV&#10;PWPmqmm9rkefU/XOVghD562ZvsZnLg07311nrlUqrFc2R0Kthavzte432VXpzQAuFI6ed6LzqHpQ&#10;wbM9uhOpydcPwHDCUPHDMGaoNHE0lROung1V/zjxS3woi4hhRDw5vhHDhmBu30qOwRQACBBKUHnW&#10;uMryVD7M2H04rcg22CBkeYMlDwqnIymElcS8kkxnzkzqhBEGQ2U8HBnXSQ7hJFg14gnDk7xChNph&#10;Tb3+F1iDMi40w25DR+iDfJWu+H3/c6r6os+5MpMan+p4qfg9qPhDewA7KMZaOjo11lApWsF1YyA3&#10;bU8dHEdNggqewZQzsS/G3yDDP0PFAd+Kr6kgI/5OcGw5Olx4dR0Rr4TNG1CJBfL8HvLFfeclt0Q3&#10;KVEuX6BYPm9cVH5squl+gXkFsZWjBmtOXc5gSYPCaUhujWSDIZg8wxmykopfPzzVVCc5hKtgJmH4&#10;0QGS8WOc2Yme6HHZWLOVstZItGc1ZkOh1iTpGbQOg5OqXlRXKmltmwW9bcw6tTpn1VqnHvEmI2fD&#10;5EzfExC9ksmt4NLp26VuYnnq4DhqElRIHUxJgVfMheGAoeLAsIo4iIjbOAwcSRJns3q1ayIqEbGF&#10;0o4YRcQBultymOgJMQ0CQJ7fRpYfIcsOGle1Pkq4d2sSol5DxX7yezoyfrRBktEaEnkNMCicjuQw&#10;kg36MnmGM2Fm5WaEExGPhyfjOtmjMDpWpQXCCIhGwftI1bul0Smo+K28yt+rdTo5RHbctFY7vwnP&#10;DnDdMXZ/E9cdNeQugTx/yHW+0TyoohaHrfOVWIhDOWNIp6pNFmoNVJofAkCtNWhKVs1cGfevztfD&#10;8O2vkIH2YgAXBg5vHZxHTYIKKYOpOl6nOIpRXoYDhooDwyriICJuQ9U/zSQXToEz0YFfzy9ZBeNH&#10;s1EDKgCg4r2cYaILEF1UM07l8gUEyd169Fel/hoW4hqyxQM1i3WMfHHsmMkKYDq0nXuxlaMGa4Ys&#10;U7BUMyl2cgiTxz15hitihuVkhMNQGQdPxnWyR2FqAmEERCtCR6Rmp+gzqHyj0vLGLnEiewyRfQ2I&#10;ettzGyHuyINVozMpuvOmZkLEHeX/kdp17rWaUTE7BdqGpI64Lc83ErctmXmtikyeqZR9rS61Sx9Q&#10;70oo9oHskWeWTZ/7VMq1V/RK1pW40+PcLcdaM3qrXvXX9f+1usxznOp4Y+3Ph5RfuXZPZF9BuHYh&#10;TGDY1nZ4cyTFiJoEFTxCT7ImIo7DcMBQcWBYRRxExB6aVik+2LqRLdLTUL4iLiNiD92sUtm8ARV9&#10;qs+RosJYF9V+Zxrq8Zll+xAiB5XnoPIcIttPm6nyofuHbDdJymuCUP8LMINidwqhk1EfJs9wImZa&#10;rkhIK4s6kHGd7FGYBCPvQBgB0UqpdmJzQqDqXKGFmr1oU810iP3mWqymlp0gd+ijD7J2KrsliLOb&#10;HVmvqTtp5zk6dFGXR9eX2oFO/vcHa8bJgT6fi87UdWH4Da9vI1+pq3ztdEe8KD3xutufDZ0r34Xa&#10;nVEAuCGv6CDcjbe8nbG8dciAZRJUkMKWSitB49FnYUTLcMBQcWBYRRxExG64O/qhLVzNeVOKiFFE&#10;7KGbVRc2bkClKctTQOxAZPsA1FlTzl37cmTZEah4i3L5k9wJsHiPLDuEQOZ46GdGV0B4fk1zoDtB&#10;gc5QDUtpzYi8BoiYcBqiMbpINuiLfTN1vVbNXOKwmGlYMeqQVxW8VXGBMAKiFUIAPrXP7aFztYGC&#10;mplQ5wXJ84/0OitrFzh6Xc+i0Fm9sxy9U+cLqW2tTb8AgEvpm06V38vGuVbKeTs/FOpcq0vj/CIf&#10;Q3cwluo8KNc6I7kmqC6PrA+5NskoN71Ul+nH8EvvZH3Tu2oAgvJEbd7g3i2w3S1sx0n0ytoAghev&#10;XN+k2p/O5HbxRhxEbxp+yXle1lK1lb6vTkHFibwHq/uq2Z7S7zvLr7nZVmnMZmpc9wuXVm87mahJ&#10;u6Es2F18hdTk63tgOGCohOntwEGvwRSTiGJE7CDdIpkJshBEkWHmivj1r/8eJycndnKL7588wcu3&#10;r0EAjvZP8Oj+PyhJJjehyPYAKgGRgcpzFMsXVs3mWOw8RlG8kjNbAER2gDy/i+WlOnzP0M0WxwAt&#10;URQvIbIDZPltFJc/eB4mfrL8HsrCeggFWyIoXCPqcnhL5BVMT3IoyQZzZOxCzLA7nRCSWzVHlt9G&#10;WbTXZQyGO2Mr2aM0Ola+gTACot4U5S6+O/lrFKV8ZfvrP/oaN27ewC++/lvcufmPDV13HHqbbAuh&#10;f0gzZfask8Ou+s1SyzJrAOXya6bDIYM/Tm+6C3cNpKNehQx+b5jlQRVjOwJh+LH92p/Rqs9QBG57&#10;nW7XmTveJuaPqWS1Kxx+df5az4qnCsv+kdbO2+23ubrIpWP7iWHVk11tDKImDAWvilMgE52iKIYV&#10;wwFDxYPd3n4YKk0c3fl2isLZvF7tGqr+ceKX+ODVR0Tsofb95i3wT0/+B5D4UwgI0PknfP/9E9ug&#10;xbfffotf/epXdrIT15TNhiDPodK79ZXFe5TFO0ezlCjLD8iyI0DsAGKBLDtU26a3v4CEEBBCzlzJ&#10;yzWL1ZHaqQOvYM2oy+EtzYyKmhzGjGLvjnkjdrl8xOQrIDGkBNVhiWacWJAxCYQREM2E9nc+APmj&#10;XEtWWBc5Li3T2J1ul18z3SVDh/Qx0WUPYZanjrFtZabYfu3PqOpT13YYl71Ot3HH28SU2+2q5fZn&#10;U8+IpxGW6df2oeXNz+1hR1snDcuf7Z5B1CSoIFvUq+IUOBPTYbhhqHhwtbcbhkqTKQZTQFDPL/HB&#10;q4+I2EPIKiTrzuYMqBz9CSFyFMvnWF6eoCzeeM6hIjkzJXaxWDzEYvEIENdApevAwEKus9J+aKn0&#10;Slf2/fA6GzynFSHLESzJTIraKYxORpuCLrx9zYgOISWqD4cn47oIHoVJsCoyEEpAtMaQca0b84i5&#10;bxR97afDEekAt05PcweWxw4ZRE2CClLoVfEKJBGxB74VX9NGWTIcMFSieH14BQz62LYY1JmfibLB&#10;xgyoHE/qLL+FbHFL1abxS5ADok8olz+hKF6hKF6hXP7kGXwBZfEOZSEXshJ9Uq/41L7tLqQjND5B&#10;J17BmsFYWzUTOsWZbLBlVDo1Is+Eo5NEIFaZHFBYBYFQAqKV4X8ieGgZtBLWkHmUoUsU1NFuNTgi&#10;dSSlME75LY8dMoiaBBWk0KsSEXjFQZQVo0Ij4gBGHhEYKm2466YcAnbNUfWPE78kQsQwIvYQqm9n&#10;4iBsxoDKCcniCft9ZDd6d0Aqz7yDKQAQ2T7ynUfVZhec3QB1t8fUCls4sB1UeAVrRN09dDKzIiaH&#10;k2ywZXB6tEFHs9GYTzxGJIGgAqIts2C8DkYKxIyEqzcfHNE6klLoae7B8pqYSbRdWAoBlYjAKw6i&#10;rLoZM+HnwVBpM4PBVDq8OomIPTB8h2Q92NgBVVmeQ4hdebbUTn25z5cSyPKbTb2svWWpENeQ5fcg&#10;RK4GU3vI87tJ1Wj26/R/J3U4vAadvM0IGXsw+pkVLzmcZIMtvelZ5z1MuxOIWSYHFCbByj8QSkA0&#10;X8ShPAco+0pt483/fm8iHBsMbCKuMu6oc6OGgzr1g3YgsocQ2ZfqPDDPtuzIAXGgzv3asYUScWD5&#10;se8LAYi7lU6te9xUSy9Eg57mHiyvQ2cS9ScVvGoRgVccJM0qTVujrBjGDJU2UwymgKheWDolkfqm&#10;gGwA7G+EjUFke+o8kfhiTJHtI1vchsgOqitb3G0/KMQCQgBl8RZZLl8nJIZ/DsldpKCBV7AGMF4B&#10;DAqnJzmcaAG39GaAOu5p3o1AplIUUFgFgXACotnQfrbmENkX6gyiG3WnWO/o1zbwI44g8p/1P6to&#10;ElIKZpJD5N9AZPcbLS6yY3mQb4ey230e+zOfhRwgidtGe34BiAOHnh783JI69g6O4kj50n4eq8N+&#10;DT1xJOtB6dS69+uBXLeCAL3qIYTDa2ImDg9NgkJUCl61iMArDmJYMRwwVBwoK4YxQ6XNVIMpx2YX&#10;JmGpC169RMQOeH7HZGMHVFScorh83rrar/MJZPkhyuJ9Q69cqjNEnBQQQoDos8NfP3Q/kN0Z8Rp4&#10;BWuAjDsYvVewGoKx+uhktMXLALf8AC6648m0jsejMBlWzQTCCYjWALMznamO8uP2D2wsrkGkztTQ&#10;SFcUlpKDhZqNsuqt8f/psMN2kqkB3YHyonfY25FtaR6aKw6Vnmpfu73FvvSFHWPnPd994brzSaZ3&#10;L8xIOAJyJIWIqjMVvGoRgVccxLBiOGCoOFBW3YzjcAdTfYk4jogd8OolInbA8zs23b/tZkWfblAG&#10;Ia6BSmMNVXnm2eUPMg9xDYBAlt+CyMKntPchuTReA69g5kS6kV2bfEQ6hdPJaEuDnnW40lspkHmd&#10;7FFYFYFwAqL1gk7l4awgQFyX11iQcY0Fy39UwUMOkd2zE1eIqAZNVL4AFb9ThzEv1cBPD/6MuOmD&#10;0d578gIM/SWofKp8Pa/1WizVob7yovInoDy1ldiwmi0Zh0dHUoioOlPBqxYReMVBDCuGA4aKA2XF&#10;NGaq1aQMphxC9jHJVP3jxC/xwauXiNhBusVYbMiAyo3IrjfWRcnX9CopssU95Dv3AJEjy29E11AR&#10;XYDoAll+BIhM/v/Ijan7WuxOitfAK5g5MuZg1EHh9HSq5U5GV5wBbume5qNSx7XqCK1a8oQz57oM&#10;4f4GL0DlCah8CtBr2fHWM00NA7me1o1+vAqHjrKj3BfACukYkDhqzvx48dWZ6+5x6XEoAXoD0Et5&#10;oVADZNfAJjfa+8TR3udqYPQDQGfK1xs1ODPRHcYPoPJJdaF81blOu1nFsLxSOylGVD2oIDP0ZusV&#10;oBJ4xUEMK4YDhooDZcU0ZqrVpBg4dB1Jbqj6ZyB49RIRO0hr07HZ4AFVjmxx11oXddsYKGXIsv3q&#10;s8j24muoqECxfIWy+FDNZIVfDQzgenZESO6weA2ciTNnvV4BRKj6QyQbXEE6VWyTAVz0xxNEnexR&#10;mBQr/1WHE6VZe/0hEL13zGxAvfL1JUT+C7VOxnyNTK2nqf77ZwAO5UOfFhDiS4jsF2qN1S3Hmp39&#10;wUrQgtXxYClZWPXjQhxB5H/sLLdcd2WuxVoYr+2lQqDyOah80Uyls+bhurqe6VyVmUD00TRRM1PP&#10;rMFYIWe0KghC7MmBGV3Ua6hi9RGgSwuEkeVrJSUSNYkqBFS8AsSEfBhuGCoO0qzStKFmpppWXh8O&#10;gUxyCJyE9cLSqTCimEdAmzugyvIjCCG/zKi8QHH5Qp12r7+sSxTLV601VqE1VHKXv9soDTuIxeTV&#10;mNzNchroxJZgxsh4vRHPtDjJYSUbXBF61suod3yq46huVGECrBgCIQVEK2HQeOhcXmLfGDTtqrU4&#10;h/KHN3GsdgVUP9CJWwDtyAc9wVhLlanNDZQdrik/xu5z4lCl3anThobVAWEpNZBl9MwqiQNjLdIu&#10;RPbIWIOUq80jZB1J/X25qUPqGrQGzTIIcaPxvBbiJoAMRO+MgZYx4Kqw03I1YILKI1ftJTc1EdlX&#10;EOIrCPHYv2tggPSaj+Hw6EiKETUJKsg/Bq+KV4CGMKjmRVkxjBkqYRgOGCpNHAaOJIlDIJMcAhcR&#10;tYjYAa/uI2I/TEOmmgO+5bQjgQkR2S6oPFdroQpQ+dGqGKpmmQCSr/NV51BduDebEAtk2fX6cS1y&#10;ZNmIvyRGSO3D+Q2ciTMmMKjCfIvjrX4fyQYbygD10NN8WDzB1MX0KKySQEgB0cR0rz3+I1Nz4Hh8&#10;LgBaAAT13DG80jmIzmV0elBGp9VrYyI7rgYWcpe5XQjW63M9YBWapVTTWHtkkqvBlFyLVL0uZ+rT&#10;RZ0GqBmfIWHMoAFqLdWHgL5aU+e708ioNnFolJtHYo0zcHh0JMWImgQVpNCr4hWgIQyqeVFW3YwZ&#10;GA3OyIOh0mTKmSmq/hkIXr1ExA54fjVMNQdplvYTYWMgKtWXtdxAQghfUXPki3uNL28h9pAvjqvq&#10;EeKaWoN1AxAZ8p27cq3Vwneu1bTojpjn672NUznZy4pZv1cANcG4XSQbbAg9yz3LO9oTjEyeS7RW&#10;HIGQAqKJmTgSeis3KCifyav4EaCinqGh12otDuRgqnwC0KtqFgP0Qtn/WO8aV6H/254VGQFWf4Gj&#10;VAL0Vg6cnDNKet1UCSp/UGvTXhn6BYjeGJ/VjBVKNXvUF73r3z6/PI0ZSSg7Urv+PVLtZK+jQrWG&#10;CqReN2SuLVPeB8bh0ZEUI2gSDVwKvSpeARrCoJoXZcU0Zqq5YRgzVJo4DBxJXiI17yCsG5bOkylj&#10;9o0y1p6yeCsfsbRUm1M8lBVL9RegyPYh8n1AZBDZNWMN1TUIsVs/pMVCpe8BEIbenprJmuDBxySp&#10;W+Htv3kFM6PuhjqZeTGSQ5t5eQajZzl7mo+HJyhP8jzwBDevOl5FJAQQQeAGhHhQzzBVOwGSmpFC&#10;Y0am/uEug8juq9kL8xW5Qm1+8EbtJDcBxOl1xJTMtUftmR25k14uN3WgMzVjZ69VckFqfVNPxEG1&#10;FovKF57NKVzoctdlF+KwmmmrB8SQO/mVb9R6q/ey/Zj5hGq2G472ciTFiJpEhV03n0BDGFTzkmaV&#10;po1mARjGDJUmVP3TTPJhCeXHoEWT7XlTFukZbOyASm8gUSyfo1y+A4FQLl8ar/LJmal8cQ+AQJbf&#10;NHYDvIGyOK2+KIku5Lqq4h0AQrF8Wa+3Wr7sVPFjojs77G6GV9krmBEyxmCUQeFq6VTDZgNzr3Wg&#10;Z6w9zccjEJhMDihMihWHJyRP8ixJ+WZO0W2tofKtG/Ih7sqrsjNmOuhUdspxWadNAXEqIaTw0bHW&#10;TCO7Gs21ShbGWrV6bVWHDZ9sqnOkMmPXv0A5xHUZv46nITuWF0rZRuUHVW96l8BmuxG9jpYhEElH&#10;HB4dSTGiJkEFKfSqeAWaWiGqGoPhgKHih2HMUHGQYGWpRmq/zYYOpphqDrpZbu6ASq2RAi1RFm9Q&#10;fH5mnS1FKMuP9Rqqsl5DVS7foCzeGqqFlBVncoc/Y5c/UPjLctUkddW8yl7BjFjfVwAxRQ3rDMxr&#10;LvSMp6f5uAQCk6KAwqQYccy6Qm2mCFTPuBgzTdWaJzTPq0qiPq+oMdOxaihWFK1gKdEliE7b6Wx0&#10;/S7UQBWgUm153oPGjFJjZz4Ts0zt9pYspC8CUJ7JK0ZgFs5Rgz1xeHQkcYiaBBWk0KviFWhq+6iq&#10;E2XJdMBQsTAcM4wZKm0cA5x2isISePV8OPIyCUtd8OomInaQZpGmbdLdcoMHVACMmadscUftyKcp&#10;US5foLh8BaIlyuJ9vcOfmomyIfqEcvkaItsLnlc1R5L6SN5Ot1cwE2Rs3ujmHLpi0hDN5gxdYzCA&#10;/57m4+MJro7bozA5/Dj4mlMwUTR6xqUxY6EenfQCVH6vZiY8My8u6FXzrKJGR1+kz3iNQfsR6MDu&#10;zb2N1EOsXPbgyfTVoV7EPXmptVv2jJNct2WsffOSQYhHAOR94G5v1/3o9smq2iQcHh1JHIJmxFEI&#10;qHgFaDgPqg3I2Pl08u8Y4LRTFJagrj2vRRNHXrOHEXJLhVUlLKUgGz2gyvJb6uypA2T5oXWwr6ZA&#10;8fkHa/bKg8jrzShC51XNmOROqFfZK5gBgUEVZh66YlYh6pvGvPrQ036IEEbHE2Cd7FGYHCuOQFgB&#10;0QrgR5PyiHTphnabI70zXRf07IU4aq45EkfqnCY5S7NSuvQxHHUi10tRvZbKU6/NGSlrhqiqF+65&#10;VGpGCajXbskP9VW1wfVq/Vsjrqr8xhos+uDcjKJ9jpY1k6lIrc44lscubcYxCwpRKXjVvAI0hEG1&#10;IEYJGE4YKg4Mq4iDiNiNw8iRJPEKmDAGU3ENG179R8QOeH7hUmklSJrJHqVENndAJXYg8sNq5onK&#10;c7kJRWtXPoFscRv5znE16yRntOpd/ipNsQeRXQeE+sKkItZ1ny1JfWOvslcwA9b7FUDMuGYBq+lD&#10;l0u/Iz3Np8MTZJ3sUZgcKw5PWPOr9ymikedFiezres0MGa+BK4S4K88cqtb8OKjWBO1UMyIQd+Sh&#10;wNnXKg99DlUmz7Cqzq2aCcTpc5B6re6VLTBmruRhvbLMauaosYufMetjzQjKM6N2mfVi7uoHALlq&#10;zy8b54VJSikXjyHE1wCOASpBpWrvxq5+8gBf2eZmu6tzqMQ9iOxLQNw0zhuTsKowCYfHYTOoCfqV&#10;cTiikXgFaAiDaikwnDBUHBhW3RyEmXx79DAMFQtlkW44GPysTU2+VYyNHVBl+S2APqFcvgGVZyiW&#10;r+RjuPHaHwAIiGoXv/pqnDdlQgXK5Vu56cXlDyhL/zvS64KjlH68vStn4oqRMXkj85ZlXqxJmG4G&#10;CH4AF9PhCbRO9ihMjhWHJyxP8gqZKiIhD27VA53GDAfUDn5yC+2GXgNzTdAtOVtRralp+hdCn2tl&#10;nFM1R9p9vjZ06t7dji6Mcrtmjkw9m8R6MXb1k591O6mrmhHUuyrqdmq3d70GC0b8+jLanT5WcjmY&#10;ul2v3XLMaPXD0QiOJA7RJmUIvSpeARrCoFoUowQMRwwVB4YVwwFDpYnDwJEkcQgirdCEqn9WQnrO&#10;/LZt4bGp68uj0JGNHVABBOgZJSDwIC5RLF/Uu/ZVa6hCqN3/RmiQVZHcaXUaOBNXjIwpGNUcw3ag&#10;w7SvTWSTyifLMKfSWHHMJawo0wQqO79FfdGH9poZeq12izP0UKizp9Qra3QOKk8AfFJpQvqodEz/&#10;Pyr/Wn7pnBGbDeajj5bNcgNqIFkYiktZF6R3zy0AOpODmcZapELNcF22Z67ojSPdBSmfl+32qS4j&#10;tPK02U6N9tb3nG2vLz1Qkrv81eUjmYZLtY06Y0kBC0efw5HEJWoWVJBCr4pXgIYwqJYCwxFDxYFh&#10;xXDAUHHQtPL6cAgcSRHiFnENG2URMYyIHfD8wqXSSgAAUv32cRBEjBcpV8Cvf/33ODk5sZNbfP/k&#10;CV6+ewMCcLR/gkfHv5YCscBi55HaLv0NsvwQELsoL38ytk53I7ID5Iu7WH4+qb98jfSyeIMsv4Oy&#10;PIPIrqP4/KyhxyFb3EO5VK9/zJDkm6Jl0EqYATKmaGRRhXmz5uFP1G0eEAEAOfL8NoriZVs0qxIZ&#10;sUTCiognhhdNUe7iDyd/jaLcBQB8+Udf48bNG/jl13+LOzf/0Vb3kDty831P26/5lY6/QFNH+7Ht&#10;bP8DbRk+CTkg7HKr2bZWfWTW77i+MvrK70u36xyOOlYQHHHB004ajy/A0tXllsgcbF9dseN1J3GJ&#10;mgYVAt1Sr0AjFaJqUQwPDGcMFQcT5GF1wYM+LGFyTTK6+3ENG2URMYyIPXT03UoA3rwFfvvkb1CK&#10;X0JAgD5+xpPvn9hqLb799lv86lf/o53sZHNnqKhAWZxCQCBf3AHEjnUOlUYgW9xrrp/Kb6As63Oo&#10;NEQXaqv1TyC6QJbtg4oPLb1NQBgXi5ZiK2EGMGNKKvj8MNsudM2JucbVB1mWOZWIHwtfcwqmjqYA&#10;oVDf6/ryYes5nuROP7adjSttrhSyo0Zm8UtPfZTGq5ChMvpkdnojUwujfsm4nHFZ+i3s9vLpynJT&#10;4x4aAke8jiQOoRoDYgpSGBQHkQpRtRQYzhgqDgwrhgOGShvLKOgjKGTAsGeoWCiLiGFE7GFM3+Ow&#10;uQMqEMriDZafT7D8fOI4h0rTXkMFsQMqHLpUqEHZZxSXz7H8fNI8r2pDYXdnWj1ituWERDarMGEp&#10;rS/mIGZVRV1l3r3xBF8nO4Qrw4jFEzfCohWxumjm9KBeK4hbeVqRpWzAtGOqDc2w2TkK4EjiwDIL&#10;KkihV8UrQCP3oBoLoyQMZwyVMAwHDJU21iYUQR8OYdKSE6r+8RKWuuC3QTo9fIdsdJWFdHqwoQMq&#10;oaboOQ9jxxqq5QvHTBaUv0z5zgK/dG0euqPFqdGmEttqQmRMrMhYSpuB2cahawiG9DVP5lQ6Xiw8&#10;rSmZX0RbEkjquHB6OjG5gqk2NMNn6/DmSBqMoG8p9Kp4BWgIg2qzQkU6VsApfh26jiQ/VP3jJSx1&#10;wbfga6bT8t1KmJYNHFAJiGwf+eIesuwQi5372Nn9EovdR+oQXsdDmgpQeQYqzwBaQmTXkeW3G7pC&#10;XEO2uI3F7mMsdh8j330IkR0CIvRu9WbiqME2LaVWwgyQMbE691GFq4OuL1a9WXSxmR2BQtR31Fww&#10;YonGPSfmEdGKn8+bARkXC1OZacxUG4Phs/V4dCRx8HhrElSQQq+KV4CGMKjGwipJxCGr3E6UFdOY&#10;qVYz+fboYd2wNEIvYx+8+m+JWwnTs3EDKiF2sFjcQ5ZdR75zDJFdB9FnEF0iXxyrc6jsLqEAxALZ&#10;4h6ynQfI8hsQud7GFgAEssVNZPmNOh9kyn/CVq4bhFl7XlrCqMUKqGOKRjbH8GeA46+pVU2utE2i&#10;LtucSjmnWFKYV9xTPad1N2vsa6UkBRJRSvI1HOPWp8Njj4yiZlHfUuhUCdrWwqBaFxgOI+IAypLp&#10;gKlW4zBwJHkJtIaHsG5Y6oNfRwwVC57vlriVsBo2bkCV5bdAAIrlS1D5UZ4XtXxVnUMlrHOo5MzT&#10;HSx2HsuBlMhRLt+i+PxDtaBUZPsQ2T7K5dtqTdby8gdQ+VGedxXcAWjzCXZ/nD3pVsIMkDGxImMp&#10;bdFNvzHV5SlMneQQzoVAaAHRChgwmgFdjfW8JuOaiqnz89I1kK52PRk/W4d3RxIHVqxMhahai3SL&#10;MKzSDIDKg5kVU82iaRX0YQmTW4Oxo186fJ98TU1a/Vcw9Ke6gzZuQAUh1G58ZygLebggUem4uQTy&#10;xT3kOw+Q5zcAkNyxj0plZ56NASNd7dxDlyiL97ETjq4M0VpoKbQSZoCMiRUZS2nLllVh3KCBezUg&#10;Wm9GKJj9BOmCfrBP9YAPMYcYgIRKiclHgBPWMFg59MiUZRZVCmx54BWgIQiqsTE8MB0yVBwoK6Yx&#10;U63J2m+PbhAxjogd8C0ammyz5BrsxNqfQ/XkyRO8ePcGAHC4f4KvHn0HACgunyNT50ZdfpZ+dnYf&#10;o1i+QlmeAcixs/sYEDmo/CS3SSdCvrij9OvtTutzqZ62tkHNFscol/ahhnGyxT1QeTFBE09PsEQt&#10;YSthJiTElaC6CmYeXosR+sL9CQYlAGQQ2R7K5QtbuALWdTDVP6Ki3MUfnhnnUH3d5RyqMKlRrtPf&#10;X2rZRkWspvKmzdKRmyOJA9ssqCiFXhWvAA1hUI2N4YXpkKlmoayYxky1JhsxmOLVU0TsoaPvVkIb&#10;vcn/m7cCv/3+b0D6HKqL4c+hmu2A6t//+3/AH76Tg6MQJ8+e4dX7tyAANw5O8PjhdxBiD0QXEMgh&#10;smsoy3MAAlm2L3fxK8+qzyI/RJZdBwBQ+RlCLHB5+Uye/q4Q2QHynWNr23VVbWIHxecfOw2osnVc&#10;f8W4Wxgqw8DKiKXEYjhPHkbP4Iowcq/Q576kjzMYUF3dwRRmMqDahD/jWBk3kenbzZGjI4lL1JSp&#10;4FXzCtAQBtXYGF6YDplqFsqKacxUa+LoYrdTFJYguVYdednENVzw6iki9sDzDVuFpV8rXekB1R+e&#10;fo+//9//HZaXl7aowdt37/D8zSuURLh14yUeP/gNykCJyuU7a0t0oXb1O1QDsD2U5Tmo+KAGYqTW&#10;Wd00bGqISpTLV+1XBKPIX7U3mUAzWPA1G3Q0S6OZyWhZjub4ijJij7B2bWdCHb4HhuRqD6ZgDajy&#10;PMeXX3+Ng8MD/PLr/wl3bv6Trd4LM+pN/vMdrnXmyfRt58jRkcSFZRpVkgpONWeiScA2GcNLgsME&#10;VQNlxTRmqjVxdK/bKQqHIKlmHXnZxDVc8OuJoWLBb++GOKILoHX89BQDqtn26HcWCyyXS1xGrut7&#10;exBCFuPt+3t4+fqgcaaUfbXPlyJQeS4P6l0+R3H5AkLsIFvcrqqH6FPLT31m1UvVusK4OFC9Huuq&#10;XtXp9aW6rBPtY5ftb5SrVJedHrjsODmX7WN79bvs+u1y2T4bl+ue2A6m0hk2oncfflbNTu3sXcPu&#10;nvzvMSDj2mQ2sYyraztHjo4kLizTqJJUcKo5E00CtskYXhIcJqgapFmlaSscRo4kiUOQVLNMtXSU&#10;Y4Z/hoqfiHFE3MIeTE3FbAdUt2/eApWE5XIZvooCufFQfvXuT3F+cb/hiw0VKMsPWH7+AUtjl790&#10;UgdXm0m09C2FVsKMkLGxWpWltGW2eNrPkzwDjKjmGeAkLIs9fPj4RfU5E6L6sU2ymofspkBrXoM6&#10;/tWVwcq5RzAsU6aSV82ZaCIVomosDC8JDhNUDdLyYqi0oeqfZpILhyCpZh15uYhr2CgLhiFDxQHP&#10;f0vcSmjiG0wREcZ+IW+2r/xdXl7if/13/xv+6f/7jS1qQET4cHaG9x/PqrRFfoG9a68aelu6kHBr&#10;RFQj4mFIyiRJuUU/61WwLhHPd0SQHhnTgqnWF282XoEmqrB6hBxQXXy6CwDI8xy//PM/gxAy9qP9&#10;E+zsfLCMmqxBKa8AoVaY93dYcnRBg6CQB1X/dPMWNAoKWyRpO5R9neQYUauWQishiteC27V2qtWJ&#10;TrFJS6GVAHhT/VT6LcNWQpSgRUvYSmjiEDeTHAoAPn8GTs8fQ4jD0V75m+2ACgA+nJ/hf/63/xYn&#10;T5/aogZlUeLDp48oaJWv3LSZbcUmwywJU200HPk7kgzC0s1mjmUPdabWCX85nBJn4oR48/cKBmOQ&#10;HBxOvvrqK/yLv/xLfPeH+MZGJg5XW8bEW+GmwPqumtFX1zihKK+9nVvDkM7++sXT0ayiKkWio0R1&#10;aZFo5Fc3JH4lRVjXkRTBXQ5Hkpewrtu/jwTVZN/oeH+MNaCa7St/AHC4f4Bv/+IvAAicnZ03rnPj&#10;uri4gCjJ/928IoTjWk+Y0TNURsWRvyNpC+C4M1ddU6vOf3ycJXQmTsgK8x8ka4eTBw8e4F//9/8K&#10;16/L3VtTSHgmbxkCsi6noP1x1YwTivLa27l00KrOThj134GOZoBdikRHieoDWxgSv5IirOtIiuAe&#10;kDiSvIR13f59JKh2ouv90cGAxawHVADwn/zZn+O/+m//a4g8w8XFBT6p68K6Lj9fQhTEn2ZdEXPp&#10;vnaDEXlEPDqO/B1JCkZ5rhTm3TlVvUyZ19j4y+JMdSZOiDd/fzmGYizv9+/fx1/9i7/Elw8f2yI2&#10;836CbDhkXGbaDHCFNhxdO4Y21pqoXgH3i6mjGWCWokP8ieqdyulXNSR+JUVY15EUwT3YcSR5Ceu6&#10;/ftIUFWk+k9vtwYcO2LqKWb9yp9NURS4+HQRL6AQoz2wpyBWvC1btmxZZ8b4fr62t4c8q38jLMoS&#10;y2X42I0tWzaWbUdiFLbVOgbT16qAQFHwNp7b3+edGbtWA6otW7Zs2bJly5YtW7ZsmROzf+Vvy5Yt&#10;W7Zs2bJly5YtW+bKfwQy9163GaZS4gAAAABJRU5ErkJgglBLAwQUAAYACAAAACEA2Joxgt4AAAAJ&#10;AQAADwAAAGRycy9kb3ducmV2LnhtbExPQU7DMBC8I/EHa5G4UTtFgTbEqaoKOFVItEiot228TaLG&#10;dhS7Sfp7lhPcZmdGszP5arKtGKgPjXcakpkCQa70pnGVhq/928MCRIjoDLbekYYrBVgVtzc5ZsaP&#10;7pOGXawEh7iQoYY6xi6TMpQ1WQwz35Fj7eR7i5HPvpKmx5HDbSvnSj1Ji43jDzV2tKmpPO8uVsP7&#10;iOP6MXkdtufT5nrYpx/f24S0vr+b1i8gIk3xzwy/9bk6FNzp6C/OBNFq4CGR2eeUAcuLdM7gyEyi&#10;1BJkkcv/C4o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JYH&#10;gl63AwAAXwgAAA4AAAAAAAAAAAAAAAAAOgIAAGRycy9lMm9Eb2MueG1sUEsBAi0ACgAAAAAAAAAh&#10;AB8p9R/RvgMA0b4DABQAAAAAAAAAAAAAAAAAHQYAAGRycy9tZWRpYS9pbWFnZTEucG5nUEsBAi0A&#10;FAAGAAgAAAAhANiaMYLeAAAACQEAAA8AAAAAAAAAAAAAAAAAIMUDAGRycy9kb3ducmV2LnhtbFBL&#10;AQItABQABgAIAAAAIQCqJg6+vAAAACEBAAAZAAAAAAAAAAAAAAAAACvGAwBkcnMvX3JlbHMvZTJv&#10;RG9jLnhtbC5yZWxzUEsFBgAAAAAGAAYAfAEAAB7HAwAAAA==&#10;">
                <v:shape id="Grafik 31" o:spid="_x0000_s1091" type="#_x0000_t75" alt="Ein Bild, das Schaltung, Elektronik, Screenshot, Diagramm enthält.&#10;&#10;KI-generierte Inhalte können fehlerhaft sein." style="position:absolute;width:54102;height:549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ArPzAAAAOMAAAAPAAAAZHJzL2Rvd25yZXYueG1sRI/dTsJA&#10;FITvSXyHzTHxDraL2pLKQojizxVR4AEO3WNb2j3bdFeoPL1rYuLlZGa+ycyXg23FiXpfO9agJgkI&#10;4sKZmksN+93zeAbCB2SDrWPS8E0elour0Rxz4878QadtKEWEsM9RQxVCl0vpi4os+onriKP36XqL&#10;Icq+lKbHc4TbVk6TJJUWa44LFXb0WFHRbL+shvVddmnqw6FYH183l6x53+xfnkjrm+th9QAi0BD+&#10;w3/tN6NhqlSqVJbe3sPvp/gH5OIHAAD//wMAUEsBAi0AFAAGAAgAAAAhANvh9svuAAAAhQEAABMA&#10;AAAAAAAAAAAAAAAAAAAAAFtDb250ZW50X1R5cGVzXS54bWxQSwECLQAUAAYACAAAACEAWvQsW78A&#10;AAAVAQAACwAAAAAAAAAAAAAAAAAfAQAAX3JlbHMvLnJlbHNQSwECLQAUAAYACAAAACEA5BgKz8wA&#10;AADjAAAADwAAAAAAAAAAAAAAAAAHAgAAZHJzL2Rvd25yZXYueG1sUEsFBgAAAAADAAMAtwAAAAAD&#10;AAAAAA==&#10;">
                  <v:imagedata r:id="rId65" o:title="Ein Bild, das Schaltung, Elektronik, Screenshot, Diagramm enthält.&#10;&#10;KI-generierte Inhalte können fehlerhaft sein"/>
                </v:shape>
                <v:shape id="_x0000_s1092" type="#_x0000_t202" style="position:absolute;top:56210;width:5410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Y3CzQAAAOMAAAAPAAAAZHJzL2Rvd25yZXYueG1sRI9BT8Mw&#10;DIXvSPyHyEhcEEvpumrqlk3TBBJwmSi7cLMaryk0SZWkW/n3+IC0o+3n99633k62F2cKsfNOwdMs&#10;A0Gu8bpzrYLj58vjEkRM6DT23pGCX4qw3dzerLHS/uI+6FynVrCJixUqMCkNlZSxMWQxzvxAjm8n&#10;HywmHkMrdcALm9te5llWSoud4wSDA+0NNT/1aBUciq+DeRhPz++7Yh7ejuO+/G5rpe7vpt0KRKIp&#10;XcX/36+a6xeLebbI85IpmIkXIDd/AAAA//8DAFBLAQItABQABgAIAAAAIQDb4fbL7gAAAIUBAAAT&#10;AAAAAAAAAAAAAAAAAAAAAABbQ29udGVudF9UeXBlc10ueG1sUEsBAi0AFAAGAAgAAAAhAFr0LFu/&#10;AAAAFQEAAAsAAAAAAAAAAAAAAAAAHwEAAF9yZWxzLy5yZWxzUEsBAi0AFAAGAAgAAAAhACedjcLN&#10;AAAA4wAAAA8AAAAAAAAAAAAAAAAABwIAAGRycy9kb3ducmV2LnhtbFBLBQYAAAAAAwADALcAAAAB&#10;AwAAAAA=&#10;" stroked="f">
                  <v:textbox style="mso-fit-shape-to-text:t" inset="0,0,0,0">
                    <w:txbxContent>
                      <w:p w14:paraId="42C1CCD0" w14:textId="0C617E42" w:rsidR="00C54788" w:rsidRPr="00B05C0C" w:rsidRDefault="00C54788" w:rsidP="00C54788">
                        <w:pPr>
                          <w:pStyle w:val="Beschriftung"/>
                          <w:jc w:val="center"/>
                          <w:rPr>
                            <w:noProof/>
                            <w:szCs w:val="22"/>
                          </w:rPr>
                        </w:pPr>
                        <w:bookmarkStart w:id="88" w:name="_Ref221623972"/>
                        <w:r>
                          <w:t xml:space="preserve">Abbildung </w:t>
                        </w:r>
                        <w:r>
                          <w:fldChar w:fldCharType="begin"/>
                        </w:r>
                        <w:r>
                          <w:instrText xml:space="preserve"> SEQ Abbildung \* ARABIC </w:instrText>
                        </w:r>
                        <w:r>
                          <w:fldChar w:fldCharType="separate"/>
                        </w:r>
                        <w:r w:rsidR="00715971">
                          <w:rPr>
                            <w:noProof/>
                          </w:rPr>
                          <w:t>31</w:t>
                        </w:r>
                        <w:r>
                          <w:fldChar w:fldCharType="end"/>
                        </w:r>
                        <w:bookmarkEnd w:id="88"/>
                        <w:r>
                          <w:t xml:space="preserve"> Verbindungssystem mit Stiftleisten</w:t>
                        </w:r>
                      </w:p>
                    </w:txbxContent>
                  </v:textbox>
                </v:shape>
                <w10:wrap type="topAndBottom" anchorx="margin"/>
              </v:group>
            </w:pict>
          </mc:Fallback>
        </mc:AlternateContent>
      </w:r>
      <w:r w:rsidR="00BA7EB7">
        <w:t xml:space="preserve">Die Spannungsversorgung, der Controller und das Mainboard werden über die Seitenwände der Mini-Arcade-Machine miteinander verbunden. </w:t>
      </w:r>
      <w:r w:rsidR="00C54788">
        <w:t xml:space="preserve">Die Platinen werden über Stiftleisten mechanisch und elektrisch miteinander verbunden, siehe </w:t>
      </w:r>
      <w:r w:rsidR="00C27E4F">
        <w:fldChar w:fldCharType="begin"/>
      </w:r>
      <w:r w:rsidR="00C27E4F">
        <w:instrText xml:space="preserve"> REF _Ref221623972 \h </w:instrText>
      </w:r>
      <w:r w:rsidR="00C27E4F">
        <w:fldChar w:fldCharType="separate"/>
      </w:r>
      <w:r w:rsidR="00C27E4F">
        <w:t xml:space="preserve">Abbildung </w:t>
      </w:r>
      <w:r w:rsidR="00C27E4F">
        <w:rPr>
          <w:noProof/>
        </w:rPr>
        <w:t>30</w:t>
      </w:r>
      <w:r w:rsidR="00C27E4F">
        <w:fldChar w:fldCharType="end"/>
      </w:r>
      <w:r w:rsidR="00C27E4F">
        <w:t xml:space="preserve">. </w:t>
      </w:r>
      <w:r>
        <w:t>Da es sich beim aktuellen Entwicklungsstand noch um einen Prototyp handelt</w:t>
      </w:r>
      <w:r w:rsidR="001774D5">
        <w:t>,</w:t>
      </w:r>
      <w:r>
        <w:t xml:space="preserve"> wurden die Verbindungen bewusst steckbar ausgeführt. </w:t>
      </w:r>
    </w:p>
    <w:p w14:paraId="273BF806" w14:textId="0970668B" w:rsidR="00886F8C" w:rsidRDefault="00886F8C" w:rsidP="00C10817">
      <w:pPr>
        <w:pStyle w:val="berschrift3"/>
        <w:numPr>
          <w:ilvl w:val="0"/>
          <w:numId w:val="0"/>
        </w:numPr>
      </w:pPr>
    </w:p>
    <w:p w14:paraId="4C11F221" w14:textId="72C8BB29" w:rsidR="0041105E" w:rsidRDefault="0041105E" w:rsidP="004F5AB7">
      <w:pPr>
        <w:jc w:val="left"/>
      </w:pPr>
    </w:p>
    <w:p w14:paraId="46C86466" w14:textId="0AB261CD" w:rsidR="0041105E" w:rsidRDefault="00A202B7" w:rsidP="00A202B7">
      <w:pPr>
        <w:pStyle w:val="berschrift1"/>
      </w:pPr>
      <w:bookmarkStart w:id="89" w:name="_Toc221266875"/>
      <w:r>
        <w:lastRenderedPageBreak/>
        <w:t>Implementierung Software</w:t>
      </w:r>
      <w:bookmarkEnd w:id="89"/>
    </w:p>
    <w:p w14:paraId="36C40085" w14:textId="0C6D2E8D" w:rsidR="00E14DAB" w:rsidRDefault="00E14DAB" w:rsidP="00E14DAB">
      <w:pPr>
        <w:pStyle w:val="berschrift2"/>
      </w:pPr>
      <w:bookmarkStart w:id="90" w:name="_Toc221266876"/>
      <w:r>
        <w:t>Einleitung Software</w:t>
      </w:r>
      <w:bookmarkEnd w:id="90"/>
    </w:p>
    <w:p w14:paraId="0627B3C8" w14:textId="77777777" w:rsidR="00067EBE" w:rsidRDefault="00067EBE" w:rsidP="00067EBE">
      <w:pPr>
        <w:rPr>
          <w:rFonts w:ascii="Times New Roman" w:hAnsi="Times New Roman"/>
        </w:rPr>
      </w:pPr>
      <w:r>
        <w:t>Ziel der Software-Entwicklung war, für die entwickelte Hardware ein abstraktes Grundgerüst zu schaffen, welches es zukünftigen Entwicklern ermöglicht, beliebige Arcade-Games zu programmieren, ohne Kenntnisse über die Hardware-Layer zu besitzen. Dazu wurde ein Displaytreiber für den LCD-Controller ST7735S sowie ein Grafik-Library und eine Font-Library programmiert. Für die Softwareentwicklung wurde die Entwicklungsumgebung MPLAB X IDE von dem amerikanischen Halbleiterhersteller Microchip genutzt. Der gesamte Code wurde in der Programmiersprache C geschrieben. Im Folgenden werden die entwickelten Softwarekomponenten im Detail beschrieben.</w:t>
      </w:r>
    </w:p>
    <w:p w14:paraId="28595F0E" w14:textId="1BA49665" w:rsidR="004511C3" w:rsidRPr="004511C3" w:rsidRDefault="00DC47BF" w:rsidP="00A202B7">
      <w:pPr>
        <w:pStyle w:val="berschrift2"/>
      </w:pPr>
      <w:bookmarkStart w:id="91" w:name="_Toc221266877"/>
      <w:r>
        <w:t>Displaytreiber</w:t>
      </w:r>
      <w:bookmarkEnd w:id="91"/>
    </w:p>
    <w:p w14:paraId="207B9149" w14:textId="77777777" w:rsidR="00067EBE" w:rsidRDefault="00067EBE" w:rsidP="00067EBE">
      <w:pPr>
        <w:rPr>
          <w:rFonts w:ascii="Times New Roman" w:hAnsi="Times New Roman"/>
        </w:rPr>
      </w:pPr>
      <w:r>
        <w:t>Für die Schnittstelle zwischen dem SAM D21 und dem Display-Controller ST7735S wurde ein Displaytreiber entwickelt. Der Displaytreiber besteht aus der Headerdatei st7735s.h und einer gleichnamigen Quellcode-Datei. Abgesehen von C Standardbibliotheken nutzt der Displaytreiber die Hardware-</w:t>
      </w:r>
      <w:proofErr w:type="spellStart"/>
      <w:r>
        <w:t>Abstraction</w:t>
      </w:r>
      <w:proofErr w:type="spellEnd"/>
      <w:r>
        <w:t>-Layer des SAM D21 sowie eine Delay-Funktion, die in einer anderen Quellcode-Datei ausprogrammiert wurden.</w:t>
      </w:r>
    </w:p>
    <w:p w14:paraId="6527DE80" w14:textId="048973BA" w:rsidR="004511C3" w:rsidRPr="004511C3" w:rsidRDefault="00D45D4B" w:rsidP="00952DB5">
      <w:pPr>
        <w:pStyle w:val="berschrift3"/>
      </w:pPr>
      <w:bookmarkStart w:id="92" w:name="_Toc221266878"/>
      <w:r>
        <w:t>Initialisierung</w:t>
      </w:r>
      <w:bookmarkEnd w:id="92"/>
    </w:p>
    <w:p w14:paraId="52524DFE" w14:textId="459BA654" w:rsidR="004C6F14" w:rsidRDefault="004C6F14" w:rsidP="004511C3">
      <w:r>
        <w:rPr>
          <w:noProof/>
        </w:rPr>
        <mc:AlternateContent>
          <mc:Choice Requires="wpg">
            <w:drawing>
              <wp:anchor distT="0" distB="0" distL="114300" distR="114300" simplePos="0" relativeHeight="251677696" behindDoc="0" locked="0" layoutInCell="1" allowOverlap="1" wp14:anchorId="1DE652B3" wp14:editId="56C77A8D">
                <wp:simplePos x="0" y="0"/>
                <wp:positionH relativeFrom="margin">
                  <wp:align>center</wp:align>
                </wp:positionH>
                <wp:positionV relativeFrom="paragraph">
                  <wp:posOffset>966866</wp:posOffset>
                </wp:positionV>
                <wp:extent cx="2073910" cy="3381375"/>
                <wp:effectExtent l="0" t="0" r="2540" b="9525"/>
                <wp:wrapTopAndBottom/>
                <wp:docPr id="483225178" name="Gruppieren 14"/>
                <wp:cNvGraphicFramePr/>
                <a:graphic xmlns:a="http://schemas.openxmlformats.org/drawingml/2006/main">
                  <a:graphicData uri="http://schemas.microsoft.com/office/word/2010/wordprocessingGroup">
                    <wpg:wgp>
                      <wpg:cNvGrpSpPr/>
                      <wpg:grpSpPr>
                        <a:xfrm>
                          <a:off x="0" y="0"/>
                          <a:ext cx="2073910" cy="3381375"/>
                          <a:chOff x="0" y="0"/>
                          <a:chExt cx="2073910" cy="3381375"/>
                        </a:xfrm>
                      </wpg:grpSpPr>
                      <pic:pic xmlns:pic="http://schemas.openxmlformats.org/drawingml/2006/picture">
                        <pic:nvPicPr>
                          <pic:cNvPr id="768362043" name="Grafik 13" descr="Ein Bild, das Text, Screenshot, Schrift, Design enthält.&#10;&#10;KI-generierte Inhalte können fehlerhaft sein."/>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2073910" cy="3069590"/>
                          </a:xfrm>
                          <a:prstGeom prst="rect">
                            <a:avLst/>
                          </a:prstGeom>
                        </pic:spPr>
                      </pic:pic>
                      <wps:wsp>
                        <wps:cNvPr id="583525722" name="Textfeld 1"/>
                        <wps:cNvSpPr txBox="1"/>
                        <wps:spPr>
                          <a:xfrm>
                            <a:off x="0" y="3122930"/>
                            <a:ext cx="2073910" cy="258445"/>
                          </a:xfrm>
                          <a:prstGeom prst="rect">
                            <a:avLst/>
                          </a:prstGeom>
                          <a:solidFill>
                            <a:prstClr val="white"/>
                          </a:solidFill>
                          <a:ln>
                            <a:noFill/>
                          </a:ln>
                        </wps:spPr>
                        <wps:txbx>
                          <w:txbxContent>
                            <w:p w14:paraId="30B1EFFB" w14:textId="336B9B7A" w:rsidR="004C6F14" w:rsidRPr="009F4A12" w:rsidRDefault="004C6F14" w:rsidP="003A2C63">
                              <w:pPr>
                                <w:pStyle w:val="Beschriftung"/>
                                <w:jc w:val="center"/>
                                <w:rPr>
                                  <w:noProof/>
                                  <w:szCs w:val="22"/>
                                </w:rPr>
                              </w:pPr>
                              <w:bookmarkStart w:id="93" w:name="_Ref220924711"/>
                              <w:r>
                                <w:t xml:space="preserve">Abbildung </w:t>
                              </w:r>
                              <w:r w:rsidR="00C36B01">
                                <w:fldChar w:fldCharType="begin"/>
                              </w:r>
                              <w:r w:rsidR="00C36B01">
                                <w:instrText xml:space="preserve"> SEQ Abbildung \* ARABIC </w:instrText>
                              </w:r>
                              <w:r w:rsidR="00C36B01">
                                <w:fldChar w:fldCharType="separate"/>
                              </w:r>
                              <w:r w:rsidR="00715971">
                                <w:rPr>
                                  <w:noProof/>
                                </w:rPr>
                                <w:t>32</w:t>
                              </w:r>
                              <w:r w:rsidR="00C36B01">
                                <w:rPr>
                                  <w:noProof/>
                                </w:rPr>
                                <w:fldChar w:fldCharType="end"/>
                              </w:r>
                              <w:bookmarkEnd w:id="93"/>
                              <w:r>
                                <w:t xml:space="preserve"> Initialisierungsrout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E652B3" id="Gruppieren 14" o:spid="_x0000_s1093" style="position:absolute;left:0;text-align:left;margin-left:0;margin-top:76.15pt;width:163.3pt;height:266.25pt;z-index:251677696;mso-position-horizontal:center;mso-position-horizontal-relative:margin" coordsize="20739,338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ZZybqwMAAFMIAAAOAAAAZHJzL2Uyb0RvYy54bWycVltu4zYU/S/QPRAq&#10;0K+JZctx7KhRBp5kEgQNZowmxXzTFGURoUiWpB/perqGbmA21kNKciZx0GnzYerydXnuuYeXPnu/&#10;ayTZcOuEVkUyGgwTwhXTpVCrIvn9/upolhDnqSqp1IoXySN3yfvzH38425qcZ7rWsuSWwIly+dYU&#10;Se29ydPUsZo31A204QqTlbYN9ejaVVpauoX3RqbZcHiSbrUtjdWMO4fRy3YyOY/+q4oz/7mqHPdE&#10;Fgmw+dja2C5Dm56f0XxlqakF62DQN6BoqFA4dO/qknpK1lYcuGoEs9rpyg+YblJdVYLxGAOiGQ1f&#10;RHNt9drEWFb5dmX2NIHaFzy92S37tLm25s4sLJjYmhW4iL0Qy66yTfgCJdlFyh73lPGdJwyD2XA6&#10;Ph2BWYa58Xg2Gk8nLamsBvMH+1j98Ts70/7g9BkcI1iOX8cBrAMOvq8V7PJry5POSfOffDTUPqzN&#10;EdJlqBdLIYV/jNJDYgIotVkItrBtB3QuLBFlkUxPZuOTbHg8ToiiDZR/bWklHsgIAyV3DBr8KBT5&#10;IGT5jpTUkXtQ+o7cMcu5crWOdm1FBeOSO7FSuFi+/vqX9IOff9rNf4nNrzdHK664Fdx6Tm5UTSW+&#10;D1//VoorUvFaclvTyhPHhRqExATIAWWLmQZObzV7cETpi5qqFZ87g1uDuxxWp8+Xx+6zgJdSmCsh&#10;ZdBJsDtqEd0Lhb6SnVb9l5qtG4TWXmfLJVjWYEAYlxCb82bJQae9KSMgmjtvuWd1OLDCwb8BbAD6&#10;zURE+QQshOAg8LdJenhyOjmNdWIvTJBmnb/muiHBADhggBpoTje3rkPTL+k4bAFEZMATrhrqnevp&#10;Qu+AsP91pe9qajggBLdPGpzMxpNsMs2yXoNBYxWXJYlcdovD5Sd+90HjOu/H/5Ww8SjLTsdd8Xy1&#10;EmST2fFxLARvZQ351FKUvbYCnRfSkg1FId/WwvMozxerpApZUDrsakURRlBIXKeAYPndchevaDYN&#10;PsLQUpePIMFqJBO1zBl2JXDgLXV+QS0eBAzikfOf0VRSb4tEd1ZCam3/fG08rEdSMZuQLR6YInF/&#10;rGmoPvJGId3hNeoN2xvL3lDr5kIj1FFEE01ssF72ZmV18wVv3zycgimqGM4qEt+bFx49TODtZHw+&#10;j3ZbxG7VnUHpG0XJBmLvd1+oNZ2YPRL6SfeCOtB0uzbQ7Mx87UF1FPwTix3fEHe04ssF69nT+G0/&#10;rnr6L3D+DwAAAP//AwBQSwMECgAAAAAAAAAhADizmCsXZAAAF2QAABQAAABkcnMvbWVkaWEvaW1h&#10;Z2UxLnBuZ4lQTkcNChoKAAAADUlIRFIAAAEPAAABkQgGAAAAe0M2DQAAKyB0RVh0bXhmaWxlACUz&#10;Q214ZmlsZSUyMGhvc3QlM0QlMjJhcHAuZGlhZ3JhbXMubmV0JTIyJTIwYWdlbnQlM0QlMjJNb3pp&#10;bGxhJTJGNS4wJTIwKFdpbmRvd3MlMjBOVCUyMDEwLjAlM0IlMjBXaW42NCUzQiUyMHg2NCUzQiUy&#10;MHJ2JTNBMTQ3LjApJTIwR2Vja28lMkYyMDEwMDEwMSUyMEZpcmVmb3glMkYxNDcuMCUyMiUyMHZl&#10;cnNpb24lM0QlMjIyOS4zLjYlMjIlM0UlMEElMjAlMjAlM0NkaWFncmFtJTIwaWQlM0QlMjJDNVJC&#10;czQzb0RhLUtkelplTnR1eSUyMiUyMG5hbWUlM0QlMjJQYWdlLTElMjIlM0UlMEElMjAlMjAlMjAl&#10;MjAlM0NteEdyYXBoTW9kZWwlMjBkeCUzRCUyMjIwNjYlMjIlMjBkeSUzRCUyMjExMTElMjIlMjBn&#10;cmlkJTNEJTIyMCUyMiUyMGdyaWRTaXplJTNEJTIyMTAlMjIlMjBndWlkZXMlM0QlMjIxJTIyJTIw&#10;dG9vbHRpcHMlM0QlMjIxJTIyJTIwY29ubmVjdCUzRCUyMjElMjIlMjBhcnJvd3MlM0QlMjIxJTIy&#10;JTIwZm9sZCUzRCUyMjElMjIlMjBwYWdlJTNEJTIyMSUyMiUyMHBhZ2VTY2FsZSUzRCUyMjElMjIl&#10;MjBwYWdlV2lkdGglM0QlMjI4MjclMjIlMjBwYWdlSGVpZ2h0JTNEJTIyMTE2OSUyMiUyMG1hdGgl&#10;M0QlMjIwJTIyJTIwc2hhZG93JTNEJTIyMCUyMiUzRSUwQSUyMCUyMCUyMCUyMCUyMCUyMCUzQ3Jv&#10;b3QlM0UlMEElMjAlMjAlMjAlMjAlMjAlMjAlMjAlMjAlM0NteENlbGwlMjBpZCUzRCUyMldJeVds&#10;TGs2R0pRc3FhVUJLVE5WLTAlMjIlMjAlMkYlM0UlMEElMjAlMjAlMjAlMjAlMjAlMjAlMjAlMjAl&#10;M0NteENlbGwlMjBpZCUzRCUyMldJeVdsTGs2R0pRc3FhVUJLVE5WLTElMjIlMjBwYXJlbnQlM0Ql&#10;MjJXSXlXbExrNkdKUXNxYVVCS1ROVi0wJTIyJTIwJTJGJTNFJTBBJTIwJTIwJTIwJTIwJTIwJTIw&#10;JTIwJTIwJTNDbXhDZWxsJTIwaWQlM0QlMjJXSXlXbExrNkdKUXNxYVVCS1ROVi0yJTIyJTIwZWRn&#10;ZSUzRCUyMjElMjIlMjBwYXJlbnQlM0QlMjJXSXlXbExrNkdKUXNxYVVCS1ROVi0xJTIyJTIwc291&#10;cmNlJTNEJTIyV0l5V2xMazZHSlFzcWFVQktUTlYtMyUyMiUyMHN0eWxlJTNEJTIycm91bmRlZCUz&#10;RDAlM0JodG1sJTNEMSUzQmpldHR5U2l6ZSUzRGF1dG8lM0JvcnRob2dvbmFsTG9vcCUzRDElM0Jm&#10;b250U2l6ZSUzRDExJTNCZW5kQXJyb3clM0RjbGFzc2ljJTNCZW5kRmlsbCUzRDElM0JlbmRTaXpl&#10;JTNEOCUzQnN0cm9rZVdpZHRoJTNEMSUzQnNoYWRvdyUzRDAlM0JsYWJlbEJhY2tncm91bmRDb2xv&#10;ciUzRG5vbmUlM0JlZGdlU3R5bGUlM0RvcnRob2dvbmFsRWRnZVN0eWxlJTNCJTIyJTIwdGFyZ2V0&#10;JTNEJTIyV0l5V2xMazZHSlFzcWFVQktUTlYtNiUyMiUyMHZhbHVlJTNEJTIyJTIyJTNFJTBBJTIw&#10;JTIwJTIwJTIwJTIwJTIwJTIwJTIwJTIwJTIwJTNDbXhHZW9tZXRyeSUyMHJlbGF0aXZlJTNEJTIy&#10;MSUyMiUyMGFzJTNEJTIyZ2VvbWV0cnklMjIlMjAlMkYlM0UlMEElMjAlMjAlMjAlMjAlMjAlMjAl&#10;MjAlMjAlM0MlMkZteENlbGwlM0UlMEElMjAlMjAlMjAlMjAlMjAlMjAlMjAlMjAlM0NteENlbGwl&#10;MjBpZCUzRCUyMldJeVdsTGs2R0pRc3FhVUJLVE5WLTMlMjIlMjBwYXJlbnQlM0QlMjJXSXlXbExr&#10;NkdKUXNxYVVCS1ROVi0xJTIyJTIwc3R5bGUlM0QlMjJyb3VuZGVkJTNEMSUzQndoaXRlU3BhY2Ul&#10;M0R3cmFwJTNCaHRtbCUzRDElM0Jmb250U2l6ZSUzRDEyJTNCZ2xhc3MlM0QwJTNCc3Ryb2tlV2lk&#10;dGglM0QxJTNCc2hhZG93JTNEMCUzQiUyMiUyMHZhbHVlJTNEJTIyc3Q3NzM1c19pbml0KCklMjIl&#10;MjB2ZXJ0ZXglM0QlMjIxJTIyJTNFJTBBJTIwJTIwJTIwJTIwJTIwJTIwJTIwJTIwJTIwJTIwJTND&#10;bXhHZW9tZXRyeSUyMGhlaWdodCUzRCUyMjQwJTIyJTIwd2lkdGglM0QlMjIxMjAlMjIlMjB4JTNE&#10;JTIyMTYwJTIyJTIweSUzRCUyMjgwJTIyJTIwYXMlM0QlMjJnZW9tZXRyeSUyMiUyMCUyRiUzRSUw&#10;QSUyMCUyMCUyMCUyMCUyMCUyMCUyMCUyMCUzQyUyRm14Q2VsbCUzRSUwQSUyMCUyMCUyMCUyMCUy&#10;MCUyMCUyMCUyMCUzQ214Q2VsbCUyMGlkJTNEJTIyV0l5V2xMazZHSlFzcWFVQktUTlYtNCUyMiUy&#10;MGVkZ2UlM0QlMjIxJTIyJTIwcGFyZW50JTNEJTIyV0l5V2xMazZHSlFzcWFVQktUTlYtMSUyMiUy&#10;MHNvdXJjZSUzRCUyMldJeVdsTGs2R0pRc3FhVUJLVE5WLTYlMjIlMjBzdHlsZSUzRCUyMnJvdW5k&#10;ZWQlM0QwJTNCaHRtbCUzRDElM0JqZXR0eVNpemUlM0RhdXRvJTNCb3J0aG9nb25hbExvb3AlM0Qx&#10;JTNCZm9udFNpemUlM0QxMSUzQmVuZEFycm93JTNEY2xhc3NpY1RoaW4lM0JlbmRGaWxsJTNEMSUz&#10;QmVuZFNpemUlM0Q4JTNCc3Ryb2tlV2lkdGglM0QxJTNCc2hhZG93JTNEMCUzQmxhYmVsQmFja2dy&#10;b3VuZENvbG9yJTNEbm9uZSUzQmVkZ2VTdHlsZSUzRG9ydGhvZ29uYWxFZGdlU3R5bGUlM0IlMjIl&#10;MjB0YXJnZXQlM0QlMjJXSXlXbExrNkdKUXNxYVVCS1ROVi0xMCUyMiUyMHZhbHVlJTNEJTIyJTIy&#10;JTNFJTBBJTIwJTIwJTIwJTIwJTIwJTIwJTIwJTIwJTIwJTIwJTNDbXhHZW9tZXRyeSUyMHJlbGF0&#10;aXZlJTNEJTIyMSUyMiUyMHklM0QlMjIyMCUyMiUyMGFzJTNEJTIyZ2VvbWV0cnklMjIlM0UlMEEl&#10;MjAlMjAlMjAlMjAlMjAlMjAlMjAlMjAlMjAlMjAlMjAlMjAlM0NteFBvaW50JTIwYXMlM0QlMjJv&#10;ZmZzZXQlMjIlMjAlMkYlM0UlMEElMjAlMjAlMjAlMjAlMjAlMjAlMjAlMjAlMjAlMjAlM0MlMkZt&#10;eEdlb21ldHJ5JTNFJTBBJTIwJTIwJTIwJTIwJTIwJTIwJTIwJTIwJTNDJTJGbXhDZWxsJTNFJTBB&#10;JTIwJTIwJTIwJTIwJTIwJTIwJTIwJTIwJTNDbXhDZWxsJTIwaWQlM0QlMjJXSXlXbExrNkdKUXNx&#10;YVVCS1ROVi02JTIyJTIwcGFyZW50JTNEJTIyV0l5V2xMazZHSlFzcWFVQktUTlYtMSUyMiUyMHN0&#10;eWxlJTNEJTIycmhvbWJ1cyUzQndoaXRlU3BhY2UlM0R3cmFwJTNCaHRtbCUzRDElM0JzaGFkb3cl&#10;M0QwJTNCZm9udEZhbWlseSUzREhlbHZldGljYSUzQmZvbnRTaXplJTNEMTIlM0JhbGlnbiUzRGNl&#10;bnRlciUzQnN0cm9rZVdpZHRoJTNEMSUzQnNwYWNpbmclM0Q2JTNCc3BhY2luZ1RvcCUzRC00JTNC&#10;JTIyJTIwdmFsdWUlM0QlMjIlMjZsdCUzQmRpdiUyNmd0JTNCdHVybiUyMG9uJTI2bHQlM0IlMkZk&#10;aXYlMjZndCUzQiUyNmx0JTNCZGl2JTI2Z3QlM0JzdXBwbHklMjZsdCUzQiUyRmRpdiUyNmd0JTNC&#10;JTI2bHQlM0JkaXYlMjZndCUzQnZvbHRhZ2UlMjZsdCUzQiUyRmRpdiUyNmd0JTNCJTIyJTIwdmVy&#10;dGV4JTNEJTIyMSUyMiUzRSUwQSUyMCUyMCUyMCUyMCUyMCUyMCUyMCUyMCUyMCUyMCUzQ214R2Vv&#10;bWV0cnklMjBoZWlnaHQlM0QlMjI4MCUyMiUyMHdpZHRoJTNEJTIyMTAwJTIyJTIweCUzRCUyMjE3&#10;MCUyMiUyMHklM0QlMjIxNjAlMjIlMjBhcyUzRCUyMmdlb21ldHJ5JTIyJTIwJTJGJTNFJTBBJTIw&#10;JTIwJTIwJTIwJTIwJTIwJTIwJTIwJTNDJTJGbXhDZWxsJTNFJTBBJTIwJTIwJTIwJTIwJTIwJTIw&#10;JTIwJTIwJTNDbXhDZWxsJTIwaWQlM0QlMjJXSXlXbExrNkdKUXNxYVVCS1ROVi04JTIyJTIwZWRn&#10;ZSUzRCUyMjElMjIlMjBwYXJlbnQlM0QlMjJXSXlXbExrNkdKUXNxYVVCS1ROVi0xJTIyJTIwc291&#10;cmNlJTNEJTIyWmVBUEdleW9HSkIwWDlNeHdpQ3AtMCUyMiUyMHN0eWxlJTNEJTIycm91bmRlZCUz&#10;RDAlM0JodG1sJTNEMSUzQmpldHR5U2l6ZSUzRGF1dG8lM0JvcnRob2dvbmFsTG9vcCUzRDElM0Jm&#10;b250U2l6ZSUzRDExJTNCZW5kQXJyb3clM0RibG9jayUzQmVuZEZpbGwlM0QwJTNCc3Ryb2tlV2lk&#10;dGglM0QxJTNCc2hhZG93JTNEMCUzQmxhYmVsQmFja2dyb3VuZENvbG9yJTNEbm9uZSUzQmVkZ2VT&#10;dHlsZSUzRG9ydGhvZ29uYWxFZGdlU3R5bGUlM0IlMjIlMjB2YWx1ZSUzRCUyMiUyMiUzRSUwQSUy&#10;MCUyMCUyMCUyMCUyMCUyMCUyMCUyMCUyMCUyMCUzQ214R2VvbWV0cnklMjByZWxhdGl2ZSUzRCUy&#10;MjElMjIlMjB4JTNEJTIyMC4zMzMzJTIyJTIweSUzRCUyMjIwJTIyJTIwYXMlM0QlMjJnZW9tZXRy&#10;eSUyMiUzRSUwQSUyMCUyMCUyMCUyMCUyMCUyMCUyMCUyMCUyMCUyMCUyMCUyMCUzQ214UG9pbnQl&#10;MjBhcyUzRCUyMm9mZnNldCUyMiUyMCUyRiUzRSUwQSUyMCUyMCUyMCUyMCUyMCUyMCUyMCUyMCUy&#10;MCUyMCUyMCUyMCUzQ214UG9pbnQlMjB4JTNEJTIyMjIwJTIyJTIweSUzRCUyMjQzMCUyMiUyMGFz&#10;JTNEJTIydGFyZ2V0UG9pbnQlMjIlMjAlMkYlM0UlMEElMjAlMjAlMjAlMjAlMjAlMjAlMjAlMjAl&#10;MjAlMjAlM0MlMkZteEdlb21ldHJ5JTNFJTBBJTIwJTIwJTIwJTIwJTIwJTIwJTIwJTIwJTNDJTJG&#10;bXhDZWxsJTNFJTBBJTIwJTIwJTIwJTIwJTIwJTIwJTIwJTIwJTNDbXhDZWxsJTIwaWQlM0QlMjJX&#10;SXlXbExrNkdKUXNxYVVCS1ROVi0xMCUyMiUyMHBhcmVudCUzRCUyMldJeVdsTGs2R0pRc3FhVUJL&#10;VE5WLTElMjIlMjBzdHlsZSUzRCUyMnJob21idXMlM0J3aGl0ZVNwYWNlJTNEd3JhcCUzQmh0bWwl&#10;M0QxJTNCc2hhZG93JTNEMCUzQmZvbnRGYW1pbHklM0RIZWx2ZXRpY2ElM0Jmb250U2l6ZSUzRDEy&#10;JTNCYWxpZ24lM0RjZW50ZXIlM0JzdHJva2VXaWR0aCUzRDElM0JzcGFjaW5nJTNENiUzQnNwYWNp&#10;bmdUb3AlM0QtNCUzQiUyMiUyMHZhbHVlJTNEJTIyJTI2bHQlM0JkaXYlMjZndCUzQkhXJTI2bHQl&#10;M0IlMkZkaXYlMjZndCUzQiUyNmx0JTNCZGl2JTI2Z3QlM0JSZXNldCUyNmx0JTNCJTJGZGl2JTI2&#10;Z3QlM0IlMjIlMjB2ZXJ0ZXglM0QlMjIxJTIyJTNFJTBBJTIwJTIwJTIwJTIwJTIwJTIwJTIwJTIw&#10;JTIwJTIwJTNDbXhHZW9tZXRyeSUyMGhlaWdodCUzRCUyMjgwJTIyJTIwd2lkdGglM0QlMjIxMDAl&#10;MjIlMjB4JTNEJTIyMTcwJTIyJTIweSUzRCUyMjI4MCUyMiUyMGFzJTNEJTIyZ2VvbWV0cnklMjIl&#10;MjAlMkYlM0UlMEElMjAlMjAlMjAlMjAlMjAlMjAlMjAlMjAlM0MlMkZteENlbGwlM0UlMEElMjAl&#10;MjAlMjAlMjAlMjAlMjAlMjAlMjAlM0NteENlbGwlMjBpZCUzRCUyMlplQVBHZXlvR0pCMFg5TXh3&#10;aUNwLTMlMjIlMjBlZGdlJTNEJTIyMSUyMiUyMHBhcmVudCUzRCUyMldJeVdsTGs2R0pRc3FhVUJL&#10;VE5WLTElMjIlMjBzb3VyY2UlM0QlMjJaZUFQR2V5b0dKQjBYOU14d2lDcC0wJTIyJTIwc3R5bGUl&#10;M0QlMjJlZGdlU3R5bGUlM0RvcnRob2dvbmFsRWRnZVN0eWxlJTNCcm91bmRlZCUzRDAlM0JvcnRo&#10;b2dvbmFsTG9vcCUzRDElM0JqZXR0eVNpemUlM0RhdXRvJTNCaHRtbCUzRDElM0IlMjIlMjB0YXJn&#10;ZXQlM0QlMjJaZUFQR2V5b0dKQjBYOU14d2lDcC0yJTIyJTIwdmFsdWUlM0QlMjIlMjIlM0UlMEEl&#10;MjAlMjAlMjAlMjAlMjAlMjAlMjAlMjAlMjAlMjAlM0NteEdlb21ldHJ5JTIwcmVsYXRpdmUlM0Ql&#10;MjIxJTIyJTIwYXMlM0QlMjJnZW9tZXRyeSUyMiUyMCUyRiUzRSUwQSUyMCUyMCUyMCUyMCUyMCUy&#10;MCUyMCUyMCUzQyUyRm14Q2VsbCUzRSUwQSUyMCUyMCUyMCUyMCUyMCUyMCUyMCUyMCUzQ214Q2Vs&#10;bCUyMGlkJTNEJTIyWmVBUEdleW9HSkIwWDlNeHdpQ3AtNyUyMiUyMGVkZ2UlM0QlMjIxJTIyJTIw&#10;cGFyZW50JTNEJTIyV0l5V2xMazZHSlFzcWFVQktUTlYtMSUyMiUyMHNvdXJjZSUzRCUyMlplQVBH&#10;ZXlvR0pCMFg5TXh3aUNwLTIlMjIlMjBzdHlsZSUzRCUyMmVkZ2VTdHlsZSUzRG9ydGhvZ29uYWxF&#10;ZGdlU3R5bGUlM0Jyb3VuZGVkJTNEMCUzQm9ydGhvZ29uYWxMb29wJTNEMSUzQmpldHR5U2l6ZSUz&#10;RGF1dG8lM0JodG1sJTNEMSUzQmVuZEFycm93JTNEY2xhc3NpYyUzQmVuZEZpbGwlM0QxJTNCJTIy&#10;JTIwdGFyZ2V0JTNEJTIyWmVBUEdleW9HSkIwWDlNeHdpQ3AtNiUyMiUyMHZhbHVlJTNEJTIyJTIy&#10;JTNFJTBBJTIwJTIwJTIwJTIwJTIwJTIwJTIwJTIwJTIwJTIwJTNDbXhHZW9tZXRyeSUyMHJlbGF0&#10;aXZlJTNEJTIyMSUyMiUyMGFzJTNEJTIyZ2VvbWV0cnklMjIlMjAlMkYlM0UlMEElMjAlMjAlMjAl&#10;MjAlMjAlMjAlMjAlMjAlM0MlMkZteENlbGwlM0UlMEElMjAlMjAlMjAlMjAlMjAlMjAlMjAlMjAl&#10;M0NteENlbGwlMjBpZCUzRCUyMlplQVBHZXlvR0pCMFg5TXh3aUNwLTIlMjIlMjBwYXJlbnQlM0Ql&#10;MjJXSXlXbExrNkdKUXNxYVVCS1ROVi0xJTIyJTIwc3R5bGUlM0QlMjJyaG9tYnVzJTNCd2hpdGVT&#10;cGFjZSUzRHdyYXAlM0JodG1sJTNEMSUzQnNoYWRvdyUzRDAlM0Jmb250RmFtaWx5JTNESGVsdmV0&#10;aWNhJTNCZm9udFNpemUlM0QxMiUzQmFsaWduJTNEY2VudGVyJTNCc3Ryb2tlV2lkdGglM0QxJTNC&#10;c3BhY2luZyUzRDYlM0JzcGFjaW5nVG9wJTNELTQlM0IlMjIlMjB2YWx1ZSUzRCUyMiUyNmx0JTNC&#10;ZGl2JTI2Z3QlM0JOb3JtYWwlMjZsdCUzQiUyRmRpdiUyNmd0JTNCJTI2bHQlM0JkaXYlMjZndCUz&#10;QkRpc3AuJTIwTW9kZSUyNmx0JTNCJTJGZGl2JTI2Z3QlM0IlMjZsdCUzQmRpdiUyNmd0JTNCT24l&#10;MjZsdCUzQiUyRmRpdiUyNmd0JTNCJTIyJTIwdmVydGV4JTNEJTIyMSUyMiUzRSUwQSUyMCUyMCUy&#10;MCUyMCUyMCUyMCUyMCUyMCUyMCUyMCUzQ214R2VvbWV0cnklMjBoZWlnaHQlM0QlMjI4MCUyMiUy&#10;MHdpZHRoJTNEJTIyMTAwJTIyJTIweCUzRCUyMjMyMCUyMiUyMHklM0QlMjI0MDAlMjIlMjBhcyUz&#10;RCUyMmdlb21ldHJ5JTIyJTIwJTJGJTNFJTBBJTIwJTIwJTIwJTIwJTIwJTIwJTIwJTIwJTNDJTJG&#10;bXhDZWxsJTNFJTBBJTIwJTIwJTIwJTIwJTIwJTIwJTIwJTIwJTNDbXhDZWxsJTIwaWQlM0QlMjJa&#10;ZUFQR2V5b0dKQjBYOU14d2lDcC0xMCUyMiUyMGVkZ2UlM0QlMjIxJTIyJTIwcGFyZW50JTNEJTIy&#10;V0l5V2xMazZHSlFzcWFVQktUTlYtMSUyMiUyMHNvdXJjZSUzRCUyMlplQVBHZXlvR0pCMFg5TXh3&#10;aUNwLTYlMjIlMjBzdHlsZSUzRCUyMmVkZ2VTdHlsZSUzRG9ydGhvZ29uYWxFZGdlU3R5bGUlM0Jy&#10;b3VuZGVkJTNEMCUzQm9ydGhvZ29uYWxMb29wJTNEMSUzQmpldHR5U2l6ZSUzRGF1dG8lM0JodG1s&#10;JTNEMSUzQiUyMiUyMHRhcmdldCUzRCUyMlplQVBHZXlvR0pCMFg5TXh3aUNwLTklMjIlMjB2YWx1&#10;ZSUzRCUyMiUyMiUzRSUwQSUyMCUyMCUyMCUyMCUyMCUyMCUyMCUyMCUyMCUyMCUzQ214R2VvbWV0&#10;cnklMjByZWxhdGl2ZSUzRCUyMjElMjIlMjBhcyUzRCUyMmdlb21ldHJ5JTIyJTIwJTJGJTNFJTBB&#10;JTIwJTIwJTIwJTIwJTIwJTIwJTIwJTIwJTNDJTJGbXhDZWxsJTNFJTBBJTIwJTIwJTIwJTIwJTIw&#10;JTIwJTIwJTIwJTNDbXhDZWxsJTIwaWQlM0QlMjJaZUFQR2V5b0dKQjBYOU14d2lDcC02JTIyJTIw&#10;cGFyZW50JTNEJTIyV0l5V2xMazZHSlFzcWFVQktUTlYtMSUyMiUyMHN0eWxlJTNEJTIycmhvbWJ1&#10;cyUzQndoaXRlU3BhY2UlM0R3cmFwJTNCaHRtbCUzRDElM0JzaGFkb3clM0QwJTNCZm9udEZhbWls&#10;eSUzREhlbHZldGljYSUzQmZvbnRTaXplJTNEMTIlM0JhbGlnbiUzRGNlbnRlciUzQnN0cm9rZVdp&#10;ZHRoJTNEMSUzQnNwYWNpbmclM0Q2JTNCc3BhY2luZ1RvcCUzRC00JTNCJTIyJTIwdmFsdWUlM0Ql&#10;MjIlMjZsdCUzQmRpdiUyNmd0JTNCRGlzcGxheSUyNmx0JTNCJTJGZGl2JTI2Z3QlM0IlMjZsdCUz&#10;QmRpdiUyNmd0JTNCQ29sb3IlMjZsdCUzQiUyRmRpdiUyNmd0JTNCJTI2bHQlM0JkaXYlMjZndCUz&#10;QkNvZGluZyUyNmx0JTNCJTJGZGl2JTI2Z3QlM0IlMjIlMjB2ZXJ0ZXglM0QlMjIxJTIyJTNFJTBB&#10;JTIwJTIwJTIwJTIwJTIwJTIwJTIwJTIwJTIwJTIwJTNDbXhHZW9tZXRyeSUyMGhlaWdodCUzRCUy&#10;MjgwJTIyJTIwd2lkdGglM0QlMjIxMDAlMjIlMjB4JTNEJTIyMzIwJTIyJTIweSUzRCUyMjI4MCUy&#10;MiUyMGFzJTNEJTIyZ2VvbWV0cnklMjIlMjAlMkYlM0UlMEElMjAlMjAlMjAlMjAlMjAlMjAlMjAl&#10;MjAlM0MlMkZteENlbGwlM0UlMEElMjAlMjAlMjAlMjAlMjAlMjAlMjAlMjAlM0NteENlbGwlMjBp&#10;ZCUzRCUyMlplQVBHZXlvR0pCMFg5TXh3aUNwLTglMjIlMjBlZGdlJTNEJTIyMSUyMiUyMHBhcmVu&#10;dCUzRCUyMldJeVdsTGs2R0pRc3FhVUJLVE5WLTElMjIlMjBzb3VyY2UlM0QlMjJXSXlXbExrNkdK&#10;UXNxYVVCS1ROVi0xMCUyMiUyMHN0eWxlJTNEJTIycm91bmRlZCUzRDAlM0JodG1sJTNEMSUzQmpl&#10;dHR5U2l6ZSUzRGF1dG8lM0JvcnRob2dvbmFsTG9vcCUzRDElM0Jmb250U2l6ZSUzRDExJTNCZW5k&#10;QXJyb3clM0RjbGFzc2ljJTNCZW5kRmlsbCUzRDElM0JzdHJva2VXaWR0aCUzRDElM0JzaGFkb3cl&#10;M0QwJTNCbGFiZWxCYWNrZ3JvdW5kQ29sb3IlM0Rub25lJTNCZWRnZVN0eWxlJTNEb3J0aG9nb25h&#10;bEVkZ2VTdHlsZSUzQiUyMiUyMHRhcmdldCUzRCUyMlplQVBHZXlvR0pCMFg5TXh3aUNwLTAlMjIl&#10;MjB2YWx1ZSUzRCUyMiUyMiUzRSUwQSUyMCUyMCUyMCUyMCUyMCUyMCUyMCUyMCUyMCUyMCUzQ214&#10;R2VvbWV0cnklMjByZWxhdGl2ZSUzRCUyMjElMjIlMjB4JTNEJTIyMC4zMzMzJTIyJTIweSUzRCUy&#10;MjIwJTIyJTIwYXMlM0QlMjJnZW9tZXRyeSUyMiUzRSUwQSUyMCUyMCUyMCUyMCUyMCUyMCUyMCUy&#10;MCUyMCUyMCUyMCUyMCUzQ214UG9pbnQlMjBhcyUzRCUyMm9mZnNldCUyMiUyMCUyRiUzRSUwQSUy&#10;MCUyMCUyMCUyMCUyMCUyMCUyMCUyMCUyMCUyMCUyMCUyMCUzQ214UG9pbnQlMjB4JTNEJTIyMjIw&#10;JTIyJTIweSUzRCUyMjM2MCUyMiUyMGFzJTNEJTIyc291cmNlUG9pbnQlMjIlMjAlMkYlM0UlMEEl&#10;MjAlMjAlMjAlMjAlMjAlMjAlMjAlMjAlMjAlMjAlMjAlMjAlM0NteFBvaW50JTIweCUzRCUyMjIy&#10;MCUyMiUyMHklM0QlMjI0MzAlMjIlMjBhcyUzRCUyMnRhcmdldFBvaW50JTIyJTIwJTJGJTNFJTBB&#10;JTIwJTIwJTIwJTIwJTIwJTIwJTIwJTIwJTIwJTIwJTNDJTJGbXhHZW9tZXRyeSUzRSUwQSUyMCUy&#10;MCUyMCUyMCUyMCUyMCUyMCUyMCUzQyUyRm14Q2VsbCUzRSUwQSUyMCUyMCUyMCUyMCUyMCUyMCUy&#10;MCUyMCUzQ214Q2VsbCUyMGlkJTNEJTIyWmVBUEdleW9HSkIwWDlNeHdpQ3AtMCUyMiUyMHBhcmVu&#10;dCUzRCUyMldJeVdsTGs2R0pRc3FhVUJLVE5WLTElMjIlMjBzdHlsZSUzRCUyMnJob21idXMlM0J3&#10;aGl0ZVNwYWNlJTNEd3JhcCUzQmh0bWwlM0QxJTNCc2hhZG93JTNEMCUzQmZvbnRGYW1pbHklM0RI&#10;ZWx2ZXRpY2ElM0Jmb250U2l6ZSUzRDEyJTNCYWxpZ24lM0RjZW50ZXIlM0JzdHJva2VXaWR0aCUz&#10;RDElM0JzcGFjaW5nJTNENiUzQnNwYWNpbmdUb3AlM0QtNCUzQiUyMiUyMHZhbHVlJTNEJTIyJTI2&#10;bHQlM0JkaXYlMjZndCUzQlNXJTI2bHQlM0IlMkZkaXYlMjZndCUzQiUyNmx0JTNCZGl2JTI2Z3Ql&#10;M0JSZXNldCUyNmx0JTNCJTJGZGl2JTI2Z3QlM0IlMjIlMjB2ZXJ0ZXglM0QlMjIxJTIyJTNFJTBB&#10;JTIwJTIwJTIwJTIwJTIwJTIwJTIwJTIwJTIwJTIwJTNDbXhHZW9tZXRyeSUyMGhlaWdodCUzRCUy&#10;MjgwJTIyJTIwd2lkdGglM0QlMjIxMDAlMjIlMjB4JTNEJTIyMTcwJTIyJTIweSUzRCUyMjQwMCUy&#10;MiUyMGFzJTNEJTIyZ2VvbWV0cnklMjIlMjAlMkYlM0UlMEElMjAlMjAlMjAlMjAlMjAlMjAlMjAl&#10;MjAlM0MlMkZteENlbGwlM0UlMEElMjAlMjAlMjAlMjAlMjAlMjAlMjAlMjAlM0NteENlbGwlMjBp&#10;ZCUzRCUyMlplQVBHZXlvR0pCMFg5TXh3aUNwLTE0JTIyJTIwZWRnZSUzRCUyMjElMjIlMjBwYXJl&#10;bnQlM0QlMjJXSXlXbExrNkdKUXNxYVVCS1ROVi0xJTIyJTIwc291cmNlJTNEJTIyWmVBUEdleW9H&#10;SkIwWDlNeHdpQ3AtOSUyMiUyMHN0eWxlJTNEJTIyZWRnZVN0eWxlJTNEb3J0aG9nb25hbEVkZ2VT&#10;dHlsZSUzQnJvdW5kZWQlM0QwJTNCb3J0aG9nb25hbExvb3AlM0QxJTNCamV0dHlTaXplJTNEYXV0&#10;byUzQmh0bWwlM0QxJTNCJTIyJTIwdGFyZ2V0JTNEJTIyWmVBUEdleW9HSkIwWDlNeHdpQ3AtMTMl&#10;MjIlMjB2YWx1ZSUzRCUyMiUyMiUzRSUwQSUyMCUyMCUyMCUyMCUyMCUyMCUyMCUyMCUyMCUyMCUz&#10;Q214R2VvbWV0cnklMjByZWxhdGl2ZSUzRCUyMjElMjIlMjBhcyUzRCUyMmdlb21ldHJ5JTIyJTIw&#10;JTJGJTNFJTBBJTIwJTIwJTIwJTIwJTIwJTIwJTIwJTIwJTNDJTJGbXhDZWxsJTNFJTBBJTIwJTIw&#10;JTIwJTIwJTIwJTIwJTIwJTIwJTNDbXhDZWxsJTIwaWQlM0QlMjJaZUFQR2V5b0dKQjBYOU14d2lD&#10;cC05JTIyJTIwcGFyZW50JTNEJTIyV0l5V2xMazZHSlFzcWFVQktUTlYtMSUyMiUyMHN0eWxlJTNE&#10;JTIycmhvbWJ1cyUzQndoaXRlU3BhY2UlM0R3cmFwJTNCaHRtbCUzRDElM0JzaGFkb3clM0QwJTNC&#10;Zm9udEZhbWlseSUzREhlbHZldGljYSUzQmZvbnRTaXplJTNEMTIlM0JhbGlnbiUzRGNlbnRlciUz&#10;QnN0cm9rZVdpZHRoJTNEMSUzQnNwYWNpbmclM0Q2JTNCc3BhY2luZ1RvcCUzRC00JTNCJTIyJTIw&#10;dmFsdWUlM0QlMjIlMjZsdCUzQmRpdiUyNmd0JTNCTWVtb3J5JTI2bHQlM0IlMkZkaXYlMjZndCUz&#10;QiUyNmx0JTNCZGl2JTI2Z3QlM0JEYXRhJTIwYWNlc3MlMjZsdCUzQiUyRmRpdiUyNmd0JTNCJTI2&#10;bHQlM0JkaXYlMjZndCUzQkNvbnRyb2wlMjZsdCUzQiUyRmRpdiUyNmd0JTNCJTIyJTIwdmVydGV4&#10;JTNEJTIyMSUyMiUzRSUwQSUyMCUyMCUyMCUyMCUyMCUyMCUyMCUyMCUyMCUyMCUzQ214R2VvbWV0&#10;cnklMjBoZWlnaHQlM0QlMjI4MCUyMiUyMHdpZHRoJTNEJTIyMTAwJTIyJTIweCUzRCUyMjMyMCUy&#10;MiUyMHklM0QlMjIxNjAlMjIlMjBhcyUzRCUyMmdlb21ldHJ5JTIyJTIwJTJGJTNFJTBBJTIwJTIw&#10;JTIwJTIwJTIwJTIwJTIwJTIwJTNDJTJGbXhDZWxsJTNFJTBBJTIwJTIwJTIwJTIwJTIwJTIwJTIw&#10;JTIwJTNDbXhDZWxsJTIwaWQlM0QlMjJaZUFQR2V5b0dKQjBYOU14d2lDcC0xMyUyMiUyMHBhcmVu&#10;dCUzRCUyMldJeVdsTGs2R0pRc3FhVUJLVE5WLTElMjIlMjBzdHlsZSUzRCUyMnJvdW5kZWQlM0Qx&#10;JTNCd2hpdGVTcGFjZSUzRHdyYXAlM0JodG1sJTNEMSUzQnNoYWRvdyUzRDAlM0JzdHJva2VXaWR0&#10;aCUzRDElM0JzcGFjaW5nJTNENiUzQnNwYWNpbmdUb3AlM0QtNCUzQiUyMiUyMHZhbHVlJTNEJTIy&#10;JTI2bHQlM0JkaXYlMjZndCUzQlR1cm4lMjBEaXNwbGF5JTI2bHQlM0IlMkZkaXYlMjZndCUzQiUy&#10;Nmx0JTNCZGl2JTI2Z3QlM0JPbiUyNmx0JTNCJTJGZGl2JTI2Z3QlM0IlMjIlMjB2ZXJ0ZXglM0Ql&#10;MjIxJTIyJTNFJTBBJTIwJTIwJTIwJTIwJTIwJTIwJTIwJTIwJTIwJTIwJTNDbXhHZW9tZXRyeSUy&#10;MGhlaWdodCUzRCUyMjQwJTIyJTIwd2lkdGglM0QlMjIxMjAlMjIlMjB4JTNEJTIyMzEwJTIyJTIw&#10;eSUzRCUyMjgwJTIyJTIwYXMlM0QlMjJnZW9tZXRyeSUyMiUyMCUyRiUzRSUwQSUyMCUyMCUyMCUy&#10;MCUyMCUyMCUyMCUyMCUzQyUyRm14Q2VsbCUzRSUwQSUyMCUyMCUyMCUyMCUyMCUyMCUzQyUyRnJv&#10;b3QlM0UlMEElMjAlMjAlMjAlMjAlM0MlMkZteEdyYXBoTW9kZWwlM0UlMEElMjAlMjAlM0MlMkZk&#10;aWFncmFtJTNFJTBBJTNDJTJGbXhmaWxlJTNFJTBBDr2cgwAAIABJREFUeF7tfV+MVseV52XcLMZm&#10;HcBeLAgxBqON5mW0WlkCpIUVExuUKA+OnICE2ajTxAZ2yOQhAiseQQSRLRmUTTxhB9pOE5IhXoFj&#10;xQ9RIrA1KDCSQcrDap42KwyGEJBbsOAlhLB41Fvnuk/7dHH/1L31v+pcqUTzfXWrTp3zq993zrlV&#10;dacUk69l99xzz+B99923/MaNG38pfcf/DVwDDzzwwP+6devWP9+5c+eAEPXdgMRlXAVkjK6i1OFq&#10;Cjb06KOPvvLBBx889/LLL//rsmXL7n/88ce79sH1PWvgt7/9bfHuu+/efP755+95+OGHX33//fe/&#10;6VmkgnHl2wL6/dfhqiSPgYGBnZ/73Oc2/fSnP50jLv3euAWvGhA/AsWzzz774fHjx//7H//4x7/z&#10;JQzjypfm7fQr4wrIY9n06dP/6dy5c/eKXys7vXKrzjUwOjoKv/p/FmHMX3sKYRhXzq1uv0OKqyki&#10;xzH8wx/+8GubN2+ear9r7sGlBoaHh4tvf/vbh65du/ZfXPYLfTGuXGvcXX+IqykPPfTQmV//+teP&#10;cY7DnfJd9QSx6uc///n3rly5sthVn9gP48q1xt31h7iCsGVMXO565p6camDKlDKtNZEYd9i5E1wd&#10;O3asWL16deWwtm7dWuzevdv4kMd1Oqndffv2FZs2bSo/27ZtW3HixIni1KlTnfvG8YQ+J0EHTB6d&#10;zRvXDamTB7WGzqTtYlXQ6dGjR4tVq1aVt7333nvF4sWLC0ogXdqjdZk8+mqO7zOugdzJY+nSpcWC&#10;BQuKw4cPl7qdN29esWPHjmLRokWlx7JkyZLi9OnTJRnA/9esWVMcOXKkrEsJghpGJg/Z26AkJntG&#10;Z86cKR577LEC5FqxYkWxZ8+esmnoF2SUyWPt2rUT8kA9uB/ICmSl3gnI5NJbYc/D+FQNr0Emj2by&#10;QG8BJy2GOjBpz58/Xxl6VJEHnfSUPICsDh48WHop+/fvL/+GcAbIA0gLyQTaBFmQ1IAIoP6uXbuK&#10;S5culcCiRCi3Kx7LTxCkCxQyebjQsuc+mDyayQMnL05+/L88cds8jybyAE8H8yHYjuwRAVnBtWHD&#10;hru8CrwH64CHAgQF5AZ/w+dwH4ZRLiDH5OFCy577YPLwSx5gfppgpWELDafQWwFPg4Yk4GFcvnx5&#10;AkUY3kDosnz58tIrcR2y4Jg4Yep5ctvuPnfyoL/WoGs552HK86ChSl3iVg5bKHlUeR5yO/JYMG+C&#10;HohtLMneF5OHS4176IvJ45PcBYYWNLdggjzwaQsmWOmkB/3TUEjOeWCSsyrnQfMu2Ad6HgAl6AcS&#10;riae8nSFJoctXTUWYf3cyYOGDfBk5cKFC5OetvQlDxkK9MkMJQ/wNsTq7YnqSBbgNcAFSVO4MFFL&#10;cydIGPD93LlzS7lpAhW/d/mUBQfC5BEhGXQVOSfy6Kobn/XlhGkfWWjStM/9Ovd4Jw985AWDqFol&#10;CO7Y2bNnJ56F08HSxJPM3lCvauVhX4ZWWXxEfzGqFvpAG3A98cQT5S9In9WHfYzN5NFHa/bv0SUP&#10;+VGvfYkn9xAMeciPmJoek9U9rmqKO10rViYPkO2ZZ56ZIAwkEhtLp+WxMnm4tn4e/TkjD2RJUCsm&#10;fOgjKPQiaDxVtbqvbekuZtLhmTqQDGSzqyZolTxNJpcTYHQVohyrwlhgqTLGqfAoDWRZuXLlpGf9&#10;rh6vMXnkMZldj9IJedDHUzBAujKubZmvrBB8NFVFCOh5VIUz0A6SUZM8dQaQyQMSbxB2YDIMwqGm&#10;sKWKKGAskPyyvbCHycP1tMqjP2fkQTPEVLVV5EHJhdZtyizj+n+c1HAfPvoCLwQnORDL22+/PSlj&#10;rWJqmTzw0RglLLrfQCaSwcHBiSXG2J+r0IXJQ8XCXKerBpyQBwiFz6Np2IITnIYnMOmqJhq20bYY&#10;pmk/Ag1p6uRR9TxMkUfbeLoatKo+k4cJLX7ShpyIpz9YZnsKuzVn5EHV0BS2ND16AjcfiEXeI0Db&#10;bkq0UvKok8cGedBlxLR99jzCnhxV0qEHS3/wAJewdgQ3r8U3qn4SOyEPmRCayKOJIOhKPRxu1dJj&#10;WO//0ksvlUlLurIPFupAbqJJHhvkgR6W/JiYcx79QOvzrqYfINz8BjitSqj7lNtG307IAwSnT1bo&#10;6U741AOZvE++gz45oS5k3TkKTfKYIg8kDPgXSIOfttiAr9s25YQ87Z3+iMGkqkqou5XWfm/OyMP+&#10;UMLugdd5hG0fFemalgmoJNThAKCULiaPcWvSPQSygWFPgYl4lq4wrUsK2wAXJ0zNaLWL51GVUGfy&#10;MGMHbsWhBpg8zClbNefB5GFO59ySRw0weZhTvsrTFrq+qMlbMSeVn5Y4bPGjd6e9MnmYVXfbOg8m&#10;D7P65tY8aoDJw6PyE+6aPY+EjYtDY/LIwMgehsjk4UHprrtk8nCt8Tz6Y/LIwM5MHhkY2cMQmTw8&#10;KN11l0werjWeR38lefDbzNM1Nr7N/MqVKx+fTuTwYlw5VLbjrhBXU6ZOnfraK6+8MiQ2jv2FYxm4&#10;O8saGB4eLr7zne/8jw8++GCd5a7uap5x5Vrj7vpDXMF7W5ZNnz79n95///1758yZ404C7smqBgRh&#10;FAsXLvzzrVu3/lp09K7VzqobZ1x5ULrtLimugDyKe++997viOLy/ffXVVx94+OGHbffP7VvWwOjo&#10;KLwr5M+/+c1v/v7q1avPW+6utnnGlS/N2+lXxlVJHnA9+uijrwhWee7ll1/+12XLlt3/+OOP25GA&#10;W7WmAYhF33333ZvPP//8PeJH4FXhTX7TWmeKDTOuFBUVcLU6XE2Qx7jsy2bNmvVf77nnnmUiyZbW&#10;HuKAjWNKNBF2nhNZ8FPiR+CHnkKVuqEwrkwZ2UM7dbiSycODaM67HBM95jhu54rOqMNPi7FeFGW+&#10;KH/IZdw5TiImj1zQ7W6cPxBdbRRlRJQt7rr12xOTh1/9c+/xawC9DhxJNt4Hk0f84OUR+NXAQdH9&#10;F0V5UJSrovxSlEG/IrnpncnDjZ65lzQ1IHsdWXkfTB5pgppH5UYDkOv4uij3i/KRKAOi3BblRznk&#10;Ppg83ICMe0lPA+h1/EkM7feifFaU34nyGVHuEyX53AeTR3qg5hG50cD3RDdfFWWzKD8XBZ/ifVn8&#10;vV+Un4jyLTei+OmFycOP3rnX9DSQ3RIAJo/0QMwj8qMBJg8/enfaa3ZGdqrdfDvLDlfseeQLdh65&#10;WQ0weZjVZ5CtZWfkIK2QnlDZ4Yo9j/RAzCPyowEmDz96d9prdkZ2qt18O8sOV+x55At2HrlZDTB5&#10;mNVnkK1lZ+QgrZCeUNnhij2P9EDMI/KjASYPP3p32mt2Rnaq3Xw7yw5X7HnkC3YeuVkNMHmY1WeQ&#10;rWVn5CCtkJ5Q2eGKPY/0QMwj8qMBJg8/enfaa3ZGdqrdfDvLDlfseeQLdh65WQ0weZjVZ5CtZWfk&#10;IK2QnlDZ4Yo9j/RAzCPyowEmDz96d9prdkZ2qt18O8sOV+x55At2HrlZDTB5mNVnkK1lZ+QgrZCe&#10;UNnhKnXPA064Xi/K34gCJ1zDRY0MJ13/gyj/KErSJ12nN1eDGxGTR3Am0RMI361xXTRzQZTvivKG&#10;KF8RZbsoj4gyU5Tk37Ghp0a+W0EDTB4KSoqtyl4hMLzVa5oo/0eUT4nyoSizRYG3fMGbzTfFNiiW&#10;NzgNMHkEZxJ9gereJ4ots9ehr2NuYXI4nIU+Us95oBEPij/wTeb4WVZvNM8CzX4HyZ6HX/1b6z3r&#10;t5lb0yo3TDXA5JEwHqj3wV5Hwob2NDQmD0+Kd9Gt7H1wrsOF1vPpg8kjcVvDk5fnRDnAT1gSt7T7&#10;4TF5uNe50x7R+2Cvw6nas+iMySNxMw+K8f1YlK+JAjkQvlgDJjSQJa5yeVRbDAwMvDxnzpzndu7c&#10;OVOUG9euXXvt5s2bvCTdxNTJuI2ccZUDecycP3/+rx4T11tvvTVn5syZxfXr14unnnpq9D1xXbx4&#10;8QsC+7B8nS/WQBcNZI+r1Mlj6axZs36xbt26gb179z4kI2PLli1XXn/99Y+EF/Il8d2pLsjhullr&#10;gHElzJ8seYgQZdPo6Oi+kZGRW0NDQ9ProH7gwIFbGzZsmC7qbxb192c9JXjwrRpgXH2ioiTJY+HC&#10;ha/dvn37K2+++eanli5d2gqIU6dOFU8//fSH06ZNe+PcuXPPtt7AFbLUAONqstlTI4+74lBVlHMe&#10;RFVTWdZjXFWYPSXyaIxDVSHPeRBVTWVTj3FVY+okyEM1DlWFO+dBVDWVdj3GVbN9oyePrnGoKtw5&#10;D6KqqTTrMa7a7RozefSOQ9vV8nENzoOoaiqpeowrRXPGSh5G4lBFHRWcB1HVVPT1GFcdTBgdeZiO&#10;Q1V1xXkQVU3FWY9x1d1uUZGHrThUVW2cB1HVVFz1GFf97BULeViPQ1XVx3kQVU1FUY9xpWGmGMjD&#10;aRyqqkvOg6hqKth6jCtN0wRNHr7iUFWdch5EVVNh1WNcmbFHsOThOw5VVS/nQVQ1FUY9xpU5O4RI&#10;HsHEoapq5jyIqqa81mNcGVZ/aORRG4fC7tgVK1YUu3fvNqwCc81xHsScLg23NAlXU6Z8DPszZ84U&#10;4oyoia7Wrl1bHDlypNi3b1+xaVM4byANFVfBkEdbHBoDeQAKOQ9ieNprNleFKyCPuXPnFjt27JhE&#10;EvPmzSt7kz/XFMHI7SHiKgjyaItD8RcBrAC/CmfPni0OHTpUXLp0qTQMfA/X4cOHCwDGkiVLitOn&#10;TxdHjx4tVq9eXaxZs6b8RYFr69attd4LgOfy5ctlPbh31apVxbFjx+5qA7+rQwXnQYzMF+1G6nAF&#10;GAEcnDhxogBbwQV2BtK4cOHCJPJowgS0sWfPnvJ+8GIWL15c/g14AyzCJU66nPgc/j82BoesF8W2&#10;bdvK/gGnFK+AObjgx3LXrl0lBvEKDVe+yUM5DqWeByi+iTyo8ZBMQPH79+8vNm/ePGFAik4goPPn&#10;z5dgovWQPJB0aL0mdHMeRHvu6zTQiCvABP6w4GQGuy5YsKDEFXoegDn4DIigCRNQD0gACATIAn6w&#10;MCQC8lm/fn35g0WxAxgG4sF62D/UgzaWL18+8eNIFRESrnySR6fn7F3Ig8asABT8P/4KyLEuGAcB&#10;hUwPRgcQLVq0aBIYAETwi4BeTxvCQ41X2+SO+PtWXKGtwb6Dg4Nl6AL2PnnyZDlpkTygHsVKHSbk&#10;HxRsH3QIRIIERfE3PDw86QcQfqRAFsAVYAy866b8Xgi48kIebfmNKuDaJA80Kg1HTJEHjCXEeDVi&#10;cqgVXRVXOLlhgh4/frwQZ9hOTFy0+5NPPjkp3MBO4YdI/kGpIw9on3q6TeQB7SOBPfPMM3eFLFWD&#10;9o0r5+TRlt+oQwYlD/nXX855hOR5hBqvpkYeXXCF5AFPWiBPASEpXPBLj+QB3ojseaDOMJSlIQeG&#10;vNSL7eJ5QF0IZeCiIXmbnXzmQVySh3J+o83zkHMXYGTMc9AwBQ2pErZU5TyqYtiuYQsdS0jxahso&#10;I/q+M65oiIoJUfQ6KXnQnAf1TpEU2sgDQmA55wGhEYQmct4O2qTJeUy4qtjBF65ckUdrHNqmJEww&#10;YeISk1RwHxAHXPi0pY/nAfc3ZdYRKDrkgWMMIV5t03ck3/fCFSUPxBXmJSh5yJhAXKl6HkAeTU9b&#10;qjwM6P/gwYOTnrKo2sI1rqyTh2ocqqqgVOr5jldj12OKuKJJ0772cYkrq+TRJQ7tq6yY7/MZr8as&#10;txRxhR6QidWtrnBlizw6x6Exg1lHdl/xqo7MHu9lXCkq3wWubJBHrzhUUSfJVnMdr0aoSMZVD6PZ&#10;xJVR8kgxDu1hr963uIxXewvp4UbGlZ7SbeHKGHmkGIfqmazf3a7i1X7Sub+LcWVG5zZwZYI8kotD&#10;cdMSbpoyYz71VlzEq+rSeKvZG1e45Z5KrpqIjGX3dh+rmMaVLnkkGYf6Jg8Ehs14tQ/4HN6jhSt5&#10;nxKutVAhkJTJwzSuepOHrziU/qogGNp22dKt0/JCH3lbNSxZRvKAw4eqtm279EhsxasOiaBTVyZw&#10;JZMHCCD/INBjHuB7WAT4wgsvTBzdgDipqkcPEMLBNdWjCxrl/VPyERDQnrwAEleb1n3eScHjlU3g&#10;qhd5+IpD5W3LsC8BVga2kQcc/AJLgunKQNw6jcvaaRsItJ/97Gfl3ge6bXvlypXOT5myEa/2AZzt&#10;e0zhqoo80PZgS3mVMF2G3rSHitajumhqj+67oovA6rb7Q1uwwhR/oHDFKWyyq/qcnvfR1T66uOpK&#10;Hr3j0K4Dq6pPDUG/byMP6q7W7ZaVdzyixwFGptu2VbfimxgvbcN0vGpaPs32jOKqjTxkWSmumsKW&#10;Ovw1tVcVQoHnUrfdH9qqOvLBxLaIKhvp4KoLeWjFoZrgmridum6qYQslDwTHE088MemcDugADf3O&#10;O+9MhCtgNNy2Dec8uAxZqnSWYB7EOK5UyIPuYwI9owcqk0ddPdk2dfWqZJH3u2BbFM94Qhk92ApX&#10;oVJ5Tc2rPrjqQh5jQ0NDYyMjI13uMTW2u9pBA1S5oU1b9Lt6HkgqkBuBcxxCOBhXnD8xJmJWsEMQ&#10;ttA0snFcteU8qvIfMAbILcjnxtCcV5PnW1evShbEVNWhVFWkVLVRTmcDXZ29uuKqC/iM/0J0BR0N&#10;IWTyoIeuyFv04YxI8Biqch64S7cq54FeBj1mripZ1nUcOvX7/ELo9OfgXuO4qnvagslKevwC4qjK&#10;82iqR/Wi2h7FHxz4g0cc0u3+4PXC2SCYJEWSqPtcJ+dBx9AHV13IA/oyGpt2Babs7tHMddMWfTxg&#10;FvqTDzam38mH0yJ5yEmsrnKbqK8Tm5ro33IbRnFVtc6DYoXiCE9RxzwDPfph48aNE6eJyfWoPpra&#10;g3pVRz3In8t5OXwKQw/spu00HeTdxVY6uOpKHqVcprLiXQbZt658OBC2I5/J0NQ+9Xj6yqFzn25W&#10;XKdvl/fGhCuXerHVly6uepEHDMbE83hbSqHt6pIH3I+Pel3IK/dh4nm8D7n79hkLrvqOL5T7TOCq&#10;N3mMK8F4vBqKckOQo08cGoLcBmRgXBlQYl0TpnClSx4gn9F41aLOomlaJw6NZpDtgjKu2nXUqYZp&#10;XJkgj3IAHK92smNtZd041IwU4bTCuDJjCxu4MkYeMMSQ4lX6uK7uWbsZs5hrxUQcak6acFqyjSu6&#10;+ApGrbKBrkk7dCl8Fy3a2pBpC1dGyWNcUUHEq7GRh6k4tAtYI6trBVewRgNfh4D60P2xCYk8bOLK&#10;BnkYz4PIxqTvwsB3uECnuBgM/sZ7YF8KPjOHFX1w4QuJ4W+6/Je2BZ9TUNX1ozsBTcehuvIEfr/R&#10;PEjd60erNqepvgAdXyQFeoSndLA6FF45ieuJYC1R28uvTWyBcIErW+RRYtBUvFq1m5YSAX1hD75U&#10;uM7zoO/lkNd6yC8DgjHIu3EBHJS8dCabjThUR55Y7jWFK5XNZn1egE49D/xbXgRW9/Jrusy9rz1c&#10;4coqecDgTcSr1Mj0V0GOEWk9lbCF/vK8/fbbk3Yz0ragH7pkWAV0bYa3FYe29ZvK96ZxVaeXKq+3&#10;7QXoVeSB+1jkkKZuN3dfO7nElXXyGFeCdryKW5jhwBY8U0N+wbAKedDwAw0Ehm0iD/mgF3RJ+27P&#10;txmH9gVdpPdp4artR6DvC9CbyEN+VapJ8nCNK1fkAdjUildxiThsgEMW7+N50F+Svp5H34nmIg7t&#10;K1vE9/XGVVPOA/e6xOB5+MKVS/LQyoMgY9OkqPzLALmI5cuXT7yzFnMhCABMZtHdlUeOHJkgIwoU&#10;IKsLFy5U5jxkj0dl4rmKQ1VkSbFO3zxI3dMWegwhhKxgP8Rg2wvQmzwP0H3Ty6+75jx84so5efTN&#10;gyBRyLsJ2562wJZl3HELpCHOI5l0TiX8wkAMC+d0qD5t6brXxWUcmiIxqI6pbx5EDkvldR59XoCO&#10;O3sBc/C0hZ7dYeppi29ceSEPU3kQVVD1qad65Fxb267j0DZ5MvheKw8Si35CwJVP8tDOg5g0NLqa&#10;2GZX70KWxVccalInEbfVOw8S+phDwpVv8tDKg4RqaJ9xaKg68SFX3zyID1lV+gwNV0GQR988iIrC&#10;XdfxHYe6Hm/o/fXNg4Q2rhBxFQx5xJAHaQNUCHFom4yZfh91HiRUXIVGHkHlQVQnWkhxqKrMGdaL&#10;Lg8SOq5CJI+o8iChxaEZkkKnIceSB4kBV8GSRwx5kBDj0E4zKdPKoedBYsFV0OQRch4k1Dg0Uz7o&#10;M+wg8yAx4SoG8ggqDxJ6HNpnFmV8TzB5kBhxFQt5BJEHiSEOzZgIeg/ddx4kVlxFRR4+8yCxxKG9&#10;Z1DmN/rKg8SMq+jIw0ceJKY4NHMO0B2+0zxI7LiKlTyc5EFijEN1Zw/fr3fujIr+UsFVzORhNQ8S&#10;axyqAl6u064BW3mQlHAVPXnYyIPEHIe2TwuuoaoB03mQ1HCVBHmYzIPEHoeqTgyup6wBI3mQFHGV&#10;Enlo5UFSiUOVpwRX7KKB3utBUsZVauTRKw+SUhzaZUZw3W4a6JoHSR1XSZJHlzxIanFot+nAtbtq&#10;QDUPkgOukiUPlTxIinFo18nA9XtpoDEPkguuUiePyjxIynFor6nAN/XRwF15kNxwlQN5lMCYMWPG&#10;92fPnv3s9u3b73/xxRdv3bhxY+Tq1avf6IMavoc1gBrIGVfZkAcYe+rUqUN37twZEf9uEP8e4CnA&#10;GjChgVxxlRV5jANlTPyb47hNzBNuo1oDnxYfXxRlvih/yEVJOU4iJo9c0O1unD8QXW0UZUSULe66&#10;9dsTk4df/XPv8WsAvQ4cSTbeB5NH/ODlEfjVwEHR/RdFeVCUq6L8UpRBvyK56Z3Jw42euZc0NSB7&#10;HVl5H0weaYKaR+VGA5Dr+Loo94vykSgDotwW5Uc55D6YPNyAjHtJTwPodfxJDO33onxWlN+J8hlR&#10;7hMl+dwHk0d6oOYRudHA90Q3XxVlsyg/FwWf4n1Z/L1flJ+I8i03ovjphcnDj9651/Q0kN0SACaP&#10;9EDMI/KjASYPP3p32mt2Rnaq3Xw7yw5X7HnkC3YeuVkNMHmY1WeQrWVn5CCtkJ5Q2eGKPY/0QMwj&#10;8qMBJg8/enfaa3ZGdqrdfDvLDlfseeQLdh65WQ0weZjVZ5CtZWfkIK2QnlDZ4Yo9j/RAzCPyowEm&#10;Dz96d9prdkZ2qt18O8sOV+x55At2HrlZDTB5mNVnkK1lZ+QgrZCeUNnhij2P9EDMI/KjASYPP3p3&#10;2mt2Rnaq3Xw7yw5X7HnkC3YeuVkNMHmY1WeQrWVn5CCtkJ5Q2eGKPY/0QMwj8qMBJg8/enfaa3ZG&#10;dqrdfDvLDlfseeQLdh65WQ0weZjVZzCt/Qchyf8cl4YamX4ejLAsSJQaYPKI0mzNQv9b8fX/FeWb&#10;ovy9KGjkvxV/vyLKA6LcSHDcPCS3GmDycKtvZ72dEj39lShviALH5f9YlDWi/G9R/qMzKbijlDXA&#10;5JGodYEwwOuAN3pNF+WPokwVZZMoP010zDwstxpg8nCrb2e9Yegid8ghizMTJN8Rk0fCJj4pxvaf&#10;yPj+Wfy9POHx8tDcaoDJw62+nfYGoQu8IvAhUa6IAq8C5JDFqQmS7ozJI2HzyqELhywJG9vD0Jg8&#10;PCjdZZfHRGdPinJClP/ssmPuK3kNMHkkbmIIXYZF2cghS+KWdj88Jg/3OnfaI4YuHLI4VXsWnTF5&#10;JG7mQTE+WCD2NVEOJj5WHp47DWSJq2w2xg0MDLw8Z86c53bu3DlTlBvXrl177ebNm/DEhS/WQG8N&#10;5IyrHMhj5vz583/1mLjeeuutOTNnziyuX79ePPXUU6PvievixYtfEMi53hs9fGOuGsgeV6mTx9JZ&#10;s2b9Yt26dQN79+6F9R2Tri1btlx5/fXXPxJeyJfEF7D/hS/WgIoGGFdCS8mShwhRNo2Oju4bGRm5&#10;NTQ0BPtZKq8DBw7c2rBhw3RRf7Oov18FOVwnXw0wrj6xfZLksXDhwtdu3779lTfffPNTS5cubUX6&#10;qVOniqeffvrDadOmvXHu3LlnW2/gCllqgHE12eypkcddcagqyjkPoqqpLOsxrirMnhJ5NMahqpDn&#10;PIiqprKpx7iqMXUS5KEah6rCnfMgqppKux7jqtm+0ZNH1zhUFe6cB1HVVJr1GFftdo2ZPHrHoe1q&#10;+bgG50FUNZVUPcaVojljJQ8jcaiijgrOg6hqKvp6jKsOJoyOPEzHoaq64jyIqqbirMe46m63qMjD&#10;VhyqqjbOg6hqKq56jKt+9oqFPKzHoarq4zyIqqaiqMe40jBTDOThNA5V1SXnQVQ1FWw9xpWmaYIm&#10;D19xqKpOOQ+iqqmw6jGuzNgjWPLwHYeqqpfzIKqaCqMe48qcHUIkj2DiUFU1cx5EVVNe6zGuDKs/&#10;NPIIMg5V1TnnQVQ15bxeJa5gx/Xp06cnCbNmzZri8OHD5WfHjh0rVq9eXYyNwfGk3a8pU6YUR48e&#10;LVatWtX9ZnJHqLgKhjxCj0NVrc95EFVNuanXhCsgjxUrVhS7d++eEGbevHnF8uXLJwhER0pT5AEy&#10;hIirIMgjljhUFUicB1HVlN16bbiqIg/qbcieB5ABXvv27Ss2bdpUbNu2rThxAl4DVJRezNy5c4tL&#10;ly6V/6fksX///mLz5s133S8TDMi0a9euSm8lNFz5Jo/o4lBVuHMeRFVTVuop4aqKPOikh78xbFm7&#10;dm2xYMGC0ksRR98WixcvLsMZII89e/YUSCbQJtSD0AeJQRyfW9Y/c+ZMAX/DPYcOHSpJRm4XvB4k&#10;nyrNhIQrn+QRdX5DFfKhxquq8kdYTxlXXckDdIH5ENQLJQL4DDwM8ByAAOrCFloHvJvBwcGyPnx+&#10;9uzZSWFUnf5DwJUX8kglv6E6sUKMV1Vlj6leV1x1IQ/QA02w0rAFvQioQ0MdSh7gYRw5cmRCnTS8&#10;gTzLyZMni2eeeaY2ZKmyg29cOSePtjg0JrCcCTw9AAAYpklEQVR2kTW0eLWL7DHU7YOrrjkP1IMc&#10;tlDyqPI8aPgjeyfwf/Be4KLtqOrcJ65ckodSHKqqtKp6VW4iMP758+cLULL8PSax6OM0anwdWaru&#10;DSleNT02j+31xlXd05b169eXoQP1IqAuhBeQJK3KeSCGqnIeEIpAshQf+YKnARfmNrAf+pi4iz59&#10;4coVeSjHoV2UJtdtIw8ZLEgsmOCC9uAzuOTYVkcu+d4Q4lWT4/HYlhauqtZ5bN26dSLnQMkDCQPH&#10;imSBOQ/4/PLly8WSJUvKHyq4KB6BMOB7uOBeSMRiAhU+g+8PHjyotSbENa6sk0fXOFQHiG3kAV4F&#10;GAiNiwbDhBX0TX9hdGRpu9d3vNomX+jfu8RVky7khGkfvdGkaZ/76T0ucWWVPPrEoTrKayMP6m7C&#10;3/hYDBNW8BgN2ui7orCr7D7j1a6yhlTfNa5skof8qNeEnl3hyhZ59I5DdZRHF/HQdqgriUTx9ttv&#10;F8ePHy/DEwhVVq5cWSxatKjYsWPHhGeiI4vqvb7iVVX5AqvnBVeB6UBJHBe4skEeWnGokmZqKrV5&#10;HnAbEgUQBxAGJMAgnIH/Q+4DLrpcWUeeLve6jle7yBZIXW+4CmT8vcSwiSuj5OE7DlUhD4gvxftr&#10;y+fqUCBUwRAGwhjx3lqtpFUvC4/f5DJe1ZHT9b2+ceV6vKb7s4UrY+QRQhyqQh5gGAhdHnnkkUnh&#10;SdVnpo2o0p6reFVFlhDqhICrEPSgK4MNXJkgj2DiUFXyqHq+T9eD6BpK934X8aqujA7u94orTGTi&#10;OHFFadO4dbfw29apaVzpkgfHoRYtbjNetSi2iaa94gp+SCCkpRvUVLbXh04eaBhTuOpNHhyHmpgj&#10;7W3Yilfbe/ZTwzeu8HE+XcAFmqhaI0QXfcGBPzJ50G348uIx+D9s4TdxWFAfS5nAVS/y4Di0j7n6&#10;32MjXu0vjb07Q8CVyvYEGuIiQcDaoKoVqUgOkFPDZe/gxfRdim5S+7q46koeXuNQk4qLrS3T8Wpg&#10;4w8GVyrkIYcwQAywPgjWCeH5H3hIEK5mljfMqeRQXNhIB1ddyMNrHOpCkTH0YSpeDWisQeGqjTww&#10;rKHhRhV5yAn4UMlDJw/ShTzGhoaGxsQaiS73BITRdEQRa1HGRMwKdkjBFkHhqinnUXfIT8yeB50V&#10;XXHVBXzB/EJU7YYEJchJLlN0UXdojKn2u7TDnkcXbfWrW/e0BUONqpwHYA+IB8MW2UOhBytD2BNK&#10;2OLK84B+gohNXa/TCIE8dGLTflPI6V1B4IqOWD75S57s8hb7rk9bQiEPHVx18TwmdOs7K141mWnW&#10;GwSVz1+gO2WrTsGGe6oerVEQ+TK4blbcKQ1odOYbVxqiR3mrLq56kQdoyufzeBXPg7qG1M2sOwUb&#10;H7Nh6EMfrfn0PEw8j48J2T5xFZOedGU1gave5DEuvJc8SF3OA70L+XAVmgR74YUXStGrTsGG4wrx&#10;c5od90UeCeY3VDHvBVeqwsVezxSudMnDSx5EnsxyAkp+wQ4aG72KqlOw5RgX7sETrl2Th04cGjuw&#10;ifzB5UFi161pXJkgj1KnLuNVeTLLIYfqsW7yQbbU86BAcUkeunFo7ACX5XeJq9R0R8djA1fGyMNl&#10;HqRrzoMmU+tOwZYJiOZJXJGHiTg0xQlgOw+Ctkfd9V06jitPoR2dF2SbtqEtXBklD1d5kKaX9eDp&#10;1/LTFgxZ6k7BBtlpuENfyoPbs+nJ2qYNbCoONS1XQO1ZyYOgzekaob4/Fio7b13r0yaubJCHlzyI&#10;a6OY6s90HGpKrkDbMZ4HwdWhcBwlXjSclX9U6O5Y+A4f+4O3Am+Eg2Xr1PPAPS4XLlyYePUCJvbp&#10;Dxneb2qhowtc2SKPUoEcrzZPQRtxaKCT3qhYpnBVtxSdClu1UhR3x9IXPNEXiMnkAS/CrtpdSz0c&#10;TNibIA9XuLJKHqBE2/GqUVQ6bMxWHOpwCF67MoErFfJo2x1LN8hV5Tzk97rgS8VeeumlYvHixRNb&#10;KlRkUVG4S1xZJ4/xAVuJV1WUGWIdm3FoiOO1KJMWrlQmbN3uWDhpDCa/vLsWXiomex70HbQ2ycM1&#10;rlyRB+jTeLxqEZRWmnYRh1oRPOxGtXDVlPOAEGJ4eLg4ceLExGHZVS+yhn0tcPnyPHzhyiV5ZJ0H&#10;cRWHhj3P7UnXNw9S97QF31/ctDu2andtVcK0yvOAlcw054FP9LrmPHziyjl55JgHcRmH2pue4bfc&#10;Nw8ir0iW13nUnUUKGsHdtfAUBp6oqIYtQB66T1t848oLeeSUB3Edh4Y/xa1LqJUHsS5dTQdtJ5jJ&#10;t4WAK5/kkXQexFcc6gv8gfWrlQdxNRb53coqIUtIuPJNHknmQXzGoa6AH0M/ffMgoY4tNFwFQR4p&#10;5UF8x6GhAt+XXH3zIL7kres3RFwFQx4p5EFCiENDA30g8kSZB0HdhYqr0MgjyjxISHFoIJM1RDGi&#10;yINQxYWOqxDJI6o8SGhxaIizNiSZYsmDxICrYMkjhjxIiHFoSBM1VFlCz4PEgqugySPkPEiocWio&#10;EzZAuYLMg8SEqxjII6g8SOhxaICTNGSRgsmDxIirWMgjiDxIDHFoyDM1VNl850FixVVU5OEzDxJL&#10;HBrqBA1dLl95kJhxFR15+MiDxBSHhj5JA5fPaR4kdlzFSh5O8iAxxqGBT84YxLOeB0kFVzGTh9U8&#10;SKxxaAyzMwYZbeVBUsJV9ORhIw8Scxwaw8SMRUbTeZDUcJUEeZjMg8Qeh8YyMSOS00geJEVcpUQe&#10;WnmQVOLQiCZlTKL2zoOkjKvUyKNXHiSlODSmGRmbrF3zIKnjKkny6JIHSS0OjW1Cxiavah4kB1wl&#10;Sx4qeZAU49DYJmOk8jbmQXLBVerkUZkHSTkOjXQyxij2XXmQ3HCVA3mUwJwxY8b3Z8+e/ez27dvv&#10;f/HFF2/duHFj5OrVq9+IEbUsczgayBlX2ZAHwG3q1KlDd+7cGRH/bhD/HggHgixJzBrIFVdZkcc4&#10;QMfEvzmOO+b5GbrsnxYCXhRlvih/CF1YU/LlOImYPEyhh9tBDfxA/LFRlBFRtuSiFiaPXCzN47Sl&#10;AfQ6sP1svA8mD1uQ4nZz0cBBMdAvivKgKFdF+aUogzkMnskjByvzGG1pQPY6svI+mDxswYrbzUED&#10;kOv4uij3i/KRKAOi3BblRznkPpg8coA4j9GGBtDr+JNo/PeifFaU34nyGVHuEyX53AeThw1YcZs5&#10;aOB7YpBfFWWzKD8XBZ/ifVn8vV+Un4jyrZQVweSRsnV5bC41kN0SACYPl/DivlLWAJNHytYdH1t2&#10;Rs7ApiEMMTtcsecRAuxYhhQ0wOSRghVbxpCdkTOwaQhDzA5X7HmEADuWIQUNMHmkYEX2PDKwYnhD&#10;ZPIIzybGJcrOyMY1yA1WaSA7XHHYwhOBNWBGA0weZvQYdCvZGTloa6QjXHa4Ys8jHfDySPxqgMnD&#10;r/6d9J6dkZ1olTvJDlfseTDoWQNmNMDkYUaPQbeSnZGDtkY6wmWHK/Y80gEvj8SvBpg8/OrfSe/Z&#10;GdmJVrmT7HDFngeDnjVgRgNMHmb0GHQr2Rk5aGukI1x2uGLPIx3w8kj8aoDJw6/+nfSenZGdaJU7&#10;yQ5X7Hkw6FkDZjTA5GFGj0G3kp2Rg7ZGOsJlhyv2PNIBL4/ErwaYPPzq30rv8H6N9aL8jSjy+zX+&#10;QXz2j6Ik/X4NK1rlRmUNMHkkiAl8s9d1MbYLovyVKP8iyiOizBQl+Td7JWjTEIfE5BGiVQzItFe0&#10;Ae8UnUbagneLjoiyyUD73ARrgMkjUQxk/TbzRG0a2rCYPEKziEF5Doq2vijKg6JcFeWXogwabJ+b&#10;ylsDTB4J21/2PjjXkbCxPQyNycOD0l12CbkPeOoyzLkOl2rPoi8mj8TNjN4Hex2JG9rD8Jg8PCjd&#10;ZZeQ4/ixKF8TBXIgfLEGTGggS1xls8J0YGDg5Tlz5jy3c+fOmaLcuHbt2ms3b97kxWEmpk7GbeSM&#10;qxzIY+b8+fN/9Zi43nrrrTkzZ84srl+/Xjz11FOj74nr4sWLXxDYhwVkfLEGumgge1ylTh5LZ82a&#10;9Yt169YN7N279yEZGVu2bLny+uuvfyS8kC+J7051QQ7XzVoDjCth/mTJQ4Qom0ZHR/eNjIzcGhoa&#10;ml4H9QMHDtzasGHDdFF/s6i/P+spwYNv1QDj6hMVJUkeCxcufO327dtfefPNNz+1dOnSVkCcOnWq&#10;ePrppz+cNm3aG+fOnXu29QaukKUGGFeTzZ4aedwVh6qinPMgqprKsh7jqsLsKZFHYxyqCnnOg6hq&#10;Kpt6jKsaUydBHqpxqCrcOQ+iqqm06zGumu0bPXl0jUNV4c55EFVNpVmPcdVu15jJo3cc2q6Wj2tw&#10;HkRVU0nVY1wpmjNW8jAShyrqqOA8iKqmoq/HuOpgwujIw3QcqqorzoOoairOeoyr7naLijxsxaGq&#10;auM8iKqm4qrHuOpnr1jIw3ocqqo+zoOoaiqKeowrDTPFQB5O41BVXXIeRFVTwdZjXGmaJmjy8BWH&#10;quqU8yCqmgqrHuPKjD2CJQ/fcaiqejkPoqqpMOoxrszZIUTyCCYOVVUz50FUNeW1HuPKsPpDI48g&#10;41BVnXMeRFVTzutV4urYsWPF6tWri3379hWbNn3y7i/Yib1ixYpi9+7dTgXdtm1bceLEiQK8WXqF&#10;iqtgyCP0OFQVRZwHUdWUm3pNuELymDt3bnHp0qUJgUIjDxAsRFwFQR6xxKGqcOc8iKqm7NZrwxWS&#10;x5IlSyZ5GjJ5zJs3r7h8+XIp7NGjR4tVq1YV9N7Tp0+Xn4MXs3Xr1mLPnj1l3TNnzhSLFy8u/16z&#10;Zk1x+PDh8u/9+/cXmzdvnhg8ej51ngdWDA1XvskjujhUFe6cB1HVlJV6SrhCAsBJDv+Ko24LSh5r&#10;164tzp8/X4YSOOnHxsYmyAMnPrYF5AHhDrQBpAJtiqNyS2KBv+ECQsG+gDAOHTpUej5t5AH3hoQr&#10;n+QRdX5DFfKhxquq8kdYTxlXOOGBDOjEpeQxZcqUCW8DdAFeyI4dO4pFixZNEAIQDiUi+D8lHbhP&#10;bgf1CoS0a9cuZfLA+0LAlRfySCW/oTqxQoxXVWWPqV5XXFHyQGI4ePBgSQ6QMN24cWPpJWCoYoo8&#10;gFiOHDkyoVrMuah4HtQevnHlnDza4tCYwNpF1tDi1S6yx1C3D65k8kAv4JFHHpnIgZj2PECXEMKA&#10;twNXX88DbeITVy7JQykO1QUqxprYDv5qVLE6uKAAFPpoDN1S+uhOVya8P6R41dSYAminN65k8oCx&#10;IH4wd1GV85DzGF3ClrNnz5bJUiQPwBtcqjmPKn37wpUr8lCOQ3XAKMeZCA4gEJnxIYm1fPny8vOT&#10;J0+WiTL4jCazdGRpujeEeNXW2By3q4WrKvJADCB5wHianrZg4rNLzkNuD5Opw8PDles8VHXqGlfW&#10;yaNrHKqqqKp6VV4D/JIsWLCgfEwG30NMC4/awF08fvx42czKlSvLRUIAgMHBwUnP/HXkabrXd7xq&#10;a1yu2nWJK1djMtGPS1xZJY8+caiOAiE0gWfs9Jk6bQ88EyASeJQGfwNpwAUkAuQC98PlamWhz3hV&#10;R8++73WNK9/j7dq/K1zZIo/ecWhXRcn10e3Ez+XFOUgU4IVAuAIXhC8Qc4KXAo/NwDNxdfmKV12N&#10;z3A/3nBleBzWm3OBKxvkoRWHmtYqZMsxfsU8B5AGEgb0h0QC+Q5MZJmWo6091/FqmzwBfh8UrgLU&#10;T6VINnFllDx8xqHocciTH8ITuHBpMC4AglWD+BmGM1WbklyCxGW86nJcun35xJWu7CHcbwtXxsgj&#10;hDiUJkfBaEgodNckLgfGxCnUg+Qp/N/HTkoZXK7i1RBArSJDCLhSkTP0OjZwZYI8gopD5XUe8nbr&#10;psdzdCWhTzC4iFd9jk+x7164QvvKfeAjVfi8bqm4oly11aBduGhf8H9cUSpjsa2/Kqy23dP0vWlc&#10;6ZIHx6E61my512a8alFsE033xlXVhMMNbfKkNiEobQPIA5aaw/J2usgQF4LJn7f1b5o8sD9TuOpN&#10;HhyHtpnezPe24lUz0im18j1R67+J8geV2rq4qptwdZvdqKeKT+boDlm6vR4WEjZdmJynuTNoC0jj&#10;woULk0ilauEZtE09J5AH9sDQpey4lR+OEZAPDVLRL9Yxgate5MFxaBcz6de1Ea/qS6Xcwqio+e9E&#10;eUUUOOiilkRM4KqOPOj2BAxbYKk45LpwEuIiQhgZrPpEMqHb5tvIA8/1wAmPyXjYdo+eR902f2gb&#10;ZMPwBsMdegQAek8g6/r167XWJOniqit59IpDlWHGFWs1YDpedajqL4u+DojyF6LcX0MixnDVlTxw&#10;OzzVh7zUXHXbApISkASsVIbQBZcBwNIAJI+2zXZIPPKRAfQJId1Qp2NLHVx1IY/ecajO4PjeyRow&#10;Fa861uvvRH//frzPq+LfB0X5iSh/J8pnZs2a9Yt169YN7N279yFdubqQBywGxFXJ0K8ctnRNslKP&#10;BhYjbtiwYWK7A26dePLJJ2u3+YMMdNMcXX4gb+OHuvLxiTq664OrLuQxNjQ0NDYyMtLlHp3x8L01&#10;GhCgHBMxa2x2uCWGM50M6f+Jv/8N/N8krrrmPKiK5bAFyaOr5wG5EVhwCIsT4YLtDnTflQnPw8bk&#10;ILhSwpZSpXFBg/E85MexqEhb2XRfB+JWAaTPL4QNoHVs06vnQY8PBLlx8r7zzjvlEYO4WFAmD1yZ&#10;3DXnAR4NJkTx8T8lj7pt/kA6NJfRlPOQd5B3tMdd1fvgqgt5QIfGYlOdwVZNZtPKpPKFQB46samO&#10;rg3cCzmP10SZIcqAKMOifFcUmjg1hqu6dR505TH95adPPZAs5MONQQc0D1G385q2i+EQPbeDPqqt&#10;e9pC92Y1PW0xFbLo4KoreZRYMpEV1wFl1WSWf13kDXIyeLB/unCHnmqNj8JorNl1kY/OGOm9ullx&#10;U3L0bOcDcd+cGtKY1KRvXKEwcsK057iDv00XV73IA7Si+zxeR7Mqnof8yAtPwKbb8mlCSgYMdR99&#10;eh4mnsfr6NrAvU7XeRiQ967DjE20GVobJnDVmzzGleElD1KX86hzLWnC64UXXihFxzgXjQpuZt2j&#10;MF/k0ScODQ2kPeXxgqueskZ3mylc6ZIHKM5YvKpqBXkyUy8D2pBfqoPt0vdywDs14JIX5FAZMK50&#10;TR46caiqDiOo5xxXEehES0TTuDJBHuWAXMar8mSWQw7V4wRp2CJ7HtRKLslDNw7VQleAN7vEVYDD&#10;NyaSDVwZIw8Ypas8SNecB02mwr24+q8p50Gf3rgiDxNxqDG0BdSQK1ypDFl+mqO7x0SlT906tnBl&#10;lDzGB2k9Xq2bzPKpYfieUJBLXvCDBqHb8Gm4Qx+F4WM3eqK2rkHl+03FoablCqg967hqGyvig2IG&#10;sAib3uiLstvacfm9TVzZIA/QDceriggxHYcqdhtrNa+4qnunj7x6FNdngJJt/uA0GdEFrmyRRzku&#10;jleb56iNODRWVugitw9cNS1Rp0ddgveLoYy89qjLGHXqusKVVfIABYQUr+oYxPS9tuJQ03KG2p5r&#10;XDUdzCNv98cneKp7Ykzq2CWurJPHuGK8x6smDaTbls04VFe2yO53hqsunocv8nCNK1fkwXkQoQEX&#10;cWhkk9+EuM7yIKo5D9fk4QtXLskj6zyIqzjUxGyMsQ0XeRCVpy10waKLsMUnrpyTR455EJdxaIwT&#10;35TMLvIgbes8XJKHb1x5IY+c8iCu41BTEzHidpzlQXzqKARc+SSPpPMgvuJQn4AOqG9neRDXYw4J&#10;V77JI8k8iM841DWYQ+7PRR7E5fhDw1UQ5JFSHsR3HOoSzDH05SIP4kIPIeIqGPJIIQ8SQhzqAsgR&#10;9hF1HiRUXIVGHlHmQUKKQyOc2K5Eji4PEjquQiSPqPIgocWhrmZirP3EkgeJAVfBkkcMeZAQ49BY&#10;J7VLuUPPg8SCq6DJI+Q8SKhxqMtJGHlfQeZBYsJVDOQRVB4k9Dg08gntWvxg8iAx4ioW8ggiDxJD&#10;HOp69qXQn+88SKy4ioo8fOZBYolDU5jMPsbgKw8SM66iIw8feZCY4lAfEy+hPp3mQWLHVazk4SQP&#10;EmMcmtBE9jUU63mQVHAVM3lYzYPEGof6mnGp9WsrD5ISrqInDxt5kJjj0NQmsc/xmM6DpIarJMjD&#10;ZB4k9jjU52RLtG8jeZAUcZUSeWjlQVKJQxOdwL6H1TsPkjKuUiOPXnmQlOJQ37Ms5f675kFSx1WS&#10;5NElD5JaHJry5A1hbKp5kBxwlSx5qORBUoxDQ5hgGcjQmAfJBVepk0dlHiTlODSDiRvKEO/Kg+SG&#10;qxzIowTbjBkzvj979uxnt2/ffv+LL75468aNGyNXr179RihIZDni1EDOuMqGPACaU6dOHbpz586I&#10;+HeD+PdAnHBlqUPTQK64+v+U4awg5wMEhwAAAABJRU5ErkJgglBLAwQUAAYACAAAACEAWtmp4+AA&#10;AAAIAQAADwAAAGRycy9kb3ducmV2LnhtbEyPzWrDMBCE74W8g9hAb4380xjjWg4htD2FQpNC6W1j&#10;b2wTa2UsxXbevuqpOc7OMvNNvpl1J0YabGtYQbgKQBCXpmq5VvB1fHtKQViHXGFnmBTcyMKmWDzk&#10;mFVm4k8aD64WPoRthgoa5/pMSls2pNGuTE/svbMZNDovh1pWA04+XHcyCoJEamzZNzTY066h8nK4&#10;agXvE07bOHwd95fz7vZzXH9870NS6nE5b19AOJrd/zP84Xt0KDzTyVy5sqJT4Ic4f11HMQhvx1GS&#10;gDgpSNLnFGSRy/sBxS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MmWcm6sDAABTCAAADgAAAAAAAAAAAAAAAAA6AgAAZHJzL2Uyb0RvYy54bWxQSwECLQAKAAAA&#10;AAAAACEAOLOYKxdkAAAXZAAAFAAAAAAAAAAAAAAAAAARBgAAZHJzL21lZGlhL2ltYWdlMS5wbmdQ&#10;SwECLQAUAAYACAAAACEAWtmp4+AAAAAIAQAADwAAAAAAAAAAAAAAAABaagAAZHJzL2Rvd25yZXYu&#10;eG1sUEsBAi0AFAAGAAgAAAAhAKomDr68AAAAIQEAABkAAAAAAAAAAAAAAAAAZ2sAAGRycy9fcmVs&#10;cy9lMm9Eb2MueG1sLnJlbHNQSwUGAAAAAAYABgB8AQAAWmwAAAAA&#10;">
                <v:shape id="Grafik 13" o:spid="_x0000_s1094" type="#_x0000_t75" alt="Ein Bild, das Text, Screenshot, Schrift, Design enthält.&#10;&#10;KI-generierte Inhalte können fehlerhaft sein." style="position:absolute;width:20739;height:30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5ZMQygAAAOIAAAAPAAAAZHJzL2Rvd25yZXYueG1sRI9BSwMx&#10;FITvgv8hPMFLsVlbTcvatMhC0ZPoWqHHx+a5Wdy8LEnaXf+9EQSPw8x8w2x2k+vFmULsPGu4nRcg&#10;iBtvOm41HN73N2sQMSEb7D2Thm+KsNteXmywNH7kNzrXqRUZwrFEDTaloZQyNpYcxrkfiLP36YPD&#10;lGVopQk4Zrjr5aIolHTYcV6wOFBlqfmqT07DvTpWr08Bw8xWL4d6nO1PtfrQ+vpqenwAkWhK/+G/&#10;9rPRsFLrpVoUd0v4vZTvgNz+AAAA//8DAFBLAQItABQABgAIAAAAIQDb4fbL7gAAAIUBAAATAAAA&#10;AAAAAAAAAAAAAAAAAABbQ29udGVudF9UeXBlc10ueG1sUEsBAi0AFAAGAAgAAAAhAFr0LFu/AAAA&#10;FQEAAAsAAAAAAAAAAAAAAAAAHwEAAF9yZWxzLy5yZWxzUEsBAi0AFAAGAAgAAAAhABPlkxDKAAAA&#10;4gAAAA8AAAAAAAAAAAAAAAAABwIAAGRycy9kb3ducmV2LnhtbFBLBQYAAAAAAwADALcAAAD+AgAA&#10;AAA=&#10;">
                  <v:imagedata r:id="rId67" o:title="Ein Bild, das Text, Screenshot, Schrift, Design enthält.&#10;&#10;KI-generierte Inhalte können fehlerhaft sein"/>
                </v:shape>
                <v:shape id="_x0000_s1095" type="#_x0000_t202" style="position:absolute;top:31229;width:2073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mduzAAAAOIAAAAPAAAAZHJzL2Rvd25yZXYueG1sRI9BS8NA&#10;FITvgv9heYIXsRvTpi2x21KKgnoppr14e2Rfs9Hs27C7aeO/dwXB4zAz3zCrzWg7cSYfWscKHiYZ&#10;COLa6ZYbBcfD8/0SRIjIGjvHpOCbAmzW11crLLW78Dudq9iIBOFQogITY19KGWpDFsPE9cTJOzlv&#10;MSbpG6k9XhLcdjLPsrm02HJaMNjTzlD9VQ1WwX72sTd3w+npbTub+tfjsJt/NpVStzfj9hFEpDH+&#10;h//aL1pBsZwWebHIc/i9lO6AXP8AAAD//wMAUEsBAi0AFAAGAAgAAAAhANvh9svuAAAAhQEAABMA&#10;AAAAAAAAAAAAAAAAAAAAAFtDb250ZW50X1R5cGVzXS54bWxQSwECLQAUAAYACAAAACEAWvQsW78A&#10;AAAVAQAACwAAAAAAAAAAAAAAAAAfAQAAX3JlbHMvLnJlbHNQSwECLQAUAAYACAAAACEAKHJnbswA&#10;AADiAAAADwAAAAAAAAAAAAAAAAAHAgAAZHJzL2Rvd25yZXYueG1sUEsFBgAAAAADAAMAtwAAAAAD&#10;AAAAAA==&#10;" stroked="f">
                  <v:textbox style="mso-fit-shape-to-text:t" inset="0,0,0,0">
                    <w:txbxContent>
                      <w:p w14:paraId="30B1EFFB" w14:textId="336B9B7A" w:rsidR="004C6F14" w:rsidRPr="009F4A12" w:rsidRDefault="004C6F14" w:rsidP="003A2C63">
                        <w:pPr>
                          <w:pStyle w:val="Beschriftung"/>
                          <w:jc w:val="center"/>
                          <w:rPr>
                            <w:noProof/>
                            <w:szCs w:val="22"/>
                          </w:rPr>
                        </w:pPr>
                        <w:bookmarkStart w:id="94" w:name="_Ref220924711"/>
                        <w:r>
                          <w:t xml:space="preserve">Abbildung </w:t>
                        </w:r>
                        <w:r w:rsidR="00C36B01">
                          <w:fldChar w:fldCharType="begin"/>
                        </w:r>
                        <w:r w:rsidR="00C36B01">
                          <w:instrText xml:space="preserve"> SEQ Abbildung \* ARABIC </w:instrText>
                        </w:r>
                        <w:r w:rsidR="00C36B01">
                          <w:fldChar w:fldCharType="separate"/>
                        </w:r>
                        <w:r w:rsidR="00715971">
                          <w:rPr>
                            <w:noProof/>
                          </w:rPr>
                          <w:t>32</w:t>
                        </w:r>
                        <w:r w:rsidR="00C36B01">
                          <w:rPr>
                            <w:noProof/>
                          </w:rPr>
                          <w:fldChar w:fldCharType="end"/>
                        </w:r>
                        <w:bookmarkEnd w:id="94"/>
                        <w:r>
                          <w:t xml:space="preserve"> Initialisierungsroutine</w:t>
                        </w:r>
                      </w:p>
                    </w:txbxContent>
                  </v:textbox>
                </v:shape>
                <w10:wrap type="topAndBottom" anchorx="margin"/>
              </v:group>
            </w:pict>
          </mc:Fallback>
        </mc:AlternateContent>
      </w:r>
      <w:r w:rsidR="003141A3">
        <w:t xml:space="preserve">Bevor </w:t>
      </w:r>
      <w:r w:rsidR="00F11E5D">
        <w:t xml:space="preserve">der </w:t>
      </w:r>
      <w:r w:rsidR="003141A3">
        <w:t>Mikrokontroller Bilddaten senden kann,</w:t>
      </w:r>
      <w:r w:rsidR="00D45D4B">
        <w:t xml:space="preserve"> muss der Display-Controller </w:t>
      </w:r>
      <w:proofErr w:type="spellStart"/>
      <w:r w:rsidR="00D45D4B">
        <w:t>einmali</w:t>
      </w:r>
      <w:proofErr w:type="spellEnd"/>
      <w:r w:rsidR="00D45D4B">
        <w:t xml:space="preserve"> </w:t>
      </w:r>
      <w:r w:rsidR="00D10E26">
        <w:t>initialisiert</w:t>
      </w:r>
      <w:r w:rsidR="00D45D4B">
        <w:t xml:space="preserve"> werden. Die gesamte Initialisierung wurde in der Unterfunktion </w:t>
      </w:r>
      <w:r w:rsidR="008E6865">
        <w:t>„</w:t>
      </w:r>
      <w:r w:rsidR="00D45D4B">
        <w:t>st7735s_init()</w:t>
      </w:r>
      <w:r w:rsidR="008E6865">
        <w:t>“</w:t>
      </w:r>
      <w:r w:rsidR="00D45D4B">
        <w:t xml:space="preserve"> ausprogrammiert.</w:t>
      </w:r>
      <w:r w:rsidR="00D10E26">
        <w:t xml:space="preserve"> </w:t>
      </w:r>
      <w:r>
        <w:t xml:space="preserve">In </w:t>
      </w:r>
      <w:r>
        <w:fldChar w:fldCharType="begin"/>
      </w:r>
      <w:r>
        <w:instrText xml:space="preserve"> REF _Ref220924711 \h </w:instrText>
      </w:r>
      <w:r>
        <w:fldChar w:fldCharType="separate"/>
      </w:r>
      <w:r>
        <w:t xml:space="preserve">Abbildung </w:t>
      </w:r>
      <w:r>
        <w:rPr>
          <w:noProof/>
        </w:rPr>
        <w:t>17</w:t>
      </w:r>
      <w:r>
        <w:fldChar w:fldCharType="end"/>
      </w:r>
      <w:r>
        <w:t xml:space="preserve"> ist die Initialisierungsroutine als Ablaufdiagramm dargestellt.</w:t>
      </w:r>
    </w:p>
    <w:p w14:paraId="64CFFF7F" w14:textId="5EAF1AE6" w:rsidR="004C6F14" w:rsidRDefault="004C6F14" w:rsidP="004511C3">
      <w:r>
        <w:lastRenderedPageBreak/>
        <w:t>Zu Beginn wird die Versorgungsspannung für den Display-Controller und die Hintergrundbeleuchtung eingeschalte</w:t>
      </w:r>
      <w:r w:rsidR="00067EBE">
        <w:t>t</w:t>
      </w:r>
      <w:r>
        <w:t>. Nachdem die Versorgungsspannung ein</w:t>
      </w:r>
      <w:r w:rsidR="00887C50">
        <w:t>ge</w:t>
      </w:r>
      <w:r>
        <w:t>schalte</w:t>
      </w:r>
      <w:r w:rsidR="00067EBE">
        <w:t>t</w:t>
      </w:r>
      <w:r>
        <w:t xml:space="preserve"> </w:t>
      </w:r>
      <w:r w:rsidR="00887C50">
        <w:t>wurde,</w:t>
      </w:r>
      <w:r>
        <w:t xml:space="preserve"> muss ein Software- und Hardware-</w:t>
      </w:r>
      <w:proofErr w:type="spellStart"/>
      <w:r>
        <w:t>Reset</w:t>
      </w:r>
      <w:proofErr w:type="spellEnd"/>
      <w:r>
        <w:t xml:space="preserve"> durchgeführt werden. </w:t>
      </w:r>
      <w:r w:rsidR="00887C50">
        <w:t>Beim Software- sowie Hardware-</w:t>
      </w:r>
      <w:proofErr w:type="spellStart"/>
      <w:r w:rsidR="00887C50">
        <w:t>Reset</w:t>
      </w:r>
      <w:proofErr w:type="spellEnd"/>
      <w:r w:rsidR="00887C50">
        <w:t xml:space="preserve"> muss laut Hersteller ein</w:t>
      </w:r>
      <w:r w:rsidR="00A51933">
        <w:t>e</w:t>
      </w:r>
      <w:r w:rsidR="00887C50">
        <w:t xml:space="preserve"> vorgeschriebene </w:t>
      </w:r>
      <w:r w:rsidR="00A51933">
        <w:t>Verzögerung</w:t>
      </w:r>
      <w:r w:rsidR="00887C50">
        <w:t xml:space="preserve"> eingehalten werden. </w:t>
      </w:r>
      <w:r w:rsidR="005521D2">
        <w:t xml:space="preserve">Dazu wurde in einer separaten Header- und Quellcode-Datei eine Delay-Funktion ausprogrammiert. Die Delay-Funktion nutzt den Systemtakt des SAM D21 und verzögert den Programmablauf um </w:t>
      </w:r>
      <w:r w:rsidR="00F11E5D">
        <w:t>eine beliebige Zeit.</w:t>
      </w:r>
    </w:p>
    <w:p w14:paraId="22E7C506" w14:textId="2151B578" w:rsidR="00A51933" w:rsidRDefault="00436C82" w:rsidP="004511C3">
      <w:r>
        <w:t>Nach dem Software-</w:t>
      </w:r>
      <w:proofErr w:type="spellStart"/>
      <w:r>
        <w:t>Reset</w:t>
      </w:r>
      <w:proofErr w:type="spellEnd"/>
      <w:r>
        <w:t xml:space="preserve"> muss der Controller den Sleep In Modus verlassen, um die volle Funktionalität des Displays nutzen zu können. Dazu wird der Befehl „SLPOUT“ an den Display-Controller gesendet. </w:t>
      </w:r>
      <w:r w:rsidR="00067EBE">
        <w:fldChar w:fldCharType="begin"/>
      </w:r>
      <w:r w:rsidR="00067EBE">
        <w:instrText xml:space="preserve"> ADDIN ZOTERO_ITEM CSL_CITATION {"citationID":"5GKI6zBR","properties":{"formattedCitation":"[12, S. 87]","plainCitation":"[12, S. 87]","noteIndex":0},"citationItems":[{"id":68,"uris":["http://zotero.org/users/local/VRi3dGyu/items/4TGE6G2H"],"itemData":{"id":68,"type":"document","genre":"Datenblatt","title":"ST7735S Datasheet","URL":"https://www.hpinfotech.ro/ST7735S.pdf","author":[{"family":"Sitronix","given":""}]},"locator":"87","label":"page","suppress-author":true}],"schema":"https://github.com/citation-style-language/schema/raw/master/csl-citation.json"} </w:instrText>
      </w:r>
      <w:r w:rsidR="00067EBE">
        <w:fldChar w:fldCharType="separate"/>
      </w:r>
      <w:r w:rsidR="00067EBE" w:rsidRPr="00067EBE">
        <w:rPr>
          <w:rFonts w:cs="Arial"/>
        </w:rPr>
        <w:t>[12, S. 87]</w:t>
      </w:r>
      <w:r w:rsidR="00067EBE">
        <w:fldChar w:fldCharType="end"/>
      </w:r>
      <w:r w:rsidR="00067EBE">
        <w:t xml:space="preserve"> </w:t>
      </w:r>
      <w:r>
        <w:t xml:space="preserve">Nachdem der Sleep In Modus verlassen wurde, kann die eigentliche Initialisierung des Controllers beginnen. </w:t>
      </w:r>
    </w:p>
    <w:p w14:paraId="7499D5A7" w14:textId="6EA22E30" w:rsidR="00232170" w:rsidRDefault="00A51933" w:rsidP="004511C3">
      <w:r>
        <w:t>Im aktuellen Code werden nur die Farbtiefe und der Zugriff auf den RAM verändert, ansonsten w</w:t>
      </w:r>
      <w:r w:rsidR="006D002F">
        <w:t>erden</w:t>
      </w:r>
      <w:r>
        <w:t xml:space="preserve"> die Standardeinstellungen des Controllers beibehalten. </w:t>
      </w:r>
      <w:r w:rsidR="006A42CA">
        <w:t>Für d</w:t>
      </w:r>
      <w:r>
        <w:t>ie Farbtiefe des Displays wurde</w:t>
      </w:r>
      <w:r w:rsidR="006A42CA">
        <w:t xml:space="preserve"> das Farbmode</w:t>
      </w:r>
      <w:r w:rsidR="00067EBE">
        <w:t>l</w:t>
      </w:r>
      <w:r w:rsidR="006A42CA">
        <w:t>l</w:t>
      </w:r>
      <w:r>
        <w:t xml:space="preserve"> RGB565 gewählt, das entspricht einer Auflösung von 16 Bit pro Pixel. Die gewählte Farbtiefe ist ein guter Kompromiss zwischen Farbgenauigkeit und der Bildwiederholrate. </w:t>
      </w:r>
    </w:p>
    <w:p w14:paraId="6DC109DA" w14:textId="72B9B61B" w:rsidR="00A51933" w:rsidRDefault="006D002F" w:rsidP="004511C3">
      <w:r>
        <w:rPr>
          <w:noProof/>
        </w:rPr>
        <mc:AlternateContent>
          <mc:Choice Requires="wpg">
            <w:drawing>
              <wp:anchor distT="0" distB="0" distL="114300" distR="114300" simplePos="0" relativeHeight="251681792" behindDoc="0" locked="0" layoutInCell="1" allowOverlap="1" wp14:anchorId="5CEA5AA6" wp14:editId="3DB561AB">
                <wp:simplePos x="0" y="0"/>
                <wp:positionH relativeFrom="margin">
                  <wp:align>center</wp:align>
                </wp:positionH>
                <wp:positionV relativeFrom="paragraph">
                  <wp:posOffset>1659890</wp:posOffset>
                </wp:positionV>
                <wp:extent cx="4556125" cy="3706495"/>
                <wp:effectExtent l="0" t="0" r="0" b="8255"/>
                <wp:wrapTopAndBottom/>
                <wp:docPr id="97212841" name="Gruppieren 15"/>
                <wp:cNvGraphicFramePr/>
                <a:graphic xmlns:a="http://schemas.openxmlformats.org/drawingml/2006/main">
                  <a:graphicData uri="http://schemas.microsoft.com/office/word/2010/wordprocessingGroup">
                    <wpg:wgp>
                      <wpg:cNvGrpSpPr/>
                      <wpg:grpSpPr>
                        <a:xfrm>
                          <a:off x="0" y="0"/>
                          <a:ext cx="4556125" cy="3706495"/>
                          <a:chOff x="0" y="0"/>
                          <a:chExt cx="4556125" cy="3706495"/>
                        </a:xfrm>
                      </wpg:grpSpPr>
                      <pic:pic xmlns:pic="http://schemas.openxmlformats.org/drawingml/2006/picture">
                        <pic:nvPicPr>
                          <pic:cNvPr id="195823317" name="Grafik 14" descr="Ein Bild, das Text, Screenshot, Diagramm, Reihe enthält.&#10;&#10;KI-generierte Inhalte können fehlerhaft sein."/>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4556125" cy="3403600"/>
                          </a:xfrm>
                          <a:prstGeom prst="rect">
                            <a:avLst/>
                          </a:prstGeom>
                        </pic:spPr>
                      </pic:pic>
                      <wps:wsp>
                        <wps:cNvPr id="58313820" name="Textfeld 1"/>
                        <wps:cNvSpPr txBox="1"/>
                        <wps:spPr>
                          <a:xfrm>
                            <a:off x="0" y="3448050"/>
                            <a:ext cx="4556125" cy="258445"/>
                          </a:xfrm>
                          <a:prstGeom prst="rect">
                            <a:avLst/>
                          </a:prstGeom>
                          <a:solidFill>
                            <a:prstClr val="white"/>
                          </a:solidFill>
                          <a:ln>
                            <a:noFill/>
                          </a:ln>
                        </wps:spPr>
                        <wps:txbx>
                          <w:txbxContent>
                            <w:p w14:paraId="2759534C" w14:textId="34A03F01" w:rsidR="006D002F" w:rsidRPr="00914EA8" w:rsidRDefault="006D002F" w:rsidP="006D002F">
                              <w:pPr>
                                <w:pStyle w:val="Beschriftung"/>
                                <w:jc w:val="center"/>
                                <w:rPr>
                                  <w:noProof/>
                                  <w:szCs w:val="22"/>
                                </w:rPr>
                              </w:pPr>
                              <w:bookmarkStart w:id="95" w:name="_Ref220937943"/>
                              <w:r>
                                <w:t xml:space="preserve">Abbildung </w:t>
                              </w:r>
                              <w:r w:rsidR="00C36B01">
                                <w:fldChar w:fldCharType="begin"/>
                              </w:r>
                              <w:r w:rsidR="00C36B01">
                                <w:instrText xml:space="preserve"> SEQ Abbildung \* ARABIC </w:instrText>
                              </w:r>
                              <w:r w:rsidR="00C36B01">
                                <w:fldChar w:fldCharType="separate"/>
                              </w:r>
                              <w:r w:rsidR="00715971">
                                <w:rPr>
                                  <w:noProof/>
                                </w:rPr>
                                <w:t>33</w:t>
                              </w:r>
                              <w:r w:rsidR="00C36B01">
                                <w:rPr>
                                  <w:noProof/>
                                </w:rPr>
                                <w:fldChar w:fldCharType="end"/>
                              </w:r>
                              <w:bookmarkEnd w:id="95"/>
                              <w:r>
                                <w:t xml:space="preserve"> Organisation der Speicheradress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CEA5AA6" id="Gruppieren 15" o:spid="_x0000_s1096" style="position:absolute;left:0;text-align:left;margin-left:0;margin-top:130.7pt;width:358.75pt;height:291.85pt;z-index:251681792;mso-position-horizontal:center;mso-position-horizontal-relative:margin" coordsize="45561,37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d69xrAMAAFIIAAAOAAAAZHJzL2Uyb0RvYy54bWycVltuGzcU/S/QPRAs&#10;0C9bo6ejqJYDxY4No0YixC7yTXE4GsIckiUpjZz1dA3dQDbWQ86MHFtG0/pDnMvX5bnnHl7q9N2u&#10;UmQrnJdGz+mg16dEaG5yqddz+sfd5fGUEh+YzpkyWszpg/D03dnPP53WdiaGpjQqF47Aifaz2s5p&#10;GYKdZZnnpaiY7xkrNCYL4yoW0HXrLHeshvdKZcN+/ySrjcutM1x4j9GLZpKeJf9FIXj4VBReBKLm&#10;FNhCal1qV7HNzk7ZbO2YLSVvYbBXoKiY1Dh07+qCBUY2Th64qiR3xpsi9LipMlMUkosUA6IZ9J9F&#10;c+XMxqZY1rN6bfc0gdpnPL3aLf+4vXL21i4dmKjtGlykXoxlV7gqfoGS7BJlD3vKxC4QjsHxZHIy&#10;GE4o4ZgbvemfjN9OGlJ5CeYP9vHyww92Zt3B2RM4VvIZfi0HsA44+LFWsCtsnKCtk+o/+aiYu9/Y&#10;Y6TLsiBXUsnwkKSHxERQeruUfOmaDuhcOiJzXIW3k+lwNBq8oUSzCsq/cqyQ92QwpiQXnkODH6Qm&#10;76XKj0jOPLkDpUfkljshtC8N7AvJoMyqOiKfhSwFLlYov/2lQu/XX3aL31Lz+/XxWmjhpHBBkGtd&#10;MoXv/be/tRaaFKJUwpWsCMQLqXsxMRFyRNlgZpHTG8PvPdHmvGR6LRbe4tYggLg6e7o8dZ8EvFLS&#10;Xkqlok6i3VKL6J4p9IXsNOq/MHxTIbTmOjuhwLIBA9J6StxMVCsBOt11ngCxmQ9OBF7GAwsc/Blg&#10;I9DvJhLKR2AxBA+Bv07S4/7opJ/qxF6YIM35cCVMRaIBcMAANbAZ2974Fk23pOWwAZCQAU+8aqh3&#10;vqMLvQPC/teVvi2ZFYAQ3T5qcDIdDUbTIepeI8EosUKonCQq27Xx7pOwe29wm/fj/8rXaDye9idt&#10;7XyxEAwn0/E41YHXkoZ0GiXzTlqRzXPlyJahjtelDCKp89kqpWMStIm7Gk3EEdQR3wogWmG32qUb&#10;OpxGH3FoZfIHkOAMcgmyvOWXEgfeMB+WzOE9wCDeuPAJTaFMPaemtSgpjfv60nhcj5xilpIa78uc&#10;+j83LBYfda2R7fgYdYbrjFVn6E11bhDqIKFJJja4oDqzcKb6gqdvEU/BFNMcZ81p6MzzgB4m8HRy&#10;sVgku6lhN/rWovINkmIjsXe7L8zZVssBCf1oOj0dSLpZG2n2drEJoDrp/ZHFlm9oO1np4YL15GX8&#10;vp9WPf4VOPsHAAD//wMAUEsDBAoAAAAAAAAAIQBk7kh1XwUBAF8FAQAUAAAAZHJzL21lZGlhL2lt&#10;YWdlMS5wbmeJUE5HDQoaCgAAAA1JSERSAAAC2wAAAiIIBgAAABntBHkAACAASURBVHhe7H0JnBXF&#10;8X/hiVeixgNPNl7sesSNIlmIRjEmbCIYokQhKq5RjhiRTdYYovGIokHjxkVIBI9IJIY1gqKoLB5o&#10;vEDE/IkXDzFmwSge6C+iInjAv6vn9Xs9d/dMz/HeVvvxo/B6umu+Vd3z7erq6m4bWQEqhAAhQAgQ&#10;AoQAIUAIEAKEACFgHIFuRLaNY0oNEgKEACFACBAChAAhQAgQAhwBIttkCIQAIUAIEAKEACFACBAC&#10;hEBCCBDZTghYapYQIAQIAUKAECAECAFCgBAgsk02kCsEVq9eDStWrOAyffjhh7mSjYQhBAgBQoAQ&#10;IASyRKBXr16w2267ZSkC9R0BASLbEUCjR5JD4MYbb4RRo0Yl1wG1TAgQAoQAIUAIVCgCU6dOhZEj&#10;R1ao9F1XbCLbXVf3uXxzItu5VAsJRQgQAoQAIZADBIhs50AJEUQgsh0BNHokOQRksv3o1F8k1xG1&#10;rI3Ayrfehyv/PBdgxZfhIvbP3uwfKvlAYCWshCvZP9AT4LSzToOjjjoqH4I5pHjiiSfglr/eAivY&#10;P8yEgEwoR2payWRBE/rgAPhen9Pg6/vn04ZyhFiqolx1+yjYYluAcRf+Cn7yk5+k2jd1Fh8BItvx&#10;MaQWDCIgk+2Ni6cabJmaiovAc0tXQO/Tr+LNPMf+OYz9QyUfCKA+erN/sOAYGjFiRD4Ec0hh27l6&#10;jv1IJpQfPaE+LBOCi067EX54VD5tKD+ApStJ71Hdcj++00Wksnojsl1Z+qp6aYls51fFRLZzrBsi&#10;2/lVTqVIRmQ715oisp1r9YQKR2Q7FCKqkCYCRLbTRFuvLyLbenilWZs822miXaV9EdnOtWKJbOda&#10;PaHCEdkOhYgqpIkAke000dbri8i2Hl5p1iaynSbaVdoXke1cK5bIdq7VEyocke1QiKhCmggQ2U4T&#10;bb2+iGzr4ZVmbSLbaaJdpX0R2c61Yols51o9ocIR2Q6FiCqkiQCR7TTR1uuLyLYeXmnWJrKdJtpV&#10;2heR7Vwrlsh2rtUTKhyR7VCIqEKaCBDZThNtvb6IbOvhlWZtIttpol2lfRHZzrViiWznWj2hwhHZ&#10;DoWIKqSJQO7I9rzrodtFL9kh2O1YWDrnFKhlf1tovRDqOn8IGycdoQ9T5x1QM2Q+rOh7duDz7WNG&#10;wbia30JnSw/9Pgw+kT+y3Qw1MBEzNktlAMyADhjK/wZ/L8CE0p91wBBtz4CNxdacTxdY63XF3nvC&#10;UujkFpFNIbIdgns7+32Yow7LSc6UZpVmHMzs344I+sPn6ti/A0Keb2S/o4m0SX1gvxOLfx4r/VbD&#10;/t9u2MAMMdmSFdl+qxkGXToRVtnebgBcObWDQwr89wKcK/6shUIBWi+sgxnvSe15PN95Rw0MeXsC&#10;LD7Pmjl4keX6yliYeVUbG/FY2mHMqGGwoFit79kbIcr0r/UarDKRbV3E8lWfyHa+9NHlpckd2UaN&#10;IClu3Qc6xYyKfx7DvstFwh1Pac9CI7blM1sj0Z4GB0Gh5mQi255At0MjLGT8pa1IdfHP06ApEsF2&#10;doBtIf+SPsClKs3st9HsN77kYlwNa3baeFQ8u9B7msi2Al5IipHcCkKNf7bUZqZYxuJd8DcsMtnG&#10;/qewfwX5rpGeX8L+XzY7lFsm6WYktreSFdnmUjACe+FCaLER2mkwMBLBdoMz73qmgPOK5N3xMxLt&#10;MW+jYppgTolsM5J+/RQ46TyLYPM6TLlzTqkFe1v2ekmoRbRJZDtJdJNvm8h28hhTDxoIVATZxk/D&#10;mAthYctV0IYzcawSTLZ508y7XvMikW1vmJ1kG6lvDeNUnZGclPY+/Ml2gZEDZEPCl22uz2jGRGRb&#10;ATcn2cZHkAQjiTWxKRFEti0+CWxdWCbNlgmVCxLqBvZvvUMelNtJvhVeV7tKrsi2RXBb9+k04jUO&#10;ItscJ/Ri/72hTLbfaod5TDkDxGai9DuRbW3LogcYAkS2yQxyhUBlkO23oHnQ9QCTGNmGO6Bx1tHQ&#10;gSEeIiyEeaJnLO4L03rfDPOkEBH0Ug9je489h8khIUS24xmgm2y3Qzfm297IyDZ6nKcw/zN6vbHe&#10;MPYB7QljOQ2vY7v3Y1nwh+URx2cwysAeDhLk2bZLTWRbTYuZ3iDpRbZrmNzCGy28zCIsBF8JQzfw&#10;4j45RARJ9Tz2rxz2gXV1ybYTMkG2nRsp+PejHQRcDW69Wjkj2/Ou7wb39cUQDdl7LEI4esKw3zLF&#10;Xc9CRJgiSiEezzZC75uZcmxhH+iv8Pdse5JtJ3IyGcc+FjRZISfs/9HjTWEkeqbWFWsT2e6KWs/x&#10;O1cE2cY47vv6wsaW13jMNZv1pRAPRp4HvQZtk9gO8bJToI0HHaInnIWDDJwKHezPGOfdfPBV/P/Z&#10;bB0YRsIfJs92gMU6yTbGWiN/Gs1otp1QW+Eezcx52MQcjPVS4Ikg506vuCrZFu16B5ykMdzIs62A&#10;spNso2d5GvsXPdsYc+0kz5Yh2b3KSKib2L9IiJ3kOC7Zxv46Pd4jrF2FV1eqkieyjeSW+zNGwyyM&#10;uZYJNRvHrRc2w8FXNcGLd9RDCwvt4EUmwQ5PdVyy7fSy8xjv+Syo/qAZ9jhvJaCjVaIwkmi45eUp&#10;Itt50QTJwRHILdnGg4xCR/KBRubNLnm2xe9IxifvWjpEyQk1erllHZfaILIdz/SFx1q0UvZWW+Ra&#10;eLbF785Dk87nsZ44FKlKthsZwW+jA5IKiszcs42kWhTZW+2Mn8Y6SMbHsX87pWfQyy0Xp8c76ICl&#10;M4xEbsfvNy+5FHCOVCVrsi0dOrR7pj3ioj0OTaIn3H6WvXwoMh7ZdsaTF+U5GWAMO9hZQwckI5lb&#10;V3uIyHZX03jO3ze3ZFs+IClj6EW2nQcoveqU2iCyHc8k3WEk5fa8yLbzAKV80NEpiQrZVqkT7w1V&#10;nibPtgJKXmEk4jEvUus8QBlGfMM80EFk2+/ZtEJIEIesybbtgKSsT69DiBhOIh+gDD6oGIdsO5/t&#10;vKMRZh3dAVZyKKccCnYYsQp5tiMCl5PHiGznRBEkhoVA5ZNtFs895h8weuDb0CgONTqzmdiUTWQ7&#10;nu3rkW2LGtcyh2UDc1hasQA1pf/XJdvZh48IidXINnv7bhi3joXFrt8/GGYfL1InDoAxA+bBpOL2&#10;S8+xrVA7scW37rVjC3D+xOJez4AxMGDeJN+6MzaWw2sy92zL2UjsfM6eGQR/EyEj4lBjEFkX9aN4&#10;tmvYw50+oyCMwMcbPPanK4hscwJ8ci1MLh1qFKEl3hlHopJt9yFNN6m3k2+TCrG3RWQ7OWzTaJnI&#10;dhooUx/KCOSSbIsYba9TME4iPe8OaO7FYrVr8BDl36FhznmM0mEYyQJoWoz/j4X91vo6tLVgbm4i&#10;28rG4VlRxGiL1H92BmXFaJfzbjfzJIHoj6phcduYqs/p6UYCvYT9PWoq2GtdbsPqs509WY4Ej/dW&#10;uk+rkW3dVs3Xz5RsixhtL0LsFc8tsoLIZBjDSOR813JKvjBi7OXZdmZDcab4C2vTpIqyJNulGG2R&#10;y9o+jq0Y7XLe7dbX2wCnz3nX18CLJ3dyL3P5QKX1bOcdzbDslDZ+tjUS2WYx4INea+Pp/nh5thla&#10;92qDg/9uP2wp92NSHc62iGwniW7ybRPZTh5j6kEDgdyRbflSG+kym+Jsbl1Kw/7AM4wc/Hd2AQ6L&#10;+OWkGsn2pTBx1Vdg7EyWtWSZfDlO8e9qpFhun4tt+KU5M96zEAy5/EYD5khV832pjXyZDb4ekmY8&#10;IIkF47jRUTkbBhdzYYvsIwN41pJGlnBCRNRjthJBwoUX2H2xjXyhjQAzy4ttiGyHmDQSXXGpjXyZ&#10;jWUq1gFJy1Ss9HtYV5DqGvb/OMjRiDAFn3w5Dv4dcjERy+13sY18eY2oI/+dEF8+pIkyY3FmJwl5&#10;1cg/Z0W2bZfaOC+fEZfSsLfCDCPnYZz0bDjmt2WCjXHa1sUy9stmdjt2aTEvtojl9rnYRmQwQeBE&#10;FhOvi3ZKGU68+4mMu+KDRLYVgcppNSLbOVVMVxUrd2S7qyrC473zR7ZJOQIBIttkC7ERyIpsxxa8&#10;azRAZLuy9Uxku7L1V3XSE9nOr0qJbOdYN+x0W2/2DxYcQyNGjMilsJmGkeQSkRwJRWQ7R8pwi0Jk&#10;O9fqCRWOyHYoRFQhTQSIbKeJtl5fRLb18EqzNnm200S7Svsisp1rxRLZzrV6QoUjsh0KEVVIEwEi&#10;22mirdcXkW09vNKsTWQ7TbSrtC8i27lWLJHtXKsnVDgi26EQUYU0ESCynSbaen0R2dbDK83aRLbT&#10;RLtK+yKynWvFEtnOtXpChSOyHQoRVUgTASLbaaKt1xeRbT280qxNZDtNtKu0LyLbuVYske1cqydU&#10;OCLboRBRhTQRILKdJtp6fRHZ1sMrzdpEttNEu0r7IrKda8US2c61ekKFI7IdChFVSBMBmWw/OvUX&#10;aXZNfYUg8MqKt2HUVbfzWlPZPwewf6jkA4FX4BUYxf7B0tLSAgMHDsyHYA4p5syZA3/4wx+sv53K&#10;/iUTyo+eXmGiWCYEp32nBY46JJ82lB/A0pVk1B/68w5///vfw/nnn59u59RbbASIbMeGkBowiYAt&#10;NZjJhqktQoAQIAQIAUKgwhE47bTTYPr06RX+Fl1PfCLbXU/nuX5jItu5Vg8JRwgQAoQAIZAhAkS2&#10;MwQ/RtdEtmOAR4+aR2D16tWwcuVK3vCaNWvMd0AtRkZg3bp1Jd3svffe0L1798ht0YNmEZB1s+uu&#10;u8KXv/xlsx0Yau2DDz6At99+m7dGNmQIVEPNVIoNGXrdimvmlVcwzgfgm9/8Jhx00EEVJ39XF5jI&#10;dle3AHp/QoAQIAQIgUgILF26lD9XV1cX6Xl6KFkEPvzwQ5gxYwbvZNiwYbDddtsl2yG1Tgj4IEBk&#10;m0yDEEgYgZdeeon3QN6IhIGO0Pw777zDvfW9e1tXnVMhBFQQQAJ3ww03wJNPPsmrH3PMMTBixAhO&#10;6Khkj8DcuXPh1ltvhZkzZ9qEGTJkCJx55pnwve99L3shSYIuhQCR7S6lbnrZNBD46KOP4KGHHoKH&#10;H34Y7rnnHnjzzTd5t7vvvjuccMIJ8O1vfxu++93vkpclDWV49CF088ADD4BYCO2www7wne98B447&#10;7jiuo1122SUj6ajbvCLw8ssvw5QpU+Cvf/0r7LXXXnD22WfD8OHDubi33XYb3HTTTfDf//4XMKZ2&#10;9OjRcOCBB+b1VapSLtxluOWWW+D222/noUqNjY1w6qmnwuDBg/n7zp49m/+G43+nnXbiv5111lm0&#10;K1GV1pC/lyKynT+dkEQViMA///lPmDdvHnR0dMATTzzB3+Bb3/oWDBgwAL7xjW/wPz/77LO8zmOP&#10;Pcb/jLF3+DsS7z59+lTgW1eGyPgRfvDBB7luEPv169fDYYcdxrE/+uijYYsttuCkGz/C8+fPB1ws&#10;HXLIIfxjjeQbSTiVrokA2gJ6sW+++WZAso2eayTZfuN10aJFnHS3t7dzso3e7qFDh8K2227bNQFM&#10;+K3xjA9m5vjLX/4Czz//PJ9rkUQj5kiovQo+g/pB4v3MM8/A1772NTjjjDPg9NNP930m4deg5rsA&#10;AkS2u4CS6RXNI/D+++9z8ob/IpHDcISvfvWrnMAhSUPv9TbbbOPZ8SeffMJJHRJv/Hf58uWw4447&#10;clKHz3//+98nz2oMlWGcJhJngS+GieChQcRW/It4e5UvvvgCnn766dKzzz33HGy11VY8TEA826tX&#10;rxjS0aOVgMDChQs5wb7jjjt4+JcIEdl6662VxF+7di387W9/423gQg7JH5J0sfBWaoQqeSKAi2Xc&#10;MUSCjXPvfvvtxwk2kuWePXtqobZixQpO1pF4v/rqq9zxgcT7Bz/4AWy55ZZabVFlQiAIASLbZB+E&#10;gAICSMLwAywItkzCkFzjv/vvv79CS+4quPV83333cYKHJBzJ4sEHH8zbRIJ31FFHce8rFW8ENmzY&#10;AIsXLy4RZPRWbbLJJnDkkUeWCPKhhx4aCT5cVIkdC/yw4/Y0ZtEQxBsXSHToKhK0uXvof//7Hydw&#10;SJAx9AvDQUaNGhU7HAQ94lOnTuWkbs899yyFn2y//fa5wyDPAj311FNcP3//+98BFz24y4AkG3ep&#10;TBTcnUTSjTsZuFg6+eSTOfHGHUgqhEBcBIhsx0WQnq9aBN566y1OgpFgY/w1piJEL5fwXmOYiGkS&#10;TJ5VNXPCnYT777+fE2HUDZJiXOwIEnzsscdyj7Tp8q9//atE6vFwHBL9hoaGUr+HH344J/pUKgeB&#10;Rx99lId+3H333dC3b1/uxT7ppJOMj+1PP/2UH9jDvnBBeOKJJ3LijbsmVLwRQM/ztGnT+ELl3Xff&#10;5XpBgt2/f//ExhmOabQJJN6zZs2CnXfemXvNm5qatD3npFdCQCBAZJtsgRAoIoDbk48//njJe42x&#10;vpivGON20ct8/PHHQ48ePVLFS4SrIKmUPavC642e1a4QD4pEBXUjQkNefPFF7lHGcB0k2Kgb9Bqm&#10;WdD7hR9lXIyhXLgNTeFAaWogXl9I4i6//HLo7OzkDaEne5999rE1uscee3DyHacguX7jjTdsTbz2&#10;2mv8oCWWmpoauOKKKziJpGIhgGcrLr74YkBvNhYM3cKDjs7QDhP6EZh76Qm/CXiwctmyZbwaermv&#10;vvpq6NevH6mKENBCgMi2FlxUuVoRuOCCC+Daa6+1vR5e2oKeyk033dT12jjJo+cjiYIEAMNJvMqS&#10;JUtcl/1gjDd64Ku1oG4mTZrEDzaKgh9dTNfnpRv0aGN2CPRImS64xYwhAV7lP//5D7z++uu2n+rr&#10;6/kiye+wlmn5qD11BHD84nkJv4IEGbNboKczTsGdDsx6gXOGX9l3332595SKhcAjjzxSOmietH5E&#10;+yp6wroY1oeLfCqEgA4CRLZ10KK6VYsAHqgTXpSwlzT1EfbrBwkafpiPOOKIMFH473goCHPHVmvR&#10;0Q0So/Hjx/NtelX8dHDDbX+M7cT0gCoFD8n+8pe/VKlKdXKGANoQhpXgrspmm20WSbrPP/+ch6Ms&#10;WLCADkdGQtD/IRP6Ea2Tngwrh5pzIUBkm4yCENBEwOQk79U1ku2RI0fCOeecoykZVU/6o4keSizo&#10;8aRS3QiYGOdJ22N1ayD47Uzoh8h2V7agdN+dyHa6eFNvVYCAyUmeyLZZg0ia3BDZNquvPLdmYpwn&#10;bY95xi9p2Uzoh8h20lqi9gUCRLbJFggBTQRMTvJEtjXBD6meNLkhsm1WX3luzcQ4T9oe84xf0rKZ&#10;0A+R7aS1RO0T2SYbIAQiImBykieyHVEJPo8lTW6IbJvVV55bMzHOk7bHPOOXtGwm9ENkO2ktUftE&#10;tskGCIGICJic5IlsR1QCkW2zwFFrLgRMjHMi28kZlgn9ENlOTj/Ush0BCiMhiyAENBEwOckT2dYE&#10;P6R60uSGPNtm9ZXn1kyM86TtMc/4JS2bCf0Q2U5aS9Q+ebbJBgiBiAiYnOSJbEdUAnm2zQJHrZFn&#10;u8JswOQ8TIuiClN+BYpLnu0KVBqJnC0CJid5IttmdZn0R5M822b1lefWTIzzpO0xz/glLZsJ/ZBn&#10;O2ktUfvk2SYbIAQiImBykieyHVEJ5Nk2Cxy1Rp7tCrMBk/MwLYoqTPkVKC55titQaSRytgiYnOSJ&#10;bJvVZdIfTfJsm9VXnlszMc6Ttsc845e0bCb0Q57tpLVE7ZNnm2yAEIiIgMlJnsh2RCWQZ9sscNQa&#10;ebYrzAZMzsO0KKow5VeguOTZrkClkcjZImBykieybVaXSX80ybNtVl95bs3EOE/aHvOMX9KymdAP&#10;ebaT1hK1T55tsgFCICICJid5ItsRlUCebbPAUWvk2a4wGzA5D9OiqMKUX4Hikme7ApVGImeLgMlJ&#10;nsi2WV0m/dEkz7ZZfeW5NRPjPGl7zDN+SctmQj/k2U5aS9Q+ebbJBgiBiAiYnOSJbEdUAnm2zQJH&#10;rZFnu8JswOQ8TIuiClN+BYpLnu0KVBqJnC0CJid5IttmdZn0R5M822b1lefWTIzzpO0xz/glLZsJ&#10;/ZBnO2ktUfvk2SYbIAQiImBykieyHVEJ5Nk2Cxy1Rp7tCrMBk/MwLYoqTPkVKC55titQaSRytggs&#10;WrQIGhoa4De/+Q1ssskmxoWZMmUKXHLJJXDOOecYb7srNIg6QQ/0HnvsYfx17733XjjssMPg5ptv&#10;Nt42NZgvBEyM8w0bNsD48eNh4cKF0KdPn3y9YIVLY0I/AgLSU4UbQwWIT2S7ApREIuYLgffffx+u&#10;v/76RIX60Y9+BAcddFCifVRr47/73e9g/fr1ib3ekUceCccdd1xi7VPD+UDA5DgfO3Ys7LDDDvl4&#10;sSqRwqR+BCSkpyoxjhy+BpHtHCqFRCIECAFCgBAgBAgBQoAQqA4EiGxXhx7pLQgBQoAQIAQIAUKA&#10;ECAEcogAke0cKoVEIgQIAUKAECAECAFCgBCoDgQik+377rsPWltbOQq77LILvPPOO9WBCL0FIUAI&#10;EAKEACFACBACOUSgpaUFBg4cmEPJSKQgBCKT7RtvvBFGjRrF296vdj94tfAqIU0IEAKEACFACBAC&#10;hAAhkBACU6deAyNH/jKh1qnZpBAwQrb7/7A/rPm/NUnJmGi7H6/5GGBtAXbeGWDTTRPtihpXQACT&#10;SHzyiVVx++0VHkiwyhpm0mvXAssiALDllgl2FNL0unUAn31m2efWW2cnB/bMErEAy2bGMclyvKBe&#10;vvgCYPPNAbp3zxaTN96wZPjKV7KVIy/2GoQC2jHaMxa05SxtCOVYvRpgxx2zHVdifCMm222XDxtC&#10;W8axlVUR4zsPc9677wJs3Ig7+FmhYfVr2euecPHFV8Lw4cOzFYZ610bACNmevng61B1ep915Hh64&#10;4eIb4Jbxt8BzzwHLn5sHibq2DGzDhO2YWBjgBJdlufhigD//GeDSS4F5ErKTBPFAXHr3Bnj22ezk&#10;wJ4HDQJgEWSZjxfEAscsYsPSkmdadtoJ4L33yF5VlCCP76zn3HvuAWhqAjj5ZICpU1WkT6aOGN95&#10;mfNYWnA+34wYkcz7qrQqxnce5ryjjgJ48snsx7dlr9vC1Ve3su9Rhh8kFQVSHRcCRLaJbOdqWBDZ&#10;dquDyLYbEyLbbkzysjgMmlCIbPuPbyLbZWyIbLvthMh2rqiKtjBEtolsaxtNkg8Q2SayrWJfRLaJ&#10;bKvYSVAd8mx72xB5tu24kGc77kij5xEBItspkO3GbgDzJHubwcIjhubI/pzyjV0K0FabjYBEtols&#10;q1gekW0i2yp2QmRbDyXcHSGyTWRbz2qotgoCCZDtTmitGQIzVti77ztjMUxKhGHOgzHdLoIFpe52&#10;g2FL50CLIllMOma7vZEJ1lEm14VmFmM6Ojsy6zQKJNpNDvLfXGPJHEa4CwWAWkWcVYwR60Ql24hr&#10;3cRyLz3HAnS2WX/G95nosEeVBU/UbfmgxZX824AZDGaFMRE1jMT53vIiSsZLxipMTzox20H9Yz9c&#10;BmZDG5mtlUo78wAMK/5pgOM3qZoW2ZbbxDY82kW91HosMv3+XsZJJ2Y7DBOcL8axMSVsF/vBvxtW&#10;XK0H2UxUew3Tucnfw8JIgsYxMFupYUeD+FDuCbC0k+mMG5L09+yPsp3L2Dn1HubZVh3H8lwS1B+K&#10;KtqU9RgWsx1pHPtgEjYXBpLtoHHkpxvpnfnQk+a8oLkwLIwkSDd+48VmW5L9hM2FQZ7t2PYq27ED&#10;K+c3isJITM5E6bdlmGwj8Z0MNU6y2z4GBi1sgTltjPX4lUIndNbWQEANjyexv/tg4MZJOI8WC5L9&#10;MYzFhBFu1l+hBubenuwBSRdxZZMSm7NgqGGSGsV0cFKa1uRB+HDiZL91iI+ZR+NJLRoikW0mbyM7&#10;JNdRJNf8o4byI4ljvzUvYQsHidQ2M5LXJtX1wy4KeQlaXDl/a2YyjmYyhplCFLLt0g8zOr7uQxzY&#10;/9csLBM6rNvcoEb8Vcl2YP+oFtZnI9MNlk6JbDeyCaCtaHdBcumQ7ZItFBXtxB0/3DiB1DKbkBeY&#10;fn/vtBdVsh2GCR+PiI1MtmW9oV17LI6FPFHsNcq8EeeZQLIdNI5Zp7LeZNtw6VOMfXwmYKwHkW3l&#10;cSyPJYeubPouktEJHruaQWQ70GYceOG3poGNHRzinpgw+w6bC4PIdtA48tON35y3xOGEcsobRLYD&#10;HVjO8SLmE6dtiXoMq7C50JdsR7RXeY7jC0VmozgH4nstFHOQ9PdivBHZjjPzZP+sUbI9r7E33Nfk&#10;5cGeB63NvaDFl2wzgtw4C07qaNEi2779FVphEDPcSZ0B7bEFwBiYBAe+lCzZFitfP0+q7GngHhkc&#10;/Mx7U1v0APAVvPDEiQHYZHn/sM2FbDIRXlsvD0uQ1zLow41ybWAf/UmsT/QgQdFzjDKOZsS25EUO&#10;8D5GMe9IZBs9LoylyB7SdvZ3Q/Grw+RH8lIitB7k20/OKOQlaHGVJtn2WkgJTFwfcI+J3Q8TVbId&#10;1H+pbWe/jkWA/CFyyqNMtj0WjgW+2rUvcmwfOqkzv7+X5VEl20qYODAo2XGxwyB5othrlDEa55lA&#10;sh00jp2dSqTKj2yHOQSCyLayk0QmXAFkWybCzlcJIttKNiPZhthF9SPbYXOhL9lWHEdcFAmHJMi2&#10;sm7kRYcP2W5jTgfbTrPHXOhLtqPYa73bMSRsY5pYGBT16bQZIttxZp7snzVItj9nXuYbHV5m9wsi&#10;Qb6Ib4mKcA972Ekp3ISR4d7DWHBIz2Ew05M0e3m1RX/YZiscPAHgomGdVlgJMAJexxjs2Jkwp6HV&#10;ahvLlw8C+OClRFOZCcLt3AJ2fjgF+a13eBqFR4ETb7bt1BM9X86VsPSRlifoIO+gbYXtUJWQrcAW&#10;LbKnUUxMKiQkinlHItusI8SmIIWO+PUd9gGWn4tCXgIXV/Lk7PgwB2EVxbONHzxckHnF37t05/Eh&#10;9ZNHlWwH9V9q2/Fh87IpvwWhMtnGDy77iE1kY8YWruJjiEIp6QAAIABJREFU787QKRU7VyXbSpg4&#10;FxyKcmK1KPYaZYzGeSYsjER1HMsea75LwoTC0Bt5fMuODK/wmyCyHeYkERi0s77rWb9iMS/ba8kT&#10;LOnUa84NDCMJGMc2PTicCH6YyM94zYVBnm2VcYTt23YT/Oa8kLkwyLOtqhscb82M3IoxLZN0sRhB&#10;D3vJm4zCe8yFQWEk2vbqMb65XOcBzF7pDh+Td56JbMeZebJ/1hzZ3uNtGNTwXLA3GT3OzQfDnA7m&#10;DmX/P2bKSTCJe7sZca55EVoEqUaiPW0gLC7WKz1jw8vxjAPLeY2D4MW2OXBws/VfHsMt9dnJ/r61&#10;YU7inm0bscB4Q8kT7NyWE8QYV9vytr5cT56s/bZInfFsXjGqKFc1kW3+PsXFSCmW02N8qYZuxCEv&#10;fosrPpeL2HKNHYFIZBs7K36onbsb8odYQBRkCzKMymQ7oH/bmChuofLqzg8ffrjZ9CC2xmU5dMg2&#10;PieIl98OUxqebS6/j05K7xZCtoP0VA1kO3QcF/HDejo7eV6x92Ex20HjWI4Tty1oi+EiGFcu5EPb&#10;EjH3M9jO4Dj2HRgsnQ8Ii9kOs5lS+445Rfy93+6m11wYdkAycBz56MZvzguaC8NitgN1I41357uL&#10;b6PQmcpcGJaNJPC748TEg8zzuee7brLtdJQR2fb4oFfQX5kj24czz3bNg2XCXAQBSe2Qiav4n2yH&#10;JAPIdtn7LZDsC1fa4rLx7yuMbBdfBSerAvO4d7AVt4jVcn5oMYTVl2yzgSlikZ1xyrwdjzgyP3sM&#10;CyNBkiNvbcmeEBWPX5RxENWzLfoSHxjPjCoa2GB7sciL+Og6PoD8A8c8YY1SqFAYTpHJdrFhr4+B&#10;TD44ZqxukOdXyKhFtgP6F7Yqj4EkyTYfGsWFjpeXMzWyHYZJANkO2qWKba9hRmjo9zDPdtg4LoXV&#10;yJ5R9hB3SDT57+Z4hSSFke2SjTqcJNyWWP88FMlBnsQcia52sZvisi2H7KFkO8RmBCbOkJNATHzm&#10;wjCyHTSO/HTjN+cFzYVhZDtIN6hrrh7mYLOFnLC/ZGqBpmlsviuGR6IPLmwuDCPbKIvfd8cLE6xb&#10;OgRdJOMz2Kb7OOZkkw9GE9k2NOnkpBmzZNsvjEQ+IInebRbOgfR7NwzpcHm2VeO3FcJIOiexkZSt&#10;Z9sZcykfTnN5qYqTQaBnWyLbLrLOZ0IPEu9jbF7xgE4S5DywltcwEtsr4gQ2TspWUPxRJ4TEFHkp&#10;La7Yh9nZf9BiR36fuGRbfAycWS6El6onC02qxQUgxriHlChk269/p6162aOfJ1fXs116reIiyHlQ&#10;LW2y7YuJH9lWWCiqLA7lXa+x9zNv2vHF7B5MoDFsYTipmPUEPYK1E8spS511r2W/n89+54U9N4A9&#10;J9KbOuvKHmhVss3b9RnHQpdyKEAp41NASJRzJ1GJbBc7k8exc4ig7fD+HToS9ozkTs5Ihc/Ldq1K&#10;tn1tRggk9V+SCX/zirf2yYqlQrZ5dz7jyKkbPOsjx0TLoZJefy+mICWyraAbOX5c1r/Tox00F6qQ&#10;bR17RYJf8uqLsNAmj3NH6PGWDm2TZ9s58irrzwbJdh34HlgUZBtjpcfVWDHYvp7tYrw1I8rlDCPe&#10;oAYekCyGq4hwkqzCSJxkQV6tOsmFiP/DCUp4tvmgZBOb8DrKE4btAyBNtE4SF3Qi34vMyN4A+Xen&#10;B8AW62bI7qN4tr0OvHmFH9g+QAryqpAX14eXEQR+MFMUiTw5t21VyX8Usu1a5AUswlRDSPCVVMm2&#10;Uv9OmZxEM0BmZbLN2mxn+rCpxPEREyTGy55VdnBUY7aVMPEh2yo6imKvCsPAaJUgsq06jkuErphp&#10;xEmi/ca5cx4MzEYSMI5dY74Yt+0klmKXEQ+9O9O9yjIHHpB0yhHkTGG/iWwjYZj4YeRLthXHkVM3&#10;fnMeYiVnYnLOhYHZSDR0U4rbXiJlYyoK6cQI/9prnPmR7aj2KtuPPL84+6YDkkannswbM0q2eWiH&#10;KxUfe8ci2Z7E8n9gBhDuzbalA7SHhDhJdGdzKyxra/Eg316hJPbUfzLZxnYn11re9LRituVDOqht&#10;ZwyZ3yEe4YESHiZg20y418+9R3Lct7gwR87XWdyaEtYVeEmNCHeQTNEvH/NY5s2aONuencQvHjyq&#10;ZUci244DpX6TptfkGiRnFPIStrhy5lxfwr7EYQ7lKGTbtdjwIXGuk/0hilMl20r9exAH46n/PN7b&#10;byGWNNlWwkRBXr/FcxR7jTpOoz4XSLYVxzHvWyKWTkLnPLTI63uQxSCyHTSOne9e0kdxZ7K0QyRk&#10;dIYMOuoFkW0lmykKhIRVzCdhmPjNhUFkW06Rh136naeQdeMk9UJGKw+p/f4JeS4MIts6uinZgsfO&#10;kHMc+c2FvmQ7or0K+3F6120Le4+5kTzbUWedfDxnmGzjSzkvmUFyeGX5sGMxhAQG9IW+8xZAJw8l&#10;gdJFOFZct72NcriJB2hSWIr1q+NSG+n3vmOHQefEx+AYzE6ypJjtJIVsJPlQdWVIEYVsiwNE8hu6&#10;DsI5P4QKcEQhL2GLK3kbX/UymShkW8QQll5Tjh2XFli6t4Wqku3A/ovkp3R5jc8FJUH4KHu2QxaT&#10;gjSI9JlyPLffQthpOsqebUYwxEE53oYjnr+0tSz95sIRH/O5DCmKvSoMA6NVQlP/iQuNir3K49h2&#10;8DvgUhuODxJccQGOB9b4V2Gp/+SLsIIuyfK91MbPAeLQe1jqP1+bcThVbOPFYfc2mwmYCwNT/8l4&#10;MvzkucNXN6ye35wXNBcGke2gOdY2hhxjxfkb15vCXBiY+i+CvZZCVjyyZ5XezXHZTdlet4Wrr26F&#10;kSNHGh2X1FjyCCRAtpMX2mQPSd8gaVLWrtBWJLKdEDB5IS9RyHZCkCiHkSTVv2hXmWwnLQhrX5Vs&#10;Jy1KXuw16D21YrYTBkwnZjtJUXRitpOUA9tWjtlOWBCdmO2ERQHlmO2EBSHPdsIAJ9y8EbJ95oVn&#10;wuabb56wqMk0/+6qd2HZk3fDd1nqnS9/OZk+qFV1BJ57DuC++6z6l16q/lwSNd98k+1WM88HXkm/&#10;++5J9KDWJuKBuKAMI0aoPZNUrddeY1vVLP7x29/OdrwgaVvFTlkffjjAwIFJva1au4sWAXz0EcCx&#10;x6rVT6oW4iHsdbfdkuolXrvy+EbnXJZyfvABwAJ23cJXvwrQq1e894rztBjfeZjz0IaefBLgG98A&#10;2HvvOG8V71kxvvMw5734IsAbb7AdpbBDZPFeOfRpy14PhnPP/RWcdtppofWpQr4QMEK2963dF/5d&#10;+He+3oykIQQIAUKAECAECAFCoIoQmDp1KoWRVKA+jZDtWub6K6BLhQohQAgQAoQAIUAIEAKEQCII&#10;ENlOBNbEGzVCthcvXsy2c9l+LhVCICYCN7L9w1EYxMjKxo3sBEtAeeWVV+BNFuvRmwX4bbvttjF7&#10;TvZxIesxxxyTbEcxW38O9/lZ8RrP+BtijQX//7DDDvPtbRXbj162bFlF6KZSZA2yIVk3OIZGZB1v&#10;5GMZ8vgmG4o5WCM8bsqGPmJxU/jd78Xib3bLMhZIAYNKkTVsHurWjaUeY4XItoLSc1iFyHYOldKV&#10;RdIh23gi++abb4Znn30294s9IeuGDRtSV++aNWvgggsugOeffx6efvrpwP4FyRakW66sQ7ZRj6NH&#10;j64I3WQt67XXXgt/+ctf4B//+AfsuOOOvvoJsqFqJNtZ60VnoGYt6+9//3u47bbb4IUXXggU25QN&#10;ob0dccQRMGXKlNyHNGQt6wx2PeQVV1wBc+bMgX333ddXP2E2RGRbZ0Tmry6R7fzppEtLRGTbrPpv&#10;ueUWGDduHLz33ntw4YUXwvjx44lsOxAI+8iZ1Ui5tfnz58PPfvYzvgMwiOVUvAfTDQQUU0QpqfdR&#10;aVfHs52VXlTew1knK1nRhn7605/C8uXLYfDgwXDXXXelYkNZE1gdHWUlK47rc845Bx599FE49NBD&#10;+X+33357Its6yquiukS2q0iZ1fAqSZNt9AChx3W77bZLFa60Pdt4hqKpqQkWsVQZ+++/P/ecNjQ0&#10;hL5zlp7ttrY2OPHEE1kWhHTTIKRNlFavXs0J0qxZs7gn+09/+hOcfPLJobohsh0KEXQVG3r33Xc5&#10;kcvKhqIQ2JkzZ8Jee+3FMp2wVCcpliiyxhXv5z//OUycOJE3g17tiy66KLTJsHmIPNuhEOa6ApHt&#10;XKun6wkXiWzfeQqcNKQdVrjg6skuXuiENpa6D8trLG/dfvvtB7vssgsg6T799NNTAzhtsj2U3Rn/&#10;97//HX7961/DlVdeqfyeiZDtbaazC0YmhupnJ5aweu3atSzX78Vc7rRK2EfOtBwYNoJhPT/+8Y/h&#10;uuuug5133lmpiy5LthXH98cff8wX0d27d696G7rsssvg8ssvz8yGbAT2Wy8rje/6+noeyobnCa6+&#10;+upAL6/SgFCslDbZvummm/i5I1xU3HrrrSx1bPEDFCJv2DxEZFtR4TmtRmQ7p4rpqmJFIdsbdz0F&#10;lq6aAe4prcCuFK6D2YOXQmeRcYvJHuO8j2K3Fdxwww1w4IEHJg532mR75cqVsH79eu7V9iqFdnaN&#10;HCPkTsxMk+3x39gIF60aC0s720L1g4ddW1pa4I477oB99tkH0BaOTSF5ddhHzrRxvP/++9DZ2el7&#10;wNRPN12VbEcd32RD7vFtyoYEgT2rbiPc/LH++MYdHXQCoDyCRJoeZ6K9tMk2npFZwi4j+Na3vqU1&#10;94bNQ0S2k7KQdNolsp0OztSLIgJ6ZPvb7IDko6GH8ArNzbCEhSgMlWSYPn06nH/++YDbsRgrizGz&#10;SZb0yLa1wJCvmvZ8L3a3sxcBNk62xz/LYsWDMxU59fPYY4/xWOalS5fCb3/7W+6lTLKEfeTM9R1P&#10;N6aIkrn30W9JL2Z7BAv5uiX2+CYbKuvJlA2VyPZZU+Cmm4KvDg8a30OGDOE7cEmW9Mh2vPEdNg8R&#10;2U7SSpJvm8h28hhTDxoIJEK2fby4IksHxgl/F68QTbAkRbbxQ4IhF5gVAD15vLQ3Q3N9Wyl8xuu1&#10;2tkCpJ4tQJL2bJ9yyp0wY8ZJgcj6eXLR84VhAeedd16CmgHuQU8ic8rrr7/OF3TDhw+H448/PrZu&#10;TBGlRMEMaTwRsh0wvnFsYHq6SrchDL047rjjcmNDgsD2738ZPPLIJZHG94QJE+Ctt97icfZJlqTI&#10;Nn4/0L4OOeQQPn/EnXvD5iEi20laSfJtE9lOHmPqQQMBPbJtpf7DfNwDZmyEDtl1zUlnI3QbNg96&#10;ji2HkWiIYrSqabKN8ano8cUP1TbbbMMzWuxu4E55057tO0/ZFYa0v5Vr/YR95KIYAh6KuvTSS/mj&#10;c+fOZVc9x7/rueuRbWsRVAnjO0kb2nrrrXlYAp43iVtM2ZAgsJf13wEunf9+rsd3EmQbd0Z/+ctf&#10;wjvvvMMPqf7whz+Mq5rQRT+R7dgQZ9oAke1M4afOnQhEIdsYf738ot7AeLW9DJgBG10MPBzz//zn&#10;PzBv3ryytyL8kdAaJsn2/fffz2V74403AC/Jwfy6e+65Z6gMKhVMk22RA729sZsR/axbt44vMDDM&#10;xFRGGZNE6b777oOxY8cC2hCSo7/97W+li4BU8A+qY4ooxZUjzvN6nu3yjoPJ8Y02hIv0c889N86r&#10;2J5Nyob69u0LSOxKu1YxJTZlQ04Ca2p84+v98Y9/5LtBpsa3SbKNZ34wk9CCBQt41iQc3/369Yup&#10;FevxMBsism0E5swaIbKdGfTUsRcCUcm2RRIxZq4ZGjo7WHy2/P96WLe2tnKvBZ4iR3mOPPJIvQY8&#10;apsi25hHF+Mc8UOEWS3CbwrUwyQpsm1BoieLF+hPPPEEHH300UYzyoR95FSVjxeKYD5dLJjqC73b&#10;wUUPD1NESfV9kqgXlWybHN/ChkyOb1M29MwzzwASbCxXXXUVz5GfRxvyJrB69uz1Xnjb45e+9CWj&#10;49sU2RbZblBuHIs4/wbfXKyHR5gNEdlOYkZKr00i2+lhTT0pIJAHso0XwGCsLeamxoIp2nBi7dGj&#10;h8IbeFcxRbYxThC9ciiTmjx6E37eyTai+5vf/AZwQYTZVkxklAn7yOkoHdvClF+CdOeRKOm8j+m6&#10;eSDbThsyMb5N2hCmjsOc+BgLHF70xrepBVtSZBvfF9Pl4SIDD6+bGN+myDbKhofpMbWkWliYnm7C&#10;bIjIdvhoyHMNItt51k4XlC0PZFvA/vLLL3PS3dHRwT3JGBJxwAEHRNKKKbKt37nehF8JZBsxwINV&#10;GBONxAQL6ijqIdewj5w+5qpP6OnGDFHyzpjgeeaB70S4M9tg3baFNVDnSnkzAGZsxF0l/5IXsu20&#10;IRzfDz/8ML+CPErpWjYEkCTZRvw/+eQTvqDGfNzoUcZQudNOOy2KanxkjdSU5kN64zvMhohsa8Kf&#10;s+pdmmyvWrUKpk6dylWCh8xwUFPJFgGcxDHuFQsejAoqgnyIuGATYQpe/eG2M15zjrZSU1MTCSBd&#10;so0ebLxeHXO1qtwu6C+U3oRfKWRbvO+///1vnhEA8S1la9DUUNhHzqu5a665hnvW46Ul1NONGbJt&#10;vU17Yw0sbCtf+IQxt+Nq5YPE7dDYbRzUSpdCFR+EmoVtVt76QjPUNDdAZ+lcBD4zDZoCCHeeyLZs&#10;Q+hJxXMAeAYiSoliQxgmgmEI8TKlZGNDSZNtoQPcZcQxhhfioP1HKVE823jpGebCx/jx6EVPN2E2&#10;JMg22ileAEYlPwjgJUa77bZboEBdmmzjIOzduzcHCOP38IprKvlBIC9k2wQiOmQbw1d+9atf8ZPu&#10;eDjq1FNPjSGC3oRfaWQ7BjClR8M+cnIf//jHP/g12ZgDHK9kRu9b9KKnmyTJtpM4I/me1uSR4Qfa&#10;obm5nh1S9SLbyL9roLmh050ZqAhSHsl2dP2Vn9SxITmPPO7OiKw10eTIxobSItvRMLE/pUO2/9//&#10;+39w1lln8ewvmK5zzpw5MUTQ002YDQmyjaE16ACikh8EFi9eDOLb6ScVkW0i2/mxWIckeSfbTz31&#10;FGyyySalA01BQKqQbfmku7lMFnoTfrWQbfR444HFwYMHh9p32EcOG5Bvt0Sv0uTJk2PuOGCrerpJ&#10;lGyzNJkljzUj1GEeag6qy7Mdfii5ksg22dAI37GTNdnG8Yjx05gZJKyokG3c1cazIJMmTYLNNtsM&#10;LrvsMn5IftNNNw1rPuB3vfEdNg8R2Y6hioQfJbIdArDs2VYBK2F9UfMMgTzFbIcpBGMIMfUTeqF/&#10;97vfBVYPI9uYKm7fffflbahlsgiTTvyuN+FXC9kWGWWGsivpJ06cCDvvvLMvYGEfOXwQn8ctbTxM&#10;h+195StfUVWAsY9xUmQbvdF1sweXbxRFEt3I4uA73Zce2V4G69VNhBWlv+wJY51hJ463rySyjaFj&#10;l1xyCZiyIVykvf/++9yGkNTtsMMOFWtDWZNtnHdx/sXDyNOmTeMXF/kVFbLd2NgIDz74IHecYHv7&#10;779/6roJm4coZtuASgw2ocsfybNd9GwT2TZohTGaike2Y3Qc4dFXXnmFx3k+8sgjfHLGU/R+OVfD&#10;yDZ2jzeqfe9731PMZBFBYIVHkiXbCgIYqiJnlNlxxx3h+uuv5yTHq4R95PAZ1C1mf0H9ZFXMku1y&#10;3nP3pU/Ms12zENocZJuT8uKhSH6gst4Rs83JdwEmJBaznS7ypm3oD3/4A9TV1VWFDakQ2KS1JWcl&#10;woURnnHxKiqytrNbSNeuXQs/+clPkhbbt/2weYjIdmaq8bUrEYaswh+JbBPZzpUFGyHbssct4sU2&#10;OqDgDYF4SA/DQC644AJOmp1FhWzr9KldVxGTVMi2oiza7+jxAMZW40cYt5x/8IMfwN133+2qFfaR&#10;MyFHYBuKeJgl2+KApNdByIAwEjncxBVGwt4Sb22d1uR7mVQ8z3YRRUW8TOkNbQh3r/Dg9gknnACz&#10;Z8/u8jYUSGBT1M/bb7/NQz7w8PrXv/51fhmZ8/CgCtk2ZSue7SjiETYPEdlOVEvajZNnWwMyXbA0&#10;mk6sqtdNXYHXkbc3Q3N9G+B5pkooUci2HNs9YMYMgHGSV84Wi5osAn/9618BPSQim4rcm0yUMAsB&#10;elvxFshESvGaetG2DibGyfb4b0DvixaWXlNHFpPY4IEixB1TBTpv25Q/cq+++iosWrQo5sHHAMlj&#10;6CYZss1k9Qgb8T0gmQHZzsv4fvLJJwGzVGAaui9/+cs2Jcs2tHz5cr7wRntLpOTAhkoE9qw6GHXz&#10;y5mPb4yvxwUROjqc19rLZBsJORJzDDNz6tCIrmLopjrJNi7ch0H5cmef9KAVxlPQVnT5I3m2K9Cz&#10;7Tzxz7d3CxM8vUnulF5GppTEGolCtu9k+a9P4jdIulOa8UNojVNgdEdI/Glib2Q1LIgSbiOjp2zg&#10;wIFw7733JtJre3Mz1LMrzcX6ypnmLQgT02R7/CmnwIlsARRFlkTA8WhUfOQwxzKmkcT0jq+99loi&#10;3cfRjTmyjXH8PCi7tAjHOaQROqyUftZI8j4kGUK2/bOYWK1G8WxXwvh22hDeOvv4449XrQ0JAntW&#10;//7QwsLo8jy+hawYj43XrONiG7ONoMPDdIkzvquRbLezWHh2CUIp936huRGmjO5wOf8qjacQ2dYc&#10;OborE83mE6vuTq/lHWOJH8z29npYOE5cYZ6YSMYa1iPbJ7PbFGdygiRIonNwc9rgIJ/GhFVsaP78&#10;+TwWcOXKlbDFFlsYOunu1zkjUs1LWGq28tUiOpiYJtunnDIeZswox1LqyKIIb6xqmOprzJgx8PTT&#10;T/O87uIaZrzkxHyJpxszZNt+UU35Mhvx97LnyemVYogUw7Lk+G0ZJ+/Lcco19Mj25Wz357Lcj2/8&#10;jowdO5bbEGayuPzyyw1kskhmfJuxofKlNv37n8XOrFgXS/G51kGusp5/MVc2plbEFKp5H9/VR7bd&#10;i3ooME7CqPdQ20575fEUItuaX8eqIdtesZN8lmNGzLIx1IfkvtWELdHqscm2B7HOmmwjwf7ss884&#10;bnio0sxJd/+PMVM7y6BQns283t8PE9Nke/z4O1nM9Enlj3HO9IMXEWDcJ36Ib7jhhuRCezgCBRyS&#10;kXVjiiglOoBDGo9NtnNmP/i6sg3ddddd8MMf/jBBiPNhQyXP9lmXsdCsS3I7vr/5zW9ybzaOb7x4&#10;ZMqUKbnVTfWRbSvvft3E2uCbZSuQpxDZ1hxGVUG2eYwYeBozxg9j2iq+Jcx3c4IuUtYEL6HqUch2&#10;WD5u6Dm2nNYsIbmDmsV8rZjq69NPP4Vjjz2WeeNvjnwTZbj43ldsu57zwcQ02T5l143Q/laI1Bnq&#10;55ZbbuGHWv/v//4P9t57b57K0S+jTDj2YTXi6aarku28j2+0IYwXxrR+XcWGBNnuv8NGmP9+fsc3&#10;np8ZMWIEX1BvvfXWPIzJLytR2OgN/z3e+K5Gss1dDMUsRn67XpXIU4hsh48GW41KJtsiBZfY1nW9&#10;OvN2Ny9hByOL/Npre08TrlSqRyHbchiJl5BZe7ZRJiRKeDgPT5RvueWWgB/oZCZ9t+dLBxPTZNvp&#10;2daRJRWDY50Im9t+++3hgw8+gN/+9rcxr2H3kzyebroq2a6E8S1sqHv37rB+/fqqtyE/z3Yex7f4&#10;zm+77baAl9fgzsOsWbMSmF7ije9qJdscaJGRxZkdrEJ5CpFtzeFTyWTbuhLZWkkXJrivVfaKqQzM&#10;WqKJXVLV9cj2SO4ltn2Mi1tSWfjw8dBNBzsMMm7cOBc8gijh5TUY33nooYfyD3IqRQMT02TbRZQ0&#10;ZDGJzVtvvcVJ9bnnnus6GCU+co8++ij/CKMX7I477jDZvX9bGnh0PbJ9Iw/rycv4xhtJ0T6aWSgL&#10;LszkImwIPak4J33pS1/il6OkUjKwId90ehqymMQGxzc6M0488UQ46KCDbE0LWa+77jrArCUYW495&#10;kVMpGnhUNdm2GLeLr1QqTyGyrTl6Kp9s4wt7ZQ1wH8Ti9TwuqtCELPHqemT72+zD9iiPxyt5+B2p&#10;l1DgsENbJl4KL1jAVF977LEHP+nuvGEwvTzb0qE24UXQwMQ02f4G0w1P/BdBFhN6wTb+8pe/8AXO&#10;F198Af/6179gn3328SRKYR7U+PLE003XI9sjGNm+JRfjG1PKYb72bbbZhmyIDQRBYOvY+OaJ/zIc&#10;3xgnj6EiGAqGefQxn75c0suzHW98Vx/ZxoOP7DCk7PmypeKtXJ5CZFvza1ipZNuVXst5kYRPzkp3&#10;CjhNwFKorke2Lc/2eJaN5MJi6j9xKLQ8vr0GtLkXQQ8JhoNgfmac8K+99lrwymShQrYfe+wxwBup&#10;cLszTnGFDLm8K/6YmCbb49l1yvuwA0olfWjIEgcDfPa///0vDB8+HBDXY445hudHdubYxnphHzms&#10;g4esvvrVr/JbJOOUOLrpemTb8mxnOb4xBeTpp5/O9U82VLb8UhgJS2X67ZdeymR8r1mzBs455xx+&#10;zgJza+N/xY1+umT75Zdfhs033zz24fU44ztsHqq8S23cDj5bJrUK5ilEtjW/gpVItuVLbeSwEOvv&#10;e8LY+wfD7OMnwgrHoTPXVctZxFko6EePbFue7TCPZIFt+y5headNvzJuE2NKP8zLjDHY/VnOWb8S&#10;RrYxBR0SXTxg9ec//5kfpIxWPLwJHg35YWKcbI9nC6ELrRzofiUJ/SA5Ou644/gHFK/JDrqGOewj&#10;h3JvsskmfBGFl5qgLqOVeLrpemTb8mxnNb6feeYZ+Pa3v83T+U2cOBHOOOMMX7WH2RASQww9wYtU&#10;MOuNdXA9SsmHDZVjtqew8I3g8ZDE+F69ejUcdthhfEGNOw54XbtfUfFsY4YoDDHB2ygvuaScXUVP&#10;Q/F0E2ZDlUe23QdGS5xFxHBXKE8hsq03MrRvANJsnqpHQKCSyPY///lP7jX96U9/CltttVXg24aR&#10;bXx48uTJPKvBJ598wskhxhjq53uON+FXC9kWMdqN7MTiAAAgAElEQVSIe5g3Ouwjh7rBWPyzzz4b&#10;3nzzzRgZZeLpxhzZdubPZov0peULbvwMubSgV6jr14Ze6r9syfZLzGOLMdqmbAjTzmHmm48++ghO&#10;OukknobOGW4WPmXmw4ayJtsYMoILIDzsiOdfgooK2X7wwQe5nvEuBLzcCm8D1k/RGk83YfNQ5ZHt&#10;cGuu5Bq6zlq6QbICb5CsZAMNkz0Jsp2XbCQY8rJhw4ZACNBT87Of/QzmzJnDSeLcuXNDPyb2BtvZ&#10;Aa56dqmN7dYAV59p5dk+5ZQ72aU25TzbXi+ftX7CPnJCZsxkgF40TOOIGWVuv/12fiBLvcTTjRmy&#10;7XPGw3GjpD/hroGFbeHEPE2ynbX94Luq2tC7777LD1DfeuutsNNOO/Fx/g0WaqVe8mBD8qU2l7FL&#10;bYI9wVnrR4VsC/wvvvhiuPLKK/kfkXDrZYyKp5swGyKyrT5K0qhJZFsDZRms7373u/Dhhx9qPE1V&#10;k0DggAMO4AfasITl1xXk4xssVGGBT6iC+7ZNfamFl/RHP/oR4HXrUYqKZ1tuFw/94MSPIRADBgzQ&#10;6jLsnYN+N+3ZvvOUXeGmH6ximXO8XyFM1rAXx10A3Jb/+te/HhjGE9RO2EfO+SzOG5jVBO3hF7/4&#10;RZiItt/D3jfodxNk2/c6ddzW5Te4t5Wu3vZ6sbjnPvQ821bMdtLjW9gQhoGhHUUpujaEYU4///nP&#10;eTw4Lq51StY2hLIKAntZ/x3g6RHvJTa+sS8Mq9t1113h+OOP14GpVFeHbONDeOsk6mbnnXfmiyid&#10;Ekc3YTYkyPb3v/99fhiUSrYIyFwFz26Jb6efVOTZLnq2e/bsCStWrMhWe9Q79OnTBxYtWsSRUCXb&#10;47+xES5aKF8zjU8Xt8qdeT01McZ0Ukio0Kt57733wsCBAzVbsKrrku1InUgPWVv++piYJtsYb7v8&#10;ot6RZAnDYP78+XDmmWfC66+/zhcmUVMphn3kwuTQ/T2qbuKTbS+vtpAe4yuboaGzA1jaIua9xv/W&#10;wezBS6GzoZldnDUP8HKosbWzAYRnW8RdguOKd8x6xB+fDYMdISdRyHaS41u2IbzWG/+NUrqODVno&#10;yAT2S3eNSmR84227OL5xYYJEG3cBohRdsh2lD/mZqOM7zIYE2cZYdQxhpJItAnhgHlP5YiGyHaIL&#10;3W2AbFUb3Ps999zD05uhF3Tq1Kl5FjVQNr0wEjnP9nJoZFdpMkpQLE6iqQeJnMkC0/lh6MDgwYP1&#10;GpFqmyLb6NF48cUX4aijjlKQxRmbG45JEmTbalNfFr8XxB2olpYWnokGU7Hh4agxY8bwQ4xRSthH&#10;TqdNjOHHmE+UK7jo42GEbAek/0Sv9QO7Aky/jfHqngCDO1i4CDCPd3MDdOLWBCfXRQKNf1/yhIus&#10;A6NhCsv7PxF6sn8Ge3rJo5Bt64Ck2fEt2xAeXEQbQi96Hmzo8ccfh29961sKZpeFDVliuQmsvix+&#10;L4gpOvEgMh5WRIcLepnx0CLeABmlmCTbmKP7a1/7mkLGKH08wuahagojwYPCmFgAU7FWatHlj+TZ&#10;rpKYbSLbwRkv/AY0biE7DzcWCgW+JYS/YbgA5s+Om47PFNm++uqr4de//jV885vfhOnTpxu/9j05&#10;sq0/pXrpBv+utraWe7Mxny4eKsXFUJwS9pFTbRsvxcHsFejxwHjuhoYG1UeV6qVBtjEee/SUGrAu&#10;zWJLpEZk1B2lTD4ijATrlG6x5dKLQ5ZlD7lX5FB0sm1ufMs2hJ7Ta665JsJBRbvKTNkQjmnMeoJx&#10;3BjXjbZussS3IT+yrS+l1/jGVvr16wcLFy6E73znO9zJgdv1cYopso3pAQ8++GADGaO83ybMhohs&#10;x7EC888S2dbAVBcsjaZTr0pk2/9jXGC5nTGzvvOzhZkl0FstwlaE0jC37i9/+Ut+GC4sDktV0abI&#10;Nqa8Qi8u3nCI3lP0AKFHTrf4YZIF2faTBT3EeCMfxmvKBUk25jSPGtLjxCrsI6eDLWabwFzrWNCG&#10;cHGkW/zwiE+U1MJI6psbYcroDmirdRNnQbYbWB2ZhJffkT3TOAVGd3jHfidBtv3wQpn8bAgPvp1/&#10;/vk8fZyJYsqGkIBiKIuwIfS44zykW5KzIX2y7ScLZmTBED10HMjlrLPO4mEjeoeP/REyRbaxhz/+&#10;8Y/c2YEZZaJmjPLDI8yGiGzrjoJk6+vyR/Jsk2c7WYvUbD1SGMmdp8BJQxihHsviSx1ZOHh+8dmD&#10;YanHwa+TTz4ZZs6cyTJ3tMF5552nKaledVNkW/T6yCOP8Asdli9fzkknxpOLgp75u6aeBTe2Pa2N&#10;SSJkexvmga+bqCWL8OCfdtpp/DKaJEvYR06372XLlvF0kBhScsghh8ADDzxQ8r7jR/r8s/tBxx0v&#10;aOGBMsQn2+ip7gbTmja6D7RhiEgxXKSgRLb9spIkQLYjju9qsSE8tInjW+zgoDPg9omnwi3Xs7tZ&#10;Nec8EzaEtmgjsN96WXt84/ugowM99y+88AJsuummusNMub5Jso2dYkYZXFTjQX7MGIW3VoqMMrhY&#10;Om/4EfDQzJe0dRM2DxHZVlZ5KhWJbGvA7A1WORG79zXfUqJ2dvhuBgxjh0OsTt2XzLC/DDmgh2Sw&#10;ETpcJBHbky+ikduWX1E8P7H/MlfMtrgAx+/Z0gU5mFieH2hil+HwxqXY3tIhqJBcvM5bLJ164O0U&#10;YMLG8pa0rUrx+aknroFRo0bxn/wOSB599NHwxBNPuDTd2vgV+MWGSbCRp74IPiAptvyxEQwRwQsN&#10;8PS56eInazvztiPZj1twCxy3npHQ7bXXXry5fgfsAAtf/QAeZO+058T+UFeYEIgJfiDwMp333nvP&#10;Jg7Gr+IhJXG9uTxe8P+9vILoqcLFi7P8hHl5z19/R6gs+ByGiPTq1QvWrVvHm8EtZTw4a7r4yRrV&#10;I+2Ub8aMGXDFFVfwUBdxSdG5A/aGPz30X5g8ezYcO/88JTxUbEjWDX600fPvXdy3urGZhh2O5AHY&#10;zJuN847wbFtzUHl+KtfDMBLbvFW6DS4+2fa1ocO2g1t2mqo0vrO2If20cd7aQhvCq+LRhsQ5je98&#10;bSd45MX34Z7nn4f9bx4Y2YaQvOHCEG9fxKJiQ3hLIy6AneUMFlf9qy9mKcmCC07s85133uHNXH/9&#10;9Txcz3TxkxVjwFtbW2N3JzLK4HyBXnosF/1wX/jdPf+Ba1jawIGLLlTCA0PP8HvkLE4b8iLbOt/4&#10;1tqJ0OLBVVSAMMVThDPMFbPtedhakqz0O2Mn146FwvkeXEXlRTgvmAZNfjxEkacgxyCyrQS4Vckf&#10;LJYvs3EazIYm62CQXJgympsLMLu2rUyQvYgm+zv8GPmlPBNN+qYKkjxNWNcv5ZZ4/qdbeR2QxGu5&#10;m6Ewu5YlEHBu63q9o/2ja8kY/PEsQcPet2ahhIkDs5rGAg/jaGLZDjyzwBWfv/DAx0PJNnp1MZ5P&#10;LuhBxMMW/LayhgIMYysg78USwGeffcY9KuIkMbaDW4J44M50CZLVdF/YXlvbr9nWrBW6gNdLY7YF&#10;FUyQtGP+X7k4MVEh2xjmgh44xFiUrdjBpjffeIPfnqciC15UgWFRouCBJLxhU3xsTOHmJSsewnqj&#10;KKupfkQ7Tz55Ozv4djr/I14bj0RnBduSDrNXFRtSIUql95E+XNbflRfS5QV++e/Kt9ayg489V7AF&#10;OVucdxYPQ4oETtypUM9IOzsgiX/nuBlO9K0SRhKkl1UsxCIML+wrSxvad999uW6jHrYMsrsZM1rh&#10;1FN/yaugxxuzICxj5DEMEy8bwsU+LvpFUbEhvCcAF8LonBBlM3ZLK45vzBuuMr7RmYJZnkTBA6rY&#10;3g477GB0yHnJijfK4vhGWU2XZcvmwoEHDuROoh133JHbwLtssR2mGzwA7My17mVD3p5tvW98WGpC&#10;P0xM8RTBhzwPSLIFe+M0lu2oyTovIhe0q+bCbKgt5fj3chqoaDTgOZ7+VI2n4KKByLYK3sU6gWS7&#10;mVWazchH0dsjmuXxVjANGh3E0r49iwNgCSM+ClfyljxCTuMqH1Liv/iR2eLz/Zf5ke0l0FAY5t46&#10;Zu/RXr8QxolMA6UXdOTb9ZHPBTMuQpa0gf8rBx+cwkwH+PyBa24MJdvYtzhEI+TA2F7MP4o4dRtX&#10;6xk2IupiHKTXlbxI6MJuI9Mwr1JVX1mjNBbwDKaurKurZR7h9aVad955J5z02U2hmKB3e/fdd4cP&#10;PviAP4tXVON2NZJCUVTINtbFmHKMbRQFU/Jhaj5hx0H6wUt8vPLp4m170a9J9wctUFaD+kF86+r2&#10;YzfUrSq1ioubq772z1DdBNp7sTUVomTwdSI3pUK2A21IYXxnbUPTpk2D4cOHR8bI70H0CNfU7AXv&#10;v2+NUSyYh7+5R0ckG8KsRgceeKDn+A7aHcGwrqamptJzOIbwNkeV8Y27VDgfOgvuxCSRRStQVsMa&#10;6tfv62wXrpxd49RTT4Xpx7+rpJsTTjiBn08RxcuG/Mm2+jc+KtkGQzxFRHn6ke0y7ZKdgwW2KGTI&#10;TGuULtSKSrbDuJkaT0GeQ2RbYwAFk+16GM180/YQD0vpQzHtlcuLW96eKB8w0hDGVtVD4SGXTngf&#10;kCwaVsM06Datqbj9WpwT2YsMZWS7lNZL6r+8ZbQErGQECouG0FcNMeLi86ox23h9NifXrPRmcfel&#10;Q44FtohgGhoqnYaUbzDD63gxLhkPF6L3Aa9Lxv+iVwW3+k2Edjih8JU1FDO9CrjN/NRTT9kewsOF&#10;r829Gu7pPtwXE/EA3pwmSDHGsDvDQVTJ9qpVq3iWFPRub7nltrB69apyKrwA/fRkhBTDRZDwo06E&#10;XvC/6E3DA22miywr9oMLlvC0ffpSYKrC6667zvYgLmgK9/8eFu01NlQ3YTZUbWTb0ktPZkOfczso&#10;6SVkfOOiJksbwlAu3DFLwquNZzRw0SmX7t27wysP/B6e7PEzLRvCw4d4XkUuqjaEHmPMuIOhOpts&#10;sin770rYbbfdrKZC9IPODNy5QJ2idxm92jj34p/FoVD90eX/hCwrerXxwpqSrAY7uuWWWzxDtzpu&#10;Ggfvf/OqUN3gORux8PGzoSCy3ab4jY9Mtj2x0ucpohlfsl3PDvtz0iHdUlu0KbZtZoBshyldjadg&#10;K0S2w7CUfg8j221tjGzKeWnF6m6Jd8iERVIHs39Gl6/Ldm3ZlgXwC3OwYiitCybKNDd4JRdItttw&#10;e1dqT3ih66UcujbcrIVD7dhaaGDxt5YMUqy6E2Oli2PUjFiVbKMIhx12ICxZUgi9/MZvS1vDVGJX&#10;xfjmJUuWwD/+8Q/FHNl6XeJHBGM733zzFVg071F4+1MohV14xr57bPOj5wwneiTJSG5wIeL3MfaL&#10;2Rb1MUMK6vKo7TfC42GXnfmEHOghEL22kBXjODGeM4mCi5c33ijAgvsfglVs40F8OFV1Y9m7vw2p&#10;EqUk3k2nTVXPNrY5evRQZkN/r4jxLWwIQ9Ew/CqJYtKGnF5tJ3kIjvu3bnU8++yz4ZBtNsLzH4W8&#10;bcbjW8iKh5blHTeTOsLd0pdeWgBP3P0AvFHcWMQxrjO+hw0bxrNM+dlQINlW/MYHhoOUzmzZkTHJ&#10;U0TL/mSb7Y47+JVwli3hl20JEu7Hh9LhKc7xQpfahIymcLJdazu9X/KQ+sYnhwTfK49u02R7qO2g&#10;E4+rQxLtiAuXxQs6EKH8GraK5sn2nDk3sJCFKcxbEZwYX/ZsR5M9/lN4+xlO9OihTLbYt8kwvSGe&#10;nneGx/hhghdJfP755/ySD2dR9Wzjc7iD0K9fHxY7ey3Lles+UCW3nbV+LFn7cY8ker+SK3bdoF5Q&#10;P+i1Rw+lKH54BNlQNZLtlSvnw0EH/YiFTbwVqJes7UfYO173jnG6uGORXIlvQ+iFnc0O6AaN7zCy&#10;jXNEr177sN3AX7P4658Gvm7W+rFk7QVPPvlkIl7t8svbdYM7dDi+8eC9HCPuhweG7R133HH8ULqX&#10;DQWTbbVvfOKebTyAGHBxlhLZrpV5FDtb1lzPnZf2c2tq/eiPQzWeQmRbE1kVss1jgHkIBgsHbmfh&#10;CTzRhd9hQFMG4HFQMYAY42sHe7aLt7/x3ZnRsISnneZpBzzDSLA9s4OSt+jhrXcrTMezjU8jQcIt&#10;zUoolSAr3lCJabi+9KUvxSLb+DB62zGcpBJKpcjqZ0PVSLbJhpIZOX62rmtDuEjFLEaVUCpF1qB5&#10;KIxs8+95yDfe7Hddn6eokW0pRSkj7+2MdFm0S8WzHdca1XgKkW1NnJXIdpEkwmAppEKHbEcKI/Eg&#10;u0HZPlTItjDWWnbl+Gi2VYMxzVpkO53tGV2yralyqh4DAR3Pdoxu6NEICOgSpQhdGHlEJ4zESIfU&#10;iDIClWJDyi9UZRVDybbCN96bbLOzaK2/g3Hn31ZM/WsHzj+MRJ+nqJJti5sAo10NpUQTSmS7vRW+&#10;P+58mCuyJMmvYjDclci25uBSI9vFfNelXMXcon3S3JkKI3ETYb/Uf+KVQz3bWNF5kr/Cw0g01U3V&#10;YyJAZDsmgAk+XilEich2gkYQs+lKsaGYr1mxj6uQ7bBvvOelVoppij2BU0xR7Hw2MGabJzewnHuF&#10;CeULuGwcyDNhhGKa4kALIM92IgPEm2xLHlyxEpJOWMsXzdgurLF5sEMugFF9GyTHxRtzglaX2JwX&#10;2bZdWsPzbLMtGSkURrTtPEBYzqvLGlZaDYa9UPGCGV4tGBvybIdhmd3vRLazwz6s50ohSkS2wzSZ&#10;3e+VYkPZIZRtz0GX2pS/4f7fePlSG/ubSJfYRXlFDZ4imve/1AYph0Wwy9fa23fV7Zfa2AX2u8BP&#10;7bXUeQq2R9lI1FDltXTB0mg69arenu3UxYjdIZHt2BAm1gCR7cSgjd1wpRAlItuxVZ1YA5ViQ4kB&#10;kPOG6br2fClIlz92Y6lpNkZ5BXnSVEl7EqWPpJ/RBStpeeK0//jjj/PLRBoaGhK5HCCObDrPEtnW&#10;QSvdukS208Vbp7dKIUpEtnW0mm7dSrGhdFHJT2/VRLYPOuggnmEI0+FWatHlj0bINl59jUnZqRAC&#10;hAAhQAgQAoQAIUAIEAJdBYHp06fDaacFp7g1Qrb3rd0X/l34d1fBld6TECAECAFCgBAgBAgBQoAQ&#10;gNTI9pkXnpnwZRDJaPPdN9+Fu2+6mzc+YsQI2H333ZPpKIVWMT/nwoUL4etf/zpP4F+pBbdm7rvv&#10;Pi5+U1NTpq+BuzXvvPMOv0ZXvpQgbaHWrVsHDz/8MOy///6Z6hblwBswv/jiC+jbty+/Zjmr8tZb&#10;b7Eb216CAw44gN96mWV54IEHYJdddoHevXtnJgbq5plnngG8BRS3aPOa3xwv+njqqac4TnmwoX/9&#10;6198fGdtQzjn9ejRIxc29L///Y9fgpWlDaE9P/jgg3y+y/p7hpfhYDnyyCMzG9/Y8bRp03j/AwcO&#10;hMMPPzxTWeJ2jrdk4jyFc0ClFryw6KabbuLi42V1AwYMCHwVI57t6YunQ93hdRWH2dLnlsLpvU/n&#10;cldq3LkAvRoPSD722GOZ2hTetDZ37lw444wzYNCgQZnJgjcNnnnmmbDHHntkHo//61//GhYsWMDl&#10;yPIjiB/AyZMnwxFHHAEtLS2Z6QY7PuGEE2DNmjVA9qqmBjxb8sILL+TChiZMmAB482PWNvT9738f&#10;1q5dmwsbQi8d4pH1nHf66adDz549M5/zhL1mPb6POeYYPsBw7h05cqTaYMtpLc/UfzmV1U+sTGK2&#10;iWxnbyVEts3rgMi2G1Mi225MiGzrjT0i2268iGzbMUEHA5FtOyZEtvXmmaRrE9nWQJg82xpgpVRV&#10;zlaQtSeByDaRbRWzJ7KtglK5DpFtItthFkNk240Qke0wq0n3dyLbGngT2dYAK6WqRLbdQFMYiRsT&#10;CiNxY5KXxWHYVEFkm8h2mI0Q2SayHWYjWf9eVWS7s3kQDJm4imO629iZMKetxii+6ZFt+QYkQ7dL&#10;OpAwH0aCtymNg9qlndDGr08tFp+bMuVbJ8NuuwxSoj7ZXgmThw6HmW/ZW+1zyWNwzbHy38n1esCQ&#10;29rh3L2DzSk6eZkPFxxzOSyyNV/uc+XkoTC8KHCPIbdBe4ggUcj2/AuOgcvtAgD0GAK3tZ8L5deW&#10;5ewDlzx2Ddgg84BHN4zESw6/d8a6N+4djgeKFZ1sh9sL18/KkfCY3YB8jUXXs62mG+wO9XMj7K1g&#10;q1g7ur0anVZDG/Mm2+F6KTfshUuILc+/AI7hA6Js52hDwTHbweOYa8jDZoPHd/k95XHgF0aibCsr&#10;J8PQ4SthpG0M62OCNuQVsx13HMvPl+bmkk7KmhWYhJPtcHvxHMccp5nAPxel+dCrrbKd+MVsK+vG&#10;ZxzrYpKWZ1u+JTvejYz+U4HpmG0uc2ECbMSrJ0tFvhGyfDMlyBym51hYym/X1i/VQ7YLrTBmykkw&#10;iRPsTmitGcOOfM6Bliio+OCYFtlGQ2hu6ORXkAK7Mr2xZiG0RVSwn0mYJdtopNOYdRagts1OtgvN&#10;zbCkrQ1kk7a/H3vDxhpY6HhO1ZT1ybbV8vwLhsLL55YJtPMjiBPv5APbiwScfYSGvgzn2oinW8JI&#10;5MXzowdQ6n8/NtlPPhDai0TOKbcXTlHIdhEUGPryuWUyj7JdAHBN8b1tfeNvklx++tIl29iOHXvr&#10;z04yi/rqYERo5d6SvAFGE41s+5BX9tEXOKFsF6zE5UhjSUdhtqtLtlV0YxHtDsYNV8Lekl0HyRLJ&#10;XsNeLoHfgzzbYePYD5f5F6BhFxeLSOI6GkuLJb/FUyDZDhvHbFXqabPsuQvuPQGu4QtoJHF8wBUX&#10;9v6Lp8CYbck+uToc49j6M7MTtNr28oI5CiZ+ZDvWOGbyXwDXlOdeZteNbFHATjjDfudKi//5k2Hy&#10;fudyrILJdtRxzPRxwb1wwjVWn3ysM7naT7gXJr/K+i15Gli9ya/CucW/CDwgGaYbv3EcAZNUyDYS&#10;0eYG6CyS1jjf8qCpwyTZRv7RWEBi2FSSm/fd3gzN9W12Z6GTfzneV2e6qxqy3dk+D2DoAKgpvj16&#10;uVsb5sAkmeXpIONRNx2yjV7tZmjo7CgR1CQM2CzZtsByy8lIeCOmubErod36yzIBb2+EmoVt0Glz&#10;iaspyxTZ5h+gEnnEj95kOND2IbKTcy/p9MmL8+MqtcrkwQn9hJdl0s9+d07WHoIYI9u8O/HezgWH&#10;GyMvTEyQbU6YvBY7ClgImaKQbU6OGp07HtjifPZx3Y99XIs+f8WFh5DFCNm26aaMvMpiTNTWt1e1&#10;MWm6lg7Zto9jP1zmw/z5x8KxJbIk2VeALv3Jdvg4LhEzh82unD8fUBCxeyQvNIN0qUW2PW3FOX6j&#10;YaJDtlXH8XyGybFl5RTnoGvgBIbS3tLu4nyJfAeR7cjjeCXDhO3dHVtWjvWNOHc/tshnsgjzKs7V&#10;QsdaZFtxHEfBJA2y7XScMRIQ+VseNG+YJNu8HxdpZryrcQqM7nB4rVm9ximjoaPETdz8THW+qxqy&#10;7XzhiiXbHisnvhJjfrwoZNTPEFIh22zgdRvGFkFYStsvHsaK9aY1ObZ01EzYGNmWP4IeH9ySVyMg&#10;hEObvDg9Tq5X9iC0oc9YXp5Iqf9c5FUiIR7E1v8jVn4RI2TbjwAlSrYtTzF61MJCZfwInp8FmyHb&#10;3guQLk+2fWwiGJcylq+KxeWr5d0LecHmGUaiMCZLthBis+4drf1cC39sS49se9lK2GJZDRMtsh1x&#10;HHvrjsnHNyes0elPtg2OYx/5V06+AO494ZpSmKEe2Y42jlUwSZ5se3zLkb+gL83wTnziZNsW7joA&#10;ZmwsOgNdiwd8Z/6CDg94OF+pUrKNYSStcHDnJAhOGx4OkFwjFc+21zZFAqvFVMi2BJ4cI4Xx2tOa&#10;NhbDZLxWmep6MUG2+bbxk0eW45O9JlUFYqdNth3b1+639voghoe0xCHbVpyqKFJctsf7O8M9vLQW&#10;m2zzOE3wjg9X0IlMlLTybOsQqJQ82766kYDvymTbNY5VcSnZ0avlsxN9LoHb9r7RNi/4erZDx7FN&#10;EHuolm3QlMf7fqVzGnh2YySsHM4HQelcSRjZDreVELKtiIky2Y48jv13tcqhJgFk2+A49p7v7KEm&#10;qM4wsh2uG3eYo31uVcMkE7KdUNhr4mRbBhidf+Nqrdhsj8VD1EiD6iTb7WNg0MKWyjwgWaVkG225&#10;ZKTAVr91BZjAV4/WYdDZg5dG8txHJ9vlA4GuA3hpkW0fklY+CLMT7LfTPvDjmbJ3NVmybYvZxg/k&#10;jXtbi5CUybY4EAqM9PgePEySbPuErsiH2UoHt1Ii2766USWVjtWQ9uJQfQ1stGZwGEnAOFbCRSad&#10;7rEl7974ku3QcSwdsA6yWcdZgPKZEfYiDtIYRrbDbSWIbKtjEka2445jvwW9Lb48zLPtEYKmP459&#10;5l1bzL1lcGFkO1w3wWRbFRMi2wHTUEjstRweg87BcbVFfsJ366Hs+daY6aqQbM+DMczLP6nDpE/b&#10;QjQ1z7ZjG8YVF6WhYL+qaXu2UY5CcyNMGd1R3H4RJ397slu/AAZH2JbBNqOTbSkW2ZnBwcMbouLF&#10;1SYvAV4Xq79rYO8b5QNTxY9uyMHEOJ5t24eAd1c8FHTgZNshMsRexYsaz7NtnfpfOdIrbpoLEOAl&#10;tFu+fsx2wPaz1yEnhcOiQiIzYSSSbqTQJhWdCDlU7FXOgNDju98Fdie2lZmBHU49sc8iuKu4EYIL&#10;1pErh5cy2jjrnjNkJfxJpADqcyL0WXRXMftO2XNrNeXO/KMWsx2cicUPF3sIgD00gYsj6TqQbEsH&#10;iWXLc80bvjZr79sZmmAdniyfI9Ei2/I4LtmKP9nWwSSMbFsLhojj2IPIWti69RQpjERjHDvJvdCx&#10;W0+aZNtTNwFzqwYm6ZBtR0hFjAOEQbQmVc82CsJINYbuiuNmpYwrjKz0rJ1gP1gZJLj0W5WR7WTC&#10;RwReqZBt7umtlgOSdiv0ykziPqigaLnFaic+QUwAACAASURBVPHJNp/tbFk3nB8265ub7gFJ8ZE+&#10;N+MDkuVYdbbFbvMQhcV8WgqKR7aLH1a/2OlEyXYxe4TXAUmNj7SXNVcS2dYbjcnUViPbXuO4LI/n&#10;+HXZjzskAMm2CFeIckBSjWx7jCWpX+st7LIlRrY1MVEj21HGccAOngfhjHRAUnEcBzlavEi4lmdb&#10;i2zrYZI82UYHmpw5zSKpUZMd5Itse2UmiZc5rarI9rzGQfBiWznd37zmVujV1lLKUBL3U5AO2XYa&#10;cCWk/rOQDY5lKkB7O0sYM1TOxWilDGwShxEiKCga2XZnD3AegEw19Z+HVywXqf8cqcjSSv3nOnjp&#10;FxObMNkWaeNchyQVP9J+5myGbHtnwFBZFAq5VDzbEYak8Uf8yXb4OBbCuHBxhn74ZP+RyVRo6r+g&#10;cSxO2XrYrCt9Ic+ycSDzZEvpRh0EU49se9mKz+FreYdGAZMgsh19HDtls6fW8/Imh6f+8zjsrDKO&#10;nXWkdINeHna0Nz2yrTqO9TFJg2w7nWVR45nDJo20PdvtjKwMHWrPohY3UUXVkG35QhuhONMX26RF&#10;ti3i2g2sRB7Sydgwi9T43WwYiXwJTzkZvHxxDUtHAmPFhTelLCXx302fbFtbmqUd7dKhI/H35UOB&#10;5S10tQtcIpMX/PCLixOKOrTFkfPDRdYmu/vyHbfSo4SReF644NrSl7BzXXjjbXy6nm1b2IJ0gY/1&#10;994X/QTGdRfF0g8jKdE094VDchy5pBv3JUDemOiSbW3dKNpJZHvVmGdMVFW51KY8Lpzj2Gu8e10+&#10;4zXu7eMt9FKbkHEsxwkLm7X9nXPsy+05xpvWpTaucSy/vxhT0TBRudRGnstUxrGXvdv0K+W+FvYV&#10;fqmNx/uFjWMPfdrGuGv3wZJG61KboDlWGsdRMEmFbFtkpZR1LM4FdUFzhVGy7ZEljYUTQN3EFSUR&#10;yu9R5jZxL+zJhGw3X9sMe+23l4l5ONU21n2yDi4adhHvc8qUKdCjR49U+zfZ2TPPPMNvkKuvr4dz&#10;zjnHZNOptrV06VIeqoBl/Pjxqfbt7Ozhhx8GHFCYI/aII47ITJY1a9bA9ddfDzvuuGPmusXb5ZYt&#10;WwY//elPYY899sgME7ST+++/H/bff3/4wQ9+kJkc2PGVV14Jn3zyCdmrohZuuukmWLFiRS5saNas&#10;WXDIIYdkbkNXXHEFrF+/Phc29Nhjj3E8sp7zrrvuOth5550zn/OEvWb5Pdpkk03gwgsv5CPsN7/5&#10;DfTu3VtxtOWz2o9//GPYZZddoI1dkFepBef8YcPY6UpWFi9eDIcffnjgq3TbyEqUl5U9kDv12Ak+&#10;+/yzKM1k+syue+4Kryx5hcuw3377wf/+979M5YnTOU7UH3/8MWyxxRaw7bbbxmkq02fr6urgiSee&#10;4DLg6jfLsm7dOvj000+he/fuHNesyoYNG+DDDz+ETTfdNHPdoo19/vnnXA6UJ6vy2WefcYK7+eab&#10;w1ZbbZWVGLzfDz74gOxVQwMfffQRfPHFF7mwobVr1/KxTTZkKRDnPPyWIB4051mYCHvN+nsk5hl0&#10;qP33v//VGHH5q7p69Wr+/dhhhx3yJ5yiRHvuuScsWbKE106NbJ954Zn8o1dpBT/Yt151KxcbV42V&#10;+A4C80KhwC5x7OCLhoEDB1aaKkry4iD84x//yP/c1NSU6Xv885//hOXLl/Pdgl69emUmCxJcDBPa&#10;brvtYNCgQZnJgR2jtx8nerSxnXbaKTNZVq5cCYsWLYLdd98d+vXrl5kc2PGMGTM4QSF7VVPDAw88&#10;AO+8804ubAhDSWpqajK3odtvvx3we5QHG3r++eehb9++mc95d999N3e4ZD3nCXvNWjfTpk3jA+xn&#10;P/tZpnOv2igProWXSW2//fYwevRoE81l0gaO16uuuor3nRrZnr54OtQdXpfJC8fpNM2Y7Thyqjxr&#10;NmZbpcdk6ujHbCcjB7aalxjYKDHbSaGiG7OdlBzRY7bNS6Qbs21eAqvFvNhr2PsFZSMJe9bk76Ex&#10;2yY7C2kr8IBkinIEHZBMUYyAGyTTlMLqK/CAZIripBazncI7GY3ZTkFery4yidkmsp2RtqVuiWyb&#10;10FeyAuRbbduiWy7McmLvYaNRCLbboSIbNsxCT8gGWZl5n4nsm0OS9ESkW0NTGUPJJFtDeASqkpk&#10;2zyweSEvRLaJbKtYd17sNUxWIttEtsNshMi2GyHybIdZTbq/k2dbA28KI9EAK6WqFEbiBprINpFt&#10;leFHZFsFpXIdCiPx3h3BjEMtLS2ZxkoT2SayrTea069dVWRbzrVtOsc2qiZdso0XvoyDWpGb2rBt&#10;mPds+8iL17fWTQQrg2U517YtB/eAGbBR3Iuq+Z5Etolsq5gMhZF4E6W5c+fCGWeckSlRCtMfebbJ&#10;sx1mI0S2syTbyXIVfDPTYSTIP8bVLoXONucle8OAX2/CSinXtg+HCbNJ5+/VQ7YLrTBmykkwqa2G&#10;vWMy17anR7atmxVhQAFq2zrBZg+6Gvapb5Zs+8vreUU7SyrfCB0g+HWhuRGmjO6I9J5EtolsqwwJ&#10;IttEtlXsJKgOeba9bYg823ZculbMdvJcxTTZRqI9jV0WWKhts5Ptdq8r2tmlNo1TYHRHG1i0nL1v&#10;I7BMbvbbJVXmluoh2463ndc4hiEyiUFqrqRHti2Zk7r6FNs2S7b95PUxTCLb5ozSoyUKI3GDQmSb&#10;yHbcQUdkm8i2ig11LbKdPFcxTbaL5ApqFspk20mqhaaJbAfbPPNyty5pgRb9xUdgu0S2g2F3LQ48&#10;rkUtrQ6Z575pYwcMjbFSRGnIs+3WCZFtItsqpIBitlVQKtchsk1kW8ViiGyroKRXx3QYCV4xbyPb&#10;tlCRATCDcxOrFNhV7rgTjyEncXbhq86zPa+xN1yEQTcDroTFHSb92mnHbFeDZ7s8oNBg6woTyrHZ&#10;JeO2G7beECSy7YUXkW0i2yrjiMi2CkpEtoNQojzbbnSIbOuNK5XaiZNtWQh0Eo6rhaWdInQEuVg3&#10;GMZ4Zc+xzjhvFemtOlVGtufBvPYBMIAtSZB039e0GCYZ9G6TZzvYsMLCXuTfrRViG0BjHUyspQOS&#10;6kM2vCaRbSLb4VZCl9qoYCTXIc+2GzEi20S2EYGwb7/uWHPWT5VsF73ZzQ2dxXNlxXDYpmnQbVgB&#10;xkZMWlFlZFtSke3AZFxVW88T2Y5HtktbMNAMjVNGQ0fx5Cc/sNC0sXRgUkdbFEbiRovINpFtlTEU&#10;7tmeDxccczks4o31gCETjoQnx82Et/if+8CJfRbBXdaP0GPIObD3zD/51j1nyEr400zrSehzIvRZ&#10;dJdv3UseuwaOlV6AspG4tUmX2tgxoWwkbhtJM892tZFtDDMRSRzarRORVlgJ7sjjHyWvt8pci3Wq&#10;mmybjtsmsh2XbDfDkrY2qHdmH2EGLJNvVePFekS2iWyr2AsdkHSjFE62VZBNvg6RbSLbYVZGZJvI&#10;dpiN2H53xmw7Hy5lJnEnebCRb41Oq5Zsdza3wrK2FspG4mMM6WQjkTsvQHs7wNCh7IikIxsJrhab&#10;l7RBW4SQHyLbRLZV5jsi20S2VewkqA6FkXjbEKX+s+NCMdtxR5r7+bTDSNoZWRk6FAmJO0tJe3Mz&#10;1DOnoZyhW+WNq4dst4+B3sMWlN65si+1YQquYbHM1k0w5eTqKhpVrGOWbHvLa7u4RrrQBkW0/dZz&#10;rO0wguIr8GpEtolsq9gLkW0i2yp2QmRbDyWK2Xbj1bXIdvJcBRE2SbZ5soYyueJJG2x/5+Rctkwl&#10;0flY9ZBtvTkiUu20w0giCan4kFmyrdhpAtWIbBPZVjErIttEtlXshMi2HkpEtrs62dazl6i1TZLt&#10;qDLEfS4Tsn3mhWfC5ptvHlf21J9/98134e6b7ub94jbDkUcemboMpjqcN28eXHrppXD00UfD1Vdf&#10;barZ1Nu5++67AT0JWO68887U+5c7RJuYP38+/OhHP4LvfOc7mcny3nvvwS9+8Qvo0aNH5rqdMGEC&#10;PxiC/913330zw+TZZ5+FW2+9FQ499FAYNWpUZnJgx2eeeSZ89NFHZK+KWrj44ouhUCjkwoYmT54M&#10;/fr1y9yGhg8fDp988kkubGjWrFkwcuTIzOe8sWPHwh577JH5nCfsNcvvUbdu3WDIkCF8hF133XX8&#10;m1TJpa6uDvbcc0946KGHKvY1li9fDv379+fyL168GA4//PDAd+m2kZUobyt7IGtqa6Cz0Bmlmdw8&#10;s/vuu8OHH36YG3l0Bfnss89g/fr1sNlmm0H37t11H89N/YaGhtIA3HrrrTOV69NPP4UvvviCLyQR&#10;16zKhg0bYN26dbDJJptkrlu0McQEbQzlyap8/vnngDa/6aabwhZbbJGVGLzftWvX8v+SvaqpAW0Z&#10;bToPNoRjHMc22ZClO8QDxxbiQXOehYmw1yzHN861uKDHUl9fD//+97/VBltOayHXwnfaZpttciph&#10;uFgHH3wwLFhghTqnRrb7/7A/rPm/NeHS5azGxx9+DIXnClwq9Fzix7tSy+rVq+HVV1+FHXbYAXr1&#10;6lWprwE77bQTzJw5szSpZPkiq1atAvQqo0cZ5cqq4Adw2bJl/AOYtW5fe+01WLNmDRxwwAGZkssP&#10;PvgA3njjDdhuu+1gr732yko1vN8XXniBL0DwI5hlyYu9hmGAHqGPP/44Fza0cuVK2H777TO3oeef&#10;f54vQPJgQ2+//Tb3OmY95+Hux5Zbbpn5nCfsNWvdLFmyhA8t9HDj976SyxNPPMEX20cccUTFvgZy&#10;LdyJT5VsT188HeoOr6s40ChmO38qo5htt04oz7YbE4rZdmNCqf/05jPKRuJtQ5SNxI5L1zogqTeG&#10;otammG0N5GRSRGRbA7iEqtIBSfPA5oW8ENkmsq1i3Xmx1zBZKc+2GyG61MaOCeXZdttImpfahI3h&#10;uL8T2dZAkMi2BlgpVCWybR7kvJAXIttEtlWsOy/2GiYrkW0i22E2QmSbyHaYjWT9eybZSMiznbXa&#10;AYhsm9dBXsgLkW0i2yrWnRd7DZOVyDaR7TAbIbJNZDvMRrL+vUrJ9jxobe4FLW01RvFNL2abXRHa&#10;bRjM49IPgBkbOyDC5YqB726ebKPM46B2aSe0yVcr2RLC94Sx+PuSRug2zHo7UXqOXQqdtgfVVEcx&#10;226ciGwT2VYZPUS2VVAq16GYbTdelGfbjUnXitlOnqsgwqbDSPBSvXG1Ts4hv4u4vMZ+aY+l7Wic&#10;rCrJ9rzG3jC5dibMqVCy3d7YCNBRJNjsavNu05r4LUcmi1myjUY6jdlgAWrb7GS7wK42XcKuNpWl&#10;d1132s6ua69n17Xr3n/KACGyTWRbZVzQAUlvojR37lw444wzYNCgQSowZlKHPNtu2Clm244Jebbd&#10;NpJGzHYaXMU02UaiPY0R5kJtm93B58VDmLOweQnjJiUCw8h38xJoK/+F8pxYfWSbXds+ZmENA+Ak&#10;mFSRZLudXZgzFIaWlMuIbM1CaOtsgwhc1NcQzJJtq5v2xhpYaCPbTHa+bpCpdoFdUFELtdLLuMi3&#10;svkS2faCijzbblSIbBPZ1phWPKuSZ9vbhigbiR2XruPZToermCbbRbICNQtlss1IdOMUGN3h4Fks&#10;nWSBkZUSXXGRb/VZpcrIdicLH1kGLaNfhDFTKpVsO5VXwWQbvfIiXKTnWFjquWDwIuTqBkyebfJs&#10;q1gLkW0i2yp2ElSHyDaRbRUb6jpkOx2ukgrZtoW7+oeJFJobYcrojki78FVFtjubx8Cs0ZOgBVqr&#10;h2wzwmpfgakM9/A66Xi2y3IUmmugrjDBHQ7D3q8ROiBqlAyRbSLb4dYOQGSbyLaKnRDZ1kOJYrbd&#10;eHVZsp0QV0mFbMtqRCfhuFoP56CP91txyFQP2S5IBFv+f0UgVKqld0BSSIPB+c3Q0FkJByS9wkjs&#10;qLrDTPAZKT5dRQmOOkS2iWyrmA2RbSLbKnZCZFsPJSLbRLYtBJLjKqmTbXwb5hxsbui0OwGZ97tx&#10;ymjoiHK4jLVZJWSbhY80zoKTOlqghuu9OjzbcbYswqbMtD3bXC2uLZh4ISTYJpFtItthto6/E9mO&#10;QrbnwwXHXA6L+KM9YMiEI+HJcTPhLf7nPnBin0Vwl/Uj9BhyDuw980++dc8ZshL+NNN6EvqcCH0W&#10;3eVb95LHroFjJXHpgKRbd3RA0o4JHZB020gaByRFr0lyFezDdDYS5uULjhjw2HGP+45VQrYtgj2o&#10;bgaskm2u5zCY2Vkk4Cpf5JA6qXq2w4wh5vtkQ7YdmUlirhQRAiLbbkOgA5JuTIhsRyHbMScZQ48T&#10;2SayHWZKRLYzJNsJc5VsyLY7Q1rcXfjqIduyrVW6ZxuD9ZsboFMEMsc4Aes3SaVPtgssywqwLCvl&#10;NCRxV4pEtr21S2SbyHYYOcHfKc+2CkrlOnRA0nvBRtlI7Lh0qZjtFLhKFmS7nZGVoeWUcEyE+Lvw&#10;RLY15tt0PNv2xOqWeNGSqAe9mlmybU/8PmDGRh7rhPksy3fXFC+0KefQ8U61o6EPIttEtlXNhTzb&#10;5NlWtRW/ekS2iWyr2FDXIdvpcBXTZJsna5i4okitZvCkDba/Q8ZV5DAlfcdM5IDtVCfZVhkREeqk&#10;Q7YjCBbhEbNkO4IAhh6hMBI3kOTZdmNCZJvIdtwph8g2kW0VG+o6ZFsFDTN1jMdsmxFLq5VMyHb3&#10;bbpDt27dtATNQ+V9D94XXlz4IhelpqYGVq9enQexIsnw+eefw/r162HTTTeF7t27R2ojDw/17dsX&#10;HnroIS7KVlttlalIn332GSCum2++OWy22WaZybJx40ZYt24dH2NZ6xZtbMOGDbDlllvCJptskhkm&#10;X3zxBXz66afc3rfYYovM5MCOP/nkE7JXDQ2gLaNNkw2VQSMbshtQnuY8Ya9Zfo9w7l+7di0Hqb6+&#10;Hl599VWNEZe/qh999BH/fmy99db5E05RooMPPhgWLlzIay9evBgOP/zwwCe7MaPeqNi2rZrsgdxr&#10;v73g9Vdfj9JMps/0PKAnrHjF2n7Yf//9Yfny5ZnKQ50D9OvXD55++mmCghAgBAgBQoAQIAQcCKBD&#10;asGCBYRLxggccMAB8Morr6RLtqcvng51h9dl/Or63VMYiT5mST9BYSRuhCmMxI0JhZG4MaEDknqz&#10;E4WReNsQHZC040JhJHrjSqU2hZGooFSsI5MiItsawCVUlWK2zQObF/JCZJvItop158Vew2Sl1H9u&#10;hCjPth0TSv3ntpE082yHjeG4vxPZ1kCQyLYGWClUJbJtHuS8kBci20S2Vaw7L/YaJiuRbSLbYTZC&#10;ZJvIdpiNZP17JgckybOdtdoBiGyb10FeyAuRbSLbKtadF3sNk5XINpHtMBshsk1kO8xGsv69ysj2&#10;PBjT7SIQRwH6zlgMk1i+Z1MlvZhtOX+l+RzbiId5so0yj4PapZ3QVr63Bu9oh5q6iWAdK3Xm2i6/&#10;pyuvpaLSKGbbDRSRbSLbKsOHyLYKSuU6FLPtxgttiGK27bh0rZjt5LkKoms6jATvABlXuxQ6bWTF&#10;njfcyUlKubh7joWlnW0g0xyVmaS6yHZ7K7TWt0CLLgoqSLE6aZFt27WgCV2FapZso5FOY5ngC1Db&#10;ZifbhWbHFe0Ca07CCzBhYwfEWQ8R2SayrTJ86YCkN1GaO3cunHHGGTBo0CAVGDOpQ55tN+wUs23H&#10;hDzbbhtJI2Y7Da5immwj0Z7GLgos1LbZyXa7+4p2gao3OdebDquIbHdCa+MsOKmjBWr0MFCunRbZ&#10;tgnESGnjlNHQYVuBKYvsW9Es2ba6aW+sgYU2su13xSneONkMDZ3xiDb2SWSbyLbKaCCyTWRbxU6C&#10;6pBn29uGyLNtx6Vrebald0+Iq5gm20WyAjULZbLNOEnjFBjd4eGxNuTwrB6yXWiFQXUzYBVHsi9c&#10;uXESW7uYLVmQ7XbmGa5v09+yCHvzVMg2M9Ju4r52eeulZLxLoLFmIbRF2JIR70dkm8h2mK3j70S2&#10;iWyr2AmRbT2UKIzEjVdXJdtJcZVUyLYt3FUO3S07BuvZNe/NDZ3AbnePVKqHbMuv3z4Geo+rgZmd&#10;Zr3cqZLtkvKdcc6R9Ox6KBWybVv01kBdYQJsZJaKWzIWB2dGvbQWxtXNhsHOWG/F1ySyTWRbxVSI&#10;bBPZVrETItt6KBHZJrJdPpeVDFdJhWzb+CNzEo6rteKyJRLec+xSmFCog2Ewg/MY3VKdZJuh0Nk8&#10;CFob5lToAUl2rrC9HWDoUEvZjQAdMby/XkaRNtlGGUSYSQNbIdrCTdADPq0pkgET2SayrTLpEdkm&#10;sq1iJ0S29VAisk1kO2mukjrZZh3iYUjuxa5n/Ku5ATpL5Bo93ZyQ2RNBKAybqiXbwLzbY2BSxZJt&#10;+0ILlRs/vlluMwuyXWhuhCmjO6CB/df+Piy2O2I4CZFtItsK8xyFkXiAFJ6NZD5ccMzlsIg/2wOG&#10;TDgSnhw3E97if+4DJ/ZZBHdZP0KPIefA3jP/5Fv3nCEr4U8zrSehz4nQZ9FdvnUveewaOFaSlw5I&#10;upVHByTtmNABSbeNpHFA0tmr7cCkysSsWMd0NhLm+XPEbDsEYb83Qgcn284zcyUiruncrmKybT4z&#10;SaphJJLuk4iFyoZsW5lJ6ouku3zm0+8gZfhIJLJNZDvcSihm2wujcLKtgmzydYhsE9kOszIi2zkh&#10;2wmdMUufbIvMJG5uIpyGujkrqpZsz2ufBwOGmj0imQ3Zbofm5npo09VsyOyUPtkugBUZw/IyYmiM&#10;vDUjVpGaK0V8RSLbRLbDPsT4O4WRuFEisv3/2Xsb2Diqc///cd4IgdBAA+QNspBA7DYF9zqkTtpe&#10;GiSu9ycw3IJpnUqQRH8JTMA3KyxxDSkg0RIZ+ovY4ICCqESqiHpVHHJ1QxO7oNxcQRtjXK4LtN4Q&#10;oIsbboBfeMv7u//nzHq9Mzu7e87ZPTNndv0dqaLxPDNz5nueM/uZZ57zHBnPSdugGkl2H0I1Eqcu&#10;o3WCJEsU9YRVuLp+w3aMwUojS+Plm7PKWp6qJYLHSdnANs/RbliXrEXCN90L2vBz+gPbPCeoitYl&#10;V4FhWyksauNsc6oYfHoiJL+PjMkT9koldYVNOOBnBWy7RzgWtXFrAtgGbKuhdXYfamtroyVLllBL&#10;S0uxpyvqeKSROOVDZNvtTt6nkfjDKvzOdML2yOI0Fl4l2cPxN+vPQ7aqI/b7LHwSaNnAdlFPLsmD&#10;/YFtycYUaeZFZLvIJhV0OGAbsC3jOIBtwLaMn+SzQWQ7uw8hsu3UZfRGtosdYbmP1wnb3rUy/5mN&#10;wPajmx6li2ddbOqeC77uR7s/ojVNa6zj//u//5v++Z//ueBzmT4QsK2/B4LyWR6RbXffArYB28WO&#10;eMA2YFvGhwDbMiqp2QC2FfSyRyBDlSFKxBMKRwfPlC9xfMkllwSvYZIt2r17N/3hD3+gyy+/nG64&#10;4QbJo4JndubMGVqzJvkCdPvttxttYH9/P73//vt01VVX0ZVXXmmsLUeOHKGtW7fSueeea7xvd+zY&#10;QR9//DHxz97f/OY3jWnyj3/8g958802aMWMG1dbWGmsHv/Dvfvc7On78OPxVshe6WCUm/gIZBB/6&#10;4x//SKFQyLgP8ZzSkydPBsKH3nnnHfre975n/JnHA0jnnXee8Wdeyl9N/h6NHTuWNm7caI2wu+++&#10;2+izV3KY5zX71a9+ZaWS3HnnnTpOZ+QcF1xwAd13333Wtfv6+qimpiZvOyqG2FZIS8sNtqdOnUr7&#10;9+8vRAoco1GB7373u/Q///M/Gs+IU0EBKAAFoAAUKA8Fvv3tb9Nf//rX8riZEr6LWbNm0d69e/2F&#10;7XJII+EvD1dccUXJdj2P0LS3t9M111xjfLJPMSK+9tpr9PDDD1uniLKygia3bdu20RtvvEF1dXW0&#10;ePFiY0356quv6PHHHyf+Qmh6Itdzzz1nPeh5O0x+CeLRty1bttC8efPopz/9qbG+4RdevXo1HT58&#10;GP4q2QtPPfUUffjhh4Hwod/+9rdUXV1t3IdaW1vp2LFjgfAh/oX0Jz/5ifFnHv/CefHFFxt/5qX8&#10;1fTvUYSV4ePbo48+Sj/84Q8lR1swzfjX9+nTp9Ovf/3rYDZQolUctFNfO3yLbG/q20RVNVUSzQuW&#10;CSZIBqs/eGswQdLdJ8jZdmuCnG23JkGZYyB6qqDOtlshVCNxaoJqJG4f8b4aiWjk6tuPnG0FLe1Q&#10;BNhWEM4jU0yQ1C9sUOAFsA3YlvHuoPirqK2AbcC2yEcA24BtkY+Y3m+kGglg23S3EwG29fdBUOAF&#10;sA3YlvHuoPirqK2AbcC2yEcA24BtkY+Y3l+GsJ2gtaEG6mCLwkxf1UlboyFtGptII4mzvCu+xHkB&#10;iyvmvW/9sM2WNa1opcqBBDkWu+SrRVato+QaPbaC8Ln+rthbSCNxCwbYBmzLDCPAtoxKaRuU/nPr&#10;xX0IdbaduozW0n9esQpXV3caCV9wr7VygBIOWOEMs5S6h7vTvrCNY4G+AhfhKzPY7qbmivUUGthK&#10;LWxVcN2b77BtAWmc2oa6Ag7b3Ek3smWX4lQZdcJ2rgGoa2ACtgHbMuMcOdvZQWn79u3Ey5jW19fL&#10;yGjEBpFtRLZFjofItuHItoesohu2OThvZCtzxyujTtiORShSHXUGCy1Z9SxDX1aw3R2up3ej3oA2&#10;l9xf2GZLhIY3sKvGqZbVmQ1+ZJu5ZDhEPQ7YZhAeJupiy6E6t1x/Fz1S3fsB24BtGa8BbAO2Zfwk&#10;nw0i29l9CJFtpy6jL7LtLavohu0kP4cp1GOH7eQ9NHVFKTNOG4+EaUNTVxYIV3uilA9sx9dSfWQ+&#10;be2ax9JI1tL8RDt7d9G7+Qrbw29ZtayjGa2WJmwzh65YOvxRZvYqGkgMO3KuvxfQXYBtwLaM2wC2&#10;AdsyfgLYVlMJaSRuvUYdbHvMKr7AtiOttY46RrIJGISHqmhdMg+W7KklaiOFqGxgOxGpp4Z1+9j9&#10;T6elA/dSomo1UUcftWsMCfsH2+nI1YUFtgAAIABJREFUbywZGi5N2LZ5YzwSoqp4Gw1lRLlz/V3W&#10;kQHbgG0ZXwFsA7Zl/ASwraYSYHu0w7b3rOILbNu7kQcDWyvTwcGRfTnmpUkOmbKC7bW1W9NwzSPd&#10;jFPbEy0UkhRDZOYXbNsBu1xgm2vrTjNJKp7r76L+4PsB24BtGT8BbAO2ZfwEsK2mEmB7dMO2H6zi&#10;O2yzC/IgYKQ2Qa4MWB4Bj9RSwrVDPG7KCLabaXNTu21iJK9KojedxBfYZm9VYeoa6eRygu1cuU/F&#10;5EQBtgHb4sccEWC7ENjeQff/6FHqtQ6dRg1tP6DXWzvpE+vfC+mWhb30UnInTWtYSZd2PpPTdmXD&#10;ID3TmTySFt5CC3tfymn78M4n6DpbczFB0t13WNTGqQkmSLp9xPNFbXxiFROwzXO67RyWVrfw+WZl&#10;A9sUa6ZmareljTDYDm+mW7tKMbJdQalU51QnF5MrlA1G9Jf+E0eovahMAtgGbAO2ZRQoBLYLO6/u&#10;owDbgG2RTwG2DcA2u6SjJN5wE3SzihnY1l+ZpHxgm1VHbA69Sy2ptBGWRtK84VZqL/E62+UT2Y5T&#10;LEbU2Oia65vj76LHa3I/YBuwLeMpiGwDtmX8JJ8NqpFk9yFUI3HqMuomSA7fvlesYgK2YwxWGhuz&#10;TPhjf4+xvxcyFbCMYJt1Cc/TruogPk2SZi+lTo352vyUvqSRZDzPvHJgvZHt7DN2nW+96QVtcv29&#10;kB9DwDZgW8ZvANuAbRk/AWyrqYScbbdegG01H5Kx1rmojVWUIV1exCra4Pgba9BIdN5RpcTa4Sry&#10;INN+blNesC171wXamYDtApsqPEwvbAsv55kBYBuwLeNcgG3AtoyfALbVVAJsA7bVPKYwa52wXVgL&#10;ij/KCGzf/P/dTFOnTy2+9T6f4bwLzqMn73vSuuq///u/0/jx431ugb7L7d69m/7whz/Q5ZdfTjfc&#10;cIO+E/t8pjNnztCaNWusq95+++0+X915uf7+fnr//ffpqquuoiuvvNJYW44cOUJbt26lc88913jf&#10;7tixgz7++GPiE7q++c1vGtPkH//4B7355ps0Y8YMqq2tNdYOfuHf/e53dPz4cfirZC90sdKnPCc3&#10;CD70xz/+kUKhkHEf4p+5T548GQgfeuedd+h73/ue8WceDyCdd955xp95KX81+Xs0duxY2rhxozXC&#10;7r77bqPPXslhntfsV7/6lbVk+5133qnjdEbOccEFF9B9991nXbuvr49qamrytqNiiG2FtNQegbys&#10;6jI6fux4Iacxegx/QXj7T29bbfjud79LX331ldH2FHPxw4cP0xdffEFnn302TZ1aei8+qXufM2cO&#10;vfrqq9Y/p0+fXowkRR978OBB4qA7efJkmjRpUtHnK/QEp0+ftuBk3LhxxvuW+xgHS+5jJl9Ojx07&#10;Rl9//TVNnDjRemib3D755BPij1H4q1wv7N+/3wLLIPgQf+bzZyZ8KNl3/Jl36NAhSw/Tz7zPPvvM&#10;esaY/j1L+avp8b1vn5VQS9///vfpf//3f+UGW0CtEomE9Xs2a9asgLZQ3CzuD3/6058sQ99ge8WD&#10;K4z+8IplyW7BH/jPr3ne2vnggw+W5D2k7iwej7O1crpo7ty5dOONNxYqifHj+IPt6aefttqxfPly&#10;o+156623aM+ePVRdXU3z5s0z1hb+IsWjPBz66+vrjbWDX5i/CO3du9fyMZM/goODg9Tb22tFthcv&#10;XmxUk46ODusFBP4q1w3btm0jDlJB8CGejsQj26Z96IUXXrBeQILgQ2+//TYtWrTI+DNvy5YtFvSb&#10;fual/NV036Qi2/fcc4/RZ6/cKM9v1dbWRlOmTKGmpiYdpzNyDj5eU1/hfYPtTX2bqKqmysgNF3NR&#10;5GwXo543xyJn260rj2qvWLGCZs6cSc8++6w3wkue9YEHHqBdu3ZZ7TD5AoKcbXeH8Xzb7du307Jl&#10;y4wDSj53Quk/tzqos+3UBKX/3D7ieZ1tyd8AHWbI2VZQ0Q5FgG0F4TwyxQRJ/cIGBV4A2+6+BWwD&#10;tosd8Sj9l92HUPrPqctorUZS7PjKdzxgW0FdwLaCWD6YArb1iwzYdmuKyLZbk5tuuokOHDhAO3fu&#10;1O+ECmcMir+KmozINiLbIh9BZBuRbZGPmN5vpBoJItumu52snN5Vq1ZRXV2d8VSDYtRAGolbPUS2&#10;EdmWGVOAbRmV0jaIbCOyLeMxiGzLqKRmg8i2gl6eR7btC9qk2lX3GPV11Sm0Mr+pnznbjiLrs1fR&#10;QCJKmWsvFnNj+mE7RuGKVqocSFDU3lBHUfj0wjYjbWf7I/1RihayJBM7CWAbsC0zDpBGkh2UkLMt&#10;4z1JG8A2YFvGW0YbbHvNKlxz3bDNF9ZrrRyghANWOMMsZWuRJ7dsy87HIhGqjhbGYmUT2U5E1tLu&#10;aAuNoDWD77X9LdRSIMRlG1T+wTZbkTHST9FCCVTiiaAXtrmTbmTeGafKqBO248w5+5lzZu+G5MqT&#10;8bYhYos4FbQBtgHbMo4D2AZsy/hJPhvANmBbxodGF2x7zyq6YZuD9kZGivHKqBO2YyzwV80Cf7mi&#10;mrEwVbRWFhz4LB/YjicoVBkaGQsu+JYZJQIb32CbdWqYugoGUJlb1QvbySvGwiHqccA2g/AwsRKD&#10;OVA7EqYN7Lh4beH3CtgGbMv4O2AbsC3jJ4BtNZWwgqRbr1EF2z6wim7YHoYVCvXYYZu9NIQ3UFNX&#10;rqg1Z5keK7sgt03+sVM2sO28zQStDW+mW7taKI3fag+RbNZ+wTZ/81o6/C1j9qrMTx3F3wc/gy+w&#10;zd8E0zeS8UYYY9H7aorWRop6sQBsA7ZlRgRgG7At4yeAbTWVANujG7b9YBVfYNuR7lpHHUNdjq/x&#10;yS/0TdSTF8hHI2yzFJLmDbdSe1QnahP5BdvpLis+zSJX9/sC27aLW3ld8TYaGo5yx5Ihb2os8s0Y&#10;sA3YlsEDwDZgW8ZPANtqKgG2Rzds+8EqvsC2vRsz00UYiIc3NBELegui36MQthORZtrc1E4tOmcU&#10;Mh39h23eeezzRaiHooGfIJktjcTpfCNpJv22NBnAttqvm4Q1qpG4RQJsA7Ylhk5eE+RsZ/ch1Nl2&#10;6jKq0kgct+4Nq/gO2+yCPDgYqU2wVF57eoko1WTUwbY3KSRcRjOwXVwHByWyzdsR5znaTcvZf215&#10;3IDtYhnAdTxgG7At41Ti0n876P4fPUq91smmUUPbD+j11k76xPr3QrplYS+9lNxJ0xpW0qWdz+S0&#10;XdkwSM90Jo+khbfQwt6Xcto+vPMJus52A6iz7e5NrCDp1AR1tt0+4v8Kkt6wignYZhPQrPTWaA9n&#10;FvZfK3Bb3P2VYc52NzWzDIV2jSX/Um5sDLY9qEzidxpJEraHK5PYc7lT4tZ1jKSYyIBCygZpJG61&#10;ANuAbZkxJIZtmbN4bwPYBmyLvAywHRDY9oBVzMB2qjJJMpV33Ud2fbOUMBY5KNtffrAda6Zmaqf2&#10;AkvJ5dPMCGzHYyyRpJEaNafE+A/bcYrFiBozbwSRbYlhqmYC2AZsy3gMYFtGpbQN0kjceiFn263J&#10;qE0j8YhVTMB2jMFKY2MmRCKy7fD27nAzy1FoT9fbVnue5rX2B7adhdXJgwVt+E3qhW3n21+qGLx9&#10;pjJRjrdBwLZGD02eCrAN2JZxKsC2jEqA7XwqAbZHM2z7wyq6YduxCM/wF3XH39gFsy1ogzQStedl&#10;Udb+wHZRTZQ+WC9sS19WuyHSSNySArYB2zIDDbAtoxJgG7Ct5iejNrKtJpOSte4VJJUursnYSBrJ&#10;kh8voQNfHtB0C/6d5vDBwxT/c9y64PPPP0/XX3+9fxfXfKXu7m565JFH6Nprr6XHH39c89n9O92W&#10;LVuIP9z49uKLL/p34SxX4p+eduzYQbfddptR3/j888/pvvvuo2nTphnv27a2NitXjf93zpw5xvrn&#10;zTfftMbs1VdfTXfddZexdvALr1ixgg4dOgR/leyFhx56iOLxeCB8aP369bR48WLjPnTHHXfQ0aNH&#10;A+FDmzdvpjvvvNP4M2/VqlU0c+ZM48+8lL+a/D2qqKighoYGa4Q9+eST1m9SKW9VVVU0a9YseuWV&#10;V0r2Nvbs2UNLliyx2t/X10c1NTV576ViiG2F3K09AslXekywFR9LeZsxYwYdPHiwZG/h5MmTdPz4&#10;cRo3bhxNnDixZO+jtrZ2ZABOmjTJ6H2cOHGCTp8+TePHj7d0NbWdOXOGjh07RmPGjDHet9zHuCbc&#10;x3h7TG2nTp0i7vNjx46lCRMmmGqGdd0jR45Y/4W/ynUD92Xu00HwIT7G+diGDyX7juvBxxbXA8+8&#10;pCYpfzU5vvmzlr/Q8626upo++OADucEWUCvOWvyezjnnnIC2UNys+fPn065duyxD32B7xYMrLCAp&#10;te3//e//oy3PbbGa/W//9m90/vnnl9otjLSXR4q62KIyc+fOpRtvvLFk72P//v309NNPW+1fvny5&#10;0ft46623iL+98ofbvHnzjLXl8OHDVk7+5MmTqb6+3lg7+IVfffVV2rt3r+VjU6dONdaWwcFB6u3t&#10;Jf6SzCOTJreOjg7rRRf+KtcL27Zto88++ywQPsQnSYZCIeM+9MILL1gvj0HwobfffpsWLVpk/JnH&#10;v3LydAPTz7yUv5rum40bN1oD7J577jH67JUb5fmt+JfRKVOmUFNTk47TGTkHH69r1qzxF7Y39W2i&#10;qpoqIzdczEWRs12Met4ci5xtt67I2XZrgkVt3JogZ1vtmYRqJNl9CIvaOHVBzrbauJKxRs62jErD&#10;NnYoAmwrCOeRKSZI6hc2KPAC2AZsy3h3UPxV1FbU2XYrhEVtnJqgzrbbR/xf1EY0kgvfD9hW0A6w&#10;rSCWD6aAbf0iBwVeANuAbRnvDoq/itoK2AZsi3wEsA3YFvmI6f1GqpEgsm2623XX2TZ3P0gjcWsP&#10;2AZsy4xIwLaMSmkbpJG49UKdbbcmSCNRG1cy1ohsy6g0bONHZDsRqaeGdfuSV5y9lDoTLRRSaKPI&#10;1Pec7ZFlzeuoY6iLrSOpb9Mf2eYF7lupciBBUftql/EIharWUXK10/TCNvYFb7IXkJe7V8A2YFvG&#10;U5CznR2Utm/fTsuWLTM+qSxfHyKy7VYHaSROTRDZdvuIr2kkHrIKvzPdsM35o7VygBIOWHEu0jPC&#10;JXaGKWKRwfKJbMfXUvOGW6k9OozXHizb7idsWysaxdtoqEsnYqcHpF7Y5k66kS27FKfKqBO245EI&#10;9UejzhcFx6qR7NhQD0UTUSpkRXrANmAbsC2jAGC7MJXSRyGynd2HMEHSqctoi2x7zSq6YZuD9ka2&#10;xni8MuqE7ViEItVRZ7CQnEu083uN1CaoECwDbCs8gX2Dbf4mFamlRCE9Knk/emE7edFYOEQ9Dthm&#10;IB0mVmIw3wuD05klmz9iBtgGbMv4DCLbgG0ZP8lnA9gGbMv40KiCbR9YRTdsD8MKhXrssC3JIY5A&#10;oYw3pG3KB7YpQWtDbCXBrq3UUsn+f3gz3dpVmmkkI9DaH85wCLXOzWftC2yPfFpiLcn1+SXr26T8&#10;fQK2Adsy3gLYBmzL+AlgW00l5Gy79RpNsO0Hq/gC245011xpuwzII/0UjRaWbVBGsM27pJuaK1bT&#10;LppOSwc4dKs9OETW/kS2bXlDdR00UNlKVf/xrzRQYJpFrnvyBbZtF3d/amKOG6qidSyZe/aqzNwp&#10;UU+k9wO2Adsy3gLYBmzL+AlgW00lwPZohm1/WMUX2LZ3Iw8StlY6mUtDTnp5wfZwnvaNGxfQ6nip&#10;TpB05zBbOUbLhwrKEwoKbPN2ONJM4jGKsUzuxkoO3TzXJGNipeQzH7AN2JZxFcA2YFvGTwDbaioB&#10;tkc5bGfMt/KCVXyHbXbBzNzsWIzRSiOLaHPo3ri8oLl0ZQTbLKrNmK29q87yfl6ZpJnaaWtqwqTa&#10;MySrtW+R7cw8Z9bBzvyi4m/G78g2b3E8EqYNTV0ZExAsCqcwdRX0MgHYBmzLjAbAdiGwvYPu/9Gj&#10;1GsdOo0a2n5Ar7d20ifWvxfSLQt76aXkTprWsJIu7Xwmp+3KhkF6pjN5JC28hRb2vpTT9uGdT9B1&#10;tuaiGom771CNxKkJqpG4fcT7aiRZ5mR5wComYDs3k0jmdmf5USof2HZVH3HCt8wPssjGH9jO0plF&#10;wGiuezID21kqk/AGFpG3DdgGbIvGLd8P2C4EtmWU9d4GsA3YFnkZYNsEbPvDKmZgO1tlEt6SwvO2&#10;ywe2M0v/sfzttZF51FJyke0snzCSJT0CXmc7WzUS+wMgTuxLDPsU406kj7HygNWsPGAhKfaAbcC2&#10;6IcYsJ1dISxqI+M5aRtUI8n+wobSf05dRtMESVe6hQesYgK2R9JGMl2eTaSM9LPygAXMkSwf2Gai&#10;OBa1oUX02FA7q6aob/Mnsp1sr65FX3Ldvd7IdnqyI79eqhi8/R7sC9pYkyX5zMjhDYva6PNRfias&#10;IOnWE5Ht7KCERW3kxx5gG7At4y2jCbb9YBXdsO3gD1aEgq9lkptJnAvd5KyqJuEYRmB73bZ1dMVV&#10;V0g0L1gmg3sGqWlJk9WoV155haqqqoLVQIXWdHd30yOPPELXXnstPf744wpHBst0y5YtxB9ufHvx&#10;xReNNo6/De/YsYNuu+02uv7664215fPPP6f77ruPpk2bZrxv29raiD9k+H/nzJljTJM333yTnn/+&#10;ebr66qvprrvuMtYOfuEVK1bQoUOH4K+SvfDQQw9RPB4PhA+tX7+eFi9ebNyH7rjjDjp69GggfGjz&#10;5s105513Gn/mrVq1imbOnGn8mZfyV5O/RxUVFdTQ0GCNsCeffNL6TSrljbPWrFmzLO4q1W3Pnj20&#10;ZMkSq/l9fX1UU1OT91YqhthWyM3aP/dPOncScWcote3y+ZfTO7vesZp92WWX0f79+0vtFkbae/Lk&#10;STp+/DiNGzeOJk6cWLL3UVtbOzIAJ02aZPQ+Tpw4QadPn6bx48dbuprazpw5Q8eOHaMxY8YY71vu&#10;Y1wT7mO8Paa2U6dOEff5sWPH0oQJE0w1w7rukSNHrP/CX+W6gfsy9+kg+BAf43xsw4eSfcf14GOL&#10;64FnXlKTlL+aHN/8Wctf6PlWXV1NH3zwgdxgC6jVwYMHrd+Pc845J6AtFDdr/vz5tGvXLsvQN9he&#10;8uMldODLA+LWBczivPPPo//a8l9Wq3784x/Tl19+GbAWyjeHvyi8//77dP7559O8efPkDwyY5dSp&#10;U6mzs3PkoWKyefv27SMeVeYRZd4uUxv/Ady9e7f1A2i6bz/88EM6cOAAXXnllUbh8uuvv6aPP/6Y&#10;Jk+eTJdccomprrGu+84771gvIPxH0OQWFH8VacAjQocPHw6EDw0ODtKUKVOM+9Dbb79tvYAEwYc+&#10;/fRTK+po+pnHv36cddZZxp95KX813Tf9/f3W0OIR7lIODPJ7eO2116yX7WuuuUb0uAjsfs5a/Eu8&#10;r7C9qW8TVdWUXgqGnznbXnuM3pxtr1ub+/yYIOnWBjnbbk2Qs+3WBBMk1Z5byNnO7kOYIOnUZbTl&#10;bKuNosKsv/GNb1AoFKK//OUvhZ0gAEcZydkGbJvvecC2/j4ICrwAtgHbMt4dFH8VtRWl/9wKoc62&#10;UxOU/nP7iPd1tkUjV99+wLaClvYIJGBbQTiPTAHb+oUNCrwAtgHbMt4dFH8VtRWwDdgW+QhgG7At&#10;8hHT+xHZVugBpJEoiOWTKdJI3EIDtgHbMsMPsC2jUtoGaSRuvbBcu1sTpJGojSsZa0S2ZVQatvEj&#10;sm2vsz19VafWpdr5bfgF28761PzKs2nVQMK9zLmC/pmm+iPbvB5lK1VmtpMVgQ9VraNkVe30feiq&#10;Iw7YBmzLDAPkbGcHJdTZlvGepA1gG7At4y2jCbb9YBWuuW7Y5u1urRygRNS+lJ6zpvbI+h92hpm9&#10;igYShS3AVz6RbbZce31Pywhgc/BeW7uV2gtY6SfXgPIHtmMUiVRT1OYExaywmOte9MI2d9KNbDWb&#10;OFVGnS8FcbY6ZD9bHdLRDY7l55PHLh8qbIVMwDZgW+YHELAN2Jbxk3w2gG3AtowPjR7Y9odVdMM2&#10;B+2NbLnDeGXUCduxbEu0O5ek54vfhKkrA9JlvIKs9SYWLFhgGftW+s+LnO1EpJk2N7VTS+pFhS3f&#10;Xh+ZT1u79K0h6Qtss/JF8cpK29LlboeW69r8VnphO3mtWDhEPQ7YZiBtrTTvfOPJXArVfZz8HQK2&#10;Adsy3gLYBmzL+AlgW00lpJG49Ro1sO0Tq+iG7WFYoVCPHbadUD3Sq/EYxViosHGEK9mX+kgtJTKY&#10;RmbUlA1sd4fr6d3oVidsM9BrT7RQSEYJCRtfYDuzHY4osEQjJU18gW3W9oql3ckW5fn8AtiW7DRJ&#10;M+Rsu4UCbAO2JYdPTjNEtrP7EEr/OXUZNbDtE6v4AtuOdNc66sj1pZ3bjXbY5mkjzdRuy9PupubQ&#10;u9RS4rAdS4aGnWkYxf5qsON9gW1bO/nnl6p4Gw253ghZ9DvUQ9EC86AQ2XY7A2AbsC3ziMAESRmV&#10;0jaAbcC2jMeMVtj2ilV8gW17x/IgYWtl1txszjGR2gQVENgunzQSIgbXFespNJCMbneHF9Bqeoz6&#10;Si2NxDGas6dhyAx4kY3fsM3bky2CXYzz8nMCtgHbIl/n+xHZRmRbxk/y2QC2AdsyPjQ6Yds7VvEd&#10;ttkFs3NJcYHBskkjSQ6CBK0NNVAHK30xffZ0CrWV4gRJ23D2KIWEX8EEbMcjYdrQ1JWuqsI+yYQ3&#10;NFGXY0awzOMsbQPYBmzLeAxguxDY3kH3/+hR6rUOnUYNbT+g11s76RPr3wvploW99FJyJ01rWEmX&#10;dj6T03ZlwyA905k8khbeQgt7X8pp+/DOJ+g6W3NRZ9vdd1jUxqkJ6my7fcTXRW08ZBUTsM0ig9ZE&#10;SHsEu9jIfZnBdsrh9KeQ8DP7nbPtglMZqpC0MQPb9sokxb0lpm4TsA3YlnF5wHYhsC2jrPc2gG3A&#10;tsjLANtmYdtLVjED287KJMV+gef3UIawzaPbzSzP2TZZUjRSJff7C9s5ZsdKtlVk5j9sxykWI2q0&#10;pvWyewtFqDaRykVn/470s3KH6nUaAduAbZGv8/2AbcC2jJ/ks0EaSXYfwgRJpy6jL43EW1YxAduO&#10;imksyu2oXJK1RKD46VI+sM1L/VV10D6aTkuH87bFt69m4Stsa0ixyHd3emGbw3MVrUuuXEOpYvDO&#10;gvfZF7RJtXGkgLxalyBnO4temCDpFgWwDdhWfLS4zAHbgG0ZHxp1sO0xq+iGbatYQxpWrKINjr/Z&#10;GIbtsC3KN9z7BS5sUz6wLTMKirTxFbaLbKvocL2wLbqad/sR2XZrC9gGbMuMOFQjkVEpbQPYBmzL&#10;eMyog20ZUYq00b2CZJHNKehwI7A98ZyJVFFRUVCDTR40Z/4cerfnXasJoVCI9u/fb7I5RV371KlT&#10;dPz4cRo7dixNnDixqHOZPHjRokX0yiuvWE04++yzTTaFTp48SVzX8ePH07hx44y1ZWhoiI4dO2aN&#10;MdN9y33szJkzdNZZZ9GYMWOMaXL69Gk6ceKE5e8TJkww1g5+4aNHj8JfFXqA+zL3afhQWjT4kNOB&#10;gvTMS/mryd8j/uw/cuSIJVJ1dTW9//77CiMueKaHDh2yfj8mTZoUvMZJtmj+/PnU09NjWfu2guT3&#10;/8/36eDXByWbGByzb1zwDXrt5desBt1www305ZdfBqdxii354osv6O9//ztNmTKF5syZo3h0cMwv&#10;vvhi2rJli9Ug7swmt08//dTyiYsuuoguuOACY03h0L9nzx4LKufOnWusHfzCH330ER08eNDyMZM/&#10;PgcOHKB9+/bRueeeSzNnzjSqycDAAHH4h7/KdcOHH35ogUMQfGjv3r3Eo2ymfehvf/ub9RIbBB/i&#10;X9JmzJhh/Jn33nvvWS9kpp95KX813TfvvpsMDN58883E+6iUtzfeeMPqW/7iUKobZ4KXX37ZX9j2&#10;Yrl2PzoAaSR+qKx2DaSRuPVCGolbE+RsuzVBGonaswZpJNl9CBMknbogjURtXMlYI41ERqVhGzsU&#10;AbYVhPPIFDnb+oUNCrwAtgHbMt4dFH8VtRWl/9wKoc62UxOU/nP7iK91tkWDuMj9gG0FAQHbCmL5&#10;YArY1i9yUOAFsA3YlvHuoPirqK2AbcC2yEcA24BtkY+Y3m9kgiQi26a73ZsVJE3cFdJI3KoDtgHb&#10;MmMRsC2jUtoGaSRuvbgPIY3EqQvSSNTGlYw1ItsyKg3b+BPZ5gvarKX5iXaqU2ibrKmfOduxcIh6&#10;oon00uayjZS08y2yzetURmopYV/3VLKNMmbaYHvH/dT4t3spdu+lMpfNaqMHXgZpfeN6+lbMuWS1&#10;SqN0wfaO+xvpb/fGqAhJ6IEHHqBdu3bRs88+S/PmzVO5jbTt4HpqXP8tij1hX8Rb7VS6crZ1aHLT&#10;TTcRn7C5c+dOtZuwWwfGXzNuQUO7MkXREtnW0C49sF38+Ob66Egj0eHLWmBbw/jWFdnWoYkW2Nbg&#10;r76lkWQu+lL4Uy3nkf7AduZie3pvpMwi24BtWfcAbOuHBMC22/sA225NANuyT6mkHWDbrRdg26kJ&#10;YNvtI4BtteeMe2Vr1ePz2wO2FfREZFtBrJQpItuKohUf+UJk2y05IttuTfS8HOp/aUVkW/zIAGwD&#10;tkVeAtgWKZS5H5FtBcUQ2ZYVC5Ft/ZCgB14A2y4f1vCZGbAN2C42TQxpJNl9qOicbQ3jG5FtRLZl&#10;2Se3HWBbQUPAtqxYgG3AtshXdOQvIo3ErTLSSESe59yPNBK3XohsI7ItGkWIbIsUQmRbVSGbPWBb&#10;VjzANmBb5CuAbbdCOjQBbIs8D7AtUgiwDdgW+QhgW6QQYFtVIcB2AYoBtgHbIrfRAZaIbCOyLfIz&#10;0X5EthHZFvkI0kjcCgG2RV4D2FZVCLBdgGKAbcC2yG0A24hsi3zEtV9DybLMcwK2AdsiPwRsA7ZF&#10;PiLej5xtsUYjFkgjkRULsA1uqtuuAAAgAElEQVTYFvkKYBuwLfIRwLaqQsVPgOZXRBqJU3fANmBb&#10;dSS67QHbChoCtmXFAmwDtkW+AtgGbIt8BLCtqhBg26UYqpFke9AUvcga0khUxyZgW1Uxz+z9rLPt&#10;2U0Mn9g32Pb4RrStIKmhnXpK/xXfEF11totvCelZQVJDQ3SV/tPQFNIyQVJDQ4Lir6Jb0ZJGIrqI&#10;xH49pf8kLiRhoiOyLXEZoYmWFSSFVxEb6Ipsi68kttCygqT4MkIL32Bb2JLiDfxZQbL4duY7Q5kt&#10;auOtWIBtb/Ut5OyAbbdqgG23JoBttyaAbbUnDmA7uw8VXWdbrRuyWgO23bIAtjU4lsZTALYVxARs&#10;K4jlkylgG7At42qAbcC2jJ/kswFsA7ZlfAiRbRmV1GwQ2VbQyw5Fm/o2UVVNlcLRwTAFbAejH+yt&#10;AGwDtmW8ErAN2JbxE8C2mkpII3HrBdhW8yEZa8C2jErDNoBtBbF8MEXOtn6Rg/JZHmkk7r4FbAO2&#10;ix3xiGwjsi3jQ4BtGZXUbADbCnoBthXE8sEUsK1fZMC2W1Mti9po6CrANmC7WDcCbAO2ZXwIsC2j&#10;kpoNYFtBL8C2glg+mAK29YsM2AZsy3gVqpHIqJS2QTUSt16oRuLUBBMk3T6CCZJqzxmvrctsgiTq&#10;bMs6jG+wHY9QKFJLia5G2aYp2WnL2daw8p0e2C6+Dq+uNBLU2Xa7og5NtMB2YPw1QyMN7cpUXQts&#10;a2iXnsh28eOb66MDtnX4spacbdTZzvagQZ1tmyr+RLZRZ1sBvgDbsmIBtvVDAmDbo8i2hh9jXWkk&#10;OgAFsC37lEraAba9iWzr8GXAtrtvtKSRaHg59C2yHQtTqCdKiWil2sBWsAZsK4jlTxoJYFu2SwDb&#10;gG2Rr+j4MdaSsw3Y9iTypeflUP84QmRbNDIR2c5USFcaiY5nHmBb7L+qFoBtBcUA2wpiMdNYOEQ9&#10;0QR59bII2NYPCXrgpfjPzEgjcY81RLbdmujxV/3jCLAt/q1AGolTI8C222cQ2RaPI6cF0kgUFENk&#10;W1YswLZ+SNADL4Btlw8jso3I9jvv0LPPPkvz5s2TfcQ57TR8lkfOdvYXtqJXkNQwvgHbgO3CHgz2&#10;owDbChoCtmXFAmwDtkW+ouOTKtJI3CojZ1vkec79yNl264XINiLbolGEyLZIocz9gG0FxQDbsmIB&#10;tgHbIl8BbGcLKDfS3+6N0b2XitTLvR+wraYdYBuwLfIYRLYR2Rb5iHg/YFus0YgFYFtWLMA2YFvk&#10;K4BtwLbIR1z7NaRrZJ4TsA3YFvkhYBuwLfIR8X7AtlgjwLaCRklTwDZgW+Q0gG3AtshHANuqChU/&#10;J4NfEWkkTt0B24Bt1ZHotgdsK2iIyLasWIBtwLbIVwDbgG2RjwC2VRUCbLsUwwTJbA8aLGpjUwWl&#10;/xSeM/6U/lNoUAGmA38eoNsX3G4d2dfXRzU1NQWcJRiH+AbbHt+uthUkNbRTTzWS4huiq/Rf8S0h&#10;0jJBUkNDdJX+09AU0pKzraEhQfFX0a1oSSMRXURiv55qJBIXkjDREdmWuIzQRMuiNsKriA10RbbF&#10;VxJbaKmzLb6M0MK3CZLClhRv4A9sF9/OfGcos+XavRULsO2tvoWcHbDtVg2w7dYEsO3WBLCt9sQB&#10;bGf3oaJL/6l1Q1ZrwLZbFsC2BsfSeArAtoKYgG0FsXwyBWwDtmVcDbAN2Jbxk3w2gG3AtowPIbIt&#10;o5KaDSLbCnohjURBLB9MkUaiX+SgRAoR2UZkW8a7g+KvorYijcStENJInJogso3Itug5Yno/ItsK&#10;PYDItoJYPpkiso3ItoyrIbKNyLaMnyCyraYScrbdeiGyreZDMtaIbMuoNGyDyLaCWD6YIrKtX+Sg&#10;RAoR2UZkW8a7g+KvorYiso3ItshHENlGZFvkI6b3I7Kt0AOIbCuI5ZMpItuIbMu4GiLbiGzL+Aki&#10;22oqIbKNyLaaxxRmjci2gm7+RLZRZ1u2S3yLbMcjFIrUUqKrUbZpSnbaYFvDynd6IoXF1+HVFdlG&#10;nW23K+rQREvpv8D4a4ZGGtqVqbqWyLaGdumZIFn8+Ob66MjZ1uHLWmAbdbazPWhQZ9umij+wjUVt&#10;FOALsC0rFmBbPyQAtt3ep6XOtoYfY12RbR2AAtiWfUol7QDbbr0A205NdKWR6BjfWnK2Nbwc+lb6&#10;LxamUE+UEtFKtYGtYA3YVhALkW0FsZhpLByinmiCvPJfwDZgW+SROn54ANtulQHbIs9z7gdsA7ZF&#10;HgPYdisE2BZ5TeZ+RLYVFENkW1YswDZgW+QrgO1sX3cb6W/3xujeS0Xq5d4P2FbTDrAN2BZ5DGAb&#10;sC3yEfF+wLZYoxELwLasWIBtwLbIVwDbgG2Rj7j2a/j8nXlOwDZgW+SHgG3AtshHxPsB22KNANsK&#10;GiVNAduAbZHTALYB2yIfAWyrKoQJki7FNMzJAGwDtlVHotsesK2gISLbsmIBtgHbIl8BbAO2RT4C&#10;2FZVCLAN2JbwGQ1fiJCzLaGzwwSwraAYYFtWLMA2YFvkK4BtwLbIRwDbqgoBtgHbEj4D2HaIhGok&#10;Ej6TMkE1EgWxmCmqkcjphTrbbp1QZ9utCUr/uTXRU6pS/0trZkuRs+3uO5T+c2qCNBK3jyCyLccQ&#10;aStEthUUQ2RbVixEtvVDgh54KT7yBdgGbMs8B/T4q/5xBNgW9x5gG7At8hLAtkihzP2AbVXFPLPH&#10;cu2eSVvwibVFtgtuQfpAT+ClgHbpgu0CLu06REudbQ0N0RXZ1tAU0lL6T0NDguKvolvREtkWXURi&#10;v54VJCUuJGGiA7YlLiM00bKCpPAqYgNdkW3xlcQWWha1EV9GaOEbbAtbUryBP2kkxbcz3xn+/Oc/&#10;04IFCyyTvr4+qqmpyXvBiiG2FdIkf9JICmmZ/DGAbXmt/LIEbLuVBmy7NQFsuzUBbKs9pQDb2X1o&#10;06ZN1NLSQvX19WqCarQGbLvFBGxrdDANpwJsK4gI2FYQyydTwDZgW8bVANuAbRk/yWcD2AZsy/gQ&#10;ItsyKqnZILKtoBci2wpi+WDqW862x/cC2AZsy7gYYBuwLeMngG01lZBG4tYLsK3mQzLWgG0ZlYZt&#10;ANsKYvlgCtjWL3JQPssjjcTdt4BtwHaxIx6RbUS2ZXwIsC2jkpoNYFtBL8C2glg+mAK29YsM2HZr&#10;igmSbk0wQVJt7GGCpFsvTJB0aoKcbbePIGdb7TnjtTVythUURs62glg+mSKNxC00ItuIbMsMv6C8&#10;HIraCtgGbIt8BLAN2Bb5iOn9ZQbbqLMt61C+RbbjEQpFainR1SjbNCU7bbCtYcUuPfCCOtsuBxhc&#10;T43rv0WxJ65T8g27sa40Eh2ramqJbAfGXzO6REO7MjtZC2xraJeeNJLixzfXR0dkW4cva8nZ1jC+&#10;dcG2Dk20pJFo8FffItuxMIV6opSIVhb8fBYd6E8aCepsi/rBth+wLSsWYFs/JAC23d6nJY1Ew48x&#10;YNvdN3r8Vf84AmyLn+KAbadGgG2DkW3AtnjAMgtEtqVkShr5mUaC5drlOgaRbbdOutJIdER5ANvu&#10;/kFkW25sp6wQ2XbrBdgGbItGESLbIoUy9yOyraAYItuyYiGyrT8ipydSWPxnZsC2exQgso3IduPf&#10;7qXYvZfKPiJddkgjye5DRS9qo+HLFSLbiGwXPLBHDgRsK2gI2JYVC7AN2Bb5CiLbboV0aILItsjz&#10;nPsR2UZkW+QxgG3AtshHxPsB22KNRiwA27JiAbYB2yJf0QGWSCNxqwzYFnkeYFukENJInAoBtgHb&#10;ojEj3g/YFmsE2FbQKGkK2AZsi5wGsI3ItshHXPs1VFHIPCci24hsi/wQsA3YFvmIeD9gW6wRYFtB&#10;I8B2VrE0QAJytt3KIrKNyLbywynjAMA2YFvkQ4BtwLbIR8T7AdtijQDbChoBtgHbcu6CyDYi23Ke&#10;YrPS8NKKyLZYdaSRODUCbAO2xaNGZAHYFilk24+cbVmxkEaSoZQGSEBkG5FtmfGHnG0ZldI2iGwj&#10;si3yGMA2YFvkI+L9gG2xRj5Z+Fln2+tb8g22Pb4RbXW2NbRTD2wX3xBdpf+KbwmRljQSDQ3RVfpP&#10;Q1NIC2xraEhQ/FV0K1pgW3QRif16Sv9JXEjCREdkW+IyQhMtK0gKryI20AXb4iuJLbSsICm+jNDC&#10;tzrbwpYUb+DPCpLFtzPfGcpsURtvxQJse6tvIWcHbLtVA2y7NQFsuzUBbKs9cQDb2X2o6Drbat2Q&#10;1Rqw7ZYFsK3BsTSeArCtICZgW0Esn0wB24BtGVcDbAO2Zfwknw1gG7At40OIbMuopGaDyLaCXnYo&#10;2tS3iapqqhSODoYpYDsY/WBvBWAbsC3jlYBtwLaMnwC21VRCGolbL8C2mg/JWAO2ZVQatgFsK4jl&#10;gylytvWLHJTP8kgjcfctYBuwXeyIR2QbkW0ZHwJsy6ikZgPYVtALsK0glg+mgG39IgO23ZpigqRb&#10;E0yQVBt7mCDp1gsTJJ2aIGfb7SPI2VZ7znhtjZxtBYWRRqIglk+mSCNxC43INiLbMsMvKC+HorYC&#10;tgHbIh8BbAO2RT5iej9gW6EHANsKYvlkCtgGbMu4GtJI3CoBtmU8J22DNJLsPoRqJE5dkEaiNq5k&#10;rJFGIqPSsI0/aSRY1Ea2S3xLI4lHKBSppURXo2zTlOy0wTYWtXHpjhUk3a6oQxMtaSSB8dcMjTS0&#10;K1N1LZFtDe3SA9uDtL5xPX0r9gRdp/SkcxrrSCPR4ctaJkgOrqfG9d+i2BOFK6Irsq1DEy2wrcFf&#10;fUsjiYUp1BOlRLSyCI/Of6g/sI1FbRQ6ELAtKxZgWz8k6IkUFv9jrCuNRMcPj5acbQ0/xroi2zo0&#10;AWzLPqWSdoBtt16AbacmgG23jwC21Z4zRIBtBcUA27JiAbYB2yJf0QGWgG23yoBtkec59wO2Adsi&#10;jwFsA7ZFPiLeD9gWazRiAdiWFQuwDdgW+Qpg262QDk0A2yLPA2yLFEJkG5FtkY8gsi1SKHM/YFtB&#10;McC2rFiAbcC2yFd0gCUi24hsi/xMtB+RbUS2RT6CyDYi2yIfEe8HbIs1QmRbQaOkKWAbsC1yGsA2&#10;ItsiH3Ht1zCxK/OcgG3AtsgPAduAbZGPiPcDtsUaAbYVNAJsZxVLAyRggqRbWUS2EdlWfjhlHADY&#10;BmyLfAiwDdgW+Yh4P2BbrBFgW0EjwDZgW85dENlGZFvOU2xWGl5aEdkWq46cbadGgG3AtnjUiCwA&#10;2yKFbPuRsy0rFtJIMpTSAAmIbCOyLTP+MEFSRqW0DSLbiGyLPAawDdgW+Yh4P2BbrBEi2woaIbKN&#10;yLacuyCyjci2nKcgsi2vU/F19Pm1ENlGZFvkc6hGIlIoc38Zwnbk/0bokrmXqCph3P7Y0WO0eulq&#10;qx0bNmygadOmGW9ToQ144403iEdiq6uraeXKlYWexvhxAwMDxPOC+fbLX/7SaHteffVV+vOf/0zX&#10;XXcdXXPNNcbacuDAAXrqqafoggsuMN63fCnn3bt30913300zZ840pgn3k9///vd0xRVX0M0332ys&#10;HfzCjz32GB09ehT+KtkLzz33HH300UeB8KHNmzfTd77zHeM+9Itf/IKOHz8eCB/auXOnpYfpZ96T&#10;Tz5JF154ofFnXspfTf4ejRkzhh588EFrhP385z+nBQsWSI62YJr97Gc/o4suuoii0WgwGyjRKv7M&#10;X7p0qWXZ19dHNTU1eY+qGGKbxHldJvZltadOm0onT50s5DRGj7l41sX0Xv97Vhvmzp1LX331ldH2&#10;FHNx/qA+fPgwTZgwgc4999xiTmX02KqqKnrttdesNvAlXU1ux44doxMnTtDEiRMtXU1tZ86coYMH&#10;D9LYsWON9y33sVOnTlnt4O0xtZ08edIC3PHjx9PZZ59tqhnWdb/++mv4q0IPHDp0iE6fPh0IHzpy&#10;5Ig1tuFDyQ7kzzz+W8L1wDMvqUnKX03/HqWeMzygtnfvXoURFzzT/fv3W78f559/fvAaJ9miWbNm&#10;UX9/v2XtG2yveHCF9aNXahv/wX5+zfNWs/lbYyneQ0rzeDxOXV1d1kvDjTfeWGpdMdJePgiffvpp&#10;69/Lly83eh9vvfUW7dmzx/paMG/ePGNt4YDLc/InT55M9fX1xtrBL8yj/fxBz31s6tSpxtoyODhI&#10;vb29NGPGDFq8eLGxdvALd3R0WIACf5Xrhm3bttFnn30WCB96/fXXKRQKGfehF154gfjvURB86O23&#10;36ZFixYZf+Zt2bLFCriYfual/NV032zcuNEaYPfcc4/RZ6/cKM9v1dbWRlOmTKGmpiYdpzNyDj5e&#10;16xZY13bN9je1LeJqmqqjNxwMRcd+PMA3b7gdmmxirmW18f6NkHS4xuxfzHhnzNNbnomSBZ/B3yy&#10;0IoVK6y0jWeffbb4ExZxBi2l/4q4fupQDknr16+3PnW3tLRoOGPhp9AyQbLwy48cGRR/Fd2KlgmS&#10;ootI7Oc+xH/0lyxZYtyHdORsS9yy0IT7EE8V42PKJOTqmiApvGEJg5S/mv498i1nW0KTYk34SxR/&#10;yf3LX/5S7KmMHc9TTFPpPIBtQTcAto35ac4LA7bd0gC23ZoAtt2aALbVnmeA7ew+BNh26gLYVhtX&#10;MtaAbRmVhm3sUITItoJwHpkisq1f2KDAC2AbsC3j3UHxV1FbEdl2K4TItlMTRLbdPoLItujJ4u9+&#10;RLYV9EZkW0Esn0wR2UZkW8bVENlGZFvGT/LZILKNyLaMDyGyLaOSmg0i2wp66Y5sd4cX0PrKTtoa&#10;Ddla0U3NFatp1/BfFnX0UXujs5HdkbU0L9pC9qNkb8MT2I5HKFQVp7ahLrI3NR4JUdW6j5JNm72K&#10;BhJRqqQYhSuWUrf1xzrqyDhG9j64nS+R7ViYKpYmW5vaZq8aoES0UqWpeW0B2255ENl2awLYzg5K&#10;27dvp2XLlhnNtxU9DBDZdiuEyLZTE0S23T6iP7LN+aOVKgcSZP8Jz84qRLFwBaV+/us6hqgrg8VE&#10;496+33PYtjhsHQ0TV/LSdR00VEyjM26wJCPbHLRfpkWUqGxxwnZsLa2tbqGWXCwXa6YFrSHqTAQE&#10;tnkHh+MMolkljYQdtllx9Ug/qynp9M5YOEyshEgSyjnIblxesDP4AduxSISqWV3Mke6IRShSHXUM&#10;VJUBl80WsA3YlvEhwDZgW8ZP8tkgsp3dh5Cz7dSlPCPbHLQ3MgBlvBK1w3Z2VuF8EqauYcBOHru8&#10;iOCg17AdZ6zSz1hlhLgYm0X6GasU8YKQOVpKEratm2DgXN9jh222VHt4M93alQukWdQ7/K4V0c5t&#10;k/9x7Elkm7KsWuRw1FSbYhSLNVLjSOczBw71UNSKeKtv3sN2nOLxSqq0Nc4F3+rNdh0B2AZsy7gR&#10;YBuwLeMngG01lVCNxK1XecJ28j5j4RD12GE7K6swu1iMsUqaVF3HqbmZVdLRy2okvBRypQ1WXPCt&#10;2N5s5uUD2/G1VF/VQfusu1xEjw21s0SL9JZg6SO7o7fSu3mBPBiwbf/8kjvtIuiwnakla68VmNf4&#10;qsguAdgGbMs8BwHbgG0ZPwFsq6kE2B7dsC3HKlkgXc3NPIdtZ3NYADS8gZq6Cgtk5rq18oFt+x1m&#10;poswEG/ecCu1s5U+80e/gwHb6VbwqHcVxduy5DuxN8pQT7Tg/GfvI9sZWuZ4A1Yccy5zwDZgW8aH&#10;ANuAbRk/AWyrqQTYHt2wLcUqfK5ZEV/h+TW8jmw7epGlkIQ3NFGXxrll/PzlCdvsxhKRelpbu5VN&#10;kLSnl4hSTYIG27w92Rw1S+qJ2jPSnwmStjY58s0V25rPHLAN2JZxJ8A2YFvGTwDbaioBtgHbaQWy&#10;QzWfQBmpTQR7gqStG+ORMG1o6tI6t6ysYZvndDdTO7X0NNPmJvZfK3e4FGHb/UlDhzP4G9n2JoWE&#10;9yhgG7AtgweA7UJgewfd/6NHqdc6dBo1tP2AXm/tpE+sfy+kWxb20kvJnTStYSVd2vlMTtuVDYP0&#10;TGfySFp4Cy3sfSmn7cM7n6DrbM1FNRJ336EaiVMTVCNx+4j+aiSidJAs6ReaosT+Rba9SSEpc9hO&#10;VSZhgB1qoA5HTZfptHRga+6qJTl+vX2bIOm4fsZs3yLTR1Kn9hW2NQ24bN0C2AZsA7ZlFCgEtgs7&#10;r+6jANuAbZFPAbYDAtuOKmrFp4+k7so/2PYuMFi2aSTdsW6qa7RPkeTdVoKR7TirQsIK0jTyyDwv&#10;FRippURqkmER5Wn8hG0dkfhcD1vANmBb9EPM9yOyDdiW8ZN8Nij9l92HUPrPqcuoqkZiv3U7q7iq&#10;rOUoESg5KH2DbY/mlpVsZJvnYzesS9YdobrHqK+rzsrRHvkb+3O2BW2CB9v2RWpm0yqrWLz9b+xG&#10;si5ok/LQwhe28Q+2vfssw1UAbAO2ZZ7XgG3AtoyfALbVVELOtluv8oTtZLGG1Dp7yUVqcrGKc0Gb&#10;EVopYmEbv2Dbq7llxmA78n8jdMncS9RGdQCsjx09RquXrrZasmHDBpo2bVoAWlVYE9544w3iD8rq&#10;6mpauXJlYScJwFEDAwP0wAMPWC355S9/abRFr776qjXj+LrrrqNrrrnGWFsOHDhATz31FF1wwQXG&#10;+5ZHvXbv3k133303zZw505gm3E9+//vf0xVXXEE333yzsXbwCz/22GN09OhR+KtkLzz33HP00Ucf&#10;BcKHNm/eTN/5zneM+9AvfvELOn78eCB8aOfOnZYepp95Tz75JF144YXGn3kpfzX5ezRmzBh68MEH&#10;rRH285//nBYsWCA52oJp9rOf/YwuuugittAfKylXoht/5i9dutRqfV9fH9XU1OS9k4ohthVyr/YI&#10;5CVXXELcGUptm3HZDNrVlVwMnj9YONSU6nbw4EH67LPP6Jxzzinpl4Z58+bRf/7nf1rdcOmllxrt&#10;jq+++ooOHz5slSk699xzjbXl1KlTtG/fPho/frzxvuW5lPwhw19MJ0yYYEyTI0eO0Jdffklnn322&#10;9RJicvvHP/5B/DEKf5XrhU8//dQCyyD40Oeff249M+FDyb7jzzz+O8j1wDMvqUnKX02O74qKCusF&#10;lW8//OEPrd/6Ut7ee+896/eDL2xTqttll13G1hnpsprvG2yveHCFBQKltp08eZKeX/O81Wz+1liK&#10;95DSnK+YxDt+7ty5dOONN5ZaV4y0d//+/fT0009b/16+fLnR+3jrrbdoz5491tcC/hJgauPAz9OE&#10;Jk+eTPX19aaaYV2XR/v37t1r+djUqVONtWVwcJB6e3tpxowZtHjxYmPt4Bfu6Oiw4BH+KtcN27Zt&#10;s2AhCD7E05H4D75pH3rhhReI/x4FwYfefvttWrRokfFn3pYtW6xAh+lnXspfTffNxo0brQF2zz33&#10;GH32yo3y/FZtbW00ZcoUampq0nE6I+fg43XNmjXWtX2D7U19m6iqpsrIDRdzUW+qkRTTosKP9S9n&#10;u/A2yhyJnG23SjyavGLFCitt49lnn5WR0TMbnuKza9cuqx0mX0CQs+3uYp5Gtn37dlq2bJlxQMnn&#10;gKhG4lYHpf+cmqAaidtHvCj959kPheDEfuVse3l/pVuNxEtVcpwbsG1AdMElAduAbRmvBGwDtmX8&#10;JJ8NqpFk9yFUI3HqUp4TJIsdPcUdD9hW0M8ORYhsKwjnkSki2/qFDUqkEJFtd98CtgHbxY54wDZg&#10;W8aHANsyKqnZALYV9AJsK4jlgylgW7/IgG23pkgjcWty0003WZPKeBUHk1tQ/FWkAdJI3AohjcSp&#10;CdJI3D6CNBLRk8Xf/SWbRtIdXkDrKztpazRkU6ybmitWU7JeiLPWNrdf3T28Y7g2t6rUnqSR8IVq&#10;quLUNtTFlq5Jb/FIiKpSRS2z1touvMY2v4q/sJ2ux5msz6mqfG57pJG4tUFk260JIttuTQDbas8h&#10;RLaz+xDSSJy6lG9km/+Ot1KltR6IiFWctbaL/d33L7Kdric+e9UAJew3qva4cFmXJGxzcH6ZFlGi&#10;ssUJ27HUEu2Z99lNayPzqMUB5urKaYdtDtrhOHG/XZ6ww3b21ZYcBdeLXLbdN9jO8TKhrn72IwDb&#10;gG0ZXwJsA7Zl/CSfDWAbsC3jQ+UJ2xy0N7JFBBmvRO2wnWNlSMdKjMUv2+4PbGd/mZDpcxmbkoRt&#10;68ZizVTfY4ft3EuxJyLNtLmpnVpsb2My4mTaaIdt6wL8TSpCtXbYllkylEFseEMTdRX45uUPbGe5&#10;t0KEz3MMYBuwLeNSgG3AtoyfALbVVMIKkm69yhO2k/cZC4eoxw7bMqzCGSe8gZq6olZgsZDND9h2&#10;3VshDc1zTPnAdnwt1Vd1UHIR90X02FA71Vn/n0F4qIE6kvXdcyzjLqeqX7AdC1fQ0uGUl1yfMmKR&#10;CFWz1ZQKdV5fYHsk+t5P4VAPRROFtzdXDwG2AdsyoxewDdiW8RPAtppKgO3RDdsyrEKxCEWqo47U&#10;EzUvI6t+Oq9v/5e//EX1UDl7/gU+UkuJrmp38FPuDEKr8oFt+62yqPeC1hB1Jloo5JCA53Svp9DA&#10;1oKi3H7BdrrJyfyheJstz9lKy1hHH9FsWpWROyXsbZuBH7CdHogsv3ygklqr/oP+tYg2Z7s/wDZg&#10;W8bvAduAbRk/AWyrqQTYHt2wnZdVrK/2VcSnnhWb/+w1bKfnyHGuaqN4FVtWXfP8svKEbeYBiUg9&#10;ra3dSu2Zk/F4BDwyn7Z2JePeKpv/sM1b58x3isdiRI2NVGnlexN1FRgt9ge23Z+cKjYupyGNMyQB&#10;24BtmTEM2AZsy/gJYFtNJcA2YDutQEZudjzG6KWRGis5dFuwUnB02w/YjtQm0sUbiuSrbKOobGGb&#10;53Q3U7sbtolFt1m/t5cMbOfOd3JMmFR7RvpSjcTdvuInSmTeJmAbsC3j+oDtQmB7B93/o0ep1zp0&#10;GjW0/YBeb+2kT6x/L6RbFvbSS8mdNK1hJV3a+UxO25UNg/RMZ/JIWngLLex9KaftwzufoOtszUXp&#10;P3ffofSfUxOU/nP7iDkTlOIAACAASURBVBel//LnNefJzZbK7c79JPcetsO0oanL9jKgf75ZGcO2&#10;/sokZiLbOWb7Mr8sJm/bj8h2PJLpwAy2+QsuItsyfFiwDUr/uaUDbBcC2wW7oNYDAduAbZFDAbYD&#10;AtuRfopGs9T2LTJv22vYZjM/KUxdtrLExU/qzOyRsoXt7lg31TVmSRVhf+9mf1dPIiEyAtsjn2Iy&#10;uy5GkUg1c+zCpkj6Ads0MulgePAV+Xab7YGLyLZbFcA2YFsEJ3w/6mzLqJS2Qem/7C9sqLPt1GVU&#10;VSOx33pOVikuMMgv4TlsZ6TrcnYpptpbtidLScI2z8duWJesO0LDC9Q4/sb+vKijL5lC4qhSkrZX&#10;e8wmrfXDdnqxFzaFYHjCo/1v7KIjC9qkJxsM3zjL33cuhKNyT77ANm8QA+yKVGmVug6t+dr89IBt&#10;wLaM3yOynR2Utm/fTsuWLaP6+noZGY3YILLtlh1pJE5NENl2+4jeNBInfyQXqcnFKgy77Ivycewq&#10;crKh97DNWTFVfMLOXfoeeUZge922dXTFVVfouwufzjS4Z5CaljRZV3vllVeoqqrKpyvrv0x3dzc9&#10;8sgjdO2119Ljjz+u/wI+nXHLli3Ef4z59uKLL/p01eyXibHJqzt27KDbbruNrr/+emNt+fzzz+m+&#10;++6jadOmGe/btrY24g8Z/t85c+YY0+TNN9+k559/nq6++mq66667jLWDX3jFihV06NAh+KtkLzz0&#10;0EMUj7NVdgPgQ+vXr6fFixcb96E77riDjh49Gggf2rx5M915553Gn3mrVq2imTNnGn/mpfzV5O9R&#10;RUUFNTQ0WCPsySeftH6TSnnjrDVr1iyLu0p127NnDy1ZssRqfl9fH9XU1OS9lYohthVys/YI5KRz&#10;JxF3hlLbLp9/Ob2z6x2r2Zdddhnt37+/1G5hpL0nT56k48eP07hx42jixIklex+1tbUjA3DSpElG&#10;7+PEiRN0+vRpGj9+vKWrqe3MmTN07NgxGjNmjPG+5T7GNeE+xttjajt16hRxnx87dixNmDDBVDOs&#10;6x45csT6L/xVrhu4L3OfDoIP8THOxzZ8KNl3XA8+trgeeOYlNUn5q8nxzZ+1/IWeb9XV1fTBBx/I&#10;DbaAWh08eND6/TjnnHMC2kJxs+bPn0+7du2yDH2D7RUPrrCApNQ2/mP9/JrnrWY/+OCDJXkPKc15&#10;pKirq4vmzp1LN954Y6l1xUh7+QvP008/bf17+fLlRu/jrbfeIv72yh9u8+bNM9aWw4cPW9VmJk+e&#10;bDw94NVXX6W9e/daPjZ16lRjmgwODlJvby/NmDHDikya3Do6OqwXXfirXC9s27aNPvvss0D4EE9H&#10;4otrmPahF154wXp5DIIPvf3227Ro0SLjzzz+lZOnG5hOiUr5q+m+2bhxozXA7rnnHqPPXrlRnt+K&#10;f9WaMmUKNTUlMwtKcePjdc2aNVbTfYPtTX2bqKqm9FIw9Odsm3MZ33K2Pb5F5Gy7BcYESbcmyNl2&#10;a4IJkmoPJ0yQzO5DmCDp1KWcJ0iqjRh91r7kbOtrbtYzGcnZBmx73KsSpwdsS4ikaBIUeAFsA7Zl&#10;XDco/ipqKyZIuhXCBEmnJpgg6fYRvRMkRaPU2/2AbQV97RFIwLaCcB6ZArb1CxsUeAFsA7ZlvDso&#10;/ipqK2AbsC3yEcA2YFvkI6b3I7Kt0ANII1EQyydTpJG4hQZsA7Zlhh9gW0altA3SSNx6Ybl2tyZI&#10;I1EbVzLWiGzLqDRsozuy3R1eQOsrO2lrNGRrBVuKvWI1Jed72mptD/97pBb37KXUmWgh+5Eyt+IJ&#10;bFu1HVlZq4ya2Y46lSO1ttOtjEci1B+NUpa1mmRuxZfl2q2G2GtXjtQSl2qilBFgG7At4yjI2c4O&#10;SqizLeM9SRvANmBbxlvKF7Z5Xe1WqhxI2JY1z6ipnYVVOANE+qOUbWFJGT25jT+w7awbXmxt8Mx7&#10;K8nINgftl2kRJSpbnLAdy7VEO1F2OJft6qSddtjmIBqOE18DcnnCvkBN7iXa0wDrBnSVu/ErjaTY&#10;lwLRPQG2AdsiH0mBEq+RfM0111BLS4vMIZ7Z3HTTTXTgwAHauXOnZ9eQOTEi2zIqpW0A24BtGY8p&#10;T9jmILqRrU7DeCVqh20Bq1ByMZx4G18ER0a97Da+wHaRS8qL7q4kYdu6qVgz1ffYYTtBa8Ob6dau&#10;LBFrl61Iluz7tcN2kpyZM0ao1g7beZc1Z/bhDdZxtax0X6H+6w9sswEaJlZisNBWivsJsA3YFntJ&#10;MioJ2HYqBdiW8RzAdj6VkEbiVqc8YTt5n7FwiHrssJ2XVXjUO0wWrdR2BRy2k1zV1BW1gp9ebOUD&#10;245l2RfRY0PtVGcpxiA8tJbmJ9ppHlvmfW3t1uQy7gVsfsF2LFxBqRXOZ68aoETU1v3Db1+1zIkZ&#10;xQYbtu1LtWf7vFRAH2QeAtgGbMu4EWDbrRJgW8ZzANuAbTU/GU2wnZdVKEaRSDVFayMUpoDDtiPd&#10;tY46MtJ61Twgu3X5wLb9/lgke0FrKJmXbYPw6as66d54A62mx6ivK4niKptfsJ1uU+YnmHSkOJYM&#10;GQcbtm3iWjno8TYa0hzlBmwDtmXGMGAbsC3jJ/lskEaS3YdQZ9upy2iC7dyswqPgw4wiiH7LjEtf&#10;0khSDeFBwtZKGkjojXKXJ2wz0fhkSCuKXb2W6iPzaesIXPNIdzMD1a3Uovi9wH/Y5r3PADvUQ1HW&#10;8f02wC412LbuJPMTlMwoE9gAtgHbMm4E2AZsy/gJYFtNJaSRuPUanbDtZJVKO2CXGmyzW+HBwUht&#10;oqjUl0zPKFvY5jndzdRuwXbzhlup3Va1ZATEFdNJzMD2cC7RcvZf26eYUoRtK3+rqcsxk1nt0e62&#10;BmwDtmV8CLBdCGzvoPt/9Cj1WodOo4a2H9DrrZ30ifXvhXTLwl56KbmTpjWspEs7n8lpu7JhkJ7p&#10;TB5JC2+hhb0v5bR9eOcTdJ2tuaiz7e47LGrj1AR1tt0+4sWiNvkDZqm851qW/2ybq1WCsM0ig0Wn&#10;vowi2E5VJmHlAFnHt9vSRhKRZtrc1F4ike30bF97flSqIwstT+PPBEmnu3lRmQSwDdgGbMsoUAhs&#10;F3Ze3UcBtgHbIp8CbAcEtiP9FOU1/uzztdKwUnAaqa9pJLy9HlQmKdvIdnesm+oak3nZ3eF6ejea&#10;ShvJU7VEMKKNRLbjMZZI0kiNGSkvpRfZjlMsRtSYeSOip6hgP2AbsC3jQohsA7Zl/CSfDXK2s/sQ&#10;craduozaNJIcrKIjSuw3bMcYrDQ2KqY+CB4wJQnbI4vT8JurS052dPyN/XlRR5+t6gjP026gjo/4&#10;AdNp6YB6vjY/Uj9s24uoz6ZVVrF4Z2F1ylHFoxRg2xmJT91fsT95zuMB24BtGY8CbAO2ZfwEsK2m&#10;EnK23XqVJ2wnizWssxiKYVcHr5stxyqlANuORQRH7k9tLIisjcD2um3r6IqrrhC1LXD7B/cMUtOS&#10;Jqtdr7zyClVVVQWujbIN6u7upkceeYSuvfZaevzxx2UPC5zdli1biD/c+Pbiiy8abR9/G96xYwfd&#10;dtttdP311xtry+eff0733XcfTZs2zXjftrW1EX/I8P/OmTPHmCZvvvkmPf/883T11VfTXXfdZawd&#10;/MIrVqygQ4cOwV8le+Ghhx6ieJwt4hUAH+K12hcvXmzch+644w46evRoIHxo8+bNdOeddxp/5q1a&#10;tYpmzpxp/JmX8leTv0cVFRXU0NBgjbAnn3zS+k0q5Y2z1qxZsyzuKtVtz549tGTJEqv5fX19VFNT&#10;k/dWKobYVsjN2iOQk86dRNwZSm27fP7l9M6ud6xmX3bZZbR///5Su4WR9p48eZKOHz9O48aNo4kT&#10;J5bsfdTW1o4MwEmTJhm9jxMnTtDp06dp/Pjxlq6mtjNnztCxY8dozJgxxvuW+xjXhPsYb4+p7dSp&#10;U8R9fuzYsTRhwgRTzbCue+TIEeu/8Fe5buC+zH06CD7Exzgf2/ChZN9xPfjY4nrgmZfUJOWvJsc3&#10;f9byF3q+VVdX0wcffCA32AJqdfDgQev345xzzgloC8XNmj9/Pu3atcsy9A22l/x4CR348oC4dQGz&#10;OO/88+i/tvyX1aof//jH9OWXXwashfLN4S8K77//Pp1//vk0b948+QMDZjl16lTq7OwceaiYbN6+&#10;ffuIR5V5RJm3y9TGfwB3795t/QCa7tsPP/zQWpr8yiuvNAqXX3/9NX388cc0efJkuuSSS0x1jXXd&#10;d955x3oB4T+CJreg+KtIAx4ROnz4cCB8aHBwkKZMmWLch95++23rBSQIPvTpp59aUUfTzzz+9eOs&#10;s84y/sxL+avpvunv77eGFo9wl3JgkN/Da6+9Zr1sX3PNNaLHRWD3c9biX+J9he1NfZuoqqb0UjD0&#10;52yb8wsT1Ui8uFvkbLtV5TPzeaoC/6T67LPPeiG79DkfeOAB622et8Mk+CNn291lWEFS2o0tQ0yQ&#10;zO5DmCDp1KU8c7bVxopua78nSOpuPz+fkZxtwLYXXal2TsC2ml4y1kGBF8C2u7cA24BtmTGczwaw&#10;DdiW8SHAtoxKajaAbQW97BFIwLaCcB6ZArb1CwvYdmuKyLZbk5tuuslKrdm5c6d+J1Q4Y1D8VdRk&#10;1Nl2K4RFbZyaoM6220e8WNRGNFa92g/YVlAWsK0glg+mgG39IgcFXhDZRmRbxruD4q+itgK2Adsi&#10;HwFsA7ZFPmJ6f8mmkXSHF9D6yk7aaluGnS1fQ80Vqyk53zNVa9teYzsl9yJ6bKidkkveyG+e5GzH&#10;IxSqYmWthrrY0jXpzVH30VZrO9ff5e8iaek7bLP7jPRHiS8upXNDzrZbTcA2YFtmjAG2ZVRK2yCN&#10;xK0X6my7NSnfNBJeV7uVKq31QMSsQhbbrKNkae7i1tnwN7Ido0ikmq2EmbGSoNrjwmVdkrDNQftl&#10;WkSJyhYnbMdSS7TbqZX9rb+FWkYgj8F3ZDe1RFVR24NFbbgzhuPEu3R5wg7b6SXanT2W6+/qXuAv&#10;bCcL4sfbeCF89bbmOwKwDdiW8SjkbGcHpe3bt9OyZcuovr5eRkYjNohsu2VHGolTE0S23T6iN42E&#10;g/ZGtpoN45WoHbZzM0k8EqH+aNQRRCz0AeInbPPF+ForBygB2B7urlgz1ffYYTvHMuzxBIPyEIVS&#10;vRzPhG/57vcksk0cRCNUa4ftWJjC1OUG01x/l7+FEUs/YTseCdMGduV4bZZ7KqDt9kMA24BtGRcC&#10;bAO2Zfwknw0i29l9CNVInLqUb2Sb2GKQIeqxw3ZOJmFwHibq0hRd8w22+f308PBnE3UBtnPANoPo&#10;+qoO2mftzp0mkog00+amdmop4AuBX7BtX+Z89qr0G1auvxfyI+IfbA9/kqmNZH+BKKTxtmMA24Bt&#10;GRcCbAO2ZfwEsK2mEtJI3HqNJtjOySQMWiuWdifFsaXBqnlX2tof2B6O0jf1UHgDYDutviuybetG&#10;tm9Ba4g6Ey3piLa1O0f0W9ID/ILtdHNypV8Un5bhF2zHkq+31KgxKm/vLsA2YFtm+AK2AdsyfgLY&#10;VlMJsD26YVvMKuyLdiREVfE2Gioiyu0HbFtf4Ju6KEosMAjYdgK1M43E6fSJSD2trd1K7Y5Zh2up&#10;ecOt1O6YVCn/cPEftnnb2OeYUA9FE1Ert9v2tpHj73L34wts2wEbsC3XMRqsMEHSLSJgG7Bd7NBC&#10;Gkl2H0IaiVOX0RTZdt55LlbJkn6iOBg9h202f24EsO3/X7Gd+cxLcoKkdUP5ItvD+5up3QHbxaSQ&#10;8FOagW0WxQ5voKauTNjO9Xc57/AetjNytgDbch2jwQqwDdiWcSNxNZIddP+PHqVe62TTqKHtB/R6&#10;ayd9Yv17Id2ysJdeSu6kaQ0r6dLOZ3LarmwYpGc6k0fSwltoYe9LOW0f3vkEXWe7AUyQdPcmJkg6&#10;NcEESbeP6J0gmTy/K2fbcdncTDISNS4gfZdfwlvYzmg3YDvDmYSw7a5M0h1uZikN6iX/Ulc2BtuR&#10;flaGJrOMR3GVSbyHbWtkpvO2UiLWdRT1OSnzkYI0EvdDFrDt1gSRbbcmYth2H2PiL4BtwLbI7wDb&#10;AYHtrKzCU0mKq0ziLWwz7RxlCoe11JBrbu+Vso1sd8e6qa7RXt6P1eBm6cPtXeol/4zCdjzGEkka&#10;qTHzjTDX30VPpeH9vsC2vS2IbEv2TPFmgG3AtowXAbZlVErbII0k+wsb0kicuozaNJKcTBKnWIyo&#10;0QUx8uPPc9i2NwWR7bQaPB+7YV2y7gjVPUZ9DKAdf2N/XtTR58zXZpHwzLQS+a5OWuqPbPPalUvZ&#10;Ujx8SxV9t/+N/3kVDVj52rn+rnoXSXvAdmG65TsqKPAC2AZsy3h3UPxV1FZEtt0KIY3EqQki224f&#10;0ZtGkizKsC65Qg3VdfA1M3Izib1KSbEL2vDrAbZFT0nbfizXriCWD6a+w7ZH94Q0ErewgG3Atsxw&#10;A2zLqJS2QWTbrReqkbg1KefIttqI0WftK2zra7bjTEbSSCaeM5EqKio8uiXvTjtn/hx6t+dd6wKh&#10;UIj279/v3cU8PvOpU6fo+PHjNHbsWJo4caLHV/Pu9IsWLaJXXnnFusDZZ5/t3YUkznzy5Eniuo4f&#10;P57GjRsncYQ3JkNDQ3Ts2DFrjJnuW+5jZ86cobPOOovGjBnjzQ1LnPX06dN04sQJy98nTJggcYR3&#10;JkePHoW/KsjLfZn7NHwoLRp8yOlAQXrmpfzV5O8Rf/YfOXLEEqm6upref/99hREXPNNDhw5Zvx+T&#10;Jk0KXuMkWzR//nzq6emxrPv6+qimpibvkRXMqYckz+0ws0cgv/9/vk8Hvz5YyGmMHvONC75Br738&#10;mtWGG264gb788kuj7Snm4l988QX9/e9/pylTptCcOXOKOZXRYy+++GLasmWL1QbuzCa3Tz/91PKJ&#10;iy66iC644AJjTeHQv2fPHgsq586da6wd/MIfffQRHTx40PIxkz8+Bw4coH379tG5555LM2fONKrJ&#10;wMAAcfiHv8p1w4cffmiBQxB8aO/evdYnbdM+9Le//c16iQ2CD/EvaTNmzDD+zHvvvfesFzLTz7yU&#10;v5rum3ffTQYGb775ZuJ9VMrbG2+8YfUtf3Eo1Y0zwcsvv2w13zfY3tS3iapqqkpOM/052+YkQBqJ&#10;fu2D8lkeaSTuvkU1ErcmQfFX0UhEzrZbIeRsOzVBzrbbR/TmbItGqbf7kUaioC9ythXE8sEUsK1f&#10;5KDAC2AbsC3j3UHxV1FbAduAbZGPALYB2yIfMb3fSM42Itumu91ANRKPbhkTJN3CArYB2zLDDbAt&#10;o1LaBhMks38dQek/py6YIKk2rmSsEdmWUWnYBpFtBbF8MEVkW7/IQYEXwDZgW8a7g+KvorYiso3I&#10;tshHENlGZFvkI6b3l2xkuzu8gNZXdtLWaMimIVu4pmI17Rr+y0it7fhaqq/qoGRl7um0dGArtRSw&#10;bKgnOdvWykVxahvqYkvXpLd4JERVqaKWmSsZjazMWEcdGcfJOpRfsG2vt5mszSnbQjk7RLbdOgG2&#10;AdsyowewLaNS2gaRbbdeKP3n1qR8I9u8rnYrVQ4kKGrjp7ysYlsfpJjffz8i2/b7mL1qgBL2m1R7&#10;VGS1LknY5qD9Mi2iRGWLE7Zj7iXaiRK0NryZbu1qoSSWF76SpHbY5qAdjrMFa4iWJ+ywnXspdssh&#10;4m1FL3nuC2w7Vo1kAzXUQ1FrgR59G2AbsC3jTZggmR2Utm/fTsuWLaP6+noZGY3YILLtlh0TJJ2a&#10;ILLt9hG9EyQ5aG9kq9kwXonaYTs3qySXQHcHEgt5iHgO245VI/kCPhGqdTBZIa12HlOSsG3dAlsR&#10;sr7HDtuZUJ260QDDttXELB2ba2lz7ryRWkpoCA/7AtsOX2P3Gd5ATV2A7eKHbf4zILLt1gewDdgu&#10;dtwhsp3dh5Cz7dSlfCPbDLvCIeqxw3YuVsnGNUUMQM9hO6NtsXCYqMuZbVBE861Dywe2Hakii+ix&#10;oXaqG1aHL+XOl2rnKSeJSDNtbmoPThpJFqe0p17YP2eMOHp/mEI90aI+c/gO27EIRaqjjs9PxTov&#10;Px6RbbeKgG3AtszYQhqJjEppG8A2YFvGY0YTbOdiFUblw4zSr+WLtq+wzYKakX7GKppTXssHtu2j&#10;gEW9F7SGqDORSh1hySMs9WR1N8vYXpWZ5y0zfJI22tNIrLPm+2TB91VRvI3nOvPPOEtZEgzb6jpo&#10;oLKVqv7jX2mgwLQM/2A7eQ88/dyLPCjANmBbZgQjsp0dlJBGIuM9SRvANmBbxltGE2yn9bCzCo+A&#10;V9DSJKxQx0AltVb9B/1rRq63jJYpG79ge6TdjLGGNGQQ2O+xPGGb3SGPZq+t3Urt1tvJcJ728pdp&#10;wdJEsCZICj+3pHKdaxm0OnOeuWNsXF7YpEPfYDseY1MkGqmxkg9G/mnGOblCZcBlswVsA7ZlfAiw&#10;DdiW8ZN8NoBtwLaMD41O2ObKpOdl9WdJN6nYuLxggPUHthmrxBirMGYshq1y+UjZwjbP6eapIxy2&#10;u8PNDPKG00p4ugljvnZb1FtmAHEb/yPb/KqpXGcG21Yake3bxsinGvUph77Btl3cnPldsj3gtgNs&#10;A7ZlvAewXQhs76D7f/Qo9VqHTqOGth/Q662d9In174V0y8Jeeim5k6Y1rKRLO5/JabuyYZCe6Uwe&#10;SQtvoYW9L+W0fXjnE3SdrbmYIOnuO0yQdGqCCZJuH9E7QTJ5flfOtuOy6XlZ/a6c5+IKJPgD27ab&#10;cUyYlPmFEduUMWynKpO4q4844Fus0YiFMdiO9FM0Wu2eYFgEvJqBbf1524BtwLbMEAZsFwLbMsp6&#10;bwPYBmyLvAywHRDYtlilkRUiCdOGpi7bHC0G25nBQlGn2vabgG3dedtlC9vdsW6qa+RTJN1VSroj&#10;a2leNJ3PLdvnRmB7JA2DxbhZ2b9IbWKkVnUxM2ZNwHYsEqHqKKqRyPpboXaYIOlWDrAN2C50PKWO&#10;QxpJdh9CNRKnLqM2jcTGKlbZP3vltCICg1xdv2E7zliln7GKzjmSJQnbPB+7YV1yiRqqe4z6uuqs&#10;HO2Rv7E/jyxow20clUoy9ik8gfXDtm3SI82mVdYEAvvfWOMyFrTRtUiMH7DtKHbPuwqL2ih4W+Gm&#10;gG3Atoz3oBqJjEppG8A2YFvGY8oTttOFDizssn7L87MKr0hSkZwlaRV1KGbCoeewbW+rhV1Y1EbG&#10;1z2z0Q/bnjVVeGI/YFvYCA0GSCNxiwjYBmzLDC3AtoxKgO18KmEFSbc65QnbamNFt7XnsK27wVnO&#10;ZySyfe43zqUxY8f4cHt6L3HVoqvo9d+/bp3029/+Nu3bNxxd13sZX8524sQJOnLkCI0fP57OOecc&#10;X67pxUWuu+466uzstE49efJkLy4hfc7jx4/TyZMnacKECdb/TG1nzpyhw4cP05gxY4z3Lfex06dP&#10;06RJk2js2LGmJLH6hffPuHHjaOLEicbawS988OBB+KtCD3Bf5j4dBB86duyY9cyEDyU7kI8p/lty&#10;1lln4Zk37NMpfzX5e8Sf/V9//bXVosWLF1M8HlcYccEz/eKLL6zfDw7dpbotWrSIfv/731vN7+vr&#10;o5qamry3UjHEtkJu1h6BvGTuJfSP9/9RyGmMHjP7ytn00XusYDTbrrjiCtqzZ4/R9uDiyQfJn/70&#10;J0gBBaAAFIACUAAKZCjAIW/Xrl3QxbACV155Jb333nv+wvamvk1UVVNl+NbVL480EnXNvD4CaSRu&#10;hZFG4tYEEyTdmiCNRO3phJzt7D6ECZJOXZBGojauZKyRRiKj0rCNHYoA2wrCeWSKnG39wgYFXgDb&#10;gG0Z7w6Kv4raitJ/boVQZ9upCUr/uX3EizrborHq1X7AtoKygG0FsXwwBWzrFzko8ALYBmzLeHdQ&#10;/FXUVsA2YFvkI4BtwLbIR0zvNzJBEpFt091OBNjW3wdBgRfANmBbxruD4q+itgK2AdsiHwFsA7ZF&#10;PmJ6f8nCdnd4Aa2v7KSt0ZBNQ7ZaZMVqSk0FGKm1ba+zPXspdRawVDu/iCc527z4e1Wc2oa6HAXU&#10;HTWqh2tt94crKFW2MnnTqdrc6m7kF2zrqgue6w6Rs+1WBrAN2JZ5IgC2ZVRK2yBn260XSv+5NSnf&#10;nG1eV7uVKq31QNL3nY1VKjPqVlu0UkTtaj/SSOz3UUxbcz1VShK2OWi/TIsoUdnihO1Yaol2++0y&#10;AA+9Sy0pwObgHZlPW9lCOKqbdtjmoB2OE/fb5Qk7bLMC8sPLnqbbGGN/q2ZLoaa9vJgVGX2Bbceq&#10;UXygbqTlGS8Vqn2QaQ/YBmzL+BAmSGYHpe3bt9OyZcuovr5eRkYjNohsu2VHzrZTE0S23T6iN2c7&#10;+ftNdYxXonbYzsYqRC42iUUoUh11QLrKw8Rz2GYsFt7QRF0WX/EFfPja8s6XCpX2ZrMtSdi2biTW&#10;TPU9dth2L8tu2TG4bt5wK7WPRMCZXWgtzU+0kypua4ftZANZx0ao1g7b2ZY2ZXUy45WVFpgnNzd8&#10;qziDH7Adi8WosTG94GksHKIex0BVaXF2W8A2YFvGiwDbgG0ZP8lng8h2dh9CNRKnLuUb2WbUkfkb&#10;nnUZdsYqccYqtuh3MYFBrq7XsB1nrMJgZYSveJQ7Uptgq2QW+9RIH18+sO1Ykn0RPTY0DNPZoDzU&#10;zN5atlKLzRlkJPULtu2pFzk/Z2R1cpm7SNr4AduZrQFsy/dPMZZII3GrB9gGbBczpvixgG3AtowP&#10;jSbYlmIVFhgM80BxEeTqNWxn9itg266IC6JtO9m+Ba2hZG42h3DW0e22PO3ucD29Gw0ubKfvhEe9&#10;qyjeNuR6w4olvdeR5y3zIEjZ+A/bbMCFeiiaiNqi8yotzm6LyLZbF8A2YFtmZCFnW0altA1gG7At&#10;4zGjCbZlWIWFwylMXUVFif2F7SzZBjIdL7Apn8h2xo0mIvW0tnYrtbPPAI7JlBzEl1I68q0gol+R&#10;bWeTskFq8W+K9LUcVQAAIABJREFUfsO2F2+KXCfANmBbZggjso3Itoyf5LMBbAO2ZXxodMI2VyZ7&#10;QK3YwCA/s6+wzV4OQj1RSthngcp0/GiFbZ7T3UztFmzzjcN3w7p9bErsdJpeeW8wJkhaLRO9RbH9&#10;4Q3U1GWLCGt4U/QVth2TDzR4re0UgG3AtoxHAbYLge0ddP+PHqVe69Bp1ND2A3q9tZM+sf69kG5Z&#10;2EsvJXfStIaVdGnnMzltVzYM0jOdySNp4S20sPelnLYP73yCrrM1FxMk3X2HCZJOTTBB0u0jeidI&#10;Js+fPxU0C6toSCHh1/UPtosPZOb6PSrbyDZlrUzCo9yFpZBwAc1Ett2zfeORMG1o6ip4Zi+/F/9g&#10;25v0kZRDA7bdQxtpJG5NANtuTZBGkutnMfvfEdnO7kOYIOnUZfRGtrNUJtEUaPMHtkWBT7XnRaZ1&#10;2cJ2d6yb6hqd9UZ4dJtHu521ueUFNALb8Rh7N2ykxpHJnNneHuXvIWXpD2xnOm/2MkHqrU8fAdgG&#10;bMv4D2AbsC3jJ/lsANuAbRkfGrWw7WIV9t1eQ2DQr8h2ZtS+2AoqZQHbIykh/G7qHqM+VjPb8Tf2&#10;55EFbYiX+mugjo+Ipq/KXARHZuikbfTDNq9duZS6rUukFqix/43/eRUN2CcVanpT9AO27TOVUyrW&#10;dbgne6r1gtMasA3YlvEfwDZgW8ZPANtqKmFRG7de5QnbyWIN6xhHWdhl/Y4LWIWnyGamwKq514i1&#10;15Ftx8I8w1fVvbBN6Ua2C+y0Yg7TD9vFtKa4Y/2A7eJaKHc0YBuwLeMpgG3AtoyfALbVVAJsjxbY&#10;VvML3dZew7bu9mY7nxHYvrL6Sjrr7LP8uD+t15h95Wx6+TcvW+f8l3/5Fzp48KDW8/t5si+++IL+&#10;/ve/05QpU2jOnDl+Xlrrta688kr6zW9+Y53zW9/6ltZzq57ss88+o6+++oouvPBCOv/881UP12Z/&#10;8uRJ+uCDD2jChAl0+eWXaztvIScaHBykQ4cO0WWXXUZnn312IafQcgwfq5988gmdc845NGPGDC3n&#10;LPQku3fvptOnT8NfJQXkz6mjR48Gwoc+/vhjOu+884z7UJwtcnbmzJlA+ND+/ftp+vTpxp9577//&#10;Pp111lnGn3kpfzX5ezR27Fh65513rBHGJ9N++eWXkqMtmGa9vb1W31599dXBbKBEq+ys0tfXRzU1&#10;NXmPqhhim8R5XSb2COTFsy6mT/d+WshpjB4z87KZ9PHfP7baMHv2bProo+FvKkZbNbovvnDhQuID&#10;ERsUgAJQAApAASjgVOCf/umf6K233oIshhXgASf+IsY332D70U2PEgfuUtv4C8LDtz9sNZvPwJ41&#10;a1ap3cJIe//4xz9Se3s7XXPNNdTS0lKy9/Haa6/Rww8n+yQajRq9j23bttEbb7xBdXV1tHjxYmNt&#10;4dH1xx9/nKZOnWq8b5977jn661//arXjkksuMaYJj/Js2bKF5s2bRz/96U+NtYNfePXq1XT48GH4&#10;q2QvPPXUU/Thhx8Gwod++9vfUnV1tXEfam1tpWPHjgXCh/7whz/QT37yE+PPvDVr1tDFF19s/JmX&#10;8lfTv0eRSMQaYY8++ij98Ic/lBxtwTS74YYbrK8nv/71r4PZQIlW7d27l26//XZ/YXtT3yaqqqmS&#10;aF6wTJCzHaz+4K1Bzra7T1D6z60JcrbdmqD0n9rzDNVIsvsQSv85dSnPCZJqY0W3NXK2FRS1QxFg&#10;W0E4j0wxQVK/sEGBF8A2YFvGu4Pir6K2YlEbt0JY1MapCRa1cfuIF4vaiMaqV/sB2wrKArYVxPLB&#10;FLCtX+SgwAtgG7At491B8VdRWwHbgG2RjwC2AdsiHzG930g1Eh2R7e7wAlpfma1udra62t3UXLGa&#10;dllqL6LHhtrJudyNXDd4kkbC6maHquLUNtTFlq5Jb466jyO1tp11LYupWe0nbPN6262VA5SIjqzM&#10;Iye4hBXSSNwiAbYB2xJDhwDbMiqlbZBG4tYLpf/cmpRvGgnnj1aqHEg4Vq/Ozip8afcKWppcRIQX&#10;5qahLjvhqI09vyLb1r3E24pqa647K0nY5qD9MoPmRGVLxmqQHKrXU2hgK7XYuM6xRHt8LdVH5tNW&#10;thCO6qYdtjloh+PEm7o8YYft7CstxsJhoq6UXXEF4/2CbT7gNrJXm3hlFLCt6nAF2gO2AdsyrgPY&#10;llEJsJ1PJcD2aIFtDtobGTQzXonaYTvHqtCxMIWpiy18k9Sn2JUk/YBtDtrhuEVjlCjixaCsYNu6&#10;mVgz1fc4YdsB1SN3zAA89C61JFooZP2NR77X0vyEenRbO2wn3ZCtzBShWjtsZzhq6lZKEbaTfRWm&#10;UA9gW+2nvXBrwDZgW8Z7ANsyKgG2AdtqflK+kW3+Ux6iHjts52AV/ptfarA9/FZAoUgtYNvh8pmw&#10;PRKxnueE6axQziLjy/uoXfGrhl+wbf/84lgylDlwxcblyU8cuZxc8rngV2QbsC3ZIRrNANuAbRl3&#10;AmzLqATYBmyr+clogu2crELJSPhyKz2W/X/ro7wicNlk9yOyDdjO5ecZEJ2I1FPDun3MejotHbiX&#10;ElWriToYUJM7As5t19ZuDSxsp2+ZR72rKN42ZPscw3KK1rHFdIrMgQJsqz1AZayDAi+AbcB2Kfmr&#10;qK2YIOlWCNVInJpggqTbR7yoRuKKbI9c1s0qLHeEzUdbRx+xNNKOjDlpojGfuR+wraCY9mokWWDb&#10;AdA80s3eptrbEtSckW5SOrDNBWZvhaEeiiaiLLd7OE+brd0SZk5c2ZGGcIWusEwB26qKie0B226N&#10;HnjgAdq1axc9++yz1oIypjbU2XYrHxR/FfkEYBuwLfIRwLZp2M5klVSetgUrtK6yNCZIWi8ISCPJ&#10;cCYXbDfT5qZ228TI4dzsNrZi28Ybqc82ITJ7brdoOBP5lUbibEl6IiRFwrShqWt4JrD9M4247ZkW&#10;gG11zURHBAVeENl29xRguxDY3kH3/+hR6rUOnUYNbT+g11s76RPr3wvploW99FJyJ01rWEmXdj6T&#10;03ZlwyA905k8khbeQgt7X8pp+/DOJ+g6W3MB24Bt0bMXsB0E2LYVbWDQGt7QRF3DFcisQgnLCw8O&#10;IrItGgG2/V5HtvmEyWaWNJLOw2awHd5Mt3bNZzncJTZB0qFrarZvNWPtDdTUxSPcya2YGb6AbQXn&#10;lTQFbLuFQmTbrclNN91EBw4coJ07d0p6ljdmQfFX0d0BtgHbIh8BbAcEtiP9FI02utkkA75F/Zm5&#10;H7CtoJjnsE0ZVUdYGknzhlupPRqiwJb+SyKzuxqJXdd4jCWSNFIjI2xnNRIO2xHqj0Yd9blluwSw&#10;LauUvF1Q4AWRbXefIbLt1iQo/ioaYYBtwLbIRwDbAYBtG6u4Cjgw2I70R4lxeEEbYFtBNp2wnZ4M&#10;yRpQ91g6RYTnaVd1EJ8mSbOXUqej3F8DdbB5hc6/K9wAM9WfRmJfpGY2rbKKxTsXrqGRBW14W537&#10;HJVK1G7Ft5xtR8H7Iid1ZrtFLGrjVgWwDdiWeRwAtmVUSttgUZvsL2ybNm2ilpYWqq+vVxNUozVg&#10;22vYTk6A5LUZ+JZcUC8fq2QsauPgGPWO9wW2ebW31Co8RbY32x2W5KI26l2l5wj9sK2nXYWcxdfI&#10;diENlDwGsA3YlnEVRLazg9L27dtp2bJlRkFJ1H+IbLsVQjUSpyaAba9hWzRKvd3vC2x7ewtkBLar&#10;f1BNk6dM9vjW9J/+8m9fTr95/DfWiRsbG+nQoUP6L+LTGT/55BP661//ShdeeCFdddVVPl1V/2Xm&#10;zJlD69ats068aNEi/RdQOOPg4P/f3rmH1lXse/yXavFVQbC2Bq1NvT52qoWQasmVK9ormoBWgkdt&#10;AhaD0DQcT+yWHi6hFUsLlng5hZ1GD83RPwIFG9BzGmiP7iocyulVYy2aopAt9ZEeKnqkaFutD6rk&#10;zsx+zV5r7b1m7fWaWfu7/mqzZ83M+v5+s9ZnzZr5/f5F33zzDS1ZsoQWL17s4cxgi/7yyy907Ngx&#10;uvjii2O3bS6Xo++++45WrFhBCxYsCPZCPdT27bff0hdffEFXXHEFcZ+J83j//ffp119/hb8qGuHj&#10;jz+m77//Xgsf+vTTT+nKK6+M3YeOHDlCv/32mxY+9OWXX9L1118f+z1venqaLrnkktjveUV/jfN5&#10;dMEFFxCfYODH2rVr6dy5c4qjTc9iWZY5m9v2rrvu0rODCr265ZZb6Pnnnxcljx49SitXrqx5VtMc&#10;OxTqtRWRZyAXX7uY/n3y3/VUE+s51yy7hr784kvRh6VLl9KJE4VvKrH2qrEbX7VqFfEHDw4oAAWg&#10;ABSAAlCgUoH29nb64IMPIEvMCixbtkxM+EQK29v3bCcO3KYd/AXh2XXPim7zdWrXXnutaZdQ6u/b&#10;b79No6OjdPvtt4v1dqYehw8fpmefzdskwzaLxnm8/vrr9N5771FnZyfdcccdsXXl9OnT4g164cKF&#10;sdv2pZdeEl9QuI/xGf+4jo8++oj27dsnYn3zmZ44jy1btoiZJvirmhV27dpFn3/+uRY+9Morr1Bb&#10;W1vsPjQ0NEQ///yzFj705ptv0qOPPhr7PW/Hjh1idj3u51nRX+Me32kWQIEf27dvpzvvvFNtsGla&#10;6v7776fm5mZ6+eWXNe2he7dOnjxJ69atixa29xzdQ60rW917p1kJrNnWzCCsO1izbbcJNkjaNcGa&#10;bbsm2CDp7X6GDZLOPoQNkpW6JDldu7cRE1xprNn2oGWQ0Ug8NBtoUcB2oHIGUhlgG7Ct4kiAbcC2&#10;ip/UKgPYBmyr+BBgW0Ulb2UA2x70Amx7ECuCoohGErzIuswUYmYbM9sq3q2Lv7r1FdFI7AohGkml&#10;JohGYveRu+++W/xxbGyM+vv73YaZ1r8Dtj2YJ2jYPth1G72Qeo32s6Q1lQdP056Pqd28UfpdxOCe&#10;pT/MjVKnh37LRUOZ2WbB3ltaczQ8l61ITlMRn7oU81GOa9lJey3neLmsqGBbvg4/ccGrXRtmtu3K&#10;ALYB2yr3AsC2ikrlMpjZtuvFfQjLSCp1Se7MNuePIUqJfCDla3Zmlco42/m43N7Gm1w6EtiW42yH&#10;kBMkltB/ftdsc9A+QP9Js6lNFthmWSSbXqCWmf20SXIG4qDdNUscyx+Y1Qi2OWh35UT69b5ZGbaL&#10;Kdpl77RmmmSO3zJFmdly+nYvrhwJbPPrS3fQbGGUTXS10FSmcqB66bNTWcA2YFvFh7CMxBmUEGdb&#10;xXvyZQDbgG0Vb0kmbHPQHmfZbBivVDzDnViFZ7duoXTHbAmw/T77w4ftSp6y9l/F7m5ljIRtcVET&#10;g7RmqhK2K9Ky266cz3jvpFt1gm3RR4d07ewNq4uyljdB5gxdRFnp9dCPA0cB2zaHZdfVMpWhWfm1&#10;2M1DXX4HbAO2VVwIsA3YVvGTWmUA24BtFR9KJmznr9zGHI6swssJWCl/rff57A8dtq39s0wUqtjd&#10;rUxyYJvPXqdvpf3Zm6tAtTmwPdHVROWsoTN5OHUwPi833lff55nwYdvhJULM5LMxWOdsvJMzA7YB&#10;2243ueKs5AsvvKBFqMsHH3yQzp49S4cOHVLpemhlsIzEm7SAbcC2isc0Emw7skqVCcSm8T6aq3Mt&#10;SdiwbZ+4zM/k9/lYqmv1lcTA9mx6DT088hW7vmbqnfkDzbZuIdp7lEZLKzHMge2ykTiwtlJumAO1&#10;3fh+PnXEAtvkb+kLYFvlVk+ENdt2nTCzjZlttdFTvRRgG7Ct4kONBNvOrJJfr10xEehzpjh62HaY&#10;LFQxfo0yiYLtnR37y3At1mkTjc5uEmu1iUyEbfHhprQ2m5E3teaG82+HYmPlJHVbNiuo+gNgW1Up&#10;9XK6zBQCtgHbKl6ri7+69RXRSOwKIRpJpSaIRmL3kTCikdReuipNplUEfshPGk52F77Suw14h98B&#10;2x5ECzoaiXXN9mx6kP46MCptjLTCtamwzRy1azcNZAsbIYs7Zlm6+KXUXfeSjGhgW6wZKe9c9vl2&#10;i5lttQEH2AZsq3iKO2z/g/7n7u10RFR2NT08/F/0f0Ov0dfi/6vooVVH6G/5H+nqh39P173256pl&#10;f//wv+jPr+XPpFUP0aojf6ta9tlD/0v/LV0AYBuw7ebPgG0dYNvCKnyisKmXDjJSYbhC3TILuBnU&#10;8nv4sG1dkhv8V/jEzGxz+B6k0cplI11/pd9lTZ/ZVtvt69F3KXzYtu9IZt+WsEHSq6HqKA/YBmyr&#10;uI07bKvUEn4ZwDZg283LANuawHZ6mjIZS4y/ACbZwoZtG5sE0GerRZID2+z9abDlY9pUXDbClpEM&#10;7v4djZbicBs6s52bYO+HPdQjhzLks9s+NhtwJ4gCtq2bOv1ET6l2s8UGSbsygG3Athuc8N8B2yoq&#10;lctgzbZdL8TZtmvSmGu2mQ5OrCJmt/1vNAwdti37yfzsh6t2VzEStsubIdlldT5HR7OFNDUicc1e&#10;4tskaWkvvVZar83jb2+hd4UKfAOlJQ634j03+KQ2cpKapbRRrL+W/8avYyPNFKJ3lHb+BhBwPRLY&#10;5rpKgeL9BrZ3MhNgG7CtMnyxQdIZlBBnW8V78mUA24BtFW9JJmzn112PsGSB/Mg/y6uzSvm57y/5&#10;XlHv8GGbvyzwfXAjxC8xjAR8RsK2isOHUSZ42A6jl2p1Rgbbat2puxRgG7Ct4jyAbcC2ip/UKgPY&#10;Bmyr+FAyYVvlysMrEwlsh9d9UTNg24PASYLt/fv301NPPUX33XcfjY2NeVBBr6I6wfb4+DgdOHCA&#10;Hn/8cVqzZk1sQp06dYqeeOIJam5ujt22zzzzjJgR5D528803x6bJO++8Q7t27dIiznZ3dzedPn06&#10;9jjbuvirm1Ok02manp7Wwod27NhBq1evpk2bNrl1O9TfH3jgAfrhhx+08CHuR1yPuO9569ato+uu&#10;uy72e17RX+OOox9GNJJQnbpG5YBtD8rLUJTemaYl/7HEw9l6FP35p59pSy+L382OVCpFuVxOj46h&#10;F1AACkABKAAFoAAUsCjAw0T29/cbrUtvby8tWrSIRkZGjL2On376ifh18OPo0aO0cuXKmtfSNMeO&#10;eq5Whu3rb7yemuY11VNNrOcsWbaEDmUPAbZjtQIahwJQAApAASgABVQUuPHGG2nevHkqRbUtc/z4&#10;cZo/fz61tLRo20e3ji1btoxlsM+GD9t8vQpfusCPyy67jM6dO+fWN+1+P3/+PPHPiPzYvHmzML6p&#10;x9dffy3ervhAjPPzvl/9uF/xpRv82Lp1q9/qcH6ACvz44480MzMjamxtbaVLL700wNpRlR8FZNss&#10;ZUFwFy5c6Ke60M7lS6JOnMjvyoIPhSZzXRWb4kN1XVwCTtq2bZu4ikceeYSWL19u9BUdPnyYLrro&#10;Ilq1apWx1yFz74YNG8Qyz1pH3TPbxiokddzrAnedrzmJGyTr/Oiis5mM7ps8Xvi/29vbjb6eJHVe&#10;tg3/6rh+/XotL0/+Igof0stEpviQXqpF15umpvzqAb5fxvRlJNGppk9LgO3bbhPWUFlzo4/Z7D0B&#10;bOtsnWT0DbCtrx1NASXANnxIXwX07hlgW2/7uPUOsA3YdvORSH+XH8aY2Y5UetfGANuuEsVWALAd&#10;m/SJadgUH0qM4B4vBLDtUTDNigO2AdtauWTSYJtnrmotZA4II7B+lMZLImwL++SGaS5rSUkcpbAB&#10;tGUKKJk8s82TkA2lZmg2U07/6za+S79LycwCMHcoVZjiQ04X7ziOpaQmjsnkShUVE9CFImtglQK2&#10;A5MylooA2wmG7WKGymqQV8pgyR8Ewzlq7T1YcMLyzadUhlwyR9VMOS9npqpST+H8sYfOEt9swA/j&#10;Z7b5zT7dQbMFkAsjvX2Ud42kwTZ/QHflODj1lWwUpZ5BtmUKKJkK2/w+OM7ugblUpgzbbHx37R6g&#10;rIBvnpGviyjLswbnLesE50HaPOi6TPEh63U7j2Nmj67dNJDNkLAOH+uUZbabpnS6jTLSC9MEi/ve&#10;lsmX0/kAbOtsHfe+AbYTDNviAcBuJLnJFGUKKeLLLjHBbkbjNGkBDfsDgpWz3Jwc3YrBcsuU9CCS&#10;ClVApgVAS8UK529e/s/EwDa/wac7Zlka3MJV1tDIfajGXyJpsC0UreaP8cvtqQemgJKpsF2g54p7&#10;XG5igqinpwRpFePdwLFuig85DgzrOM5N0AT1UE+RoIu/Z9rYC1NKAmvF55un0RhOYcB2OLpGVStg&#10;O/GwPU0duV4a75srQ5+YdmE3o7YpGpJmXvNOx2ehx6lvLstuVXx2hs/W5P9d82A3s/R0hjK2gqy+&#10;likJ9vkMUJo6Zi11Fs5ffvYvCYFth+vkN3wx+aX/LIqTrQHbboMgvt9NAaUkwbbV2mXYLo/9NusL&#10;d3wu4tqyKT6kBNt241R8ZSz9zF6K+Iy3CavIANuuLqx1AcB2A8B2pmOcmsb7KtalTjDY7mGwLS9z&#10;kG9AfJY6y25DFTOz9biywwyP+CRrhf9C3clZs+30UmF98ahH0PjOAWzHp71by6aAUnJhWxrv0lph&#10;voRvONdKvbRX+30BpvhQPbBt+8pYqER5MsltAEbwO2A7ApFDbAKw3QiwzT6dVcwmF2eh2yrXFJf9&#10;jD84WmmyW94MlP9bYa9fpUt21niQOMB2tRsfrxSwHeJo91k1YNungCGebgooJRa25fucbWmSfT13&#10;iK5Qd9Wm+JB32K42ycH+Lj7cun63rVvTIE8EbAepZvR1AbYbArZ7pA0iKfbvNE2zDSE9Vder8s0l&#10;XTSZ6/a/5KGhYbtyw5Tp64MB29HfoFVbNAWUkgnbFmir2DiZt2CtCQZVG4ddzhQf8grbVWevDVpC&#10;wq8ZsB32CAi3fsB2g8C2AD3BfgM0Lfb1sJ0jVWC7uKFxYHdxB7ePfdoOUUpqReVIzsy2wwPWwE1T&#10;8u0HsB3uzdhP7WqgJEcFYhGH/t5Nk/ePUD55eicNdh6k0UJAoqUbd1JqZBPl/2sv+6eNOfpj8TNX&#10;5yB1HhytWnZvYf8Hryl5sF1luZhlxjSX7qLdA9lSpBI/tg7rXDUfCqt1n/VWeZbVeskxwSayKoBt&#10;nz4S8+mA7aBhW47tWTKuUxzPYHdBO2eQ5NFIplmYo/xnMgG5qW6iAbaRMR8Pyb5mu+Jtnz+chyg1&#10;w8NZ1bmMhG+4VNkgWdAqSbBt1Reh/2K+2zk1j2gkkRolabBtHdPFMHLT/F6bKYYBrAxDF6ngHhpL&#10;HGxbJzcm2Cb+tsKzj0fqkkIDepAptqKA7dikD6RhwHaQsM1ncYdSNGOJNuEIWVXK1mtVFdhmtF3Z&#10;Pxto2NewBZH0Qyn0XxJhO/+GQ02F+OWdey0RYeo1dkznJW5mW7KNnPQiJnl9NWsKKJkK23LyGirs&#10;Uan4W8F65ZwG8uSEGUlTTPEh20BxGsdOk15yYiGHpT6+BmAEJwO2IxA5xCYA24HBdpWQdtx41pif&#10;nMFYNJC2qSH/0T4KzuEE2xVJa8QLAAv3N8Fij+Zj+pUgUIBGKamN9GCQy7gltanppNKDxyWTWqJm&#10;tkMcuHFUnTjYjkPEkNo0BZRMhe2QzKZVtab4kFaiRdgZwHaEYofQFGA7KNj29Dm6AL1Vo4F4t3QR&#10;tu+55x7avn279wo0OWPfvn00ODgoenPy5ElNeoVucAWOHz9Oq1evFmK88cYbtGLFCgijiQIzMzN0&#10;7733it7s3LmT1q5dq0nPKrvx6quv0tNPPw0f0tA6pviQhtKF3iUO2tdcc41oZ2xsjPr7+0NvEw0E&#10;qwBgOyjYrpmu3GI0nlCGTS97ShrjYvcibF911VX0ySefBOslEdbW0dFBb731lmjx8ssvj7BlNOWm&#10;wK233krvvvuuKLZgwYLS7ni38/B7+AosWrSIPvvsM9HQkiVL6PTp0+E3WkcLN9xwA3344YfwoTq0&#10;C/sUU3wobB10rH/evHl05swZwLaOxlHsE2A7ctiu3LTIl3MEkcGqCNsrV640esbx1KlT9OKLLwr3&#10;3bp1q6Ibo1gUCpw/f5527NghmtqyZQtdeOGFUTSLNhQUkG3z5JNP0sKFCxXOir6IPL7hQ9HrX6tF&#10;U3xIL9Wi6822bdsA29HJHXhLgO2gYFs1Fbfbxo06Tey8QbLOymI8DWu2YxTfpWms2TbDNnwMrV+/&#10;XsvOYs22lmYRncKabX1tw3uGNdt628etd4DtoGCbhxLKB7KuGUu1lFBGskwQIeEA226ujt/9KgDY&#10;9qtgeOebAkqA7fB8wG/NpviQ3+s09XzAtqmWy/cbsB0YbDM1q4XzK8X3rBJbO4BkJ4BtsweiCb0H&#10;bOtrJVNACbANH9JXAb17BtjW2z5uvQNsBwnbXG2nZSIiLmsbm/lupZETlpircvlC/FY3ozn9Dtiu&#10;R7Vgz+GhFodSMzQrMgblj1L4RfbvUpztqj6STz6k62EybDvFi5fjJJfjI5fVL/3uEq5SB3sBtuOz&#10;QhC5COLrfbllU3xIXSs5Y2onyZlM1evQpyRgWx9b1NMTwHbQsF2PFQI4p1acbSeQqADBijjb/Jfy&#10;C0EZFl1uVm7RWARg5mhYSt1ccdmF88ceOksbNmwQP83NzQWgTDRVcJ3GWSzyXCpThm1bNs5x6mPX&#10;35ZO03QmI6LRiINpk55mmc30Zu2KNZ38wdze3h6NuD5b4TDUleMvQH00my2IXJHUwr4EzOnFyWc3&#10;Qj3dFFBK2sy2o2+FaunwKjfFh1QV8JJMTbXOOMsBtuNU33/bgO0EwzajOJauPU25yRRlLFkt2Zwr&#10;S1c7TpMygDB/skOGYlr5WkthxObRHEuqw3BnNluGTNl/C+dvXv5PI2FbXIpFA564qEdkEMofxZv/&#10;ALNLKlWe/XZax+9/aAdfg8kz2+KLU7qjBNs5Zhue3aloBQ5N6Y5ZEiwewLKu4NWvXaMpoJQ02BZW&#10;8ZRjIWrPUG/PFB9SuyI2q90yJT33aiSdU6sw9lKA7dhN4KsDgO3Ew/Y0deR6abzPkiqcx/pum6Ih&#10;CUAKSEhlamiEAAAExklEQVRdTfkZWE9xwF1nZ11udoXzl5/9S2Jg2zoynTfCMl26dtNAlmf41PtI&#10;EmxblS7DdtlP22QA19s0xkSSAGzr60iJgm2HF2bx9dH6HNTXHLaeAbYNMpZDVwHbDQDbmY5xahrv&#10;Y+vGpVlWPuvKYFue7Sv5R+FGlWURwEuzfb79XG1mwejQfzVnRK0zLQVBK5Yz+BY51AqSC9uSb0rr&#10;6fnyq+FcK/US33Oh9xofU0AJsB3qEPVVuSk+pHSRDvfiiq9XSpXoVQiwrZc9vPYGsN0IsJ3hmzPT&#10;1FFcwlGcha6aLp7DRytNdsub/fJ/Gznh4GJKGzsbG7ar3ehz6S7aPZCtGS7S66AOq3xiYVt+MNuW&#10;BKiF9AxLc9V6TQElwLaqRaMvZ4oPKSkD2FaSCYWiUwCw3RCw3cOWFbJNYpQVm/dKa4SrrjXkSxu6&#10;aDLXzcKGB7W8oYFhu+rstTlLSPgtKZmwzb448PD4jhsn8zdiE2bETAElwHZ0D3evLZniQ0rX5bBh&#10;P4h8Fkpth1QIM9shCRtRtYDtBoFtsYlH5NwZoGmxN4ytEK4C26WNfLvLgO7fHxsVtqssHxGCWkDP&#10;v8ih1pA82HbySbtNTPj6oAZKcig0FnHo7900ef8I5T9WddJg50EaPZh3oaUbd1JqZBPl/2sv+6eN&#10;Ofpj8TNX5yB1HhytWlYOuQbYDnWI+qpczYd8NRHhydggGaHYaEpBAcB2o8A2R7uuFppKdRMNsDBz&#10;fDeeE2zbwtUNUWqGZ8XEMhLX8WT7dGmFOR4dZpoyxRh/FVq71h57gaTBtnWma4JF7mljIRmn+TjJ&#10;FDPBmvH1wRRQAmzHPoyrdsAUH1JVEKH/VJVCuSgUAGw3EGzbMlzaYNtpVq+FWnPDAWwQS/bMtpwg&#10;hWWvEXrJCW2Kg7mU2Ea8/Ij1C86hEKMY/R7bMBa2+Sfl3tKULc2wpVFsAwK1WjYglOPRyy+WliRU&#10;HjWLqrgpoJQ42HbwLd2jClXzSVN8SH1MSePYgMRUbteFZSRuCun9O2A7wbBdgr3SjYaF+5vo4eGF&#10;86nlZQAZzlGr+L8EF3IZ9pm5/gxcls/XYqbceWAYHY1E77Huu3fGwrbvK9e/AlNAKXGwrb9rKPfQ&#10;FB9SvqCEFQRsm21QwHaCYdtE1wRs62s1wLYZtuFjaP369Vp2FrCtpVlEpwDb+tqG9wywrbd93HoH&#10;2C7A9ubNm2n+/Pluemn7+5kzZ+jYsWN09dVX00033aRtP906xm/4Bw4cEMW2bt3qVhy/R6jAV199&#10;RRyW+NHf30/Nzc0Rto6maikg22bNmjXU3t6upWDy+IYP6WUiU3xIL9Wi6822bdtEY5xVnnvuuega&#10;RkuBKADYLsB2a2srzczMBCIqKoECUAAKQAEoAAWgQNAKPPbYY7Rnz56gq0V9ISsA2AZsh+xiqB4K&#10;QAEoAAWgABQIQgHAdhAqRl9HQ8N29HKjRSgABaAAFIACUAAKQIFGUgCw3UjWxrVCASgABaAAFIAC&#10;UAAKRKoAYDtSudEYFIACUAAKQAEoAAWgQCMpANhuJGvjWqEAFIACUAAKQAEoAAUiVQCwHancaAwK&#10;QAEoAAWgABSAAlCgkRQAbDeStXGtUAAKQAEoAAWgABSAApEq8P+7EbLVxmHTdAAAAABJRU5ErkJg&#10;glBLAwQUAAYACAAAACEAGJMuOt8AAAAIAQAADwAAAGRycy9kb3ducmV2LnhtbEyPQWvCQBSE74X+&#10;h+UJvdXNWqMS8yIibU9SqBZKb8/kmQSzuyG7JvHfd3uqx2GGmW/Szagb0XPnamsQ1DQCwSa3RW1K&#10;hK/j2/MKhPNkCmqsYYQbO9hkjw8pJYUdzCf3B1+KUGJcQgiV920ipcsr1uSmtmUTvLPtNPkgu1IW&#10;HQ2hXDdyFkULqak2YaGilncV55fDVSO8DzRsX9Rrv7+cd7efY/zxvVeM+DQZt2sQnkf/H4Y//IAO&#10;WWA62aspnGgQwhGPMFuoOYhgL9UyBnFCWM1jBTJL5f2B7B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Dod69xrAMAAFIIAAAOAAAAAAAAAAAAAAAAADoCAABkcnMv&#10;ZTJvRG9jLnhtbFBLAQItAAoAAAAAAAAAIQBk7kh1XwUBAF8FAQAUAAAAAAAAAAAAAAAAABIGAABk&#10;cnMvbWVkaWEvaW1hZ2UxLnBuZ1BLAQItABQABgAIAAAAIQAYky463wAAAAgBAAAPAAAAAAAAAAAA&#10;AAAAAKMLAQBkcnMvZG93bnJldi54bWxQSwECLQAUAAYACAAAACEAqiYOvrwAAAAhAQAAGQAAAAAA&#10;AAAAAAAAAACvDAEAZHJzL19yZWxzL2Uyb0RvYy54bWwucmVsc1BLBQYAAAAABgAGAHwBAACiDQEA&#10;AAA=&#10;">
                <v:shape id="Grafik 14" o:spid="_x0000_s1097" type="#_x0000_t75" alt="Ein Bild, das Text, Screenshot, Diagramm, Reihe enthält.&#10;&#10;KI-generierte Inhalte können fehlerhaft sein." style="position:absolute;width:45561;height:340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dzxgAAAOIAAAAPAAAAZHJzL2Rvd25yZXYueG1sRE/dSsMw&#10;FL4XfIdwBG+GS7ehm7XZkIJMELRWH+DQnDbF5qQ0se3efhEGXn58/9lhtp0YafCtYwWrZQKCuHK6&#10;5UbB99fL3Q6ED8gaO8ek4EQeDvvrqwxT7Sb+pLEMjYgh7FNUYELoUyl9ZciiX7qeOHK1GyyGCIdG&#10;6gGnGG47uU6SB2mx5dhgsKfcUPVT/loFx8l8jGXOx7eikJQX9fu24oVStzfz8xOIQHP4F1/crzrO&#10;f7zfrTeb1Rb+LkUMcn8GAAD//wMAUEsBAi0AFAAGAAgAAAAhANvh9svuAAAAhQEAABMAAAAAAAAA&#10;AAAAAAAAAAAAAFtDb250ZW50X1R5cGVzXS54bWxQSwECLQAUAAYACAAAACEAWvQsW78AAAAVAQAA&#10;CwAAAAAAAAAAAAAAAAAfAQAAX3JlbHMvLnJlbHNQSwECLQAUAAYACAAAACEAt8fnc8YAAADiAAAA&#10;DwAAAAAAAAAAAAAAAAAHAgAAZHJzL2Rvd25yZXYueG1sUEsFBgAAAAADAAMAtwAAAPoCAAAAAA==&#10;">
                  <v:imagedata r:id="rId69" o:title="Ein Bild, das Text, Screenshot, Diagramm, Reihe enthält.&#10;&#10;KI-generierte Inhalte können fehlerhaft sein"/>
                </v:shape>
                <v:shape id="_x0000_s1098" type="#_x0000_t202" style="position:absolute;top:34480;width:4556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lBMygAAAOEAAAAPAAAAZHJzL2Rvd25yZXYueG1sRI9Pa8Iw&#10;GMbvg32H8Aq7jJlqnZTOKCIbuF1knZfdXprXprN5U5JU67dfDoMdH55//Fab0XbiQj60jhXMphkI&#10;4trplhsFx6+3pwJEiMgaO8ek4EYBNuv7uxWW2l35ky5VbEQa4VCiAhNjX0oZakMWw9T1xMk7OW8x&#10;JukbqT1e07jt5DzLltJiy+nBYE87Q/W5GqyCw+L7YB6H0+vHdpH79+OwW/40lVIPk3H7AiLSGP/D&#10;f+29VvBc5LO8mCeGRJRoQK5/AQAA//8DAFBLAQItABQABgAIAAAAIQDb4fbL7gAAAIUBAAATAAAA&#10;AAAAAAAAAAAAAAAAAABbQ29udGVudF9UeXBlc10ueG1sUEsBAi0AFAAGAAgAAAAhAFr0LFu/AAAA&#10;FQEAAAsAAAAAAAAAAAAAAAAAHwEAAF9yZWxzLy5yZWxzUEsBAi0AFAAGAAgAAAAhALjOUEzKAAAA&#10;4QAAAA8AAAAAAAAAAAAAAAAABwIAAGRycy9kb3ducmV2LnhtbFBLBQYAAAAAAwADALcAAAD+AgAA&#10;AAA=&#10;" stroked="f">
                  <v:textbox style="mso-fit-shape-to-text:t" inset="0,0,0,0">
                    <w:txbxContent>
                      <w:p w14:paraId="2759534C" w14:textId="34A03F01" w:rsidR="006D002F" w:rsidRPr="00914EA8" w:rsidRDefault="006D002F" w:rsidP="006D002F">
                        <w:pPr>
                          <w:pStyle w:val="Beschriftung"/>
                          <w:jc w:val="center"/>
                          <w:rPr>
                            <w:noProof/>
                            <w:szCs w:val="22"/>
                          </w:rPr>
                        </w:pPr>
                        <w:bookmarkStart w:id="96" w:name="_Ref220937943"/>
                        <w:r>
                          <w:t xml:space="preserve">Abbildung </w:t>
                        </w:r>
                        <w:r w:rsidR="00C36B01">
                          <w:fldChar w:fldCharType="begin"/>
                        </w:r>
                        <w:r w:rsidR="00C36B01">
                          <w:instrText xml:space="preserve"> SEQ Abbildung \* ARABIC </w:instrText>
                        </w:r>
                        <w:r w:rsidR="00C36B01">
                          <w:fldChar w:fldCharType="separate"/>
                        </w:r>
                        <w:r w:rsidR="00715971">
                          <w:rPr>
                            <w:noProof/>
                          </w:rPr>
                          <w:t>33</w:t>
                        </w:r>
                        <w:r w:rsidR="00C36B01">
                          <w:rPr>
                            <w:noProof/>
                          </w:rPr>
                          <w:fldChar w:fldCharType="end"/>
                        </w:r>
                        <w:bookmarkEnd w:id="96"/>
                        <w:r>
                          <w:t xml:space="preserve"> Organisation der Speicheradressen</w:t>
                        </w:r>
                      </w:p>
                    </w:txbxContent>
                  </v:textbox>
                </v:shape>
                <w10:wrap type="topAndBottom" anchorx="margin"/>
              </v:group>
            </w:pict>
          </mc:Fallback>
        </mc:AlternateContent>
      </w:r>
      <w:r w:rsidR="00232170">
        <w:t xml:space="preserve">Über den Befehl „MADCTL“ wurde der Zugriff auf den RAM verändert. Die Bits „MY“ und „MX“ wurden auf </w:t>
      </w:r>
      <w:r>
        <w:t>E</w:t>
      </w:r>
      <w:r w:rsidR="00232170">
        <w:t xml:space="preserve">ins gesetzt, dadurch werden die Reihenadressen und Spaltenadressen gespiegelt, siehe </w:t>
      </w:r>
      <w:r>
        <w:fldChar w:fldCharType="begin"/>
      </w:r>
      <w:r>
        <w:instrText xml:space="preserve"> REF _Ref220937943 \h </w:instrText>
      </w:r>
      <w:r>
        <w:fldChar w:fldCharType="separate"/>
      </w:r>
      <w:r>
        <w:t xml:space="preserve">Abbildung </w:t>
      </w:r>
      <w:r>
        <w:rPr>
          <w:noProof/>
        </w:rPr>
        <w:t>18</w:t>
      </w:r>
      <w:r>
        <w:fldChar w:fldCharType="end"/>
      </w:r>
      <w:r w:rsidR="00232170">
        <w:t xml:space="preserve">. </w:t>
      </w:r>
      <w:r w:rsidR="00067EBE">
        <w:fldChar w:fldCharType="begin"/>
      </w:r>
      <w:r w:rsidR="00067EBE">
        <w:instrText xml:space="preserve"> ADDIN ZOTERO_ITEM CSL_CITATION {"citationID":"ETX5ZDrQ","properties":{"formattedCitation":"[12, S. 142]","plainCitation":"[12, S. 142]","noteIndex":0},"citationItems":[{"id":68,"uris":["http://zotero.org/users/local/VRi3dGyu/items/4TGE6G2H"],"itemData":{"id":68,"type":"document","genre":"Datenblatt","title":"ST7735S Datasheet","URL":"https://www.hpinfotech.ro/ST7735S.pdf","author":[{"family":"Sitronix","given":""}]},"locator":"142","label":"page"}],"schema":"https://github.com/citation-style-language/schema/raw/master/csl-citation.json"} </w:instrText>
      </w:r>
      <w:r w:rsidR="00067EBE">
        <w:fldChar w:fldCharType="separate"/>
      </w:r>
      <w:r w:rsidR="00067EBE" w:rsidRPr="00067EBE">
        <w:rPr>
          <w:rFonts w:cs="Arial"/>
        </w:rPr>
        <w:t>[12, S. 142]</w:t>
      </w:r>
      <w:r w:rsidR="00067EBE">
        <w:fldChar w:fldCharType="end"/>
      </w:r>
      <w:r w:rsidR="00067EBE">
        <w:t xml:space="preserve"> </w:t>
      </w:r>
      <w:r w:rsidR="00232170">
        <w:t>Durch die Spiegelung der Adressen sitzt der Nullpunkt des Display-Koordinatensystems in der oberen linken Ecke, der neu gewählte Nullpunkt ist deutlich intuitiver. Zusätzlich zu den Speicheradressen wurde der BGR-Farbfilter aktiviert, damit die übermittelten Farbwerte korrekt dargestellt werden. Dazu wurde das Bit „RGB“ auf Eins gesetzt. Zuletzt wird das Display noch über den Befehl „DISPON“ eingeschalte</w:t>
      </w:r>
      <w:r w:rsidR="00067EBE">
        <w:t>t</w:t>
      </w:r>
      <w:r w:rsidR="00232170">
        <w:t xml:space="preserve">. </w:t>
      </w:r>
      <w:r w:rsidR="00067EBE">
        <w:fldChar w:fldCharType="begin"/>
      </w:r>
      <w:r w:rsidR="00067EBE">
        <w:instrText xml:space="preserve"> ADDIN ZOTERO_ITEM CSL_CITATION {"citationID":"1DH8mZse","properties":{"formattedCitation":"[12, S. 127]","plainCitation":"[12, S. 127]","noteIndex":0},"citationItems":[{"id":68,"uris":["http://zotero.org/users/local/VRi3dGyu/items/4TGE6G2H"],"itemData":{"id":68,"type":"document","genre":"Datenblatt","title":"ST7735S Datasheet","URL":"https://www.hpinfotech.ro/ST7735S.pdf","author":[{"family":"Sitronix","given":""}]},"locator":"127","label":"page"}],"schema":"https://github.com/citation-style-language/schema/raw/master/csl-citation.json"} </w:instrText>
      </w:r>
      <w:r w:rsidR="00067EBE">
        <w:fldChar w:fldCharType="separate"/>
      </w:r>
      <w:r w:rsidR="00067EBE" w:rsidRPr="00067EBE">
        <w:rPr>
          <w:rFonts w:cs="Arial"/>
        </w:rPr>
        <w:t>[12, S. 127]</w:t>
      </w:r>
      <w:r w:rsidR="00067EBE">
        <w:fldChar w:fldCharType="end"/>
      </w:r>
    </w:p>
    <w:p w14:paraId="7F845BD8" w14:textId="65882095" w:rsidR="00232170" w:rsidRDefault="006D002F" w:rsidP="00952DB5">
      <w:pPr>
        <w:pStyle w:val="berschrift3"/>
      </w:pPr>
      <w:bookmarkStart w:id="97" w:name="_Toc221266879"/>
      <w:r>
        <w:lastRenderedPageBreak/>
        <w:t>Controller Befehle</w:t>
      </w:r>
      <w:bookmarkEnd w:id="97"/>
      <w:r>
        <w:t xml:space="preserve"> </w:t>
      </w:r>
    </w:p>
    <w:p w14:paraId="543A824F" w14:textId="2878D7DB" w:rsidR="00F11E5D" w:rsidRDefault="00F03AC5" w:rsidP="00F03AC5">
      <w:r>
        <w:rPr>
          <w:noProof/>
        </w:rPr>
        <mc:AlternateContent>
          <mc:Choice Requires="wpg">
            <w:drawing>
              <wp:anchor distT="0" distB="0" distL="114300" distR="114300" simplePos="0" relativeHeight="251685888" behindDoc="0" locked="0" layoutInCell="1" allowOverlap="1" wp14:anchorId="4307F221" wp14:editId="7270ACEB">
                <wp:simplePos x="0" y="0"/>
                <wp:positionH relativeFrom="margin">
                  <wp:align>center</wp:align>
                </wp:positionH>
                <wp:positionV relativeFrom="paragraph">
                  <wp:posOffset>2018279</wp:posOffset>
                </wp:positionV>
                <wp:extent cx="3055620" cy="2978150"/>
                <wp:effectExtent l="0" t="0" r="0" b="0"/>
                <wp:wrapTopAndBottom/>
                <wp:docPr id="184182717" name="Gruppieren 17"/>
                <wp:cNvGraphicFramePr/>
                <a:graphic xmlns:a="http://schemas.openxmlformats.org/drawingml/2006/main">
                  <a:graphicData uri="http://schemas.microsoft.com/office/word/2010/wordprocessingGroup">
                    <wpg:wgp>
                      <wpg:cNvGrpSpPr/>
                      <wpg:grpSpPr>
                        <a:xfrm>
                          <a:off x="0" y="0"/>
                          <a:ext cx="3055620" cy="2978150"/>
                          <a:chOff x="0" y="0"/>
                          <a:chExt cx="3055620" cy="2978150"/>
                        </a:xfrm>
                      </wpg:grpSpPr>
                      <pic:pic xmlns:pic="http://schemas.openxmlformats.org/drawingml/2006/picture">
                        <pic:nvPicPr>
                          <pic:cNvPr id="1548280510" name="Grafik 16" descr="Ein Bild, das Diagramm, Reihe, Text, Origami enthält.&#10;&#10;KI-generierte Inhalte können fehlerhaft sein."/>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185195" y="0"/>
                            <a:ext cx="2686050" cy="2686050"/>
                          </a:xfrm>
                          <a:prstGeom prst="rect">
                            <a:avLst/>
                          </a:prstGeom>
                        </pic:spPr>
                      </pic:pic>
                      <wps:wsp>
                        <wps:cNvPr id="1511853223" name="Textfeld 1"/>
                        <wps:cNvSpPr txBox="1"/>
                        <wps:spPr>
                          <a:xfrm>
                            <a:off x="0" y="2719705"/>
                            <a:ext cx="3055620" cy="258445"/>
                          </a:xfrm>
                          <a:prstGeom prst="rect">
                            <a:avLst/>
                          </a:prstGeom>
                          <a:solidFill>
                            <a:prstClr val="white"/>
                          </a:solidFill>
                          <a:ln>
                            <a:noFill/>
                          </a:ln>
                        </wps:spPr>
                        <wps:txbx>
                          <w:txbxContent>
                            <w:p w14:paraId="7CC669A8" w14:textId="675AA9EB" w:rsidR="00E114F3" w:rsidRPr="00730760" w:rsidRDefault="00E114F3" w:rsidP="00E114F3">
                              <w:pPr>
                                <w:pStyle w:val="Beschriftung"/>
                                <w:jc w:val="center"/>
                                <w:rPr>
                                  <w:noProof/>
                                  <w:szCs w:val="22"/>
                                </w:rPr>
                              </w:pPr>
                              <w:bookmarkStart w:id="98" w:name="_Ref220942714"/>
                              <w:r>
                                <w:t xml:space="preserve">Abbildung </w:t>
                              </w:r>
                              <w:r w:rsidR="00C36B01">
                                <w:fldChar w:fldCharType="begin"/>
                              </w:r>
                              <w:r w:rsidR="00C36B01">
                                <w:instrText xml:space="preserve"> SEQ Abbildung \* ARABIC </w:instrText>
                              </w:r>
                              <w:r w:rsidR="00C36B01">
                                <w:fldChar w:fldCharType="separate"/>
                              </w:r>
                              <w:r w:rsidR="00715971">
                                <w:rPr>
                                  <w:noProof/>
                                </w:rPr>
                                <w:t>34</w:t>
                              </w:r>
                              <w:r w:rsidR="00C36B01">
                                <w:rPr>
                                  <w:noProof/>
                                </w:rPr>
                                <w:fldChar w:fldCharType="end"/>
                              </w:r>
                              <w:bookmarkEnd w:id="98"/>
                              <w:r>
                                <w:t xml:space="preserve"> Ablaufdiagramm </w:t>
                              </w:r>
                              <w:r w:rsidR="00067EBE">
                                <w:t>„</w:t>
                              </w:r>
                              <w:r>
                                <w:t>st7735s_send_command()</w:t>
                              </w:r>
                              <w:r w:rsidR="00067EBE">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07F221" id="Gruppieren 17" o:spid="_x0000_s1099" style="position:absolute;left:0;text-align:left;margin-left:0;margin-top:158.9pt;width:240.6pt;height:234.5pt;z-index:251685888;mso-position-horizontal:center;mso-position-horizontal-relative:margin" coordsize="30556,297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3sKtvAMAAFcIAAAOAAAAZHJzL2Uyb0RvYy54bWycVlluIzcQ/Q+QOxAd&#10;IF+2Wi1bsqxYHmjssWHEGAtjD+abYrPVhLmFpBbnPDlDLjAXyyO725sczPIhdnErvnr1itTJu62S&#10;ZM2dF0ZPs6LXzwjXzJRCL6fZ57uL/XFGfKC6pNJoPs0euM/enf76y8nGTvjA1EaW3BE40X6ysdOs&#10;DsFO8tyzmivqe8ZyjcnKOEUDum6Zl45u4F3JfNDvj/KNcaV1hnHvMXreTGanyX9VcRZuqsrzQOQ0&#10;A7aQWpfaRWzz0xM6WTpqa8FaGPQnUCgqNA59dHVOAyUrJ3ZcKcGc8aYKPWZUbqpKMJ5iQDRF/1U0&#10;l86sbIplOdks7SNNoPYVTz/tln1cXzp7a+cOTGzsElykXoxlWzkVv0BJtomyh0fK+DYQhsGD/nA4&#10;GoBZhrnB8dG4GLakshrM7+xj9Ydv7My7g/MXcKxgE/xaDmDtcPBtrWBXWDmetU7Ud/lQ1N2v7D7S&#10;ZWkQCyFFeEjSQ2IiKL2eCzZ3TQd0zh0RJUpheDgejPvDAtxoqiD9S0crcU+KUUZK7hlE+EFo8l7I&#10;co+U1JNzQSFEpfbIJy5qvkfuQPIeuXFiSZVAWYX66z8y9H7/bTv7IzV/Xu0vueZOcBc4udI1lfje&#10;f/1Xa65JxWvJXU2rQDwXuhe1HgFHjA1iGhm9NuzeE23OaqqXfOYtagbw4+r85fLUfRHuQgp7IaSM&#10;Kol2SyxCe6XPN3LTaP/csJVCaE0xOy7BsdG+FtZnxE24WnCQ6a7KBIhOfHA8sDoeWOHgTwAbgT6b&#10;SCifgMUQPOT9hqCL8bA4HmZkV9WD0XjUh5AbVbed5pyuKKzz4ZIbRaIBhAACQdAJXV/7FlK3pCWy&#10;QZHgAVSsNlx5vuMMvR3Wfqiqb2tqOSBEt89lWCDMg8HgoJNhVFXFZUkSo+3qeAGQsH1vUNKP4/9D&#10;G2iJtX5UHB/1h80F+vZtMBwfHqYFjyUNwf0IbciqkaLsFBb3nklH1hSX+aYWgSeRvloldUyDNnFX&#10;k7I4gsvEtzqIVtgutqlMB8fRRxxamPIBJDiDbCJEb9mFwIHX1Ic5dXgUMIiHLtygqaTZTDPTWhmp&#10;jfv7rfG4HlnFbEY2eGSmmf9rReMNJK808g2XoTNcZyw6Q6/UmUGoRUKTTGxwQXZm5Yz6gvdvFk/B&#10;FNUMZ02z0JlnAT1M4P1kfDZLdnORXetbi+uvSJqNxN5tv1BnWzUHJPSj6RS1I+pmbaTZ29kqgOqk&#10;+CcWW76h7mSl1wvWi+fxeT+tevo/cPofAAAA//8DAFBLAwQKAAAAAAAAACEA9SOUyeY/AADmPwAA&#10;FAAAAGRycy9tZWRpYS9pbWFnZTEucG5niVBORw0KGgoAAAANSUhEUgAAARoAAAEaCAYAAADOs5i6&#10;AAAbZXRFWHRteGZpbGUAJTNDbXhmaWxlJTIwaG9zdCUzRCUyMmFwcC5kaWFncmFtcy5uZXQlMjIl&#10;MjBhZ2VudCUzRCUyMk1vemlsbGElMkY1LjAlMjAoV2luZG93cyUyME5UJTIwMTAuMCUzQiUyMFdp&#10;bjY0JTNCJTIweDY0JTNCJTIwcnYlM0ExNDcuMCklMjBHZWNrbyUyRjIwMTAwMTAxJTIwRmlyZWZv&#10;eCUyRjE0Ny4wJTIyJTIwdmVyc2lvbiUzRCUyMjI5LjMuNiUyMiUyMHNjYWxlJTNEJTIyMSUyMiUy&#10;MGJvcmRlciUzRCUyMjAlMjIlM0UlMEElMjAlMjAlM0NkaWFncmFtJTIwaWQlM0QlMjJDNVJCczQz&#10;b0RhLUtkelplTnR1eSUyMiUyMG5hbWUlM0QlMjJQYWdlLTElMjIlM0UlMEElMjAlMjAlMjAlMjAl&#10;M0NteEdyYXBoTW9kZWwlMjBkeCUzRCUyMjU0MiUyMiUyMGR5JTNEJTIyMzI1JTIyJTIwZ3JpZCUz&#10;RCUyMjAlMjIlMjBncmlkU2l6ZSUzRCUyMjEwJTIyJTIwZ3VpZGVzJTNEJTIyMSUyMiUyMHRvb2x0&#10;aXBzJTNEJTIyMSUyMiUyMGNvbm5lY3QlM0QlMjIxJTIyJTIwYXJyb3dzJTNEJTIyMSUyMiUyMGZv&#10;bGQlM0QlMjIxJTIyJTIwcGFnZSUzRCUyMjElMjIlMjBwYWdlU2NhbGUlM0QlMjIxJTIyJTIwcGFn&#10;ZVdpZHRoJTNEJTIyODI3JTIyJTIwcGFnZUhlaWdodCUzRCUyMjExNjklMjIlMjBtYXRoJTNEJTIy&#10;MCUyMiUyMHNoYWRvdyUzRCUyMjAlMjIlM0UlMEElMjAlMjAlMjAlMjAlMjAlMjAlM0Nyb290JTNF&#10;JTBBJTIwJTIwJTIwJTIwJTIwJTIwJTIwJTIwJTNDbXhDZWxsJTIwaWQlM0QlMjJXSXlXbExrNkdK&#10;UXNxYVVCS1ROVi0wJTIyJTIwJTJGJTNFJTBBJTIwJTIwJTIwJTIwJTIwJTIwJTIwJTIwJTNDbXhD&#10;ZWxsJTIwaWQlM0QlMjJXSXlXbExrNkdKUXNxYVVCS1ROVi0xJTIyJTIwcGFyZW50JTNEJTIyV0l5&#10;V2xMazZHSlFzcWFVQktUTlYtMCUyMiUyMCUyRiUzRSUwQSUyMCUyMCUyMCUyMCUyMCUyMCUyMCUy&#10;MCUzQ214Q2VsbCUyMGlkJTNEJTIyV0l5V2xMazZHSlFzcWFVQktUTlYtMiUyMiUyMGVkZ2UlM0Ql&#10;MjIxJTIyJTIwcGFyZW50JTNEJTIyV0l5V2xMazZHSlFzcWFVQktUTlYtMSUyMiUyMHNvdXJjZSUz&#10;RCUyMldJeVdsTGs2R0pRc3FhVUJLVE5WLTMlMjIlMjBzdHlsZSUzRCUyMnJvdW5kZWQlM0QwJTNC&#10;aHRtbCUzRDElM0JqZXR0eVNpemUlM0RhdXRvJTNCb3J0aG9nb25hbExvb3AlM0QxJTNCZm9udFNp&#10;emUlM0QxMSUzQmVuZEFycm93JTNEY2xhc3NpYyUzQmVuZEZpbGwlM0QxJTNCZW5kU2l6ZSUzRDgl&#10;M0JzdHJva2VXaWR0aCUzRDElM0JzaGFkb3clM0QwJTNCbGFiZWxCYWNrZ3JvdW5kQ29sb3IlM0Ru&#10;b25lJTNCZWRnZVN0eWxlJTNEb3J0aG9nb25hbEVkZ2VTdHlsZSUzQiUyMiUyMHRhcmdldCUzRCUy&#10;MldJeVdsTGs2R0pRc3FhVUJLVE5WLTYlMjIlMjB2YWx1ZSUzRCUyMiUyMiUzRSUwQSUyMCUyMCUy&#10;MCUyMCUyMCUyMCUyMCUyMCUyMCUyMCUzQ214R2VvbWV0cnklMjByZWxhdGl2ZSUzRCUyMjElMjIl&#10;MjBhcyUzRCUyMmdlb21ldHJ5JTIyJTIwJTJGJTNFJTBBJTIwJTIwJTIwJTIwJTIwJTIwJTIwJTIw&#10;JTNDJTJGbXhDZWxsJTNFJTBBJTIwJTIwJTIwJTIwJTIwJTIwJTIwJTIwJTNDbXhDZWxsJTIwaWQl&#10;M0QlMjJXSXlXbExrNkdKUXNxYVVCS1ROVi0zJTIyJTIwcGFyZW50JTNEJTIyV0l5V2xMazZHSlFz&#10;cWFVQktUTlYtMSUyMiUyMHN0eWxlJTNEJTIycm91bmRlZCUzRDElM0J3aGl0ZVNwYWNlJTNEd3Jh&#10;cCUzQmh0bWwlM0QxJTNCZm9udFNpemUlM0QxMiUzQmdsYXNzJTNEMCUzQnN0cm9rZVdpZHRoJTNE&#10;MSUzQnNoYWRvdyUzRDAlM0IlMjIlMjB2YWx1ZSUzRCUyMiUyNmx0JTNCZm9udCUyMHN0eWxlJTNE&#10;JTI2cXVvdCUzQmZvbnQtc2l6ZSUzQSUyMDExcHglM0IlMjZxdW90JTNCJTI2Z3QlM0JzdDc3MzVz&#10;X3NlbmRfY29tbWFuZCgpJTI2bHQlM0IlMkZmb250JTI2Z3QlM0IlMjIlMjB2ZXJ0ZXglM0QlMjIx&#10;JTIyJTNFJTBBJTIwJTIwJTIwJTIwJTIwJTIwJTIwJTIwJTIwJTIwJTNDbXhHZW9tZXRyeSUyMGhl&#10;aWdodCUzRCUyMjQwJTIyJTIwd2lkdGglM0QlMjIxNDAlMjIlMjB4JTNEJTIyMTUwJTIyJTIweSUz&#10;RCUyMjgwJTIyJTIwYXMlM0QlMjJnZW9tZXRyeSUyMiUyMCUyRiUzRSUwQSUyMCUyMCUyMCUyMCUy&#10;MCUyMCUyMCUyMCUzQyUyRm14Q2VsbCUzRSUwQSUyMCUyMCUyMCUyMCUyMCUyMCUyMCUyMCUzQ214&#10;Q2VsbCUyMGlkJTNEJTIyV0l5V2xMazZHSlFzcWFVQktUTlYtNCUyMiUyMGVkZ2UlM0QlMjIxJTIy&#10;JTIwcGFyZW50JTNEJTIyV0l5V2xMazZHSlFzcWFVQktUTlYtMSUyMiUyMHNvdXJjZSUzRCUyMldJ&#10;eVdsTGs2R0pRc3FhVUJLVE5WLTYlMjIlMjBzdHlsZSUzRCUyMnJvdW5kZWQlM0QwJTNCaHRtbCUz&#10;RDElM0JqZXR0eVNpemUlM0RhdXRvJTNCb3J0aG9nb25hbExvb3AlM0QxJTNCZm9udFNpemUlM0Qx&#10;MSUzQmVuZEFycm93JTNEY2xhc3NpYyUzQmVuZEZpbGwlM0QxJTNCZW5kU2l6ZSUzRDglM0JzdHJv&#10;a2VXaWR0aCUzRDElM0JzaGFkb3clM0QwJTNCbGFiZWxCYWNrZ3JvdW5kQ29sb3IlM0Rub25lJTNC&#10;ZWRnZVN0eWxlJTNEb3J0aG9nb25hbEVkZ2VTdHlsZSUzQiUyMiUyMHRhcmdldCUzRCUyMldJeVds&#10;TGs2R0pRc3FhVUJLVE5WLTEwJTIyJTIwdmFsdWUlM0QlMjIlMjIlM0UlMEElMjAlMjAlMjAlMjAl&#10;MjAlMjAlMjAlMjAlMjAlMjAlM0NteEdlb21ldHJ5JTIwcmVsYXRpdmUlM0QlMjIxJTIyJTIweSUz&#10;RCUyMjIwJTIyJTIwYXMlM0QlMjJnZW9tZXRyeSUyMiUzRSUwQSUyMCUyMCUyMCUyMCUyMCUyMCUy&#10;MCUyMCUyMCUyMCUyMCUyMCUzQ214UG9pbnQlMjBhcyUzRCUyMm9mZnNldCUyMiUyMCUyRiUzRSUw&#10;QSUyMCUyMCUyMCUyMCUyMCUyMCUyMCUyMCUyMCUyMCUzQyUyRm14R2VvbWV0cnklM0UlMEElMjAl&#10;MjAlMjAlMjAlMjAlMjAlMjAlMjAlM0MlMkZteENlbGwlM0UlMEElMjAlMjAlMjAlMjAlMjAlMjAl&#10;MjAlMjAlM0NteENlbGwlMjBpZCUzRCUyMldJeVdsTGs2R0pRc3FhVUJLVE5WLTYlMjIlMjBwYXJl&#10;bnQlM0QlMjJXSXlXbExrNkdKUXNxYVVCS1ROVi0xJTIyJTIwc3R5bGUlM0QlMjJyaG9tYnVzJTNC&#10;d2hpdGVTcGFjZSUzRHdyYXAlM0JodG1sJTNEMSUzQnNoYWRvdyUzRDAlM0Jmb250RmFtaWx5JTNE&#10;SGVsdmV0aWNhJTNCZm9udFNpemUlM0QxMiUzQmFsaWduJTNEY2VudGVyJTNCc3Ryb2tlV2lkdGgl&#10;M0QxJTNCc3BhY2luZyUzRDYlM0JzcGFjaW5nVG9wJTNELTQlM0IlMjIlMjB2YWx1ZSUzRCUyMkQl&#10;MkZDWCUyMCUzRCUyMExvdyUyMiUyMHZlcnRleCUzRCUyMjElMjIlM0UlMEElMjAlMjAlMjAlMjAl&#10;MjAlMjAlMjAlMjAlMjAlMjAlM0NteEdlb21ldHJ5JTIwaGVpZ2h0JTNEJTIyODAlMjIlMjB3aWR0&#10;aCUzRCUyMjEwMCUyMiUyMHglM0QlMjIxNzAlMjIlMjB5JTNEJTIyMTYwJTIyJTIwYXMlM0QlMjJn&#10;ZW9tZXRyeSUyMiUyMCUyRiUzRSUwQSUyMCUyMCUyMCUyMCUyMCUyMCUyMCUyMCUzQyUyRm14Q2Vs&#10;bCUzRSUwQSUyMCUyMCUyMCUyMCUyMCUyMCUyMCUyMCUzQ214Q2VsbCUyMGlkJTNEJTIyOFpJMzBV&#10;Mzh0cmFyRDFmNzBZaTctMSUyMiUyMGVkZ2UlM0QlMjIxJTIyJTIwcGFyZW50JTNEJTIyV0l5V2xM&#10;azZHSlFzcWFVQktUTlYtMSUyMiUyMHNvdXJjZSUzRCUyMldJeVdsTGs2R0pRc3FhVUJLVE5WLTEw&#10;JTIyJTIwc3R5bGUlM0QlMjJlZGdlU3R5bGUlM0RvcnRob2dvbmFsRWRnZVN0eWxlJTNCcm91bmRl&#10;ZCUzRDAlM0JvcnRob2dvbmFsTG9vcCUzRDElM0JqZXR0eVNpemUlM0RhdXRvJTNCaHRtbCUzRDEl&#10;M0IlMjIlMjB0YXJnZXQlM0QlMjI4WkkzMFUzOHRyYXJEMWY3MFlpNy0wJTIyJTIwdmFsdWUlM0Ql&#10;MjIlMjIlM0UlMEElMjAlMjAlMjAlMjAlMjAlMjAlMjAlMjAlMjAlMjAlM0NteEdlb21ldHJ5JTIw&#10;cmVsYXRpdmUlM0QlMjIxJTIyJTIwYXMlM0QlMjJnZW9tZXRyeSUyMiUyMCUyRiUzRSUwQSUyMCUy&#10;MCUyMCUyMCUyMCUyMCUyMCUyMCUzQyUyRm14Q2VsbCUzRSUwQSUyMCUyMCUyMCUyMCUyMCUyMCUy&#10;MCUyMCUzQ214Q2VsbCUyMGlkJTNEJTIyV0l5V2xMazZHSlFzcWFVQktUTlYtMTAlMjIlMjBwYXJl&#10;bnQlM0QlMjJXSXlXbExrNkdKUXNxYVVCS1ROVi0xJTIyJTIwc3R5bGUlM0QlMjJyaG9tYnVzJTNC&#10;d2hpdGVTcGFjZSUzRHdyYXAlM0JodG1sJTNEMSUzQnNoYWRvdyUzRDAlM0Jmb250RmFtaWx5JTNE&#10;SGVsdmV0aWNhJTNCZm9udFNpemUlM0QxMiUzQmFsaWduJTNEY2VudGVyJTNCc3Ryb2tlV2lkdGgl&#10;M0QxJTNCc3BhY2luZyUzRDYlM0JzcGFjaW5nVG9wJTNELTQlM0IlMjIlMjB2YWx1ZSUzRCUyMkNT&#10;JTIwJTNEJTIwTG93JTIyJTIwdmVydGV4JTNEJTIyMSUyMiUzRSUwQSUyMCUyMCUyMCUyMCUyMCUy&#10;MCUyMCUyMCUyMCUyMCUzQ214R2VvbWV0cnklMjBoZWlnaHQlM0QlMjI4MCUyMiUyMHdpZHRoJTNE&#10;JTIyMTAwJTIyJTIweCUzRCUyMjE3MCUyMiUyMHklM0QlMjIyODAlMjIlMjBhcyUzRCUyMmdlb21l&#10;dHJ5JTIyJTIwJTJGJTNFJTBBJTIwJTIwJTIwJTIwJTIwJTIwJTIwJTIwJTNDJTJGbXhDZWxsJTNF&#10;JTBBJTIwJTIwJTIwJTIwJTIwJTIwJTIwJTIwJTNDbXhDZWxsJTIwaWQlM0QlMjI4WkkzMFUzOHRy&#10;YXJEMWY3MFlpNy0zJTIyJTIwZWRnZSUzRCUyMjElMjIlMjBwYXJlbnQlM0QlMjJXSXlXbExrNkdK&#10;UXNxYVVCS1ROVi0xJTIyJTIwc291cmNlJTNEJTIyOFpJMzBVMzh0cmFyRDFmNzBZaTctMCUyMiUy&#10;MHN0eWxlJTNEJTIyZWRnZVN0eWxlJTNEb3J0aG9nb25hbEVkZ2VTdHlsZSUzQnJvdW5kZWQlM0Qw&#10;JTNCb3J0aG9nb25hbExvb3AlM0QxJTNCamV0dHlTaXplJTNEYXV0byUzQmh0bWwlM0QxJTNCJTIy&#10;JTIwdGFyZ2V0JTNEJTIyOFpJMzBVMzh0cmFyRDFmNzBZaTctMiUyMiUyMHZhbHVlJTNEJTIyJTIy&#10;JTNFJTBBJTIwJTIwJTIwJTIwJTIwJTIwJTIwJTIwJTIwJTIwJTNDbXhHZW9tZXRyeSUyMHJlbGF0&#10;aXZlJTNEJTIyMSUyMiUyMGFzJTNEJTIyZ2VvbWV0cnklMjIlMjAlMkYlM0UlMEElMjAlMjAlMjAl&#10;MjAlMjAlMjAlMjAlMjAlM0MlMkZteENlbGwlM0UlMEElMjAlMjAlMjAlMjAlMjAlMjAlMjAlMjAl&#10;M0NteENlbGwlMjBpZCUzRCUyMjhaSTMwVTM4dHJhckQxZjcwWWk3LTAlMjIlMjBwYXJlbnQlM0Ql&#10;MjJXSXlXbExrNkdKUXNxYVVCS1ROVi0xJTIyJTIwc3R5bGUlM0QlMjJyaG9tYnVzJTNCd2hpdGVT&#10;cGFjZSUzRHdyYXAlM0JodG1sJTNEMSUzQnNoYWRvdyUzRDAlM0Jmb250RmFtaWx5JTNESGVsdmV0&#10;aWNhJTNCZm9udFNpemUlM0QxMiUzQmFsaWduJTNEY2VudGVyJTNCc3Ryb2tlV2lkdGglM0QxJTNC&#10;c3BhY2luZyUzRDYlM0JzcGFjaW5nVG9wJTNELTQlM0IlMjIlMjB2YWx1ZSUzRCUyMlNlbmQlMjBE&#10;YXRhJTIyJTIwdmVydGV4JTNEJTIyMSUyMiUzRSUwQSUyMCUyMCUyMCUyMCUyMCUyMCUyMCUyMCUy&#10;MCUyMCUzQ214R2VvbWV0cnklMjBoZWlnaHQlM0QlMjI4MCUyMiUyMHdpZHRoJTNEJTIyMTAwJTIy&#10;JTIweCUzRCUyMjMyMCUyMiUyMHklM0QlMjIyODAlMjIlMjBhcyUzRCUyMmdlb21ldHJ5JTIyJTIw&#10;JTJGJTNFJTBBJTIwJTIwJTIwJTIwJTIwJTIwJTIwJTIwJTNDJTJGbXhDZWxsJTNFJTBBJTIwJTIw&#10;JTIwJTIwJTIwJTIwJTIwJTIwJTNDbXhDZWxsJTIwaWQlM0QlMjI4WkkzMFUzOHRyYXJEMWY3MFlp&#10;Ny05JTIyJTIwZWRnZSUzRCUyMjElMjIlMjBwYXJlbnQlM0QlMjJXSXlXbExrNkdKUXNxYVVCS1RO&#10;Vi0xJTIyJTIwc291cmNlJTNEJTIyOFpJMzBVMzh0cmFyRDFmNzBZaTctMiUyMiUyMHN0eWxlJTNE&#10;JTIyZWRnZVN0eWxlJTNEb3J0aG9nb25hbEVkZ2VTdHlsZSUzQnJvdW5kZWQlM0QwJTNCb3J0aG9n&#10;b25hbExvb3AlM0QxJTNCamV0dHlTaXplJTNEYXV0byUzQmh0bWwlM0QxJTNCJTIyJTIwdGFyZ2V0&#10;JTNEJTIyOFpJMzBVMzh0cmFyRDFmNzBZaTctOCUyMiUyMHZhbHVlJTNEJTIyJTIyJTNFJTBBJTIw&#10;JTIwJTIwJTIwJTIwJTIwJTIwJTIwJTIwJTIwJTNDbXhHZW9tZXRyeSUyMHJlbGF0aXZlJTNEJTIy&#10;MSUyMiUyMGFzJTNEJTIyZ2VvbWV0cnklMjIlMjAlMkYlM0UlMEElMjAlMjAlMjAlMjAlMjAlMjAl&#10;MjAlMjAlM0MlMkZteENlbGwlM0UlMEElMjAlMjAlMjAlMjAlMjAlMjAlMjAlMjAlM0NteENlbGwl&#10;MjBpZCUzRCUyMjhaSTMwVTM4dHJhckQxZjcwWWk3LTIlMjIlMjBwYXJlbnQlM0QlMjJXSXlXbExr&#10;NkdKUXNxYVVCS1ROVi0xJTIyJTIwc3R5bGUlM0QlMjJyaG9tYnVzJTNCd2hpdGVTcGFjZSUzRHdy&#10;YXAlM0JodG1sJTNEMSUzQnNoYWRvdyUzRDAlM0Jmb250RmFtaWx5JTNESGVsdmV0aWNhJTNCZm9u&#10;dFNpemUlM0QxMiUzQmFsaWduJTNEY2VudGVyJTNCc3Ryb2tlV2lkdGglM0QxJTNCc3BhY2luZyUz&#10;RDYlM0JzcGFjaW5nVG9wJTNELTQlM0IlMjIlMjB2YWx1ZSUzRCUyMkJ1aXN5JTIwV2FpdCUyMiUy&#10;MHZlcnRleCUzRCUyMjElMjIlM0UlMEElMjAlMjAlMjAlMjAlMjAlMjAlMjAlMjAlMjAlMjAlM0Nt&#10;eEdlb21ldHJ5JTIwaGVpZ2h0JTNEJTIyODAlMjIlMjB3aWR0aCUzRCUyMjEwMCUyMiUyMHglM0Ql&#10;MjIzMjAlMjIlMjB5JTNEJTIyMTYwJTIyJTIwYXMlM0QlMjJnZW9tZXRyeSUyMiUyMCUyRiUzRSUw&#10;QSUyMCUyMCUyMCUyMCUyMCUyMCUyMCUyMCUzQyUyRm14Q2VsbCUzRSUwQSUyMCUyMCUyMCUyMCUy&#10;MCUyMCUyMCUyMCUzQ214Q2VsbCUyMGlkJTNEJTIyOFpJMzBVMzh0cmFyRDFmNzBZaTctOCUyMiUy&#10;MHBhcmVudCUzRCUyMldJeVdsTGs2R0pRc3FhVUJLVE5WLTElMjIlMjBzdHlsZSUzRCUyMnJvdW5k&#10;ZWQlM0QxJTNCd2hpdGVTcGFjZSUzRHdyYXAlM0JodG1sJTNEMSUzQnNoYWRvdyUzRDAlM0JzdHJv&#10;a2VXaWR0aCUzRDElM0JzcGFjaW5nJTNENiUzQnNwYWNpbmdUb3AlM0QtNCUzQiUyMiUyMHZhbHVl&#10;JTNEJTIyQ1MlMjAlM0QlMjBIaWdoJTIyJTIwdmVydGV4JTNEJTIyMSUyMiUzRSUwQSUyMCUyMCUy&#10;MCUyMCUyMCUyMCUyMCUyMCUyMCUyMCUzQ214R2VvbWV0cnklMjBoZWlnaHQlM0QlMjI0MCUyMiUy&#10;MHdpZHRoJTNEJTIyMTIwJTIyJTIweCUzRCUyMjMxMCUyMiUyMHklM0QlMjI4MCUyMiUyMGFzJTNE&#10;JTIyZ2VvbWV0cnklMjIlMjAlMkYlM0UlMEElMjAlMjAlMjAlMjAlMjAlMjAlMjAlMjAlM0MlMkZt&#10;eENlbGwlM0UlMEElMjAlMjAlMjAlMjAlMjAlMjAlM0MlMkZyb290JTNFJTBBJTIwJTIwJTIwJTIw&#10;JTNDJTJGbXhHcmFwaE1vZGVsJTNFJTBBJTIwJTIwJTNDJTJGZGlhZ3JhbSUzRSUwQSUzQyUyRm14&#10;ZmlsZSUzRSUwQUhpjMQAACAASURBVHhe7V1fiFbVFl8DcaNejAYUnVJQwXqMCqcHBaH0IR/mofQh&#10;w9HxokZkJAkGGhk5oMxDl8IxjCzmRfOhB3tQA8GglIoeu4UK/knJmDC4dukid67r2PrunjPnfN/Z&#10;+6x9ztp7r++l/L691177t377t9Ze55uZvqk7L/jr9fXXX8PHH38M3333HXz77bf0tv43UQSeeOIJ&#10;ePzxx2H9+vXw1FNPeUdB+ecdYq8LdONLHwnNW2+9Be+++y6Mjo5m5MJJ+kobAUw2mHR27twJ27Zt&#10;gzfffNMbIMo/b9A2ZrgbXzKhwSD/8MMP8I9//ANmz57dmGO6UBgI/PLLL5nQPProo17ERvkXBg+q&#10;elnEl76vvvpq6tlnn82EZs6cOVVt6bjEELhx4wY88sgj8Pnnn7Neo/C6pPyLj0x5vvRt3rx56rHH&#10;HoM7/41vt7ojVgQOHjwI33//PYyPj7PZ3bJlCyj/2OAUZcjkS9+dXszUgQMHtCcjKkQyncE7+Nat&#10;W+Gbb75hc/DJJ58E5R8bnKIMmXzpu+OZ+eBJlKPqjDwE+vr6kDBsjnHbY3NMDbEgQPFVoWGBMx0j&#10;3MLAbS+dSISxUxWaMOIkzktuYeC2Jw6wxB1SoUmcAK7b5xYGbnuu+9J5fhBQofGDa/RWuYWB2170&#10;AQhsgyo0gQVMirvcwsBtTwpO6sddBFRolAlOCHALA7c9p03pJG8IqNB4gzZuw9zCwG0vbvTD250K&#10;TXgxE+ExtzBw26sD0uDgIJw7d65j4vz587Bo0aLOv/OfnzhxAlauXOm85MmTJ2HVqlUzvpc0b948&#10;WLduHezbtw9wzeXLl2f/X/basWMHTExMwLVr15x98TVRhcYXspHb5RYGbnuu8OPhXrZsGRw5ciQz&#10;kReBtWvXwqVLl+Ds2bPTPq8jNlWEpsp+VGiqoKRjgkKAWxi47bmAiT+7tWfPnhkVAYrLggULsmoC&#10;hWj37t2AP5tFL6w28HMSJ9u1qwiNWdFcuHABFi9enC2zZs0aOHr0KGDVhT9ThBXN/PnzOxUZ57e3&#10;bfdljneqaDAgp0+fzoBFA/kXbpqAMD+jEhSDdf369ewjMxOY7+NnUkBCouHLlUh1AuRzLhHWvBoQ&#10;IZDYeOjKrgTcwsBtzwW3KnHGqmH//v3ZAe/Fhzyf0ae5c+fOEDJboTFFB302hQZ9ozNlXr1c8OCc&#10;4yQ0ZQHBIGBZmQ+A+T7+P74wO5gZhEgvRVxMkKsQkDMoTdnKCw3uc2RkpCMuSNSy+z63MHDbc8Gw&#10;apzNioKqil6i080fEpqiMa+//vq0Hg3+dgVM4pQczBhSRUMxq7ofF6xs5/QUGrNiQaW8ePFi9pO7&#10;+MKftqUSskwo8u/jv6mxhkJz+PDh7L5bVrbiOnkfujXeKOPgvKVLl3bu0ub7ZjZC2ziOmn8UwPz4&#10;XhWNST4za+G+CC/yB4k1PDyc9QIwG+F4LMdpHPmAviHRMEvhC/HHpqGJfZ70JjFxHO3LjBXhaZbd&#10;OBb9MYUFibpixYpp1wQiGLcwcNuzPQg43vVgUpy6NWqrCE0+yRY1g6MUGjxsZ86cmSEERQEpI2XZ&#10;+1RWUplHjSy6UtGBKfOhLHAYdLN0xAO8cOHC7GDTIcLSE/+NImmShO7ae/fuzbIG2cExvUpls5yl&#10;/ydS5EvZp59+OhMMOvymfZNc5vto8/Lly9kezIYkChmJvSnWOB5fKOJmk9CcS2KKwnbq1KnOdZiw&#10;Na/Ieby5hYHbnovQdOvRoD3iRV4QygTKx9UpSqExSzozI+aBrVrN5INP8+ggUrVjvo9z8lm8G4no&#10;0aNZVZjVCc0l4TCFifaFWdxsClbJdGgn/xg0T1y6QuL1xHycaTYYTcEq8g1LdFN8cT9F1ZRpx/TD&#10;XCtfdqMtMytj/FGo6QmLiTu3MHDbcxEanFP21Ilim2/8Eobm+bBdu06PxkwWQV+dEDQCgg5v/uCV&#10;Zb5uGZGCUdTFp4Cb3f28D72CSYKDBMDrHlVmRZmZhK5MaMp6T/mD14bQUDMQs2y+oqHvXZQJDfpP&#10;AokkVaG5G9F8JdLrezR1RMY8X1WuTpgIej11Cq5HYzZuTdXNC43Ntcl8VEg2MZBvvPFG5xGi+b55&#10;AMqUvyzTUlanq4r51Iu+CFVUNeSvTvksVyRy+ScBOKbIDq5L/hCx6lQ0+SsbXa/KKpr8tQv7Qnp1&#10;6pW25H7erbcpyeuezWBT3Um5qVyjf5c9Ci17v8hmPpOYWaJsfBGQZvO17PpkNonLrif5Jm6v70nk&#10;m7IkIqYduq7lBbOO0Jj2ETMSjhdeeKHzTdI8GQlPaoKj0OAr9WawpIPZzZf8V0ryFZfEffQUGolO&#10;q09+EEj98bYfVNUqXdEx+Qb1qzypL5EPoVmp+Ahv0VMEXIeekPlYs2mblHlS/MJe01intJ5WNClF&#10;m3Gv3E+JuO0xblVNMSCgQsMAYoomuIWB216KMZG8ZxUaydER7Bu3MHDbEwxdkq6p0CQZ9vqb5hYG&#10;bnv1d6gWOBFQoeFEMyFb3MLAbS+hUASxVRWaIMIkz0luYeC2Jw+xtD1SoUk7/s675xYGbnvOG9OJ&#10;XhBQofECa/xGuYWB2178EQhrhx2heeKJJ6bwK+x3/hvWDtTbxhH49ttvsx91+Oabb9jWfvLJJ7Nf&#10;m6H8Y4NUjCGTL313fs/F1GOPPQb4+y70pQh0QwB/0PX777/Pflqc64W/U0f5x4WmLDsmX/q++uqr&#10;qWeffRb++c9/wuzZs2V5qt6IQeCXX36BRx99FD7//HN46qmn2Pz6+uuvQfnHBqcYQ3m+9N35gaep&#10;t956C3744Qd49913Yc6cOWKcVUdkIHDjxg145ZVXMqF588032Z1S/rFD2qrBIr5kQoNeYbBRaEZH&#10;R+Hxxx/XO3OroZKxON6xv/vuO9i5cyds27bNi8jQTpV/MmJex4tufOkIDS6AZezHH3+ckQsn6Stt&#10;BLBBi0ln/fr1rNelMlSVf2HzrRtfpglN2Nvk9V4fu/LiqdYAfv75Z3jooYfg6tWrMDAwkBQkKjQl&#10;4VahSeocNLLZV199NfurkvhL6t97771G1pSyiAqNCo0ULkbtB1UztMnUqhoVGhWaqA+4lM3h3xM7&#10;fvw4TE5OQn9/P6xevTr7I4qpvFRoVGhS4Xpr+8xXMylWNSo0KjStHcBUFsbezKFDh+DWrVtwzz33&#10;wO3bt+Hee++FTZs2JdOrUaFRoUnlvLeyT6pm7r//fnj44Yfhxx9/hCVLlsCVK1fgjz/+SOYJlAqN&#10;Ck0rBzCVRbdv3w6ffPJJ9oOjzz33XPYXQvE7sseOHcv+djp+R2lsbCx6OFRoVGiiJ7mkDab6tQkV&#10;GhUaSecwel9UaKIPsd0GUyWEHUo62haBVHmlFY1WNLZnRcfXQECFpgZ4MU5NlRAxxlLSnlLllVY0&#10;WtFIOofR+6JCE32I7TaYKiHsUNLRtgikyiutaLSisT0rOr4GAio0NcCLcWqqhIgxlpL2lCqvtKLR&#10;ikbSOYzeFxWa6ENst8FUCWGHko62RSBVXmlFoxWN7VnR8TUQUKGpAV6MU1MlRIyxlLSnVHmlFY1W&#10;NJLOYfS+qNBEH2K7DaZKCDuUdLQtAqnySisarWhsz4qOr4GACk0N8GKcmiohYoylpD2lyiutaLSi&#10;kXQOo/dFhSb6ENttMFVC2KGko20RSJVXWtFoRWN7VnR8DQRUaGqAF+PUVAkRYywl7SlVXmlFc4eF&#10;+JvqJyYm4P33389+Uz2+TELgb6x/6aWX4MUXX0ziN9ZLOpix+aJCE1tELfZDf3vngQcegPnz58Ou&#10;Xbvg+eefh08//RTefvttuHz5Mty8eTOZv8FjAZ0OtURAhcYSsNiGv/zyy9lfE/zzzz/hwQcfhN9/&#10;/x1mzZoFv/32W/bXBUdGRmB8fDy2bet+GkZAhaZhwKUtV/b3kcnPq1evwsDAgDS31Z/AEFChCSxg&#10;PtwdHh6G48ePw+TkZMd8f38/rF69Gg4fPuxjSbWZGAIqNIkFvGi7ZVWNVjNKDi4EVGi4kAzcjlnV&#10;aDUTeDAFuq9CIzAobbiUr2q0mmkjCvGuqUITb2ytd4ZPoD744APYuHGjPmmyRk8ndENAhUb50UGA&#10;qhqtZpQU3Aio0HAjGrA9fMK0YcMG+OijjwB7NvpSBDgQSJlX+iMIOQbt3LkTPvvss+zHEsbGxmBo&#10;aAhGR0c5eKY2EkYgdV6p0PxFfvwRA6xi8IWVDP44QtF7CZ8V3boDAsqru6Cp0NwB4ezZs5nIlFUv&#10;lI1QgAYHBx3oplNSREB59f+oJy80Ve/NVceleKB0zzMRqMqXquNCxzhpobGtVHplqNDJoP7zIKC8&#10;moljkkJTp/dSZy4PjdWKVATqcKPOXKl4mH4lJzRcVYlt1gqBDOqjOwLKq+7YJSU03PdhbnvuNNeZ&#10;bSLAzQNue21iQ2snIzS+KhCuTCaBDOqDPQLKq2qYRS80Tdx9m1ijWjh1VFMINBHzJtZoCq+ohabp&#10;asNXdmuKDLpONQSUV9VwSqIZ3NY9t6117UOvM1wQaCu+ba3rglHRnCgrmrYri6YzHhcZ1E53BJRX&#10;7gyJSmgk3Wkl+eJOD52JCEiKpSRfbNgRjdBIrSLazoI2ZNCxMxFQXvGwIgqhkX5/le4fD5XisyI9&#10;btL9i6oZHErFIDUzxicPPDtSXvHgSFaCrWhCvKuG6DMv3eRbCzFGIfgcpNCEXh2Eki3lywKvh8or&#10;XjyDvjqFdC/tFrZY9uGPms1ajiUeUvcRVEUTWyUQegZtVgr8raa88odtUD2aEO6grqGKeW+umDQ1&#10;L2bspe1NfEWTStaPLas2JRau6yivXJFzmydaaKTeN92g7j0rtf32RsTPiNRwlrBfsUKTaoZPJdP6&#10;kZDeVpVX7fydMnFCI+1u2Zu6/CMUA8WUH4F2f2ZLlNBoNp9Or1SzL/chU161zysxQiPhHslNcA57&#10;iks9FBW/YvyaxkWE0Gjm7n6YNCO7iY3ySg6vWhUa7UVUP0CKlWJVHYHqI5viVWtCo1m6OhnMkZql&#10;5WRptwjKnOWbV60ITdP3Q5mhdfdK8ZPRd3CPoMyZPnnVuND4Vk6ZIeT3SivC9p+k8Ee1fYu+eNWY&#10;0NjeBU+ePAmrVq2agfz58+dh0aJFnfcvXLgAy5Ytg2vXrmXv7dixA/bv39/5/MCBA7Bly5bs3/Pm&#10;zcvGHjlypPP52rVr4csvv+zMdwn14OAgLF++HPbt2+cy3XmOLabOCwmeyIFBX19fT54VQcARd+L5&#10;1NTUNE4ePXoU8u/hAJO7pk+mnSKbNiHkwDS/XiNC46KSRWCNj4/D1q1bwRQbfO/06dNZAIpEA0l0&#10;4sQJWLlyZbZ38984d8+ePbVEBm1yEM6GCPmxqVaJLrwqwjnPEUxWExMTtXlRNab59TEhzp8/H4aH&#10;h6clyd27d3f+3c12XaEh25y88i40rve+MrDyhxr/jWKBVc7ixYuniRAChmKCPiAp6d8oVpgt8gGu&#10;Soz8uG5CQ+KIc5YuXZr5kRc4cz5WaLgPM5tV8csV5yq2JY7h3G+eB0XVASU3M3Zm3MxKeu7cuZlI&#10;4XtnzpzpcA/tolgQFwlXTJALFizIKmKq0HEcJVBKkOQDCtH169ez6bQW+YxjkD/mZ3Xix4WzV6Gp&#10;o4hlQpMPHpIED6VNdYKBxdJ0zZo1paUojckHKX9161bRkGhQRYUEWbduXUYo9NskDl3pzArNliBc&#10;Gd523abH1+FV1YqGBMI8wJjMioRm8+bN05IDCUfR+ytWrJhRlZjJkOK/d+/eTkvAFCi0jS+6QiGP&#10;sD2wcOHCrNWAZ4GroiGsOHjlRWg47nhVhMYMgI3QUJVh9m/qHJayiiYvinmSYiWGry+++KKT+ZBI&#10;RWSs6h8H9lXXanqcr71169HYCE1ZEqIrECYa6iWa2Jl9RjP+OB77hwcPHsyGF/UAcQxWPz6FBteu&#10;iz270HCoH26sitDgQaYAVBUaqjKwmsk33FwPTpnQIGkuXbo07dpGPSHyHQmCLyyTKYshucyGt4tf&#10;3FnfxQfOOVy8qlLRmOKCfMFKodfVyXx4QdcZXIsqlJGRkcJrE/lDooKVLcWfRAe5gfOxz0j8Nffh&#10;u6Ix13LlFbvQYHZAUA4dOlSLZ1V6NNSfMQOQzypF/RC8D1PzGJ0s6uRzXJ26VTRUjaEvKDCnTp2C&#10;ixcvTrvT1wLwzuRNmzbBhx9+aN3vqbuuj/lcvKoiNDiGKoVnnnlmWu+vrEdj2jV7LmQLr8yYVOgJ&#10;aN4PSjxmE5pEynwqmk9qTVU0pr8uvGIXGq7M0+2pE95D84+1EYiyp050RSqqeuiOW0aAKoemrKIp&#10;6tGYj9dxHr4QM9wvltjUw6mybrcxrpmn7rq+5nPxqorQmBUNjsfmKvXZMGaXL1/OrkAU96effjqL&#10;HV2L8kKD486dOzfjQYXpS1H8kT8vvPBChyOmaOE1ymwB+L46ka+uvGIXGnSo7n0ObZR9j4aexpQ1&#10;TfOViCky+LTJfNSN61Cw8u/bHBgikjmHGs1FT51oXP5qxfEUjAN7m703OdbX3op6NGb/znyihHGl&#10;CsNMMCbv6OkiYZN/8lmGWVH8qWKhRGjyCX2hF94iqBmM79GebJ9elvlWF3svQlNX/Zokb0xr+cz6&#10;knByzapt7QEFyfxOTFt+uK7LwSuvQoMb43oO7wpSKvNSwzmU/WJlYTaHQ+MjF87ehQaB5VDE0ALU&#10;pL+hZXgubJRXXEgW2+HkVSNCg9uoe8fzC2mY1hVT5ZUP5vrgVWNCo30bXkpoNp+OJ2f25Y1UWNZ8&#10;8apxodG+TX3icd2b63siy4LiUi8ePvFrRWi0b+NOCM3c3bHzlZHdIxbGTN+8ak1otG9jR0Af92Y7&#10;D8IZrVhVj1VTWLUqNNq3qUYIzdLVcMqP8p2l3bySM6tJXokQGu3blJPP571ZDuX9eaL4FWPbNC5i&#10;hEb7NjMJoRmZR4CazNw8Hvu10gavRAmN9m3uEqype7NfOsuyrpi2yytxQpN630azr1+BaiOb+91R&#10;Nett80qs0KTYt2n63lyNovGNSg1nCfsVLTQp9W1SzbRtyVjbGb6pfUvhlXihib1nob2Dpo7czHVi&#10;xl7a3oIQmlj7Nqlk1fakpNrKUrJ+NW97j5LIq6CEJqa+jYR7c2/KpjMilnhI3UdwQhND3ya2DBqL&#10;HEmsBGywlcyrIIUm1L6NtHuzDYlTGRtijELwOVihCa1vE3q2TEVolFd+Ih280ITQt5F6b/ZDqXis&#10;So+bdP9MJkQhNJL7NpLvzfFIgr+dSK1EQ+NVNEIjrW8Twr3Z3/GMy7KkWEryxSbKUQmNlPu11Cxo&#10;QwwdOxOBtquIkHkVpdC02bcJ6d6sYmKPQFvxbWtde4SKZ0QrNG30bdrOeFykUDvdEWi6soiBV1EL&#10;TVN9m1DvzSoo7gg0EfMm1nBHwG5m9ELju2/TdHazC6+O9o2Ar2ojNl4lIzQ++jah35t9H8JU7HPz&#10;gNuehDgkJTScfRtfmUwCKdQHewS4KpBYeZWc0NTt28R0b7Y/TjqjGwJ1uFFnbghRSVJoXPs2XFkr&#10;BGKoj+4I2FYlKfAqaaGx6dvEeG92P0o6sxcCVflSdVyv9aR/nrzQVOnb2GYo6UFX/5pBoFelkhKv&#10;VGj+4lzRHTn2e3Mzxy3tVZRXd+OvQpM7B5Rltm/fDmNjYzA0NASjo6NpnxbdfW0EUueVCk0BhVK5&#10;N9c+PWrACoGUeaVCU0KVvr4+mJqasiKSDlYEuiHw888/w0MPPQRXr16FgYGBpMBSoVGhSYrwbW72&#10;1VdfhYMHD8LIyAi89957bbrS+NoqNCo0jZMuxQWpmqG9p1bVqNCo0KR47hvf8/DwMBw/fhwmJyeh&#10;v78fVq9eDdizSeWlQqNCkwrXW9tnvppJsapRoVGhae0AprIw9mYOHToEt27dgnvuuQdu374N9957&#10;L2zatCmZXo0KjQpNKue9lX1SNXP//ffDww8/DD/++CMsWbIErly5An/88UcyT6BUaFRoWjmAqSyK&#10;X/z85JNP4MCBA/Dcc88BfW3i2LFjsGXLFli/fn32xdDYXyo0KjSxc1zU/lL9fpYKjQqNqIMYuzMq&#10;NLFH2HJ/qRLCEiYdbolAqrzSikYrGsujosPrIKBCUwe9COemSogIQylqS6nySisarWhEHcTYnVGh&#10;iT3ClvtLlRCWMOlwSwRS5ZVWNFrRWB4VHV4HARWaOuhFODdVQkQYSlFbSpVXWtFoRSPqIMbujApN&#10;7BG23F+qhLCESYdbIpAqr7Si0YrG8qjo8DoIqNDUQS/CuakSIsJQitpSqrzSikYrGlEHMXZnVGhi&#10;j7Dl/lIlhCVMOtwSgVR5pRWNVjSWR0WH10FAhaYOehHOTZUQEYZS1JZS5ZVWNFrRiDqIsTujQhN7&#10;hC33lyohLGHS4ZYIpMorrWi0orE8Kjq8DgIqNHXQi3BuqoSIMJSitpQqr7SiuUND/E31ExMT8P77&#10;72e/qR5fJiHwN9a/9NJL8OKLLybxG+tFnczInFGhiSygNtuhv73zwAMPwPz582HXrl3w/PPPw6ef&#10;fgpvv/02XL58GW7evJnM3+CxwU7H2iGgQmOHV3SjX3755eyvCf7555/w4IMPwu+//w6zZs2C3377&#10;LfvrgiMjIzA+Ph7dvnVDzSKgQtMs3uJWK/v7yOTo1atXYWBgQJzf6lBYCKjQhBUvL94ODw/D8ePH&#10;YXJysmO/v78fVq9eDYcPH/ayphpNCwEVmrTiXbjbsqpGqxklBxcCKjRcSAZux6xqtJoJPJgC3Veh&#10;ERiUNlzKVzVazbQRhXjXVKGJN7bWO8MnUB988AFs3LhRnzRZo6cTuiGgQqP86CBAVY1WM0oKbgRU&#10;aLgRDdgePmHasGEDfPTRR4A9G30pAhwIpMwr/RGEHIN27twJn332WfZjCWNjYzA0NASjo6McPFMb&#10;CSOQOq9UaP4iP/6IAVYx+MJKBn8coei9hM+Kbt0BAeXVXdBUaO6AcPbs2UxkyqoXykYoQIODgw50&#10;0ykpIqC8+n/UkxeaqvfmquNSPFC655kIVOVL1XGhY5y00NhWKr0yVOhkUP95EFBezcQxSaGp03up&#10;M5eHxmpFKgJ1uFFnrlQ8TL+SExquqsQ2a4VABvXRHQHlVXfskhIa7vswtz13muvMNhHg5gG3vTax&#10;obWTERpfFQhXJpNABvXBHgHlVTXMoheaJu6+TaxRLZw6qikEmoh5E2s0hVfUQtN0teEruzVFBl2n&#10;GgLKq2o4JdEMbuue29a69qHXGS4ItBXfttZ1wahoTpQVTduVRdMZj4sMaqc7Asord4ZEJTSS7rSS&#10;fHGnh85EBCTFUpIvNuyIRmikVhFtZ0EbMujYmQgor3hYEYXQSL+/SvePh0rxWZEeN+n+RdUMDqVi&#10;kJoZ45MHnh0pr3hwJCvBVjQh3lVD9JmXbvKthRijEHwOUmhCrw5CyZbyZYHXQ+UVL55BX51Cupd2&#10;C1ss+/BHzWYtxxIPqfsIqqKJrRIIPYM2KwX+VlNe+cM2qB5NCHdQ11DFvDdXTJqaFzP20vYmvqJJ&#10;JevHllWbEgvXdZRXrsi5zRMtNFLvm25Q956V2n57I+JnRGo4S9ivWKFJNcOnkmn9SEhvq8qrdv5O&#10;mTihkXa37E1d/hGKgWLKj0C7P7MlSmg0m0+nV6rZl/uQKa/a55UYoZFwj+QmOIc9xaUeiopfMX5N&#10;4yJCaDRzdz9MmpHdxEZ5JYdXrQqN9iKqHyDFSrGqjkD1kU3xqjWh0SxdnQzmSM3ScrK0WwRlzvLN&#10;q1aEpun7oczQunul+MnoO7hHUOZMn7xqXGh8K6fMEPJ7pRVh+09S+KPavkVfvGpMaLjvgjt27ID9&#10;+/d3InPgwAHYsmVL59/5z19//XXYt29frUgODg7C8uXLa9up5YQxmRtTLr+atMOBwcmTJ2HVqlUd&#10;t5cuXQp44LheZH9qamqGyb6+vhnv5blc5ocvPnJgmve5EaHhVsm1a9fCl19+CdeuXevsBwN24sQJ&#10;WLlyJYyPj8PWrVvBDCx+XldsfAW2LqFTrRI5eHXhwgVYvHhxhzsYC4wzvrjEppfQEG9xTfKnitj4&#10;5iMnr7wLDfe9jwJx/vx5WLRoUeeMorjgWkgOFCJ8HTlyZFqFMzExMU2cbA94t8CSuKFNyoj43p49&#10;ezprmvNpH0VZztYvHM+Ns4sPdeZs374dXnvtNRgYGKhkhmu/+Rjh4iQMxLGi2OI4TF5r1qyBo0eP&#10;Zj6bicyskmhMWUVjCg3awWr8zJkzHaFDPtMa+Dn69cYbb3TeI1EqGmeekUrA5gZx4exVaDgVkfZf&#10;RIw8gBTkuXPn9hSWfHDIVl7I8P0yoclnxXnz5sG6deuyKxaSkWzh+8uWLcsEEPdx+vTpaWLoQgRz&#10;DkeGr+uD6/zZs2fDr7/+Ctu2bcsObDfB4eYVXV+KYp4XnXxszaRiVtFoMy8AVYXGrICKktWCBQsy&#10;3ph87DbONSY0j4NXXoTGxx3PRmhoLJLi+vXr2T+riE6vgJQJTT4DmUHHOVjV4OuLL77oZCoUuBUr&#10;VkzrK/Vav8rnPrGvsr7rmGPHjsHGjRvhv//9L9y6datQcHzurawawNheunSpkxDM2JpiYlba+P/Y&#10;8yFhsbk6IX7dxpvVercKu6iqd40NzquLPbvQcKhfN0CqVDRF8znu3WWBxaAiGelOb/qIRMXXwoUL&#10;s/9iFbN3796sssE+U93Stgwr7qxfh6RV5y5ZsgR++umnbHh/fz9MTk7C+vXr4Z133oErV67Ahg0b&#10;YGjI/08f04MEFIqiipeSVpnQnDp1alqPsNs12ewtEk55oTETJo7Bq1i+osH3y8ZVxb/KOFdesQsN&#10;AjcyMgKHDh2q4rf1mG49GuqHIOB4t8TGML3KBIrj6tStokHS7N69G7DcRYFBEl68eHHaHdwahIoT&#10;Nm3aBB9++GHF0TKG3XffffDvf/+748zf/vY3+M9//pP92wevMP4YG/OJpMmxgwcPTqtoTJR8VTQm&#10;n4r6NehDzklIfwAABDBJREFUXmi6jeOOLPHKpr/ILjS+KxoEreypE92JEfR849fsj7gCb9OjoV4M&#10;rmVWUyg8w8PDnR6Oqy+95rlmnl52fX7eRkWT78Hk+ZX/3Kxey4QGq1Szl0PJrEqPJt/vM9ejz4oq&#10;mm7jOGPmyit2ocFN1b3PVQEmX4n0+h4NBaeK7bIxKBjnzp2b9jHZLXsyQcQ1r1ZF5XIdv8y5TWDP&#10;5atpB3s0f//73+Ff//oX3L59GzZv3gy7du2a1hT2tbf892jy/TwztuZn3YSGRAH32OupUx7Posfd&#10;OAbXxuqYKne64mHzHPHCx/RF4zjiVRd7L0JDG3NVPw5gUrTRRDXpC9c5c+bAjRs3CgUmv6byylcU&#10;iu1y8Mqr0KDbXM/hm4U2vNVCx7mt79GEF+lmPebilXehQVg4FLFZeMNaLdUMr7zyy1NOXjUiNAhH&#10;3TueX0jDtK6YKq98MNcHrxoTGu3b8FJCs/l0PDmzL2+kwrLmi1eNC432beoTj+veXN8TWRYUl3rx&#10;8IlfK0KjfRt3Qmjm7o6dr4zsHrEwZvrmVWtCo30bOwL6uDfbeRDOaMWqeqyawqpVodG+TTVCaJau&#10;hlN+lO8s7eaVnFlN8kqE0Gjfppx8Pu/NcijvzxPFrxjbpnERIzTat5lJCM3IPALUZObm8divlTZ4&#10;JUpotG9zl2BN3Zv90lmWdcW0XV6JE5rU+zaaff0KVBvZ3O+Oqllvm1dihSbFvk3T9+ZqFI1vVGo4&#10;S9ivaKFJqW+TaqZtS8bazvBN7VsKr8QLTew9C+0dNHXkZq4TM/bS9haE0MTat0klq7YnJdVWlpL1&#10;q3nbe5REXgUlNDH1bSTcm3tTNp0RscRD6j6CE5oY+jaxZdBY5EhiJWCDrWReBSk0ofZtpN2bbUic&#10;ytgQYxSCz8EKTWh9m9CzZSpCo7zyE+nghSaEvo3Ue7MfSsVjVXrcpPtnMiEKoZHct5F8b45HEvzt&#10;RGolGhqvohEaaX2bEO7N/o5nXJYlxVKSLzZRjkpopNyvpWZBG2Lo2JkItF1FhMyrKIWmzb5NSPdm&#10;FRN7BNqKb1vr2iNUPCNaoWmjb9N2xuMihdrpjkDTlUUMvIpaaJrq24R6b1ZBcUegiZg3sYY7AnYz&#10;oxca332bprObXXh1tG8EfFUbsfEqGaHx0bcJ/d7s+xCmYp+bB9z2JMQhKaHh7Nv4ymQSSKE+2CPA&#10;VYHEyqvkhKZu3yame7P9cdIZ3RCow406c0OISpJC49q34cpaIRBDfXRHwLYqSYFXSQuNTd8mxnuz&#10;+1HSmb0QqMqXquN6rSf98+SFpkrfxjZDSQ+6+tcMAr0qlZR4pULzF+eK7six35ubOW5pr6K8uht/&#10;FZrcOaAss337dhgbG4OhoSEYHR1N+7To7msjkDqvVGgKKJTKvbn26VEDVgikzCsVGiuq6GBFQBFw&#10;QeB/D2ouz9sMOHwAAAAASUVORK5CYIJQSwMEFAAGAAgAAAAhAGTsrJbfAAAACAEAAA8AAABkcnMv&#10;ZG93bnJldi54bWxMj0FLw0AQhe+C/2EZwZvdbKttiJmUUtRTEWwF8bbNTpPQ7G7IbpP03zue9Di8&#10;4b3vy9eTbcVAfWi8Q1CzBAS50pvGVQifh9eHFESI2hndekcIVwqwLm5vcp0ZP7oPGvaxElziQqYR&#10;6hi7TMpQ1mR1mPmOHGcn31sd+ewraXo9crlt5TxJltLqxvFCrTva1lSe9xeL8DbqcbNQL8PufNpe&#10;vw9P7187RYj3d9PmGUSkKf49wy8+o0PBTEd/cSaIFoFFIsJCrViA48dUzUEcEVbpMgVZ5PK/QPE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Ad7CrbwDAABXCAAA&#10;DgAAAAAAAAAAAAAAAAA6AgAAZHJzL2Uyb0RvYy54bWxQSwECLQAKAAAAAAAAACEA9SOUyeY/AADm&#10;PwAAFAAAAAAAAAAAAAAAAAAiBgAAZHJzL21lZGlhL2ltYWdlMS5wbmdQSwECLQAUAAYACAAAACEA&#10;ZOyslt8AAAAIAQAADwAAAAAAAAAAAAAAAAA6RgAAZHJzL2Rvd25yZXYueG1sUEsBAi0AFAAGAAgA&#10;AAAhAKomDr68AAAAIQEAABkAAAAAAAAAAAAAAAAARkcAAGRycy9fcmVscy9lMm9Eb2MueG1sLnJl&#10;bHNQSwUGAAAAAAYABgB8AQAAOUgAAAAA&#10;">
                <v:shape id="Grafik 16" o:spid="_x0000_s1100" type="#_x0000_t75" alt="Ein Bild, das Diagramm, Reihe, Text, Origami enthält.&#10;&#10;KI-generierte Inhalte können fehlerhaft sein." style="position:absolute;left:1851;width:26861;height:26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6/LjyQAAAOMAAAAPAAAAZHJzL2Rvd25yZXYueG1sRI9Pa8JA&#10;EMXvBb/DMoXe6iZSJURXKRaL0JP/r0N2TEKysyG71fjtO4eCx5l58977LVaDa9WN+lB7NpCOE1DE&#10;hbc1lwaOh817BipEZIutZzLwoACr5ehlgbn1d97RbR9LJSYccjRQxdjlWoeiIodh7DtiuV197zDK&#10;2Jfa9ngXc9fqSZLMtMOaJaHCjtYVFc3+1xlwuya6rws1zeOk05/t9fu0Kc7GvL0On3NQkYb4FP9/&#10;b63Un35kkyyZpkIhTLIAvfwDAAD//wMAUEsBAi0AFAAGAAgAAAAhANvh9svuAAAAhQEAABMAAAAA&#10;AAAAAAAAAAAAAAAAAFtDb250ZW50X1R5cGVzXS54bWxQSwECLQAUAAYACAAAACEAWvQsW78AAAAV&#10;AQAACwAAAAAAAAAAAAAAAAAfAQAAX3JlbHMvLnJlbHNQSwECLQAUAAYACAAAACEAhOvy48kAAADj&#10;AAAADwAAAAAAAAAAAAAAAAAHAgAAZHJzL2Rvd25yZXYueG1sUEsFBgAAAAADAAMAtwAAAP0CAAAA&#10;AA==&#10;">
                  <v:imagedata r:id="rId71" o:title="Ein Bild, das Diagramm, Reihe, Text, Origami enthält.&#10;&#10;KI-generierte Inhalte können fehlerhaft sein"/>
                </v:shape>
                <v:shape id="_x0000_s1101" type="#_x0000_t202" style="position:absolute;top:27197;width:3055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7JqjyQAAAOMAAAAPAAAAZHJzL2Rvd25yZXYueG1sRE9LSwMx&#10;EL4L/ocwghex2Udbytq0lKKgXoprL96GzXSzupksSbZd/70RBI/zvWe9nWwvzuRD51hBPstAEDdO&#10;d9wqOL4/3a9AhIissXdMCr4pwHZzfbXGSrsLv9G5jq1IIRwqVGBiHCopQ2PIYpi5gThxJ+ctxnT6&#10;VmqPlxRue1lk2VJa7Dg1GBxob6j5qker4DD/OJi78fT4upuX/uU47pefba3U7c20ewARaYr/4j/3&#10;s07zF3m+WpRFUcLvTwkAufkBAAD//wMAUEsBAi0AFAAGAAgAAAAhANvh9svuAAAAhQEAABMAAAAA&#10;AAAAAAAAAAAAAAAAAFtDb250ZW50X1R5cGVzXS54bWxQSwECLQAUAAYACAAAACEAWvQsW78AAAAV&#10;AQAACwAAAAAAAAAAAAAAAAAfAQAAX3JlbHMvLnJlbHNQSwECLQAUAAYACAAAACEAEOyao8kAAADj&#10;AAAADwAAAAAAAAAAAAAAAAAHAgAAZHJzL2Rvd25yZXYueG1sUEsFBgAAAAADAAMAtwAAAP0CAAAA&#10;AA==&#10;" stroked="f">
                  <v:textbox style="mso-fit-shape-to-text:t" inset="0,0,0,0">
                    <w:txbxContent>
                      <w:p w14:paraId="7CC669A8" w14:textId="675AA9EB" w:rsidR="00E114F3" w:rsidRPr="00730760" w:rsidRDefault="00E114F3" w:rsidP="00E114F3">
                        <w:pPr>
                          <w:pStyle w:val="Beschriftung"/>
                          <w:jc w:val="center"/>
                          <w:rPr>
                            <w:noProof/>
                            <w:szCs w:val="22"/>
                          </w:rPr>
                        </w:pPr>
                        <w:bookmarkStart w:id="99" w:name="_Ref220942714"/>
                        <w:r>
                          <w:t xml:space="preserve">Abbildung </w:t>
                        </w:r>
                        <w:r w:rsidR="00C36B01">
                          <w:fldChar w:fldCharType="begin"/>
                        </w:r>
                        <w:r w:rsidR="00C36B01">
                          <w:instrText xml:space="preserve"> SEQ Abbildung \* ARABIC </w:instrText>
                        </w:r>
                        <w:r w:rsidR="00C36B01">
                          <w:fldChar w:fldCharType="separate"/>
                        </w:r>
                        <w:r w:rsidR="00715971">
                          <w:rPr>
                            <w:noProof/>
                          </w:rPr>
                          <w:t>34</w:t>
                        </w:r>
                        <w:r w:rsidR="00C36B01">
                          <w:rPr>
                            <w:noProof/>
                          </w:rPr>
                          <w:fldChar w:fldCharType="end"/>
                        </w:r>
                        <w:bookmarkEnd w:id="99"/>
                        <w:r>
                          <w:t xml:space="preserve"> Ablaufdiagramm </w:t>
                        </w:r>
                        <w:r w:rsidR="00067EBE">
                          <w:t>„</w:t>
                        </w:r>
                        <w:r>
                          <w:t>st7735s_send_command()</w:t>
                        </w:r>
                        <w:r w:rsidR="00067EBE">
                          <w:t>“</w:t>
                        </w:r>
                      </w:p>
                    </w:txbxContent>
                  </v:textbox>
                </v:shape>
                <w10:wrap type="topAndBottom" anchorx="margin"/>
              </v:group>
            </w:pict>
          </mc:Fallback>
        </mc:AlternateContent>
      </w:r>
      <w:r w:rsidR="00534DFD">
        <w:t>Jegliche</w:t>
      </w:r>
      <w:r w:rsidR="00067EBE">
        <w:t>r</w:t>
      </w:r>
      <w:r w:rsidR="00534DFD">
        <w:t xml:space="preserve"> Datenaustausch zwischen Mikrokontroller und Display wird durch den entsprechenden Befehl des Display-Controllers eingeleitet. In der Headerdatei des Displaytreibers wurde mit Präprozessorkonstanten eine Befehlsliste</w:t>
      </w:r>
      <w:r>
        <w:t xml:space="preserve"> für alle möglichen Befehle des ST7735S</w:t>
      </w:r>
      <w:r w:rsidR="00A01F28">
        <w:t xml:space="preserve"> </w:t>
      </w:r>
      <w:r>
        <w:t>Display-Controller</w:t>
      </w:r>
      <w:r w:rsidR="00067EBE">
        <w:t>s</w:t>
      </w:r>
      <w:r w:rsidR="00534DFD">
        <w:t xml:space="preserve"> angelegt. </w:t>
      </w:r>
      <w:r w:rsidR="008E6865">
        <w:t>Mit der Funktion „st7735s_send_command()“ wird ein Befehl an den Display-Controller gesendet. In</w:t>
      </w:r>
      <w:r>
        <w:t xml:space="preserve"> </w:t>
      </w:r>
      <w:r>
        <w:fldChar w:fldCharType="begin"/>
      </w:r>
      <w:r>
        <w:instrText xml:space="preserve"> REF _Ref220942714 \h </w:instrText>
      </w:r>
      <w:r>
        <w:fldChar w:fldCharType="separate"/>
      </w:r>
      <w:r>
        <w:t xml:space="preserve">Abbildung </w:t>
      </w:r>
      <w:r>
        <w:rPr>
          <w:noProof/>
        </w:rPr>
        <w:t>19</w:t>
      </w:r>
      <w:r>
        <w:fldChar w:fldCharType="end"/>
      </w:r>
      <w:r w:rsidR="008E6865">
        <w:t xml:space="preserve"> ist d</w:t>
      </w:r>
      <w:r w:rsidR="00844C48">
        <w:t xml:space="preserve">er Ablauf der </w:t>
      </w:r>
      <w:r w:rsidR="008E6865">
        <w:t>Funktion dargestellt.</w:t>
      </w:r>
      <w:r w:rsidR="00844C48">
        <w:t xml:space="preserve"> Der übergebene Befehl wird über das Präprozessor-Makro </w:t>
      </w:r>
      <w:r w:rsidR="002B35E9">
        <w:t>„</w:t>
      </w:r>
      <w:proofErr w:type="spellStart"/>
      <w:r w:rsidR="002B35E9">
        <w:t>Send_Data</w:t>
      </w:r>
      <w:proofErr w:type="spellEnd"/>
      <w:r w:rsidR="002B35E9">
        <w:t>()“ in das SERCOM-</w:t>
      </w:r>
      <w:r w:rsidR="00A01F28">
        <w:t>Datenr</w:t>
      </w:r>
      <w:r w:rsidR="002B35E9">
        <w:t>egister des SAM D21 geschrieben. Mit dem Präprozessor-Makro „</w:t>
      </w:r>
      <w:proofErr w:type="spellStart"/>
      <w:r w:rsidR="002B35E9">
        <w:t>Buisy_Wait</w:t>
      </w:r>
      <w:proofErr w:type="spellEnd"/>
      <w:r w:rsidR="002B35E9">
        <w:t xml:space="preserve">()“ wird der Programmablauf </w:t>
      </w:r>
      <w:r>
        <w:t>verzögert,</w:t>
      </w:r>
      <w:r w:rsidR="002B35E9">
        <w:t xml:space="preserve"> bis die </w:t>
      </w:r>
      <w:proofErr w:type="spellStart"/>
      <w:r w:rsidR="002B35E9">
        <w:t>Transmit</w:t>
      </w:r>
      <w:r>
        <w:t>-</w:t>
      </w:r>
      <w:r w:rsidR="002B35E9">
        <w:t>Complete</w:t>
      </w:r>
      <w:r>
        <w:t>-</w:t>
      </w:r>
      <w:r w:rsidR="002B35E9">
        <w:t>Flag</w:t>
      </w:r>
      <w:proofErr w:type="spellEnd"/>
      <w:r w:rsidR="002B35E9">
        <w:t xml:space="preserve"> gesetzt und die Daten vollständig gesendet</w:t>
      </w:r>
      <w:r>
        <w:t xml:space="preserve"> wurden</w:t>
      </w:r>
      <w:r w:rsidR="002B35E9">
        <w:t xml:space="preserve">. </w:t>
      </w:r>
    </w:p>
    <w:p w14:paraId="1D11CF81" w14:textId="32A6407A" w:rsidR="00E114F3" w:rsidRPr="004511C3" w:rsidRDefault="00F03AC5" w:rsidP="00952DB5">
      <w:pPr>
        <w:pStyle w:val="berschrift3"/>
      </w:pPr>
      <w:bookmarkStart w:id="100" w:name="_Ref221020912"/>
      <w:bookmarkStart w:id="101" w:name="_Toc221266880"/>
      <w:r>
        <w:t>Datenaustausch</w:t>
      </w:r>
      <w:bookmarkEnd w:id="100"/>
      <w:bookmarkEnd w:id="101"/>
    </w:p>
    <w:p w14:paraId="49026439" w14:textId="67D6AD3C" w:rsidR="004511C3" w:rsidRDefault="00C0441F" w:rsidP="004511C3">
      <w:r>
        <w:t xml:space="preserve">Für die Initialisierung sowie den Austausch der Bilddaten müssen je nach Parameter Daten mit einer Größe von 8 </w:t>
      </w:r>
      <w:r w:rsidR="00656689">
        <w:t xml:space="preserve">Bit </w:t>
      </w:r>
      <w:r>
        <w:t>oder 16 Bit an den Display-Controller gesendet werden. Dafür wurden die beiden Funktionen „</w:t>
      </w:r>
      <w:r w:rsidR="00656689" w:rsidRPr="00656689">
        <w:t>st7735s_send_data8bit</w:t>
      </w:r>
      <w:r w:rsidR="00656689">
        <w:t xml:space="preserve">()“ und </w:t>
      </w:r>
      <w:r>
        <w:t xml:space="preserve"> </w:t>
      </w:r>
      <w:r w:rsidR="00656689">
        <w:t>„</w:t>
      </w:r>
      <w:r w:rsidR="00656689" w:rsidRPr="00656689">
        <w:t>st7735s_send_data</w:t>
      </w:r>
      <w:r w:rsidR="00656689">
        <w:t>16</w:t>
      </w:r>
      <w:r w:rsidR="00656689" w:rsidRPr="00656689">
        <w:t>bit</w:t>
      </w:r>
      <w:r w:rsidR="00656689">
        <w:t xml:space="preserve"> ()“ implementiert. Die Funktion „</w:t>
      </w:r>
      <w:r w:rsidR="00656689" w:rsidRPr="00656689">
        <w:t>st7735s_send_data8bit</w:t>
      </w:r>
      <w:r w:rsidR="00656689">
        <w:t xml:space="preserve">()“ ist genau gleich aufgebaut wie die Funktion, um einen Befehl zu senden, lediglich der „D/CX“ Pin wird auf Logisch-High gesetzt. Dadurch interpretiert der Controller </w:t>
      </w:r>
      <w:r w:rsidR="00F25E27">
        <w:t xml:space="preserve">das </w:t>
      </w:r>
      <w:r w:rsidR="00067EBE">
        <w:t>e</w:t>
      </w:r>
      <w:r w:rsidR="00F25E27">
        <w:t>mpfangene Signal als Datenaustausch.</w:t>
      </w:r>
      <w:r w:rsidR="00101D77">
        <w:t xml:space="preserve"> </w:t>
      </w:r>
      <w:r w:rsidR="00101D77">
        <w:fldChar w:fldCharType="begin"/>
      </w:r>
      <w:r w:rsidR="00101D77">
        <w:instrText xml:space="preserve"> ADDIN ZOTERO_ITEM CSL_CITATION {"citationID":"5igsuA7t","properties":{"formattedCitation":"[12, S. 45]","plainCitation":"[12, S. 45]","noteIndex":0},"citationItems":[{"id":68,"uris":["http://zotero.org/users/local/VRi3dGyu/items/4TGE6G2H"],"itemData":{"id":68,"type":"document","genre":"Datenblatt","title":"ST7735S Datasheet","URL":"https://www.hpinfotech.ro/ST7735S.pdf","author":[{"family":"Sitronix","given":""}]},"locator":"45","label":"page"}],"schema":"https://github.com/citation-style-language/schema/raw/master/csl-citation.json"} </w:instrText>
      </w:r>
      <w:r w:rsidR="00101D77">
        <w:fldChar w:fldCharType="separate"/>
      </w:r>
      <w:r w:rsidR="00101D77" w:rsidRPr="00101D77">
        <w:rPr>
          <w:rFonts w:cs="Arial"/>
        </w:rPr>
        <w:t>[12, S. 45]</w:t>
      </w:r>
      <w:r w:rsidR="00101D77">
        <w:fldChar w:fldCharType="end"/>
      </w:r>
      <w:r w:rsidR="00656689">
        <w:t xml:space="preserve"> </w:t>
      </w:r>
      <w:r w:rsidR="00F25E27">
        <w:t>Um Daten mit einer Größe von 16 Bit zu senden, nutzt die Funktion „</w:t>
      </w:r>
      <w:r w:rsidR="00F25E27" w:rsidRPr="00656689">
        <w:t>st7735s_send_data</w:t>
      </w:r>
      <w:r w:rsidR="00F25E27">
        <w:t>16</w:t>
      </w:r>
      <w:r w:rsidR="00F25E27" w:rsidRPr="00656689">
        <w:t>bit</w:t>
      </w:r>
      <w:r w:rsidR="00F25E27">
        <w:t>()“ die beiden Präprozessor-Makros „</w:t>
      </w:r>
      <w:proofErr w:type="spellStart"/>
      <w:r w:rsidR="00F25E27">
        <w:t>Send_lower_Byte</w:t>
      </w:r>
      <w:proofErr w:type="spellEnd"/>
      <w:r w:rsidR="00F25E27">
        <w:t>()“ und „</w:t>
      </w:r>
      <w:proofErr w:type="spellStart"/>
      <w:r w:rsidR="00F25E27">
        <w:t>Send_upper_Byte</w:t>
      </w:r>
      <w:proofErr w:type="spellEnd"/>
      <w:r w:rsidR="00F25E27">
        <w:t xml:space="preserve">()“. </w:t>
      </w:r>
      <w:r w:rsidR="00C437C3">
        <w:t xml:space="preserve">Durch die beiden Bitmasken werden die 16 Bit großen Daten in zwei 8 Bit große Pakete aufgeteilt. </w:t>
      </w:r>
    </w:p>
    <w:p w14:paraId="4F1DBF6E" w14:textId="4AF22E15" w:rsidR="00170773" w:rsidRDefault="00170773">
      <w:pPr>
        <w:jc w:val="left"/>
      </w:pPr>
      <w:r>
        <w:br w:type="page"/>
      </w:r>
    </w:p>
    <w:p w14:paraId="47DEAD86" w14:textId="43079D3D" w:rsidR="004511C3" w:rsidRPr="004511C3" w:rsidRDefault="00170773" w:rsidP="00952DB5">
      <w:pPr>
        <w:pStyle w:val="berschrift3"/>
      </w:pPr>
      <w:bookmarkStart w:id="102" w:name="_Toc221266881"/>
      <w:r>
        <w:lastRenderedPageBreak/>
        <w:t>Bilddaten</w:t>
      </w:r>
      <w:bookmarkEnd w:id="102"/>
      <w:r>
        <w:t xml:space="preserve"> </w:t>
      </w:r>
    </w:p>
    <w:p w14:paraId="4326E27B" w14:textId="150D89F6" w:rsidR="004511C3" w:rsidRDefault="0045028C" w:rsidP="004511C3">
      <w:r>
        <w:rPr>
          <w:noProof/>
        </w:rPr>
        <mc:AlternateContent>
          <mc:Choice Requires="wpg">
            <w:drawing>
              <wp:anchor distT="0" distB="0" distL="114300" distR="114300" simplePos="0" relativeHeight="251689984" behindDoc="0" locked="0" layoutInCell="1" allowOverlap="1" wp14:anchorId="1F4BE014" wp14:editId="67A69E5E">
                <wp:simplePos x="0" y="0"/>
                <wp:positionH relativeFrom="column">
                  <wp:posOffset>1326193</wp:posOffset>
                </wp:positionH>
                <wp:positionV relativeFrom="paragraph">
                  <wp:posOffset>1832198</wp:posOffset>
                </wp:positionV>
                <wp:extent cx="3095625" cy="3945255"/>
                <wp:effectExtent l="0" t="0" r="9525" b="0"/>
                <wp:wrapTopAndBottom/>
                <wp:docPr id="1154231397" name="Gruppieren 17"/>
                <wp:cNvGraphicFramePr/>
                <a:graphic xmlns:a="http://schemas.openxmlformats.org/drawingml/2006/main">
                  <a:graphicData uri="http://schemas.microsoft.com/office/word/2010/wordprocessingGroup">
                    <wpg:wgp>
                      <wpg:cNvGrpSpPr/>
                      <wpg:grpSpPr>
                        <a:xfrm>
                          <a:off x="0" y="0"/>
                          <a:ext cx="3095625" cy="3945255"/>
                          <a:chOff x="0" y="0"/>
                          <a:chExt cx="3095625" cy="3945255"/>
                        </a:xfrm>
                      </wpg:grpSpPr>
                      <pic:pic xmlns:pic="http://schemas.openxmlformats.org/drawingml/2006/picture">
                        <pic:nvPicPr>
                          <pic:cNvPr id="1665265539" name="Grafik 16" descr="Ein Bild, das Text, Screenshot, Schrift, Design enthält.&#10;&#10;KI-generierte Inhalte können fehlerhaft sein."/>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095625" cy="3629025"/>
                          </a:xfrm>
                          <a:prstGeom prst="rect">
                            <a:avLst/>
                          </a:prstGeom>
                        </pic:spPr>
                      </pic:pic>
                      <wps:wsp>
                        <wps:cNvPr id="423333159" name="Textfeld 1"/>
                        <wps:cNvSpPr txBox="1"/>
                        <wps:spPr>
                          <a:xfrm>
                            <a:off x="0" y="3686810"/>
                            <a:ext cx="3095625" cy="258445"/>
                          </a:xfrm>
                          <a:prstGeom prst="rect">
                            <a:avLst/>
                          </a:prstGeom>
                          <a:solidFill>
                            <a:prstClr val="white"/>
                          </a:solidFill>
                          <a:ln>
                            <a:noFill/>
                          </a:ln>
                        </wps:spPr>
                        <wps:txbx>
                          <w:txbxContent>
                            <w:p w14:paraId="154A0E85" w14:textId="3C63C463" w:rsidR="0045028C" w:rsidRPr="009D57DD" w:rsidRDefault="0045028C" w:rsidP="0045028C">
                              <w:pPr>
                                <w:pStyle w:val="Beschriftung"/>
                                <w:jc w:val="center"/>
                                <w:rPr>
                                  <w:noProof/>
                                  <w:szCs w:val="22"/>
                                </w:rPr>
                              </w:pPr>
                              <w:bookmarkStart w:id="103" w:name="_Ref221013718"/>
                              <w:r>
                                <w:t xml:space="preserve">Abbildung </w:t>
                              </w:r>
                              <w:r w:rsidR="00C36B01">
                                <w:fldChar w:fldCharType="begin"/>
                              </w:r>
                              <w:r w:rsidR="00C36B01">
                                <w:instrText xml:space="preserve"> SEQ Abbildung \* ARABIC </w:instrText>
                              </w:r>
                              <w:r w:rsidR="00C36B01">
                                <w:fldChar w:fldCharType="separate"/>
                              </w:r>
                              <w:r w:rsidR="00715971">
                                <w:rPr>
                                  <w:noProof/>
                                </w:rPr>
                                <w:t>35</w:t>
                              </w:r>
                              <w:r w:rsidR="00C36B01">
                                <w:rPr>
                                  <w:noProof/>
                                </w:rPr>
                                <w:fldChar w:fldCharType="end"/>
                              </w:r>
                              <w:bookmarkEnd w:id="103"/>
                              <w:r>
                                <w:t xml:space="preserve"> Ablaufdiagramm </w:t>
                              </w:r>
                              <w:r w:rsidR="00067EBE">
                                <w:t>„</w:t>
                              </w:r>
                              <w:r>
                                <w:t>st7735s_set_window()</w:t>
                              </w:r>
                              <w:r w:rsidR="00067EBE">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F4BE014" id="_x0000_s1102" style="position:absolute;left:0;text-align:left;margin-left:104.4pt;margin-top:144.25pt;width:243.75pt;height:310.65pt;z-index:251689984" coordsize="30956,39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QH5ypgMAAFQIAAAOAAAAZHJzL2Uyb0RvYy54bWykVltuGzcU/S/QPRAs&#10;0K9Yo4dHsFXLgWLHhlEjEWIH+aY4HA1hDsmS1MNZT9fQDWRjPeTMyJFlNK0rQNTl+9xzz+XV2dtt&#10;rchaOC+NntJBr0+J0NwUUi+n9PP91dEJJT4wXTBltJjSR+Hp2/Offzrb2IkYmsqoQjiCQ7SfbOyU&#10;ViHYSZZ5Xoma+Z6xQmOyNK5mAV23zArHNji9Vtmw3x9nG+MK6wwX3mP0spmk5+n8shQ8fCxLLwJR&#10;UwpsIbUutYvYZudnbLJ0zFaStzDYK1DUTGpcujvqkgVGVk4eHFVL7ow3ZehxU2emLCUXyQd4M+g/&#10;8+bamZVNviwnm6Xd0QRqn/H06mP5h/W1s3d27sDExi7BRepFX7alq+MvUJJtouxxR5nYBsIxOOqf&#10;5uNhTgnH3Oj0OB/meUMqr8D8wT5evf/Bzqy7ONuDYyWf4NtyAOuAgx9rBbvCygnaHlL/qzNq5h5W&#10;9gjhsizIhVQyPCbpITARlF7PJZ+7pgM6547IAqkwHufDcZ6PTinRrIb0rx0r5QMZjCkphOcQ4Xup&#10;yTupijekYJ7cg9M35I47IbSvTLIrJ0sYl8LLpUZmherbnyr0fv1lO/stNb/fHC2FFk4KFwS50RVT&#10;+H349pfWQpNSVEq4ipWBeCF1L0YmYo4wG9Asknpr+IMn2lxUTC/FzFukDTyIq7P95am75/FCSXsl&#10;lYpCiXbLLbx7JtEXwtPI/9LwVQ3Xmnx2QoFmAwak9ZS4iagXAny6myIBYhMfnAi8iheWuPgTwEag&#10;300klE/AogseCn+dpsfD0z4E3lzRpYR1PlwLU5NoABwwQA5swta3vkXTLWk5bAAkZMATcw0Pnu/o&#10;Qu+AsP+U03cVswIQ4rFPIjwejvAZ5DsNRo2VQhUkcdkujtlPwvadQT7vxv+RsNH4ZHwyaF/PF5+C&#10;YX5yfPy/WEM8jZJFp61I54VyZM3wkm8qGUQbkr1VSscoaBN3NRGLI3hJfKuAaIXtYptydJQ8iEML&#10;UzyCBGcQTJQJb/mVxIW3zIc5c6gIGESVCx/RlMpsptS0FiWVcV9fGo/rEVTMUrJBhZlS/8eKxedH&#10;3WiEO5ajznCdsegMvaovDFwdJDTJxAYXVGeWztRfUPxm8RZMMc1x15SGzrwI6GECxZOL2SzZzSt2&#10;q+8s3r5Bkmwk9n77hTnbijkgoB9MJ6gDTTdrI83ezlYBVCfBP7HY8g1xJyuVLlh7tfH7flr19Gfg&#10;/G8AAAD//wMAUEsDBAoAAAAAAAAAIQBQwcXmQ0kAAENJAAAUAAAAZHJzL21lZGlhL2ltYWdlMS5w&#10;bmeJUE5HDQoaCgAAAA1JSERSAAABRQAAAX0IBgAAAJNdep0AABk9dEVYdG14ZmlsZQAlM0NteGZp&#10;bGUlMjBob3N0JTNEJTIyYXBwLmRpYWdyYW1zLm5ldCUyMiUyMGFnZW50JTNEJTIyTW96aWxsYSUy&#10;RjUuMCUyMChXaW5kb3dzJTIwTlQlMjAxMC4wJTNCJTIwV2luNjQlM0IlMjB4NjQlM0IlMjBydiUz&#10;QTE0Ny4wKSUyMEdlY2tvJTJGMjAxMDAxMDElMjBGaXJlZm94JTJGMTQ3LjAlMjIlMjB2ZXJzaW9u&#10;JTNEJTIyMjkuMy42JTIyJTNFJTBBJTIwJTIwJTNDZGlhZ3JhbSUyMGlkJTNEJTIyQzVSQnM0M29E&#10;YS1LZHpaZU50dXklMjIlMjBuYW1lJTNEJTIyUGFnZS0xJTIyJTNFJTBBJTIwJTIwJTIwJTIwJTND&#10;bXhHcmFwaE1vZGVsJTIwZHglM0QlMjI5MjUlMjIlMjBkeSUzRCUyMjU1NCUyMiUyMGdyaWQlM0Ql&#10;MjIwJTIyJTIwZ3JpZFNpemUlM0QlMjIxMCUyMiUyMGd1aWRlcyUzRCUyMjElMjIlMjB0b29sdGlw&#10;cyUzRCUyMjElMjIlMjBjb25uZWN0JTNEJTIyMSUyMiUyMGFycm93cyUzRCUyMjElMjIlMjBmb2xk&#10;JTNEJTIyMSUyMiUyMHBhZ2UlM0QlMjIxJTIyJTIwcGFnZVNjYWxlJTNEJTIyMSUyMiUyMHBhZ2VX&#10;aWR0aCUzRCUyMjgyNyUyMiUyMHBhZ2VIZWlnaHQlM0QlMjIxMTY5JTIyJTIwbWF0aCUzRCUyMjAl&#10;MjIlMjBzaGFkb3clM0QlMjIwJTIyJTNFJTBBJTIwJTIwJTIwJTIwJTIwJTIwJTNDcm9vdCUzRSUw&#10;QSUyMCUyMCUyMCUyMCUyMCUyMCUyMCUyMCUzQ214Q2VsbCUyMGlkJTNEJTIyV0l5V2xMazZHSlFz&#10;cWFVQktUTlYtMCUyMiUyMCUyRiUzRSUwQSUyMCUyMCUyMCUyMCUyMCUyMCUyMCUyMCUzQ214Q2Vs&#10;bCUyMGlkJTNEJTIyV0l5V2xMazZHSlFzcWFVQktUTlYtMSUyMiUyMHBhcmVudCUzRCUyMldJeVds&#10;TGs2R0pRc3FhVUJLVE5WLTAlMjIlMjAlMkYlM0UlMEElMjAlMjAlMjAlMjAlMjAlMjAlMjAlMjAl&#10;M0NteENlbGwlMjBpZCUzRCUyMldJeVdsTGs2R0pRc3FhVUJLVE5WLTIlMjIlMjBlZGdlJTNEJTIy&#10;MSUyMiUyMHBhcmVudCUzRCUyMldJeVdsTGs2R0pRc3FhVUJLVE5WLTElMjIlMjBzb3VyY2UlM0Ql&#10;MjJXSXlXbExrNkdKUXNxYVVCS1ROVi0zJTIyJTIwc3R5bGUlM0QlMjJyb3VuZGVkJTNEMCUzQmh0&#10;bWwlM0QxJTNCamV0dHlTaXplJTNEYXV0byUzQm9ydGhvZ29uYWxMb29wJTNEMSUzQmZvbnRTaXpl&#10;JTNEMTElM0JlbmRBcnJvdyUzRGNsYXNzaWMlM0JlbmRGaWxsJTNEMSUzQmVuZFNpemUlM0Q4JTNC&#10;c3Ryb2tlV2lkdGglM0QxJTNCc2hhZG93JTNEMCUzQmxhYmVsQmFja2dyb3VuZENvbG9yJTNEbm9u&#10;ZSUzQmVkZ2VTdHlsZSUzRG9ydGhvZ29uYWxFZGdlU3R5bGUlM0IlMjIlMjB0YXJnZXQlM0QlMjJX&#10;SXlXbExrNkdKUXNxYVVCS1ROVi02JTIyJTIwdmFsdWUlM0QlMjIlMjIlM0UlMEElMjAlMjAlMjAl&#10;MjAlMjAlMjAlMjAlMjAlMjAlMjAlM0NteEdlb21ldHJ5JTIwcmVsYXRpdmUlM0QlMjIxJTIyJTIw&#10;YXMlM0QlMjJnZW9tZXRyeSUyMiUyMCUyRiUzRSUwQSUyMCUyMCUyMCUyMCUyMCUyMCUyMCUyMCUz&#10;QyUyRm14Q2VsbCUzRSUwQSUyMCUyMCUyMCUyMCUyMCUyMCUyMCUyMCUzQ214Q2VsbCUyMGlkJTNE&#10;JTIyV0l5V2xMazZHSlFzcWFVQktUTlYtMyUyMiUyMHBhcmVudCUzRCUyMldJeVdsTGs2R0pRc3Fh&#10;VUJLVE5WLTElMjIlMjBzdHlsZSUzRCUyMnJvdW5kZWQlM0QxJTNCd2hpdGVTcGFjZSUzRHdyYXAl&#10;M0JodG1sJTNEMSUzQmZvbnRTaXplJTNEMTIlM0JnbGFzcyUzRDAlM0JzdHJva2VXaWR0aCUzRDEl&#10;M0JzaGFkb3clM0QwJTNCJTIyJTIwdmFsdWUlM0QlMjJzdDc3MzVzX3NldF93aW5kb3coKSUyMiUy&#10;MHZlcnRleCUzRCUyMjElMjIlM0UlMEElMjAlMjAlMjAlMjAlMjAlMjAlMjAlMjAlMjAlMjAlM0Nt&#10;eEdlb21ldHJ5JTIwaGVpZ2h0JTNEJTIyNDAlMjIlMjB3aWR0aCUzRCUyMjE0MCUyMiUyMHglM0Ql&#10;MjIxNTAlMjIlMjB5JTNEJTIyODAlMjIlMjBhcyUzRCUyMmdlb21ldHJ5JTIyJTIwJTJGJTNFJTBB&#10;JTIwJTIwJTIwJTIwJTIwJTIwJTIwJTIwJTNDJTJGbXhDZWxsJTNFJTBBJTIwJTIwJTIwJTIwJTIw&#10;JTIwJTIwJTIwJTNDbXhDZWxsJTIwaWQlM0QlMjJXSXlXbExrNkdKUXNxYVVCS1ROVi00JTIyJTIw&#10;ZWRnZSUzRCUyMjElMjIlMjBwYXJlbnQlM0QlMjJXSXlXbExrNkdKUXNxYVVCS1ROVi0xJTIyJTIw&#10;c291cmNlJTNEJTIyV0l5V2xMazZHSlFzcWFVQktUTlYtNiUyMiUyMHN0eWxlJTNEJTIycm91bmRl&#10;ZCUzRDAlM0JodG1sJTNEMSUzQmpldHR5U2l6ZSUzRGF1dG8lM0JvcnRob2dvbmFsTG9vcCUzRDEl&#10;M0Jmb250U2l6ZSUzRDExJTNCZW5kQXJyb3clM0RjbGFzc2ljJTNCZW5kRmlsbCUzRDElM0JlbmRT&#10;aXplJTNEOCUzQnN0cm9rZVdpZHRoJTNEMSUzQnNoYWRvdyUzRDAlM0JsYWJlbEJhY2tncm91bmRD&#10;b2xvciUzRG5vbmUlM0JlZGdlU3R5bGUlM0RvcnRob2dvbmFsRWRnZVN0eWxlJTNCJTIyJTIwdGFy&#10;Z2V0JTNEJTIyV0l5V2xMazZHSlFzcWFVQktUTlYtMTAlMjIlMjB2YWx1ZSUzRCUyMiUyMiUzRSUw&#10;QSUyMCUyMCUyMCUyMCUyMCUyMCUyMCUyMCUyMCUyMCUzQ214R2VvbWV0cnklMjByZWxhdGl2ZSUz&#10;RCUyMjElMjIlMjB5JTNEJTIyMjAlMjIlMjBhcyUzRCUyMmdlb21ldHJ5JTIyJTNFJTBBJTIwJTIw&#10;JTIwJTIwJTIwJTIwJTIwJTIwJTIwJTIwJTIwJTIwJTNDbXhQb2ludCUyMGFzJTNEJTIyb2Zmc2V0&#10;JTIyJTIwJTJGJTNFJTBBJTIwJTIwJTIwJTIwJTIwJTIwJTIwJTIwJTIwJTIwJTNDJTJGbXhHZW9t&#10;ZXRyeSUzRSUwQSUyMCUyMCUyMCUyMCUyMCUyMCUyMCUyMCUzQyUyRm14Q2VsbCUzRSUwQSUyMCUy&#10;MCUyMCUyMCUyMCUyMCUyMCUyMCUzQ214Q2VsbCUyMGlkJTNEJTIyV0l5V2xMazZHSlFzcWFVQktU&#10;TlYtNSUyMiUyMGVkZ2UlM0QlMjIxJTIyJTIwcGFyZW50JTNEJTIyV0l5V2xMazZHSlFzcWFVQktU&#10;TlYtMSUyMiUyMHNvdXJjZSUzRCUyMldJeVdsTGs2R0pRc3FhVUJLVE5WLTYlMjIlMjBzdHlsZSUz&#10;RCUyMmVkZ2VTdHlsZSUzRG9ydGhvZ29uYWxFZGdlU3R5bGUlM0Jyb3VuZGVkJTNEMCUzQmh0bWwl&#10;M0QxJTNCamV0dHlTaXplJTNEYXV0byUzQm9ydGhvZ29uYWxMb29wJTNEMSUzQmZvbnRTaXplJTNE&#10;MTElM0JlbmRBcnJvdyUzRGNsYXNzaWMlM0JlbmRGaWxsJTNEMSUzQmVuZFNpemUlM0Q4JTNCc3Ry&#10;b2tlV2lkdGglM0QxJTNCc2hhZG93JTNEMCUzQmxhYmVsQmFja2dyb3VuZENvbG9yJTNEbm9uZSUz&#10;QiUyMiUyMHRhcmdldCUzRCUyMldJeVdsTGs2R0pRc3FhVUJLVE5WLTclMjIlMjB2YWx1ZSUzRCUy&#10;Mm91dCUyMG9mJTIwcmFuZ2UlMjIlM0UlMEElMjAlMjAlMjAlMjAlMjAlMjAlMjAlMjAlMjAlMjAl&#10;M0NteEdlb21ldHJ5JTIwcmVsYXRpdmUlM0QlMjIxJTIyJTIweCUzRCUyMjAuMDExNSUyMiUyMHkl&#10;M0QlMjIxMCUyMiUyMGFzJTNEJTIyZ2VvbWV0cnklMjIlM0UlMEElMjAlMjAlMjAlMjAlMjAlMjAl&#10;MjAlMjAlMjAlMjAlMjAlMjAlM0NteFBvaW50JTIwYXMlM0QlMjJvZmZzZXQlMjIlMjAlMkYlM0Ul&#10;MEElMjAlMjAlMjAlMjAlMjAlMjAlMjAlMjAlMjAlMjAlM0MlMkZteEdlb21ldHJ5JTNFJTBBJTIw&#10;JTIwJTIwJTIwJTIwJTIwJTIwJTIwJTNDJTJGbXhDZWxsJTNFJTBBJTIwJTIwJTIwJTIwJTIwJTIw&#10;JTIwJTIwJTNDbXhDZWxsJTIwaWQlM0QlMjJXSXlXbExrNkdKUXNxYVVCS1ROVi02JTIyJTIwcGFy&#10;ZW50JTNEJTIyV0l5V2xMazZHSlFzcWFVQktUTlYtMSUyMiUyMHN0eWxlJTNEJTIycmhvbWJ1cyUz&#10;QndoaXRlU3BhY2UlM0R3cmFwJTNCaHRtbCUzRDElM0JzaGFkb3clM0QwJTNCZm9udEZhbWlseSUz&#10;REhlbHZldGljYSUzQmZvbnRTaXplJTNEMTIlM0JhbGlnbiUzRGNlbnRlciUzQnN0cm9rZVdpZHRo&#10;JTNEMSUzQnNwYWNpbmclM0Q2JTNCc3BhY2luZ1RvcCUzRC00JTNCJTIyJTIwdmFsdWUlM0QlMjIl&#10;MjZsdCUzQmRpdiUyNmd0JTNCY2hlY2slMjZhbXAlM0JuYnNwJTNCJTI2bHQlM0IlMkZkaXYlMjZn&#10;dCUzQiUyNmx0JTNCZGl2JTI2Z3QlM0Jjb29yZGluYXRlcyUyNmx0JTNCJTJGZGl2JTI2Z3QlM0Il&#10;MjIlMjB2ZXJ0ZXglM0QlMjIxJTIyJTNFJTBBJTIwJTIwJTIwJTIwJTIwJTIwJTIwJTIwJTIwJTIw&#10;JTNDbXhHZW9tZXRyeSUyMGhlaWdodCUzRCUyMjgwJTIyJTIwd2lkdGglM0QlMjIxMDAlMjIlMjB4&#10;JTNEJTIyMTcwJTIyJTIweSUzRCUyMjE2MCUyMiUyMGFzJTNEJTIyZ2VvbWV0cnklMjIlMjAlMkYl&#10;M0UlMEElMjAlMjAlMjAlMjAlMjAlMjAlMjAlMjAlM0MlMkZteENlbGwlM0UlMEElMjAlMjAlMjAl&#10;MjAlMjAlMjAlMjAlMjAlM0NteENlbGwlMjBpZCUzRCUyMldJeVdsTGs2R0pRc3FhVUJLVE5WLTcl&#10;MjIlMjBwYXJlbnQlM0QlMjJXSXlXbExrNkdKUXNxYVVCS1ROVi0xJTIyJTIwc3R5bGUlM0QlMjJy&#10;b3VuZGVkJTNEMSUzQndoaXRlU3BhY2UlM0R3cmFwJTNCaHRtbCUzRDElM0Jmb250U2l6ZSUzRDEy&#10;JTNCZ2xhc3MlM0QwJTNCc3Ryb2tlV2lkdGglM0QxJTNCc2hhZG93JTNEMCUzQiUyMiUyMHZhbHVl&#10;JTNEJTIyU1Q3NzM1U19FUlJPUiUyMiUyMHZlcnRleCUzRCUyMjElMjIlM0UlMEElMjAlMjAlMjAl&#10;MjAlMjAlMjAlMjAlMjAlMjAlMjAlM0NteEdlb21ldHJ5JTIwaGVpZ2h0JTNEJTIyNDAlMjIlMjB3&#10;aWR0aCUzRCUyMjEyMCUyMiUyMHglM0QlMjIzNTQlMjIlMjB5JTNEJTIyMTgwJTIyJTIwYXMlM0Ql&#10;MjJnZW9tZXRyeSUyMiUyMCUyRiUzRSUwQSUyMCUyMCUyMCUyMCUyMCUyMCUyMCUyMCUzQyUyRm14&#10;Q2VsbCUzRSUwQSUyMCUyMCUyMCUyMCUyMCUyMCUyMCUyMCUzQ214Q2VsbCUyMGlkJTNEJTIycTJU&#10;b3lIbGNJeDJJWHU5dmJBSzktNSUyMiUyMGVkZ2UlM0QlMjIxJTIyJTIwcGFyZW50JTNEJTIyV0l5&#10;V2xMazZHSlFzcWFVQktUTlYtMSUyMiUyMHNvdXJjZSUzRCUyMldJeVdsTGs2R0pRc3FhVUJLVE5W&#10;LTEwJTIyJTIwc3R5bGUlM0QlMjJlZGdlU3R5bGUlM0RvcnRob2dvbmFsRWRnZVN0eWxlJTNCcm91&#10;bmRlZCUzRDAlM0JvcnRob2dvbmFsTG9vcCUzRDElM0JqZXR0eVNpemUlM0RhdXRvJTNCaHRtbCUz&#10;RDElM0IlMjIlMjB0YXJnZXQlM0QlMjJxMlRveUhsY0l4MklYdTl2YkFLOS00JTIyJTIwdmFsdWUl&#10;M0QlMjIlMjIlM0UlMEElMjAlMjAlMjAlMjAlMjAlMjAlMjAlMjAlMjAlMjAlM0NteEdlb21ldHJ5&#10;JTIwcmVsYXRpdmUlM0QlMjIxJTIyJTIwYXMlM0QlMjJnZW9tZXRyeSUyMiUyMCUyRiUzRSUwQSUy&#10;MCUyMCUyMCUyMCUyMCUyMCUyMCUyMCUzQyUyRm14Q2VsbCUzRSUwQSUyMCUyMCUyMCUyMCUyMCUy&#10;MCUyMCUyMCUzQ214Q2VsbCUyMGlkJTNEJTIyV0l5V2xMazZHSlFzcWFVQktUTlYtMTAlMjIlMjBw&#10;YXJlbnQlM0QlMjJXSXlXbExrNkdKUXNxYVVCS1ROVi0xJTIyJTIwc3R5bGUlM0QlMjJyaG9tYnVz&#10;JTNCd2hpdGVTcGFjZSUzRHdyYXAlM0JodG1sJTNEMSUzQnNoYWRvdyUzRDAlM0Jmb250RmFtaWx5&#10;JTNESGVsdmV0aWNhJTNCZm9udFNpemUlM0QxMiUzQmFsaWduJTNEY2VudGVyJTNCc3Ryb2tlV2lk&#10;dGglM0QxJTNCc3BhY2luZyUzRDYlM0JzcGFjaW5nVG9wJTNELTQlM0IlMjIlMjB2YWx1ZSUzRCUy&#10;MiUyNmx0JTNCZGl2JTI2Z3QlM0JzZXQlMjZsdCUzQiUyRmRpdiUyNmd0JTNCJTI2bHQlM0JkaXYl&#10;MjZndCUzQmNvbHVtbiUyNmx0JTNCJTJGZGl2JTI2Z3QlM0IlMjZsdCUzQmRpdiUyNmd0JTNCYWRy&#10;ZXNzJTI2bHQlM0IlMkZkaXYlMjZndCUzQiUyMiUyMHZlcnRleCUzRCUyMjElMjIlM0UlMEElMjAl&#10;MjAlMjAlMjAlMjAlMjAlMjAlMjAlMjAlMjAlM0NteEdlb21ldHJ5JTIwaGVpZ2h0JTNEJTIyODAl&#10;MjIlMjB3aWR0aCUzRCUyMjEwMCUyMiUyMHglM0QlMjIxNzAlMjIlMjB5JTNEJTIyMjgwJTIyJTIw&#10;YXMlM0QlMjJnZW9tZXRyeSUyMiUyMCUyRiUzRSUwQSUyMCUyMCUyMCUyMCUyMCUyMCUyMCUyMCUz&#10;QyUyRm14Q2VsbCUzRSUwQSUyMCUyMCUyMCUyMCUyMCUyMCUyMCUyMCUzQ214Q2VsbCUyMGlkJTNE&#10;JTIycTJUb3lIbGNJeDJJWHU5dmJBSzktNCUyMiUyMHBhcmVudCUzRCUyMldJeVdsTGs2R0pRc3Fh&#10;VUJLVE5WLTElMjIlMjBzdHlsZSUzRCUyMnJvdW5kZWQlM0QxJTNCd2hpdGVTcGFjZSUzRHdyYXAl&#10;M0JodG1sJTNEMSUzQnNoYWRvdyUzRDAlM0JzdHJva2VXaWR0aCUzRDElM0JzcGFjaW5nJTNENiUz&#10;QnNwYWNpbmdUb3AlM0QtNCUzQiUyMiUyMHZhbHVlJTNEJTIyJTI2bHQlM0JkaXYlMjZndCUzQnNl&#10;dCUyNmFtcCUzQm5ic3AlM0IlMjZsdCUzQiUyRmRpdiUyNmd0JTNCJTI2bHQlM0JkaXYlMjZndCUz&#10;QnJvdyUyNmx0JTNCJTJGZGl2JTI2Z3QlM0IlMjZsdCUzQmRpdiUyNmd0JTNCYWRyZXNzJTI2bHQl&#10;M0IlMkZkaXYlMjZndCUzQiUyMiUyMHZlcnRleCUzRCUyMjElMjIlM0UlMEElMjAlMjAlMjAlMjAl&#10;MjAlMjAlMjAlMjAlMjAlMjAlM0NteEdlb21ldHJ5JTIwaGVpZ2h0JTNEJTIyNjAlMjIlMjB3aWR0&#10;aCUzRCUyMjEyMCUyMiUyMHglM0QlMjIxNjAlMjIlMjB5JTNEJTIyNDAwJTIyJTIwYXMlM0QlMjJn&#10;ZW9tZXRyeSUyMiUyMCUyRiUzRSUwQSUyMCUyMCUyMCUyMCUyMCUyMCUyMCUyMCUzQyUyRm14Q2Vs&#10;bCUzRSUwQSUyMCUyMCUyMCUyMCUyMCUyMCUzQyUyRnJvb3QlM0UlMEElMjAlMjAlMjAlMjAlM0Ml&#10;MkZteEdyYXBoTW9kZWwlM0UlMEElMjAlMjAlM0MlMkZkaWFncmFtJTNFJTBBJTNDJTJGbXhmaWxl&#10;JTNFJTBBo3ILoQAAIABJREFUeF7tnX+IFVe278vbmtjqGHWcFo20P3lhCBkeD0GbYCCTUfEShlwy&#10;UQi+SceOed13nMwfg0oyqGhIQGXexTEz/kja28mYDDrJ3MDIFR2JL3qDCj4eTMhjAv5sjMa+GvWp&#10;00lM0m+vSu92W1adU3VO/dhV9SnY9Olzdu1a+7NXfc/aq6r2GeTcvrU0NDS0Dhs2bPa1a9e+7/mM&#10;f0tGYOTIkX/r7e39j5s3b25XXT9csu7T3ZISGKT7PXny5I0XLlx4dt26dV+3tLQMnzFjRkmR0G1N&#10;4NixY87hw4dvrFixomHcuHHbTp8+/QvoQKDoBFxRHDx48JpHHnmk/Y033mhSW9H7TP8iElBfls6S&#10;JUuuHjhw4LfXr1//VcTdqQ6BXBEQUWxpbGx879SpU0NVNJAr4zE2PQI9PT2Omk18rqbTP2QqnR53&#10;jpQ+gUEqh7h106ZNT3d0dAxJ//AcMU8Etm7d6jz//PM7Ll++/N/zZDe2QiAKgUFjx449vmfPnmnk&#10;EKNgK2ddyTHOnz//xMWLF6eXkwC9LgMBmT73qa0MfaWPMRAYNMhNQw9coIuhSZqAgFUEEEWrhsN+&#10;YxBF+8cIC+sjgCjWx690eyOKpRvy0nUYUSzdkNfXYUSxPn7sbT8BRNH+MbLKQkTRquHAmAQIIIoJ&#10;QC1yk4hikUeXvumriFx9xhdCE0AUQ6OiYk4JECnmdOCyMhtRzIo8x02LAKKYFumCHAdRLMhA0o1A&#10;AogizhGJAKIYCReVc0ggFlGcNWuW89BDDznr16935PXRo0dvQzF+/Hinq6vLmTdv3h2INm/e7LS3&#10;tzvLly93NmzY4H4+c+ZM58iRIwN1vW0uW7bMPVYa2759+1y743jqRwRl7969zty5c0ObLlwOHjx4&#10;G4/QO/tUFJZr16519u/f734alSOiWA999s0DgdhF0dvpCRMmOKtWrXKFz9y2bNninpznzp1zRHha&#10;W1vd17LJPosWLRo4YWsRk7jgxymKtdgUpygK85MnTw5w1QIZRaQRxVpGkX3yRCCSKJrRnER/ImIL&#10;Fy50du3a5fZZR30aQKUTupLQSZuy7dy50zlx4oQzffp030jNz55q8M2oc8GCBe4xZNPH0ftLZGi+&#10;p/vr176ud/z4cWfatGlu1GtGdyLyOlKWSFE2iT7l+JqdGUGa/ZI6Z86cGYgUpa3z58+7beh9zC8e&#10;r4gLy0mTJrlCKPUOHTrk2iib1JUvLDMqr8YPUaxGiM/zTiC0KHrFyTzZzOmzCSRI+KpFP34nuW5X&#10;T60r2RM0KBIpiThpEdBiJZGS2KpFXfqmhShspCgMJNqViFhed3d3u18aYufs2bPd15qHFkWdBvA7&#10;nhZYsbG5udm12awnfVHLvblfFsJT7BWBl9c7duxw+yn90kIodvgJoNgUJTWAKOb9lMf+agQii6I+&#10;Wc2G/UTRK0BmfVOMzPf1iS7v6RNVn+Tm1FpE5uWXX3YjSD97KominrKbdbzTdzPyk9dhcopip2w6&#10;ryrRmdj4l7/8xVErVruC5RVFbbuZSvB+YZj/e79k9JfH1KlTBwRPi7PYMmfOnAFBNoXTO3bCJOwU&#10;GlGsdkrxed4JhBZFPd3SF0vM6aSfKJqRUyUB8gNoRkHez725SD97Kg2Kd2oqYmWKsbmviFZYUdRT&#10;0TfffNN54YUXnIcffthtSgRRXksEGUYUzWhQ9tdfLtKufAmY02wzotYRn3A3bdCCXEkUdYQbxpkR&#10;xTCUqJNnApFE0exotemznDx+UVzQyWm27c3ReaNJv2jPtCfsgOiIVeqbF3q8Ih4mUpR99BRcR2ki&#10;jpLD01FuGFGsJVLUU3bpgxZBEUeJVtva2twoUMRVf0akGNZDqFdGAqFF0TvFrCSK3rrek9AbmZjR&#10;n9SVtrWYmBdd5DN9ZfpHP/rRbUIWRhS9ghyUUzQj1bA5RW235PYkUpOLGWY+UIumeaHFb/qsvxDM&#10;iyiVcopmG5JH9MtryrGDLqqQUyzjaU+fKxEILYr6pNdXS817CfWUVF84qCWfaE5r5Vhm8j/oirF5&#10;5dt7b2NQp82rt+b9jt6rz2aU2z9lrHpBwjvt96YVwkSKYrc5nQ9z9Vn28Yqp38Usrj4jBhCoTiCS&#10;KFZvjho2E+A+RZtHB9tsIVA4UTQjQS/kKFeqvft6I0nz80r3MNoy0NoO84kWfRtPFBu50BKFFnXz&#10;SKBwopjHQciTzYhinkYLW2shgCjWQq3E+yCKJR78knQdUSzJQMfVTUQxLpK0YysBRNHWkbHULkTR&#10;0oHBrNgIIIqxoSxHQ4hiOca5zL1EFMs8+jX0HVGsARq75IoAopir4creWEQx+zHAgmQJIIrJ8i1c&#10;64hi4YaUDnkIDBo7duzxPXv2TJsxYwZwIFCRwLFjx5z58+efuHjx4nRQQaCoBAYNGTLk1Y0bNy5W&#10;C5b+Q1E7Sb/iIbB161Zn9erVf7hw4cKT8bRIKxCwj4BMn1saGxvfO3369NCmpib7LMQiKwgoIXSm&#10;TJnyeW9v7w+VQYetMAojIJAAARFFZ+jQoS+qNfee27Zt28hx48YlcBiazDOBnp4e+emDz99///3f&#10;XLp0aUWe+4LtEKhGwBVF2SZPnrxRRQPPrlu37uuWlpbh5BiroSv+55JDPHz48I0VK1Y0qC/LbWo2&#10;8Yvi95oelp3AgCj2g2gZPXr0Pzc0NLSoZPq3P/nGVloCKp1ySl1tPqK+LDcpCEyZS+sJ5eq4VxTL&#10;1fvKve1TH8MHj4BAyQhw0gcPOKJYspOB7kJACCCKiCJnAgQgYBBAFBFFTggIQABRDOUDTJ9DYaIS&#10;BIpFgEiRSLFYHk1vIFAnAUQRUazThdgdAsUigCgiisXyaHoDgToJIIqIYp0uxO4QKBYBRBFRLJZH&#10;0xsI1EkAUUQU63QhdodAsQggiohisTya3kCgTgKIIqJYpwuxOwSKRQBRRBSL5dH0BgJ1EkAUEcU6&#10;XYjdIVAsAogiolgsj6Y3EKiTAKKIKNbpQuwOgWIRQBQRxWJ5NL2BQJ0EEEVEsU4XYncIFIsAoogo&#10;Fsuj6Q0E6iSAKCKKdboQu0OgWAQQRUSxWB5NbyBQJwFEEVGs04XYHQLFIoAoIorF8mh6A4E6CSCK&#10;iGKdLsTuECgWAUQRUSyWR9MbCNRJAFFEFOt0IXaHQLEIIIqIYrE8mt5AoE4CiCKiWKcLsTsEikUA&#10;Ufx2PH+tyiJVfqbK2/1D3Kf+aj4/Ua9/p8rvVfllsVyA3kAAAiYBRPFbGveqclaVK6p0q/KiKn9U&#10;5QlVVqrSrMooVSaq8gkuBAEIFJcAonhrbF9RL59R5W5VPlPlHlWuqjJGla9U6VSlvbiuQM8gAAEh&#10;gCje8gMdLQZ5BlEi5wwESkAAUbx9kLvUv4+q8l3j7Uvq9W5VWkvgD3QRAqUngCje7gJB0SJRYulP&#10;FQCUhQCieOdIm9EiUWJZzgT6CYF+Aojina7gjRaJEjldIFAiAoii/2DLlehnVdmuClecS3RC0FUI&#10;IIr+PqCjRaJEzhEIlIwAoug/4HKl+V9VeVoVyTGyQQACJSGAKHoGevDgweuampqeXbNmzShVrl2+&#10;fPnVGzdu8GhfSU4IugkBRPGWD4yaOHHiv09T27vvvts0atQo58qVK85jjz3Wc0JtZ8+e/UdVVR4D&#10;ZIMABApMAFH8dnBnjR49+t+efPLJwa+88spY73gvXbr04ltvvfWVihr/SX12pMD+QNcgUHoCpRdF&#10;NVVu7+np2dzZ2dm7ePHixiCP2L59e29bW1ujqt+h6m8pvecAAAIFJVBqUZwyZcqrX3zxxRPvvPPO&#10;PbNmzao6xEeOHHEef/zxq3ffffcfT506taTqDlSAAARyR6CsonhH/jDsyJFnDEuKehDIJ4EyimLF&#10;/GHYYSTPGJYU9SCQLwKlEsWw+cOwQ0ieMSwp6kEgPwRKI4pR84dhh5A8Y1hS1INAPgiUQRRrzh+G&#10;HULyjGFJUQ8C9hMouijGkj8MO4zkGcOSoh4E7CVQWFGMO38YdgjJM4YlRT0I2EmgkKKYVP4w7BCS&#10;ZwxLinoQsI9A0UQx8fxh2CEkzxiWFPUgYBeBIoliqvnDsMNInjEsKepBwA4ChRDFrPKHYYeQPGNY&#10;UtSDQPYEci+KWecPww4hecawpKgHgWwJ5FkUrckfhh1C8oxhSVEPAtkRyKsoWpk/DDuM5BnDkqIe&#10;BNInkDtRtD1/GHYIyTOGJWV1vZaGhobWYcOGzb527dr3rbYU4+4gMHLkyL/19vb+x82bN+VXOw/r&#10;CrkSxbzkD8P6H3nGsKTsqzd58uSNFy5ceHbdunVft7S0DJ8xY4Z9RmJRRQLHjh1zDh8+fGPFihUN&#10;48aN23b69OlfyA55EcXc5Q/D+iN5xrCk7KmnftxszSOPPNL+xhtvqIlLkz2GYUlNBNSXm7NkyZKr&#10;Bw4c+O3169d/lQdRzHX+MOwokWcMSyrzei2NjY3vqZXXh6roInNjMCAeAuonRhwV/X+uptM/tFoU&#10;i5I/DDts5BnDksqunsohbt20adPTHR0dQ7KzgiMnQWDr1q3O888/v8NaUSxa/jDsIJJnDEsqm3pj&#10;x449vmfPnmnkELPhn+RRJcc4f/78EzaKYmL5w+XLlzs7duxwzp07Vzfbffv2OfPmzXOOHz/uqJ+K&#10;rrs9swHyjLHijLuxPrXF3SbtWUJg0KBB1l1oSTR/mBdR1P6Rszxju7L7YVUWhvTvuare3v6609Xf&#10;EyH3y7oaopj1CCR4fKtEMe78oY7khN/MmTMdmZZqUWxubnaOHj3qojW/9SdMmOCcP3/efX/v3r3O&#10;3Lly3n67CSy9yT7eSFF+IrW7uzuWKNQc8xzlGXf22x1WFNer+g+pUv23ZRM8CWpoGlGsAVpedrFG&#10;FOPOH544ccKZPn36wNRWBKu1tdU5efKks2HDhgHBExFctGiRs379ekfqTJo0ydm5c6ezZcsWRyXS&#10;BwRT6q1atcppb293hfXMmTNOW1vbwPT5hRdecPeVdpLYMsozSk7guNEf/a0gc8d5quxTRQvhAfV6&#10;c3/dDvV3i4eD5CvG978n+0416u9Sr00h1WI5U72/QZWtHjvkveWqHOlvT+rJpo9rRqDS9mxVJvTX&#10;kX289aMOGaIYlViO6tsgionkD0W4Dh486EaHehOhlKtLZk5x4cJvz0URQoFh5ge1EE6dOtUVPzOi&#10;lLakyPsLFiwYaCPJsc8gzyhCtqNfgET8JqkiUZ2fKArIoEjR3Fem2CKeIrBBkaK8v6y/jiCVfbTI&#10;yutV/SKnB1dskn0W9b/vtVuLotSRPmgBln7UMm1HFJN09IzbzloUE8sf+omisPbmFLUovvzyy25k&#10;6d02b97s+Imi1NPTZxHFXbt23SaaSY5rSnlGHSVq0ZDoq6tfdKKKoojUWkPYtBj9D/We3/TZTyzN&#10;qFXyGxL5iSgelGHtF04RSxFAiW797DajRD1EflFtteFDFKsRyvHnmYli3PlD7xhEFUW/SFG3qcXP&#10;e8XRzClKBCpTamknjS2FPKNNoihQJRyX6NIbKUYVRV2/nmFCFOuhZ/m+mYhi3PlDP8ZeIdP5Qsn7&#10;BU2fzZyizknqiy0CSr/W0WZXV9dtt+SYddIY9xTyjJWmzzrCkjqHVIl7+mxGkGZEKK+bK0SKEkFW&#10;mj7rKbYWfZ0bjTJkiGIUWjmrm7YoJpI/DGKuL5bI596rz/o+RTOnKPXMq88ydZYLK7JpkdTH8rv6&#10;7L04k4YvJJxn9JuySrd0zk9ey4UM2UQU9fvVLrToqW2lnKIpijoPKceRtiUnKW28qYo3UhRRNC+0&#10;yC0GWkRlf3MKrS/YRB0qRDEqsRzVT1MUE8sf5oh3YqamlGdMzP4EGzYv8lQ7zK9Vhf+pyidVKiKK&#10;1Ujm+PNURDHp/GGO+cdqegp5xljtTbAx8/YfOUzYp7Z6VN3vqbJRFYkig8Qxkiia97eKMTo3Leka&#10;fa+sl4WkauTOBu8msxd9W5n3M33nhNnusmXLBm4TM+/b1fuaefIgOyuNk1+bZttBn8vFSZ1/D+Lg&#10;fVLM25ae/enjhW2nmt8lLopp5A+rdbJMn6eQZywyzp+ozslio/+gyvAK4hhaFM37YAWc5KPlPlnv&#10;Rbtq+WhJzaxdu9b3wQAzBaTvoRXB8ebFgy4+il1h7fQOftBFSF3P73OvXSJmDz300G33+Eqf5MKl&#10;vqVOp6bMByq8D0uEaSeM8yYpiqnmD8N0tix1Es4zFh3jx6qD/6W/k5fU3++q8roqv1JFR46hRNH7&#10;AIEGJyedma+W96uJYtDn1UTJfOhAhMbvAYModsYhil4R9hOzSg9PmDaY/QvTThjnTUoUyR+GoZ9w&#10;HfKMNQGWaFFuFBcx1JtXHM+GXRBCT+m8Iui1rJIoVorw/IRAt+33VJc5XfdGXfJZNTvjEMWokWKQ&#10;aIstZpRse6TYt3jx4r7Ozs6wuZyavJedqhNQjyL2qVwj41AdlVnja/VPg88uX6r37pL3w4qi1DXv&#10;gpD//YSnkihKNCS3f5nP4Us7Wiz8bBGxkAcKzLybGaFqm8y8XRg7g0TR+77OGQblFM1cZ1AuUPer&#10;UjRsfmFUayesCxApekhp55S3vY/2hYWq61WbEkVtL2p9IsWoxNz6sUaKQSLit9iI9z3ZVwRBntn3&#10;W+rOzB8G9dSbmzPrmVPPsHYG1Qv6kvAKmt8qVd4Iz5teqDVS9EtThPGIpERRjp3LnGKcQhZnW2EG&#10;U9chpxiF1h11Y8spSuQlEZ75/L0czU+MgnylkvDpRU70vbR+va50gUbbIfuFtbNeUZT9zYck9P/m&#10;hRa/dUqDBLxSTrHW9U6TFEWXX1xXn83bBfS3kt8N1XrQ/G7cls+kHZlSSP7EfFpFPtPPMMv7sulI&#10;UYfosiyYXlYsyAY9bTBvAtdTlKBlycyw37xVoZZTm6vPtVAb2EeixFdVGaHKYFVkdZ4XVfHemhPq&#10;Qov2N3O67Ddt1fX8IsVKwie+7L1txe9hhNmzZzv62X5d33shwxtVBdkZhyhGzSnKMYty9XmAX733&#10;Kfot2yW3HJi3EZjTBC90s54MvvceKe9yYX6iGLTcmGmb95vJ/PYPWpbMG00E5Y/CnOrcpxiGUsU6&#10;F9Sn8tN8QWKodw4tilrwzKP6rdQeFCnWkk80v2TNnKI3v+e1w3ufYpgV5Svdpyj765WkvNNr89ak&#10;oItFYk+l+yz97lP03tqj+ZvtVPOSxCNFw4CarkgH3efkhW3mHWRxBnPZMHMK4f1G9DqjX04xaGUd&#10;7+IP3tyH2bb3W92cugTdf1Zt8MzPyR9GoRVYlydaYsGY70bSFEUhFTnPGHTlyRv+m4IkC756b/zU&#10;wmOKojeiFAP1N7O8NqfPQYtIeK/YyX76G1aLovx+S9CyZHrRWolEZYs6fSZ/mMkJGClSzMTCmA7q&#10;TVGZzY4fPz72VeZjMruuZtIWRdfYKHnGast2eXN7IkhpRopmNBglUgwatSjTZ/KHdfl+PTuXRhTr&#10;gZTXfTMRRYEVJc9oCo85lfXmFA8dOuR+c/nlFCXZrNdMNBPfZi7STOaGiRR18lonyPW9Yd5IUe4v&#10;C1qWbP/+/betwxhWFMkfZnrKIYqZ4k/24JmJYn+3QuUZg64y13r12XvzrL4qLIlbucIstyeEEUUR&#10;WS2EUl/alWm6/i0XnfDWohm0LJn5fpiEMPnDZE+KEK0jiiEg5bVK1qIo3CLnGfMKu167yR/WSzC2&#10;/RHF2FDa15ANohg5z2gfxuQtIn+YPOMIR0AUI8DKW1VrRDFqnjFvoOuxl/xhPfQS2RdRTASrHY1a&#10;JYpR8ox24EveCvKHyTOu4QiIYg3Q8rKLjaJInlERIH9o9SmEKFo9PPUZZ6soljrPSP6wPqdOeu+x&#10;Y8ce37Nnz7QZM2YkfSjaT5nAsWPHnPnz55+weq29KPczpswvkcORP0wEa6yNDhky5NWNGzcu7ujo&#10;kJ8tYCsQAXnwY/Xq1X+wWhTLlGckf5ibs6ulsbHxvdOnTw9VX9q5MRpDKxO4cOGCPG33eW9v7w/z&#10;IIqFzjOSP8zf6Tp06NAX1ZNKz23btm3kuHHj8tcBLL6NQE9Pj6Mi/8/ff//931y6dGlFXkSxkHlG&#10;8of5PTsnT568UUUXz65bt+7rlpaW4eQY8zeWkkM8fPjwjRUrVjSoL7dtKvr/hfQiV6IoBhclz0j+&#10;MH8nkY/FLaNHj/7nhoaGlosXL04rRI9K1AmlJafU1eYj6sttk+r2Yd313IliEfKM5A9LdObR1dwR&#10;yKso5jLPSP4wd+cHBpeQQJ5FMVd5RvKHJTy76HIuCeReFPOQZyR/mMtzA6NLSqAQomhznpH8YUnP&#10;LLqdWwJFEkWr8ozkD3N7TmB4yQkUTRStyDOSPyz5WUX3c02gkKKYZZ6R/GGuzweMh0D+bt6OOGah&#10;fgcmYpuB1ckfxkWSdiCQHYHCRooG0sR/B4b8YXYOzJEhEDeBMohionlG8odxuyTtQSBbAqURxSTy&#10;jOQPs3Vejg6BJAiUShT7AcaSZyR/mIQ70iYEsidQRlEU6jXnGckfZu+0WACBJAmUVRRryjOSP0zS&#10;FWkbAnYQKLUoRskzkj+0w2GxAgJJEyi9KIbJM5I/TNoNaR8C9hBAFG+NxR15RvKH9jgqlkAgLQKI&#10;oof0iBEj/mXMmDFLVq5cOfyll17qvXbtWqf6MZufpzUgHAcCEMiWAKLow1/9tu/imzdvdqq/berv&#10;9myHiKNDAAJpEkAUg2n3qY/gk6Y3ciwIWECAkx5RtMANMQEC9hBAFBFFe7wRSyBgAQFEEVG0wA0x&#10;AQL2EEAUEUV7vBFLIGABAUQRUbTADTEBAvYQQBQRRXu8EUsgYAEBRBFRtMANMQEC9hBAFBFFe7wR&#10;SyBgAQFEEVG0wA0xAQL2EEAUEUV7vBFLIGABAUQRUbTADTEBAvYQQBQRRXu8EUsgYAEBRBFRtMAN&#10;MQEC9hBAFBFFe7wRSyBgAQFEEVG0wA0xAQL2EEAUEUV7vBFLIGABAUQRUbTADTEBAvYQQBQRRXu8&#10;EUsgYAEBRBFRtMANMQEC9hBAFBFFe7wRSyBgAQFEEVG0wA0xAQL2EEAUEUV7vBFLIGABAUQRUbTA&#10;DTEBAvYQQBQRRXu8EUsgYAEBRBFRtMANMQEC9hBAFBFFe7wRSyBgAQFEEVG0wA0xAQL2EEAUEUV7&#10;vBFLIGABAUTx20H4tSqLVPmZKm/3j0uf+qv5/ES9/p0qv1fllxaMGyZAAAIJEUAUvwV7rypnVbmi&#10;SrcqL6ryR1WeUGWlKs2qjFJloiqfJDQWNAsBCFhAAFG8NQivqJfPqHK3Kp+pco8qV1UZo8pXqnSq&#10;0m7BmGECBCCQIAFE8RZcHS0G4SZKTNARaRoCthBAFG8fiS7176OqfNd4+5J6vVuVVlsGDTsgAIHk&#10;CCCKt7MNihaJEpPzQVqGgFUEEMU7h8OMFokSrXJXjIFA8gQQxTsZe6NFosTk/ZAjQMAaAoii/1DI&#10;lehnVdmuClecrXFXDIFA8gQQRX/GOlokSkzeBzkCBKwigCj6D0erevtfVXlaFckxskEAAiUhgCh6&#10;Bnrw4MHrmpqanl2zZs0oVa5dvnz51Rs3bvBoX0lOCLoJAUTxlg+Mmjhx4r9PU9u7777bNGrUKOfK&#10;lSvOY4891nNCbWfPnv1HVVUeA2SDAAQKTABR/HZwZ40ePfrfnnzyycGvvPLKWO94L1269OJbb731&#10;lYoa/0l9dqTA/kDXIFB6AqUXRTVVbu/p6dnc2dnZu3jx4sYgj9i+fXtvW1tbo6rfoepvKb3nAAAC&#10;BSVQalGcMmXKq1988cUT77zzzj2zZs2qOsRHjhxxHn/88at33333H0+dOrWk6g5UgAAEckegrKJ4&#10;R/4w7MiRZwxLinoQyCeBMopixfxh2GEkzxiWFPUgkC8CpRLFsPnDsENInjEsKepBID8ESiOKUfOH&#10;YYeQPGNYUtSDQD4IlEEUa84fhh1C8oxhSVEPAvYTKLooxpI/DDuM5BnDkqIeBOwlUFhRjDt/GHYI&#10;yTOGJUU9CNhJoJCimFT+MOwQkmcMS4p6ELCPQNFEMfH8YdghJM8YlhT1IGAXgSKJYqr5w7DDSJ4x&#10;LCnqQcAOAoUQxazyh2GHkDxjWFLUg0D2BHIvilnnD8MOIXnGsKSoB4FsCeRZFK3JH4YdQvKMYUlR&#10;DwLZEcirKGaSP9y3b58zb948p6+vr64RI89YFz52hkCiBHInilnmD+MSRRlR8oyJ+jWNQ6BmArkS&#10;xbjzh7KG4tGjR114CxYscHbu3Om+Vr8+4EyfPn0AqkSG5nvjx493zp07VzN0vSN5xroR0gAEYieQ&#10;F1GMPX+4ZcsWp6uryxFhkm3ChAnu/3PnznUGDRrkbN682Wlvb3cWLlzonDlzxq0XZ6SoR5I8Y+w+&#10;TYMQqItAHkQxkfyhiOLatWvviPhE+FpbWwfe1xHi8ePH3Wgxjpyi34iRZ6zLj9kZArERsFoUk84f&#10;Ll++3NmwYcNt02cRy46OjjsAJy2KckDyjLH5NQ1BoGYC1opi3PnDaoT09FnqmZGiuV8S02evXeQZ&#10;q40Un0MgWQI2imLs+UM/hBIlSq5QX1wJyinqyFEutqQhimIrecZknZ7WIVCJgG2imEj+MAiACOH5&#10;8+fdj5ctW+asX7/efe29+ixT52nTprmfyUUY2eq9VzGMW5JnDEOJOhCIl4A1oph0/jBebOm1Rp4x&#10;PdYcCQJu4GMDhrTzhzb0OYoN5Bmj0KIuBOojkLUoppI/rA+RHXuTZ7RjHLCi+ASyFMVU84dFGUry&#10;jEUZSfphK4FMRJH8YX3uQJ6xPn7sDYFKBFIXRfKH8TgkecZ4ONIKBLwE0hRFK/OHcovN3r173Wee&#10;87aRZ8zbiGFvHgikJYrW5g/zLIrawcgz5uFUw8a8EEhcFNPOH+qnTmQAZs6cObAKjvlMs/m+FkWp&#10;L4s96Bu1zQUj5OmXgwcPumMqS43J0mGyoo7Ul02vqKPrdXd3D9wUnsZN3mIDeca8nHLYaTuBREUx&#10;7fzssfqtAAAPtUlEQVShuaKNPIEi6yXKc8xz5sxx10fU02R5kmXRokXuEyxhRVEWjtD7yz56TUUR&#10;wh07drir6ugFJvyOk4YjkGdMgzLHKDqBpEQxk/yhjtT0GokyeCKUW7dudSM9/b4ZBYYVRS180qYp&#10;qubz0KZASj1Zi1E2/Xx1Gs5EnjENyhyjyASSEMXM8od+oqjFSS8UK/8XWRS1s5JnLPJpS9+SJJCE&#10;KPYtXry4r7OzM4m2K7IIEkXv+36iKNNtmWIH5RTzEimagNra2vpUrlHGIfWxSNJpaRsCSRJI4mTJ&#10;LFL0Lu0lOcVJkyY5L7/88h05xdmzZ7vTWj191qKo84Gyr1ww0bnCvIkikWKSpw1tF5lAEqIovDLJ&#10;KeqpsV45O8rVZ7lP0bsS96FDh3IniuQUi3y60rc0CCQliq7taV99TgOYzcfg6rPNo4NteSGQqCgK&#10;hLTvU8wL+Ljt5D7FuInSXlkJJC6K/WAzyzOWYWDJH5ZhlOljWgTSEsVM84xpwUz7OOQP0ybO8cpA&#10;IE1RJM8Yo0eRP4wRJk1BwCCQuijalGcMuq/Rdg8hf2j7CGFfnglkIoq25BnzKIrkD/N8umF7Hghk&#10;KYqJ5RnNFXHkIHoVG3ntvRdRP/4nN3HLfY2yCo65oIP+CVRzzUW5sVvqybZgwYKBZ5uD3o/DEcgf&#10;xkGRNiBQnUDWohh7ntG7Uo65SIN+4kU/yicLOzQ3N7sLRYgoegVOnoaRp160yMoyYPJalg3Ti0tI&#10;G/L/yZMnfd+PY/Fa8ofVHZkaEIiLgBWimGSe0W9dRC1o5vRZRNGMKOV/LZ5in4jfqlWrXO5r1651&#10;n3QxN/M4cQ2OtEP+ME6atAWB6gSsEcV+U2O5n1GW7Nq1a9dA7/Xah/K+d7UcHfWZoqijTS8+czFZ&#10;WV/RO332Ts3rXTKM/GF1B6YGBOImYJsoSv/qem7auyhEXJFiEHg9ffZOk4PeDzOA5A/DUKIOBJIh&#10;YKMouj2t9blpM/8n7Yg4ySbTXR0BmhdSzJyiOX3WK+xItGfut3//fjfa1FGgFr+g96PmFMkfJuPo&#10;tAqBsASsFUXpQK3PTYtQmVeNvb+9olfRkQsr5tVnUxS1oOp2zM/M9pctW+b+rIG3vvl+2MEgfxiW&#10;FPUgkBwBq0Wxv9ux5BmTQxhPy+QP4+FIKxCol0AeRFH6WFeesV5ISe5P/jBJurQNgegE8iKKbs9q&#10;zTNGx5LOHuQP0+HMUSAQhUCuRFE6VmueMQqUNOqSP0yDMseAQHQCuRPFIuQZyR9Gd1T2gEBaBPIq&#10;irnMM5I/TMutOQ4EaieQZ1HMVZ6R/GHtTsqeEEiTQO5FMQ95RvKHabo0x4JAfQQKIYo25xnJH9bn&#10;oOwNgbQJFEkUrcozkj9M25U5HgTiIVA0UbQiz0j+MB7npBUIZEGgkKKYZZ6R/GEWbswxIRAfgcKK&#10;YhZ5RvKH8TkmLUEgKwJFF8VU8ozkD7NyX44LgfgJlEEUE80zkj+M3ylpEQJZEiiNKCaRZyR/mKXr&#10;cmwIJEOgVKIYZ56R/GEyDkmrEMiaQBlFsa48I/nDrF2W40MgWQJlFcWa8ozkD5N1RlqHgA0ESi2K&#10;UfKM5A9tcFdsgEDyBEovimHyjOQPk3dEjgABWwggirdG4o7fgSF/aIubYgcE0iOAKHpYjxgx4l/G&#10;jBmzZOXKlcNfeuml3mvXrnVeunTp5+kNCUeCAASyJIAo+tAfMmTI4ps3b3aqv23q7/YsB4hjQwAC&#10;6RJAFIN596mP4JOuP3I0CGROgJMeUczcCTEAAjYRQBQRRZv8EVsgkDkBRBFRzNwJMQACNhFAFBFF&#10;m/wRWyCQOQFEEVHM3AkxAAI2EUAUEUWb/BFbIJA5AUQRUczcCTEAAjYRQBQRRZv8EVsgkDkBRBFR&#10;zNwJMQACNhFAFBFFm/wRWyCQOQFEEVHM3AkxAAI2EUAUEUWb/BFbIJA5AUQRUczcCTEAAjYRQBQR&#10;RZv8EVsgkDkBRBFRzNwJMQACNhFAFBFFm/wRWyCQOQFEEVHM3AkxAAI2EUAUEUWb/BFbIJA5AUQR&#10;UczcCTEAAjYRQBQRRZv8EVsgkDkBRBFRzNwJMQACNhFAFBFFm/wRWyCQOQFEEVHM3AkxAAI2EUAU&#10;EUWb/BFbIJA5AUQRUczcCTEAAjYRQBQRRZv8EVsgkDkBRBFRzNwJMQACNhFAFBFFm/wRWyCQOQFE&#10;EVHM3AkxAAI2EUAUEUWb/BFbIJA5AUTx1hD8Wr1cpMrPVHlblT5VhM9PVPmdKr9X5ZeZjxgGQAAC&#10;iRJAFG/hvVe9PKvKFVW6VfmBKn9VpVmVUapMVOWTREeDxiEAgcwJIIq3D8Er6t9nVLlblRuqDFfl&#10;K1U6VWnPfLQwAAIQSJwAong7Yh0tesETJSbuihwAAnYQQBTvHIcu9dajqnxXlUuq7Fal1Y7hwgoI&#10;QCBpAojinYS90SJRYtJeSPsQsIgAoug/GJJbfFaV7aqQS7TIYTEFAkkTQBT9CetokSgxaQ+kfQhY&#10;RqBeURTxWDRixIgF33zzzZS///3voy3rH+b0Exg2bNjlIUOGnLl69eof1FtvqsLtRXgHBHwI1COK&#10;T6uT7Hc//elPv3ziiSdGPvDAA86ECROAbCmBc+fOOR9++KHzpz/96e9dXV0NfX19S2/evPmapeZi&#10;FgQyI1CLKH5vypQpuxobG3/w+uuvj5kxY0ZmxnPg2ggcO3bMeeqppz7r7e3966lTpxaoVv6ztpbY&#10;CwLFIxBZFEeOHPnu0qVL57z00kvDioejXD1auXLll6+99tp7n3766fxy9ZzeQiCYQCRRbG5ufk7l&#10;D1d/9NFHY4BaDAL333//Z9evX1/T3d39m2L0iF5AoD4CUUTx3rvuuuvkBx98cBdT5vqg27S3TKUf&#10;fPDBL9U2lYsvNo0MtmRFILQoNjU1rX300Ud/3tnZKYsjsBWIQFtb25Xdu3dv6unpWVWgbtEVCNRE&#10;ILQoqmnz/3777bf/27x582o6EDvZS2Dv3r2Ouovg/ypRvN9eK7EMAukQiCKKVz7++ON7uO0mnYFJ&#10;8yhyu8599913ReUWuc80TfAcy0oCoUVRWa9ubZN1V8u5DRo0yJGIau7cuYUEIP1TWxR/KCQHOgWB&#10;KCcBoogocsZAoPAESimKy5cvdzZs2OAO7vjx4x2ZPupN0gPnz593/9WRofne8ePHnWnTphXOMYgU&#10;CzekdKhGAqUTxRMnTjjTp0+XXICLbOHChc6kSZOc9evXO7NmzXJf79y509myZYvT0dExUI/pc40e&#10;xm4QyBmB0oqiX8Qnwme+LxHiqlWrnPb2dgdRzJlnYy4EaiRQOlEUTvv27XP0rUV6+qwjSC/HzZs3&#10;I4o1Ohe7QSCPBEopiuZAmdNnb6Ro1iNSzKN7YzMEohMonShKlNja2jpwcSUop6gjR32xBVGM7lzs&#10;AYE8EiidKOqLK7t27XLHa+bMmc6RI0cGxs680qynzvKhXIQ5evRoYe9V5OpzHk9fbE6CQClFMQmQ&#10;eW8TUcz7CGJ/XAQQxbhI5rwdRDHnA4j5sRFAFGNDme+GEMV8jx/Wx0cAUYyPZa5bQhRzPXwYHyMB&#10;RDFGmHluClHM8+hhe5wEEMU4aea4LUQxx4OH6bESQBRjxZnfxhDF/I4dlsdLAFGMl2duW0MUczt0&#10;GB4zgVKKogiA3LRt3owdtGSYXhBCPy/tt7pOzGOSSXOIYibYOaiFBEorigsWLHCXCJNNHvU7c+aM&#10;+2SLuWSYrLso70s9eb1jxw6nq6vLXX1bRPTQoUOFWVsRUbTw7MSkTAiUVhTNR/i8zzXrJcOmTp3q&#10;Lh0mYimP+ckz07LNmTPHmT179m2L02YyejEeFFGMESZN5ZpA6UXRu/CDjKZ3HUWZMosovvnmm84L&#10;L7zgPPzww86BAwcGIs1ce0C/8YhiEUaRPsRBoPSiKBCDIkVZXFZHiFoE9erc6reSC/UjVohiHKcT&#10;bRSBAKIYkFPUK3BLjlHyiDJ11iLZ3d1dqKmz/mKQ74ciODV9gEA9BKKcBIX5NT+Jisycop4ye3+w&#10;St73Tq/lgsvBgwdvW26sngGwZV8iRVtGAjuyJlBKUcwauo3HRxRtHBVsyoIAopgFdQuPiShaOCiY&#10;lAkBRDET7PYdFFG0b0ywKBsCiGI23K07KqJo3ZBgUEYEEMWMwNt2WETRthHBnqwIlFoUi3oluRZn&#10;QhRrocY+RSSAKBbw9ppaHBVRrIUa+xSRQCFFUS/qoAfMvCdRosMNGza4H8miEHohiLAr58h++udO&#10;dRt6YYmg9/PgOIhiHkYJG9MgUDhR1Ddb6ydS9Oo2586dc/TyX/ozeca5ubnZvRFbRMFcOUc/zieC&#10;Z66co59w0b8VLW3IEy8nT550/3rflxV18rAhinkYJWxMg0DhRNELTURs7dq17mN53hyi+b/3KRf5&#10;X4untKkXiZDXuj3zWOZx0hi4uI+BKMZNlPbySqCQoijrI+7atWtgTMaPH++KorluonxoRn2mKOpo&#10;0zuoehrunYLr6XPQ+3lwDkQxD6OEjWkQKJwoelfIjitSDBoMPX32TpOD3k9jUGs5BqJYCzX2KSKB&#10;womimf/T0175K5Gid3EHb07RvCBj5hTN/fbv3z+wGrduX3KJQe+TUyziaUOfikygcKKohcpc8Wbe&#10;vHkD+UHzyrT36nOllXPMz8zfc1m2bJmzfv1610eC3s+DAxEp5mGUsDENAoUUxTTAFe0YiGLRRpT+&#10;1EoAUayVXMH2QxQLNqB0p2YCiGLN6Iq1I6JYrPGkN7UTQBRrZ1eoPRHFQg0nnamDAKJYB7wi7Yoo&#10;Fmk06Us9BEKL4ogRI658/PHH98gVVrZiEZDble67776r169fH1WsntEbCEQnEFoU77nnnv+jntz4&#10;r3J7C1uxCOzdu1d+rfBvn3766feL1TN6A4HoBEKLYlNT09pHH330552dnUQT0TlbvYf6Desru3fv&#10;3tTT07PKakMxDgIpEAgtisqWe++6666TH3zwwV0zZsxIwTQOkQaBY8eOOQ8++OCXapuqjvdJGsfk&#10;GBCwmUAUUZRltp5TucXVH3300RibO4Vt4Qncf//9n6lc4pru7u7fhN+LmhAoLoFIoigYxo4du7uj&#10;o2OeWj5rcHGxlKNnq1ev/kY9t/2/lCA+Uo4e00sIVCcQWRRVk9+bMmXKrsbGxh+8/vrrY5hKV4ds&#10;Ww2ZMj/11FOf9fb2/vXUqVMLlH3/aZuN2AOBrAjUIoqurUOGDHlG3dv222eeeabhxz/+ccMDDzzg&#10;LojAZicBue3mww8/dP785z9/89prr309bNiw5y5fvrzFTmuxCgLZEahZFPtNvnfo0KGtI0eOfFJF&#10;HROvXbs2MruucORKBL7zne/8v+HDh59T+cO3VNmu6nJRBZeBgA+B/w9H1WF3EQc6MwAAAABJRU5E&#10;rkJgglBLAwQUAAYACAAAACEAz0IaJOIAAAALAQAADwAAAGRycy9kb3ducmV2LnhtbEyPwWrDMBBE&#10;74X+g9hCb43khBjZtRxCaHsKhSaF0ptibWwTa2UsxXb+vuqpve2ww8ybYjPbjo04+NaRgmQhgCFV&#10;zrRUK/g8vj5JYD5oMrpzhApu6GFT3t8VOjduog8cD6FmMYR8rhU0IfQ5575q0Gq/cD1S/J3dYHWI&#10;cqi5GfQUw23Hl0Kk3OqWYkOje9w1WF0OV6vgbdLTdpW8jPvLeXf7Pq7fv/YJKvX4MG+fgQWcw58Z&#10;fvEjOpSR6eSuZDzrFCyFjOghHlKugUVHmqUrYCcFmcgk8LLg/zeU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DQH5ypgMAAFQIAAAOAAAAAAAAAAAAAAAAADoC&#10;AABkcnMvZTJvRG9jLnhtbFBLAQItAAoAAAAAAAAAIQBQwcXmQ0kAAENJAAAUAAAAAAAAAAAAAAAA&#10;AAwGAABkcnMvbWVkaWEvaW1hZ2UxLnBuZ1BLAQItABQABgAIAAAAIQDPQhok4gAAAAsBAAAPAAAA&#10;AAAAAAAAAAAAAIFPAABkcnMvZG93bnJldi54bWxQSwECLQAUAAYACAAAACEAqiYOvrwAAAAhAQAA&#10;GQAAAAAAAAAAAAAAAACQUAAAZHJzL19yZWxzL2Uyb0RvYy54bWwucmVsc1BLBQYAAAAABgAGAHwB&#10;AACDUQAAAAA=&#10;">
                <v:shape id="Grafik 16" o:spid="_x0000_s1103" type="#_x0000_t75" alt="Ein Bild, das Text, Screenshot, Schrift, Design enthält.&#10;&#10;KI-generierte Inhalte können fehlerhaft sein." style="position:absolute;width:30956;height:36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eWNyAAAAOMAAAAPAAAAZHJzL2Rvd25yZXYueG1sRE9LS8NA&#10;EL4L/odlCl7EboxksbHbIgGheLKPg96G7JhHs7Mhuybpv3cFocf53rPezrYTIw2+cazhcZmAIC6d&#10;abjScDq+PTyD8AHZYOeYNFzIw3Zze7PG3LiJ9zQeQiViCPscNdQh9LmUvqzJol+6njhy326wGOI5&#10;VNIMOMVw28k0SZS02HBsqLGnoqbyfPixGloVCjV+Fu/t1/2l3af8gbvVpPXdYn59ARFoDlfxv3tn&#10;4nylslRl2dMK/n6KAMjNLwAAAP//AwBQSwECLQAUAAYACAAAACEA2+H2y+4AAACFAQAAEwAAAAAA&#10;AAAAAAAAAAAAAAAAW0NvbnRlbnRfVHlwZXNdLnhtbFBLAQItABQABgAIAAAAIQBa9CxbvwAAABUB&#10;AAALAAAAAAAAAAAAAAAAAB8BAABfcmVscy8ucmVsc1BLAQItABQABgAIAAAAIQAlheWNyAAAAOMA&#10;AAAPAAAAAAAAAAAAAAAAAAcCAABkcnMvZG93bnJldi54bWxQSwUGAAAAAAMAAwC3AAAA/AIAAAAA&#10;">
                  <v:imagedata r:id="rId73" o:title="Ein Bild, das Text, Screenshot, Schrift, Design enthält.&#10;&#10;KI-generierte Inhalte können fehlerhaft sein"/>
                </v:shape>
                <v:shape id="_x0000_s1104" type="#_x0000_t202" style="position:absolute;top:36868;width:3095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ZCpygAAAOIAAAAPAAAAZHJzL2Rvd25yZXYueG1sRE9da8Iw&#10;FH0f7D+EO9jL0FTtZKtGEdlg80XsfNnbpbk2dc1NSVLt/v0yGOy8Hc4XZ7kebCsu5EPjWMFknIEg&#10;rpxuuFZw/HgdPYEIEVlj65gUfFOA9er2ZomFdlc+0KWMtUglHApUYGLsCilDZchiGLuOOGkn5y3G&#10;RH0ttcdrKretnGbZXFpsOC0Y7GhrqPoqe6tgn3/uzUN/etlt8pl/P/bb+bkulbq/GzYLEJGG+G/+&#10;S79pBfl0ljB5fIbfS+kOyNUPAAAA//8DAFBLAQItABQABgAIAAAAIQDb4fbL7gAAAIUBAAATAAAA&#10;AAAAAAAAAAAAAAAAAABbQ29udGVudF9UeXBlc10ueG1sUEsBAi0AFAAGAAgAAAAhAFr0LFu/AAAA&#10;FQEAAAsAAAAAAAAAAAAAAAAAHwEAAF9yZWxzLy5yZWxzUEsBAi0AFAAGAAgAAAAhAJFJkKnKAAAA&#10;4gAAAA8AAAAAAAAAAAAAAAAABwIAAGRycy9kb3ducmV2LnhtbFBLBQYAAAAAAwADALcAAAD+AgAA&#10;AAA=&#10;" stroked="f">
                  <v:textbox style="mso-fit-shape-to-text:t" inset="0,0,0,0">
                    <w:txbxContent>
                      <w:p w14:paraId="154A0E85" w14:textId="3C63C463" w:rsidR="0045028C" w:rsidRPr="009D57DD" w:rsidRDefault="0045028C" w:rsidP="0045028C">
                        <w:pPr>
                          <w:pStyle w:val="Beschriftung"/>
                          <w:jc w:val="center"/>
                          <w:rPr>
                            <w:noProof/>
                            <w:szCs w:val="22"/>
                          </w:rPr>
                        </w:pPr>
                        <w:bookmarkStart w:id="104" w:name="_Ref221013718"/>
                        <w:r>
                          <w:t xml:space="preserve">Abbildung </w:t>
                        </w:r>
                        <w:r w:rsidR="00C36B01">
                          <w:fldChar w:fldCharType="begin"/>
                        </w:r>
                        <w:r w:rsidR="00C36B01">
                          <w:instrText xml:space="preserve"> SEQ Abbildung \* ARABIC </w:instrText>
                        </w:r>
                        <w:r w:rsidR="00C36B01">
                          <w:fldChar w:fldCharType="separate"/>
                        </w:r>
                        <w:r w:rsidR="00715971">
                          <w:rPr>
                            <w:noProof/>
                          </w:rPr>
                          <w:t>35</w:t>
                        </w:r>
                        <w:r w:rsidR="00C36B01">
                          <w:rPr>
                            <w:noProof/>
                          </w:rPr>
                          <w:fldChar w:fldCharType="end"/>
                        </w:r>
                        <w:bookmarkEnd w:id="104"/>
                        <w:r>
                          <w:t xml:space="preserve"> Ablaufdiagramm </w:t>
                        </w:r>
                        <w:r w:rsidR="00067EBE">
                          <w:t>„</w:t>
                        </w:r>
                        <w:r>
                          <w:t>st7735s_set_window()</w:t>
                        </w:r>
                        <w:r w:rsidR="00067EBE">
                          <w:t>“</w:t>
                        </w:r>
                      </w:p>
                    </w:txbxContent>
                  </v:textbox>
                </v:shape>
                <w10:wrap type="topAndBottom"/>
              </v:group>
            </w:pict>
          </mc:Fallback>
        </mc:AlternateContent>
      </w:r>
      <w:r w:rsidR="002214D6">
        <w:t xml:space="preserve">Um Bilddaten an den Display-Controller zu senden, muss zuerst das Fenster definiert werden, welches im RAM beschrieben werden soll. Dafür wurde die Funktion „st7735s_set_window()“ implementiert. In </w:t>
      </w:r>
      <w:r>
        <w:fldChar w:fldCharType="begin"/>
      </w:r>
      <w:r>
        <w:instrText xml:space="preserve"> REF _Ref221013718 \h </w:instrText>
      </w:r>
      <w:r>
        <w:fldChar w:fldCharType="separate"/>
      </w:r>
      <w:r>
        <w:t xml:space="preserve">Abbildung </w:t>
      </w:r>
      <w:r>
        <w:rPr>
          <w:noProof/>
        </w:rPr>
        <w:t>20</w:t>
      </w:r>
      <w:r>
        <w:fldChar w:fldCharType="end"/>
      </w:r>
      <w:r>
        <w:t xml:space="preserve"> </w:t>
      </w:r>
      <w:r w:rsidR="002214D6">
        <w:t xml:space="preserve">ist der Ablauf der Funktion dargestellt. </w:t>
      </w:r>
      <w:r>
        <w:t xml:space="preserve">Um das Fenster im RAM zu definieren, werden der Funktion jeweils die Start- und Endkoordinaten für die Reihen- und Spaltenadresse übergeben. Als erstes </w:t>
      </w:r>
      <w:r w:rsidR="00067EBE">
        <w:t>wird, ge</w:t>
      </w:r>
      <w:r>
        <w:t>prüft ob die übergebenen Adressen innerhalb der Displaydimensionen sind und die Startadresse nicht größer als die zugehörige Endadresse</w:t>
      </w:r>
      <w:r w:rsidR="00067EBE">
        <w:t xml:space="preserve"> ist</w:t>
      </w:r>
      <w:r>
        <w:t>. Wenn die übergebenen Adressen zulässig sind, werden sie mit den Befehlen „RASET“ und „CASET“ an de</w:t>
      </w:r>
      <w:r w:rsidR="00067EBE">
        <w:t>n</w:t>
      </w:r>
      <w:r>
        <w:t xml:space="preserve"> Display-Controller gesendet. </w:t>
      </w:r>
      <w:r w:rsidR="00101D77">
        <w:fldChar w:fldCharType="begin"/>
      </w:r>
      <w:r w:rsidR="00101D77">
        <w:instrText xml:space="preserve"> ADDIN ZOTERO_ITEM CSL_CITATION {"citationID":"8czxn0z7","properties":{"formattedCitation":"[12, S. 128\\uc0\\u8211{}132]","plainCitation":"[12, S. 128–132]","noteIndex":0},"citationItems":[{"id":68,"uris":["http://zotero.org/users/local/VRi3dGyu/items/4TGE6G2H"],"itemData":{"id":68,"type":"document","genre":"Datenblatt","title":"ST7735S Datasheet","URL":"https://www.hpinfotech.ro/ST7735S.pdf","author":[{"family":"Sitronix","given":""}]},"locator":"128-132","label":"page"}],"schema":"https://github.com/citation-style-language/schema/raw/master/csl-citation.json"} </w:instrText>
      </w:r>
      <w:r w:rsidR="00101D77">
        <w:fldChar w:fldCharType="separate"/>
      </w:r>
      <w:r w:rsidR="00101D77" w:rsidRPr="00101D77">
        <w:rPr>
          <w:rFonts w:cs="Arial"/>
          <w:kern w:val="0"/>
        </w:rPr>
        <w:t>[12, S. 128–132]</w:t>
      </w:r>
      <w:r w:rsidR="00101D77">
        <w:fldChar w:fldCharType="end"/>
      </w:r>
    </w:p>
    <w:p w14:paraId="748C21D9" w14:textId="4E03826C" w:rsidR="0045028C" w:rsidRPr="004511C3" w:rsidRDefault="006719CB" w:rsidP="004511C3">
      <w:r>
        <w:t xml:space="preserve">Nach dem das Fenster im RAM definiert wurde können mit dem Befehl „RAMWR“ die Bilddaten für das </w:t>
      </w:r>
      <w:r w:rsidR="005C5418">
        <w:t xml:space="preserve">definierte </w:t>
      </w:r>
      <w:r>
        <w:t>Fenster gesendet werden. Dazu wurde die Funktion „st7735s_send_color()“ implementiert.</w:t>
      </w:r>
      <w:r w:rsidR="00C875C5">
        <w:t xml:space="preserve"> In </w:t>
      </w:r>
      <w:r w:rsidR="00C875C5">
        <w:fldChar w:fldCharType="begin"/>
      </w:r>
      <w:r w:rsidR="00C875C5">
        <w:instrText xml:space="preserve"> REF _Ref221014832 \h </w:instrText>
      </w:r>
      <w:r w:rsidR="00C875C5">
        <w:fldChar w:fldCharType="separate"/>
      </w:r>
      <w:r w:rsidR="00C875C5">
        <w:t xml:space="preserve">Abbildung </w:t>
      </w:r>
      <w:r w:rsidR="00C875C5">
        <w:rPr>
          <w:noProof/>
        </w:rPr>
        <w:t>21</w:t>
      </w:r>
      <w:r w:rsidR="00C875C5">
        <w:fldChar w:fldCharType="end"/>
      </w:r>
      <w:r w:rsidR="00C875C5">
        <w:t xml:space="preserve"> ist das Ablaufdiagramm der Funktion dargestellt.</w:t>
      </w:r>
      <w:r w:rsidR="005C5418">
        <w:t xml:space="preserve"> Da der übergebene Farbwert eine Größe von 16 Bit hat</w:t>
      </w:r>
      <w:r w:rsidR="00101D77">
        <w:t>,</w:t>
      </w:r>
      <w:r w:rsidR="005C5418">
        <w:t xml:space="preserve"> ist die Funktion ähnlich aufgebaut wi</w:t>
      </w:r>
      <w:r w:rsidR="00101D77">
        <w:t>e</w:t>
      </w:r>
      <w:r w:rsidR="005C5418">
        <w:t xml:space="preserve"> die Funktion „st7735s_send_data16bit()“. Zusätzlich zu dem Farbwert wird der Funktion noch ein Counter </w:t>
      </w:r>
      <w:r w:rsidR="00241B77">
        <w:t>übergeben,</w:t>
      </w:r>
      <w:r w:rsidR="005C5418">
        <w:t xml:space="preserve"> der festlegt, wie oft der Farbwert gesendet wird. </w:t>
      </w:r>
    </w:p>
    <w:p w14:paraId="25A98AB3" w14:textId="20F36C8F" w:rsidR="005C5418" w:rsidRDefault="005C5418">
      <w:pPr>
        <w:jc w:val="left"/>
      </w:pPr>
      <w:r>
        <w:br w:type="page"/>
      </w:r>
    </w:p>
    <w:p w14:paraId="0CB7C800" w14:textId="61EC0109" w:rsidR="004511C3" w:rsidRDefault="005C5418" w:rsidP="00952DB5">
      <w:pPr>
        <w:pStyle w:val="berschrift3"/>
      </w:pPr>
      <w:bookmarkStart w:id="105" w:name="_Toc221266882"/>
      <w:r>
        <w:rPr>
          <w:noProof/>
        </w:rPr>
        <w:lastRenderedPageBreak/>
        <mc:AlternateContent>
          <mc:Choice Requires="wpg">
            <w:drawing>
              <wp:anchor distT="0" distB="0" distL="114300" distR="114300" simplePos="0" relativeHeight="251697152" behindDoc="0" locked="0" layoutInCell="1" allowOverlap="1" wp14:anchorId="2B545C93" wp14:editId="7E1664AC">
                <wp:simplePos x="0" y="0"/>
                <wp:positionH relativeFrom="margin">
                  <wp:align>center</wp:align>
                </wp:positionH>
                <wp:positionV relativeFrom="paragraph">
                  <wp:posOffset>457</wp:posOffset>
                </wp:positionV>
                <wp:extent cx="3724275" cy="4391533"/>
                <wp:effectExtent l="0" t="0" r="9525" b="9525"/>
                <wp:wrapTopAndBottom/>
                <wp:docPr id="315842948" name="Gruppieren 21"/>
                <wp:cNvGraphicFramePr/>
                <a:graphic xmlns:a="http://schemas.openxmlformats.org/drawingml/2006/main">
                  <a:graphicData uri="http://schemas.microsoft.com/office/word/2010/wordprocessingGroup">
                    <wpg:wgp>
                      <wpg:cNvGrpSpPr/>
                      <wpg:grpSpPr>
                        <a:xfrm>
                          <a:off x="0" y="0"/>
                          <a:ext cx="3724275" cy="4391533"/>
                          <a:chOff x="0" y="0"/>
                          <a:chExt cx="3724275" cy="4391533"/>
                        </a:xfrm>
                      </wpg:grpSpPr>
                      <wps:wsp>
                        <wps:cNvPr id="452415888" name="Textfeld 1"/>
                        <wps:cNvSpPr txBox="1"/>
                        <wps:spPr>
                          <a:xfrm>
                            <a:off x="0" y="4133088"/>
                            <a:ext cx="3724275" cy="258445"/>
                          </a:xfrm>
                          <a:prstGeom prst="rect">
                            <a:avLst/>
                          </a:prstGeom>
                          <a:solidFill>
                            <a:prstClr val="white"/>
                          </a:solidFill>
                          <a:ln>
                            <a:noFill/>
                          </a:ln>
                        </wps:spPr>
                        <wps:txbx>
                          <w:txbxContent>
                            <w:p w14:paraId="7D427958" w14:textId="7DBDF624" w:rsidR="00C875C5" w:rsidRPr="001C24EE" w:rsidRDefault="00C875C5" w:rsidP="00C875C5">
                              <w:pPr>
                                <w:pStyle w:val="Beschriftung"/>
                                <w:jc w:val="center"/>
                                <w:rPr>
                                  <w:noProof/>
                                  <w:szCs w:val="22"/>
                                </w:rPr>
                              </w:pPr>
                              <w:bookmarkStart w:id="106" w:name="_Ref221014832"/>
                              <w:r>
                                <w:t xml:space="preserve">Abbildung </w:t>
                              </w:r>
                              <w:r w:rsidR="00C36B01">
                                <w:fldChar w:fldCharType="begin"/>
                              </w:r>
                              <w:r w:rsidR="00C36B01">
                                <w:instrText xml:space="preserve"> SEQ Abbildung \* ARABIC </w:instrText>
                              </w:r>
                              <w:r w:rsidR="00C36B01">
                                <w:fldChar w:fldCharType="separate"/>
                              </w:r>
                              <w:r w:rsidR="00715971">
                                <w:rPr>
                                  <w:noProof/>
                                </w:rPr>
                                <w:t>36</w:t>
                              </w:r>
                              <w:r w:rsidR="00C36B01">
                                <w:rPr>
                                  <w:noProof/>
                                </w:rPr>
                                <w:fldChar w:fldCharType="end"/>
                              </w:r>
                              <w:bookmarkEnd w:id="106"/>
                              <w:r>
                                <w:t xml:space="preserve"> Ablaufdiagramm </w:t>
                              </w:r>
                              <w:r w:rsidR="00101D77">
                                <w:t>„</w:t>
                              </w:r>
                              <w:r>
                                <w:t>st7735s_send_color()</w:t>
                              </w:r>
                              <w:r w:rsidR="00101D77">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247628660" name="Grafik 20" descr="Ein Bild, das Text, Screenshot, Schrift, Diagramm enthält.&#10;&#10;KI-generierte Inhalte können fehlerhaft sein."/>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453542" y="0"/>
                            <a:ext cx="3074035" cy="4096385"/>
                          </a:xfrm>
                          <a:prstGeom prst="rect">
                            <a:avLst/>
                          </a:prstGeom>
                        </pic:spPr>
                      </pic:pic>
                    </wpg:wgp>
                  </a:graphicData>
                </a:graphic>
              </wp:anchor>
            </w:drawing>
          </mc:Choice>
          <mc:Fallback>
            <w:pict>
              <v:group w14:anchorId="2B545C93" id="_x0000_s1105" style="position:absolute;left:0;text-align:left;margin-left:0;margin-top:.05pt;width:293.25pt;height:345.8pt;z-index:251697152;mso-position-horizontal:center;mso-position-horizontal-relative:margin" coordsize="37242,439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TZZtvgMAAFsIAAAOAAAAZHJzL2Uyb0RvYy54bWykVl1u2zgQfl9g70Bw&#10;gX1qLFuSHVcbuXCTJgg2aIMmiz7TFGUSoUguSVtKz7Nn2Av0YjukJKf5KbpoHyIPyeFwvo/zDXPy&#10;pmsk2jPrhFYlnk2mGDFFdSXUtsR/3Z4fLTFynqiKSK1Yie+Zw29Wv/5y0pqCpZprWTGLIIhyRWtK&#10;zL03RZI4yllD3EQbpmCx1rYhHoZ2m1SWtBC9kUk6nS6SVtvKWE2ZczB71i/iVYxf14z6D3XtmEey&#10;xJCbj18bv5vwTVYnpNhaYrigQxrkB7JoiFBw6CHUGfEE7ax4FqoR1Gqnaz+hukl0XQvKIgZAM5s+&#10;QXNh9c5ELNui3ZoDTUDtE55+OCx9v7+w5sZcW2CiNVvgIo4Clq62TfiFLFEXKbs/UMY6jyhMZsdp&#10;nh7PMaKwlmevZ/Ms60mlHJh/to/yd9/ZmYwHJ4/SaQ0UiHvgwP0cBzecGBapdQVwcG2RqADAPM1n&#10;8+USilaRBsr1FnDWTFZoFkCFHMA5sIV891YD/sO8g8lvkpbPsmwKUWO1vUhdOl/m+Tw4HPCTwljn&#10;L5huUDBKbKGaY5GR/ZXzvevoEo52WorqXEgZBmHhVFq0J1D5LReeDcEfeUkVfJUOu/qAYQaYd0UP&#10;KFi+23SRnuyAdqOreyDB6l5QztBzAQdeEeeviQUFgdagK/gP8KmlbkusBwsjru3nl+aDP1wqrGLU&#10;giJL7P7eEcswkpcKrjvIdzTsaGxGQ+2aUw1QZ9BvDI0mbLBejmZtdfMJmsU6nAJLRFE4q8R+NE99&#10;3xeg2VC2XkcnEKkh/krdGBpCj8Tedp+INcO1eLjQ93osKFI8uZ3eN96PWe88UB2vLhDbszjwDcW9&#10;OjGCFvA3KB2sZ1X+/Y4Iu/wu0NZ31eZ/xWiIvduZox6v2Agp/H1ssIA5JKX214KGCg+DB8HM0vx4&#10;kS4XCyC0V8yFJbW4QylMVMxRoPSdUOitkNUrVBGHgqJeoRtqGVOO62hzK2owzgSBTtw08IJ4/uUf&#10;6Se//9at/4ifPy+PtkwxK6BIGLpUnEj4vfvyr1JMoZpxySwntUeOCTUJpT4m2qcNghD0StM7h5Q+&#10;5URt2doZENQg4eSxexw+wryRwozaCvbALuB70opfuKC+zZ9pumsAWv9uWSaJh0fTcWEcFGrBmg2r&#10;QOSXVVQZyNlb5ikPlVODPD9Csr1EDwsxy4fEAoRvtKF8ns3zFKMXGvj0OJ9mYwOfvl5ky59qQzGn&#10;PotoQlKxwOMLFrvb8NqGJ/LrcfR6+J9g9R8AAAD//wMAUEsDBAoAAAAAAAAAIQCPuPn0i2AAAItg&#10;AAAUAAAAZHJzL21lZGlhL2ltYWdlMS5wbmeJUE5HDQoaCgAAAA1JSERSAAABhwAAAgkIBgAAAE5M&#10;8UsAACJ9dEVYdG14ZmlsZQAlM0NteGZpbGUlMjBob3N0JTNEJTIyYXBwLmRpYWdyYW1zLm5ldCUy&#10;MiUyMGFnZW50JTNEJTIyTW96aWxsYSUyRjUuMCUyMChXaW5kb3dzJTIwTlQlMjAxMC4wJTNCJTIw&#10;V2luNjQlM0IlMjB4NjQlM0IlMjBydiUzQTE0Ny4wKSUyMEdlY2tvJTJGMjAxMDAxMDElMjBGaXJl&#10;Zm94JTJGMTQ3LjAlMjIlMjB2ZXJzaW9uJTNEJTIyMjkuMy42JTIyJTNFJTBBJTIwJTIwJTNDZGlh&#10;Z3JhbSUyMGlkJTNEJTIyQzVSQnM0M29EYS1LZHpaZU50dXklMjIlMjBuYW1lJTNEJTIyUGFnZS0x&#10;JTIyJTNFJTBBJTIwJTIwJTIwJTIwJTNDbXhHcmFwaE1vZGVsJTIwZHglM0QlMjI4MjclMjIlMjBk&#10;eSUzRCUyMjQ5NiUyMiUyMGdyaWQlM0QlMjIwJTIyJTIwZ3JpZFNpemUlM0QlMjIxMCUyMiUyMGd1&#10;aWRlcyUzRCUyMjElMjIlMjB0b29sdGlwcyUzRCUyMjElMjIlMjBjb25uZWN0JTNEJTIyMSUyMiUy&#10;MGFycm93cyUzRCUyMjElMjIlMjBmb2xkJTNEJTIyMSUyMiUyMHBhZ2UlM0QlMjIxJTIyJTIwcGFn&#10;ZVNjYWxlJTNEJTIyMSUyMiUyMHBhZ2VXaWR0aCUzRCUyMjgyNyUyMiUyMHBhZ2VIZWlnaHQlM0Ql&#10;MjIxMTY5JTIyJTIwbWF0aCUzRCUyMjAlMjIlMjBzaGFkb3clM0QlMjIwJTIyJTNFJTBBJTIwJTIw&#10;JTIwJTIwJTIwJTIwJTNDcm9vdCUzRSUwQSUyMCUyMCUyMCUyMCUyMCUyMCUyMCUyMCUzQ214Q2Vs&#10;bCUyMGlkJTNEJTIyV0l5V2xMazZHSlFzcWFVQktUTlYtMCUyMiUyMCUyRiUzRSUwQSUyMCUyMCUy&#10;MCUyMCUyMCUyMCUyMCUyMCUzQ214Q2VsbCUyMGlkJTNEJTIyV0l5V2xMazZHSlFzcWFVQktUTlYt&#10;MSUyMiUyMHBhcmVudCUzRCUyMldJeVdsTGs2R0pRc3FhVUJLVE5WLTAlMjIlMjAlMkYlM0UlMEEl&#10;MjAlMjAlMjAlMjAlMjAlMjAlMjAlMjAlM0NteENlbGwlMjBpZCUzRCUyMnEyVG95SGxjSXgySVh1&#10;OXZiQUs5LTI4JTIyJTIwZWRnZSUzRCUyMjElMjIlMjBwYXJlbnQlM0QlMjJXSXlXbExrNkdKUXNx&#10;YVVCS1ROVi0xJTIyJTIwc291cmNlJTNEJTIyV0l5V2xMazZHSlFzcWFVQktUTlYtMyUyMiUyMHN0&#10;eWxlJTNEJTIyZWRnZVN0eWxlJTNEb3J0aG9nb25hbEVkZ2VTdHlsZSUzQnJvdW5kZWQlM0QwJTNC&#10;b3J0aG9nb25hbExvb3AlM0QxJTNCamV0dHlTaXplJTNEYXV0byUzQmh0bWwlM0QxJTNCJTIyJTIw&#10;dGFyZ2V0JTNEJTIycTJUb3lIbGNJeDJJWHU5dmJBSzktMjUlMjIlMjB2YWx1ZSUzRCUyMiUyMiUz&#10;RSUwQSUyMCUyMCUyMCUyMCUyMCUyMCUyMCUyMCUyMCUyMCUzQ214R2VvbWV0cnklMjByZWxhdGl2&#10;ZSUzRCUyMjElMjIlMjBhcyUzRCUyMmdlb21ldHJ5JTIyJTIwJTJGJTNFJTBBJTIwJTIwJTIwJTIw&#10;JTIwJTIwJTIwJTIwJTNDJTJGbXhDZWxsJTNFJTBBJTIwJTIwJTIwJTIwJTIwJTIwJTIwJTIwJTND&#10;bXhDZWxsJTIwaWQlM0QlMjJXSXlXbExrNkdKUXNxYVVCS1ROVi0zJTIyJTIwcGFyZW50JTNEJTIy&#10;V0l5V2xMazZHSlFzcWFVQktUTlYtMSUyMiUyMHN0eWxlJTNEJTIycm91bmRlZCUzRDElM0J3aGl0&#10;ZVNwYWNlJTNEd3JhcCUzQmh0bWwlM0QxJTNCZm9udFNpemUlM0QxMiUzQmdsYXNzJTNEMCUzQnN0&#10;cm9rZVdpZHRoJTNEMSUzQnNoYWRvdyUzRDAlM0IlMjIlMjB2YWx1ZSUzRCUyMnN0NzczNXNfc2Vu&#10;ZF9jb2xvcigpJTIyJTIwdmVydGV4JTNEJTIyMSUyMiUzRSUwQSUyMCUyMCUyMCUyMCUyMCUyMCUy&#10;MCUyMCUyMCUyMCUzQ214R2VvbWV0cnklMjBoZWlnaHQlM0QlMjI0MCUyMiUyMHdpZHRoJTNEJTIy&#10;MTQwJTIyJTIweCUzRCUyMjE1MCUyMiUyMGFzJTNEJTIyZ2VvbWV0cnklMjIlMjAlMkYlM0UlMEEl&#10;MjAlMjAlMjAlMjAlMjAlMjAlMjAlMjAlM0MlMkZteENlbGwlM0UlMEElMjAlMjAlMjAlMjAlMjAl&#10;MjAlMjAlMjAlM0NteENlbGwlMjBpZCUzRCUyMldJeVdsTGs2R0pRc3FhVUJLVE5WLTQlMjIlMjBl&#10;ZGdlJTNEJTIyMSUyMiUyMHBhcmVudCUzRCUyMldJeVdsTGs2R0pRc3FhVUJLVE5WLTElMjIlMjBz&#10;dHlsZSUzRCUyMnJvdW5kZWQlM0QwJTNCaHRtbCUzRDElM0JqZXR0eVNpemUlM0RhdXRvJTNCb3J0&#10;aG9nb25hbExvb3AlM0QxJTNCZm9udFNpemUlM0QxMSUzQmVuZEFycm93JTNEY2xhc3NpYyUzQmVu&#10;ZEZpbGwlM0QxJTNCZW5kU2l6ZSUzRDglM0JzdHJva2VXaWR0aCUzRDElM0JzaGFkb3clM0QwJTNC&#10;bGFiZWxCYWNrZ3JvdW5kQ29sb3IlM0Rub25lJTNCZWRnZVN0eWxlJTNEb3J0aG9nb25hbEVkZ2VT&#10;dHlsZSUzQiUyMiUyMHRhcmdldCUzRCUyMldJeVdsTGs2R0pRc3FhVUJLVE5WLTEwJTIyJTIwdmFs&#10;dWUlM0QlMjIlMjIlM0UlMEElMjAlMjAlMjAlMjAlMjAlMjAlMjAlMjAlMjAlMjAlM0NteEdlb21l&#10;dHJ5JTIwcmVsYXRpdmUlM0QlMjIxJTIyJTIweSUzRCUyMjIwJTIyJTIwYXMlM0QlMjJnZW9tZXRy&#10;eSUyMiUzRSUwQSUyMCUyMCUyMCUyMCUyMCUyMCUyMCUyMCUyMCUyMCUyMCUyMCUzQ214UG9pbnQl&#10;MjBhcyUzRCUyMm9mZnNldCUyMiUyMCUyRiUzRSUwQSUyMCUyMCUyMCUyMCUyMCUyMCUyMCUyMCUy&#10;MCUyMCUyMCUyMCUzQ214UG9pbnQlMjB4JTNEJTIyMjIwJTIyJTIweSUzRCUyMjI4MCUyMiUyMGFz&#10;JTNEJTIyc291cmNlUG9pbnQlMjIlMjAlMkYlM0UlMEElMjAlMjAlMjAlMjAlMjAlMjAlMjAlMjAl&#10;MjAlMjAlM0MlMkZteEdlb21ldHJ5JTNFJTBBJTIwJTIwJTIwJTIwJTIwJTIwJTIwJTIwJTNDJTJG&#10;bXhDZWxsJTNFJTBBJTIwJTIwJTIwJTIwJTIwJTIwJTIwJTIwJTNDbXhDZWxsJTIwaWQlM0QlMjJX&#10;SXlXbExrNkdKUXNxYVVCS1ROVi02JTIyJTIwcGFyZW50JTNEJTIyV0l5V2xMazZHSlFzcWFVQktU&#10;TlYtMSUyMiUyMHN0eWxlJTNEJTIycmhvbWJ1cyUzQndoaXRlU3BhY2UlM0R3cmFwJTNCaHRtbCUz&#10;RDElM0JzaGFkb3clM0QwJTNCZm9udEZhbWlseSUzREhlbHZldGljYSUzQmZvbnRTaXplJTNEMTIl&#10;M0JhbGlnbiUzRGNlbnRlciUzQnN0cm9rZVdpZHRoJTNEMSUzQnNwYWNpbmclM0Q2JTNCc3BhY2lu&#10;Z1RvcCUzRC00JTNCJTIyJTIwdmFsdWUlM0QlMjJEJTJGQ1glMjAlM0QlMjBIaWdoJTIyJTIwdmVy&#10;dGV4JTNEJTIyMSUyMiUzRSUwQSUyMCUyMCUyMCUyMCUyMCUyMCUyMCUyMCUyMCUyMCUzQ214R2Vv&#10;bWV0cnklMjBoZWlnaHQlM0QlMjI4MCUyMiUyMHdpZHRoJTNEJTIyMTAwJTIyJTIweCUzRCUyMjE3&#10;MCUyMiUyMHklM0QlMjIyMDAlMjIlMjBhcyUzRCUyMmdlb21ldHJ5JTIyJTIwJTJGJTNFJTBBJTIw&#10;JTIwJTIwJTIwJTIwJTIwJTIwJTIwJTNDJTJGbXhDZWxsJTNFJTBBJTIwJTIwJTIwJTIwJTIwJTIw&#10;JTIwJTIwJTNDbXhDZWxsJTIwaWQlM0QlMjJxMlRveUhsY0l4MklYdTl2YkFLOS03JTIyJTIwZWRn&#10;ZSUzRCUyMjElMjIlMjBwYXJlbnQlM0QlMjJXSXlXbExrNkdKUXNxYVVCS1ROVi0xJTIyJTIwc291&#10;cmNlJTNEJTIyV0l5V2xMazZHSlFzcWFVQktUTlYtMTAlMjIlMjBzdHlsZSUzRCUyMmVkZ2VTdHls&#10;ZSUzRG9ydGhvZ29uYWxFZGdlU3R5bGUlM0Jyb3VuZGVkJTNEMCUzQm9ydGhvZ29uYWxMb29wJTNE&#10;MSUzQmpldHR5U2l6ZSUzRGF1dG8lM0JodG1sJTNEMSUzQiUyMiUyMHRhcmdldCUzRCUyMnEyVG95&#10;SGxjSXgySVh1OXZiQUs5LTYlMjIlMjB2YWx1ZSUzRCUyMiUyMiUzRSUwQSUyMCUyMCUyMCUyMCUy&#10;MCUyMCUyMCUyMCUyMCUyMCUzQ214R2VvbWV0cnklMjByZWxhdGl2ZSUzRCUyMjElMjIlMjBhcyUz&#10;RCUyMmdlb21ldHJ5JTIyJTIwJTJGJTNFJTBBJTIwJTIwJTIwJTIwJTIwJTIwJTIwJTIwJTNDJTJG&#10;bXhDZWxsJTNFJTBBJTIwJTIwJTIwJTIwJTIwJTIwJTIwJTIwJTNDbXhDZWxsJTIwaWQlM0QlMjJX&#10;SXlXbExrNkdKUXNxYVVCS1ROVi0xMCUyMiUyMHBhcmVudCUzRCUyMldJeVdsTGs2R0pRc3FhVUJL&#10;VE5WLTElMjIlMjBzdHlsZSUzRCUyMnJob21idXMlM0J3aGl0ZVNwYWNlJTNEd3JhcCUzQmh0bWwl&#10;M0QxJTNCc2hhZG93JTNEMCUzQmZvbnRGYW1pbHklM0RIZWx2ZXRpY2ElM0Jmb250U2l6ZSUzRDEy&#10;JTNCYWxpZ24lM0RjZW50ZXIlM0JzdHJva2VXaWR0aCUzRDElM0JzcGFjaW5nJTNENiUzQnNwYWNp&#10;bmdUb3AlM0QtNCUzQiUyMiUyMHZhbHVlJTNEJTIyQ1MlMjAlM0QlMjBMb3clMjIlMjB2ZXJ0ZXgl&#10;M0QlMjIxJTIyJTNFJTBBJTIwJTIwJTIwJTIwJTIwJTIwJTIwJTIwJTIwJTIwJTNDbXhHZW9tZXRy&#10;eSUyMGhlaWdodCUzRCUyMjgwJTIyJTIwd2lkdGglM0QlMjIxMDAlMjIlMjB4JTNEJTIyMTcwJTIy&#10;JTIweSUzRCUyMjMyMCUyMiUyMGFzJTNEJTIyZ2VvbWV0cnklMjIlMjAlMkYlM0UlMEElMjAlMjAl&#10;MjAlMjAlMjAlMjAlMjAlMjAlM0MlMkZteENlbGwlM0UlMEElMjAlMjAlMjAlMjAlMjAlMjAlMjAl&#10;MjAlM0NteENlbGwlMjBpZCUzRCUyMnEyVG95SGxjSXgySVh1OXZiQUs5LTEzJTIyJTIwZWRnZSUz&#10;RCUyMjElMjIlMjBwYXJlbnQlM0QlMjJXSXlXbExrNkdKUXNxYVVCS1ROVi0xJTIyJTIwc291cmNl&#10;JTNEJTIycTJUb3lIbGNJeDJJWHU5dmJBSzktNiUyMiUyMHN0eWxlJTNEJTIyZWRnZVN0eWxlJTNE&#10;b3J0aG9nb25hbEVkZ2VTdHlsZSUzQnJvdW5kZWQlM0QwJTNCb3J0aG9nb25hbExvb3AlM0QxJTNC&#10;amV0dHlTaXplJTNEYXV0byUzQmh0bWwlM0QxJTNCJTIyJTIwdGFyZ2V0JTNEJTIycTJUb3lIbGNJ&#10;eDJJWHU5dmJBSzktMTIlMjIlMjB2YWx1ZSUzRCUyMiUyMiUzRSUwQSUyMCUyMCUyMCUyMCUyMCUy&#10;MCUyMCUyMCUyMCUyMCUzQ214R2VvbWV0cnklMjByZWxhdGl2ZSUzRCUyMjElMjIlMjBhcyUzRCUy&#10;Mmdlb21ldHJ5JTIyJTIwJTJGJTNFJTBBJTIwJTIwJTIwJTIwJTIwJTIwJTIwJTIwJTNDJTJGbXhD&#10;ZWxsJTNFJTBBJTIwJTIwJTIwJTIwJTIwJTIwJTIwJTIwJTNDbXhDZWxsJTIwaWQlM0QlMjJxMlRv&#10;eUhsY0l4MklYdTl2YkFLOS0xOCUyMiUyMGVkZ2UlM0QlMjIxJTIyJTIwcGFyZW50JTNEJTIyV0l5&#10;V2xMazZHSlFzcWFVQktUTlYtMSUyMiUyMHNvdXJjZSUzRCUyMnEyVG95SGxjSXgySVh1OXZiQUs5&#10;LTYlMjIlMjBzdHlsZSUzRCUyMmVkZ2VTdHlsZSUzRG9ydGhvZ29uYWxFZGdlU3R5bGUlM0Jyb3Vu&#10;ZGVkJTNEMCUzQm9ydGhvZ29uYWxMb29wJTNEMSUzQmpldHR5U2l6ZSUzRGF1dG8lM0JodG1sJTNE&#10;MSUzQiUyMiUzRSUwQSUyMCUyMCUyMCUyMCUyMCUyMCUyMCUyMCUyMCUyMCUzQ214R2VvbWV0cnkl&#10;MjByZWxhdGl2ZSUzRCUyMjElMjIlMjBhcyUzRCUyMmdlb21ldHJ5JTIyJTNFJTBBJTIwJTIwJTIw&#10;JTIwJTIwJTIwJTIwJTIwJTIwJTIwJTIwJTIwJTNDQXJyYXklMjBhcyUzRCUyMnBvaW50cyUyMiUz&#10;RSUwQSUyMCUyMCUyMCUyMCUyMCUyMCUyMCUyMCUyMCUyMCUyMCUyMCUyMCUyMCUzQ214UG9pbnQl&#10;MjB4JTNEJTIyMTUwJTIyJTIweSUzRCUyMjQ4MCUyMiUyMCUyRiUzRSUwQSUyMCUyMCUyMCUyMCUy&#10;MCUyMCUyMCUyMCUyMCUyMCUyMCUyMCUyMCUyMCUzQ214UG9pbnQlMjB4JTNEJTIyMTUwJTIyJTIw&#10;eSUzRCUyMjQyMCUyMiUyMCUyRiUzRSUwQSUyMCUyMCUyMCUyMCUyMCUyMCUyMCUyMCUyMCUyMCUy&#10;MCUyMCUzQyUyRkFycmF5JTNFJTBBJTIwJTIwJTIwJTIwJTIwJTIwJTIwJTIwJTIwJTIwJTIwJTIw&#10;JTNDbXhQb2ludCUyMHglM0QlMjIyMjAlMjIlMjB5JTNEJTIyNDIwJTIyJTIwYXMlM0QlMjJ0YXJn&#10;ZXRQb2ludCUyMiUyMCUyRiUzRSUwQSUyMCUyMCUyMCUyMCUyMCUyMCUyMCUyMCUyMCUyMCUzQyUy&#10;Rm14R2VvbWV0cnklM0UlMEElMjAlMjAlMjAlMjAlMjAlMjAlMjAlMjAlM0MlMkZteENlbGwlM0Ul&#10;MEElMjAlMjAlMjAlMjAlMjAlMjAlMjAlMjAlM0NteENlbGwlMjBpZCUzRCUyMnEyVG95SGxjSXgy&#10;SVh1OXZiQUs5LTYlMjIlMjBwYXJlbnQlM0QlMjJXSXlXbExrNkdKUXNxYVVCS1ROVi0xJTIyJTIw&#10;c3R5bGUlM0QlMjJyaG9tYnVzJTNCd2hpdGVTcGFjZSUzRHdyYXAlM0JodG1sJTNEMSUzQnNoYWRv&#10;dyUzRDAlM0Jmb250RmFtaWx5JTNESGVsdmV0aWNhJTNCZm9udFNpemUlM0QxMiUzQmFsaWduJTNE&#10;Y2VudGVyJTNCc3Ryb2tlV2lkdGglM0QxJTNCc3BhY2luZyUzRDYlM0JzcGFjaW5nVG9wJTNELTQl&#10;M0IlMjIlMjB2YWx1ZSUzRCUyMiUyNmx0JTNCZGl2JTI2Z3QlM0JzZW5kJTI2bHQlM0IlMkZkaXYl&#10;MjZndCUzQiUyNmx0JTNCZGl2JTI2Z3QlM0Jjb2xvciUyNmx0JTNCJTJGZGl2JTI2Z3QlM0IlMjIl&#10;MjB2ZXJ0ZXglM0QlMjIxJTIyJTNFJTBBJTIwJTIwJTIwJTIwJTIwJTIwJTIwJTIwJTIwJTIwJTND&#10;bXhHZW9tZXRyeSUyMGhlaWdodCUzRCUyMjgwJTIyJTIwd2lkdGglM0QlMjIxMDAlMjIlMjB4JTNE&#10;JTIyMTcwJTIyJTIweSUzRCUyMjQ0MCUyMiUyMGFzJTNEJTIyZ2VvbWV0cnklMjIlMjAlMkYlM0Ul&#10;MEElMjAlMjAlMjAlMjAlMjAlMjAlMjAlMjAlM0MlMkZteENlbGwlM0UlMEElMjAlMjAlMjAlMjAl&#10;MjAlMjAlMjAlMjAlM0NteENlbGwlMjBpZCUzRCUyMnEyVG95SGxjSXgySVh1OXZiQUs5LTEyJTIy&#10;JTIwcGFyZW50JTNEJTIyV0l5V2xMazZHSlFzcWFVQktUTlYtMSUyMiUyMHN0eWxlJTNEJTIycm91&#10;bmRlZCUzRDElM0J3aGl0ZVNwYWNlJTNEd3JhcCUzQmh0bWwlM0QxJTNCc2hhZG93JTNEMCUzQnN0&#10;cm9rZVdpZHRoJTNEMSUzQnNwYWNpbmclM0Q2JTNCc3BhY2luZ1RvcCUzRC00JTNCJTIyJTIwdmFs&#10;dWUlM0QlMjJDUyUyMCUzRCUyMEhJR0glMjIlMjB2ZXJ0ZXglM0QlMjIxJTIyJTNFJTBBJTIwJTIw&#10;JTIwJTIwJTIwJTIwJTIwJTIwJTIwJTIwJTNDbXhHZW9tZXRyeSUyMGhlaWdodCUzRCUyMjYwJTIy&#10;JTIwd2lkdGglM0QlMjIxMjAlMjIlMjB4JTNEJTIyMzQwJTIyJTIweSUzRCUyMjQ1MCUyMiUyMGFz&#10;JTNEJTIyZ2VvbWV0cnklMjIlMjAlMkYlM0UlMEElMjAlMjAlMjAlMjAlMjAlMjAlMjAlMjAlM0Ml&#10;MkZteENlbGwlM0UlMEElMjAlMjAlMjAlMjAlMjAlMjAlMjAlMjAlM0NteENlbGwlMjBpZCUzRCUy&#10;MnEyVG95SGxjSXgySVh1OXZiQUs5LTE5JTIyJTIwcGFyZW50JTNEJTIyV0l5V2xMazZHSlFzcWFV&#10;QktUTlYtMSUyMiUyMHN0eWxlJTNEJTIydGV4dCUzQmh0bWwlM0QxJTNCd2hpdGVTcGFjZSUzRHdy&#10;YXAlM0JzdHJva2VDb2xvciUzRG5vbmUlM0JmaWxsQ29sb3IlM0Rub25lJTNCYWxpZ24lM0RjZW50&#10;ZXIlM0J2ZXJ0aWNhbEFsaWduJTNEbWlkZGxlJTNCcm91bmRlZCUzRDAlM0IlMjIlMjB2YWx1ZSUz&#10;RCUyMmNvdW50ZXIlMjAlMjZhbXAlM0JndCUzQiUyMDAlMjIlMjB2ZXJ0ZXglM0QlMjIxJTIyJTNF&#10;JTBBJTIwJTIwJTIwJTIwJTIwJTIwJTIwJTIwJTIwJTIwJTNDbXhHZW9tZXRyeSUyMGhlaWdodCUz&#10;RCUyMjMwJTIyJTIwd2lkdGglM0QlMjI4MCUyMiUyMHglM0QlMjI3MCUyMiUyMHklM0QlMjI0MzAl&#10;MjIlMjBhcyUzRCUyMmdlb21ldHJ5JTIyJTIwJTJGJTNFJTBBJTIwJTIwJTIwJTIwJTIwJTIwJTIw&#10;JTIwJTNDJTJGbXhDZWxsJTNFJTBBJTIwJTIwJTIwJTIwJTIwJTIwJTIwJTIwJTNDbXhDZWxsJTIw&#10;aWQlM0QlMjJxMlRveUhsY0l4MklYdTl2YkFLOS0yMCUyMiUyMHBhcmVudCUzRCUyMldJeVdsTGs2&#10;R0pRc3FhVUJLVE5WLTElMjIlMjBzdHlsZSUzRCUyMnRleHQlM0JodG1sJTNEMSUzQndoaXRlU3Bh&#10;Y2UlM0R3cmFwJTNCc3Ryb2tlQ29sb3IlM0Rub25lJTNCZmlsbENvbG9yJTNEbm9uZSUzQmFsaWdu&#10;JTNEY2VudGVyJTNCdmVydGljYWxBbGlnbiUzRG1pZGRsZSUzQnJvdW5kZWQlM0QwJTNCJTIyJTIw&#10;dmFsdWUlM0QlMjJjb3VudGVyJTIwJTNEJTIwMCUyMiUyMHZlcnRleCUzRCUyMjElMjIlM0UlMEEl&#10;MjAlMjAlMjAlMjAlMjAlMjAlMjAlMjAlMjAlMjAlM0NteEdlb21ldHJ5JTIwaGVpZ2h0JTNEJTIy&#10;MzAlMjIlMjB3aWR0aCUzRCUyMjgwJTIyJTIweCUzRCUyMjI2MCUyMiUyMHklM0QlMjI0NTAlMjIl&#10;MjBhcyUzRCUyMmdlb21ldHJ5JTIyJTIwJTJGJTNFJTBBJTIwJTIwJTIwJTIwJTIwJTIwJTIwJTIw&#10;JTNDJTJGbXhDZWxsJTNFJTBBJTIwJTIwJTIwJTIwJTIwJTIwJTIwJTIwJTNDbXhDZWxsJTIwaWQl&#10;M0QlMjJxMlRveUhsY0l4MklYdTl2YkFLOS0yNyUyMiUyMGVkZ2UlM0QlMjIxJTIyJTIwcGFyZW50&#10;JTNEJTIyV0l5V2xMazZHSlFzcWFVQktUTlYtMSUyMiUyMHNvdXJjZSUzRCUyMnEyVG95SGxjSXgy&#10;SVh1OXZiQUs5LTI1JTIyJTIwc3R5bGUlM0QlMjJlZGdlU3R5bGUlM0RvcnRob2dvbmFsRWRnZVN0&#10;eWxlJTNCcm91bmRlZCUzRDAlM0JvcnRob2dvbmFsTG9vcCUzRDElM0JqZXR0eVNpemUlM0RhdXRv&#10;JTNCaHRtbCUzRDElM0IlMjIlMjB0YXJnZXQlM0QlMjJXSXlXbExrNkdKUXNxYVVCS1ROVi02JTIy&#10;JTIwdmFsdWUlM0QlMjIlMjIlM0UlMEElMjAlMjAlMjAlMjAlMjAlMjAlMjAlMjAlMjAlMjAlM0Nt&#10;eEdlb21ldHJ5JTIwcmVsYXRpdmUlM0QlMjIxJTIyJTIwYXMlM0QlMjJnZW9tZXRyeSUyMiUyMCUy&#10;RiUzRSUwQSUyMCUyMCUyMCUyMCUyMCUyMCUyMCUyMCUzQyUyRm14Q2VsbCUzRSUwQSUyMCUyMCUy&#10;MCUyMCUyMCUyMCUyMCUyMCUzQ214Q2VsbCUyMGlkJTNEJTIycTJUb3lIbGNJeDJJWHU5dmJBSzkt&#10;MjUlMjIlMjBwYXJlbnQlM0QlMjJXSXlXbExrNkdKUXNxYVVCS1ROVi0xJTIyJTIwc3R5bGUlM0Ql&#10;MjJyaG9tYnVzJTNCd2hpdGVTcGFjZSUzRHdyYXAlM0JodG1sJTNEMSUzQnNoYWRvdyUzRDAlM0Jm&#10;b250RmFtaWx5JTNESGVsdmV0aWNhJTNCZm9udFNpemUlM0QxMiUzQmFsaWduJTNEY2VudGVyJTNC&#10;c3Ryb2tlV2lkdGglM0QxJTNCc3BhY2luZyUzRDYlM0JzcGFjaW5nVG9wJTNELTQlM0IlMjIlMjB2&#10;YWx1ZSUzRCUyMlJBTVdSJTIyJTIwdmVydGV4JTNEJTIyMSUyMiUzRSUwQSUyMCUyMCUyMCUyMCUy&#10;MCUyMCUyMCUyMCUyMCUyMCUzQ214R2VvbWV0cnklMjBoZWlnaHQlM0QlMjI4MCUyMiUyMHdpZHRo&#10;JTNEJTIyMTAwJTIyJTIweCUzRCUyMjE3MCUyMiUyMHklM0QlMjI4MCUyMiUyMGFzJTNEJTIyZ2Vv&#10;bWV0cnklMjIlMjAlMkYlM0UlMEElMjAlMjAlMjAlMjAlMjAlMjAlMjAlMjAlM0MlMkZteENlbGwl&#10;M0UlMEElMjAlMjAlMjAlMjAlMjAlMjAlM0MlMkZyb290JTNFJTBBJTIwJTIwJTIwJTIwJTNDJTJG&#10;bXhHcmFwaE1vZGVsJTNFJTBBJTIwJTIwJTNDJTJGZGlhZ3JhbSUzRSUwQSUzQyUyRm14ZmlsZSUz&#10;RSUwQZOrVDcAACAASURBVHhe7Z19iFbXve+3jcYYrRmtNWhE6wsnXELK5SI4ISjktFVSwsFioyCe&#10;xswkqd6anj+Kht6iQYuBKD0ljadqk7GmtR60sRUaGrSh3uoNUfByoSGXE9AYxWjjidVcY6fGtHPX&#10;mrjGPXuel7X3Xnvt9fJ5YDEvz9pr/X6f35r9fdb+7ueZYQkPkwTuu+WWW5bffvvtc69cufJfTA7M&#10;WP4RGDt27H/09vb+r+vXr+8Q0b/hXwZEHDOBYTEnbzL3L3zhC8+9//77Tzz77LN/u++++0bPnj3b&#10;5PCM5SGB48ePJ2+88cbVp5566pY777zzJ+++++6/eJgGIUdKAHEwUPjhw4ev/9KXvrTiZz/72UTx&#10;MDAiQ4REQLxoSB5//PEPDx069G8fffTR90LKjVzCJYA4lK/tfaNGjfr9qVOnbhOvDsuPxghBErhw&#10;4UIidpd/FZeZ/pFLTEGWOLikEIeSJRUew/bnn3/+0ZUrV44oORSHB05g+/btyXe/+91dly5d+ufA&#10;UyW9AAggDiWLOGHChBOvvvrqTDyGkiAjOFx6EA8++ODJDz74YFYE6ZKi5wQQh/IF7BOP8qMwQhQE&#10;hg3r/5Pj7y6KavudJIu0fP0Qh/IMoxkBcYim1N4nijiULyHiUJ5hNCMgDtGU2vtEEYfyJUQcyjOM&#10;ZgTEIZpSe58o4lC+hIhDeYbRjIA4RFNq7xNFHMqXEHEozzCaERCHaErtfaKIQ/kSIg7lGUYzAuIQ&#10;Tam9TxRxKF9CxKE8w2hGQByiKbX3iSIO5UuIOJRnGM0IiEM0pfY+UcShfAkRh/IMoxkBcYim1N4n&#10;ijiUL6Excejs7EzmzZuXbNq0KZHfHzt2bFB0kyZNSnbu3JksWLBgSNRbt25NVqxYkaxZsybZvHlz&#10;//Nz5sxJjh49OtA3O+bq1av753LtIU+gBw4cSObPn280tDLjSnYbNmxIXnvttf6YinJDHIyWlMEq&#10;JIA4lIdbiThkw5o8eXKybt26fgFIP7Zt29Z/0jp37lxy8ODBZPny5f3fy4c8ZtmyZQMnsjInx/KY&#10;9EeoKs6i40rG77zzzgBHJRRFxAtx0F8H9KyXAOJQnn9ucUi/upe7AXkyX7JkSbJ3797+aNQuQIUm&#10;+x8+fHjQLkA91+qEJ8eUjz179iQnT55MZs2alTT6HKhG8bTDkt6FLF68uH8O+VDzqOPVfCqHM2fO&#10;JOfPn+9/Oh3LjZNmIseSHHR2DlIM1S4qvUuSJ3PxKbn9c6R/n2bVLk65a1PHSpE9cuRIMnPmzP4x&#10;5bxSqNO7sna80vUS3/N3pwuMfrURYJGWR59LHLInaXkCnzZt2sClJHVZKR1WMwFoJRry+PRuI30i&#10;TZ80W8XTDI08+crLW+rkKOeRP8tX0jJWJW4yt9OnT/f3UwKkTvrpXY0UGslACow6sbcTBxX3iRMn&#10;+k/acgy5a/rKV77SL4KN5klzTM/fKE41bjMhkGMV+cBFdg7l/+AYwQ4BxKE850LioE4+6enTnoP6&#10;ffZEnO6fPimnf59+5Zx+5b5r165Bl5zmzp2bPPPMM/0n00bxtBIHdSkr3Sd7WSt9Apf/yyA9f3pX&#10;kxU/ncs/jYRRzifnSe+y0pfd1LgyZrnjUGxaxSnnkQKndkYq36KXlhCH8n9wjGCHAOJQnnMucVCX&#10;JdTlEHVZSf6+kTioV8RZryF7Im6UhhKJRq9ws15Fo3haoUlfilKXldKilD5WCk8zcVDilN4pNBO9&#10;9JjNdk3pXYDs30gcpH8gLzuVFQe5U8nWpd1yQhzaEeJ5VwggDuUrkVsc0lO2u6wkTyaNXtU3e0Wb&#10;Hjt76SW7u2j06j8djy4adTKX/dOGePZkXvXOQc6XFY2yOwd5vPjfz+wcdBcD/YIhgDiUL2Uucci+&#10;4m8lDq12B412FOkToUxLji2NVGV4y9+pyyPqmvuXv/zlQSd0HXHIClMzzyG9c5HHNBOH9Kt9Xc9B&#10;eSjq1b/yLbI7ERmbvHwm827lOShO2TjxHMr/gTCCnwQQh/J1yyUO6qSt7kxK302jLtWo9x8U8RvS&#10;l3vkXOlLSs3uMErfKZV9b0QzPPKkq+46Sr9fInsXkNr1tBIHOYcaT84v72hSBner8jS7K6ns3Upp&#10;EVOxcbdS+T8URvCLAOJQvl65xaH8lIxgkwDvc7BJm7lcIYA4lK9EkOKQ3hlkEeW5s6ko3uwOJD1O&#10;2sQvOn7e49LvkG5095LueBjSuqToVzcBxKF8BYIUh/JYGKERAcSBdeELAcShfKUQh/IMoxkBcYim&#10;1N4nijiULyHiUJ5hNCMgDtGU2vtEEYfyJUQcyjOMZgTEIZpSe58o4lC+hIhDeYbRjIA4RFNq7xNF&#10;HMqXEHEozzCaERCHaErtfaKIQ/kSIg7lGUYzAuIQTam9TxRxKF9CxKE8w2hGQByiKbX3iSIOJUs4&#10;YcKEE6+++urM2bNnlxyJw0MncPz48eTBBx88+cEHH8wKPVfy858A4lCyhiNGjHjhueee6xIfAf2Z&#10;kkNxeOAE5MeWP/300//+/vvvLw08VdILgADiUL6I940aNer377777m0TJ04sPxojBElACEIyffr0&#10;v/b29v6jSPCNIJMkqaAIIA4Gynnbbbd9X/yLzG//5Cc/GXvnnXcaGJEhQiJw4cIF+c+F/vqHP/zh&#10;RxcvXnwqpNzIJVwCiIOh2n7hC194Trw6fOLZZ5/923333TcaD8IQWI+HkR7DG2+8cfWpp566Rbxo&#10;+InYXf6Lx+kQemQEEAezBb9v3Lhx//2WW265T5iOM80OzWi+ERCXGU+Ju5OOihcNz3MpybfqES/i&#10;wBqoikCfGJj1VRVdxoVAxQT4460YcMTDIw4RF5/U/SeAOPhfQ1czQBxcrQxxQUCDAOKgAYkuhQgg&#10;DoWwcRAE3CCAOLhRhxCjQBxCrCo5RUMAcYim1NYTRRysI2dCCJgjgDiYY8lIgwkgDqwICHhMAHHw&#10;uHiOh444OF4gwoNAKwKIA+ujKgKIQ1VkGRcCFgggDhYgRzoF4hBp4Uk7DAKIQxh1dDELxMHFqhAT&#10;BDQJIA6aoOiWmwDikBsZB0DAHQKIgzu1CC0SxCG0ipJPVAQQh6jKbTVZxMEqbiaDgFkCiINZnox2&#10;kwDiwGqAgMcEEAePi+d46IiD4wUiPAi0IoA4sD6qIoA4VEWWcSFggQDiYAFypFMgDpEWnrTDIIA4&#10;hFFHF7NAHFysCjFBQJMA4qAJim65CSAOuZFxAATcIYA4uFOL0CJBHEKrKPlERQBxiKrcVpNFHKzi&#10;ZjIImCWAOJjlyWg3CSAOrAYIeEwAcfC4eI6Hjjg4XiDCg0ArAogD66MqAohDVWQZFwIWCCAOFiBH&#10;OgXiEGnhSTsMAohDGHV0MQvEwcWqEBMENAkgDpqg6JabAOKQGxkHQMAdAoiDO7UILRLEIbSKkk9U&#10;BBCHqMptNVnEwSpuJoOAWQKIg1mejHaTAOLAaoCAxwQQB4+L51joPxDxLBPtW6K9LJoSh6+L738s&#10;2s9F+45jMRMOBCDQhADiwNIwReAuMdBZ0S6Ldka0L4r2R9GmitYh2hTR3jM1GeNAAALVEkAcquUb&#10;2+hbRMKPiTZStKuijRbtE9F6RFsRGwzyhYDPBBAHn6vnXuxq95CNjF2De7UiIgi0JIA4sEBME9gp&#10;BnxItM+JdlG0V0RbbnoSxoMABKolgDhUyzfG0bO7B3YNMa4CcvaeAOLgfQmdTEB6D0+ItkM0vAYn&#10;S0RQEGhNAHFghVRBQO0e2DVUQZcxIWCBAOJgAXKEU0iP4aeiPSrazgjzJ2UIeE8AcfC+hG4lMHz4&#10;8GcnTpz4xPr16ztEu3Lp0qUXrl69ypvf3CoT0UCgLQHEoS0iOmgS6JgyZcpvZ4rH/v37J3Z0dCSX&#10;L19OFi5ceOGkeJw9e/arYhz5BjkeEICABwQQBw+K5EGInePGjfv10qVLh2/ZsmVCNt5Vq1Z9sHv3&#10;7k/ELuJr4rmjHuRDiBCIngDiEP0SKAdAXEJaceHCha09PT29XV1do5qNtmPHjt7u7u5Rov9K0X9b&#10;uVk5GgIQqJoA4lA14YDHnz59+gvXrl17eN++fXd0dna2zfTo0aPJokWLPhw5cuQvT5069XjbA+gA&#10;AQjURgBxqA291xMP8Rd0s8GH0CVFPwjUSwBxqJe/j7O39Bd0E8KH0CVFPwjUQwBxqIe7l7Pq+gu6&#10;yeFD6JKiHwTsE0Ac7DP3csa8/oJukvgQuqToBwG7BBAHu7x9nK2wv6CbLD6ELin6QcAeAcTBHmsf&#10;ZzLiL+gmjg+hS4p+EKieAOJQPWMvZzDtL+hCwIfQJUU/CFRLAHGolq+Xo1flL+jCwIfQJUU/CFRH&#10;AHGojq2PI1fuL+hCwYfQJUU/CFRDAHGohquPo1r1F3QB4UPokqIfBMwSQBzM8vRytLr8BV1Y+BC6&#10;pOgHAXMEEAdzLL0cqW5/QRcaPoQuKfpBwAwBxMEMRx9HccZf0IWHD6FLin4QKE8AcSjP0McRnPQX&#10;dEHiQ+iSoh8EihNAHIqz8/JI1/0FXaj4ELqk6AeBYgQQh2LcvDzKF39BFy4+hC4p+kEgPwHEIT8z&#10;H4/wzl/QhYwPoUuKfhDIRwBxyMfLx95e+wu6wPEhdEnRDwJ6BBAHPU5e9grFX9CFjw+hS4p+EGhP&#10;AHFoz8jLHqH5C7pFwIfQJUU/CLQmgDiEt0KC9Rd0S4UPoUuKfhBoTgBxCGt1ROEv6JYMH0KXFP0g&#10;MJQA4hDIqojNX9AtGz6ELin6QWAwAcQhgBURq7+gWzp8CF1S9IPATQKIg9+rIXp/Qbd8+BC6pOgH&#10;gU8JIA7+rgT8hQK1w4coAI1DoiSAOHhYdvyFckXDhyjHj6PjIIA4eFZn/AUzBcOHMMORUcIlgDj4&#10;U1vj/sLBgweTBQsWDCGwePHiZM+ePYN+v2bNmmTz5s3JiRMnkpkzZw48N2zYp0so+/slS5Yke/fu&#10;TbZu3Zq88847yeHDhxN5QlaPyZMnJ1OnTh3yu3Xr1iUzZszQjqtM+fAhytDj2NAJIA5+VLgSf0GJ&#10;Q19f3wCFkydPJrNmzUoOHDiQzJ8/f8jJfN68ecmmTZsGicOkSZMSeVJfsWLFoP7yh/TJXs0j55g7&#10;d25/3yNHjvSLjZpXioz8XoqWTlwmyocPYYIiY4RGAHFwvKJV+guNxEHikK/qly1bNiACsp88yW/Y&#10;sCFZvnx5cu7cuUHisHr16kE7A9X/zJkzA6Ihx9y5c2e/4Gzbti05dOhQ/xgPPPBAv6jIY9TYunGZ&#10;LB0+hEmajBUCAcTB4SpW7S/o7hzkJSJ1Ek+f5CU6eVlJ7jLSr/Rl/2nTpiW7du0aEAf1O7nrUOPJ&#10;46VIyEtY8rKVfMjndeMyXTp8CNNEGc9nAoiDm9Uz7i80SrOZ5yB3AtlLR8pTkCfx06dPD3gSShzk&#10;zkK+8pe7ACkg8nKRvHSkLjep3YIUAvW8jEn2kTuRzs7O/p2J3FnoxlVF6fAhqqDKmD4SQBzcq1ol&#10;/kIrcVDX9uWJX77aT182kif1lStXDjlcHaPEQZrOchfQ3d09cHlIioASB+UzKNFQc6SFRP0uu3No&#10;FFfVZcOHqJow47tOAHFwr0J9XV1dfT09PZXXptHlG/kKXl4SUncryZ+zJnT6pK/EQZrK0siWuw51&#10;eSjdT/5OjZXeeajLTem7mXTislE2IXR9wouQdai8FjbyYQ4I5CHAos9Dy07f2nYOMr303UrqhJ+9&#10;c0m+klcncyUO8nKQFIPz588P3OmUFQe1A1DGtJxP7kzkz2kBqstzSJeXnYOdxc4s7hJAHNysjVXP&#10;IX3LqMSh3tMgdwHZy0zyeXXyVka0Eg91nBovKw6tTvrp90k0u1spO34VpcNzqIIqY/pIAHFwuGpV&#10;363kcOq1hMbdSrVgZ1JHCSAOjhZGhVXl+xwcT91qeLzPwSpuJvOAAOLgQZFEiNZ8CD9wmI0Sf8Es&#10;T0YLgwDi4E8drfgQ/uAoHyn+QnmGjBAuAcTBs9riQ5gpGP6CGY6MEi4BxMHD2uJDlCsa/kI5fhwd&#10;BwHEwd8640MUqB3+QgFoHBIlAcTB77LjQ2jWD39BExTdIHCDAOIQwFLAh2hdRPyFABY5KVgngDhY&#10;R17NhPgQjbniL1Sz3hg1fAKIQ1g1xodI1RN/IazFTTZ2CSAOdnnbmC16HwJ/wcYyY47QCSAOgVY4&#10;Vh8CfyHQBU1a1gkgDtaR25swNh8Cf8He2mKm8AkgDuHXOAofAn8h/IVMhnYJIA52edc1W7A+BP5C&#10;XUuKeUMngDiEXuFUfqH5EPgLES1eUrVOAHGwjrzeCUPxIfAX6l1HzB4+AcQh/Bo3ytBrHwJ/Ic5F&#10;S9Z2CSAOdnm7NJt3PgT+gkvLh1hCJ4A4hF7hNvn54kPgL0S+UEnfOgHEwTpy9yZ03YfAX3BvzRBR&#10;+AQQh/BrrJuhkz4E/oJu+egHAbMEEAezPH0fzRkfAn/B96VE/L4TQBx8r2AF8dftQ+AvVFBUhoRA&#10;TgKIQ05gsXSvy4fAX4hlhZGn6wQQB9crVG98Vn0I/IV6i83sEEgTQBxYD+0IVO5D4C+0KwHPQ8A+&#10;AcTBPnMvZ6zKh8Bf8HI5EHQEBBCHCIpsKkXTPgT+gqnKMA4EzBNAHMwzDX1EIz4E/kLoy4T8fCeA&#10;OPhewXriL+xD4C/UUzBmhUBeAohDXmL0HyCQ14fAX2DxQMAfAoiDP7VyMlJdHwJ/wcnyERQEmhJA&#10;HFgcJgi09CHwF0wgZgwI2CWAONjlHfJsQ3wI/IWQy01uoRNAHEKvsOX8xowZ88Px48c/vnbt2tEb&#10;N27svXLlSs/FixeftBwG00EAAiUJIA4lAXL4UAIjRozoun79eo/42i2+7oARBCDgHwHEwb+a+RJx&#10;nwiU9eVLtYgTAhkC/PGyJKoigDhURZZxIWCBAOJgAXKkUyAOkRaetMMggDiEUUcXs0AcXKwKMUFA&#10;kwDioAmKbrkJIA65kXEABNwhgDi4U4vQIkEcQqso+URFAHGIqtxWk0UcrOJmMgiYJYA4mOXJaDcJ&#10;IA6sBgh4TABx8Lh4joeOODheIMKDQCsCiAProyoCiENVZBkXAhYIIA4WIEc6BeIQaeFJOwwCiEMY&#10;dXQxC8TBxaoQEwQ0CSAOmqDolpsA4pAbGQdAwB0CiIM7tQgtEsQhtIqST1QEEIeoym01WcTBKm4m&#10;g4BZAoiDWZ6MdpMA4sBqgIDHBBAHj4vneOiIg+MFIjwItCKAOLA+qiKAOFRFlnEhYIEA4mABcqRT&#10;IA6RFp60wyCAOIRRRxezQBxcrAoxQUCTAOKgCYpuuQkgDrmRcQAE3CGAOLhTi9AiQRxCqyj5REUA&#10;cYiq3FaTRRys4mYyCJglgDiY5cloNwkgDqwGCHhMAHHwuHiOh444OF4gwoNAKwKIA+ujKgKIQ1Vk&#10;GRcCFgggDhYgRzoF4hBp4Uk7DAKIQxh1dDELxMHFqhATBDQJIA6aoOiWmwDikBsZB0DAHQKIgzu1&#10;CC0SxCG0ipJPVAQQh6jKbTVZxMEqbiaDgFkCiINZnjGP9gOR/DLRviXay6Ipcfi6+P7Hov1ctO/E&#10;DIjcIeATAcTBp2q5HetdIryzol0W7YxoXxTtj6JNFa1DtCmived2CkQHAQgoAogDa8EkgS1isMdE&#10;GynaVdFGi/aJaD2irTA5EWNBAALVEkAcquUb2+hq95DNm11DbCuBfL0ngDh4X0LnEtgpInpItM+J&#10;dlG0V0Rb7lyUBAQBCLQkgDiwQEwTyO4e2DWYJsx4ELBAAHGwADnCKaT38IRoO0TDa4hwAZCy/wQQ&#10;B/9r6GIGavfArsHF6hATBDQIIA4akOiSm4D0GH4q2qOi7cx9NAdAAAK1E0Acai9BWAEMHz782YkT&#10;Jz6xfv36DtGuXLp06YWrV6/y5rewykw2ERBAHCIosqUUO6ZMmfLbmeKxf//+iR0dHcnly5eThQsX&#10;XjgpHmfPnv2qiEO+QY4HBCDgAQHEwYMieRBi57hx4369dOnS4Vu2bJmQjXfVqlUf7N69+xOxi/ia&#10;eO6oB/kQIgSiJ4A4RL8EygEQl5BWXLhwYWtPT09vV1fXqGaj7dixo7e7u3uU6L9S9N9WblaOhgAE&#10;qiaAOFRNOODxp0+f/sK1a9ce3rdv3x2dnZ1tMz169GiyaNGiD0eOHPnLU6dOPd72ADpAAAK1EUAc&#10;akPv9cRD/AXdbPAhdEnRDwL1EkAc6uXv4+wt/QXdhPAhdEnRDwL1EEAc6uHu5ay6/oJucvgQuqTo&#10;BwH7BBAH+8y9nDGvv6CbJD6ELin6QcAuAcTBLm8fZyvsL+gmiw+hS4p+ELBHAHGwx9rHmYz4C7qJ&#10;40PokqIfBKongDhUz9jLGUz7C7oQ8CF0SdEPAtUSQByq5evl6FX5C7ow8CF0SdEPAtURQByqY+vj&#10;yJX7C7pQ8CF0SdEPAtUQQByq4erjqFb9BV1A+BC6pOgHAbMEEAezPL0crS5/QRcWPoQuKfpBwBwB&#10;xMEcSy9Hqttf0IWGD6FLin4QMEMAcTDD0cdRnPEXdOHhQ+iSoh8EyhNAHMoz9HEEJ/0FXZD4ELqk&#10;6AeB4gQQh+LsvDzSdX9BFyo+hC4p+kGgGAHEoRg3L4/yxV/QhYsPoUuKfhDITwBxyM/MxyO88xd0&#10;IeND6JKiHwTyEUAc8vHysbfX/oIucHwIXVL0g4AeAcRBj5OXvULxF3Th40PokqIfBNoTQBzaM/Ky&#10;R2j+gm4R8CF0SdEPAq0JIA7hrZBg/QXdUuFD6JKiHwSaE0AcwlodUfgLuiXDh9AlRT8IDCWAOASy&#10;KmLzF3TLhg+hS4p+EBhMAHEIYEXE6i/olg4fQpcU/SBwkwDi4PdqiN5f0C0fPoQuKfpB4FMCiIO/&#10;KwF/oUDt8CEKQOOQKAkgDh6WHX+hXNHwIcrx4+g4CCAOntUZf8FMwfAhzHBklHAJIA7+1FbbX1iz&#10;Zk2yefPmQZlNmjQpOXfu3KDfbdu2LTl06FCyZ8+e/t93dnYmx44dG+hz4sSJZObMmcnJkyeTWbNm&#10;JVu3bk1WrFgx8PzkyZOTuXPnDhyfF+XBgweTBQsWJH19fYMOleMuW7Ys2bRpU39M8+bN6/++2UPm&#10;u2vXriH5tYsHH6IdIZ6PmQDi4Ef1c/kL8mR5+PDhRL46Vo8lS5YkR44cGXQClb974IEH+k/42RN9&#10;9sStflaCIY+VDyUsRTDqiIPOuEXFQY2ND6FDmT6xEUAcHK94EX+hkTjINIcNG5YcOHAgmT9/fn/W&#10;8mf5ql3uIDZs2DDklbcUgGnTpg28apc/nz59ur9vo1f8eVHqiEN656B2MHKexYsXJ3v37k2kWG3f&#10;vr1/5zB16tSBnU92N9IuNnyIdoR4PjYCiIPDFS/qLzQTh/SJVp6Y161b17+7yLMLkDuM8+fPD7nE&#10;lMao+qR/1+iyVl5xSMcvY06Lg7yMpoQvfVkqT3nxIfLQom/oBBAHNyus7S80Cl9HHGQf+ZDX8vOI&#10;Q/qkLP2IMg8lDo3GWL169SDP4Zvf/Ga/75H1QdI7B+Wp5MknOzc+RJmKcmxIBBAH96qZy18oKg7y&#10;Vbi8PCQvMemeTOXlp5UrV/Zf0pGXl9KeRhGMeXYOtsRB5YEPUaSiHBMSAcTBvWr2dXV19fX09BSu&#10;jY7nIC+9qFfarTwHiUeZztKjUHcstbp0U8VlJdviIPPu7u7uE16ErEPhWri3vIgIAnoEWPR6nGz2&#10;qmTnoMxk+Wo/ewurTK7Z3UrN7k7K3r1UBFCenUP2tlZ1u67py0rsHIpUkmNCJIA4uFnV0p5D9n0O&#10;c+bMGbgMlL6FNZ1+9hV/Whik+Zu9A0j5D3nvDFJz5hWHdncr4Tm4uZiJyk8CiIPDdSt6t5LDKRkL&#10;rdmlsDITcLdSGXocGxoBxMHxihZ5n4PjKRUOT3oe6Yfa2RQeMHUg73MwQZExQiKAOPhRzdI+hB9p&#10;1hMldybVw51Z3SaAOLhdn3R0pXwIf9K0FynvabDHmpn8I4A4eFYzfAgzBcNfMMORUcIlgDh4WFt8&#10;iHJFw18ox4+j4yCAOPhbZ3yIArXDXygAjUOiJIA4+F12fAjN+uEvaIKiGwRuEEAcAlgK+BCti4i/&#10;EMAiJwXrBBAH68irmRAfojFX/IVq1hujhk8AcQirxvgQqXriL4S1uMnGLgHEwS5vG7NF70PgL9hY&#10;ZswROgHEIdAKx+pD4C8EuqBJyzoBxME6cnsTxuZD4C/YW1vMFD4BxCH8GkfhQ+AvhL+QydAuAcTB&#10;Lu+6ZgvWh8BfqGtJMW/oBBCH0Cucyi80HwJ/IaLFS6rWCSAO1pHXO2EoPgT+Qr3riNnDJ4A4hF/j&#10;Rhl67UPgL8S5aMnaLgHEwS5vl2bzzofAX3Bp+RBL6AQQh9Ar3CY/X3wI/IXIFyrpWyeAOFhH7t6E&#10;rvsQ+AvurRkiCp8A4hB+jXUzdNKHwF/QLR/9IGCWAOJglqfvoznjQ+Av+L6UiN93AoiD7xWsIP66&#10;fQj8hQqKypAQyEkAccgJLJbudfkQ+AuxrDDydJ0A4uB6heqNz6oPgb9Qb7GZHQJpAogD66Edgcp9&#10;CPyFdiXgeQjYJ4A42Gfu5YxV+RD4C14uB4KOgADiEEGRTaVo2ofAXzBVGcaBgHkCiIN5pqGPaMSH&#10;wF8IfZmQn+8EEAffK1hP/IV9CPyFegrGrBDISwBxyEuM/gME8voQ+AssHgj4QwBx8KdWTkaq60Pg&#10;LzhZPoKCQFMCiAOLwwSBlj4E/oIJxIwBAbsEEAe7vEOebYgPgb8QcrnJLXQCiEPoFbac35gxY344&#10;fvz4x9euXTt648aNvVeuXOm5ePHik5bDYDoIQKAkAcShJEAOH0pgxIgRXdevX+8RX7vF1x0wggAE&#10;/COAOPhXM18i7hOBsr58qRZxQiBDgD9elkRVBBCHqsgyLgQsEEAcLECOdArEIdLCk3YYBBCHMOro&#10;YhaIg4tVISYIaBJAHDRB0S03AcQhNzIOgIA7BBAHd2oRWiSIQ2gVJZ+oCCAOUZXbarKIg1XcTAYB&#10;IF0ioQAAHb1JREFUswQQB7M8Ge0mAcSB1QABjwkgDh4Xz/HQEQfHC0R4EGhFAHFgfVRFAHGoiizj&#10;QsACAcTBAuRIp0AcIi08aYdBAHEIo44uZoE4uFgVYoKAJgHEQRMU3XITQBxyI+MACLhDAHFwpxah&#10;RYI4hFZR8omKAOIQVbmtJos4WMXNZBAwSwBxMMuT0W4SQBxYDRDwmADi4HHxHA8dcXC8QIQHgVYE&#10;EAfWR1UEEIeqyDIuBCwQQBwsQI50CsQh0sKTdhgEEIcw6uhiFoiDi1UhJghoEkAcNEHRLTcBxCE3&#10;Mg6AgDsEEAd3ahFaJIhDaBUln6gIIA5RldtqsoiDVdxMBgGzBBAHszwZ7SYBxIHVAAGPCSAOHhfP&#10;8dARB8cLRHgQaEUAcWB9VEUAcaiKLONCwAIBxMEC5EinQBwiLTxph0EAcQijji5mgTi4WBVigoAm&#10;AcRBExTdchNAHHIj4wAIuEMAcXCnFj5H8gMR/DLRviXayzcSSYvD18Xvfizaz0X7js+JEjsEYiGA&#10;OMRS6WrzvEsMf1a0y6KdEe37ov1StIdFWyvaVNE6RJsi2nvVhsLoEICACQKIgwmKjCEJbBHtMdFG&#10;ivZn0e4Q7UPRxov2iWg9oq0AFQQg4AcBxMGPOvkQpdo9NIuVXYMPVSRGCNwggDiwFEwS2CkGe0i0&#10;z6UGvSi+f0W05SYnYiwIQKBaAohDtXxjG73Z7oFdQ2wrgXy9J4A4eF9C5xJI7x7YNThXHgKCgB4B&#10;xEGPE730CWR3D+wa9NnREwLOEEAcnClFUIHIO5eeEG2HaNyhFFRpSSYWAohDLJW2m6faPbBrsMud&#10;2SBgjADiYAwlA6UILBff/1S0R0XbCRkIQMA/AoiDfzVzOuLhw4c/O3HixCfWr1/fIdqVS5cuvXD1&#10;6lU+MsPpqhEcBIYSQBxYFaYIdEyZMuW3M8Vj//79Ezs6OpLLly8nCxcuvHBSPM6ePftVMZH8eA0e&#10;EICABwQQBw+K5EGInePGjfv10qVLh2/ZsmVCNt5Vq1Z9sHv37k/ELuJr4rmjHuRDiBCIngDiEP0S&#10;KAdAXEJaceHCha09PT29XV1do5qNtmPHjt7u7u5Rov9K0X9buVk5GgIQqJoA4lA14YDHnz59+gvX&#10;rl17eN++fXd0dna2zfTo0aPJokWLPhw5cuQvT5069XjbA+gAAQjURgBxqA291xMP8Rd0s8GH0CVF&#10;PwjUSwBxqJe/j7O39Bd0E8KH0CVFPwjUQwBxqIe7l7Pq+gu6yeFD6JKiHwTsE0Ac7DP3csa8/oJu&#10;kvgQuqToBwG7BBAHu7x9nK2wv6CbLD6ELin6QcAeAcTBHmsfZzLiL+gmjg+hS4p+EKieAOJQPWMv&#10;ZzDtL+hCwIfQJUU/CFRLAHGolq+Xo1flL+jCwIfQJUU/CFRHAHGojq2PI1fuL+hCwYfQJUU/CFRD&#10;AHGohquPo1r1F3QB4UPokqIfBMwSQBzM8vRytLr8BV1Y+BC6pOgHAXMEEAdzLL0cqW5/QRcaPoQu&#10;KfpBwAwBxMEMRx9HccZf0IWHD6FLin4QKE8AcSjP0McRnPQXdEHiQ+iSoh8EihNAHIqz8/JI1/0F&#10;Xaj4ELqk6AeBYgQQh2LcvDzKF39BFy4+hC4p+kEgPwHEIT8zH4/wzl/QhYwPoUuKfhDIRwBxyMfL&#10;x95e+wu6wPEhdEnRDwJ6BBAHPU5e9grFX9CFjw+hS4p+EGhPAHFoz8jLHqH5C7pFwIfQJUU/CLQm&#10;gDiEt0KC9Rd0S4UPoUuKfhBoTgBxCGt1ROEv6JYMH0KXFP0gMJQA4hDIqojNX9AtGz6ELin6QWAw&#10;AcQhgBURq7+gWzp8CF1S9IPATQKIg9+rIXp/Qbd8+BC6pOgHgU8JIA7+rgT8hQK1w4coAI1DoiSA&#10;OHhYdvyFckXDhyjHj6PjIIA4eFZn/AUzBcOHMMORUcIlgDj4U1uj/sKaNWuSzZs3D2S/devWZMWK&#10;FQM/Z59fvXp1smnTplK0Ojs7k3nz5pUep1QQqYPxIUyRZJwQCSAOflTVqL+wZMmS5MiRI8m5c+cG&#10;sh82bFhy4MCBZP78+cm2bduSlStXJn19fYOeLysQromDSg4fwo8/AqK0SwBxsMs792ym/YWTJ08m&#10;s2bNSk6cOJHMnDlzIB4pCDt37kzk5RYpHvKxZ8+eQTuJXbt2DRKUvMm0EgclSHLMOXPm9Mchf7dh&#10;w4aBOdPHqzzSApY3nnR/fIgy9Dg2RAKIg8NVrcJfyJ5wG6V/8ODBZMGCBcmkSZPaioEUkr179w4Z&#10;Jis+skMzcVAnerVzmTx5crJs2bL+y09yR6PGkr+fOnXqgHAcOnRokICVLSU+RFmCHB8SAcTBzWoa&#10;9RfSKeqIg+ovT8bnz5/v/1FHKNqhbCYO0t84fPhw/0lfPtIxymPk7kE+XnvttYF+UpQeeOCBQT5J&#10;u/l1nseH0KFEnxgIIA7uVdmov5BNL484pI+VJ2n5UCfwItiaiYM80Z8+fbqhOEjhkI8ZM2b0f5W7&#10;hWeeeSaZO3duv2+SvjRWJKZmx+BDmKTJWD4SQBzcq1pfV1dXX09PTyW1aeU5qOv7cscg/QdpTqtH&#10;M1ExcVmp1c5BXuJat25dMm3atH5R+N3vfpe88847g3YaVZWwu7u7T3gRsg6V1KKquBkXAiYIsOhN&#10;UDQ7RqU7Bxlqs7uV1O2s8mSdNZ+lYMhX62mTOm/aeTyH9FzpXYsUi+XLlw94Enlj0O3PzkGXFP1C&#10;JYA4uFnZyjwHlW72FX+79zksXry4lDDIeeVJ/tixY4OIq3Eb3a2UjjV92Sl9263p8uE5mCbKeL4S&#10;QBwcrlwVdys5nG7toXG3Uu0lIACHCCAODhWjUSim3+fgeLq1hcf7HGpDz8SOEkAcHC1MJqzKfQg/&#10;MFQTJf5CNVwZ1W8CiIM/9avch/AHhZlI8RfMcGSUMAkgDp7VFR/CTMHwF8xwZJRwCSAOHtYWH6Jc&#10;0fAXyvHj6DgIIA7+1hkfokDt8BcKQOOQKAkgDn6XHR9Cs374C5qg6AaBGwQQhwCWAj5E6yLiLwSw&#10;yEnBOgHEwTryaibEh2jMFX+hmvXGqOETQBzCqjE+RKqe+AthLW6ysUsAcbDL28Zs0fsQ+As2lhlz&#10;hE4AcQi0wrH6EPgLgS5o0rJOAHGwjtzehLH5EPgL9tYWM4VPAHEIv8ZR+BD4C+EvZDK0SwBxsMu7&#10;rtmC9SHwF+paUswbOgHEIfQKp/ILzYfAX4ho8ZKqdQKIg3Xk9U4Yig+Bv1DvOmL28AkgDuHXuFGG&#10;XvsQ+AtxLlqytksAcbDL26XZvPMh8BdcWj7EEjoBxCH0CrfJzxcfAn8h8oVK+tYJIA7Wkbs3oes+&#10;BP6Ce2uGiMIngDiEX2PdDJ30IfAXdMtHPwiYJYA4mOXp+2jO+BD4C74vJeL3nQDi4HsFK4i/bh8C&#10;f6GCojIkBHISQBxyAoule10+BP5CLCuMPF0ngDi4XqF647PqQ+Av1FtsZodAmgDiwHpoR6ByHwJ/&#10;oV0JeB4C9gkgDvaZezljVT4E/oKXy4GgIyCAOERQZFMpmvYh8BdMVYZxIGCeAOJgnmnoIxrxIfAX&#10;Ql8m5Oc7AcTB9wrWE39hHwJ/oZ6CMSsE8hJAHPISo/8Agbw+BP4CiwcC/hBAHPyplZOR6voQ+AtO&#10;lo+gINCUAOLA4jBBoKUPgb9gAjFjQMAuAcTBLu+QZxviQ+AvhFxucgudAOIQeoUt5zdmzJgfjh8/&#10;/vG1a9eO3rhxY++VK1d6Ll68+KTlMJgOAhAoSQBxKAmQw4cSGDFiRNf169d7xNdu8XUHjCAAAf8I&#10;IA7+1cyXiPtEoKwvX6pFnBDIEOCPlyVRFQHEoSqyjAsBCwQQBwuQI50CcYi08KQdBgHEIYw6upgF&#10;4uBiVYgJApoEEAdNUHTLTQBxyI2MAyDgDgHEwZ1ahBYJ4hBaRcknKgKIQ1Tltpos4mAVN5NBwCwB&#10;xMEsT0a7SQBxYDVAwGMCiIPHxXM8dMTB8QIRHgRaEUAcWB9VEUAcqiLLuBCwQABxsAA50ikQh0gL&#10;T9phEEAcwqiji1kgDi5WhZggoEkAcdAERbfcBBCH3Mg4AALuEEAc3KlFaJEgDqFVlHyiIoA4RFVu&#10;q8kiDlZxMxkEzBJAHMzyjGm0H4hk/1W095okjTjEtBrINTgCiENwJbWW0AUx0+dFe060zQ1EAnGw&#10;VgomgoB5AoiDeaaxjPh1kaj8L2+fEW10A5FAHGJZCeQZJAHEIciyWkvqbTHTP9yY7aL4+jnRXhLt&#10;e6KdFY31Za0UTAQBswT44y3PU75CjvnRK5IflQLwsfj+1hs/s75iXhnk7jUB/njLly/myyfsHMqv&#10;H0aAgJMEEIfyZYlVHKTn8IJoY0QbLtp20b4vmrp7KVYu5VcUI0DAAQKIQ/kixHoSfF+gm9hAFBTR&#10;WLmUX1GMAAEHCCAO5YsQ60mQ9zmUXzuMAAFnCSAO5UsTqzi0IweXdoR4HgIOE0AcyheHk2BjhnAp&#10;v7YYAQK1EUAcyqPnJIg4lF9FjAABxwggDuULgjggDuVXESNAwDECiEP5giAOiEP5VcQIEHCMAOJQ&#10;viCIA+JQfhUxAgQcI4A4lC8I4oA4lF9FjAABxwggDuULgjh8ylC+72GZaN8S7WXRFBf5Tuofi/Zz&#10;0b5THjcjQAACNgggDuUpIw6fMrxLNPlJrJdFOyPaF0X7o2hTResQbYpozf4xUPkqMAIEIGCUAOJQ&#10;HificJPhFvHtY6KNFO2qaPL/PHwiWo9oK8qjZgQIQMAWAcShPGnE4SZDtXvIUmXXUH6dMQIErBJA&#10;HMrjRhwGM9wpfnxINPmPf+Q/AHpFtOXlMTMCBCBgkwDiUJ424jCYYXb3wK6h/BpjBAhYJ4A4lEeO&#10;OAxlKL2HJ0ST/2Mar6H8GmMECFgngDiUR444DGWodg/sGsqvL0aAQC0EEIfy2BGHoQylx/BT0R4V&#10;bWd5xIwAAQjYJuCiOMwXEA6IZjO2TWK+1TfgrxRft+UoBOKQgjV8+PBnJ06c+MT69es7RLty6dKl&#10;F65evcqb33IsKLpCwAUCNk/AuvnaFof0fDNFkCdEmyXaSc2AEYdPQXVMmTLltzPFY//+/RM7OjqS&#10;y5cvJwsXLrxwUjzOnj37VdFHvkGOBwQg4AGBvOKgTqQytWOidd7IUZqOW298n/79UfG706ItufHc&#10;OfF1g2jylbk8qe4VbfGN5zaLr/Kf1MuTs3ycF21y6rhJN75fIL4eFE2+2p8n2pxMLLKbOsnr7AL2&#10;3BhXxShjPizamhu/b/cFcRDrYNy4cb9eunTp8C1btkzIAlu1atUHu3fv/kTsIr4mnpN8eUAAAo4T&#10;yCMO2VfV8o98p2i/E02e0NVJWwrArhsn13bioIREiYuMJ7tzSI+R7qcuBbV6lS9P/Ep8mvXLikFW&#10;LNqVMGpxEJeQVly4cGFrT09Pb1dX16hmsHbs2NHb3d09SvRfKfrnuWzXjj/PQwACFRDIIw7qlbra&#10;LahX6N8U38hX8OldxDrxs3zV304c1Cv7tPDI79Oegzz5pk/savcxQ/xeftCb2l20wyOPOyKa2iGo&#10;/ohDO3JNnp8+ffoL165de3jfvn13dHaml0XjA44ePZosWrTow5EjR/7y1KlTjxeclsMgAAELBMqK&#10;gwxRvtKeVpE4KNHIopCioiMOaaOZnYO5BTXEX9AdGh9ClxT9IFAvARPikN1RyEs/aueQvUST9RyK&#10;7BwUMTlvs52DEhXpY7TzDvAc8q3Blv6C7lD4ELqk6AeBegjkEYdmXsD/EKFnPQd1+Sa9q1DHK0GQ&#10;l4t0xCF9aUqd9KW/8eUW4pCHJncradLS9Rc0h0vwIXRJ0Q8C9gnkEQcZXbO7kpr9Xh4jRUA+pPks&#10;P9s/fbdSI3GQt5CqY1R8cseh7lZSx7TaOeQlyfsc2hDL6y/oFgAfQpcU/SBgl0BecbAbnR+zhX63&#10;UmF/Qbd8+BC6pJzvJz82ZdmYMWMW//3vf5/+l7/8ZZzzEUca4O23335pxIgRpz/88MN/Fwh+IdqQ&#10;f8SFOJRfHCGLgxF/QRcxPoQuKSf7PSpONj/+xje+8fHDDz889t57700mT9a9kdDJfIIO6ty5c8mb&#10;b76Z/OpXv/rLzp07b+nr61t1/fr1F9NJIw7ll0CQ4mDaX9DFjA+hS8qZfp8Xlxz3jho16osvvfTS&#10;+NmzZzsTGIHoETh+/HjyyCOP/Lm3t/eP4hZz+b6w/5RHIg56/Fr1Ck4cqvIXdFHjQ+iSqr/f2LFj&#10;94sd31c2btx4e/3REEEZAmvXrv34xRdf/P2f/vSnBxGHMiRvHhuSOFTuL+gix4fQJVVfv6lTp35b&#10;+AtPv/XWW+Pri4KZTRK45557/vzRRx+tP3PmzI/YOZQnG4o4WPUXdLHjQ+iSst7vrltvvfWd119/&#10;/VYuJVlnX9mE8hLT/fff/7F4zEAcymP2Xhzq8hd00eND6JKy10+smQ0PPfTQk+IztTrszcpMNgiI&#10;z0C7/MorrzyPOJSn7bU41O0v6OLHh9AlZaefuJz0v19++eX/tmCBfD8qj5AIHDhwIBF3nf1fxKF8&#10;VX0VB2f8Bd0S4EPokqq+nxCHy2+//fYd3K5aPWvbM8jbXO++++7LiEN58j6Kg5P+gm4p8CF0SVXa&#10;T9warz7IoNJ5GLwGAsOGDeNWVgPcvRIH1/0F3XrgQ+iSqqwf4lAZ2voHRhzM1MAbcfDFX9AtS2A+&#10;hO1/jysxl/pMMXYOuivVv36Ig5ma+SAO3vkLuqUJyIewLQ6lP40YcdBdpf71QxzM1Mx1cfDaX9At&#10;UcU+hC//O10Xl+xX+v+YIA55cPvVF3EwUy9nxSEUf0G3TBX5ED797/Rm/zlxr2Bo/N/jIg66K9O/&#10;foiDmZo5KQ6h+Qu6parAh/D9f6c3Q1f6f6cjDrqr0r9+iIOZmrkmDt75C3IhyjfezJ8vr96Ufxj2&#10;IRqJg7os4+r/TteBiDjoUIq0D+JgpvAuiYOX/oJpcVBlNeRDNBMHl/93enZlN7qshOdg5u8/yFEQ&#10;BzNldUIcqvYXOjs7k2PH5H96TZLFixcne/Z8em45efJkMmvWrAGS6lLDmjVrksOHDyfi0x2T8+fP&#10;9z+fvgwhF58aa+/evUZ3DumyGvAh+N/pjf9OeJ+DmfOHk6MgDmbKUrs4VO0vbNu2LRH/LSqR1/Pl&#10;Q35kgvxZXgaSi2jr1q3JihUrkiVLliSnT5/u7yfFYfPmzQMnfXnMsmXLkk2bNiVSaKZNm9YvMHLs&#10;lStXViYOMl4DPgT/O33o3wriYOb84eQoiIOZstQpDlb8BXkC37BhQyI/cyX9OHjwYLJ8+fKB36td&#10;xIkTJ5Lt27cnu3btGnhOCod8SEHIXkaq6rJSOlbDPoSZleP3KIiD3/VrGT3iYKa4dYmDVX9B7QTU&#10;paD0q/4sxlbi8Mwzz/Rfhkob0OmdiJmSNB/FkA9RdZg+jI84+FClgjEiDgXBZQ6zLg5V+wvtsKiT&#10;ueyX3jmkj5Ni4tLOIR2bAR+iHaIYnkccAq4y4mCmuFbFoWp/oRESeaKXXoIyoZt5Dso/kMZzK3FI&#10;exM2PIdGORnwIcysHn9HQRz8rV3byBGHtoi0OtgSByv+QrOMpSCou45Wr17dbyzLR/ZuJXlJaebM&#10;mS3FQR6nxpszZ07/HU3K4NYibqgTPkQpkLWKQ/oyp8xC3RShMso+n16zRbOWN1LMmzdvYO3LcdIv&#10;iKQHJ//5UfbNgem/nWys6q4+dbNH+m/K5Ht/8uaMOOQl1ri/DXGw6i+YweLPKPgQhWpVmzjIneeR&#10;I0cG3SCRvqkhfcJWmcnnywpEEXHIzqteTCkxQxwKrT1vDqpUHOr2F7ypQslA8SGGAPyB+M2/ivZe&#10;E7S1iEP6jji5Q1WP9O3W6Tvj0juJtAdWZLnkFYf05dP0fFIQZsyY0X/7N+JQpBL+HFOZONThL/iD&#10;3Xyk+BCDmF4QP31etOdE29xAJGoRh2a3VacjV5d3Jk2aNOT26+yqkSdw+SbM7ENdHk3/Pq84yMtJ&#10;69at6xeBZg/EwfzfsUsjViEOtfoLLsG1HQs+xADxr4vvdoj2GdFGNxAJZ8VBZZC+1q8jFO3WWvpT&#10;ArJ9pc+Q9Ryy4tAonqw3kh4Xz6FdRdx/3rQ44C84UHN8iP4ivC3aP9wox0Xx9XOivSTa90Q7W8en&#10;sursHBotH3lil4+08Zt3mZnaOaTv5GPnkLcKfvU3/l/Wu7q6+np6ej798CEetRHo7u7uE15E7HXo&#10;FQUYlSrCx+L7W+XPdYhDK89BvYu/0Zsqm4lKlZeVWnkOyv9AHGr78/Zy4iB2Do0WvU/VYOfg5s5B&#10;RtXsbqX0HUBZ81kKxty5cwfeq1NkLebdOcg55N1KjT6oUl3mQhyKVCLuY7z3HHwVBzyHgT886Tm8&#10;INoY0YaLtl2074um7l6qxXNQ0WVf8bd7n0P6BF301FJEHORcWa8iHSviULQakR/n2t1K6mO205cU&#10;2n1kd/qTXNWb6JTRpgw8+UY4+XHgdVymSC8x7lYa9Af3vvhpYgNRUJ1qFYfITw2Vp8+b4CpHXH4C&#10;V97nkL7zIv1xGumP4s5+ZLf8fw7yhNvo4zLSd3dkX/WVp5Z/BN7nMISZk+9zyF9ZjihCAHEoQq2e&#10;Y2r1IRp9LIDcMciW/riA7Ed2K3HIfiS3Ehr5RiB5fKN7ym1ixl8oRJudQyFsfhyEOPhRJxVlbT5E&#10;s8+MyX5MQSNx+MUvftHwI7rlm4PqFgf8hVJ/AIhDKXxuH4w4uF2fhtHV4UM0E4fs733aOeAvlF78&#10;iENphO4OgDi4W5uWkdXhQ6QvDaXfxJP1HNQHoqXvwmjkOchLSeqylO3LSvgLRhY+4mAEo5uDIA5u&#10;1kU3Kqs+RLO7kkzcrWRTHPAXdJdX236IQ1tE/nZAHPytXe0+hG/o8BeMVwxxMI7UnQERB3dqUSqS&#10;OnyIUgFbPhh/oRLgiEMlWN0YFHFwow5GoqjDhzASeMWD4C9UBhhxqAxt/QMjDvXXwHQEVn0I08Gb&#10;Hg9/wTTRQeMhDpXirXdwxKFe/lXNXtv7IapKKO+4+At5iRXqjzgUwubHQYiDH3UqFGWsPgT+QqHl&#10;UuQgxKEINU+OQRw8KVTRMGPzIfAXiq6UQschDoWw+XEQ4uBHncpGGYUPgb9QdpnkPh5xyI3MnwMQ&#10;B39qVTbSYH0I/IWyS6Pw8YhDYXTuH4g4uF8joxGG5kPgLxhdHnkHQxzyEvOoP+LgUbFMhRqKD4G/&#10;YGpFFB4HcSiMzv0DEQf3a1RVhF77EPgLVS2LXOMiDrlw+dUZcfCrXqaj9c6HwF8wvQSKjzdmzJjL&#10;b7/99h3yU3l5hEXg3Llzyd133/3hsLDSIpu8BHzxIfAX8la22v533HHH/9mzZ89/lf/Jj0dYBOT/&#10;eF++fPl/IA5h1bVQNq77EPgLhcpa6UFizWx46KGHnuzp6emodCIGt06gu7v78iuvvPI84mAdvbMT&#10;OulD4C84u17uuvXWW995/fXXb509e7azQRJYPgLHjx9P7r///o/FYwbikI9d6L2d8SHwF9xfalOn&#10;Tv228B6efuutt8a7Hy0R6hC45557/vzRRx+tP3PmzI8QBx1ikfWp24fAX/BnwU2YMOGVlStXLtiw&#10;YcNwf6Im0kYEnn766b/v3Lnzfwph+JJ8HnFgnTQkUJcPgb/g3YL8vHgxsXfUqFFffOmll8Zzicm7&#10;+iXyUtIjjzzy597e3j+eOnVqscjgPxEH/+poO2KrPgT+gu3ymptvxIgRj4l74//tscceu+Wf/umf&#10;brn33nsTbnM1x9f0SPJ21TfffDP5zW9+8/cXX3zxb7fffvu3L126tC09DzsH09TDG69yHwJ/IZhF&#10;c9dtt922fOzYsUvFq9ApV65cGRtMZoEl8tnPfvb/jR49+pzwF3aLtkOk9142RcQhsKJXlU5VPgT+&#10;QlUVY1wIlCOAOJTjF9XRpn0I/IWolg/JekYAcfCsYA6Ea8SHwF9woJKEAIEWBBAHlkcRAoV9CPyF&#10;Irg5BgL2CSAO9pkHM2NeHwJ/IZjSk0gEBBCHCIpcZYq6PgT+QpVVYGwImCeAOJhnGuOILX0I/IUY&#10;lwQ5+04AcfC9gu7EP8SHwF9wpzhEAoG8BBCHvMTo35KA+CC2H44fP/7xtWvXjt64cWOveCNUz8WL&#10;F58EGwQg4BcBxMGvenkRrfgoha7r16/3iK/d4qt89yUPCEDAMwL/Hw0asQf73CfkAAAAAElFTkSu&#10;QmCCUEsDBBQABgAIAAAAIQDW2WbJ3QAAAAUBAAAPAAAAZHJzL2Rvd25yZXYueG1sTI9BS8NAEIXv&#10;gv9hGcGb3URJbNNsSinqqQhtBfE2zU6T0OxsyG6T9N+7Pelx3nu8902+mkwrBupdY1lBPItAEJdW&#10;N1wp+Dq8P81BOI+ssbVMCq7kYFXc3+WYaTvyjoa9r0QoYZehgtr7LpPSlTUZdDPbEQfvZHuDPpx9&#10;JXWPYyg3rXyOolQabDgs1NjRpqbyvL8YBR8jjuuX+G3Ynk+b688h+fzexqTU48O0XoLwNPm/MNzw&#10;AzoUgeloL6ydaBWER/xNFcFL5mkC4qggXcSvIItc/qcvfg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DETZZtvgMAAFsIAAAOAAAAAAAAAAAAAAAAADoCAABkcnMv&#10;ZTJvRG9jLnhtbFBLAQItAAoAAAAAAAAAIQCPuPn0i2AAAItgAAAUAAAAAAAAAAAAAAAAACQGAABk&#10;cnMvbWVkaWEvaW1hZ2UxLnBuZ1BLAQItABQABgAIAAAAIQDW2WbJ3QAAAAUBAAAPAAAAAAAAAAAA&#10;AAAAAOFmAABkcnMvZG93bnJldi54bWxQSwECLQAUAAYACAAAACEAqiYOvrwAAAAhAQAAGQAAAAAA&#10;AAAAAAAAAADrZwAAZHJzL19yZWxzL2Uyb0RvYy54bWwucmVsc1BLBQYAAAAABgAGAHwBAADeaAAA&#10;AAA=&#10;">
                <v:shape id="_x0000_s1106" type="#_x0000_t202" style="position:absolute;top:41330;width:3724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uv7yQAAAOIAAAAPAAAAZHJzL2Rvd25yZXYueG1sRE/Pa8Iw&#10;FL4P9j+EN/AyZqqrUjqjiCi4XWSdl90ezbPp1ryUJNXuv18Ogx0/vt+rzWg7cSUfWscKZtMMBHHt&#10;dMuNgvPH4akAESKyxs4xKfihAJv1/d0KS+1u/E7XKjYihXAoUYGJsS+lDLUhi2HqeuLEXZy3GBP0&#10;jdQebyncdnKeZUtpseXUYLCnnaH6uxqsglP+eTKPw2X/ts2f/et52C2/mkqpycO4fQERaYz/4j/3&#10;USvIF/N8tiiKtDldSndArn8BAAD//wMAUEsBAi0AFAAGAAgAAAAhANvh9svuAAAAhQEAABMAAAAA&#10;AAAAAAAAAAAAAAAAAFtDb250ZW50X1R5cGVzXS54bWxQSwECLQAUAAYACAAAACEAWvQsW78AAAAV&#10;AQAACwAAAAAAAAAAAAAAAAAfAQAAX3JlbHMvLnJlbHNQSwECLQAUAAYACAAAACEAsCrr+8kAAADi&#10;AAAADwAAAAAAAAAAAAAAAAAHAgAAZHJzL2Rvd25yZXYueG1sUEsFBgAAAAADAAMAtwAAAP0CAAAA&#10;AA==&#10;" stroked="f">
                  <v:textbox style="mso-fit-shape-to-text:t" inset="0,0,0,0">
                    <w:txbxContent>
                      <w:p w14:paraId="7D427958" w14:textId="7DBDF624" w:rsidR="00C875C5" w:rsidRPr="001C24EE" w:rsidRDefault="00C875C5" w:rsidP="00C875C5">
                        <w:pPr>
                          <w:pStyle w:val="Beschriftung"/>
                          <w:jc w:val="center"/>
                          <w:rPr>
                            <w:noProof/>
                            <w:szCs w:val="22"/>
                          </w:rPr>
                        </w:pPr>
                        <w:bookmarkStart w:id="107" w:name="_Ref221014832"/>
                        <w:r>
                          <w:t xml:space="preserve">Abbildung </w:t>
                        </w:r>
                        <w:r w:rsidR="00C36B01">
                          <w:fldChar w:fldCharType="begin"/>
                        </w:r>
                        <w:r w:rsidR="00C36B01">
                          <w:instrText xml:space="preserve"> SEQ Abbildung \* ARABIC </w:instrText>
                        </w:r>
                        <w:r w:rsidR="00C36B01">
                          <w:fldChar w:fldCharType="separate"/>
                        </w:r>
                        <w:r w:rsidR="00715971">
                          <w:rPr>
                            <w:noProof/>
                          </w:rPr>
                          <w:t>36</w:t>
                        </w:r>
                        <w:r w:rsidR="00C36B01">
                          <w:rPr>
                            <w:noProof/>
                          </w:rPr>
                          <w:fldChar w:fldCharType="end"/>
                        </w:r>
                        <w:bookmarkEnd w:id="107"/>
                        <w:r>
                          <w:t xml:space="preserve"> Ablaufdiagramm </w:t>
                        </w:r>
                        <w:r w:rsidR="00101D77">
                          <w:t>„</w:t>
                        </w:r>
                        <w:r>
                          <w:t>st7735s_send_color()</w:t>
                        </w:r>
                        <w:r w:rsidR="00101D77">
                          <w:t>“</w:t>
                        </w:r>
                      </w:p>
                    </w:txbxContent>
                  </v:textbox>
                </v:shape>
                <v:shape id="Grafik 20" o:spid="_x0000_s1107" type="#_x0000_t75" alt="Ein Bild, das Text, Screenshot, Schrift, Diagramm enthält.&#10;&#10;KI-generierte Inhalte können fehlerhaft sein." style="position:absolute;left:4535;width:30740;height:40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4ywAAAOMAAAAPAAAAZHJzL2Rvd25yZXYueG1sRI9BT8JA&#10;EIXvJv6HzZB4ky0NqaSwEMU0eDKhEr0O3bFt6M6W7gL13zsHE48z8+a99602o+vUlYbQejYwmyag&#10;iCtvW64NHD6KxwWoEJEtdp7JwA8F2Kzv71aYW3/jPV3LWCsx4ZCjgSbGPtc6VA05DFPfE8vt2w8O&#10;o4xDre2ANzF3nU6TJNMOW5aEBnvaNlSdyoszsHs5cjG/vBb789d7moTd6bPsDsY8TMbnJahIY/wX&#10;/32/Wamfzp+ydJFlQiFMsgC9/gUAAP//AwBQSwECLQAUAAYACAAAACEA2+H2y+4AAACFAQAAEwAA&#10;AAAAAAAAAAAAAAAAAAAAW0NvbnRlbnRfVHlwZXNdLnhtbFBLAQItABQABgAIAAAAIQBa9CxbvwAA&#10;ABUBAAALAAAAAAAAAAAAAAAAAB8BAABfcmVscy8ucmVsc1BLAQItABQABgAIAAAAIQADY++4ywAA&#10;AOMAAAAPAAAAAAAAAAAAAAAAAAcCAABkcnMvZG93bnJldi54bWxQSwUGAAAAAAMAAwC3AAAA/wIA&#10;AAAA&#10;">
                  <v:imagedata r:id="rId75" o:title="Ein Bild, das Text, Screenshot, Schrift, Diagramm enthält.&#10;&#10;KI-generierte Inhalte können fehlerhaft sein"/>
                </v:shape>
                <w10:wrap type="topAndBottom" anchorx="margin"/>
              </v:group>
            </w:pict>
          </mc:Fallback>
        </mc:AlternateContent>
      </w:r>
      <w:r>
        <w:t>Bildwiederholrate</w:t>
      </w:r>
      <w:bookmarkEnd w:id="105"/>
    </w:p>
    <w:p w14:paraId="72509372" w14:textId="495065F4" w:rsidR="00241B77" w:rsidRDefault="00A14EDF" w:rsidP="00BB73DA">
      <w:pPr>
        <w:rPr>
          <w:rFonts w:eastAsiaTheme="minorEastAsia"/>
        </w:rPr>
      </w:pPr>
      <w:r>
        <w:t xml:space="preserve">Die Bildwiederholrate war eine </w:t>
      </w:r>
      <w:r w:rsidR="00241B77">
        <w:t>zentrale</w:t>
      </w:r>
      <w:r>
        <w:t xml:space="preserve"> Herausforderung bei der Entwicklung des Displaytreibers. Um das gesamte Display auf einmal zu </w:t>
      </w:r>
      <w:r w:rsidR="00241B77">
        <w:t>aktualisieren,</w:t>
      </w:r>
      <w:r>
        <w:t xml:space="preserve"> muss man, bei einer Farbtiefe von 16 Bit pro Pixel, </w:t>
      </w:r>
      <m:oMath>
        <m:r>
          <w:rPr>
            <w:rFonts w:ascii="Cambria Math" w:hAnsi="Cambria Math"/>
          </w:rPr>
          <m:t>128 Pixel</m:t>
        </m:r>
        <m:r>
          <m:rPr>
            <m:sty m:val="p"/>
          </m:rPr>
          <w:rPr>
            <w:rFonts w:ascii="Cambria Math" w:hAnsi="Cambria Math"/>
          </w:rPr>
          <m:t>⋅</m:t>
        </m:r>
        <m:r>
          <w:rPr>
            <w:rFonts w:ascii="Cambria Math" w:hAnsi="Cambria Math"/>
          </w:rPr>
          <m:t>128 Pixel</m:t>
        </m:r>
        <m:r>
          <m:rPr>
            <m:sty m:val="p"/>
          </m:rPr>
          <w:rPr>
            <w:rFonts w:ascii="Cambria Math" w:hAnsi="Cambria Math"/>
          </w:rPr>
          <m:t>⋅</m:t>
        </m:r>
        <m:r>
          <w:rPr>
            <w:rFonts w:ascii="Cambria Math" w:hAnsi="Cambria Math"/>
          </w:rPr>
          <m:t>16 Bit = 262144 Bit</m:t>
        </m:r>
      </m:oMath>
      <w:r>
        <w:rPr>
          <w:rFonts w:eastAsiaTheme="minorEastAsia"/>
        </w:rPr>
        <w:t xml:space="preserve"> senden. Serielle Schnittstelle</w:t>
      </w:r>
      <w:r w:rsidR="00101D77">
        <w:rPr>
          <w:rFonts w:eastAsiaTheme="minorEastAsia"/>
        </w:rPr>
        <w:t>n</w:t>
      </w:r>
      <w:r>
        <w:rPr>
          <w:rFonts w:eastAsiaTheme="minorEastAsia"/>
        </w:rPr>
        <w:t xml:space="preserve"> kommen bei diesen Datengrößen schnell an ihre Grenzen. Die SPI-Schnittstelle ist </w:t>
      </w:r>
      <w:r w:rsidR="00FB3F6B">
        <w:rPr>
          <w:rFonts w:eastAsiaTheme="minorEastAsia"/>
        </w:rPr>
        <w:t>durch den Displayco</w:t>
      </w:r>
      <w:r>
        <w:rPr>
          <w:rFonts w:eastAsiaTheme="minorEastAsia"/>
        </w:rPr>
        <w:t xml:space="preserve">ntroller auf eine maximale Clock-Frequenz von 14 MHz begrenzt. </w:t>
      </w:r>
      <w:r w:rsidR="00101D77">
        <w:rPr>
          <w:rFonts w:eastAsiaTheme="minorEastAsia"/>
        </w:rPr>
        <w:fldChar w:fldCharType="begin"/>
      </w:r>
      <w:r w:rsidR="00101D77">
        <w:rPr>
          <w:rFonts w:eastAsiaTheme="minorEastAsia"/>
        </w:rPr>
        <w:instrText xml:space="preserve"> ADDIN ZOTERO_ITEM CSL_CITATION {"citationID":"reE0e0pW","properties":{"formattedCitation":"[12, S. 36]","plainCitation":"[12, S. 36]","noteIndex":0},"citationItems":[{"id":68,"uris":["http://zotero.org/users/local/VRi3dGyu/items/4TGE6G2H"],"itemData":{"id":68,"type":"document","genre":"Datenblatt","title":"ST7735S Datasheet","URL":"https://www.hpinfotech.ro/ST7735S.pdf","author":[{"family":"Sitronix","given":""}]},"locator":"36","label":"page"}],"schema":"https://github.com/citation-style-language/schema/raw/master/csl-citation.json"} </w:instrText>
      </w:r>
      <w:r w:rsidR="00101D77">
        <w:rPr>
          <w:rFonts w:eastAsiaTheme="minorEastAsia"/>
        </w:rPr>
        <w:fldChar w:fldCharType="separate"/>
      </w:r>
      <w:r w:rsidR="00101D77" w:rsidRPr="00101D77">
        <w:rPr>
          <w:rFonts w:cs="Arial"/>
        </w:rPr>
        <w:t>[12, S. 36]</w:t>
      </w:r>
      <w:r w:rsidR="00101D77">
        <w:rPr>
          <w:rFonts w:eastAsiaTheme="minorEastAsia"/>
        </w:rPr>
        <w:fldChar w:fldCharType="end"/>
      </w:r>
      <w:r w:rsidR="00101D77">
        <w:rPr>
          <w:rFonts w:eastAsiaTheme="minorEastAsia"/>
        </w:rPr>
        <w:t xml:space="preserve"> </w:t>
      </w:r>
      <w:r>
        <w:rPr>
          <w:rFonts w:eastAsiaTheme="minorEastAsia"/>
        </w:rPr>
        <w:t xml:space="preserve">Das ergibt eine theoretische Bildwiederholrate von </w:t>
      </w:r>
      <m:oMath>
        <m:f>
          <m:fPr>
            <m:ctrlPr>
              <w:rPr>
                <w:rFonts w:ascii="Cambria Math" w:eastAsiaTheme="minorEastAsia" w:hAnsi="Cambria Math"/>
                <w:i/>
              </w:rPr>
            </m:ctrlPr>
          </m:fPr>
          <m:num>
            <m:r>
              <w:rPr>
                <w:rFonts w:ascii="Cambria Math" w:eastAsiaTheme="minorEastAsia" w:hAnsi="Cambria Math"/>
              </w:rPr>
              <m:t>14</m:t>
            </m:r>
            <m:r>
              <m:rPr>
                <m:sty m:val="p"/>
              </m:rP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10</m:t>
                </m:r>
                <m:ctrlPr>
                  <w:rPr>
                    <w:rFonts w:ascii="Cambria Math" w:eastAsiaTheme="minorEastAsia" w:hAnsi="Cambria Math"/>
                  </w:rPr>
                </m:ctrlPr>
              </m:e>
              <m:sup>
                <m:r>
                  <w:rPr>
                    <w:rFonts w:ascii="Cambria Math" w:eastAsiaTheme="minorEastAsia" w:hAnsi="Cambria Math"/>
                  </w:rPr>
                  <m:t>6</m:t>
                </m:r>
              </m:sup>
            </m:sSup>
            <m:r>
              <w:rPr>
                <w:rFonts w:ascii="Cambria Math" w:eastAsiaTheme="minorEastAsia" w:hAnsi="Cambria Math"/>
              </w:rPr>
              <m:t>Bit</m:t>
            </m:r>
          </m:num>
          <m:den>
            <m:r>
              <w:rPr>
                <w:rFonts w:ascii="Cambria Math" w:eastAsiaTheme="minorEastAsia" w:hAnsi="Cambria Math"/>
              </w:rPr>
              <m:t>262144 Bit</m:t>
            </m:r>
          </m:den>
        </m:f>
        <m:r>
          <w:rPr>
            <w:rFonts w:ascii="Cambria Math" w:eastAsiaTheme="minorEastAsia" w:hAnsi="Cambria Math"/>
          </w:rPr>
          <m:t>≈ 53 FPS</m:t>
        </m:r>
      </m:oMath>
      <w:r w:rsidR="00AD1FC6">
        <w:rPr>
          <w:rFonts w:eastAsiaTheme="minorEastAsia"/>
        </w:rPr>
        <w:t>. Diese Betrachtung ist stark vereinfacht und berücksichtigt nicht</w:t>
      </w:r>
      <w:r w:rsidR="00101D77">
        <w:rPr>
          <w:rFonts w:eastAsiaTheme="minorEastAsia"/>
        </w:rPr>
        <w:t>,</w:t>
      </w:r>
      <w:r w:rsidR="00AD1FC6">
        <w:rPr>
          <w:rFonts w:eastAsiaTheme="minorEastAsia"/>
        </w:rPr>
        <w:t xml:space="preserve"> das</w:t>
      </w:r>
      <w:r w:rsidR="00101D77">
        <w:rPr>
          <w:rFonts w:eastAsiaTheme="minorEastAsia"/>
        </w:rPr>
        <w:t>s</w:t>
      </w:r>
      <w:r w:rsidR="00AD1FC6">
        <w:rPr>
          <w:rFonts w:eastAsiaTheme="minorEastAsia"/>
        </w:rPr>
        <w:t xml:space="preserve"> die Ausführung des Programms auch Zeit </w:t>
      </w:r>
      <w:r w:rsidR="00241B77">
        <w:rPr>
          <w:rFonts w:eastAsiaTheme="minorEastAsia"/>
        </w:rPr>
        <w:t>benötigt,</w:t>
      </w:r>
      <w:r w:rsidR="00AD1FC6">
        <w:rPr>
          <w:rFonts w:eastAsiaTheme="minorEastAsia"/>
        </w:rPr>
        <w:t xml:space="preserve"> in der keine Daten gesendet werden können. </w:t>
      </w:r>
    </w:p>
    <w:p w14:paraId="1BFD2C0D" w14:textId="32484523" w:rsidR="00BB73DA" w:rsidRPr="00BB73DA" w:rsidRDefault="00241B77" w:rsidP="00BB73DA">
      <w:r>
        <w:rPr>
          <w:rFonts w:eastAsiaTheme="minorEastAsia"/>
        </w:rPr>
        <w:t>In einer früheren Version des Displaytreibers wurde</w:t>
      </w:r>
      <w:r w:rsidR="00101D77">
        <w:rPr>
          <w:rFonts w:eastAsiaTheme="minorEastAsia"/>
        </w:rPr>
        <w:t>n</w:t>
      </w:r>
      <w:r>
        <w:rPr>
          <w:rFonts w:eastAsiaTheme="minorEastAsia"/>
        </w:rPr>
        <w:t xml:space="preserve"> zum Senden von Daten die von Microchip bereitgestellten Funktionen genutzt. Um Daten in das SERCOM-Datenregister des SAM D21 zu schreiben, wurden mehrere Funktionsaufrufe durchgeführt. In</w:t>
      </w:r>
      <w:r w:rsidR="00A940EF">
        <w:rPr>
          <w:rFonts w:eastAsiaTheme="minorEastAsia"/>
        </w:rPr>
        <w:t xml:space="preserve"> </w:t>
      </w:r>
      <w:r w:rsidR="00A940EF">
        <w:rPr>
          <w:rFonts w:eastAsiaTheme="minorEastAsia"/>
        </w:rPr>
        <w:fldChar w:fldCharType="begin"/>
      </w:r>
      <w:r w:rsidR="00A940EF">
        <w:rPr>
          <w:rFonts w:eastAsiaTheme="minorEastAsia"/>
        </w:rPr>
        <w:instrText xml:space="preserve"> REF _Ref221020527 \h </w:instrText>
      </w:r>
      <w:r w:rsidR="00A940EF">
        <w:rPr>
          <w:rFonts w:eastAsiaTheme="minorEastAsia"/>
        </w:rPr>
      </w:r>
      <w:r w:rsidR="00A940EF">
        <w:rPr>
          <w:rFonts w:eastAsiaTheme="minorEastAsia"/>
        </w:rPr>
        <w:fldChar w:fldCharType="separate"/>
      </w:r>
      <w:r w:rsidR="00A940EF">
        <w:t xml:space="preserve">Abbildung </w:t>
      </w:r>
      <w:r w:rsidR="00A940EF">
        <w:rPr>
          <w:noProof/>
        </w:rPr>
        <w:t>22</w:t>
      </w:r>
      <w:r w:rsidR="00A940EF">
        <w:rPr>
          <w:rFonts w:eastAsiaTheme="minorEastAsia"/>
        </w:rPr>
        <w:fldChar w:fldCharType="end"/>
      </w:r>
      <w:r>
        <w:rPr>
          <w:rFonts w:eastAsiaTheme="minorEastAsia"/>
        </w:rPr>
        <w:t xml:space="preserve"> ist die Chip Select- und SDA-Leitung für eine Datenübertragung von </w:t>
      </w:r>
      <w:r w:rsidR="00FB3F6B">
        <w:rPr>
          <w:rFonts w:eastAsiaTheme="minorEastAsia"/>
        </w:rPr>
        <w:br/>
      </w:r>
      <w:r>
        <w:rPr>
          <w:rFonts w:eastAsiaTheme="minorEastAsia"/>
        </w:rPr>
        <w:t>8 Bit dargestellt. Es ist klar zu erkennen</w:t>
      </w:r>
      <w:r w:rsidR="00101D77">
        <w:rPr>
          <w:rFonts w:eastAsiaTheme="minorEastAsia"/>
        </w:rPr>
        <w:t>,</w:t>
      </w:r>
      <w:r>
        <w:rPr>
          <w:rFonts w:eastAsiaTheme="minorEastAsia"/>
        </w:rPr>
        <w:t xml:space="preserve"> das</w:t>
      </w:r>
      <w:r w:rsidR="00101D77">
        <w:rPr>
          <w:rFonts w:eastAsiaTheme="minorEastAsia"/>
        </w:rPr>
        <w:t>s</w:t>
      </w:r>
      <w:r>
        <w:rPr>
          <w:rFonts w:eastAsiaTheme="minorEastAsia"/>
        </w:rPr>
        <w:t xml:space="preserve"> durch di</w:t>
      </w:r>
      <w:r w:rsidR="00101D77">
        <w:rPr>
          <w:rFonts w:eastAsiaTheme="minorEastAsia"/>
        </w:rPr>
        <w:t>e</w:t>
      </w:r>
      <w:r>
        <w:rPr>
          <w:rFonts w:eastAsiaTheme="minorEastAsia"/>
        </w:rPr>
        <w:t xml:space="preserve"> vielen Funktionsaufrufe die tatsächliche Datenübertragung unnötig lang wird. </w:t>
      </w:r>
    </w:p>
    <w:p w14:paraId="341FAA8C" w14:textId="59C91EB9" w:rsidR="004511C3" w:rsidRPr="004511C3" w:rsidRDefault="004511C3" w:rsidP="004511C3"/>
    <w:p w14:paraId="1B209E0E" w14:textId="2D9368B1" w:rsidR="00241B77" w:rsidRDefault="00241B77">
      <w:pPr>
        <w:jc w:val="left"/>
      </w:pPr>
      <w:r>
        <w:br w:type="page"/>
      </w:r>
    </w:p>
    <w:p w14:paraId="065468D8" w14:textId="77777777" w:rsidR="00241B77" w:rsidRDefault="00241B77" w:rsidP="00241B77">
      <w:pPr>
        <w:keepNext/>
      </w:pPr>
      <w:r>
        <w:rPr>
          <w:noProof/>
        </w:rPr>
        <w:lastRenderedPageBreak/>
        <w:drawing>
          <wp:inline distT="0" distB="0" distL="0" distR="0" wp14:anchorId="711E4787" wp14:editId="1097DCA0">
            <wp:extent cx="5759450" cy="2667635"/>
            <wp:effectExtent l="0" t="0" r="0" b="0"/>
            <wp:docPr id="1691806881" name="Grafik 22" descr="Ein Bild, das Screenshot, Multimedia-Softwar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806881" name="Grafik 22" descr="Ein Bild, das Screenshot, Multimedia-Software enthält.&#10;&#10;KI-generierte Inhalte können fehlerhaft sein."/>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759450" cy="2667635"/>
                    </a:xfrm>
                    <a:prstGeom prst="rect">
                      <a:avLst/>
                    </a:prstGeom>
                  </pic:spPr>
                </pic:pic>
              </a:graphicData>
            </a:graphic>
          </wp:inline>
        </w:drawing>
      </w:r>
    </w:p>
    <w:p w14:paraId="0B241556" w14:textId="40F81425" w:rsidR="004511C3" w:rsidRPr="004511C3" w:rsidRDefault="00241B77" w:rsidP="00A940EF">
      <w:pPr>
        <w:pStyle w:val="Beschriftung"/>
        <w:jc w:val="center"/>
      </w:pPr>
      <w:bookmarkStart w:id="108" w:name="_Ref221020527"/>
      <w:r>
        <w:t xml:space="preserve">Abbildung </w:t>
      </w:r>
      <w:r w:rsidR="00C36B01">
        <w:fldChar w:fldCharType="begin"/>
      </w:r>
      <w:r w:rsidR="00C36B01">
        <w:instrText xml:space="preserve"> SEQ Abbildung \* ARABIC </w:instrText>
      </w:r>
      <w:r w:rsidR="00C36B01">
        <w:fldChar w:fldCharType="separate"/>
      </w:r>
      <w:r w:rsidR="00715971">
        <w:rPr>
          <w:noProof/>
        </w:rPr>
        <w:t>37</w:t>
      </w:r>
      <w:r w:rsidR="00C36B01">
        <w:rPr>
          <w:noProof/>
        </w:rPr>
        <w:fldChar w:fldCharType="end"/>
      </w:r>
      <w:bookmarkEnd w:id="108"/>
      <w:r>
        <w:t xml:space="preserve"> 8</w:t>
      </w:r>
      <w:r w:rsidR="00A940EF">
        <w:t xml:space="preserve"> </w:t>
      </w:r>
      <w:r>
        <w:t>Bit</w:t>
      </w:r>
      <w:r w:rsidR="00A940EF">
        <w:t xml:space="preserve"> </w:t>
      </w:r>
      <w:r>
        <w:t xml:space="preserve">Datenübertagung mit den von Microchip </w:t>
      </w:r>
      <w:r w:rsidR="00A940EF">
        <w:t>bereitgestellten</w:t>
      </w:r>
      <w:r>
        <w:t xml:space="preserve"> Funktionen</w:t>
      </w:r>
    </w:p>
    <w:p w14:paraId="6D631528" w14:textId="6EED9836" w:rsidR="00AF1CA3" w:rsidRDefault="00A940EF" w:rsidP="004511C3">
      <w:r>
        <w:t xml:space="preserve">Um dieses Problem zu lösen, wurden die in </w:t>
      </w:r>
      <w:r w:rsidR="00FA618E">
        <w:t xml:space="preserve">Kapitel </w:t>
      </w:r>
      <w:r w:rsidR="00FA618E">
        <w:fldChar w:fldCharType="begin"/>
      </w:r>
      <w:r w:rsidR="00FA618E">
        <w:instrText xml:space="preserve"> REF _Ref221020912 \r \h </w:instrText>
      </w:r>
      <w:r w:rsidR="00FA618E">
        <w:fldChar w:fldCharType="separate"/>
      </w:r>
      <w:r w:rsidR="00FA618E">
        <w:t>7.2.3</w:t>
      </w:r>
      <w:r w:rsidR="00FA618E">
        <w:fldChar w:fldCharType="end"/>
      </w:r>
      <w:r>
        <w:t xml:space="preserve"> beschriebenen Funktionen für den Datenaustausch programmiert. Dabei lag der Fokus darauf</w:t>
      </w:r>
      <w:r w:rsidR="00101D77">
        <w:t>,</w:t>
      </w:r>
      <w:r>
        <w:t xml:space="preserve"> möglichst effizient</w:t>
      </w:r>
      <w:r w:rsidR="00AF1CA3">
        <w:t>e</w:t>
      </w:r>
      <w:r>
        <w:t xml:space="preserve"> Funktionen zu programmieren</w:t>
      </w:r>
      <w:r w:rsidR="00101D77">
        <w:t>,</w:t>
      </w:r>
      <w:r>
        <w:t xml:space="preserve"> deren Ablauf </w:t>
      </w:r>
      <w:r w:rsidR="00AF1CA3">
        <w:t xml:space="preserve">trotzdem </w:t>
      </w:r>
      <w:r>
        <w:t xml:space="preserve">nachvollziehbar </w:t>
      </w:r>
      <w:r w:rsidR="00FA618E">
        <w:t>und sicher ist</w:t>
      </w:r>
      <w:r>
        <w:t xml:space="preserve">. </w:t>
      </w:r>
      <w:r w:rsidR="00FA618E">
        <w:t xml:space="preserve">Um unnötige Funktionsaufrufe zu vermeiden, wurde mit Funktions-Makros gearbeitet. Bei jedem Datenaustausch muss die </w:t>
      </w:r>
      <w:proofErr w:type="spellStart"/>
      <w:r w:rsidR="00FA618E">
        <w:t>Transmit-Complete-Flag</w:t>
      </w:r>
      <w:proofErr w:type="spellEnd"/>
      <w:r w:rsidR="00FA618E">
        <w:t xml:space="preserve"> des SAM D21 abgefragt werden, um zu verhindern</w:t>
      </w:r>
      <w:r w:rsidR="00101D77">
        <w:t>,</w:t>
      </w:r>
      <w:r w:rsidR="00FA618E">
        <w:t xml:space="preserve"> das</w:t>
      </w:r>
      <w:r w:rsidR="00101D77">
        <w:t>s</w:t>
      </w:r>
      <w:r w:rsidR="00FA618E">
        <w:t xml:space="preserve"> Daten überschrieben werden. Diese Routine wurde mit dem Funktions-Makro „</w:t>
      </w:r>
      <w:proofErr w:type="spellStart"/>
      <w:r w:rsidR="00FA618E">
        <w:t>Buisy_</w:t>
      </w:r>
      <w:r w:rsidR="00AF1CA3">
        <w:t>Wait</w:t>
      </w:r>
      <w:proofErr w:type="spellEnd"/>
      <w:r w:rsidR="00AF1CA3">
        <w:t>()“ realisiert, anstatt sie in eine separate Unterfunktion auszulagern.</w:t>
      </w:r>
    </w:p>
    <w:p w14:paraId="44EC6326" w14:textId="087EA5D0" w:rsidR="00AF1CA3" w:rsidRPr="004511C3" w:rsidRDefault="00AF1CA3" w:rsidP="004511C3">
      <w:r>
        <w:t>Außerdem wurden alle Funktionen, die am Datenaustausch beteiligt sind</w:t>
      </w:r>
      <w:r w:rsidR="00101D77">
        <w:t>,</w:t>
      </w:r>
      <w:r>
        <w:t xml:space="preserve"> als Inline-Funktionen ausgeführt. Bei Inline-Funktionen wird</w:t>
      </w:r>
      <w:r w:rsidR="00DB22E2">
        <w:t xml:space="preserve"> der Code der Funktion vom Compiler am Ort des Aufrufes eingefügt. Dadurch wird die Funktion schneller ausgeführt, a</w:t>
      </w:r>
      <w:r w:rsidR="00101D77">
        <w:t>llerdings</w:t>
      </w:r>
      <w:r w:rsidR="00DB22E2">
        <w:t xml:space="preserve"> mehr Programmspeicher beansprucht. Inline-Funktionen sind dann sinnvoll, wenn sie oft aufgerufen werden und wenig ausführbaren Code enthalten. </w:t>
      </w:r>
    </w:p>
    <w:p w14:paraId="0FC13461" w14:textId="520F65E8" w:rsidR="004511C3" w:rsidRPr="00DB22E2" w:rsidRDefault="00DB22E2" w:rsidP="004511C3">
      <w:pPr>
        <w:rPr>
          <w:color w:val="00B050"/>
        </w:rPr>
      </w:pPr>
      <w:r w:rsidRPr="00DB22E2">
        <w:rPr>
          <w:color w:val="00B050"/>
        </w:rPr>
        <w:t>Bild neue Schnittstelle einfügen mit schnelleren Funktionen.</w:t>
      </w:r>
    </w:p>
    <w:p w14:paraId="4E49EFCC" w14:textId="551E44D1" w:rsidR="00AD29E9" w:rsidRDefault="00AD29E9">
      <w:pPr>
        <w:jc w:val="left"/>
      </w:pPr>
      <w:r>
        <w:br w:type="page"/>
      </w:r>
    </w:p>
    <w:p w14:paraId="0542F6C6" w14:textId="2F5C3619" w:rsidR="004511C3" w:rsidRPr="004511C3" w:rsidRDefault="00AD29E9" w:rsidP="00AD29E9">
      <w:pPr>
        <w:pStyle w:val="berschrift2"/>
      </w:pPr>
      <w:bookmarkStart w:id="109" w:name="_Toc221266883"/>
      <w:r>
        <w:lastRenderedPageBreak/>
        <w:t>Grafik-Library</w:t>
      </w:r>
      <w:bookmarkEnd w:id="109"/>
    </w:p>
    <w:p w14:paraId="4AB7B4AF" w14:textId="733B8F69" w:rsidR="004511C3" w:rsidRPr="004511C3" w:rsidRDefault="004511C3" w:rsidP="004511C3"/>
    <w:p w14:paraId="5C71A178" w14:textId="2D6B72BD" w:rsidR="004511C3" w:rsidRPr="004511C3" w:rsidRDefault="004511C3" w:rsidP="004511C3"/>
    <w:p w14:paraId="2478962A" w14:textId="77777777" w:rsidR="004511C3" w:rsidRPr="004511C3" w:rsidRDefault="004511C3" w:rsidP="004511C3"/>
    <w:p w14:paraId="5B5F0E38" w14:textId="77777777" w:rsidR="004511C3" w:rsidRPr="004511C3" w:rsidRDefault="004511C3" w:rsidP="004511C3"/>
    <w:p w14:paraId="780848F2" w14:textId="77777777" w:rsidR="004511C3" w:rsidRPr="004511C3" w:rsidRDefault="004511C3" w:rsidP="004511C3"/>
    <w:p w14:paraId="60FF3DE6" w14:textId="0B018774" w:rsidR="004511C3" w:rsidRPr="004511C3" w:rsidRDefault="004511C3" w:rsidP="004511C3"/>
    <w:p w14:paraId="2214C911" w14:textId="77777777" w:rsidR="004511C3" w:rsidRPr="004511C3" w:rsidRDefault="004511C3" w:rsidP="004511C3"/>
    <w:p w14:paraId="452807AF" w14:textId="77777777" w:rsidR="004511C3" w:rsidRPr="004511C3" w:rsidRDefault="004511C3" w:rsidP="004511C3"/>
    <w:p w14:paraId="586B5229" w14:textId="77777777" w:rsidR="004511C3" w:rsidRPr="004511C3" w:rsidRDefault="004511C3" w:rsidP="004511C3"/>
    <w:p w14:paraId="1A73903F" w14:textId="1EC5CE92" w:rsidR="004511C3" w:rsidRPr="004511C3" w:rsidRDefault="004511C3" w:rsidP="004511C3"/>
    <w:p w14:paraId="4133A956" w14:textId="272C7316" w:rsidR="004511C3" w:rsidRPr="004511C3" w:rsidRDefault="004511C3" w:rsidP="004511C3"/>
    <w:p w14:paraId="3302C356" w14:textId="77777777" w:rsidR="004511C3" w:rsidRDefault="004511C3" w:rsidP="004511C3"/>
    <w:p w14:paraId="0064EDA4" w14:textId="43C36478" w:rsidR="004511C3" w:rsidRDefault="004511C3" w:rsidP="004511C3">
      <w:pPr>
        <w:tabs>
          <w:tab w:val="left" w:pos="1340"/>
        </w:tabs>
      </w:pPr>
      <w:r>
        <w:tab/>
      </w:r>
    </w:p>
    <w:p w14:paraId="39F23772" w14:textId="77777777" w:rsidR="004511C3" w:rsidRDefault="004511C3">
      <w:pPr>
        <w:jc w:val="left"/>
      </w:pPr>
      <w:r>
        <w:br w:type="page"/>
      </w:r>
    </w:p>
    <w:p w14:paraId="35E2E944" w14:textId="65069A19" w:rsidR="004511C3" w:rsidRDefault="004511C3" w:rsidP="00D36A76">
      <w:pPr>
        <w:pStyle w:val="berschrift1"/>
      </w:pPr>
      <w:bookmarkStart w:id="110" w:name="_Toc221266884"/>
      <w:r>
        <w:lastRenderedPageBreak/>
        <w:t>Literaturverzeichnis</w:t>
      </w:r>
      <w:bookmarkEnd w:id="110"/>
    </w:p>
    <w:p w14:paraId="350DFF65" w14:textId="77777777" w:rsidR="00C36B01" w:rsidRPr="00C36B01" w:rsidRDefault="004511C3" w:rsidP="00C36B01">
      <w:pPr>
        <w:pStyle w:val="Literaturverzeichnis"/>
        <w:rPr>
          <w:rFonts w:cs="Arial"/>
        </w:rPr>
      </w:pPr>
      <w:r>
        <w:fldChar w:fldCharType="begin"/>
      </w:r>
      <w:r w:rsidR="00983689">
        <w:instrText xml:space="preserve"> ADDIN ZOTERO_BIBL {"uncited":[],"omitted":[],"custom":[]} CSL_BIBLIOGRAPHY </w:instrText>
      </w:r>
      <w:r>
        <w:fldChar w:fldCharType="separate"/>
      </w:r>
      <w:r w:rsidR="00C36B01" w:rsidRPr="00C36B01">
        <w:rPr>
          <w:rFonts w:cs="Arial"/>
        </w:rPr>
        <w:t>[1]</w:t>
      </w:r>
      <w:r w:rsidR="00C36B01" w:rsidRPr="00C36B01">
        <w:rPr>
          <w:rFonts w:cs="Arial"/>
        </w:rPr>
        <w:tab/>
        <w:t xml:space="preserve">„Rückruffunktion“, </w:t>
      </w:r>
      <w:r w:rsidR="00C36B01" w:rsidRPr="00C36B01">
        <w:rPr>
          <w:rFonts w:cs="Arial"/>
          <w:i/>
          <w:iCs/>
        </w:rPr>
        <w:t>Wikipedia</w:t>
      </w:r>
      <w:r w:rsidR="00C36B01" w:rsidRPr="00C36B01">
        <w:rPr>
          <w:rFonts w:cs="Arial"/>
        </w:rPr>
        <w:t>. 18. Juni 2025. Zugegriffen: 29. Dezember 2025. [Online]. Verfügbar unter: https://de.wikipedia.org/w/index.php?title=R%C3%BCckruffunktion&amp;oldid=257131550</w:t>
      </w:r>
    </w:p>
    <w:p w14:paraId="750B9D94" w14:textId="77777777" w:rsidR="00C36B01" w:rsidRPr="00C36B01" w:rsidRDefault="00C36B01" w:rsidP="00C36B01">
      <w:pPr>
        <w:pStyle w:val="Literaturverzeichnis"/>
        <w:rPr>
          <w:rFonts w:cs="Arial"/>
        </w:rPr>
      </w:pPr>
      <w:r w:rsidRPr="00C36B01">
        <w:rPr>
          <w:rFonts w:cs="Arial"/>
        </w:rPr>
        <w:t>[2]</w:t>
      </w:r>
      <w:r w:rsidRPr="00C36B01">
        <w:rPr>
          <w:rFonts w:cs="Arial"/>
        </w:rPr>
        <w:tab/>
        <w:t>„Callbacks in C“, GeeksforGeeks. Zugegriffen: 29. Dezember 2025. [Online]. Verfügbar unter: https://www.geeksforgeeks.org/c/callbacks-in-c/</w:t>
      </w:r>
    </w:p>
    <w:p w14:paraId="59A93970" w14:textId="77777777" w:rsidR="00C36B01" w:rsidRPr="00C36B01" w:rsidRDefault="00C36B01" w:rsidP="00C36B01">
      <w:pPr>
        <w:pStyle w:val="Literaturverzeichnis"/>
        <w:rPr>
          <w:rFonts w:cs="Arial"/>
        </w:rPr>
      </w:pPr>
      <w:r w:rsidRPr="00C36B01">
        <w:rPr>
          <w:rFonts w:cs="Arial"/>
        </w:rPr>
        <w:t>[3]</w:t>
      </w:r>
      <w:r w:rsidRPr="00C36B01">
        <w:rPr>
          <w:rFonts w:cs="Arial"/>
        </w:rPr>
        <w:tab/>
        <w:t xml:space="preserve">„Ereignis (Programmierung)“, </w:t>
      </w:r>
      <w:r w:rsidRPr="00C36B01">
        <w:rPr>
          <w:rFonts w:cs="Arial"/>
          <w:i/>
          <w:iCs/>
        </w:rPr>
        <w:t>Wikipedia</w:t>
      </w:r>
      <w:r w:rsidRPr="00C36B01">
        <w:rPr>
          <w:rFonts w:cs="Arial"/>
        </w:rPr>
        <w:t>. 14. April 2024. Zugegriffen: 29. Dezember 2025. [Online]. Verfügbar unter: https://de.wikipedia.org/w/index.php?title=Ereignis_(Programmierung)&amp;oldid=244033128</w:t>
      </w:r>
    </w:p>
    <w:p w14:paraId="4C0D757F" w14:textId="77777777" w:rsidR="00C36B01" w:rsidRPr="00C36B01" w:rsidRDefault="00C36B01" w:rsidP="00C36B01">
      <w:pPr>
        <w:pStyle w:val="Literaturverzeichnis"/>
        <w:rPr>
          <w:rFonts w:cs="Arial"/>
        </w:rPr>
      </w:pPr>
      <w:r w:rsidRPr="00C36B01">
        <w:rPr>
          <w:rFonts w:cs="Arial"/>
        </w:rPr>
        <w:t>[4]</w:t>
      </w:r>
      <w:r w:rsidRPr="00C36B01">
        <w:rPr>
          <w:rFonts w:cs="Arial"/>
        </w:rPr>
        <w:tab/>
        <w:t xml:space="preserve">„Rasterung von Linien“, </w:t>
      </w:r>
      <w:r w:rsidRPr="00C36B01">
        <w:rPr>
          <w:rFonts w:cs="Arial"/>
          <w:i/>
          <w:iCs/>
        </w:rPr>
        <w:t>Wikipedia</w:t>
      </w:r>
      <w:r w:rsidRPr="00C36B01">
        <w:rPr>
          <w:rFonts w:cs="Arial"/>
        </w:rPr>
        <w:t>. 23. April 2024. Zugegriffen: 31. Dezember 2025. [Online]. Verfügbar unter: https://de.wikipedia.org/w/index.php?title=Rasterung_von_Linien&amp;oldid=244319003#Einfache_Methoden</w:t>
      </w:r>
    </w:p>
    <w:p w14:paraId="3B6173FC" w14:textId="77777777" w:rsidR="00C36B01" w:rsidRPr="00C36B01" w:rsidRDefault="00C36B01" w:rsidP="00C36B01">
      <w:pPr>
        <w:pStyle w:val="Literaturverzeichnis"/>
        <w:rPr>
          <w:rFonts w:cs="Arial"/>
        </w:rPr>
      </w:pPr>
      <w:r w:rsidRPr="00C36B01">
        <w:rPr>
          <w:rFonts w:cs="Arial"/>
        </w:rPr>
        <w:t>[5]</w:t>
      </w:r>
      <w:r w:rsidRPr="00C36B01">
        <w:rPr>
          <w:rFonts w:cs="Arial"/>
        </w:rPr>
        <w:tab/>
        <w:t xml:space="preserve">„Bresenham-Algorithmus“, </w:t>
      </w:r>
      <w:r w:rsidRPr="00C36B01">
        <w:rPr>
          <w:rFonts w:cs="Arial"/>
          <w:i/>
          <w:iCs/>
        </w:rPr>
        <w:t>Wikipedia</w:t>
      </w:r>
      <w:r w:rsidRPr="00C36B01">
        <w:rPr>
          <w:rFonts w:cs="Arial"/>
        </w:rPr>
        <w:t>. 7. August 2025. Zugegriffen: 31. Dezember 2025. [Online]. Verfügbar unter: https://de.wikipedia.org/w/index.php?title=Bresenham-Algorithmus&amp;oldid=258677015</w:t>
      </w:r>
    </w:p>
    <w:p w14:paraId="24AB6523" w14:textId="77777777" w:rsidR="00C36B01" w:rsidRPr="00C36B01" w:rsidRDefault="00C36B01" w:rsidP="00C36B01">
      <w:pPr>
        <w:pStyle w:val="Literaturverzeichnis"/>
        <w:rPr>
          <w:rFonts w:cs="Arial"/>
        </w:rPr>
      </w:pPr>
      <w:r w:rsidRPr="00C36B01">
        <w:rPr>
          <w:rFonts w:cs="Arial"/>
        </w:rPr>
        <w:t>[6]</w:t>
      </w:r>
      <w:r w:rsidRPr="00C36B01">
        <w:rPr>
          <w:rFonts w:cs="Arial"/>
        </w:rPr>
        <w:tab/>
        <w:t xml:space="preserve">„Rasterung von Kreisen“, </w:t>
      </w:r>
      <w:r w:rsidRPr="00C36B01">
        <w:rPr>
          <w:rFonts w:cs="Arial"/>
          <w:i/>
          <w:iCs/>
        </w:rPr>
        <w:t>Wikipedia</w:t>
      </w:r>
      <w:r w:rsidRPr="00C36B01">
        <w:rPr>
          <w:rFonts w:cs="Arial"/>
        </w:rPr>
        <w:t>. 23. Dezember 2025. Zugegriffen: 7. Januar 2026. [Online]. Verfügbar unter: https://de.wikipedia.org/w/index.php?title=Rasterung_von_Kreisen&amp;oldid=262671255#Midpoint-Algorithmus</w:t>
      </w:r>
    </w:p>
    <w:p w14:paraId="5E53BA58" w14:textId="77777777" w:rsidR="00C36B01" w:rsidRPr="00C36B01" w:rsidRDefault="00C36B01" w:rsidP="00C36B01">
      <w:pPr>
        <w:pStyle w:val="Literaturverzeichnis"/>
        <w:rPr>
          <w:rFonts w:cs="Arial"/>
        </w:rPr>
      </w:pPr>
      <w:r w:rsidRPr="00C36B01">
        <w:rPr>
          <w:rFonts w:cs="Arial"/>
        </w:rPr>
        <w:t>[7]</w:t>
      </w:r>
      <w:r w:rsidRPr="00C36B01">
        <w:rPr>
          <w:rFonts w:cs="Arial"/>
        </w:rPr>
        <w:tab/>
        <w:t xml:space="preserve">„TFT LCD“, </w:t>
      </w:r>
      <w:r w:rsidRPr="00C36B01">
        <w:rPr>
          <w:rFonts w:cs="Arial"/>
          <w:i/>
          <w:iCs/>
        </w:rPr>
        <w:t>Wikipedia</w:t>
      </w:r>
      <w:r w:rsidRPr="00C36B01">
        <w:rPr>
          <w:rFonts w:cs="Arial"/>
        </w:rPr>
        <w:t>. 9. Januar 2026. Zugegriffen: 14. Januar 2026. [Online]. Verfügbar unter: https://en.wikipedia.org/w/index.php?title=TFT_LCD&amp;oldid=1332044184</w:t>
      </w:r>
    </w:p>
    <w:p w14:paraId="4D209883" w14:textId="77777777" w:rsidR="00C36B01" w:rsidRPr="00C36B01" w:rsidRDefault="00C36B01" w:rsidP="00C36B01">
      <w:pPr>
        <w:pStyle w:val="Literaturverzeichnis"/>
        <w:rPr>
          <w:rFonts w:cs="Arial"/>
        </w:rPr>
      </w:pPr>
      <w:r w:rsidRPr="00C36B01">
        <w:rPr>
          <w:rFonts w:cs="Arial"/>
        </w:rPr>
        <w:t>[8]</w:t>
      </w:r>
      <w:r w:rsidRPr="00C36B01">
        <w:rPr>
          <w:rFonts w:cs="Arial"/>
        </w:rPr>
        <w:tab/>
        <w:t xml:space="preserve">„Flüssigkristallanzeige“, </w:t>
      </w:r>
      <w:r w:rsidRPr="00C36B01">
        <w:rPr>
          <w:rFonts w:cs="Arial"/>
          <w:i/>
          <w:iCs/>
        </w:rPr>
        <w:t>Wikipedia</w:t>
      </w:r>
      <w:r w:rsidRPr="00C36B01">
        <w:rPr>
          <w:rFonts w:cs="Arial"/>
        </w:rPr>
        <w:t>. 26. November 2025. Zugegriffen: 14. Januar 2026. [Online]. Verfügbar unter: https://de.wikipedia.org/w/index.php?title=Fl%C3%BCssigkristallanzeige&amp;oldid=261891663</w:t>
      </w:r>
    </w:p>
    <w:p w14:paraId="7687AB8F" w14:textId="77777777" w:rsidR="00C36B01" w:rsidRPr="00C36B01" w:rsidRDefault="00C36B01" w:rsidP="00C36B01">
      <w:pPr>
        <w:pStyle w:val="Literaturverzeichnis"/>
        <w:rPr>
          <w:rFonts w:cs="Arial"/>
        </w:rPr>
      </w:pPr>
      <w:r w:rsidRPr="00C36B01">
        <w:rPr>
          <w:rFonts w:cs="Arial"/>
        </w:rPr>
        <w:t>[9]</w:t>
      </w:r>
      <w:r w:rsidRPr="00C36B01">
        <w:rPr>
          <w:rFonts w:cs="Arial"/>
        </w:rPr>
        <w:tab/>
        <w:t xml:space="preserve">„Abwärtswandler“, </w:t>
      </w:r>
      <w:r w:rsidRPr="00C36B01">
        <w:rPr>
          <w:rFonts w:cs="Arial"/>
          <w:i/>
          <w:iCs/>
        </w:rPr>
        <w:t>Wikipedia</w:t>
      </w:r>
      <w:r w:rsidRPr="00C36B01">
        <w:rPr>
          <w:rFonts w:cs="Arial"/>
        </w:rPr>
        <w:t>. 27. Dezember 2024. Zugegriffen: 9. Januar 2026. [Online]. Verfügbar unter: https://de.wikipedia.org/w/index.php?title=Abw%C3%A4rtswandler&amp;oldid=251613339</w:t>
      </w:r>
    </w:p>
    <w:p w14:paraId="4DCD8236" w14:textId="77777777" w:rsidR="00C36B01" w:rsidRPr="00C36B01" w:rsidRDefault="00C36B01" w:rsidP="00C36B01">
      <w:pPr>
        <w:pStyle w:val="Literaturverzeichnis"/>
        <w:rPr>
          <w:rFonts w:cs="Arial"/>
        </w:rPr>
      </w:pPr>
      <w:r w:rsidRPr="00C36B01">
        <w:rPr>
          <w:rFonts w:cs="Arial"/>
        </w:rPr>
        <w:t>[10]</w:t>
      </w:r>
      <w:r w:rsidRPr="00C36B01">
        <w:rPr>
          <w:rFonts w:cs="Arial"/>
        </w:rPr>
        <w:tab/>
        <w:t xml:space="preserve">„Low-dropout regulator“, </w:t>
      </w:r>
      <w:r w:rsidRPr="00C36B01">
        <w:rPr>
          <w:rFonts w:cs="Arial"/>
          <w:i/>
          <w:iCs/>
        </w:rPr>
        <w:t>Wikipedia</w:t>
      </w:r>
      <w:r w:rsidRPr="00C36B01">
        <w:rPr>
          <w:rFonts w:cs="Arial"/>
        </w:rPr>
        <w:t>. 23. November 2025. Zugegriffen: 13. Januar 2026. [Online]. Verfügbar unter: https://en.wikipedia.org/w/index.php?title=Low-dropout_regulator&amp;oldid=1323761443</w:t>
      </w:r>
    </w:p>
    <w:p w14:paraId="600935CB" w14:textId="77777777" w:rsidR="00C36B01" w:rsidRPr="00C36B01" w:rsidRDefault="00C36B01" w:rsidP="00C36B01">
      <w:pPr>
        <w:pStyle w:val="Literaturverzeichnis"/>
        <w:rPr>
          <w:rFonts w:cs="Arial"/>
        </w:rPr>
      </w:pPr>
      <w:r w:rsidRPr="00C36B01">
        <w:rPr>
          <w:rFonts w:cs="Arial"/>
        </w:rPr>
        <w:t>[11]</w:t>
      </w:r>
      <w:r w:rsidRPr="00C36B01">
        <w:rPr>
          <w:rFonts w:cs="Arial"/>
        </w:rPr>
        <w:tab/>
        <w:t>Microchip, „SAM D21/DA1 Family“. [Online]. Verfügbar unter: https://www.mouser.de/datasheet/3/282/1/SAM-D21-DA1-Family-Data-Sheet-DS40001882H.pdf</w:t>
      </w:r>
    </w:p>
    <w:p w14:paraId="5C61A754" w14:textId="77777777" w:rsidR="00C36B01" w:rsidRPr="00C36B01" w:rsidRDefault="00C36B01" w:rsidP="00C36B01">
      <w:pPr>
        <w:pStyle w:val="Literaturverzeichnis"/>
        <w:rPr>
          <w:rFonts w:cs="Arial"/>
        </w:rPr>
      </w:pPr>
      <w:r w:rsidRPr="00C36B01">
        <w:rPr>
          <w:rFonts w:cs="Arial"/>
        </w:rPr>
        <w:t>[12]</w:t>
      </w:r>
      <w:r w:rsidRPr="00C36B01">
        <w:rPr>
          <w:rFonts w:cs="Arial"/>
        </w:rPr>
        <w:tab/>
        <w:t>Sitronix, „ST7735S Datasheet“. [Online]. Verfügbar unter: https://www.hpinfotech.ro/ST7735S.pdf</w:t>
      </w:r>
    </w:p>
    <w:p w14:paraId="295D21A6" w14:textId="77777777" w:rsidR="00C36B01" w:rsidRPr="00C36B01" w:rsidRDefault="00C36B01" w:rsidP="00C36B01">
      <w:pPr>
        <w:pStyle w:val="Literaturverzeichnis"/>
        <w:rPr>
          <w:rFonts w:cs="Arial"/>
        </w:rPr>
      </w:pPr>
      <w:r w:rsidRPr="00C36B01">
        <w:rPr>
          <w:rFonts w:cs="Arial"/>
        </w:rPr>
        <w:t>[13]</w:t>
      </w:r>
      <w:r w:rsidRPr="00C36B01">
        <w:rPr>
          <w:rFonts w:cs="Arial"/>
        </w:rPr>
        <w:tab/>
        <w:t xml:space="preserve">„Micro (Batterie)“, </w:t>
      </w:r>
      <w:r w:rsidRPr="00C36B01">
        <w:rPr>
          <w:rFonts w:cs="Arial"/>
          <w:i/>
          <w:iCs/>
        </w:rPr>
        <w:t>Wikipedia</w:t>
      </w:r>
      <w:r w:rsidRPr="00C36B01">
        <w:rPr>
          <w:rFonts w:cs="Arial"/>
        </w:rPr>
        <w:t>. 6. Februar 2024. Zugegriffen: 4. Februar 2026. [Online]. Verfügbar unter: https://de.wikipedia.org/w/index.php?title=Micro_(Batterie)&amp;oldid=241934353</w:t>
      </w:r>
    </w:p>
    <w:p w14:paraId="74E0B8DD" w14:textId="77777777" w:rsidR="00C36B01" w:rsidRPr="00C36B01" w:rsidRDefault="00C36B01" w:rsidP="00C36B01">
      <w:pPr>
        <w:pStyle w:val="Literaturverzeichnis"/>
        <w:rPr>
          <w:rFonts w:cs="Arial"/>
        </w:rPr>
      </w:pPr>
      <w:r w:rsidRPr="00C36B01">
        <w:rPr>
          <w:rFonts w:cs="Arial"/>
        </w:rPr>
        <w:t>[14]</w:t>
      </w:r>
      <w:r w:rsidRPr="00C36B01">
        <w:rPr>
          <w:rFonts w:cs="Arial"/>
        </w:rPr>
        <w:tab/>
        <w:t>Diodes Incorporated, „AP61100Z6-7“. [Online]. Verfügbar unter: https://4donline.ihs.com/images/VipMasterIC/IC/DIOD/DIOD-S-A0010726746/DIOD-S-A0010880068-1.pdf?hkey=CECEF36DEECDED6468708AAF2E19C0C6</w:t>
      </w:r>
    </w:p>
    <w:p w14:paraId="6C20F523" w14:textId="77777777" w:rsidR="00C36B01" w:rsidRPr="00C36B01" w:rsidRDefault="00C36B01" w:rsidP="00C36B01">
      <w:pPr>
        <w:pStyle w:val="Literaturverzeichnis"/>
        <w:rPr>
          <w:rFonts w:cs="Arial"/>
        </w:rPr>
      </w:pPr>
      <w:r w:rsidRPr="00C36B01">
        <w:rPr>
          <w:rFonts w:cs="Arial"/>
        </w:rPr>
        <w:t>[15]</w:t>
      </w:r>
      <w:r w:rsidRPr="00C36B01">
        <w:rPr>
          <w:rFonts w:cs="Arial"/>
        </w:rPr>
        <w:tab/>
        <w:t>Microchip, „MIC94310“. [Online]. Verfügbar unter: https://www.mouser.de/datasheet/3/282/1/MIC94310-Data-Sheet-20006105B.pdf</w:t>
      </w:r>
    </w:p>
    <w:p w14:paraId="47692D7C" w14:textId="77777777" w:rsidR="00C36B01" w:rsidRPr="00C36B01" w:rsidRDefault="00C36B01" w:rsidP="00C36B01">
      <w:pPr>
        <w:pStyle w:val="Literaturverzeichnis"/>
        <w:rPr>
          <w:rFonts w:cs="Arial"/>
        </w:rPr>
      </w:pPr>
      <w:r w:rsidRPr="00C36B01">
        <w:rPr>
          <w:rFonts w:cs="Arial"/>
        </w:rPr>
        <w:t>[16]</w:t>
      </w:r>
      <w:r w:rsidRPr="00C36B01">
        <w:rPr>
          <w:rFonts w:cs="Arial"/>
        </w:rPr>
        <w:tab/>
        <w:t>Same Sky, „CPT-1207-3TH“. [Online]. Verfügbar unter: https://www.mouser.de/datasheet/3/6118/1/cpt_1207_3th.pdf</w:t>
      </w:r>
    </w:p>
    <w:p w14:paraId="3F5F3D67" w14:textId="5144F380" w:rsidR="003407A4" w:rsidRDefault="004511C3" w:rsidP="004511C3">
      <w:pPr>
        <w:tabs>
          <w:tab w:val="left" w:pos="1340"/>
        </w:tabs>
      </w:pPr>
      <w:r>
        <w:fldChar w:fldCharType="end"/>
      </w:r>
    </w:p>
    <w:p w14:paraId="3FEDF976" w14:textId="77777777" w:rsidR="003407A4" w:rsidRDefault="003407A4">
      <w:pPr>
        <w:jc w:val="left"/>
      </w:pPr>
      <w:r>
        <w:br w:type="page"/>
      </w:r>
    </w:p>
    <w:p w14:paraId="3EE847E1" w14:textId="5B481B97" w:rsidR="004511C3" w:rsidRDefault="003407A4" w:rsidP="004511C3">
      <w:pPr>
        <w:tabs>
          <w:tab w:val="left" w:pos="1340"/>
        </w:tabs>
      </w:pPr>
      <w:r>
        <w:lastRenderedPageBreak/>
        <w:t xml:space="preserve">Mögliche </w:t>
      </w:r>
      <w:proofErr w:type="spellStart"/>
      <w:r>
        <w:t>To</w:t>
      </w:r>
      <w:proofErr w:type="spellEnd"/>
      <w:r>
        <w:t xml:space="preserve"> Dos: </w:t>
      </w:r>
    </w:p>
    <w:p w14:paraId="7F645FF1" w14:textId="15A953AB" w:rsidR="003407A4" w:rsidRDefault="003407A4" w:rsidP="003C1CB6">
      <w:pPr>
        <w:pStyle w:val="Listenabsatz"/>
        <w:numPr>
          <w:ilvl w:val="0"/>
          <w:numId w:val="6"/>
        </w:numPr>
        <w:tabs>
          <w:tab w:val="left" w:pos="1340"/>
        </w:tabs>
      </w:pPr>
      <w:r>
        <w:t xml:space="preserve">TFT LCD </w:t>
      </w:r>
      <w:proofErr w:type="spellStart"/>
      <w:r>
        <w:t>überabeiten</w:t>
      </w:r>
      <w:proofErr w:type="spellEnd"/>
    </w:p>
    <w:p w14:paraId="404E569A" w14:textId="2C828E9F" w:rsidR="003407A4" w:rsidRPr="004511C3" w:rsidRDefault="003407A4" w:rsidP="003407A4">
      <w:pPr>
        <w:pStyle w:val="Listenabsatz"/>
        <w:numPr>
          <w:ilvl w:val="0"/>
          <w:numId w:val="6"/>
        </w:numPr>
        <w:tabs>
          <w:tab w:val="left" w:pos="1340"/>
        </w:tabs>
      </w:pPr>
      <w:r>
        <w:t xml:space="preserve">Software </w:t>
      </w:r>
      <w:proofErr w:type="spellStart"/>
      <w:r>
        <w:t>Bidlwiederholrate</w:t>
      </w:r>
      <w:proofErr w:type="spellEnd"/>
      <w:r>
        <w:t xml:space="preserve"> zweite Grafik einfügen</w:t>
      </w:r>
    </w:p>
    <w:sectPr w:rsidR="003407A4" w:rsidRPr="004511C3" w:rsidSect="009B029E">
      <w:headerReference w:type="first" r:id="rId77"/>
      <w:footerReference w:type="first" r:id="rId78"/>
      <w:pgSz w:w="11906" w:h="16838" w:code="9"/>
      <w:pgMar w:top="1701" w:right="1418" w:bottom="1418"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0C37C8" w14:textId="77777777" w:rsidR="007611D8" w:rsidRDefault="007611D8" w:rsidP="003772FF">
      <w:pPr>
        <w:spacing w:after="0" w:line="240" w:lineRule="auto"/>
      </w:pPr>
      <w:r>
        <w:separator/>
      </w:r>
    </w:p>
  </w:endnote>
  <w:endnote w:type="continuationSeparator" w:id="0">
    <w:p w14:paraId="05775C11" w14:textId="77777777" w:rsidR="007611D8" w:rsidRDefault="007611D8" w:rsidP="003772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A75D62" w14:textId="43C35318" w:rsidR="00CE67A2" w:rsidRDefault="00AA49C1" w:rsidP="00AA49C1">
    <w:pPr>
      <w:pStyle w:val="Fuzeile"/>
      <w:jc w:val="center"/>
    </w:pPr>
    <w:r>
      <w:fldChar w:fldCharType="begin"/>
    </w:r>
    <w:r>
      <w:instrText>PAGE   \* MERGEFORMAT</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22EECA" w14:textId="78D31D61" w:rsidR="00631999" w:rsidRPr="00631999" w:rsidRDefault="00631999">
    <w:pPr>
      <w:pStyle w:val="Fuzeile"/>
      <w:rPr>
        <w:rFonts w:cs="Arial"/>
        <w:szCs w:val="24"/>
      </w:rPr>
    </w:pPr>
    <w:r w:rsidRPr="00631999">
      <w:rPr>
        <w:rFonts w:cs="Arial"/>
        <w:szCs w:val="24"/>
      </w:rPr>
      <w:t>Betreuer:</w:t>
    </w:r>
    <w:r w:rsidRPr="00631999">
      <w:rPr>
        <w:rFonts w:cs="Arial"/>
        <w:szCs w:val="24"/>
      </w:rPr>
      <w:ptab w:relativeTo="margin" w:alignment="center" w:leader="none"/>
    </w:r>
    <w:r w:rsidRPr="00631999">
      <w:rPr>
        <w:rFonts w:cs="Arial"/>
        <w:szCs w:val="24"/>
      </w:rPr>
      <w:t>Abgabedatum:</w:t>
    </w:r>
    <w:r w:rsidRPr="00631999">
      <w:rPr>
        <w:rFonts w:cs="Arial"/>
        <w:szCs w:val="24"/>
      </w:rPr>
      <w:ptab w:relativeTo="margin" w:alignment="right" w:leader="none"/>
    </w:r>
    <w:r w:rsidRPr="00631999">
      <w:rPr>
        <w:rFonts w:cs="Arial"/>
        <w:szCs w:val="24"/>
      </w:rPr>
      <w:t>Wintersemester 2025/2026</w:t>
    </w:r>
  </w:p>
  <w:p w14:paraId="65382679" w14:textId="37295745" w:rsidR="00631999" w:rsidRPr="00D832F9" w:rsidRDefault="00631999">
    <w:pPr>
      <w:pStyle w:val="Fuzeile"/>
      <w:rPr>
        <w:rFonts w:cs="Arial"/>
        <w:color w:val="EE0000"/>
        <w:szCs w:val="24"/>
      </w:rPr>
    </w:pPr>
    <w:r w:rsidRPr="00631999">
      <w:rPr>
        <w:rFonts w:cs="Arial"/>
        <w:szCs w:val="24"/>
      </w:rPr>
      <w:t>Prof. rer. nat. Tim Fischer</w:t>
    </w:r>
    <w:r w:rsidRPr="00631999">
      <w:rPr>
        <w:rFonts w:cs="Arial"/>
        <w:szCs w:val="24"/>
      </w:rPr>
      <w:tab/>
    </w:r>
    <w:r w:rsidRPr="00D832F9">
      <w:rPr>
        <w:rFonts w:cs="Arial"/>
        <w:color w:val="EE0000"/>
        <w:szCs w:val="24"/>
      </w:rPr>
      <w:t>29.12.2025</w:t>
    </w:r>
  </w:p>
  <w:p w14:paraId="56F14748" w14:textId="7BBDDB47" w:rsidR="0076017A" w:rsidRPr="00631999" w:rsidRDefault="0076017A">
    <w:pPr>
      <w:pStyle w:val="Fuzeile"/>
      <w:rPr>
        <w:rFonts w:cs="Arial"/>
        <w:szCs w:val="24"/>
      </w:rPr>
    </w:pPr>
    <w:r>
      <w:rPr>
        <w:rFonts w:cs="Arial"/>
        <w:szCs w:val="24"/>
      </w:rPr>
      <w:t>Ralf Ziegle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E3420C" w14:textId="3E6D24C0" w:rsidR="00CE67A2" w:rsidRDefault="00CE67A2" w:rsidP="00CE67A2">
    <w:pPr>
      <w:pStyle w:val="Fuzeile"/>
      <w:jc w:val="center"/>
    </w:pPr>
    <w:r>
      <w:fldChar w:fldCharType="begin"/>
    </w:r>
    <w:r>
      <w:instrText>PAGE   \* MERGEFORMAT</w:instrText>
    </w:r>
    <w:r>
      <w:fldChar w:fldCharType="separate"/>
    </w:r>
    <w:r>
      <w:t>1</w:t>
    </w:r>
    <w:r>
      <w:fldChar w:fldCharType="end"/>
    </w:r>
  </w:p>
  <w:p w14:paraId="570A9E1A" w14:textId="5EB87812" w:rsidR="00CE67A2" w:rsidRPr="00631999" w:rsidRDefault="00CE67A2">
    <w:pPr>
      <w:pStyle w:val="Fuzeile"/>
      <w:rPr>
        <w:rFonts w:cs="Arial"/>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D697F0" w14:textId="165B9266" w:rsidR="00CE67A2" w:rsidRDefault="009B029E" w:rsidP="00CE67A2">
    <w:pPr>
      <w:pStyle w:val="Fuzeile"/>
      <w:jc w:val="center"/>
    </w:pPr>
    <w:r>
      <w:fldChar w:fldCharType="begin"/>
    </w:r>
    <w:r>
      <w:instrText>PAGE   \* MERGEFORMAT</w:instrText>
    </w:r>
    <w:r>
      <w:fldChar w:fldCharType="separate"/>
    </w:r>
    <w:r>
      <w:t>1</w:t>
    </w:r>
    <w:r>
      <w:fldChar w:fldCharType="end"/>
    </w:r>
  </w:p>
  <w:p w14:paraId="4A8F93D3" w14:textId="77777777" w:rsidR="00CE67A2" w:rsidRPr="00631999" w:rsidRDefault="00CE67A2">
    <w:pPr>
      <w:pStyle w:val="Fuzeile"/>
      <w:rPr>
        <w:rFonts w:cs="Arial"/>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EE63C5" w14:textId="77777777" w:rsidR="007611D8" w:rsidRDefault="007611D8" w:rsidP="003772FF">
      <w:pPr>
        <w:spacing w:after="0" w:line="240" w:lineRule="auto"/>
      </w:pPr>
      <w:r>
        <w:separator/>
      </w:r>
    </w:p>
  </w:footnote>
  <w:footnote w:type="continuationSeparator" w:id="0">
    <w:p w14:paraId="66A707E9" w14:textId="77777777" w:rsidR="007611D8" w:rsidRDefault="007611D8" w:rsidP="003772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910593" w14:textId="12839D96" w:rsidR="00A271DE" w:rsidRDefault="002D312D" w:rsidP="009B029E">
    <w:pPr>
      <w:pStyle w:val="Kopfzeile"/>
      <w:jc w:val="center"/>
    </w:pPr>
    <w:fldSimple w:instr=" STYLEREF  &quot;Überschrift 1&quot;  \* MERGEFORMAT ">
      <w:r w:rsidR="003C1CB6">
        <w:rPr>
          <w:noProof/>
        </w:rPr>
        <w:t>Implementierung Hardware</w:t>
      </w:r>
    </w:fldSimple>
  </w:p>
  <w:p w14:paraId="2C4E33DF" w14:textId="77777777" w:rsidR="00A271DE" w:rsidRDefault="00A271D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F8F553" w14:textId="16A8CD56" w:rsidR="003772FF" w:rsidRPr="00631999" w:rsidRDefault="003772FF">
    <w:pPr>
      <w:pStyle w:val="Kopfzeile"/>
      <w:rPr>
        <w:rFonts w:cs="Arial"/>
        <w:szCs w:val="24"/>
      </w:rPr>
    </w:pPr>
    <w:r w:rsidRPr="00631999">
      <w:rPr>
        <w:rFonts w:cs="Arial"/>
        <w:noProof/>
        <w:szCs w:val="24"/>
      </w:rPr>
      <w:drawing>
        <wp:anchor distT="0" distB="0" distL="114300" distR="114300" simplePos="0" relativeHeight="251658240" behindDoc="0" locked="0" layoutInCell="1" allowOverlap="1" wp14:anchorId="58616AA4" wp14:editId="56608C39">
          <wp:simplePos x="0" y="0"/>
          <wp:positionH relativeFrom="margin">
            <wp:align>right</wp:align>
          </wp:positionH>
          <wp:positionV relativeFrom="paragraph">
            <wp:posOffset>-160020</wp:posOffset>
          </wp:positionV>
          <wp:extent cx="1504315" cy="513715"/>
          <wp:effectExtent l="0" t="0" r="635" b="635"/>
          <wp:wrapSquare wrapText="bothSides"/>
          <wp:docPr id="1710591804" name="Grafik 1" descr="Ein Bild, das Schrift, Text, Logo, Grafike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447075" name="Grafik 1" descr="Ein Bild, das Schrift, Text, Logo, Grafiken enthält.&#10;&#10;KI-generierte Inhalte können fehlerhaft sein."/>
                  <pic:cNvPicPr/>
                </pic:nvPicPr>
                <pic:blipFill>
                  <a:blip r:embed="rId1">
                    <a:extLst>
                      <a:ext uri="{28A0092B-C50C-407E-A947-70E740481C1C}">
                        <a14:useLocalDpi xmlns:a14="http://schemas.microsoft.com/office/drawing/2010/main" val="0"/>
                      </a:ext>
                    </a:extLst>
                  </a:blip>
                  <a:stretch>
                    <a:fillRect/>
                  </a:stretch>
                </pic:blipFill>
                <pic:spPr>
                  <a:xfrm>
                    <a:off x="0" y="0"/>
                    <a:ext cx="1504315" cy="513715"/>
                  </a:xfrm>
                  <a:prstGeom prst="rect">
                    <a:avLst/>
                  </a:prstGeom>
                </pic:spPr>
              </pic:pic>
            </a:graphicData>
          </a:graphic>
        </wp:anchor>
      </w:drawing>
    </w:r>
    <w:r w:rsidRPr="00631999">
      <w:rPr>
        <w:rFonts w:cs="Arial"/>
        <w:szCs w:val="24"/>
      </w:rPr>
      <w:t>Studiengang:</w:t>
    </w:r>
    <w:r w:rsidRPr="00631999">
      <w:rPr>
        <w:rFonts w:cs="Arial"/>
        <w:szCs w:val="24"/>
      </w:rPr>
      <w:ptab w:relativeTo="margin" w:alignment="center" w:leader="none"/>
    </w:r>
    <w:r w:rsidRPr="00631999">
      <w:rPr>
        <w:rFonts w:cs="Arial"/>
        <w:szCs w:val="24"/>
      </w:rPr>
      <w:t>Fakultät:</w:t>
    </w:r>
  </w:p>
  <w:p w14:paraId="26118808" w14:textId="39B4AA5F" w:rsidR="003772FF" w:rsidRDefault="003772FF" w:rsidP="00CE67A2">
    <w:pPr>
      <w:pStyle w:val="Kopfzeile"/>
      <w:tabs>
        <w:tab w:val="left" w:pos="3350"/>
      </w:tabs>
    </w:pPr>
    <w:r w:rsidRPr="00631999">
      <w:rPr>
        <w:rFonts w:cs="Arial"/>
        <w:szCs w:val="24"/>
      </w:rPr>
      <w:t>Mechatronik und Robotik</w:t>
    </w:r>
    <w:r w:rsidRPr="00631999">
      <w:rPr>
        <w:rFonts w:cs="Arial"/>
        <w:szCs w:val="24"/>
      </w:rPr>
      <w:tab/>
    </w:r>
    <w:r w:rsidR="00CE67A2">
      <w:rPr>
        <w:rFonts w:cs="Arial"/>
        <w:szCs w:val="24"/>
      </w:rPr>
      <w:tab/>
    </w:r>
    <w:r w:rsidRPr="00631999">
      <w:rPr>
        <w:rFonts w:cs="Arial"/>
        <w:szCs w:val="24"/>
      </w:rPr>
      <w:t>T</w:t>
    </w:r>
    <w:r w:rsidR="00E716DB">
      <w:rPr>
        <w:rFonts w:cs="Arial"/>
        <w:szCs w:val="24"/>
      </w:rPr>
      <w:t>E</w:t>
    </w:r>
    <w: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AA1E77" w14:textId="7EBF2485" w:rsidR="00CE67A2" w:rsidRDefault="00CE67A2" w:rsidP="00CE67A2">
    <w:pPr>
      <w:pStyle w:val="Kopfzeile"/>
      <w:tabs>
        <w:tab w:val="left" w:pos="3350"/>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4BA9E4" w14:textId="79AFC32A" w:rsidR="00A271DE" w:rsidRDefault="00C36B01" w:rsidP="00A271DE">
    <w:pPr>
      <w:pStyle w:val="Kopfzeile"/>
      <w:jc w:val="center"/>
    </w:pPr>
    <w:fldSimple w:instr=" STYLEREF  &quot;Überschrift 1&quot;  \* MERGEFORMAT ">
      <w:r w:rsidR="00F00879">
        <w:rPr>
          <w:noProof/>
        </w:rPr>
        <w:t>Einleitung</w:t>
      </w:r>
    </w:fldSimple>
  </w:p>
  <w:p w14:paraId="7B9116DE" w14:textId="77777777" w:rsidR="00CE67A2" w:rsidRDefault="00CE67A2" w:rsidP="00CE67A2">
    <w:pPr>
      <w:pStyle w:val="Kopfzeile"/>
      <w:tabs>
        <w:tab w:val="left" w:pos="335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D21632"/>
    <w:multiLevelType w:val="hybridMultilevel"/>
    <w:tmpl w:val="436A870C"/>
    <w:lvl w:ilvl="0" w:tplc="B3902814">
      <w:start w:val="1"/>
      <w:numFmt w:val="decimal"/>
      <w:lvlText w:val="%1.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0007B51"/>
    <w:multiLevelType w:val="multilevel"/>
    <w:tmpl w:val="CC00AB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2692691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D4A1143"/>
    <w:multiLevelType w:val="multilevel"/>
    <w:tmpl w:val="8E9A478E"/>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4" w15:restartNumberingAfterBreak="0">
    <w:nsid w:val="48B160AA"/>
    <w:multiLevelType w:val="hybridMultilevel"/>
    <w:tmpl w:val="38AC6BDE"/>
    <w:lvl w:ilvl="0" w:tplc="C4B26C60">
      <w:start w:val="1"/>
      <w:numFmt w:val="decimal"/>
      <w:lvlText w:val="%1.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64D331F2"/>
    <w:multiLevelType w:val="hybridMultilevel"/>
    <w:tmpl w:val="7A2421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141872167">
    <w:abstractNumId w:val="1"/>
  </w:num>
  <w:num w:numId="2" w16cid:durableId="1931503189">
    <w:abstractNumId w:val="0"/>
  </w:num>
  <w:num w:numId="3" w16cid:durableId="213590656">
    <w:abstractNumId w:val="4"/>
  </w:num>
  <w:num w:numId="4" w16cid:durableId="1451977025">
    <w:abstractNumId w:val="2"/>
  </w:num>
  <w:num w:numId="5" w16cid:durableId="767584981">
    <w:abstractNumId w:val="3"/>
  </w:num>
  <w:num w:numId="6" w16cid:durableId="50995275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72FF"/>
    <w:rsid w:val="00014791"/>
    <w:rsid w:val="00016F3A"/>
    <w:rsid w:val="0004041B"/>
    <w:rsid w:val="00056D9E"/>
    <w:rsid w:val="00060D08"/>
    <w:rsid w:val="000612FD"/>
    <w:rsid w:val="00067EBE"/>
    <w:rsid w:val="00073FDA"/>
    <w:rsid w:val="000801A0"/>
    <w:rsid w:val="00081F8C"/>
    <w:rsid w:val="00087567"/>
    <w:rsid w:val="000A5CC7"/>
    <w:rsid w:val="000C234B"/>
    <w:rsid w:val="000C6A6E"/>
    <w:rsid w:val="000D0360"/>
    <w:rsid w:val="000D5DD8"/>
    <w:rsid w:val="000E0440"/>
    <w:rsid w:val="000E0896"/>
    <w:rsid w:val="000E3364"/>
    <w:rsid w:val="000E7524"/>
    <w:rsid w:val="00101D77"/>
    <w:rsid w:val="00114D18"/>
    <w:rsid w:val="00116BC3"/>
    <w:rsid w:val="00120492"/>
    <w:rsid w:val="00127531"/>
    <w:rsid w:val="00132307"/>
    <w:rsid w:val="00132601"/>
    <w:rsid w:val="00132B72"/>
    <w:rsid w:val="0015099D"/>
    <w:rsid w:val="0017000E"/>
    <w:rsid w:val="00170773"/>
    <w:rsid w:val="0017728C"/>
    <w:rsid w:val="001774D5"/>
    <w:rsid w:val="001800E7"/>
    <w:rsid w:val="00191EF8"/>
    <w:rsid w:val="001922DA"/>
    <w:rsid w:val="0019426F"/>
    <w:rsid w:val="001B401B"/>
    <w:rsid w:val="001B7941"/>
    <w:rsid w:val="001C1552"/>
    <w:rsid w:val="001C466D"/>
    <w:rsid w:val="001C5FDC"/>
    <w:rsid w:val="002075A2"/>
    <w:rsid w:val="00214BDA"/>
    <w:rsid w:val="002214D6"/>
    <w:rsid w:val="00221CF7"/>
    <w:rsid w:val="0022390F"/>
    <w:rsid w:val="00232170"/>
    <w:rsid w:val="00241B77"/>
    <w:rsid w:val="0025492E"/>
    <w:rsid w:val="00257062"/>
    <w:rsid w:val="002A7EEE"/>
    <w:rsid w:val="002B35E9"/>
    <w:rsid w:val="002C462B"/>
    <w:rsid w:val="002D312D"/>
    <w:rsid w:val="002D5FD9"/>
    <w:rsid w:val="002D76BC"/>
    <w:rsid w:val="002E2DAE"/>
    <w:rsid w:val="002E4169"/>
    <w:rsid w:val="002E6958"/>
    <w:rsid w:val="002F6734"/>
    <w:rsid w:val="00304632"/>
    <w:rsid w:val="00313EBD"/>
    <w:rsid w:val="003141A3"/>
    <w:rsid w:val="003407A4"/>
    <w:rsid w:val="00340EC3"/>
    <w:rsid w:val="003772FF"/>
    <w:rsid w:val="00381769"/>
    <w:rsid w:val="00383FD8"/>
    <w:rsid w:val="0039643B"/>
    <w:rsid w:val="003A2C63"/>
    <w:rsid w:val="003B2FC2"/>
    <w:rsid w:val="003C1CB6"/>
    <w:rsid w:val="003D27CF"/>
    <w:rsid w:val="003E0497"/>
    <w:rsid w:val="003E2FE9"/>
    <w:rsid w:val="003E7C1B"/>
    <w:rsid w:val="003F312F"/>
    <w:rsid w:val="003F569C"/>
    <w:rsid w:val="00401206"/>
    <w:rsid w:val="00401526"/>
    <w:rsid w:val="0041105E"/>
    <w:rsid w:val="00411616"/>
    <w:rsid w:val="00415CAB"/>
    <w:rsid w:val="004205F8"/>
    <w:rsid w:val="00422366"/>
    <w:rsid w:val="00436C82"/>
    <w:rsid w:val="00440CD4"/>
    <w:rsid w:val="0045028C"/>
    <w:rsid w:val="004511C3"/>
    <w:rsid w:val="00470157"/>
    <w:rsid w:val="004820FF"/>
    <w:rsid w:val="0049485D"/>
    <w:rsid w:val="004C0B7E"/>
    <w:rsid w:val="004C0F52"/>
    <w:rsid w:val="004C6F14"/>
    <w:rsid w:val="004C776A"/>
    <w:rsid w:val="004D30DB"/>
    <w:rsid w:val="004D7B45"/>
    <w:rsid w:val="004E4B87"/>
    <w:rsid w:val="004F5AB7"/>
    <w:rsid w:val="004F6040"/>
    <w:rsid w:val="004F78D6"/>
    <w:rsid w:val="005160E5"/>
    <w:rsid w:val="005208E6"/>
    <w:rsid w:val="00532009"/>
    <w:rsid w:val="00534DFD"/>
    <w:rsid w:val="005376F8"/>
    <w:rsid w:val="00545D68"/>
    <w:rsid w:val="00546FA6"/>
    <w:rsid w:val="005508B2"/>
    <w:rsid w:val="005521D2"/>
    <w:rsid w:val="0056424B"/>
    <w:rsid w:val="00564CA1"/>
    <w:rsid w:val="0056509A"/>
    <w:rsid w:val="0056582D"/>
    <w:rsid w:val="00566F99"/>
    <w:rsid w:val="0057279A"/>
    <w:rsid w:val="00590FA6"/>
    <w:rsid w:val="005913AE"/>
    <w:rsid w:val="00597B89"/>
    <w:rsid w:val="005B7541"/>
    <w:rsid w:val="005C40DF"/>
    <w:rsid w:val="005C5418"/>
    <w:rsid w:val="005D4006"/>
    <w:rsid w:val="005E1CED"/>
    <w:rsid w:val="005E1CFF"/>
    <w:rsid w:val="005E3BD5"/>
    <w:rsid w:val="005E6556"/>
    <w:rsid w:val="005F3C58"/>
    <w:rsid w:val="005F75E3"/>
    <w:rsid w:val="006016CE"/>
    <w:rsid w:val="00604E4B"/>
    <w:rsid w:val="006254AD"/>
    <w:rsid w:val="006260A0"/>
    <w:rsid w:val="00631999"/>
    <w:rsid w:val="0064017E"/>
    <w:rsid w:val="00656689"/>
    <w:rsid w:val="0066190B"/>
    <w:rsid w:val="006719CB"/>
    <w:rsid w:val="00673B8C"/>
    <w:rsid w:val="00691228"/>
    <w:rsid w:val="006921F3"/>
    <w:rsid w:val="006A42CA"/>
    <w:rsid w:val="006A547A"/>
    <w:rsid w:val="006B7977"/>
    <w:rsid w:val="006C0E65"/>
    <w:rsid w:val="006D002F"/>
    <w:rsid w:val="006D3A34"/>
    <w:rsid w:val="006E4380"/>
    <w:rsid w:val="00713BAB"/>
    <w:rsid w:val="00715971"/>
    <w:rsid w:val="00733032"/>
    <w:rsid w:val="00746FD0"/>
    <w:rsid w:val="007506BA"/>
    <w:rsid w:val="0076017A"/>
    <w:rsid w:val="007611D8"/>
    <w:rsid w:val="007618CA"/>
    <w:rsid w:val="00766C84"/>
    <w:rsid w:val="00782BD3"/>
    <w:rsid w:val="00783E45"/>
    <w:rsid w:val="007A02AF"/>
    <w:rsid w:val="007A4AB9"/>
    <w:rsid w:val="007A7E39"/>
    <w:rsid w:val="007C077D"/>
    <w:rsid w:val="007C483D"/>
    <w:rsid w:val="007C69C9"/>
    <w:rsid w:val="007D01AC"/>
    <w:rsid w:val="007D2E2C"/>
    <w:rsid w:val="007D31F2"/>
    <w:rsid w:val="007E276B"/>
    <w:rsid w:val="007E2B71"/>
    <w:rsid w:val="007F7FDF"/>
    <w:rsid w:val="008009A3"/>
    <w:rsid w:val="00814A32"/>
    <w:rsid w:val="008438C3"/>
    <w:rsid w:val="00844C48"/>
    <w:rsid w:val="00845082"/>
    <w:rsid w:val="00864282"/>
    <w:rsid w:val="00884B66"/>
    <w:rsid w:val="00886F8C"/>
    <w:rsid w:val="008877C3"/>
    <w:rsid w:val="00887C50"/>
    <w:rsid w:val="00895390"/>
    <w:rsid w:val="0089589C"/>
    <w:rsid w:val="00895AD4"/>
    <w:rsid w:val="008A08D6"/>
    <w:rsid w:val="008B15B0"/>
    <w:rsid w:val="008D205F"/>
    <w:rsid w:val="008D3F03"/>
    <w:rsid w:val="008D45D5"/>
    <w:rsid w:val="008D7889"/>
    <w:rsid w:val="008E2AD5"/>
    <w:rsid w:val="008E6865"/>
    <w:rsid w:val="008F0A30"/>
    <w:rsid w:val="008F0E80"/>
    <w:rsid w:val="008F4CF3"/>
    <w:rsid w:val="00900DF8"/>
    <w:rsid w:val="00902F00"/>
    <w:rsid w:val="00917642"/>
    <w:rsid w:val="009329C0"/>
    <w:rsid w:val="009440FD"/>
    <w:rsid w:val="00952DB5"/>
    <w:rsid w:val="00967974"/>
    <w:rsid w:val="009711E5"/>
    <w:rsid w:val="00972CCE"/>
    <w:rsid w:val="0098100F"/>
    <w:rsid w:val="00983689"/>
    <w:rsid w:val="009871FC"/>
    <w:rsid w:val="00987333"/>
    <w:rsid w:val="009B029E"/>
    <w:rsid w:val="009C652D"/>
    <w:rsid w:val="009D1169"/>
    <w:rsid w:val="009D36C9"/>
    <w:rsid w:val="009D3D20"/>
    <w:rsid w:val="009D57FC"/>
    <w:rsid w:val="009E7245"/>
    <w:rsid w:val="009F0AB0"/>
    <w:rsid w:val="00A01F28"/>
    <w:rsid w:val="00A02186"/>
    <w:rsid w:val="00A0352F"/>
    <w:rsid w:val="00A14EDF"/>
    <w:rsid w:val="00A202B7"/>
    <w:rsid w:val="00A23C36"/>
    <w:rsid w:val="00A271DE"/>
    <w:rsid w:val="00A30D29"/>
    <w:rsid w:val="00A51933"/>
    <w:rsid w:val="00A52038"/>
    <w:rsid w:val="00A5398A"/>
    <w:rsid w:val="00A73F5E"/>
    <w:rsid w:val="00A77AAA"/>
    <w:rsid w:val="00A80426"/>
    <w:rsid w:val="00A92F77"/>
    <w:rsid w:val="00A93A45"/>
    <w:rsid w:val="00A94083"/>
    <w:rsid w:val="00A940EF"/>
    <w:rsid w:val="00A97CD5"/>
    <w:rsid w:val="00AA17F0"/>
    <w:rsid w:val="00AA49C1"/>
    <w:rsid w:val="00AB6CD8"/>
    <w:rsid w:val="00AC4E52"/>
    <w:rsid w:val="00AD1308"/>
    <w:rsid w:val="00AD1FC6"/>
    <w:rsid w:val="00AD29E9"/>
    <w:rsid w:val="00AE151A"/>
    <w:rsid w:val="00AE21F9"/>
    <w:rsid w:val="00AF1CA3"/>
    <w:rsid w:val="00B00AA9"/>
    <w:rsid w:val="00B00C94"/>
    <w:rsid w:val="00B014DB"/>
    <w:rsid w:val="00B07F9F"/>
    <w:rsid w:val="00B141DD"/>
    <w:rsid w:val="00B1707E"/>
    <w:rsid w:val="00B268B8"/>
    <w:rsid w:val="00B47BA6"/>
    <w:rsid w:val="00B62600"/>
    <w:rsid w:val="00B63166"/>
    <w:rsid w:val="00B63543"/>
    <w:rsid w:val="00B73B6C"/>
    <w:rsid w:val="00B807FD"/>
    <w:rsid w:val="00B80A70"/>
    <w:rsid w:val="00B91B57"/>
    <w:rsid w:val="00B93AA3"/>
    <w:rsid w:val="00B964FD"/>
    <w:rsid w:val="00BA029F"/>
    <w:rsid w:val="00BA2EA1"/>
    <w:rsid w:val="00BA632E"/>
    <w:rsid w:val="00BA6B68"/>
    <w:rsid w:val="00BA7EB7"/>
    <w:rsid w:val="00BB73DA"/>
    <w:rsid w:val="00BC08CA"/>
    <w:rsid w:val="00BC2839"/>
    <w:rsid w:val="00BC53EA"/>
    <w:rsid w:val="00BD45E1"/>
    <w:rsid w:val="00BE0AE8"/>
    <w:rsid w:val="00BF0310"/>
    <w:rsid w:val="00BF0949"/>
    <w:rsid w:val="00BF21AC"/>
    <w:rsid w:val="00BF67E8"/>
    <w:rsid w:val="00BF6C80"/>
    <w:rsid w:val="00C0441F"/>
    <w:rsid w:val="00C0448E"/>
    <w:rsid w:val="00C10817"/>
    <w:rsid w:val="00C1320F"/>
    <w:rsid w:val="00C27E4F"/>
    <w:rsid w:val="00C36B01"/>
    <w:rsid w:val="00C40ED8"/>
    <w:rsid w:val="00C437C3"/>
    <w:rsid w:val="00C43A3D"/>
    <w:rsid w:val="00C46865"/>
    <w:rsid w:val="00C54788"/>
    <w:rsid w:val="00C55FDE"/>
    <w:rsid w:val="00C566F9"/>
    <w:rsid w:val="00C60F3E"/>
    <w:rsid w:val="00C77205"/>
    <w:rsid w:val="00C82002"/>
    <w:rsid w:val="00C82DE1"/>
    <w:rsid w:val="00C858AE"/>
    <w:rsid w:val="00C875C5"/>
    <w:rsid w:val="00C94C39"/>
    <w:rsid w:val="00CA49D7"/>
    <w:rsid w:val="00CA53F2"/>
    <w:rsid w:val="00CA5F09"/>
    <w:rsid w:val="00CA72A6"/>
    <w:rsid w:val="00CE1A54"/>
    <w:rsid w:val="00CE67A2"/>
    <w:rsid w:val="00CF1229"/>
    <w:rsid w:val="00D01D14"/>
    <w:rsid w:val="00D03BE3"/>
    <w:rsid w:val="00D042F7"/>
    <w:rsid w:val="00D103F4"/>
    <w:rsid w:val="00D10E26"/>
    <w:rsid w:val="00D2452F"/>
    <w:rsid w:val="00D277D4"/>
    <w:rsid w:val="00D31C89"/>
    <w:rsid w:val="00D36A76"/>
    <w:rsid w:val="00D40A77"/>
    <w:rsid w:val="00D43573"/>
    <w:rsid w:val="00D45D4B"/>
    <w:rsid w:val="00D47870"/>
    <w:rsid w:val="00D507D0"/>
    <w:rsid w:val="00D558FD"/>
    <w:rsid w:val="00D6725A"/>
    <w:rsid w:val="00D72693"/>
    <w:rsid w:val="00D81EEA"/>
    <w:rsid w:val="00D832F9"/>
    <w:rsid w:val="00D90BF5"/>
    <w:rsid w:val="00D9415B"/>
    <w:rsid w:val="00D9646E"/>
    <w:rsid w:val="00DB22E2"/>
    <w:rsid w:val="00DB3E4B"/>
    <w:rsid w:val="00DB5529"/>
    <w:rsid w:val="00DB72F8"/>
    <w:rsid w:val="00DC47BF"/>
    <w:rsid w:val="00DD0B1E"/>
    <w:rsid w:val="00DD6791"/>
    <w:rsid w:val="00DE017B"/>
    <w:rsid w:val="00DF4583"/>
    <w:rsid w:val="00DF7830"/>
    <w:rsid w:val="00E03F14"/>
    <w:rsid w:val="00E10799"/>
    <w:rsid w:val="00E114F3"/>
    <w:rsid w:val="00E14DAB"/>
    <w:rsid w:val="00E25432"/>
    <w:rsid w:val="00E34413"/>
    <w:rsid w:val="00E44B76"/>
    <w:rsid w:val="00E45E85"/>
    <w:rsid w:val="00E461EB"/>
    <w:rsid w:val="00E47CBF"/>
    <w:rsid w:val="00E50A17"/>
    <w:rsid w:val="00E6506F"/>
    <w:rsid w:val="00E716DB"/>
    <w:rsid w:val="00E934AE"/>
    <w:rsid w:val="00E95DAF"/>
    <w:rsid w:val="00E96080"/>
    <w:rsid w:val="00EA6862"/>
    <w:rsid w:val="00EB0B9C"/>
    <w:rsid w:val="00EB70E2"/>
    <w:rsid w:val="00ED4D02"/>
    <w:rsid w:val="00EE3296"/>
    <w:rsid w:val="00F00879"/>
    <w:rsid w:val="00F01872"/>
    <w:rsid w:val="00F03AC5"/>
    <w:rsid w:val="00F11E5D"/>
    <w:rsid w:val="00F1749E"/>
    <w:rsid w:val="00F22080"/>
    <w:rsid w:val="00F25E27"/>
    <w:rsid w:val="00F307E5"/>
    <w:rsid w:val="00F370D0"/>
    <w:rsid w:val="00F37F87"/>
    <w:rsid w:val="00F627DB"/>
    <w:rsid w:val="00F676CB"/>
    <w:rsid w:val="00F70C7C"/>
    <w:rsid w:val="00F735E3"/>
    <w:rsid w:val="00F86D98"/>
    <w:rsid w:val="00F8728D"/>
    <w:rsid w:val="00F874F4"/>
    <w:rsid w:val="00F95D82"/>
    <w:rsid w:val="00FA618E"/>
    <w:rsid w:val="00FB1E11"/>
    <w:rsid w:val="00FB3F6B"/>
    <w:rsid w:val="00FC79B2"/>
    <w:rsid w:val="00FD2C41"/>
    <w:rsid w:val="00FD6D64"/>
    <w:rsid w:val="00FD7C1C"/>
    <w:rsid w:val="00FF2FE2"/>
    <w:rsid w:val="00FF7782"/>
    <w:rsid w:val="00FF7DE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F958FC"/>
  <w15:chartTrackingRefBased/>
  <w15:docId w15:val="{1B26C297-3399-41AD-8E57-4EDDFA4887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56D9E"/>
    <w:pPr>
      <w:jc w:val="both"/>
    </w:pPr>
    <w:rPr>
      <w:rFonts w:ascii="Arial" w:hAnsi="Arial"/>
      <w:sz w:val="24"/>
    </w:rPr>
  </w:style>
  <w:style w:type="paragraph" w:styleId="berschrift1">
    <w:name w:val="heading 1"/>
    <w:basedOn w:val="Standard"/>
    <w:next w:val="Standard"/>
    <w:link w:val="berschrift1Zchn"/>
    <w:autoRedefine/>
    <w:uiPriority w:val="9"/>
    <w:qFormat/>
    <w:rsid w:val="005B7541"/>
    <w:pPr>
      <w:keepNext/>
      <w:keepLines/>
      <w:numPr>
        <w:numId w:val="5"/>
      </w:numPr>
      <w:spacing w:before="120" w:after="280"/>
      <w:outlineLvl w:val="0"/>
    </w:pPr>
    <w:rPr>
      <w:rFonts w:ascii="Calibri" w:eastAsiaTheme="majorEastAsia" w:hAnsi="Calibri" w:cstheme="majorBidi"/>
      <w:b/>
      <w:color w:val="000000" w:themeColor="text1"/>
      <w:sz w:val="32"/>
      <w:szCs w:val="40"/>
    </w:rPr>
  </w:style>
  <w:style w:type="paragraph" w:styleId="berschrift2">
    <w:name w:val="heading 2"/>
    <w:basedOn w:val="Standard"/>
    <w:next w:val="Standard"/>
    <w:link w:val="berschrift2Zchn"/>
    <w:autoRedefine/>
    <w:uiPriority w:val="9"/>
    <w:unhideWhenUsed/>
    <w:qFormat/>
    <w:rsid w:val="00987333"/>
    <w:pPr>
      <w:keepNext/>
      <w:keepLines/>
      <w:numPr>
        <w:ilvl w:val="1"/>
        <w:numId w:val="5"/>
      </w:numPr>
      <w:spacing w:before="160"/>
      <w:outlineLvl w:val="1"/>
    </w:pPr>
    <w:rPr>
      <w:rFonts w:eastAsiaTheme="majorEastAsia" w:cstheme="majorBidi"/>
      <w:b/>
      <w:color w:val="000000" w:themeColor="text1"/>
      <w:sz w:val="28"/>
      <w:szCs w:val="32"/>
    </w:rPr>
  </w:style>
  <w:style w:type="paragraph" w:styleId="berschrift3">
    <w:name w:val="heading 3"/>
    <w:basedOn w:val="Standard"/>
    <w:next w:val="Standard"/>
    <w:link w:val="berschrift3Zchn"/>
    <w:autoRedefine/>
    <w:uiPriority w:val="9"/>
    <w:unhideWhenUsed/>
    <w:qFormat/>
    <w:rsid w:val="00952DB5"/>
    <w:pPr>
      <w:keepNext/>
      <w:keepLines/>
      <w:numPr>
        <w:ilvl w:val="2"/>
        <w:numId w:val="5"/>
      </w:numPr>
      <w:spacing w:before="120" w:after="120"/>
      <w:outlineLvl w:val="2"/>
    </w:pPr>
    <w:rPr>
      <w:rFonts w:ascii="Calibri" w:eastAsiaTheme="majorEastAsia" w:hAnsi="Calibri" w:cstheme="majorBidi"/>
      <w:b/>
      <w:color w:val="000000" w:themeColor="text1"/>
      <w:sz w:val="26"/>
      <w:szCs w:val="28"/>
    </w:rPr>
  </w:style>
  <w:style w:type="paragraph" w:styleId="berschrift4">
    <w:name w:val="heading 4"/>
    <w:basedOn w:val="Standard"/>
    <w:next w:val="Standard"/>
    <w:link w:val="berschrift4Zchn"/>
    <w:uiPriority w:val="9"/>
    <w:semiHidden/>
    <w:unhideWhenUsed/>
    <w:qFormat/>
    <w:rsid w:val="003772FF"/>
    <w:pPr>
      <w:keepNext/>
      <w:keepLines/>
      <w:numPr>
        <w:ilvl w:val="3"/>
        <w:numId w:val="5"/>
      </w:numPr>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3772FF"/>
    <w:pPr>
      <w:keepNext/>
      <w:keepLines/>
      <w:numPr>
        <w:ilvl w:val="4"/>
        <w:numId w:val="5"/>
      </w:numPr>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3772FF"/>
    <w:pPr>
      <w:keepNext/>
      <w:keepLines/>
      <w:numPr>
        <w:ilvl w:val="5"/>
        <w:numId w:val="5"/>
      </w:numPr>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3772FF"/>
    <w:pPr>
      <w:keepNext/>
      <w:keepLines/>
      <w:numPr>
        <w:ilvl w:val="6"/>
        <w:numId w:val="5"/>
      </w:numPr>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3772FF"/>
    <w:pPr>
      <w:keepNext/>
      <w:keepLines/>
      <w:numPr>
        <w:ilvl w:val="7"/>
        <w:numId w:val="5"/>
      </w:numPr>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3772FF"/>
    <w:pPr>
      <w:keepNext/>
      <w:keepLines/>
      <w:numPr>
        <w:ilvl w:val="8"/>
        <w:numId w:val="5"/>
      </w:numPr>
      <w:spacing w:after="0"/>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B7541"/>
    <w:rPr>
      <w:rFonts w:ascii="Calibri" w:eastAsiaTheme="majorEastAsia" w:hAnsi="Calibri" w:cstheme="majorBidi"/>
      <w:b/>
      <w:color w:val="000000" w:themeColor="text1"/>
      <w:sz w:val="32"/>
      <w:szCs w:val="40"/>
    </w:rPr>
  </w:style>
  <w:style w:type="character" w:customStyle="1" w:styleId="berschrift2Zchn">
    <w:name w:val="Überschrift 2 Zchn"/>
    <w:basedOn w:val="Absatz-Standardschriftart"/>
    <w:link w:val="berschrift2"/>
    <w:uiPriority w:val="9"/>
    <w:rsid w:val="00987333"/>
    <w:rPr>
      <w:rFonts w:ascii="Arial" w:eastAsiaTheme="majorEastAsia" w:hAnsi="Arial" w:cstheme="majorBidi"/>
      <w:b/>
      <w:color w:val="000000" w:themeColor="text1"/>
      <w:sz w:val="28"/>
      <w:szCs w:val="32"/>
    </w:rPr>
  </w:style>
  <w:style w:type="character" w:customStyle="1" w:styleId="berschrift3Zchn">
    <w:name w:val="Überschrift 3 Zchn"/>
    <w:basedOn w:val="Absatz-Standardschriftart"/>
    <w:link w:val="berschrift3"/>
    <w:uiPriority w:val="9"/>
    <w:rsid w:val="00952DB5"/>
    <w:rPr>
      <w:rFonts w:ascii="Calibri" w:eastAsiaTheme="majorEastAsia" w:hAnsi="Calibri" w:cstheme="majorBidi"/>
      <w:b/>
      <w:color w:val="000000" w:themeColor="text1"/>
      <w:sz w:val="26"/>
      <w:szCs w:val="28"/>
    </w:rPr>
  </w:style>
  <w:style w:type="character" w:customStyle="1" w:styleId="berschrift4Zchn">
    <w:name w:val="Überschrift 4 Zchn"/>
    <w:basedOn w:val="Absatz-Standardschriftart"/>
    <w:link w:val="berschrift4"/>
    <w:uiPriority w:val="9"/>
    <w:semiHidden/>
    <w:rsid w:val="003772FF"/>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3772FF"/>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3772FF"/>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3772FF"/>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3772FF"/>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3772FF"/>
    <w:rPr>
      <w:rFonts w:eastAsiaTheme="majorEastAsia" w:cstheme="majorBidi"/>
      <w:color w:val="272727" w:themeColor="text1" w:themeTint="D8"/>
    </w:rPr>
  </w:style>
  <w:style w:type="paragraph" w:styleId="Titel">
    <w:name w:val="Title"/>
    <w:basedOn w:val="Standard"/>
    <w:next w:val="Standard"/>
    <w:link w:val="TitelZchn"/>
    <w:uiPriority w:val="10"/>
    <w:qFormat/>
    <w:rsid w:val="003772F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3772FF"/>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3772FF"/>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3772FF"/>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3772FF"/>
    <w:pPr>
      <w:spacing w:before="160"/>
      <w:jc w:val="center"/>
    </w:pPr>
    <w:rPr>
      <w:i/>
      <w:iCs/>
      <w:color w:val="404040" w:themeColor="text1" w:themeTint="BF"/>
    </w:rPr>
  </w:style>
  <w:style w:type="character" w:customStyle="1" w:styleId="ZitatZchn">
    <w:name w:val="Zitat Zchn"/>
    <w:basedOn w:val="Absatz-Standardschriftart"/>
    <w:link w:val="Zitat"/>
    <w:uiPriority w:val="29"/>
    <w:rsid w:val="003772FF"/>
    <w:rPr>
      <w:i/>
      <w:iCs/>
      <w:color w:val="404040" w:themeColor="text1" w:themeTint="BF"/>
    </w:rPr>
  </w:style>
  <w:style w:type="paragraph" w:styleId="Listenabsatz">
    <w:name w:val="List Paragraph"/>
    <w:basedOn w:val="Standard"/>
    <w:uiPriority w:val="34"/>
    <w:qFormat/>
    <w:rsid w:val="003772FF"/>
    <w:pPr>
      <w:ind w:left="720"/>
      <w:contextualSpacing/>
    </w:pPr>
  </w:style>
  <w:style w:type="character" w:styleId="IntensiveHervorhebung">
    <w:name w:val="Intense Emphasis"/>
    <w:basedOn w:val="Absatz-Standardschriftart"/>
    <w:uiPriority w:val="21"/>
    <w:qFormat/>
    <w:rsid w:val="003772FF"/>
    <w:rPr>
      <w:i/>
      <w:iCs/>
      <w:color w:val="0F4761" w:themeColor="accent1" w:themeShade="BF"/>
    </w:rPr>
  </w:style>
  <w:style w:type="paragraph" w:styleId="IntensivesZitat">
    <w:name w:val="Intense Quote"/>
    <w:basedOn w:val="Standard"/>
    <w:next w:val="Standard"/>
    <w:link w:val="IntensivesZitatZchn"/>
    <w:uiPriority w:val="30"/>
    <w:qFormat/>
    <w:rsid w:val="003772F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3772FF"/>
    <w:rPr>
      <w:i/>
      <w:iCs/>
      <w:color w:val="0F4761" w:themeColor="accent1" w:themeShade="BF"/>
    </w:rPr>
  </w:style>
  <w:style w:type="character" w:styleId="IntensiverVerweis">
    <w:name w:val="Intense Reference"/>
    <w:basedOn w:val="Absatz-Standardschriftart"/>
    <w:uiPriority w:val="32"/>
    <w:qFormat/>
    <w:rsid w:val="003772FF"/>
    <w:rPr>
      <w:b/>
      <w:bCs/>
      <w:smallCaps/>
      <w:color w:val="0F4761" w:themeColor="accent1" w:themeShade="BF"/>
      <w:spacing w:val="5"/>
    </w:rPr>
  </w:style>
  <w:style w:type="paragraph" w:styleId="Kopfzeile">
    <w:name w:val="header"/>
    <w:basedOn w:val="Standard"/>
    <w:link w:val="KopfzeileZchn"/>
    <w:uiPriority w:val="99"/>
    <w:unhideWhenUsed/>
    <w:rsid w:val="003772F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772FF"/>
  </w:style>
  <w:style w:type="paragraph" w:styleId="Fuzeile">
    <w:name w:val="footer"/>
    <w:basedOn w:val="Standard"/>
    <w:link w:val="FuzeileZchn"/>
    <w:uiPriority w:val="99"/>
    <w:unhideWhenUsed/>
    <w:rsid w:val="003772F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772FF"/>
  </w:style>
  <w:style w:type="paragraph" w:styleId="Inhaltsverzeichnisberschrift">
    <w:name w:val="TOC Heading"/>
    <w:basedOn w:val="berschrift1"/>
    <w:next w:val="Standard"/>
    <w:uiPriority w:val="39"/>
    <w:unhideWhenUsed/>
    <w:qFormat/>
    <w:rsid w:val="009B029E"/>
    <w:pPr>
      <w:spacing w:before="240" w:after="0"/>
      <w:ind w:left="0" w:firstLine="0"/>
      <w:outlineLvl w:val="9"/>
    </w:pPr>
    <w:rPr>
      <w:rFonts w:asciiTheme="majorHAnsi" w:hAnsiTheme="majorHAnsi"/>
      <w:b w:val="0"/>
      <w:color w:val="0F4761" w:themeColor="accent1" w:themeShade="BF"/>
      <w:kern w:val="0"/>
      <w:szCs w:val="32"/>
      <w:lang w:eastAsia="de-DE"/>
      <w14:ligatures w14:val="none"/>
    </w:rPr>
  </w:style>
  <w:style w:type="paragraph" w:styleId="Verzeichnis1">
    <w:name w:val="toc 1"/>
    <w:basedOn w:val="Standard"/>
    <w:next w:val="Standard"/>
    <w:autoRedefine/>
    <w:uiPriority w:val="39"/>
    <w:unhideWhenUsed/>
    <w:rsid w:val="009B029E"/>
    <w:pPr>
      <w:tabs>
        <w:tab w:val="left" w:pos="480"/>
        <w:tab w:val="right" w:leader="dot" w:pos="9060"/>
      </w:tabs>
      <w:spacing w:after="100"/>
    </w:pPr>
  </w:style>
  <w:style w:type="character" w:styleId="Hyperlink">
    <w:name w:val="Hyperlink"/>
    <w:basedOn w:val="Absatz-Standardschriftart"/>
    <w:uiPriority w:val="99"/>
    <w:unhideWhenUsed/>
    <w:rsid w:val="009B029E"/>
    <w:rPr>
      <w:color w:val="467886" w:themeColor="hyperlink"/>
      <w:u w:val="single"/>
    </w:rPr>
  </w:style>
  <w:style w:type="paragraph" w:styleId="Literaturverzeichnis">
    <w:name w:val="Bibliography"/>
    <w:basedOn w:val="Standard"/>
    <w:next w:val="Standard"/>
    <w:uiPriority w:val="37"/>
    <w:unhideWhenUsed/>
    <w:rsid w:val="004511C3"/>
    <w:pPr>
      <w:tabs>
        <w:tab w:val="left" w:pos="384"/>
      </w:tabs>
      <w:spacing w:after="0" w:line="240" w:lineRule="auto"/>
      <w:ind w:left="384" w:hanging="384"/>
    </w:pPr>
  </w:style>
  <w:style w:type="paragraph" w:styleId="Verzeichnis2">
    <w:name w:val="toc 2"/>
    <w:basedOn w:val="Standard"/>
    <w:next w:val="Standard"/>
    <w:autoRedefine/>
    <w:uiPriority w:val="39"/>
    <w:unhideWhenUsed/>
    <w:rsid w:val="00BF0310"/>
    <w:pPr>
      <w:spacing w:after="100"/>
      <w:ind w:left="240"/>
    </w:pPr>
  </w:style>
  <w:style w:type="paragraph" w:styleId="Beschriftung">
    <w:name w:val="caption"/>
    <w:basedOn w:val="Standard"/>
    <w:next w:val="Standard"/>
    <w:uiPriority w:val="35"/>
    <w:unhideWhenUsed/>
    <w:qFormat/>
    <w:rsid w:val="000C234B"/>
    <w:pPr>
      <w:spacing w:after="200" w:line="240" w:lineRule="auto"/>
    </w:pPr>
    <w:rPr>
      <w:i/>
      <w:iCs/>
      <w:color w:val="0E2841" w:themeColor="text2"/>
      <w:sz w:val="18"/>
      <w:szCs w:val="18"/>
    </w:rPr>
  </w:style>
  <w:style w:type="character" w:styleId="Platzhaltertext">
    <w:name w:val="Placeholder Text"/>
    <w:basedOn w:val="Absatz-Standardschriftart"/>
    <w:uiPriority w:val="99"/>
    <w:semiHidden/>
    <w:rsid w:val="00DD0B1E"/>
    <w:rPr>
      <w:color w:val="666666"/>
    </w:rPr>
  </w:style>
  <w:style w:type="paragraph" w:styleId="Verzeichnis3">
    <w:name w:val="toc 3"/>
    <w:basedOn w:val="Standard"/>
    <w:next w:val="Standard"/>
    <w:autoRedefine/>
    <w:uiPriority w:val="39"/>
    <w:unhideWhenUsed/>
    <w:rsid w:val="00067EBE"/>
    <w:pPr>
      <w:spacing w:after="100"/>
      <w:ind w:left="480"/>
    </w:pPr>
  </w:style>
  <w:style w:type="paragraph" w:styleId="StandardWeb">
    <w:name w:val="Normal (Web)"/>
    <w:basedOn w:val="Standard"/>
    <w:uiPriority w:val="99"/>
    <w:semiHidden/>
    <w:unhideWhenUsed/>
    <w:rsid w:val="00067EBE"/>
    <w:pPr>
      <w:spacing w:before="100" w:beforeAutospacing="1" w:after="100" w:afterAutospacing="1" w:line="240" w:lineRule="auto"/>
      <w:jc w:val="left"/>
    </w:pPr>
    <w:rPr>
      <w:rFonts w:ascii="Times New Roman" w:eastAsia="Times New Roman" w:hAnsi="Times New Roman" w:cs="Times New Roman"/>
      <w:kern w:val="0"/>
      <w:szCs w:val="24"/>
      <w:lang w:eastAsia="de-DE"/>
      <w14:ligatures w14:val="none"/>
    </w:rPr>
  </w:style>
  <w:style w:type="paragraph" w:styleId="HTMLVorformatiert">
    <w:name w:val="HTML Preformatted"/>
    <w:basedOn w:val="Standard"/>
    <w:link w:val="HTMLVorformatiertZchn"/>
    <w:uiPriority w:val="99"/>
    <w:semiHidden/>
    <w:unhideWhenUsed/>
    <w:rsid w:val="00983689"/>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983689"/>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16" Type="http://schemas.openxmlformats.org/officeDocument/2006/relationships/image" Target="media/image4.png"/><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9.png"/><Relationship Id="rId19" Type="http://schemas.openxmlformats.org/officeDocument/2006/relationships/image" Target="media/image7.png"/><Relationship Id="rId14" Type="http://schemas.openxmlformats.org/officeDocument/2006/relationships/footer" Target="footer3.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header" Target="header4.xm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29" Type="http://schemas.openxmlformats.org/officeDocument/2006/relationships/image" Target="media/image17.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E3E2E8-CF3B-441E-AC7B-08BB30F3B5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2116</Words>
  <Characters>76332</Characters>
  <Application>Microsoft Office Word</Application>
  <DocSecurity>0</DocSecurity>
  <Lines>636</Lines>
  <Paragraphs>17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8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Neumann</dc:creator>
  <cp:keywords/>
  <dc:description/>
  <cp:lastModifiedBy>Felix Neumann</cp:lastModifiedBy>
  <cp:revision>136</cp:revision>
  <dcterms:created xsi:type="dcterms:W3CDTF">2025-12-29T08:59:00Z</dcterms:created>
  <dcterms:modified xsi:type="dcterms:W3CDTF">2026-02-10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0HOXsYMu"/&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